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FDE646" w14:textId="7E6D6A3B" w:rsidR="00240AD6" w:rsidRDefault="00692FD7" w:rsidP="00692FD7">
      <w:pPr>
        <w:pStyle w:val="Title"/>
        <w:outlineLvl w:val="9"/>
      </w:pPr>
      <w:bookmarkStart w:id="0" w:name="_Toc384637761"/>
      <w:bookmarkStart w:id="1" w:name="_Toc384762019"/>
      <w:bookmarkStart w:id="2" w:name="_Toc384763847"/>
      <w:r w:rsidRPr="00730165">
        <w:t xml:space="preserve">Research Higher Degree </w:t>
      </w:r>
      <w:bookmarkEnd w:id="0"/>
      <w:bookmarkEnd w:id="1"/>
      <w:bookmarkEnd w:id="2"/>
      <w:r w:rsidR="00240AD6">
        <w:t>Database</w:t>
      </w:r>
    </w:p>
    <w:p w14:paraId="64E78B62" w14:textId="7CF9C3A7" w:rsidR="00692FD7" w:rsidRPr="00730165" w:rsidRDefault="00240AD6" w:rsidP="00692FD7">
      <w:pPr>
        <w:pStyle w:val="Title"/>
        <w:outlineLvl w:val="9"/>
      </w:pPr>
      <w:r>
        <w:t>Physical</w:t>
      </w:r>
      <w:r w:rsidR="00692FD7" w:rsidRPr="00730165">
        <w:t xml:space="preserve"> Model</w:t>
      </w:r>
    </w:p>
    <w:p w14:paraId="21DB2404" w14:textId="77777777" w:rsidR="00692FD7" w:rsidRPr="00730165" w:rsidRDefault="00692FD7" w:rsidP="00692FD7">
      <w:pPr>
        <w:pStyle w:val="Subtitle"/>
        <w:jc w:val="right"/>
        <w:outlineLvl w:val="9"/>
        <w:rPr>
          <w:b/>
          <w:u w:val="single"/>
        </w:rPr>
      </w:pPr>
      <w:bookmarkStart w:id="3" w:name="_Toc384637763"/>
      <w:bookmarkStart w:id="4" w:name="_Toc384762020"/>
      <w:bookmarkStart w:id="5" w:name="_Toc384763848"/>
      <w:r w:rsidRPr="00730165">
        <w:t>Prepared by</w:t>
      </w:r>
      <w:proofErr w:type="gramStart"/>
      <w:r w:rsidRPr="00730165">
        <w:t>:</w:t>
      </w:r>
      <w:bookmarkEnd w:id="3"/>
      <w:bookmarkEnd w:id="4"/>
      <w:bookmarkEnd w:id="5"/>
      <w:proofErr w:type="gramEnd"/>
      <w:r w:rsidRPr="00730165">
        <w:br/>
        <w:t xml:space="preserve">Thursdays </w:t>
      </w:r>
      <w:r w:rsidRPr="00730165">
        <w:rPr>
          <w:b/>
          <w:u w:val="single"/>
        </w:rPr>
        <w:t>Group 4</w:t>
      </w:r>
    </w:p>
    <w:p w14:paraId="6F017921" w14:textId="77777777" w:rsidR="00692FD7" w:rsidRPr="00730165" w:rsidRDefault="00692FD7" w:rsidP="00692FD7">
      <w:pPr>
        <w:pStyle w:val="Subtitle"/>
        <w:jc w:val="right"/>
        <w:outlineLvl w:val="9"/>
      </w:pPr>
      <w:bookmarkStart w:id="6" w:name="_Toc384637764"/>
      <w:bookmarkStart w:id="7" w:name="_Toc384762021"/>
      <w:bookmarkStart w:id="8" w:name="_Toc384763849"/>
      <w:r w:rsidRPr="00730165">
        <w:t>Sam Deane dean0109</w:t>
      </w:r>
      <w:bookmarkEnd w:id="6"/>
      <w:bookmarkEnd w:id="7"/>
      <w:bookmarkEnd w:id="8"/>
    </w:p>
    <w:p w14:paraId="2690D25D" w14:textId="77777777" w:rsidR="00692FD7" w:rsidRPr="00730165" w:rsidRDefault="00692FD7" w:rsidP="00692FD7">
      <w:pPr>
        <w:pStyle w:val="Subtitle"/>
        <w:jc w:val="right"/>
        <w:outlineLvl w:val="9"/>
      </w:pPr>
      <w:bookmarkStart w:id="9" w:name="_Toc384637765"/>
      <w:bookmarkStart w:id="10" w:name="_Toc384762022"/>
      <w:bookmarkStart w:id="11" w:name="_Toc384763850"/>
      <w:r w:rsidRPr="00730165">
        <w:t>Andrew Zschorn zsch0003</w:t>
      </w:r>
      <w:bookmarkEnd w:id="9"/>
      <w:bookmarkEnd w:id="10"/>
      <w:bookmarkEnd w:id="11"/>
    </w:p>
    <w:p w14:paraId="1CE2F881" w14:textId="77777777" w:rsidR="00692FD7" w:rsidRPr="00730165" w:rsidRDefault="00692FD7" w:rsidP="00692FD7">
      <w:pPr>
        <w:pStyle w:val="Subtitle"/>
        <w:jc w:val="right"/>
        <w:outlineLvl w:val="9"/>
      </w:pPr>
      <w:bookmarkStart w:id="12" w:name="_Toc384637762"/>
    </w:p>
    <w:p w14:paraId="4A64219D" w14:textId="77777777" w:rsidR="00692FD7" w:rsidRPr="00730165" w:rsidRDefault="00692FD7" w:rsidP="00692FD7">
      <w:pPr>
        <w:pStyle w:val="Subtitle"/>
        <w:jc w:val="right"/>
        <w:outlineLvl w:val="9"/>
      </w:pPr>
      <w:bookmarkStart w:id="13" w:name="_Toc384762023"/>
      <w:bookmarkStart w:id="14" w:name="_Toc384763851"/>
      <w:r w:rsidRPr="00730165">
        <w:t xml:space="preserve">Version </w:t>
      </w:r>
      <w:bookmarkEnd w:id="12"/>
      <w:bookmarkEnd w:id="13"/>
      <w:bookmarkEnd w:id="14"/>
      <w:r w:rsidRPr="00730165">
        <w:t>0.1-DRAFT</w:t>
      </w:r>
    </w:p>
    <w:p w14:paraId="7E6A5913" w14:textId="496760EB" w:rsidR="00692FD7" w:rsidRPr="00730165" w:rsidRDefault="00240AD6" w:rsidP="00692FD7">
      <w:pPr>
        <w:pStyle w:val="Subtitle"/>
        <w:spacing w:line="240" w:lineRule="auto"/>
        <w:jc w:val="right"/>
        <w:outlineLvl w:val="9"/>
      </w:pPr>
      <w:bookmarkStart w:id="15" w:name="_Toc384637767"/>
      <w:bookmarkStart w:id="16" w:name="_Toc384762024"/>
      <w:bookmarkStart w:id="17" w:name="_Toc384763852"/>
      <w:r>
        <w:t>17</w:t>
      </w:r>
      <w:r w:rsidR="000F3411" w:rsidRPr="00730165">
        <w:t>/5</w:t>
      </w:r>
      <w:r w:rsidR="00692FD7" w:rsidRPr="00730165">
        <w:t>/2014</w:t>
      </w:r>
      <w:bookmarkEnd w:id="15"/>
      <w:bookmarkEnd w:id="16"/>
      <w:bookmarkEnd w:id="17"/>
    </w:p>
    <w:p w14:paraId="50E83453" w14:textId="77777777" w:rsidR="00692FD7" w:rsidRPr="00730165" w:rsidRDefault="00692FD7" w:rsidP="00692FD7">
      <w:pPr>
        <w:jc w:val="right"/>
      </w:pPr>
    </w:p>
    <w:p w14:paraId="772C28E5" w14:textId="77777777" w:rsidR="00692FD7" w:rsidRPr="00730165" w:rsidRDefault="00692FD7" w:rsidP="00692FD7">
      <w:pPr>
        <w:pStyle w:val="Subtitle"/>
        <w:jc w:val="right"/>
        <w:outlineLvl w:val="9"/>
      </w:pPr>
      <w:bookmarkStart w:id="18" w:name="_Toc384637766"/>
      <w:bookmarkStart w:id="19" w:name="_Toc384762025"/>
      <w:bookmarkStart w:id="20" w:name="_Toc384763853"/>
      <w:r w:rsidRPr="00730165">
        <w:t>Created as part of the requirements for Advanced Database</w:t>
      </w:r>
      <w:bookmarkEnd w:id="18"/>
      <w:r w:rsidRPr="00730165">
        <w:t xml:space="preserve"> GE 2014</w:t>
      </w:r>
      <w:bookmarkEnd w:id="19"/>
      <w:bookmarkEnd w:id="20"/>
    </w:p>
    <w:p w14:paraId="7429C3BD" w14:textId="77777777" w:rsidR="000F3411" w:rsidRPr="00730165" w:rsidRDefault="000F3411" w:rsidP="000F3411"/>
    <w:sdt>
      <w:sdtPr>
        <w:rPr>
          <w:rFonts w:asciiTheme="minorHAnsi" w:eastAsiaTheme="minorHAnsi" w:hAnsiTheme="minorHAnsi" w:cstheme="minorBidi"/>
          <w:b w:val="0"/>
          <w:bCs w:val="0"/>
          <w:color w:val="auto"/>
          <w:sz w:val="22"/>
          <w:szCs w:val="22"/>
          <w:lang w:val="en-AU" w:eastAsia="en-US"/>
        </w:rPr>
        <w:id w:val="-1304770251"/>
        <w:docPartObj>
          <w:docPartGallery w:val="Table of Contents"/>
          <w:docPartUnique/>
        </w:docPartObj>
      </w:sdtPr>
      <w:sdtEndPr>
        <w:rPr>
          <w:noProof/>
        </w:rPr>
      </w:sdtEndPr>
      <w:sdtContent>
        <w:p w14:paraId="01470EE4" w14:textId="77777777" w:rsidR="00261290" w:rsidRPr="00730165" w:rsidRDefault="00261290" w:rsidP="005E4DF4">
          <w:pPr>
            <w:pStyle w:val="TOCHeading"/>
          </w:pPr>
          <w:r w:rsidRPr="00730165">
            <w:t>Contents</w:t>
          </w:r>
        </w:p>
        <w:p w14:paraId="7DF8223E" w14:textId="77777777" w:rsidR="00855BD1" w:rsidRDefault="00261290">
          <w:pPr>
            <w:pStyle w:val="TOC1"/>
            <w:tabs>
              <w:tab w:val="left" w:pos="440"/>
              <w:tab w:val="right" w:leader="dot" w:pos="9016"/>
            </w:tabs>
            <w:rPr>
              <w:rFonts w:eastAsiaTheme="minorEastAsia"/>
              <w:noProof/>
              <w:lang w:eastAsia="en-AU"/>
            </w:rPr>
          </w:pPr>
          <w:r w:rsidRPr="00730165">
            <w:fldChar w:fldCharType="begin"/>
          </w:r>
          <w:r w:rsidRPr="00730165">
            <w:instrText xml:space="preserve"> TOC \o "1-3" \h \z \u </w:instrText>
          </w:r>
          <w:r w:rsidRPr="00730165">
            <w:fldChar w:fldCharType="separate"/>
          </w:r>
          <w:hyperlink w:anchor="_Toc388077020" w:history="1">
            <w:r w:rsidR="00855BD1" w:rsidRPr="00650ECE">
              <w:rPr>
                <w:rStyle w:val="Hyperlink"/>
                <w:noProof/>
              </w:rPr>
              <w:t>1.</w:t>
            </w:r>
            <w:r w:rsidR="00855BD1">
              <w:rPr>
                <w:rFonts w:eastAsiaTheme="minorEastAsia"/>
                <w:noProof/>
                <w:lang w:eastAsia="en-AU"/>
              </w:rPr>
              <w:tab/>
            </w:r>
            <w:r w:rsidR="00855BD1" w:rsidRPr="00650ECE">
              <w:rPr>
                <w:rStyle w:val="Hyperlink"/>
                <w:noProof/>
              </w:rPr>
              <w:t>Translate logical data model for target DBMS</w:t>
            </w:r>
            <w:r w:rsidR="00855BD1">
              <w:rPr>
                <w:noProof/>
                <w:webHidden/>
              </w:rPr>
              <w:tab/>
            </w:r>
            <w:r w:rsidR="00855BD1">
              <w:rPr>
                <w:noProof/>
                <w:webHidden/>
              </w:rPr>
              <w:fldChar w:fldCharType="begin"/>
            </w:r>
            <w:r w:rsidR="00855BD1">
              <w:rPr>
                <w:noProof/>
                <w:webHidden/>
              </w:rPr>
              <w:instrText xml:space="preserve"> PAGEREF _Toc388077020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33468FE6" w14:textId="77777777" w:rsidR="00855BD1" w:rsidRDefault="00504168">
          <w:pPr>
            <w:pStyle w:val="TOC2"/>
            <w:tabs>
              <w:tab w:val="left" w:pos="880"/>
              <w:tab w:val="right" w:leader="dot" w:pos="9016"/>
            </w:tabs>
            <w:rPr>
              <w:rFonts w:eastAsiaTheme="minorEastAsia"/>
              <w:noProof/>
              <w:lang w:eastAsia="en-AU"/>
            </w:rPr>
          </w:pPr>
          <w:hyperlink w:anchor="_Toc388077021" w:history="1">
            <w:r w:rsidR="00855BD1" w:rsidRPr="00650ECE">
              <w:rPr>
                <w:rStyle w:val="Hyperlink"/>
                <w:noProof/>
              </w:rPr>
              <w:t>1.1.</w:t>
            </w:r>
            <w:r w:rsidR="00855BD1">
              <w:rPr>
                <w:rFonts w:eastAsiaTheme="minorEastAsia"/>
                <w:noProof/>
                <w:lang w:eastAsia="en-AU"/>
              </w:rPr>
              <w:tab/>
            </w:r>
            <w:r w:rsidR="00855BD1" w:rsidRPr="00650ECE">
              <w:rPr>
                <w:rStyle w:val="Hyperlink"/>
                <w:noProof/>
              </w:rPr>
              <w:t>Select target DBMS</w:t>
            </w:r>
            <w:r w:rsidR="00855BD1">
              <w:rPr>
                <w:noProof/>
                <w:webHidden/>
              </w:rPr>
              <w:tab/>
            </w:r>
            <w:r w:rsidR="00855BD1">
              <w:rPr>
                <w:noProof/>
                <w:webHidden/>
              </w:rPr>
              <w:fldChar w:fldCharType="begin"/>
            </w:r>
            <w:r w:rsidR="00855BD1">
              <w:rPr>
                <w:noProof/>
                <w:webHidden/>
              </w:rPr>
              <w:instrText xml:space="preserve"> PAGEREF _Toc388077021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350B2945" w14:textId="77777777" w:rsidR="00855BD1" w:rsidRDefault="00504168">
          <w:pPr>
            <w:pStyle w:val="TOC2"/>
            <w:tabs>
              <w:tab w:val="left" w:pos="880"/>
              <w:tab w:val="right" w:leader="dot" w:pos="9016"/>
            </w:tabs>
            <w:rPr>
              <w:rFonts w:eastAsiaTheme="minorEastAsia"/>
              <w:noProof/>
              <w:lang w:eastAsia="en-AU"/>
            </w:rPr>
          </w:pPr>
          <w:hyperlink w:anchor="_Toc388077022" w:history="1">
            <w:r w:rsidR="00855BD1" w:rsidRPr="00650ECE">
              <w:rPr>
                <w:rStyle w:val="Hyperlink"/>
                <w:noProof/>
              </w:rPr>
              <w:t>1.2.</w:t>
            </w:r>
            <w:r w:rsidR="00855BD1">
              <w:rPr>
                <w:rFonts w:eastAsiaTheme="minorEastAsia"/>
                <w:noProof/>
                <w:lang w:eastAsia="en-AU"/>
              </w:rPr>
              <w:tab/>
            </w:r>
            <w:r w:rsidR="00855BD1" w:rsidRPr="00650ECE">
              <w:rPr>
                <w:rStyle w:val="Hyperlink"/>
                <w:noProof/>
              </w:rPr>
              <w:t>Design base relations</w:t>
            </w:r>
            <w:r w:rsidR="00855BD1">
              <w:rPr>
                <w:noProof/>
                <w:webHidden/>
              </w:rPr>
              <w:tab/>
            </w:r>
            <w:r w:rsidR="00855BD1">
              <w:rPr>
                <w:noProof/>
                <w:webHidden/>
              </w:rPr>
              <w:fldChar w:fldCharType="begin"/>
            </w:r>
            <w:r w:rsidR="00855BD1">
              <w:rPr>
                <w:noProof/>
                <w:webHidden/>
              </w:rPr>
              <w:instrText xml:space="preserve"> PAGEREF _Toc388077022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083B172F" w14:textId="77777777" w:rsidR="00855BD1" w:rsidRDefault="00504168">
          <w:pPr>
            <w:pStyle w:val="TOC2"/>
            <w:tabs>
              <w:tab w:val="left" w:pos="880"/>
              <w:tab w:val="right" w:leader="dot" w:pos="9016"/>
            </w:tabs>
            <w:rPr>
              <w:rFonts w:eastAsiaTheme="minorEastAsia"/>
              <w:noProof/>
              <w:lang w:eastAsia="en-AU"/>
            </w:rPr>
          </w:pPr>
          <w:hyperlink w:anchor="_Toc388077023" w:history="1">
            <w:r w:rsidR="00855BD1" w:rsidRPr="00650ECE">
              <w:rPr>
                <w:rStyle w:val="Hyperlink"/>
                <w:noProof/>
              </w:rPr>
              <w:t>1.3.</w:t>
            </w:r>
            <w:r w:rsidR="00855BD1">
              <w:rPr>
                <w:rFonts w:eastAsiaTheme="minorEastAsia"/>
                <w:noProof/>
                <w:lang w:eastAsia="en-AU"/>
              </w:rPr>
              <w:tab/>
            </w:r>
            <w:r w:rsidR="00855BD1" w:rsidRPr="00650ECE">
              <w:rPr>
                <w:rStyle w:val="Hyperlink"/>
                <w:noProof/>
              </w:rPr>
              <w:t>Design representation of derived data</w:t>
            </w:r>
            <w:r w:rsidR="00855BD1">
              <w:rPr>
                <w:noProof/>
                <w:webHidden/>
              </w:rPr>
              <w:tab/>
            </w:r>
            <w:r w:rsidR="00855BD1">
              <w:rPr>
                <w:noProof/>
                <w:webHidden/>
              </w:rPr>
              <w:fldChar w:fldCharType="begin"/>
            </w:r>
            <w:r w:rsidR="00855BD1">
              <w:rPr>
                <w:noProof/>
                <w:webHidden/>
              </w:rPr>
              <w:instrText xml:space="preserve"> PAGEREF _Toc388077023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5DF514C1" w14:textId="77777777" w:rsidR="00855BD1" w:rsidRDefault="00504168">
          <w:pPr>
            <w:pStyle w:val="TOC2"/>
            <w:tabs>
              <w:tab w:val="left" w:pos="880"/>
              <w:tab w:val="right" w:leader="dot" w:pos="9016"/>
            </w:tabs>
            <w:rPr>
              <w:rFonts w:eastAsiaTheme="minorEastAsia"/>
              <w:noProof/>
              <w:lang w:eastAsia="en-AU"/>
            </w:rPr>
          </w:pPr>
          <w:hyperlink w:anchor="_Toc388077024" w:history="1">
            <w:r w:rsidR="00855BD1" w:rsidRPr="00650ECE">
              <w:rPr>
                <w:rStyle w:val="Hyperlink"/>
                <w:noProof/>
              </w:rPr>
              <w:t>1.4.</w:t>
            </w:r>
            <w:r w:rsidR="00855BD1">
              <w:rPr>
                <w:rFonts w:eastAsiaTheme="minorEastAsia"/>
                <w:noProof/>
                <w:lang w:eastAsia="en-AU"/>
              </w:rPr>
              <w:tab/>
            </w:r>
            <w:r w:rsidR="00855BD1" w:rsidRPr="00650ECE">
              <w:rPr>
                <w:rStyle w:val="Hyperlink"/>
                <w:noProof/>
              </w:rPr>
              <w:t>Design general constraints</w:t>
            </w:r>
            <w:r w:rsidR="00855BD1">
              <w:rPr>
                <w:noProof/>
                <w:webHidden/>
              </w:rPr>
              <w:tab/>
            </w:r>
            <w:r w:rsidR="00855BD1">
              <w:rPr>
                <w:noProof/>
                <w:webHidden/>
              </w:rPr>
              <w:fldChar w:fldCharType="begin"/>
            </w:r>
            <w:r w:rsidR="00855BD1">
              <w:rPr>
                <w:noProof/>
                <w:webHidden/>
              </w:rPr>
              <w:instrText xml:space="preserve"> PAGEREF _Toc388077024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1E2A102C" w14:textId="77777777" w:rsidR="00855BD1" w:rsidRDefault="00504168">
          <w:pPr>
            <w:pStyle w:val="TOC1"/>
            <w:tabs>
              <w:tab w:val="left" w:pos="440"/>
              <w:tab w:val="right" w:leader="dot" w:pos="9016"/>
            </w:tabs>
            <w:rPr>
              <w:rFonts w:eastAsiaTheme="minorEastAsia"/>
              <w:noProof/>
              <w:lang w:eastAsia="en-AU"/>
            </w:rPr>
          </w:pPr>
          <w:hyperlink w:anchor="_Toc388077025" w:history="1">
            <w:r w:rsidR="00855BD1" w:rsidRPr="00650ECE">
              <w:rPr>
                <w:rStyle w:val="Hyperlink"/>
                <w:noProof/>
              </w:rPr>
              <w:t>2.</w:t>
            </w:r>
            <w:r w:rsidR="00855BD1">
              <w:rPr>
                <w:rFonts w:eastAsiaTheme="minorEastAsia"/>
                <w:noProof/>
                <w:lang w:eastAsia="en-AU"/>
              </w:rPr>
              <w:tab/>
            </w:r>
            <w:r w:rsidR="00855BD1" w:rsidRPr="00650ECE">
              <w:rPr>
                <w:rStyle w:val="Hyperlink"/>
                <w:noProof/>
              </w:rPr>
              <w:t>Design file organisations and indices</w:t>
            </w:r>
            <w:r w:rsidR="00855BD1">
              <w:rPr>
                <w:noProof/>
                <w:webHidden/>
              </w:rPr>
              <w:tab/>
            </w:r>
            <w:r w:rsidR="00855BD1">
              <w:rPr>
                <w:noProof/>
                <w:webHidden/>
              </w:rPr>
              <w:fldChar w:fldCharType="begin"/>
            </w:r>
            <w:r w:rsidR="00855BD1">
              <w:rPr>
                <w:noProof/>
                <w:webHidden/>
              </w:rPr>
              <w:instrText xml:space="preserve"> PAGEREF _Toc388077025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4EBB3C94" w14:textId="77777777" w:rsidR="00855BD1" w:rsidRDefault="00504168">
          <w:pPr>
            <w:pStyle w:val="TOC2"/>
            <w:tabs>
              <w:tab w:val="left" w:pos="880"/>
              <w:tab w:val="right" w:leader="dot" w:pos="9016"/>
            </w:tabs>
            <w:rPr>
              <w:rFonts w:eastAsiaTheme="minorEastAsia"/>
              <w:noProof/>
              <w:lang w:eastAsia="en-AU"/>
            </w:rPr>
          </w:pPr>
          <w:hyperlink w:anchor="_Toc388077026" w:history="1">
            <w:r w:rsidR="00855BD1" w:rsidRPr="00650ECE">
              <w:rPr>
                <w:rStyle w:val="Hyperlink"/>
                <w:noProof/>
              </w:rPr>
              <w:t>2.1.</w:t>
            </w:r>
            <w:r w:rsidR="00855BD1">
              <w:rPr>
                <w:rFonts w:eastAsiaTheme="minorEastAsia"/>
                <w:noProof/>
                <w:lang w:eastAsia="en-AU"/>
              </w:rPr>
              <w:tab/>
            </w:r>
            <w:r w:rsidR="00855BD1" w:rsidRPr="00650ECE">
              <w:rPr>
                <w:rStyle w:val="Hyperlink"/>
                <w:noProof/>
              </w:rPr>
              <w:t>Analyse transactions</w:t>
            </w:r>
            <w:r w:rsidR="00855BD1">
              <w:rPr>
                <w:noProof/>
                <w:webHidden/>
              </w:rPr>
              <w:tab/>
            </w:r>
            <w:r w:rsidR="00855BD1">
              <w:rPr>
                <w:noProof/>
                <w:webHidden/>
              </w:rPr>
              <w:fldChar w:fldCharType="begin"/>
            </w:r>
            <w:r w:rsidR="00855BD1">
              <w:rPr>
                <w:noProof/>
                <w:webHidden/>
              </w:rPr>
              <w:instrText xml:space="preserve"> PAGEREF _Toc388077026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000FD662" w14:textId="77777777" w:rsidR="00855BD1" w:rsidRDefault="00504168">
          <w:pPr>
            <w:pStyle w:val="TOC2"/>
            <w:tabs>
              <w:tab w:val="left" w:pos="880"/>
              <w:tab w:val="right" w:leader="dot" w:pos="9016"/>
            </w:tabs>
            <w:rPr>
              <w:rFonts w:eastAsiaTheme="minorEastAsia"/>
              <w:noProof/>
              <w:lang w:eastAsia="en-AU"/>
            </w:rPr>
          </w:pPr>
          <w:hyperlink w:anchor="_Toc388077027" w:history="1">
            <w:r w:rsidR="00855BD1" w:rsidRPr="00650ECE">
              <w:rPr>
                <w:rStyle w:val="Hyperlink"/>
                <w:noProof/>
              </w:rPr>
              <w:t>2.2.</w:t>
            </w:r>
            <w:r w:rsidR="00855BD1">
              <w:rPr>
                <w:rFonts w:eastAsiaTheme="minorEastAsia"/>
                <w:noProof/>
                <w:lang w:eastAsia="en-AU"/>
              </w:rPr>
              <w:tab/>
            </w:r>
            <w:r w:rsidR="00855BD1" w:rsidRPr="00650ECE">
              <w:rPr>
                <w:rStyle w:val="Hyperlink"/>
                <w:noProof/>
              </w:rPr>
              <w:t>Select file organisations</w:t>
            </w:r>
            <w:r w:rsidR="00855BD1">
              <w:rPr>
                <w:noProof/>
                <w:webHidden/>
              </w:rPr>
              <w:tab/>
            </w:r>
            <w:r w:rsidR="00855BD1">
              <w:rPr>
                <w:noProof/>
                <w:webHidden/>
              </w:rPr>
              <w:fldChar w:fldCharType="begin"/>
            </w:r>
            <w:r w:rsidR="00855BD1">
              <w:rPr>
                <w:noProof/>
                <w:webHidden/>
              </w:rPr>
              <w:instrText xml:space="preserve"> PAGEREF _Toc388077027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7AA00E31" w14:textId="77777777" w:rsidR="00855BD1" w:rsidRDefault="00504168">
          <w:pPr>
            <w:pStyle w:val="TOC2"/>
            <w:tabs>
              <w:tab w:val="left" w:pos="880"/>
              <w:tab w:val="right" w:leader="dot" w:pos="9016"/>
            </w:tabs>
            <w:rPr>
              <w:rFonts w:eastAsiaTheme="minorEastAsia"/>
              <w:noProof/>
              <w:lang w:eastAsia="en-AU"/>
            </w:rPr>
          </w:pPr>
          <w:hyperlink w:anchor="_Toc388077028" w:history="1">
            <w:r w:rsidR="00855BD1" w:rsidRPr="00650ECE">
              <w:rPr>
                <w:rStyle w:val="Hyperlink"/>
                <w:noProof/>
              </w:rPr>
              <w:t>2.3.</w:t>
            </w:r>
            <w:r w:rsidR="00855BD1">
              <w:rPr>
                <w:rFonts w:eastAsiaTheme="minorEastAsia"/>
                <w:noProof/>
                <w:lang w:eastAsia="en-AU"/>
              </w:rPr>
              <w:tab/>
            </w:r>
            <w:r w:rsidR="00855BD1" w:rsidRPr="00650ECE">
              <w:rPr>
                <w:rStyle w:val="Hyperlink"/>
                <w:noProof/>
              </w:rPr>
              <w:t>Select indices</w:t>
            </w:r>
            <w:r w:rsidR="00855BD1">
              <w:rPr>
                <w:noProof/>
                <w:webHidden/>
              </w:rPr>
              <w:tab/>
            </w:r>
            <w:r w:rsidR="00855BD1">
              <w:rPr>
                <w:noProof/>
                <w:webHidden/>
              </w:rPr>
              <w:fldChar w:fldCharType="begin"/>
            </w:r>
            <w:r w:rsidR="00855BD1">
              <w:rPr>
                <w:noProof/>
                <w:webHidden/>
              </w:rPr>
              <w:instrText xml:space="preserve"> PAGEREF _Toc388077028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694D6E87" w14:textId="77777777" w:rsidR="00855BD1" w:rsidRDefault="00504168">
          <w:pPr>
            <w:pStyle w:val="TOC2"/>
            <w:tabs>
              <w:tab w:val="left" w:pos="880"/>
              <w:tab w:val="right" w:leader="dot" w:pos="9016"/>
            </w:tabs>
            <w:rPr>
              <w:rFonts w:eastAsiaTheme="minorEastAsia"/>
              <w:noProof/>
              <w:lang w:eastAsia="en-AU"/>
            </w:rPr>
          </w:pPr>
          <w:hyperlink w:anchor="_Toc388077029" w:history="1">
            <w:r w:rsidR="00855BD1" w:rsidRPr="00650ECE">
              <w:rPr>
                <w:rStyle w:val="Hyperlink"/>
                <w:noProof/>
              </w:rPr>
              <w:t>2.4.</w:t>
            </w:r>
            <w:r w:rsidR="00855BD1">
              <w:rPr>
                <w:rFonts w:eastAsiaTheme="minorEastAsia"/>
                <w:noProof/>
                <w:lang w:eastAsia="en-AU"/>
              </w:rPr>
              <w:tab/>
            </w:r>
            <w:r w:rsidR="00855BD1" w:rsidRPr="00650ECE">
              <w:rPr>
                <w:rStyle w:val="Hyperlink"/>
                <w:noProof/>
              </w:rPr>
              <w:t>Estimate disk space requirements</w:t>
            </w:r>
            <w:r w:rsidR="00855BD1">
              <w:rPr>
                <w:noProof/>
                <w:webHidden/>
              </w:rPr>
              <w:tab/>
            </w:r>
            <w:r w:rsidR="00855BD1">
              <w:rPr>
                <w:noProof/>
                <w:webHidden/>
              </w:rPr>
              <w:fldChar w:fldCharType="begin"/>
            </w:r>
            <w:r w:rsidR="00855BD1">
              <w:rPr>
                <w:noProof/>
                <w:webHidden/>
              </w:rPr>
              <w:instrText xml:space="preserve"> PAGEREF _Toc388077029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5A961AC4" w14:textId="77777777" w:rsidR="00855BD1" w:rsidRDefault="00504168">
          <w:pPr>
            <w:pStyle w:val="TOC1"/>
            <w:tabs>
              <w:tab w:val="left" w:pos="440"/>
              <w:tab w:val="right" w:leader="dot" w:pos="9016"/>
            </w:tabs>
            <w:rPr>
              <w:rFonts w:eastAsiaTheme="minorEastAsia"/>
              <w:noProof/>
              <w:lang w:eastAsia="en-AU"/>
            </w:rPr>
          </w:pPr>
          <w:hyperlink w:anchor="_Toc388077030" w:history="1">
            <w:r w:rsidR="00855BD1" w:rsidRPr="00650ECE">
              <w:rPr>
                <w:rStyle w:val="Hyperlink"/>
                <w:noProof/>
                <w:lang w:eastAsia="en-AU"/>
              </w:rPr>
              <w:t>3.</w:t>
            </w:r>
            <w:r w:rsidR="00855BD1">
              <w:rPr>
                <w:rFonts w:eastAsiaTheme="minorEastAsia"/>
                <w:noProof/>
                <w:lang w:eastAsia="en-AU"/>
              </w:rPr>
              <w:tab/>
            </w:r>
            <w:r w:rsidR="00855BD1" w:rsidRPr="00650ECE">
              <w:rPr>
                <w:rStyle w:val="Hyperlink"/>
                <w:noProof/>
                <w:lang w:eastAsia="en-AU"/>
              </w:rPr>
              <w:t>Design user views</w:t>
            </w:r>
            <w:r w:rsidR="00855BD1">
              <w:rPr>
                <w:noProof/>
                <w:webHidden/>
              </w:rPr>
              <w:tab/>
            </w:r>
            <w:r w:rsidR="00855BD1">
              <w:rPr>
                <w:noProof/>
                <w:webHidden/>
              </w:rPr>
              <w:fldChar w:fldCharType="begin"/>
            </w:r>
            <w:r w:rsidR="00855BD1">
              <w:rPr>
                <w:noProof/>
                <w:webHidden/>
              </w:rPr>
              <w:instrText xml:space="preserve"> PAGEREF _Toc388077030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4B8DB65B" w14:textId="77777777" w:rsidR="00855BD1" w:rsidRDefault="00504168">
          <w:pPr>
            <w:pStyle w:val="TOC1"/>
            <w:tabs>
              <w:tab w:val="left" w:pos="440"/>
              <w:tab w:val="right" w:leader="dot" w:pos="9016"/>
            </w:tabs>
            <w:rPr>
              <w:rFonts w:eastAsiaTheme="minorEastAsia"/>
              <w:noProof/>
              <w:lang w:eastAsia="en-AU"/>
            </w:rPr>
          </w:pPr>
          <w:hyperlink w:anchor="_Toc388077031" w:history="1">
            <w:r w:rsidR="00855BD1" w:rsidRPr="00650ECE">
              <w:rPr>
                <w:rStyle w:val="Hyperlink"/>
                <w:noProof/>
                <w:lang w:eastAsia="en-AU"/>
              </w:rPr>
              <w:t>4.</w:t>
            </w:r>
            <w:r w:rsidR="00855BD1">
              <w:rPr>
                <w:rFonts w:eastAsiaTheme="minorEastAsia"/>
                <w:noProof/>
                <w:lang w:eastAsia="en-AU"/>
              </w:rPr>
              <w:tab/>
            </w:r>
            <w:r w:rsidR="00855BD1" w:rsidRPr="00650ECE">
              <w:rPr>
                <w:rStyle w:val="Hyperlink"/>
                <w:noProof/>
                <w:lang w:eastAsia="en-AU"/>
              </w:rPr>
              <w:t>Design security mechanisms</w:t>
            </w:r>
            <w:r w:rsidR="00855BD1">
              <w:rPr>
                <w:noProof/>
                <w:webHidden/>
              </w:rPr>
              <w:tab/>
            </w:r>
            <w:r w:rsidR="00855BD1">
              <w:rPr>
                <w:noProof/>
                <w:webHidden/>
              </w:rPr>
              <w:fldChar w:fldCharType="begin"/>
            </w:r>
            <w:r w:rsidR="00855BD1">
              <w:rPr>
                <w:noProof/>
                <w:webHidden/>
              </w:rPr>
              <w:instrText xml:space="preserve"> PAGEREF _Toc388077031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1699A325" w14:textId="77777777" w:rsidR="00855BD1" w:rsidRDefault="00504168">
          <w:pPr>
            <w:pStyle w:val="TOC1"/>
            <w:tabs>
              <w:tab w:val="left" w:pos="440"/>
              <w:tab w:val="right" w:leader="dot" w:pos="9016"/>
            </w:tabs>
            <w:rPr>
              <w:rFonts w:eastAsiaTheme="minorEastAsia"/>
              <w:noProof/>
              <w:lang w:eastAsia="en-AU"/>
            </w:rPr>
          </w:pPr>
          <w:hyperlink w:anchor="_Toc388077032" w:history="1">
            <w:r w:rsidR="00855BD1" w:rsidRPr="00650ECE">
              <w:rPr>
                <w:rStyle w:val="Hyperlink"/>
                <w:noProof/>
                <w:lang w:eastAsia="en-AU"/>
              </w:rPr>
              <w:t>5.</w:t>
            </w:r>
            <w:r w:rsidR="00855BD1">
              <w:rPr>
                <w:rFonts w:eastAsiaTheme="minorEastAsia"/>
                <w:noProof/>
                <w:lang w:eastAsia="en-AU"/>
              </w:rPr>
              <w:tab/>
            </w:r>
            <w:r w:rsidR="00855BD1" w:rsidRPr="00650ECE">
              <w:rPr>
                <w:rStyle w:val="Hyperlink"/>
                <w:noProof/>
                <w:lang w:eastAsia="en-AU"/>
              </w:rPr>
              <w:t>Introduce controlled redundancy if necessary</w:t>
            </w:r>
            <w:r w:rsidR="00855BD1">
              <w:rPr>
                <w:noProof/>
                <w:webHidden/>
              </w:rPr>
              <w:tab/>
            </w:r>
            <w:r w:rsidR="00855BD1">
              <w:rPr>
                <w:noProof/>
                <w:webHidden/>
              </w:rPr>
              <w:fldChar w:fldCharType="begin"/>
            </w:r>
            <w:r w:rsidR="00855BD1">
              <w:rPr>
                <w:noProof/>
                <w:webHidden/>
              </w:rPr>
              <w:instrText xml:space="preserve"> PAGEREF _Toc388077032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1F146D01" w14:textId="77777777" w:rsidR="00855BD1" w:rsidRDefault="00504168">
          <w:pPr>
            <w:pStyle w:val="TOC1"/>
            <w:tabs>
              <w:tab w:val="left" w:pos="440"/>
              <w:tab w:val="right" w:leader="dot" w:pos="9016"/>
            </w:tabs>
            <w:rPr>
              <w:rFonts w:eastAsiaTheme="minorEastAsia"/>
              <w:noProof/>
              <w:lang w:eastAsia="en-AU"/>
            </w:rPr>
          </w:pPr>
          <w:hyperlink w:anchor="_Toc388077033" w:history="1">
            <w:r w:rsidR="00855BD1" w:rsidRPr="00650ECE">
              <w:rPr>
                <w:rStyle w:val="Hyperlink"/>
                <w:noProof/>
                <w:lang w:eastAsia="en-AU"/>
              </w:rPr>
              <w:t>6.</w:t>
            </w:r>
            <w:r w:rsidR="00855BD1">
              <w:rPr>
                <w:rFonts w:eastAsiaTheme="minorEastAsia"/>
                <w:noProof/>
                <w:lang w:eastAsia="en-AU"/>
              </w:rPr>
              <w:tab/>
            </w:r>
            <w:r w:rsidR="00855BD1" w:rsidRPr="00650ECE">
              <w:rPr>
                <w:rStyle w:val="Hyperlink"/>
                <w:noProof/>
                <w:lang w:eastAsia="en-AU"/>
              </w:rPr>
              <w:t>Create SQL scripts for data definition</w:t>
            </w:r>
            <w:r w:rsidR="00855BD1">
              <w:rPr>
                <w:noProof/>
                <w:webHidden/>
              </w:rPr>
              <w:tab/>
            </w:r>
            <w:r w:rsidR="00855BD1">
              <w:rPr>
                <w:noProof/>
                <w:webHidden/>
              </w:rPr>
              <w:fldChar w:fldCharType="begin"/>
            </w:r>
            <w:r w:rsidR="00855BD1">
              <w:rPr>
                <w:noProof/>
                <w:webHidden/>
              </w:rPr>
              <w:instrText xml:space="preserve"> PAGEREF _Toc388077033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6DA6796E" w14:textId="77777777" w:rsidR="00855BD1" w:rsidRDefault="00504168">
          <w:pPr>
            <w:pStyle w:val="TOC1"/>
            <w:tabs>
              <w:tab w:val="left" w:pos="440"/>
              <w:tab w:val="right" w:leader="dot" w:pos="9016"/>
            </w:tabs>
            <w:rPr>
              <w:rFonts w:eastAsiaTheme="minorEastAsia"/>
              <w:noProof/>
              <w:lang w:eastAsia="en-AU"/>
            </w:rPr>
          </w:pPr>
          <w:hyperlink w:anchor="_Toc388077034" w:history="1">
            <w:r w:rsidR="00855BD1" w:rsidRPr="00650ECE">
              <w:rPr>
                <w:rStyle w:val="Hyperlink"/>
                <w:noProof/>
                <w:lang w:eastAsia="en-AU"/>
              </w:rPr>
              <w:t>7.</w:t>
            </w:r>
            <w:r w:rsidR="00855BD1">
              <w:rPr>
                <w:rFonts w:eastAsiaTheme="minorEastAsia"/>
                <w:noProof/>
                <w:lang w:eastAsia="en-AU"/>
              </w:rPr>
              <w:tab/>
            </w:r>
            <w:r w:rsidR="00855BD1" w:rsidRPr="00650ECE">
              <w:rPr>
                <w:rStyle w:val="Hyperlink"/>
                <w:noProof/>
                <w:lang w:eastAsia="en-AU"/>
              </w:rPr>
              <w:t>Create SQL scripts to populate all tables with data</w:t>
            </w:r>
            <w:r w:rsidR="00855BD1">
              <w:rPr>
                <w:noProof/>
                <w:webHidden/>
              </w:rPr>
              <w:tab/>
            </w:r>
            <w:r w:rsidR="00855BD1">
              <w:rPr>
                <w:noProof/>
                <w:webHidden/>
              </w:rPr>
              <w:fldChar w:fldCharType="begin"/>
            </w:r>
            <w:r w:rsidR="00855BD1">
              <w:rPr>
                <w:noProof/>
                <w:webHidden/>
              </w:rPr>
              <w:instrText xml:space="preserve"> PAGEREF _Toc388077034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268D6866" w14:textId="77777777" w:rsidR="00855BD1" w:rsidRDefault="00504168">
          <w:pPr>
            <w:pStyle w:val="TOC1"/>
            <w:tabs>
              <w:tab w:val="left" w:pos="440"/>
              <w:tab w:val="right" w:leader="dot" w:pos="9016"/>
            </w:tabs>
            <w:rPr>
              <w:rFonts w:eastAsiaTheme="minorEastAsia"/>
              <w:noProof/>
              <w:lang w:eastAsia="en-AU"/>
            </w:rPr>
          </w:pPr>
          <w:hyperlink w:anchor="_Toc388077035" w:history="1">
            <w:r w:rsidR="00855BD1" w:rsidRPr="00650ECE">
              <w:rPr>
                <w:rStyle w:val="Hyperlink"/>
                <w:noProof/>
                <w:lang w:eastAsia="en-AU"/>
              </w:rPr>
              <w:t>8.</w:t>
            </w:r>
            <w:r w:rsidR="00855BD1">
              <w:rPr>
                <w:rFonts w:eastAsiaTheme="minorEastAsia"/>
                <w:noProof/>
                <w:lang w:eastAsia="en-AU"/>
              </w:rPr>
              <w:tab/>
            </w:r>
            <w:r w:rsidR="00855BD1" w:rsidRPr="00650ECE">
              <w:rPr>
                <w:rStyle w:val="Hyperlink"/>
                <w:noProof/>
                <w:lang w:eastAsia="en-AU"/>
              </w:rPr>
              <w:t>Create SQL scripts for required queries</w:t>
            </w:r>
            <w:r w:rsidR="00855BD1">
              <w:rPr>
                <w:noProof/>
                <w:webHidden/>
              </w:rPr>
              <w:tab/>
            </w:r>
            <w:r w:rsidR="00855BD1">
              <w:rPr>
                <w:noProof/>
                <w:webHidden/>
              </w:rPr>
              <w:fldChar w:fldCharType="begin"/>
            </w:r>
            <w:r w:rsidR="00855BD1">
              <w:rPr>
                <w:noProof/>
                <w:webHidden/>
              </w:rPr>
              <w:instrText xml:space="preserve"> PAGEREF _Toc388077035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19EAD910" w14:textId="77777777" w:rsidR="00855BD1" w:rsidRDefault="00504168">
          <w:pPr>
            <w:pStyle w:val="TOC1"/>
            <w:tabs>
              <w:tab w:val="left" w:pos="440"/>
              <w:tab w:val="right" w:leader="dot" w:pos="9016"/>
            </w:tabs>
            <w:rPr>
              <w:rFonts w:eastAsiaTheme="minorEastAsia"/>
              <w:noProof/>
              <w:lang w:eastAsia="en-AU"/>
            </w:rPr>
          </w:pPr>
          <w:hyperlink w:anchor="_Toc388077036" w:history="1">
            <w:r w:rsidR="00855BD1" w:rsidRPr="00650ECE">
              <w:rPr>
                <w:rStyle w:val="Hyperlink"/>
                <w:noProof/>
                <w:lang w:eastAsia="en-AU"/>
              </w:rPr>
              <w:t>9.</w:t>
            </w:r>
            <w:r w:rsidR="00855BD1">
              <w:rPr>
                <w:rFonts w:eastAsiaTheme="minorEastAsia"/>
                <w:noProof/>
                <w:lang w:eastAsia="en-AU"/>
              </w:rPr>
              <w:tab/>
            </w:r>
            <w:r w:rsidR="00855BD1" w:rsidRPr="00650ECE">
              <w:rPr>
                <w:rStyle w:val="Hyperlink"/>
                <w:noProof/>
                <w:lang w:eastAsia="en-AU"/>
              </w:rPr>
              <w:t>Monitor and tune the operational system</w:t>
            </w:r>
            <w:r w:rsidR="00855BD1">
              <w:rPr>
                <w:noProof/>
                <w:webHidden/>
              </w:rPr>
              <w:tab/>
            </w:r>
            <w:r w:rsidR="00855BD1">
              <w:rPr>
                <w:noProof/>
                <w:webHidden/>
              </w:rPr>
              <w:fldChar w:fldCharType="begin"/>
            </w:r>
            <w:r w:rsidR="00855BD1">
              <w:rPr>
                <w:noProof/>
                <w:webHidden/>
              </w:rPr>
              <w:instrText xml:space="preserve"> PAGEREF _Toc388077036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619603A4" w14:textId="77777777" w:rsidR="00855BD1" w:rsidRDefault="00504168">
          <w:pPr>
            <w:pStyle w:val="TOC1"/>
            <w:tabs>
              <w:tab w:val="left" w:pos="660"/>
              <w:tab w:val="right" w:leader="dot" w:pos="9016"/>
            </w:tabs>
            <w:rPr>
              <w:rFonts w:eastAsiaTheme="minorEastAsia"/>
              <w:noProof/>
              <w:lang w:eastAsia="en-AU"/>
            </w:rPr>
          </w:pPr>
          <w:hyperlink w:anchor="_Toc388077037" w:history="1">
            <w:r w:rsidR="00855BD1" w:rsidRPr="00650ECE">
              <w:rPr>
                <w:rStyle w:val="Hyperlink"/>
                <w:noProof/>
                <w:lang w:eastAsia="en-AU"/>
              </w:rPr>
              <w:t>10.</w:t>
            </w:r>
            <w:r w:rsidR="00855BD1">
              <w:rPr>
                <w:rFonts w:eastAsiaTheme="minorEastAsia"/>
                <w:noProof/>
                <w:lang w:eastAsia="en-AU"/>
              </w:rPr>
              <w:tab/>
            </w:r>
            <w:r w:rsidR="00855BD1" w:rsidRPr="00650ECE">
              <w:rPr>
                <w:rStyle w:val="Hyperlink"/>
                <w:noProof/>
                <w:lang w:eastAsia="en-AU"/>
              </w:rPr>
              <w:t>Update test plan</w:t>
            </w:r>
            <w:r w:rsidR="00855BD1">
              <w:rPr>
                <w:noProof/>
                <w:webHidden/>
              </w:rPr>
              <w:tab/>
            </w:r>
            <w:r w:rsidR="00855BD1">
              <w:rPr>
                <w:noProof/>
                <w:webHidden/>
              </w:rPr>
              <w:fldChar w:fldCharType="begin"/>
            </w:r>
            <w:r w:rsidR="00855BD1">
              <w:rPr>
                <w:noProof/>
                <w:webHidden/>
              </w:rPr>
              <w:instrText xml:space="preserve"> PAGEREF _Toc388077037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531699B2" w14:textId="77777777" w:rsidR="00855BD1" w:rsidRDefault="00504168">
          <w:pPr>
            <w:pStyle w:val="TOC1"/>
            <w:tabs>
              <w:tab w:val="left" w:pos="660"/>
              <w:tab w:val="right" w:leader="dot" w:pos="9016"/>
            </w:tabs>
            <w:rPr>
              <w:rFonts w:eastAsiaTheme="minorEastAsia"/>
              <w:noProof/>
              <w:lang w:eastAsia="en-AU"/>
            </w:rPr>
          </w:pPr>
          <w:hyperlink w:anchor="_Toc388077038" w:history="1">
            <w:r w:rsidR="00855BD1" w:rsidRPr="00650ECE">
              <w:rPr>
                <w:rStyle w:val="Hyperlink"/>
                <w:noProof/>
                <w:lang w:eastAsia="en-AU"/>
              </w:rPr>
              <w:t>11.</w:t>
            </w:r>
            <w:r w:rsidR="00855BD1">
              <w:rPr>
                <w:rFonts w:eastAsiaTheme="minorEastAsia"/>
                <w:noProof/>
                <w:lang w:eastAsia="en-AU"/>
              </w:rPr>
              <w:tab/>
            </w:r>
            <w:r w:rsidR="00855BD1" w:rsidRPr="00650ECE">
              <w:rPr>
                <w:rStyle w:val="Hyperlink"/>
                <w:noProof/>
                <w:lang w:eastAsia="en-AU"/>
              </w:rPr>
              <w:t>Create SQL scripts to test system</w:t>
            </w:r>
            <w:r w:rsidR="00855BD1">
              <w:rPr>
                <w:noProof/>
                <w:webHidden/>
              </w:rPr>
              <w:tab/>
            </w:r>
            <w:r w:rsidR="00855BD1">
              <w:rPr>
                <w:noProof/>
                <w:webHidden/>
              </w:rPr>
              <w:fldChar w:fldCharType="begin"/>
            </w:r>
            <w:r w:rsidR="00855BD1">
              <w:rPr>
                <w:noProof/>
                <w:webHidden/>
              </w:rPr>
              <w:instrText xml:space="preserve"> PAGEREF _Toc388077038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251329D1" w14:textId="77777777" w:rsidR="00855BD1" w:rsidRDefault="00504168">
          <w:pPr>
            <w:pStyle w:val="TOC1"/>
            <w:tabs>
              <w:tab w:val="left" w:pos="660"/>
              <w:tab w:val="right" w:leader="dot" w:pos="9016"/>
            </w:tabs>
            <w:rPr>
              <w:rFonts w:eastAsiaTheme="minorEastAsia"/>
              <w:noProof/>
              <w:lang w:eastAsia="en-AU"/>
            </w:rPr>
          </w:pPr>
          <w:hyperlink w:anchor="_Toc388077039" w:history="1">
            <w:r w:rsidR="00855BD1" w:rsidRPr="00650ECE">
              <w:rPr>
                <w:rStyle w:val="Hyperlink"/>
                <w:noProof/>
                <w:lang w:eastAsia="en-AU"/>
              </w:rPr>
              <w:t>12.</w:t>
            </w:r>
            <w:r w:rsidR="00855BD1">
              <w:rPr>
                <w:rFonts w:eastAsiaTheme="minorEastAsia"/>
                <w:noProof/>
                <w:lang w:eastAsia="en-AU"/>
              </w:rPr>
              <w:tab/>
            </w:r>
            <w:r w:rsidR="00855BD1" w:rsidRPr="00650ECE">
              <w:rPr>
                <w:rStyle w:val="Hyperlink"/>
                <w:noProof/>
                <w:lang w:eastAsia="en-AU"/>
              </w:rPr>
              <w:t>Test operational system</w:t>
            </w:r>
            <w:r w:rsidR="00855BD1">
              <w:rPr>
                <w:noProof/>
                <w:webHidden/>
              </w:rPr>
              <w:tab/>
            </w:r>
            <w:r w:rsidR="00855BD1">
              <w:rPr>
                <w:noProof/>
                <w:webHidden/>
              </w:rPr>
              <w:fldChar w:fldCharType="begin"/>
            </w:r>
            <w:r w:rsidR="00855BD1">
              <w:rPr>
                <w:noProof/>
                <w:webHidden/>
              </w:rPr>
              <w:instrText xml:space="preserve"> PAGEREF _Toc388077039 \h </w:instrText>
            </w:r>
            <w:r w:rsidR="00855BD1">
              <w:rPr>
                <w:noProof/>
                <w:webHidden/>
              </w:rPr>
            </w:r>
            <w:r w:rsidR="00855BD1">
              <w:rPr>
                <w:noProof/>
                <w:webHidden/>
              </w:rPr>
              <w:fldChar w:fldCharType="separate"/>
            </w:r>
            <w:r w:rsidR="00855BD1">
              <w:rPr>
                <w:noProof/>
                <w:webHidden/>
              </w:rPr>
              <w:t>2</w:t>
            </w:r>
            <w:r w:rsidR="00855BD1">
              <w:rPr>
                <w:noProof/>
                <w:webHidden/>
              </w:rPr>
              <w:fldChar w:fldCharType="end"/>
            </w:r>
          </w:hyperlink>
        </w:p>
        <w:p w14:paraId="3EC61683" w14:textId="77777777" w:rsidR="00261290" w:rsidRPr="00730165" w:rsidRDefault="00261290">
          <w:r w:rsidRPr="00730165">
            <w:rPr>
              <w:b/>
              <w:bCs/>
              <w:noProof/>
            </w:rPr>
            <w:fldChar w:fldCharType="end"/>
          </w:r>
        </w:p>
      </w:sdtContent>
    </w:sdt>
    <w:p w14:paraId="7F7C6DEB" w14:textId="7B796AB1" w:rsidR="00855BD1" w:rsidRDefault="00D66516" w:rsidP="00D66516">
      <w:pPr>
        <w:pStyle w:val="Heading1"/>
        <w:numPr>
          <w:ilvl w:val="0"/>
          <w:numId w:val="0"/>
        </w:numPr>
        <w:ind w:left="360" w:hanging="360"/>
      </w:pPr>
      <w:bookmarkStart w:id="21" w:name="_Toc388077020"/>
      <w:r>
        <w:t xml:space="preserve">Questions   </w:t>
      </w:r>
    </w:p>
    <w:p w14:paraId="5935AEA2" w14:textId="77777777" w:rsidR="00D66516" w:rsidRDefault="00D66516" w:rsidP="00D66516"/>
    <w:p w14:paraId="7BFF1370" w14:textId="77777777" w:rsidR="00D66516" w:rsidRPr="00D66516" w:rsidRDefault="00D66516" w:rsidP="00D66516">
      <w:pPr>
        <w:sectPr w:rsidR="00D66516" w:rsidRPr="00D66516" w:rsidSect="00240AD6">
          <w:headerReference w:type="default" r:id="rId9"/>
          <w:footerReference w:type="default" r:id="rId10"/>
          <w:type w:val="continuous"/>
          <w:pgSz w:w="11906" w:h="16838"/>
          <w:pgMar w:top="1440" w:right="1440" w:bottom="1440" w:left="1440" w:header="708" w:footer="708" w:gutter="0"/>
          <w:pgNumType w:start="1"/>
          <w:cols w:space="708"/>
          <w:docGrid w:linePitch="360"/>
        </w:sectPr>
      </w:pPr>
    </w:p>
    <w:p w14:paraId="66509659" w14:textId="6A0FE977" w:rsidR="00240AD6" w:rsidRDefault="005E4DF4" w:rsidP="00597C9F">
      <w:pPr>
        <w:pStyle w:val="Heading1"/>
        <w:numPr>
          <w:ilvl w:val="0"/>
          <w:numId w:val="17"/>
        </w:numPr>
      </w:pPr>
      <w:r>
        <w:lastRenderedPageBreak/>
        <w:t>Translate logical data model for target DBMS</w:t>
      </w:r>
      <w:bookmarkEnd w:id="21"/>
    </w:p>
    <w:p w14:paraId="46684DE1" w14:textId="2A8089FB" w:rsidR="005E4DF4" w:rsidRDefault="005E4DF4" w:rsidP="00597C9F">
      <w:pPr>
        <w:pStyle w:val="Heading2"/>
      </w:pPr>
      <w:bookmarkStart w:id="22" w:name="_Toc388077021"/>
      <w:r>
        <w:t>Select target DBMS</w:t>
      </w:r>
      <w:bookmarkEnd w:id="22"/>
    </w:p>
    <w:p w14:paraId="1BF10516" w14:textId="1133855E" w:rsidR="00FF7EAA" w:rsidRDefault="00FF7EAA" w:rsidP="00FF7EAA">
      <w:pPr>
        <w:rPr>
          <w:lang w:eastAsia="en-AU"/>
        </w:rPr>
      </w:pPr>
      <w:r>
        <w:rPr>
          <w:lang w:eastAsia="en-AU"/>
        </w:rPr>
        <w:t>The target DBMS is MySQL, since this was known to be the target DBMS at the initialisation</w:t>
      </w:r>
      <w:r w:rsidR="00932731">
        <w:rPr>
          <w:lang w:eastAsia="en-AU"/>
        </w:rPr>
        <w:t xml:space="preserve"> of the project, </w:t>
      </w:r>
      <w:r>
        <w:rPr>
          <w:lang w:eastAsia="en-AU"/>
        </w:rPr>
        <w:t>the</w:t>
      </w:r>
      <w:r w:rsidR="00932731">
        <w:rPr>
          <w:lang w:eastAsia="en-AU"/>
        </w:rPr>
        <w:t xml:space="preserve"> previous</w:t>
      </w:r>
      <w:r>
        <w:rPr>
          <w:lang w:eastAsia="en-AU"/>
        </w:rPr>
        <w:t xml:space="preserve"> two </w:t>
      </w:r>
      <w:r w:rsidR="00463A6A">
        <w:rPr>
          <w:lang w:eastAsia="en-AU"/>
        </w:rPr>
        <w:t>models that</w:t>
      </w:r>
      <w:r w:rsidR="00932731">
        <w:rPr>
          <w:lang w:eastAsia="en-AU"/>
        </w:rPr>
        <w:t xml:space="preserve"> of the conceptual and logical have been designed to</w:t>
      </w:r>
      <w:r>
        <w:rPr>
          <w:lang w:eastAsia="en-AU"/>
        </w:rPr>
        <w:t xml:space="preserve"> be compatible with </w:t>
      </w:r>
      <w:r w:rsidR="00932731">
        <w:rPr>
          <w:lang w:eastAsia="en-AU"/>
        </w:rPr>
        <w:t>MySQL, with limited amount of</w:t>
      </w:r>
      <w:r>
        <w:rPr>
          <w:lang w:eastAsia="en-AU"/>
        </w:rPr>
        <w:t xml:space="preserve"> specific implementation required. This is seen (though noted not technically correct) in the form of adding variables applicable to MySQL (such as setting variables as Var</w:t>
      </w:r>
      <w:r w:rsidR="00635418">
        <w:rPr>
          <w:lang w:eastAsia="en-AU"/>
        </w:rPr>
        <w:t>C</w:t>
      </w:r>
      <w:r>
        <w:rPr>
          <w:lang w:eastAsia="en-AU"/>
        </w:rPr>
        <w:t>hars in place of more general Strings variables)</w:t>
      </w:r>
      <w:r w:rsidR="00932731">
        <w:rPr>
          <w:lang w:eastAsia="en-AU"/>
        </w:rPr>
        <w:t xml:space="preserve"> in the conceptual diagram.</w:t>
      </w:r>
    </w:p>
    <w:p w14:paraId="43ED3DA0" w14:textId="00902F02" w:rsidR="00932731" w:rsidRDefault="00932731" w:rsidP="00FF7EAA">
      <w:pPr>
        <w:rPr>
          <w:lang w:eastAsia="en-AU"/>
        </w:rPr>
      </w:pPr>
      <w:r>
        <w:rPr>
          <w:lang w:eastAsia="en-AU"/>
        </w:rPr>
        <w:t>The information gathered the in the previous three sections of requirements gathering and analysis, Conceptual model Diagram and documentation and logical model Diagram and documentation in their latest iteration have been reviewed and collected into a single information source.</w:t>
      </w:r>
      <w:r w:rsidR="00463A6A">
        <w:rPr>
          <w:lang w:eastAsia="en-AU"/>
        </w:rPr>
        <w:t xml:space="preserve"> </w:t>
      </w:r>
    </w:p>
    <w:p w14:paraId="71935C53" w14:textId="34BFA18D" w:rsidR="00463A6A" w:rsidRDefault="00463A6A" w:rsidP="00FF7EAA">
      <w:pPr>
        <w:rPr>
          <w:lang w:eastAsia="en-AU"/>
        </w:rPr>
      </w:pPr>
      <w:r>
        <w:rPr>
          <w:lang w:eastAsia="en-AU"/>
        </w:rPr>
        <w:t>The target, MySQL, DBMS has been studied revealing how to preform base transactions (</w:t>
      </w:r>
      <w:r w:rsidR="00C11AA7">
        <w:rPr>
          <w:lang w:eastAsia="en-AU"/>
        </w:rPr>
        <w:t xml:space="preserve">such that </w:t>
      </w:r>
      <w:r>
        <w:rPr>
          <w:lang w:eastAsia="en-AU"/>
        </w:rPr>
        <w:t>Create, Read Update and Delete Base Relations are done</w:t>
      </w:r>
      <w:r w:rsidR="00C11AA7">
        <w:rPr>
          <w:lang w:eastAsia="en-AU"/>
        </w:rPr>
        <w:t xml:space="preserve"> for the most part</w:t>
      </w:r>
      <w:r>
        <w:rPr>
          <w:lang w:eastAsia="en-AU"/>
        </w:rPr>
        <w:t xml:space="preserve"> through standard SQL</w:t>
      </w:r>
      <w:r w:rsidR="00C974F6">
        <w:rPr>
          <w:lang w:eastAsia="en-AU"/>
        </w:rPr>
        <w:t xml:space="preserve"> (see </w:t>
      </w:r>
      <w:hyperlink r:id="rId11" w:history="1">
        <w:r w:rsidR="00C974F6" w:rsidRPr="009D1B6A">
          <w:rPr>
            <w:rStyle w:val="Hyperlink"/>
            <w:lang w:eastAsia="en-AU"/>
          </w:rPr>
          <w:t>http://dev.mysql.com/doc/refman/5.0/en/differences-from-ansi.html</w:t>
        </w:r>
      </w:hyperlink>
      <w:r w:rsidR="00C974F6">
        <w:rPr>
          <w:lang w:eastAsia="en-AU"/>
        </w:rPr>
        <w:t>.)</w:t>
      </w:r>
      <w:r>
        <w:rPr>
          <w:lang w:eastAsia="en-AU"/>
        </w:rPr>
        <w:t>) and that most</w:t>
      </w:r>
      <w:r w:rsidR="00C11AA7">
        <w:rPr>
          <w:lang w:eastAsia="en-AU"/>
        </w:rPr>
        <w:t>,</w:t>
      </w:r>
      <w:r>
        <w:rPr>
          <w:lang w:eastAsia="en-AU"/>
        </w:rPr>
        <w:t xml:space="preserve"> if not all of the required functionality (that of. Keys, Domains and constraints) is ava</w:t>
      </w:r>
      <w:r w:rsidR="008E285A">
        <w:rPr>
          <w:lang w:eastAsia="en-AU"/>
        </w:rPr>
        <w:t>ilable through the standard enterprise</w:t>
      </w:r>
      <w:r>
        <w:rPr>
          <w:lang w:eastAsia="en-AU"/>
        </w:rPr>
        <w:t xml:space="preserve"> version as will be used in the final implementation of the database. </w:t>
      </w:r>
      <w:r w:rsidR="00DD15B6">
        <w:rPr>
          <w:lang w:eastAsia="en-AU"/>
        </w:rPr>
        <w:t xml:space="preserve"> </w:t>
      </w:r>
    </w:p>
    <w:p w14:paraId="45F1C8CA" w14:textId="0181A315" w:rsidR="00463A6A" w:rsidRPr="00463A6A" w:rsidRDefault="00463A6A" w:rsidP="00463A6A">
      <w:pPr>
        <w:rPr>
          <w:b/>
          <w:lang w:eastAsia="en-AU"/>
        </w:rPr>
      </w:pPr>
      <w:r>
        <w:rPr>
          <w:lang w:eastAsia="en-AU"/>
        </w:rPr>
        <w:t xml:space="preserve">This was then used to produce the following </w:t>
      </w:r>
      <w:r w:rsidRPr="00463A6A">
        <w:rPr>
          <w:b/>
        </w:rPr>
        <w:t>Relational database schema</w:t>
      </w:r>
    </w:p>
    <w:p w14:paraId="4449BF32" w14:textId="43A79F31" w:rsidR="00932731" w:rsidRDefault="00463A6A" w:rsidP="00FF7EAA">
      <w:pPr>
        <w:rPr>
          <w:lang w:eastAsia="en-AU"/>
        </w:rPr>
      </w:pPr>
      <w:proofErr w:type="gramStart"/>
      <w:r>
        <w:rPr>
          <w:lang w:eastAsia="en-AU"/>
        </w:rPr>
        <w:t>SCHEMA HERE</w:t>
      </w:r>
      <w:r w:rsidR="00C11AA7">
        <w:rPr>
          <w:lang w:eastAsia="en-AU"/>
        </w:rPr>
        <w:t xml:space="preserve"> MAYBE?</w:t>
      </w:r>
      <w:proofErr w:type="gramEnd"/>
    </w:p>
    <w:p w14:paraId="1C5A4A2B" w14:textId="54E49FCA" w:rsidR="008141FC" w:rsidRDefault="008141FC" w:rsidP="00597C9F">
      <w:pPr>
        <w:pStyle w:val="Heading2"/>
      </w:pPr>
      <w:bookmarkStart w:id="23" w:name="_Toc388077022"/>
      <w:r>
        <w:t>Design base relations</w:t>
      </w:r>
      <w:bookmarkEnd w:id="23"/>
    </w:p>
    <w:p w14:paraId="6425DE41" w14:textId="1BCC4699" w:rsidR="00C11AA7" w:rsidRPr="006327DE" w:rsidRDefault="00C11AA7" w:rsidP="00C11AA7">
      <w:pPr>
        <w:rPr>
          <w:b/>
          <w:lang w:eastAsia="en-AU"/>
        </w:rPr>
      </w:pPr>
      <w:r w:rsidRPr="006327DE">
        <w:rPr>
          <w:b/>
        </w:rPr>
        <w:t>Implementing base relations</w:t>
      </w:r>
    </w:p>
    <w:p w14:paraId="11021212" w14:textId="07C32317" w:rsidR="00C11AA7" w:rsidRDefault="00C11AA7" w:rsidP="00C11AA7">
      <w:pPr>
        <w:rPr>
          <w:lang w:eastAsia="en-AU"/>
        </w:rPr>
      </w:pPr>
      <w:r>
        <w:rPr>
          <w:lang w:eastAsia="en-AU"/>
        </w:rPr>
        <w:t xml:space="preserve">The data base </w:t>
      </w:r>
      <w:proofErr w:type="gramStart"/>
      <w:r>
        <w:rPr>
          <w:lang w:eastAsia="en-AU"/>
        </w:rPr>
        <w:t>relation have</w:t>
      </w:r>
      <w:proofErr w:type="gramEnd"/>
      <w:r>
        <w:rPr>
          <w:lang w:eastAsia="en-AU"/>
        </w:rPr>
        <w:t xml:space="preserve"> been implemented using ISO SQL standard (Section 6.1) with some specific minor MySQL specific adjustments. </w:t>
      </w:r>
    </w:p>
    <w:p w14:paraId="4689ADCF" w14:textId="1689EAA1" w:rsidR="002348C8" w:rsidRDefault="009835BE" w:rsidP="00C11AA7">
      <w:pPr>
        <w:rPr>
          <w:lang w:eastAsia="en-AU"/>
        </w:rPr>
      </w:pPr>
      <w:r>
        <w:rPr>
          <w:lang w:eastAsia="en-AU"/>
        </w:rPr>
        <w:t xml:space="preserve">In implementating the base relations the following was </w:t>
      </w:r>
      <w:r w:rsidR="00071752">
        <w:rPr>
          <w:lang w:eastAsia="en-AU"/>
        </w:rPr>
        <w:t>adhered</w:t>
      </w:r>
      <w:r>
        <w:rPr>
          <w:lang w:eastAsia="en-AU"/>
        </w:rPr>
        <w:t xml:space="preserve"> to </w:t>
      </w:r>
    </w:p>
    <w:p w14:paraId="177C0406" w14:textId="77777777" w:rsidR="00C11AA7" w:rsidRPr="006327DE" w:rsidRDefault="00C11AA7" w:rsidP="00C11AA7">
      <w:pPr>
        <w:rPr>
          <w:b/>
          <w:lang w:eastAsia="en-AU"/>
        </w:rPr>
      </w:pPr>
      <w:r w:rsidRPr="006327DE">
        <w:rPr>
          <w:b/>
          <w:lang w:eastAsia="en-AU"/>
        </w:rPr>
        <w:t>Document design of base relations</w:t>
      </w:r>
    </w:p>
    <w:p w14:paraId="06BD0D0A" w14:textId="3C206C8A" w:rsidR="00C11AA7" w:rsidRDefault="00C11AA7" w:rsidP="00C11AA7">
      <w:r>
        <w:t>DBDL definitions of Relations</w:t>
      </w:r>
    </w:p>
    <w:p w14:paraId="6BDC3936" w14:textId="2250164F" w:rsidR="00071752" w:rsidRDefault="00071752" w:rsidP="00C11AA7">
      <w:r>
        <w:t>Changes</w:t>
      </w:r>
    </w:p>
    <w:p w14:paraId="19262F92" w14:textId="77777777" w:rsidR="002348C8" w:rsidRDefault="002348C8" w:rsidP="002348C8">
      <w:pPr>
        <w:pStyle w:val="Heading2"/>
        <w:numPr>
          <w:ilvl w:val="0"/>
          <w:numId w:val="0"/>
        </w:numPr>
      </w:pPr>
      <w:bookmarkStart w:id="24" w:name="_Toc388077023"/>
    </w:p>
    <w:p w14:paraId="7893B070" w14:textId="71E17A84" w:rsidR="008141FC" w:rsidRDefault="008141FC" w:rsidP="00597C9F">
      <w:pPr>
        <w:pStyle w:val="Heading2"/>
      </w:pPr>
      <w:r>
        <w:t>Design representation of derived data</w:t>
      </w:r>
      <w:bookmarkEnd w:id="24"/>
    </w:p>
    <w:p w14:paraId="472E025D" w14:textId="688DC3B0" w:rsidR="00C11AA7" w:rsidRDefault="00C11AA7" w:rsidP="00C11AA7">
      <w:pPr>
        <w:rPr>
          <w:lang w:eastAsia="en-AU"/>
        </w:rPr>
      </w:pPr>
      <w:r>
        <w:rPr>
          <w:lang w:eastAsia="en-AU"/>
        </w:rPr>
        <w:t xml:space="preserve">No derived </w:t>
      </w:r>
      <w:r w:rsidR="002348C8">
        <w:rPr>
          <w:lang w:eastAsia="en-AU"/>
        </w:rPr>
        <w:t>data fields</w:t>
      </w:r>
      <w:r>
        <w:rPr>
          <w:lang w:eastAsia="en-AU"/>
        </w:rPr>
        <w:t xml:space="preserve"> have been identified except those of the checklists of which will be adjust whenever a change is made through a background update of the DB by the application. This derived </w:t>
      </w:r>
      <w:r>
        <w:rPr>
          <w:lang w:eastAsia="en-AU"/>
        </w:rPr>
        <w:lastRenderedPageBreak/>
        <w:t>data exists to make referencing the completeness of an application quick and to provide hard coded information checklist as per the initial requirements.</w:t>
      </w:r>
    </w:p>
    <w:p w14:paraId="4B1D7ADB" w14:textId="21992203" w:rsidR="00C11AA7" w:rsidRDefault="00C11AA7" w:rsidP="00C11AA7">
      <w:pPr>
        <w:rPr>
          <w:lang w:eastAsia="en-AU"/>
        </w:rPr>
      </w:pPr>
      <w:r>
        <w:rPr>
          <w:lang w:eastAsia="en-AU"/>
        </w:rPr>
        <w:t>It is presumed that other derived information, will be calculated as required. This include the age of an application, number of applications flagged, number of applications managed, application history etc</w:t>
      </w:r>
      <w:proofErr w:type="gramStart"/>
      <w:r>
        <w:rPr>
          <w:lang w:eastAsia="en-AU"/>
        </w:rPr>
        <w:t>..</w:t>
      </w:r>
      <w:proofErr w:type="gramEnd"/>
      <w:r>
        <w:rPr>
          <w:lang w:eastAsia="en-AU"/>
        </w:rPr>
        <w:t xml:space="preserve"> To aid such queries, </w:t>
      </w:r>
      <w:proofErr w:type="gramStart"/>
      <w:r>
        <w:rPr>
          <w:lang w:eastAsia="en-AU"/>
        </w:rPr>
        <w:t>index have</w:t>
      </w:r>
      <w:proofErr w:type="gramEnd"/>
      <w:r>
        <w:rPr>
          <w:lang w:eastAsia="en-AU"/>
        </w:rPr>
        <w:t xml:space="preserve"> been placed on the relevant foreign and primary keys that are expected to be used often. </w:t>
      </w:r>
    </w:p>
    <w:p w14:paraId="61D2DFD3" w14:textId="72260420" w:rsidR="008141FC" w:rsidRDefault="008141FC" w:rsidP="00597C9F">
      <w:pPr>
        <w:pStyle w:val="Heading2"/>
      </w:pPr>
      <w:bookmarkStart w:id="25" w:name="_Toc388077024"/>
      <w:r>
        <w:t>Design general constraints</w:t>
      </w:r>
      <w:bookmarkEnd w:id="25"/>
    </w:p>
    <w:p w14:paraId="6015FB1C" w14:textId="4CF3E80C" w:rsidR="003F0E61" w:rsidRDefault="00FD277B" w:rsidP="003F0E61">
      <w:pPr>
        <w:rPr>
          <w:lang w:eastAsia="en-AU"/>
        </w:rPr>
      </w:pPr>
      <w:r>
        <w:rPr>
          <w:lang w:eastAsia="en-AU"/>
        </w:rPr>
        <w:t>There are a few design constraints that have been implemented, these are</w:t>
      </w:r>
    </w:p>
    <w:p w14:paraId="7413F64C" w14:textId="0A493BD5" w:rsidR="00FD277B" w:rsidRDefault="00FD277B" w:rsidP="00FD277B">
      <w:pPr>
        <w:pStyle w:val="ListParagraph"/>
        <w:numPr>
          <w:ilvl w:val="0"/>
          <w:numId w:val="26"/>
        </w:numPr>
        <w:rPr>
          <w:lang w:eastAsia="en-AU"/>
        </w:rPr>
      </w:pPr>
      <w:r>
        <w:rPr>
          <w:lang w:eastAsia="en-AU"/>
        </w:rPr>
        <w:t>Only those who can supervise can add themselves to the supervised by table. This is enforces through the use of permissions</w:t>
      </w:r>
    </w:p>
    <w:p w14:paraId="0ABA9639" w14:textId="0D62F72A" w:rsidR="0062590E" w:rsidRDefault="00FD277B" w:rsidP="003F0E61">
      <w:pPr>
        <w:rPr>
          <w:lang w:eastAsia="en-AU"/>
        </w:rPr>
      </w:pPr>
      <w:proofErr w:type="gramStart"/>
      <w:r>
        <w:rPr>
          <w:lang w:eastAsia="en-AU"/>
        </w:rPr>
        <w:t>General constraints such as text and dates being non empty is</w:t>
      </w:r>
      <w:proofErr w:type="gramEnd"/>
      <w:r>
        <w:rPr>
          <w:lang w:eastAsia="en-AU"/>
        </w:rPr>
        <w:t xml:space="preserve"> assumed to be </w:t>
      </w:r>
      <w:r w:rsidR="00E5700B">
        <w:rPr>
          <w:lang w:eastAsia="en-AU"/>
        </w:rPr>
        <w:t xml:space="preserve">enforced by the application interface. This is mainly because </w:t>
      </w:r>
      <w:r w:rsidR="0062590E">
        <w:rPr>
          <w:lang w:eastAsia="en-AU"/>
        </w:rPr>
        <w:t>MySQL does not support constraints</w:t>
      </w:r>
      <w:r>
        <w:rPr>
          <w:lang w:eastAsia="en-AU"/>
        </w:rPr>
        <w:t xml:space="preserve"> or partial indexes making enforcing of </w:t>
      </w:r>
      <w:r w:rsidR="00E5700B">
        <w:rPr>
          <w:lang w:eastAsia="en-AU"/>
        </w:rPr>
        <w:t xml:space="preserve">such </w:t>
      </w:r>
      <w:r>
        <w:rPr>
          <w:lang w:eastAsia="en-AU"/>
        </w:rPr>
        <w:t xml:space="preserve">constraints difficult. However there are workarounds using ‘Trigger’s but since these can have a significant impact on performance (running every time on an update/insert event if implemented in most cases) they have not be included unless deemed absolutely necessary. </w:t>
      </w:r>
    </w:p>
    <w:p w14:paraId="421DA7CB" w14:textId="77777777" w:rsidR="002348C8" w:rsidRDefault="002348C8" w:rsidP="003F0E61">
      <w:pPr>
        <w:rPr>
          <w:lang w:eastAsia="en-AU"/>
        </w:rPr>
      </w:pPr>
    </w:p>
    <w:p w14:paraId="4CC21E0B" w14:textId="5473BEC6" w:rsidR="005E4DF4" w:rsidRDefault="005E4DF4" w:rsidP="00597C9F">
      <w:pPr>
        <w:pStyle w:val="Heading1"/>
        <w:numPr>
          <w:ilvl w:val="0"/>
          <w:numId w:val="17"/>
        </w:numPr>
      </w:pPr>
      <w:bookmarkStart w:id="26" w:name="_Toc388077025"/>
      <w:r w:rsidRPr="005E4DF4">
        <w:t>Design file organisations</w:t>
      </w:r>
      <w:r>
        <w:t xml:space="preserve"> and indices</w:t>
      </w:r>
      <w:bookmarkEnd w:id="26"/>
    </w:p>
    <w:p w14:paraId="203A2279" w14:textId="0D257217" w:rsidR="005E4DF4" w:rsidRDefault="005E4DF4" w:rsidP="00597C9F">
      <w:pPr>
        <w:pStyle w:val="Heading2"/>
      </w:pPr>
      <w:bookmarkStart w:id="27" w:name="_Toc388077026"/>
      <w:r w:rsidRPr="00597C9F">
        <w:t>Analyse transactions</w:t>
      </w:r>
      <w:bookmarkEnd w:id="27"/>
      <w:r w:rsidR="007950AC">
        <w:t xml:space="preserve"> NOT DONE</w:t>
      </w:r>
    </w:p>
    <w:p w14:paraId="793979EC" w14:textId="38E39059" w:rsidR="00130E4D" w:rsidRDefault="00D66516" w:rsidP="00130E4D">
      <w:pPr>
        <w:rPr>
          <w:lang w:eastAsia="en-AU"/>
        </w:rPr>
      </w:pPr>
      <w:r>
        <w:rPr>
          <w:lang w:eastAsia="en-AU"/>
        </w:rPr>
        <w:t>The main transactions of the database, those that</w:t>
      </w:r>
      <w:r w:rsidR="00130E4D">
        <w:rPr>
          <w:lang w:eastAsia="en-AU"/>
        </w:rPr>
        <w:t xml:space="preserve"> have a high impact, run frequently and or are </w:t>
      </w:r>
      <w:r>
        <w:rPr>
          <w:lang w:eastAsia="en-AU"/>
        </w:rPr>
        <w:t>critical</w:t>
      </w:r>
      <w:r w:rsidR="00130E4D">
        <w:rPr>
          <w:lang w:eastAsia="en-AU"/>
        </w:rPr>
        <w:t xml:space="preserve"> to creating and updating RHD application a</w:t>
      </w:r>
      <w:r>
        <w:rPr>
          <w:lang w:eastAsia="en-AU"/>
        </w:rPr>
        <w:t xml:space="preserve">nd applicant details have been analysed. The transactions as described by the transaction pathways section of the logical documentation, </w:t>
      </w:r>
      <w:r w:rsidR="007950AC">
        <w:rPr>
          <w:lang w:eastAsia="en-AU"/>
        </w:rPr>
        <w:t xml:space="preserve">section??? </w:t>
      </w:r>
      <w:proofErr w:type="gramStart"/>
      <w:r>
        <w:rPr>
          <w:lang w:eastAsia="en-AU"/>
        </w:rPr>
        <w:t>have</w:t>
      </w:r>
      <w:proofErr w:type="gramEnd"/>
      <w:r>
        <w:rPr>
          <w:lang w:eastAsia="en-AU"/>
        </w:rPr>
        <w:t xml:space="preserve"> been used to produce </w:t>
      </w:r>
      <w:r w:rsidR="00633715">
        <w:rPr>
          <w:lang w:eastAsia="en-AU"/>
        </w:rPr>
        <w:t>map the transactional pathways to the relations.</w:t>
      </w:r>
    </w:p>
    <w:p w14:paraId="7BAEAEAA" w14:textId="77295108" w:rsidR="00130E4D" w:rsidRDefault="00130E4D" w:rsidP="00D06A43">
      <w:pPr>
        <w:pStyle w:val="ListParagraph"/>
        <w:numPr>
          <w:ilvl w:val="0"/>
          <w:numId w:val="18"/>
        </w:numPr>
        <w:rPr>
          <w:lang w:eastAsia="en-AU"/>
        </w:rPr>
      </w:pPr>
      <w:r>
        <w:rPr>
          <w:lang w:eastAsia="en-AU"/>
        </w:rPr>
        <w:t>map all transaction paths to relations;</w:t>
      </w:r>
      <w:r w:rsidR="00D06A43">
        <w:rPr>
          <w:lang w:eastAsia="en-AU"/>
        </w:rPr>
        <w:t xml:space="preserve"> </w:t>
      </w:r>
    </w:p>
    <w:p w14:paraId="7B390465" w14:textId="302357BE" w:rsidR="00EA3450" w:rsidRDefault="00EA3450" w:rsidP="00EA3450">
      <w:pPr>
        <w:pStyle w:val="ListParagraph"/>
        <w:ind w:left="405"/>
        <w:rPr>
          <w:lang w:eastAsia="en-AU"/>
        </w:rPr>
      </w:pPr>
      <w:proofErr w:type="gramStart"/>
      <w:r>
        <w:rPr>
          <w:lang w:eastAsia="en-AU"/>
        </w:rPr>
        <w:t>logical</w:t>
      </w:r>
      <w:proofErr w:type="gramEnd"/>
      <w:r>
        <w:rPr>
          <w:lang w:eastAsia="en-AU"/>
        </w:rPr>
        <w:t xml:space="preserve"> 3.0 plus more</w:t>
      </w:r>
    </w:p>
    <w:p w14:paraId="776FABD6" w14:textId="5A0B8886" w:rsidR="00130E4D" w:rsidRDefault="00130E4D" w:rsidP="00CF704D">
      <w:pPr>
        <w:pStyle w:val="ListParagraph"/>
        <w:numPr>
          <w:ilvl w:val="0"/>
          <w:numId w:val="18"/>
        </w:numPr>
        <w:rPr>
          <w:lang w:eastAsia="en-AU"/>
        </w:rPr>
      </w:pPr>
      <w:r>
        <w:rPr>
          <w:lang w:eastAsia="en-AU"/>
        </w:rPr>
        <w:t>determine which relations are most frequently accessed by transactions;</w:t>
      </w:r>
    </w:p>
    <w:p w14:paraId="56BCE05C" w14:textId="46F806BC" w:rsidR="00E5700B" w:rsidRDefault="00E5700B" w:rsidP="00E5700B">
      <w:pPr>
        <w:pStyle w:val="ListParagraph"/>
        <w:ind w:left="405"/>
        <w:rPr>
          <w:lang w:eastAsia="en-AU"/>
        </w:rPr>
      </w:pPr>
      <w:r>
        <w:rPr>
          <w:lang w:eastAsia="en-AU"/>
        </w:rPr>
        <w:t xml:space="preserve">Analysis of the database has </w:t>
      </w:r>
      <w:r w:rsidR="004765E4">
        <w:rPr>
          <w:lang w:eastAsia="en-AU"/>
        </w:rPr>
        <w:t>revealed</w:t>
      </w:r>
      <w:r>
        <w:rPr>
          <w:lang w:eastAsia="en-AU"/>
        </w:rPr>
        <w:t xml:space="preserve"> that nearly all transactions involve the Applicant and Applications </w:t>
      </w:r>
      <w:r w:rsidR="004765E4">
        <w:rPr>
          <w:lang w:eastAsia="en-AU"/>
        </w:rPr>
        <w:t xml:space="preserve">relations, </w:t>
      </w:r>
      <w:r>
        <w:rPr>
          <w:lang w:eastAsia="en-AU"/>
        </w:rPr>
        <w:t xml:space="preserve">as these represent the </w:t>
      </w:r>
      <w:r w:rsidR="00E36F7F">
        <w:rPr>
          <w:lang w:eastAsia="en-AU"/>
        </w:rPr>
        <w:t>core functionality of the database.</w:t>
      </w:r>
      <w:r w:rsidR="004765E4">
        <w:rPr>
          <w:lang w:eastAsia="en-AU"/>
        </w:rPr>
        <w:t xml:space="preserve"> </w:t>
      </w:r>
    </w:p>
    <w:p w14:paraId="2F16DC84" w14:textId="77777777" w:rsidR="00E5700B" w:rsidRDefault="00E5700B" w:rsidP="00E5700B">
      <w:pPr>
        <w:pStyle w:val="ListParagraph"/>
        <w:ind w:left="405"/>
        <w:rPr>
          <w:lang w:eastAsia="en-AU"/>
        </w:rPr>
      </w:pPr>
    </w:p>
    <w:p w14:paraId="4A30C317" w14:textId="77777777" w:rsidR="00E5700B" w:rsidRDefault="00E5700B" w:rsidP="00E5700B">
      <w:pPr>
        <w:pStyle w:val="ListParagraph"/>
        <w:ind w:left="405"/>
        <w:rPr>
          <w:lang w:eastAsia="en-AU"/>
        </w:rPr>
      </w:pPr>
    </w:p>
    <w:p w14:paraId="2105A034" w14:textId="01272B83" w:rsidR="00E5700B" w:rsidRDefault="00E5700B" w:rsidP="00E5700B">
      <w:pPr>
        <w:pStyle w:val="ListParagraph"/>
        <w:ind w:left="405"/>
        <w:rPr>
          <w:lang w:eastAsia="en-AU"/>
        </w:rPr>
      </w:pPr>
      <w:r>
        <w:rPr>
          <w:lang w:eastAsia="en-AU"/>
        </w:rPr>
        <w:t>Note that it is assumed that the staff ID will be cached by the application interface reducing impact on looking themselves up in the staff table every session.</w:t>
      </w:r>
    </w:p>
    <w:p w14:paraId="13BCE7D0" w14:textId="0030D48B" w:rsidR="00130E4D" w:rsidRDefault="005952EC" w:rsidP="00CF704D">
      <w:pPr>
        <w:pStyle w:val="ListParagraph"/>
        <w:numPr>
          <w:ilvl w:val="0"/>
          <w:numId w:val="18"/>
        </w:numPr>
        <w:rPr>
          <w:lang w:eastAsia="en-AU"/>
        </w:rPr>
      </w:pPr>
      <w:r>
        <w:rPr>
          <w:lang w:eastAsia="en-AU"/>
        </w:rPr>
        <w:t>Analyse</w:t>
      </w:r>
      <w:r w:rsidR="00130E4D">
        <w:rPr>
          <w:lang w:eastAsia="en-AU"/>
        </w:rPr>
        <w:t xml:space="preserve"> the data usage of selected transactions that involve these relations.</w:t>
      </w:r>
    </w:p>
    <w:p w14:paraId="0332C786" w14:textId="77777777" w:rsidR="00EA3450" w:rsidRDefault="00EA3450" w:rsidP="00EA3450">
      <w:pPr>
        <w:pStyle w:val="ListParagraph"/>
        <w:ind w:left="405"/>
        <w:rPr>
          <w:lang w:eastAsia="en-AU"/>
        </w:rPr>
      </w:pPr>
    </w:p>
    <w:p w14:paraId="3779284D" w14:textId="3291EADA" w:rsidR="008141FC" w:rsidRDefault="008141FC" w:rsidP="00597C9F">
      <w:pPr>
        <w:pStyle w:val="Heading2"/>
        <w:rPr>
          <w:b w:val="0"/>
        </w:rPr>
      </w:pPr>
      <w:bookmarkStart w:id="28" w:name="_Toc388077027"/>
      <w:r>
        <w:lastRenderedPageBreak/>
        <w:t>Select file organisations</w:t>
      </w:r>
      <w:bookmarkEnd w:id="28"/>
      <w:r w:rsidR="009A5CEB">
        <w:t xml:space="preserve"> DONE</w:t>
      </w:r>
    </w:p>
    <w:p w14:paraId="12C96444" w14:textId="1D1CCB95" w:rsidR="00015C48" w:rsidRDefault="007450D1" w:rsidP="00015C48">
      <w:pPr>
        <w:rPr>
          <w:rFonts w:ascii="Calibri Light" w:eastAsia="Times New Roman" w:hAnsi="Calibri Light" w:cs="Times New Roman"/>
          <w:bCs/>
          <w:iCs/>
          <w:sz w:val="24"/>
          <w:szCs w:val="28"/>
          <w:lang w:eastAsia="en-AU"/>
        </w:rPr>
      </w:pPr>
      <w:r w:rsidRPr="007450D1">
        <w:t>The file organisations are grouped by storage engines in MySQL</w:t>
      </w:r>
      <w:r w:rsidRPr="007450D1">
        <w:rPr>
          <w:rStyle w:val="FootnoteReference"/>
        </w:rPr>
        <w:footnoteReference w:id="1"/>
      </w:r>
      <w:r>
        <w:t xml:space="preserve">.  </w:t>
      </w:r>
      <w:r w:rsidR="00015C48" w:rsidRPr="00015C48">
        <w:rPr>
          <w:rFonts w:ascii="Calibri Light" w:eastAsia="Times New Roman" w:hAnsi="Calibri Light" w:cs="Times New Roman"/>
          <w:bCs/>
          <w:iCs/>
          <w:sz w:val="24"/>
          <w:szCs w:val="28"/>
          <w:lang w:eastAsia="en-AU"/>
        </w:rPr>
        <w:t>The de</w:t>
      </w:r>
      <w:r w:rsidR="00015C48">
        <w:rPr>
          <w:rFonts w:ascii="Calibri Light" w:eastAsia="Times New Roman" w:hAnsi="Calibri Light" w:cs="Times New Roman"/>
          <w:bCs/>
          <w:iCs/>
          <w:sz w:val="24"/>
          <w:szCs w:val="28"/>
          <w:lang w:eastAsia="en-AU"/>
        </w:rPr>
        <w:t xml:space="preserve">fault </w:t>
      </w:r>
      <w:r>
        <w:rPr>
          <w:rFonts w:ascii="Calibri Light" w:eastAsia="Times New Roman" w:hAnsi="Calibri Light" w:cs="Times New Roman"/>
          <w:bCs/>
          <w:iCs/>
          <w:sz w:val="24"/>
          <w:szCs w:val="28"/>
          <w:lang w:eastAsia="en-AU"/>
        </w:rPr>
        <w:t>InnoDB</w:t>
      </w:r>
      <w:r w:rsidR="00015C48">
        <w:rPr>
          <w:rFonts w:ascii="Calibri Light" w:eastAsia="Times New Roman" w:hAnsi="Calibri Light" w:cs="Times New Roman"/>
          <w:bCs/>
          <w:iCs/>
          <w:sz w:val="24"/>
          <w:szCs w:val="28"/>
          <w:lang w:eastAsia="en-AU"/>
        </w:rPr>
        <w:t xml:space="preserve"> storage engine provides the required functionality for all </w:t>
      </w:r>
      <w:proofErr w:type="gramStart"/>
      <w:r w:rsidR="00015C48">
        <w:rPr>
          <w:rFonts w:ascii="Calibri Light" w:eastAsia="Times New Roman" w:hAnsi="Calibri Light" w:cs="Times New Roman"/>
          <w:bCs/>
          <w:iCs/>
          <w:sz w:val="24"/>
          <w:szCs w:val="28"/>
          <w:lang w:eastAsia="en-AU"/>
        </w:rPr>
        <w:t>relations,</w:t>
      </w:r>
      <w:proofErr w:type="gramEnd"/>
      <w:r w:rsidR="00015C48">
        <w:rPr>
          <w:rFonts w:ascii="Calibri Light" w:eastAsia="Times New Roman" w:hAnsi="Calibri Light" w:cs="Times New Roman"/>
          <w:bCs/>
          <w:iCs/>
          <w:sz w:val="24"/>
          <w:szCs w:val="28"/>
          <w:lang w:eastAsia="en-AU"/>
        </w:rPr>
        <w:t xml:space="preserve"> the other storage engines are</w:t>
      </w:r>
      <w:r>
        <w:rPr>
          <w:rFonts w:ascii="Calibri Light" w:eastAsia="Times New Roman" w:hAnsi="Calibri Light" w:cs="Times New Roman"/>
          <w:bCs/>
          <w:iCs/>
          <w:sz w:val="24"/>
          <w:szCs w:val="28"/>
          <w:lang w:eastAsia="en-AU"/>
        </w:rPr>
        <w:t xml:space="preserve"> designed for</w:t>
      </w:r>
      <w:r w:rsidR="00015C48">
        <w:rPr>
          <w:rFonts w:ascii="Calibri Light" w:eastAsia="Times New Roman" w:hAnsi="Calibri Light" w:cs="Times New Roman"/>
          <w:bCs/>
          <w:iCs/>
          <w:sz w:val="24"/>
          <w:szCs w:val="28"/>
          <w:lang w:eastAsia="en-AU"/>
        </w:rPr>
        <w:t xml:space="preserve"> specific</w:t>
      </w:r>
      <w:r>
        <w:rPr>
          <w:rFonts w:ascii="Calibri Light" w:eastAsia="Times New Roman" w:hAnsi="Calibri Light" w:cs="Times New Roman"/>
          <w:bCs/>
          <w:iCs/>
          <w:sz w:val="24"/>
          <w:szCs w:val="28"/>
          <w:lang w:eastAsia="en-AU"/>
        </w:rPr>
        <w:t xml:space="preserve"> cases that do not exist in</w:t>
      </w:r>
      <w:r w:rsidR="00015C48">
        <w:rPr>
          <w:rFonts w:ascii="Calibri Light" w:eastAsia="Times New Roman" w:hAnsi="Calibri Light" w:cs="Times New Roman"/>
          <w:bCs/>
          <w:iCs/>
          <w:sz w:val="24"/>
          <w:szCs w:val="28"/>
          <w:lang w:eastAsia="en-AU"/>
        </w:rPr>
        <w:t xml:space="preserve"> the RHD database. </w:t>
      </w:r>
    </w:p>
    <w:p w14:paraId="3E0BE25F" w14:textId="707AD031" w:rsidR="008141FC" w:rsidRDefault="008141FC" w:rsidP="00597C9F">
      <w:pPr>
        <w:pStyle w:val="Heading2"/>
      </w:pPr>
      <w:bookmarkStart w:id="29" w:name="_Toc388077028"/>
      <w:r>
        <w:t>Select indices</w:t>
      </w:r>
      <w:bookmarkEnd w:id="29"/>
      <w:r w:rsidR="009A5CEB">
        <w:t xml:space="preserve"> REVIEW</w:t>
      </w:r>
    </w:p>
    <w:p w14:paraId="264F79AB" w14:textId="507B3239" w:rsidR="00181FF8" w:rsidRDefault="00504168" w:rsidP="00181FF8">
      <w:pPr>
        <w:rPr>
          <w:lang w:eastAsia="en-AU"/>
        </w:rPr>
      </w:pPr>
      <w:hyperlink r:id="rId12" w:history="1">
        <w:r w:rsidR="007450D1" w:rsidRPr="009D1B6A">
          <w:rPr>
            <w:rStyle w:val="Hyperlink"/>
            <w:lang w:eastAsia="en-AU"/>
          </w:rPr>
          <w:t>http://dev.mysql.com/doc/refman/5.7/en/optimization-indexes.html</w:t>
        </w:r>
      </w:hyperlink>
    </w:p>
    <w:p w14:paraId="111CEB09" w14:textId="2A53A36B" w:rsidR="007450D1" w:rsidRDefault="00682C0D" w:rsidP="00181FF8">
      <w:pPr>
        <w:rPr>
          <w:lang w:eastAsia="en-AU"/>
        </w:rPr>
      </w:pPr>
      <w:r>
        <w:rPr>
          <w:lang w:eastAsia="en-AU"/>
        </w:rPr>
        <w:t>By Default MySQL places indices on the primary key</w:t>
      </w:r>
      <w:r w:rsidR="004B18F6">
        <w:rPr>
          <w:lang w:eastAsia="en-AU"/>
        </w:rPr>
        <w:t xml:space="preserve"> (a clustered index for </w:t>
      </w:r>
      <w:r w:rsidR="007D1470">
        <w:rPr>
          <w:lang w:eastAsia="en-AU"/>
        </w:rPr>
        <w:t xml:space="preserve">the </w:t>
      </w:r>
      <w:r w:rsidR="004B18F6">
        <w:rPr>
          <w:lang w:eastAsia="en-AU"/>
        </w:rPr>
        <w:t>InnoDB</w:t>
      </w:r>
      <w:r w:rsidR="00803224">
        <w:rPr>
          <w:lang w:eastAsia="en-AU"/>
        </w:rPr>
        <w:t xml:space="preserve"> storage engine used here</w:t>
      </w:r>
      <w:r w:rsidR="004B18F6">
        <w:rPr>
          <w:rStyle w:val="FootnoteReference"/>
          <w:lang w:eastAsia="en-AU"/>
        </w:rPr>
        <w:footnoteReference w:id="2"/>
      </w:r>
      <w:r w:rsidR="004B18F6">
        <w:rPr>
          <w:lang w:eastAsia="en-AU"/>
        </w:rPr>
        <w:t>)</w:t>
      </w:r>
      <w:r>
        <w:rPr>
          <w:lang w:eastAsia="en-AU"/>
        </w:rPr>
        <w:t>, these are also not null enabling fast queries.</w:t>
      </w:r>
    </w:p>
    <w:p w14:paraId="64DD85CB" w14:textId="65B111EA" w:rsidR="00682C0D" w:rsidRDefault="007D1470" w:rsidP="00E514F7">
      <w:pPr>
        <w:pStyle w:val="NoSpacing"/>
        <w:rPr>
          <w:lang w:eastAsia="en-AU"/>
        </w:rPr>
      </w:pPr>
      <w:r>
        <w:rPr>
          <w:lang w:eastAsia="en-AU"/>
        </w:rPr>
        <w:t xml:space="preserve">Additional </w:t>
      </w:r>
      <w:r w:rsidR="007950AC">
        <w:rPr>
          <w:lang w:eastAsia="en-AU"/>
        </w:rPr>
        <w:t>I</w:t>
      </w:r>
      <w:r w:rsidR="00682C0D">
        <w:rPr>
          <w:lang w:eastAsia="en-AU"/>
        </w:rPr>
        <w:t>ndices have also been placed on</w:t>
      </w:r>
      <w:r w:rsidR="007116BD">
        <w:rPr>
          <w:lang w:eastAsia="en-AU"/>
        </w:rPr>
        <w:t xml:space="preserve"> the</w:t>
      </w:r>
      <w:r w:rsidR="00682C0D">
        <w:rPr>
          <w:lang w:eastAsia="en-AU"/>
        </w:rPr>
        <w:t xml:space="preserve"> foreign keys of </w:t>
      </w:r>
    </w:p>
    <w:p w14:paraId="53C922C0" w14:textId="2C9F9650" w:rsidR="00682C0D" w:rsidRDefault="00682C0D" w:rsidP="00682C0D">
      <w:pPr>
        <w:pStyle w:val="ListParagraph"/>
        <w:numPr>
          <w:ilvl w:val="0"/>
          <w:numId w:val="22"/>
        </w:numPr>
        <w:rPr>
          <w:lang w:eastAsia="en-AU"/>
        </w:rPr>
      </w:pPr>
      <w:r>
        <w:rPr>
          <w:lang w:eastAsia="en-AU"/>
        </w:rPr>
        <w:t>Primary Relations: application, applicant, university staff member and Research area</w:t>
      </w:r>
    </w:p>
    <w:p w14:paraId="2FCBD25B" w14:textId="6FB86290" w:rsidR="007950AC" w:rsidRDefault="007950AC" w:rsidP="007950AC">
      <w:pPr>
        <w:pStyle w:val="ListParagraph"/>
        <w:rPr>
          <w:lang w:eastAsia="en-AU"/>
        </w:rPr>
      </w:pPr>
      <w:r>
        <w:rPr>
          <w:lang w:eastAsia="en-AU"/>
        </w:rPr>
        <w:t>To enable fast joining between often joined relations</w:t>
      </w:r>
    </w:p>
    <w:p w14:paraId="36B72F55" w14:textId="5E29E484" w:rsidR="00682C0D" w:rsidRDefault="00682C0D" w:rsidP="00682C0D">
      <w:pPr>
        <w:pStyle w:val="ListParagraph"/>
        <w:numPr>
          <w:ilvl w:val="0"/>
          <w:numId w:val="22"/>
        </w:numPr>
        <w:rPr>
          <w:lang w:eastAsia="en-AU"/>
        </w:rPr>
      </w:pPr>
      <w:r>
        <w:rPr>
          <w:lang w:eastAsia="en-AU"/>
        </w:rPr>
        <w:t xml:space="preserve">Status and Type look-up Relations: </w:t>
      </w:r>
      <w:r w:rsidR="007116BD">
        <w:rPr>
          <w:lang w:eastAsia="en-AU"/>
        </w:rPr>
        <w:t xml:space="preserve">Application Status, </w:t>
      </w:r>
      <w:r>
        <w:rPr>
          <w:lang w:eastAsia="en-AU"/>
        </w:rPr>
        <w:t>Document Status,</w:t>
      </w:r>
      <w:r w:rsidR="007116BD">
        <w:rPr>
          <w:lang w:eastAsia="en-AU"/>
        </w:rPr>
        <w:t xml:space="preserve"> Visa Status,</w:t>
      </w:r>
      <w:r>
        <w:rPr>
          <w:lang w:eastAsia="en-AU"/>
        </w:rPr>
        <w:t xml:space="preserve"> Docu</w:t>
      </w:r>
      <w:r w:rsidR="007116BD">
        <w:rPr>
          <w:lang w:eastAsia="en-AU"/>
        </w:rPr>
        <w:t>ment Type and Decision Type</w:t>
      </w:r>
    </w:p>
    <w:p w14:paraId="45CC2BF4" w14:textId="73CD6F46" w:rsidR="007950AC" w:rsidRDefault="007950AC" w:rsidP="007950AC">
      <w:pPr>
        <w:pStyle w:val="ListParagraph"/>
        <w:rPr>
          <w:lang w:eastAsia="en-AU"/>
        </w:rPr>
      </w:pPr>
      <w:r>
        <w:rPr>
          <w:lang w:eastAsia="en-AU"/>
        </w:rPr>
        <w:t>To</w:t>
      </w:r>
      <w:r w:rsidR="009A5CEB">
        <w:rPr>
          <w:lang w:eastAsia="en-AU"/>
        </w:rPr>
        <w:t xml:space="preserve"> assist in common transactions</w:t>
      </w:r>
    </w:p>
    <w:p w14:paraId="62219C63" w14:textId="59E3F4D3" w:rsidR="00682C0D" w:rsidRDefault="007950AC" w:rsidP="00181FF8">
      <w:pPr>
        <w:rPr>
          <w:lang w:eastAsia="en-AU"/>
        </w:rPr>
      </w:pPr>
      <w:r>
        <w:rPr>
          <w:lang w:eastAsia="en-AU"/>
        </w:rPr>
        <w:t>Indexes have also been placed on the first and last names</w:t>
      </w:r>
      <w:r w:rsidR="005E6769">
        <w:rPr>
          <w:lang w:eastAsia="en-AU"/>
        </w:rPr>
        <w:t xml:space="preserve"> and emails</w:t>
      </w:r>
      <w:r>
        <w:rPr>
          <w:lang w:eastAsia="en-AU"/>
        </w:rPr>
        <w:t xml:space="preserve"> of applicants and staff members as these will be the primary entry into the database </w:t>
      </w:r>
      <w:r w:rsidR="00803224">
        <w:rPr>
          <w:lang w:eastAsia="en-AU"/>
        </w:rPr>
        <w:t>relations, that</w:t>
      </w:r>
      <w:r>
        <w:rPr>
          <w:lang w:eastAsia="en-AU"/>
        </w:rPr>
        <w:t xml:space="preserve"> </w:t>
      </w:r>
      <w:r w:rsidR="00803224">
        <w:rPr>
          <w:lang w:eastAsia="en-AU"/>
        </w:rPr>
        <w:t>i</w:t>
      </w:r>
      <w:r>
        <w:rPr>
          <w:lang w:eastAsia="en-AU"/>
        </w:rPr>
        <w:t>s</w:t>
      </w:r>
      <w:r w:rsidR="00803224">
        <w:rPr>
          <w:lang w:eastAsia="en-AU"/>
        </w:rPr>
        <w:t>,</w:t>
      </w:r>
      <w:r>
        <w:rPr>
          <w:lang w:eastAsia="en-AU"/>
        </w:rPr>
        <w:t xml:space="preserve"> all quires of the database are expected to start by searching </w:t>
      </w:r>
      <w:r w:rsidR="00F54EF1">
        <w:rPr>
          <w:lang w:eastAsia="en-AU"/>
        </w:rPr>
        <w:t>for an applicants or staff members name</w:t>
      </w:r>
      <w:r w:rsidR="005E6769">
        <w:rPr>
          <w:lang w:eastAsia="en-AU"/>
        </w:rPr>
        <w:t xml:space="preserve"> or email</w:t>
      </w:r>
      <w:r w:rsidR="00F54EF1">
        <w:rPr>
          <w:lang w:eastAsia="en-AU"/>
        </w:rPr>
        <w:t>.</w:t>
      </w:r>
    </w:p>
    <w:p w14:paraId="06BAFE60" w14:textId="62BF2F43" w:rsidR="002348C8" w:rsidRDefault="002348C8" w:rsidP="00181FF8">
      <w:pPr>
        <w:rPr>
          <w:lang w:eastAsia="en-AU"/>
        </w:rPr>
      </w:pPr>
      <w:r>
        <w:rPr>
          <w:lang w:eastAsia="en-AU"/>
        </w:rPr>
        <w:t xml:space="preserve">To assist in the performance of such indices the primary key has been changed </w:t>
      </w:r>
      <w:r w:rsidR="003C370F">
        <w:rPr>
          <w:lang w:eastAsia="en-AU"/>
        </w:rPr>
        <w:t>from</w:t>
      </w:r>
      <w:r>
        <w:rPr>
          <w:lang w:eastAsia="en-AU"/>
        </w:rPr>
        <w:t xml:space="preserve"> int to medium int </w:t>
      </w:r>
      <w:r w:rsidR="003C370F">
        <w:rPr>
          <w:lang w:eastAsia="en-AU"/>
        </w:rPr>
        <w:t>in non-lookup</w:t>
      </w:r>
      <w:r>
        <w:rPr>
          <w:lang w:eastAsia="en-AU"/>
        </w:rPr>
        <w:t xml:space="preserve"> tables and unsigned </w:t>
      </w:r>
      <w:r w:rsidR="003C370F">
        <w:rPr>
          <w:lang w:eastAsia="en-AU"/>
        </w:rPr>
        <w:t xml:space="preserve">tinyint in </w:t>
      </w:r>
      <w:r>
        <w:rPr>
          <w:lang w:eastAsia="en-AU"/>
        </w:rPr>
        <w:t>lookup tables that are expected to have less than 255 values. It is not expected that the database will have to hold more than 65,000</w:t>
      </w:r>
      <w:r w:rsidR="003C370F">
        <w:rPr>
          <w:lang w:eastAsia="en-AU"/>
        </w:rPr>
        <w:t xml:space="preserve"> (unsigned small int)</w:t>
      </w:r>
      <w:r>
        <w:rPr>
          <w:lang w:eastAsia="en-AU"/>
        </w:rPr>
        <w:t xml:space="preserve"> applicant</w:t>
      </w:r>
      <w:r w:rsidR="003C370F">
        <w:rPr>
          <w:lang w:eastAsia="en-AU"/>
        </w:rPr>
        <w:t>s</w:t>
      </w:r>
      <w:r>
        <w:rPr>
          <w:lang w:eastAsia="en-AU"/>
        </w:rPr>
        <w:t xml:space="preserve">, applications and their associated information but </w:t>
      </w:r>
      <w:r w:rsidR="003C370F">
        <w:rPr>
          <w:lang w:eastAsia="en-AU"/>
        </w:rPr>
        <w:t>just in cases a medium int is used.</w:t>
      </w:r>
    </w:p>
    <w:p w14:paraId="372AE998" w14:textId="77777777" w:rsidR="003C370F" w:rsidRDefault="003C370F" w:rsidP="00181FF8">
      <w:pPr>
        <w:rPr>
          <w:lang w:eastAsia="en-AU"/>
        </w:rPr>
      </w:pPr>
    </w:p>
    <w:p w14:paraId="13D124F7" w14:textId="299DB6EA" w:rsidR="008141FC" w:rsidRDefault="008141FC" w:rsidP="00597C9F">
      <w:pPr>
        <w:pStyle w:val="Heading2"/>
      </w:pPr>
      <w:bookmarkStart w:id="30" w:name="_Toc388077029"/>
      <w:r>
        <w:t>Estimate disk space requirements</w:t>
      </w:r>
      <w:bookmarkEnd w:id="30"/>
      <w:r w:rsidR="00EA3450">
        <w:t xml:space="preserve"> 556 NOT DONE</w:t>
      </w:r>
    </w:p>
    <w:p w14:paraId="1B2899B0" w14:textId="0BA8B735" w:rsidR="009E60A4" w:rsidRDefault="00182A5B" w:rsidP="009E60A4">
      <w:pPr>
        <w:rPr>
          <w:lang w:eastAsia="en-AU"/>
        </w:rPr>
      </w:pPr>
      <w:r>
        <w:rPr>
          <w:lang w:eastAsia="en-AU"/>
        </w:rPr>
        <w:t xml:space="preserve">Since all tables are set to use the INNODB storage engine, a clustered index </w:t>
      </w:r>
      <w:r w:rsidR="009E60A4">
        <w:rPr>
          <w:lang w:eastAsia="en-AU"/>
        </w:rPr>
        <w:t>is</w:t>
      </w:r>
      <w:r>
        <w:rPr>
          <w:lang w:eastAsia="en-AU"/>
        </w:rPr>
        <w:t xml:space="preserve"> used</w:t>
      </w:r>
      <w:r w:rsidR="009E60A4">
        <w:rPr>
          <w:lang w:eastAsia="en-AU"/>
        </w:rPr>
        <w:t xml:space="preserve"> as part of engine</w:t>
      </w:r>
      <w:r>
        <w:rPr>
          <w:lang w:eastAsia="en-AU"/>
        </w:rPr>
        <w:t xml:space="preserve">. </w:t>
      </w:r>
      <w:r w:rsidR="009E60A4">
        <w:rPr>
          <w:lang w:eastAsia="en-AU"/>
        </w:rPr>
        <w:t>This means that the records are physically stored (clustered) in a b-tree</w:t>
      </w:r>
      <w:r w:rsidR="00F837EC">
        <w:rPr>
          <w:lang w:eastAsia="en-AU"/>
        </w:rPr>
        <w:t xml:space="preserve"> based on the index (left as the </w:t>
      </w:r>
      <w:r w:rsidR="009E60A4">
        <w:rPr>
          <w:lang w:eastAsia="en-AU"/>
        </w:rPr>
        <w:t>de</w:t>
      </w:r>
      <w:r w:rsidR="00F837EC">
        <w:rPr>
          <w:lang w:eastAsia="en-AU"/>
        </w:rPr>
        <w:t>fault primary key of each table). Each row</w:t>
      </w:r>
      <w:r w:rsidR="00CD24DB">
        <w:rPr>
          <w:lang w:eastAsia="en-AU"/>
        </w:rPr>
        <w:t xml:space="preserve"> (node of the b-tree)</w:t>
      </w:r>
      <w:r w:rsidR="00F837EC">
        <w:rPr>
          <w:lang w:eastAsia="en-AU"/>
        </w:rPr>
        <w:t xml:space="preserve"> is then stored in a compact format</w:t>
      </w:r>
      <w:r w:rsidR="00CD24DB">
        <w:rPr>
          <w:lang w:eastAsia="en-AU"/>
        </w:rPr>
        <w:t xml:space="preserve"> (</w:t>
      </w:r>
      <w:r w:rsidR="00E108FD">
        <w:rPr>
          <w:lang w:eastAsia="en-AU"/>
        </w:rPr>
        <w:t xml:space="preserve">the </w:t>
      </w:r>
      <w:r w:rsidR="00CD24DB">
        <w:rPr>
          <w:lang w:eastAsia="en-AU"/>
        </w:rPr>
        <w:t>default)</w:t>
      </w:r>
      <w:r w:rsidR="00F837EC">
        <w:rPr>
          <w:lang w:eastAsia="en-AU"/>
        </w:rPr>
        <w:t xml:space="preserve"> reducing </w:t>
      </w:r>
      <w:r w:rsidR="00CD24DB">
        <w:rPr>
          <w:lang w:eastAsia="en-AU"/>
        </w:rPr>
        <w:t xml:space="preserve">table </w:t>
      </w:r>
      <w:r w:rsidR="00F837EC">
        <w:rPr>
          <w:lang w:eastAsia="en-AU"/>
        </w:rPr>
        <w:t>space at the expense of some CPU overhead.</w:t>
      </w:r>
      <w:r w:rsidR="00E108FD">
        <w:rPr>
          <w:lang w:eastAsia="en-AU"/>
        </w:rPr>
        <w:t xml:space="preserve"> It is also assumed that all characters are stored using the latin1 character Set with the </w:t>
      </w:r>
      <w:r w:rsidR="00E108FD" w:rsidRPr="002348C8">
        <w:rPr>
          <w:lang w:eastAsia="en-AU"/>
        </w:rPr>
        <w:t>latin1_swedish_ci.</w:t>
      </w:r>
      <w:r w:rsidR="00E108FD">
        <w:rPr>
          <w:lang w:eastAsia="en-AU"/>
        </w:rPr>
        <w:t xml:space="preserve"> </w:t>
      </w:r>
      <w:proofErr w:type="gramStart"/>
      <w:r w:rsidR="00E108FD">
        <w:rPr>
          <w:lang w:eastAsia="en-AU"/>
        </w:rPr>
        <w:t>Collation (the MySQL INNODB engine defaults).</w:t>
      </w:r>
      <w:proofErr w:type="gramEnd"/>
    </w:p>
    <w:p w14:paraId="7F1E7C47" w14:textId="06211BB0" w:rsidR="00F837EC" w:rsidRDefault="00F837EC" w:rsidP="009E60A4">
      <w:pPr>
        <w:rPr>
          <w:lang w:eastAsia="en-AU"/>
        </w:rPr>
      </w:pPr>
      <w:r>
        <w:rPr>
          <w:lang w:eastAsia="en-AU"/>
        </w:rPr>
        <w:t xml:space="preserve">As such each row has </w:t>
      </w:r>
    </w:p>
    <w:p w14:paraId="376A51BF" w14:textId="2C2FCF43" w:rsidR="0041088D" w:rsidRDefault="0041088D" w:rsidP="00F837EC">
      <w:pPr>
        <w:pStyle w:val="ListParagraph"/>
        <w:numPr>
          <w:ilvl w:val="0"/>
          <w:numId w:val="22"/>
        </w:numPr>
        <w:rPr>
          <w:lang w:eastAsia="en-AU"/>
        </w:rPr>
      </w:pPr>
      <w:r>
        <w:rPr>
          <w:lang w:eastAsia="en-AU"/>
        </w:rPr>
        <w:t>1 byte per TinyInt(lookup PKs), 2bytes per smallInt (postcode) 3bytes per mediumInt</w:t>
      </w:r>
      <w:r w:rsidR="004765E4">
        <w:rPr>
          <w:lang w:eastAsia="en-AU"/>
        </w:rPr>
        <w:t xml:space="preserve"> </w:t>
      </w:r>
      <w:r>
        <w:rPr>
          <w:lang w:eastAsia="en-AU"/>
        </w:rPr>
        <w:t>(main table PKs)</w:t>
      </w:r>
    </w:p>
    <w:p w14:paraId="2FB321B6" w14:textId="20EA29B7" w:rsidR="00F837EC" w:rsidRDefault="000A6FB0" w:rsidP="00F837EC">
      <w:pPr>
        <w:pStyle w:val="ListParagraph"/>
        <w:numPr>
          <w:ilvl w:val="0"/>
          <w:numId w:val="22"/>
        </w:numPr>
        <w:rPr>
          <w:lang w:eastAsia="en-AU"/>
        </w:rPr>
      </w:pPr>
      <w:r>
        <w:rPr>
          <w:lang w:eastAsia="en-AU"/>
        </w:rPr>
        <w:t>~</w:t>
      </w:r>
      <w:r w:rsidR="00CD24DB">
        <w:rPr>
          <w:lang w:eastAsia="en-AU"/>
        </w:rPr>
        <w:t>5</w:t>
      </w:r>
      <w:r w:rsidR="0041088D">
        <w:rPr>
          <w:lang w:eastAsia="en-AU"/>
        </w:rPr>
        <w:t xml:space="preserve"> </w:t>
      </w:r>
      <w:r w:rsidR="00F837EC">
        <w:rPr>
          <w:lang w:eastAsia="en-AU"/>
        </w:rPr>
        <w:t>byte</w:t>
      </w:r>
      <w:r w:rsidR="0041088D">
        <w:rPr>
          <w:lang w:eastAsia="en-AU"/>
        </w:rPr>
        <w:t>s</w:t>
      </w:r>
      <w:r w:rsidR="00F837EC">
        <w:rPr>
          <w:lang w:eastAsia="en-AU"/>
        </w:rPr>
        <w:t xml:space="preserve"> per index</w:t>
      </w:r>
      <w:r w:rsidR="0041088D">
        <w:rPr>
          <w:lang w:eastAsia="en-AU"/>
        </w:rPr>
        <w:t xml:space="preserve"> (the header)</w:t>
      </w:r>
      <w:r w:rsidR="00552C7E">
        <w:rPr>
          <w:lang w:eastAsia="en-AU"/>
        </w:rPr>
        <w:t>, hard to gauge MySQL documentation is rather unspecific</w:t>
      </w:r>
    </w:p>
    <w:p w14:paraId="084F83D3" w14:textId="6D80F02B" w:rsidR="003A273F" w:rsidRDefault="003A273F" w:rsidP="00F837EC">
      <w:pPr>
        <w:pStyle w:val="ListParagraph"/>
        <w:numPr>
          <w:ilvl w:val="0"/>
          <w:numId w:val="22"/>
        </w:numPr>
        <w:rPr>
          <w:lang w:eastAsia="en-AU"/>
        </w:rPr>
      </w:pPr>
      <w:r>
        <w:rPr>
          <w:lang w:eastAsia="en-AU"/>
        </w:rPr>
        <w:t>4 bytes per decimal (GPA)</w:t>
      </w:r>
    </w:p>
    <w:p w14:paraId="77124EA0" w14:textId="40D95719" w:rsidR="00CD24DB" w:rsidRDefault="00CD24DB" w:rsidP="00CD24DB">
      <w:pPr>
        <w:pStyle w:val="ListParagraph"/>
        <w:numPr>
          <w:ilvl w:val="0"/>
          <w:numId w:val="22"/>
        </w:numPr>
        <w:rPr>
          <w:lang w:eastAsia="en-AU"/>
        </w:rPr>
      </w:pPr>
      <w:r w:rsidRPr="00CD24DB">
        <w:rPr>
          <w:lang w:eastAsia="en-AU"/>
        </w:rPr>
        <w:t xml:space="preserve">CEILING(N/8) bytes </w:t>
      </w:r>
      <w:r w:rsidR="00E108FD">
        <w:rPr>
          <w:lang w:eastAsia="en-AU"/>
        </w:rPr>
        <w:t xml:space="preserve">for </w:t>
      </w:r>
      <w:r>
        <w:rPr>
          <w:lang w:eastAsia="en-AU"/>
        </w:rPr>
        <w:t>N null columns in the row</w:t>
      </w:r>
    </w:p>
    <w:p w14:paraId="6B52B912" w14:textId="73D9F569" w:rsidR="00E108FD" w:rsidRDefault="00E108FD" w:rsidP="00CF704D">
      <w:pPr>
        <w:pStyle w:val="ListParagraph"/>
        <w:numPr>
          <w:ilvl w:val="0"/>
          <w:numId w:val="22"/>
        </w:numPr>
        <w:rPr>
          <w:lang w:eastAsia="en-AU"/>
        </w:rPr>
      </w:pPr>
      <w:r>
        <w:rPr>
          <w:lang w:eastAsia="en-AU"/>
        </w:rPr>
        <w:lastRenderedPageBreak/>
        <w:t>L+1 bytes per L length of characters used in a varchar (as all varchars used are less than 255 so 1 byte to store the length and use the latin1 Set uses 1 byte per Character)</w:t>
      </w:r>
    </w:p>
    <w:p w14:paraId="5DECD017" w14:textId="657936C4" w:rsidR="00F837EC" w:rsidRDefault="00F837EC" w:rsidP="00F837EC">
      <w:pPr>
        <w:pStyle w:val="ListParagraph"/>
        <w:numPr>
          <w:ilvl w:val="0"/>
          <w:numId w:val="22"/>
        </w:numPr>
        <w:rPr>
          <w:lang w:eastAsia="en-AU"/>
        </w:rPr>
      </w:pPr>
      <w:r w:rsidRPr="00F837EC">
        <w:rPr>
          <w:lang w:eastAsia="en-AU"/>
        </w:rPr>
        <w:t>6</w:t>
      </w:r>
      <w:r w:rsidR="0041088D">
        <w:rPr>
          <w:lang w:eastAsia="en-AU"/>
        </w:rPr>
        <w:t xml:space="preserve">+7 </w:t>
      </w:r>
      <w:r w:rsidRPr="00F837EC">
        <w:rPr>
          <w:lang w:eastAsia="en-AU"/>
        </w:rPr>
        <w:t>byte</w:t>
      </w:r>
      <w:r w:rsidR="0041088D">
        <w:rPr>
          <w:lang w:eastAsia="en-AU"/>
        </w:rPr>
        <w:t xml:space="preserve">s for the transaction ID </w:t>
      </w:r>
      <w:r w:rsidR="00324F1A">
        <w:rPr>
          <w:lang w:eastAsia="en-AU"/>
        </w:rPr>
        <w:t xml:space="preserve">and </w:t>
      </w:r>
      <w:r w:rsidRPr="00F837EC">
        <w:rPr>
          <w:lang w:eastAsia="en-AU"/>
        </w:rPr>
        <w:t>roll pointer field</w:t>
      </w:r>
      <w:r w:rsidR="0041088D">
        <w:rPr>
          <w:lang w:eastAsia="en-AU"/>
        </w:rPr>
        <w:t>s</w:t>
      </w:r>
      <w:r w:rsidRPr="00F837EC">
        <w:rPr>
          <w:lang w:eastAsia="en-AU"/>
        </w:rPr>
        <w:t>.</w:t>
      </w:r>
    </w:p>
    <w:p w14:paraId="05CC4CE3" w14:textId="08F206D6" w:rsidR="00CD24DB" w:rsidRDefault="00FF290B" w:rsidP="00FF290B">
      <w:pPr>
        <w:pStyle w:val="ListParagraph"/>
        <w:numPr>
          <w:ilvl w:val="0"/>
          <w:numId w:val="22"/>
        </w:numPr>
        <w:rPr>
          <w:lang w:eastAsia="en-AU"/>
        </w:rPr>
      </w:pPr>
      <w:r>
        <w:rPr>
          <w:lang w:eastAsia="en-AU"/>
        </w:rPr>
        <w:t>1 or 2 bytes per non null header (2 if “</w:t>
      </w:r>
      <w:r>
        <w:t>if part of the column is stored externally in overflow pages or the maximum length exceeds 255 bytes and the actual length exceeds 127 bytes”)</w:t>
      </w:r>
    </w:p>
    <w:p w14:paraId="3C05BA2D" w14:textId="2839FF87" w:rsidR="00EB1257" w:rsidRDefault="00543414" w:rsidP="00EB1257">
      <w:pPr>
        <w:pStyle w:val="NoSpacing"/>
        <w:rPr>
          <w:lang w:eastAsia="en-AU"/>
        </w:rPr>
      </w:pPr>
      <w:r>
        <w:rPr>
          <w:lang w:eastAsia="en-AU"/>
        </w:rPr>
        <w:t xml:space="preserve">This enables the row size estimates to be calculated in the following way, i.e. for </w:t>
      </w:r>
      <w:r w:rsidR="00EB1257">
        <w:rPr>
          <w:lang w:eastAsia="en-AU"/>
        </w:rPr>
        <w:t>Appli</w:t>
      </w:r>
      <w:r w:rsidR="00432E51">
        <w:rPr>
          <w:lang w:eastAsia="en-AU"/>
        </w:rPr>
        <w:t>cant</w:t>
      </w:r>
      <w:r>
        <w:rPr>
          <w:lang w:eastAsia="en-AU"/>
        </w:rPr>
        <w:t>:</w:t>
      </w:r>
    </w:p>
    <w:tbl>
      <w:tblPr>
        <w:tblW w:w="5893" w:type="dxa"/>
        <w:tblBorders>
          <w:insideH w:val="single" w:sz="4" w:space="0" w:color="auto"/>
          <w:insideV w:val="single" w:sz="4" w:space="0" w:color="auto"/>
        </w:tblBorders>
        <w:tblLook w:val="04A0" w:firstRow="1" w:lastRow="0" w:firstColumn="1" w:lastColumn="0" w:noHBand="0" w:noVBand="1"/>
      </w:tblPr>
      <w:tblGrid>
        <w:gridCol w:w="1980"/>
        <w:gridCol w:w="3913"/>
      </w:tblGrid>
      <w:tr w:rsidR="00543414" w:rsidRPr="00543414" w14:paraId="2E8EB0F5" w14:textId="77777777" w:rsidTr="00D9299D">
        <w:trPr>
          <w:trHeight w:val="315"/>
        </w:trPr>
        <w:tc>
          <w:tcPr>
            <w:tcW w:w="1980" w:type="dxa"/>
            <w:tcBorders>
              <w:top w:val="nil"/>
              <w:bottom w:val="single" w:sz="4" w:space="0" w:color="auto"/>
            </w:tcBorders>
            <w:shd w:val="clear" w:color="auto" w:fill="auto"/>
            <w:noWrap/>
            <w:vAlign w:val="center"/>
          </w:tcPr>
          <w:p w14:paraId="3E8A9722" w14:textId="2A4C7608" w:rsidR="00543414" w:rsidRPr="00543414"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Date type</w:t>
            </w:r>
          </w:p>
        </w:tc>
        <w:tc>
          <w:tcPr>
            <w:tcW w:w="3913" w:type="dxa"/>
            <w:tcBorders>
              <w:top w:val="nil"/>
              <w:bottom w:val="single" w:sz="4" w:space="0" w:color="auto"/>
            </w:tcBorders>
            <w:shd w:val="clear" w:color="auto" w:fill="auto"/>
            <w:noWrap/>
            <w:vAlign w:val="center"/>
          </w:tcPr>
          <w:p w14:paraId="65D4C4CC" w14:textId="5258CF78" w:rsidR="00543414" w:rsidRPr="00543414"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Estimated size in bytes</w:t>
            </w:r>
          </w:p>
        </w:tc>
      </w:tr>
      <w:tr w:rsidR="00543414" w:rsidRPr="00543414" w14:paraId="4EFEEE5C" w14:textId="77777777" w:rsidTr="00D9299D">
        <w:trPr>
          <w:trHeight w:val="315"/>
        </w:trPr>
        <w:tc>
          <w:tcPr>
            <w:tcW w:w="1980" w:type="dxa"/>
            <w:tcBorders>
              <w:top w:val="single" w:sz="4" w:space="0" w:color="auto"/>
              <w:bottom w:val="nil"/>
            </w:tcBorders>
            <w:shd w:val="clear" w:color="auto" w:fill="auto"/>
            <w:noWrap/>
            <w:vAlign w:val="center"/>
          </w:tcPr>
          <w:p w14:paraId="028CC95D" w14:textId="54FC6FE5"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varchars</w:t>
            </w:r>
          </w:p>
        </w:tc>
        <w:tc>
          <w:tcPr>
            <w:tcW w:w="3913" w:type="dxa"/>
            <w:tcBorders>
              <w:top w:val="single" w:sz="4" w:space="0" w:color="auto"/>
            </w:tcBorders>
            <w:shd w:val="clear" w:color="auto" w:fill="auto"/>
            <w:noWrap/>
            <w:vAlign w:val="center"/>
          </w:tcPr>
          <w:p w14:paraId="6E15A244" w14:textId="735D980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50+1)+(10+1)+2*(255+1)+(100+1)+</w:t>
            </w:r>
          </w:p>
        </w:tc>
      </w:tr>
      <w:tr w:rsidR="00543414" w:rsidRPr="00543414" w14:paraId="51E05160" w14:textId="77777777" w:rsidTr="00543414">
        <w:trPr>
          <w:trHeight w:val="315"/>
        </w:trPr>
        <w:tc>
          <w:tcPr>
            <w:tcW w:w="1980" w:type="dxa"/>
            <w:tcBorders>
              <w:top w:val="nil"/>
              <w:bottom w:val="nil"/>
            </w:tcBorders>
            <w:shd w:val="clear" w:color="auto" w:fill="auto"/>
            <w:noWrap/>
            <w:vAlign w:val="center"/>
            <w:hideMark/>
          </w:tcPr>
          <w:p w14:paraId="33278198"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booleans</w:t>
            </w:r>
          </w:p>
        </w:tc>
        <w:tc>
          <w:tcPr>
            <w:tcW w:w="3913" w:type="dxa"/>
            <w:shd w:val="clear" w:color="auto" w:fill="auto"/>
            <w:noWrap/>
            <w:vAlign w:val="center"/>
            <w:hideMark/>
          </w:tcPr>
          <w:p w14:paraId="0DA36EDA"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1+</w:t>
            </w:r>
          </w:p>
        </w:tc>
      </w:tr>
      <w:tr w:rsidR="00543414" w:rsidRPr="00543414" w14:paraId="7A5B7A09" w14:textId="77777777" w:rsidTr="00543414">
        <w:trPr>
          <w:trHeight w:val="315"/>
        </w:trPr>
        <w:tc>
          <w:tcPr>
            <w:tcW w:w="1980" w:type="dxa"/>
            <w:tcBorders>
              <w:top w:val="nil"/>
              <w:bottom w:val="nil"/>
            </w:tcBorders>
            <w:shd w:val="clear" w:color="auto" w:fill="auto"/>
            <w:noWrap/>
            <w:vAlign w:val="center"/>
            <w:hideMark/>
          </w:tcPr>
          <w:p w14:paraId="259EA1D9"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chars</w:t>
            </w:r>
          </w:p>
        </w:tc>
        <w:tc>
          <w:tcPr>
            <w:tcW w:w="3913" w:type="dxa"/>
            <w:shd w:val="clear" w:color="auto" w:fill="auto"/>
            <w:noWrap/>
            <w:vAlign w:val="center"/>
            <w:hideMark/>
          </w:tcPr>
          <w:p w14:paraId="51B3D0BB" w14:textId="41E8A245" w:rsidR="00543414" w:rsidRPr="00543414" w:rsidRDefault="00533F34" w:rsidP="00543414">
            <w:pPr>
              <w:spacing w:after="0" w:line="240" w:lineRule="auto"/>
              <w:rPr>
                <w:rFonts w:ascii="Calibri" w:eastAsia="Times New Roman" w:hAnsi="Calibri" w:cs="Times New Roman"/>
                <w:color w:val="000000"/>
                <w:lang w:eastAsia="en-AU"/>
              </w:rPr>
            </w:pPr>
            <w:r>
              <w:rPr>
                <w:rFonts w:ascii="Calibri" w:eastAsia="Times New Roman" w:hAnsi="Calibri" w:cs="Times New Roman"/>
                <w:color w:val="000000"/>
                <w:lang w:eastAsia="en-AU"/>
              </w:rPr>
              <w:t>2*1</w:t>
            </w:r>
            <w:r w:rsidR="00543414" w:rsidRPr="00543414">
              <w:rPr>
                <w:rFonts w:ascii="Calibri" w:eastAsia="Times New Roman" w:hAnsi="Calibri" w:cs="Times New Roman"/>
                <w:color w:val="000000"/>
                <w:lang w:eastAsia="en-AU"/>
              </w:rPr>
              <w:t>+</w:t>
            </w:r>
          </w:p>
        </w:tc>
      </w:tr>
      <w:tr w:rsidR="00543414" w:rsidRPr="00543414" w14:paraId="5554E61E" w14:textId="77777777" w:rsidTr="00543414">
        <w:trPr>
          <w:trHeight w:val="315"/>
        </w:trPr>
        <w:tc>
          <w:tcPr>
            <w:tcW w:w="1980" w:type="dxa"/>
            <w:tcBorders>
              <w:top w:val="nil"/>
              <w:bottom w:val="nil"/>
            </w:tcBorders>
            <w:shd w:val="clear" w:color="auto" w:fill="auto"/>
            <w:noWrap/>
            <w:vAlign w:val="center"/>
            <w:hideMark/>
          </w:tcPr>
          <w:p w14:paraId="22659EE3"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smallint</w:t>
            </w:r>
          </w:p>
        </w:tc>
        <w:tc>
          <w:tcPr>
            <w:tcW w:w="3913" w:type="dxa"/>
            <w:shd w:val="clear" w:color="auto" w:fill="auto"/>
            <w:noWrap/>
            <w:vAlign w:val="center"/>
            <w:hideMark/>
          </w:tcPr>
          <w:p w14:paraId="2F8D286F"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2+</w:t>
            </w:r>
          </w:p>
        </w:tc>
      </w:tr>
      <w:tr w:rsidR="00543414" w:rsidRPr="00543414" w14:paraId="282B7F1D" w14:textId="77777777" w:rsidTr="00543414">
        <w:trPr>
          <w:trHeight w:val="315"/>
        </w:trPr>
        <w:tc>
          <w:tcPr>
            <w:tcW w:w="1980" w:type="dxa"/>
            <w:tcBorders>
              <w:top w:val="nil"/>
              <w:bottom w:val="nil"/>
            </w:tcBorders>
            <w:shd w:val="clear" w:color="auto" w:fill="auto"/>
            <w:noWrap/>
            <w:vAlign w:val="center"/>
            <w:hideMark/>
          </w:tcPr>
          <w:p w14:paraId="350CE4CA"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mediumInt</w:t>
            </w:r>
          </w:p>
        </w:tc>
        <w:tc>
          <w:tcPr>
            <w:tcW w:w="3913" w:type="dxa"/>
            <w:shd w:val="clear" w:color="auto" w:fill="auto"/>
            <w:noWrap/>
            <w:vAlign w:val="center"/>
            <w:hideMark/>
          </w:tcPr>
          <w:p w14:paraId="4AB1F5B2"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3+</w:t>
            </w:r>
          </w:p>
        </w:tc>
      </w:tr>
      <w:tr w:rsidR="00543414" w:rsidRPr="00543414" w14:paraId="6AD39268" w14:textId="77777777" w:rsidTr="00543414">
        <w:trPr>
          <w:trHeight w:val="315"/>
        </w:trPr>
        <w:tc>
          <w:tcPr>
            <w:tcW w:w="1980" w:type="dxa"/>
            <w:tcBorders>
              <w:top w:val="nil"/>
              <w:bottom w:val="nil"/>
            </w:tcBorders>
            <w:shd w:val="clear" w:color="auto" w:fill="auto"/>
            <w:noWrap/>
            <w:vAlign w:val="center"/>
            <w:hideMark/>
          </w:tcPr>
          <w:p w14:paraId="27B84005"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date</w:t>
            </w:r>
          </w:p>
        </w:tc>
        <w:tc>
          <w:tcPr>
            <w:tcW w:w="3913" w:type="dxa"/>
            <w:shd w:val="clear" w:color="auto" w:fill="auto"/>
            <w:noWrap/>
            <w:vAlign w:val="center"/>
            <w:hideMark/>
          </w:tcPr>
          <w:p w14:paraId="627CDA67"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1*3+</w:t>
            </w:r>
          </w:p>
        </w:tc>
      </w:tr>
      <w:tr w:rsidR="00543414" w:rsidRPr="00543414" w14:paraId="4F1FE26A" w14:textId="77777777" w:rsidTr="00543414">
        <w:trPr>
          <w:trHeight w:val="315"/>
        </w:trPr>
        <w:tc>
          <w:tcPr>
            <w:tcW w:w="1980" w:type="dxa"/>
            <w:tcBorders>
              <w:top w:val="nil"/>
              <w:bottom w:val="nil"/>
            </w:tcBorders>
            <w:shd w:val="clear" w:color="auto" w:fill="auto"/>
            <w:noWrap/>
            <w:vAlign w:val="center"/>
            <w:hideMark/>
          </w:tcPr>
          <w:p w14:paraId="51A49CB0"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secondary indexes</w:t>
            </w:r>
          </w:p>
        </w:tc>
        <w:tc>
          <w:tcPr>
            <w:tcW w:w="3913" w:type="dxa"/>
            <w:shd w:val="clear" w:color="auto" w:fill="auto"/>
            <w:noWrap/>
            <w:vAlign w:val="center"/>
            <w:hideMark/>
          </w:tcPr>
          <w:p w14:paraId="331BDDFC"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3*5</w:t>
            </w:r>
          </w:p>
        </w:tc>
      </w:tr>
      <w:tr w:rsidR="00543414" w:rsidRPr="00543414" w14:paraId="269678CA" w14:textId="77777777" w:rsidTr="00543414">
        <w:trPr>
          <w:trHeight w:val="315"/>
        </w:trPr>
        <w:tc>
          <w:tcPr>
            <w:tcW w:w="1980" w:type="dxa"/>
            <w:tcBorders>
              <w:top w:val="nil"/>
              <w:bottom w:val="single" w:sz="4" w:space="0" w:color="auto"/>
            </w:tcBorders>
            <w:shd w:val="clear" w:color="auto" w:fill="auto"/>
            <w:noWrap/>
            <w:vAlign w:val="center"/>
            <w:hideMark/>
          </w:tcPr>
          <w:p w14:paraId="153DDC7E"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header overheads</w:t>
            </w:r>
          </w:p>
        </w:tc>
        <w:tc>
          <w:tcPr>
            <w:tcW w:w="3913" w:type="dxa"/>
            <w:tcBorders>
              <w:bottom w:val="single" w:sz="4" w:space="0" w:color="auto"/>
            </w:tcBorders>
            <w:shd w:val="clear" w:color="auto" w:fill="auto"/>
            <w:noWrap/>
            <w:vAlign w:val="center"/>
            <w:hideMark/>
          </w:tcPr>
          <w:p w14:paraId="01409B67" w14:textId="77777777" w:rsidR="00543414" w:rsidRPr="00543414" w:rsidRDefault="00543414" w:rsidP="00543414">
            <w:pPr>
              <w:spacing w:after="0" w:line="240" w:lineRule="auto"/>
              <w:rPr>
                <w:rFonts w:ascii="Calibri" w:eastAsia="Times New Roman" w:hAnsi="Calibri" w:cs="Times New Roman"/>
                <w:color w:val="000000"/>
                <w:lang w:eastAsia="en-AU"/>
              </w:rPr>
            </w:pPr>
            <w:r w:rsidRPr="00543414">
              <w:rPr>
                <w:rFonts w:ascii="Calibri" w:eastAsia="Times New Roman" w:hAnsi="Calibri" w:cs="Times New Roman"/>
                <w:color w:val="000000"/>
                <w:lang w:eastAsia="en-AU"/>
              </w:rPr>
              <w:t>6+7+2+5</w:t>
            </w:r>
          </w:p>
        </w:tc>
      </w:tr>
      <w:tr w:rsidR="00543414" w:rsidRPr="00543414" w14:paraId="567CF815" w14:textId="77777777" w:rsidTr="00543414">
        <w:trPr>
          <w:trHeight w:val="315"/>
        </w:trPr>
        <w:tc>
          <w:tcPr>
            <w:tcW w:w="1980" w:type="dxa"/>
            <w:tcBorders>
              <w:top w:val="single" w:sz="4" w:space="0" w:color="auto"/>
              <w:bottom w:val="nil"/>
            </w:tcBorders>
            <w:shd w:val="clear" w:color="auto" w:fill="auto"/>
            <w:noWrap/>
            <w:vAlign w:val="center"/>
          </w:tcPr>
          <w:p w14:paraId="4309BB34" w14:textId="3A52A87B" w:rsidR="00543414" w:rsidRPr="003A13E7" w:rsidRDefault="00543414" w:rsidP="00543414">
            <w:pPr>
              <w:spacing w:after="0" w:line="240" w:lineRule="auto"/>
              <w:rPr>
                <w:rFonts w:ascii="Calibri" w:eastAsia="Times New Roman" w:hAnsi="Calibri" w:cs="Times New Roman"/>
                <w:b/>
                <w:color w:val="000000"/>
                <w:lang w:eastAsia="en-AU"/>
              </w:rPr>
            </w:pPr>
            <w:r w:rsidRPr="003A13E7">
              <w:rPr>
                <w:rFonts w:ascii="Calibri" w:eastAsia="Times New Roman" w:hAnsi="Calibri" w:cs="Times New Roman"/>
                <w:b/>
                <w:color w:val="000000"/>
                <w:lang w:eastAsia="en-AU"/>
              </w:rPr>
              <w:t>TOTAL</w:t>
            </w:r>
          </w:p>
        </w:tc>
        <w:tc>
          <w:tcPr>
            <w:tcW w:w="3913" w:type="dxa"/>
            <w:tcBorders>
              <w:top w:val="single" w:sz="4" w:space="0" w:color="auto"/>
            </w:tcBorders>
            <w:shd w:val="clear" w:color="auto" w:fill="auto"/>
            <w:noWrap/>
            <w:vAlign w:val="center"/>
          </w:tcPr>
          <w:p w14:paraId="675F84F7" w14:textId="3E2038EE" w:rsidR="00543414" w:rsidRPr="00543414" w:rsidRDefault="00533F34" w:rsidP="00543414">
            <w:pPr>
              <w:spacing w:after="0" w:line="240" w:lineRule="auto"/>
              <w:rPr>
                <w:rFonts w:ascii="Calibri" w:eastAsia="Times New Roman" w:hAnsi="Calibri" w:cs="Times New Roman"/>
                <w:color w:val="000000"/>
                <w:lang w:eastAsia="en-AU"/>
              </w:rPr>
            </w:pPr>
            <w:r>
              <w:rPr>
                <w:rFonts w:ascii="Calibri" w:hAnsi="Calibri"/>
                <w:color w:val="000000"/>
              </w:rPr>
              <w:t>984</w:t>
            </w:r>
          </w:p>
        </w:tc>
      </w:tr>
    </w:tbl>
    <w:p w14:paraId="5D4BE46A" w14:textId="77777777" w:rsidR="00543414" w:rsidRDefault="00543414" w:rsidP="00EB1257">
      <w:pPr>
        <w:pStyle w:val="NoSpacing"/>
        <w:rPr>
          <w:lang w:eastAsia="en-AU"/>
        </w:rPr>
      </w:pPr>
    </w:p>
    <w:p w14:paraId="3362B5F5" w14:textId="77777777" w:rsidR="00324F1A" w:rsidRDefault="00324F1A" w:rsidP="00EB1257">
      <w:pPr>
        <w:pStyle w:val="NoSpacing"/>
        <w:rPr>
          <w:lang w:eastAsia="en-AU"/>
        </w:rPr>
      </w:pPr>
    </w:p>
    <w:tbl>
      <w:tblPr>
        <w:tblStyle w:val="TableGrid"/>
        <w:tblW w:w="0" w:type="auto"/>
        <w:tblLook w:val="04A0" w:firstRow="1" w:lastRow="0" w:firstColumn="1" w:lastColumn="0" w:noHBand="0" w:noVBand="1"/>
      </w:tblPr>
      <w:tblGrid>
        <w:gridCol w:w="1689"/>
        <w:gridCol w:w="2134"/>
        <w:gridCol w:w="2268"/>
        <w:gridCol w:w="2925"/>
      </w:tblGrid>
      <w:tr w:rsidR="006D7F17" w14:paraId="1DFFD68C" w14:textId="77777777" w:rsidTr="00F11C02">
        <w:tc>
          <w:tcPr>
            <w:tcW w:w="1689" w:type="dxa"/>
          </w:tcPr>
          <w:p w14:paraId="43123D65" w14:textId="20E90894" w:rsidR="006D7F17" w:rsidRDefault="006D7F17" w:rsidP="006D7F17">
            <w:pPr>
              <w:rPr>
                <w:lang w:eastAsia="en-AU"/>
              </w:rPr>
            </w:pPr>
            <w:r>
              <w:rPr>
                <w:lang w:eastAsia="en-AU"/>
              </w:rPr>
              <w:t>Table Name</w:t>
            </w:r>
          </w:p>
        </w:tc>
        <w:tc>
          <w:tcPr>
            <w:tcW w:w="2134" w:type="dxa"/>
          </w:tcPr>
          <w:p w14:paraId="2DCA259B" w14:textId="50D0C10B" w:rsidR="006D7F17" w:rsidRDefault="006D7F17" w:rsidP="006D7F17">
            <w:pPr>
              <w:rPr>
                <w:lang w:eastAsia="en-AU"/>
              </w:rPr>
            </w:pPr>
            <w:r>
              <w:rPr>
                <w:lang w:eastAsia="en-AU"/>
              </w:rPr>
              <w:t>Maximum possible size per row (bytes)</w:t>
            </w:r>
          </w:p>
        </w:tc>
        <w:tc>
          <w:tcPr>
            <w:tcW w:w="2268" w:type="dxa"/>
          </w:tcPr>
          <w:p w14:paraId="081F54F9" w14:textId="29556B15" w:rsidR="006D7F17" w:rsidRDefault="006D7F17" w:rsidP="006D7F17">
            <w:pPr>
              <w:rPr>
                <w:lang w:eastAsia="en-AU"/>
              </w:rPr>
            </w:pPr>
            <w:r>
              <w:rPr>
                <w:lang w:eastAsia="en-AU"/>
              </w:rPr>
              <w:t>Expected max Size per row (bytes) (1/5max)*</w:t>
            </w:r>
          </w:p>
        </w:tc>
        <w:tc>
          <w:tcPr>
            <w:tcW w:w="2925" w:type="dxa"/>
          </w:tcPr>
          <w:p w14:paraId="3F1183F3" w14:textId="22D4D92A" w:rsidR="006D7F17" w:rsidRDefault="006D7F17" w:rsidP="006D7F17">
            <w:pPr>
              <w:rPr>
                <w:lang w:eastAsia="en-AU"/>
              </w:rPr>
            </w:pPr>
            <w:r>
              <w:rPr>
                <w:lang w:eastAsia="en-AU"/>
              </w:rPr>
              <w:t xml:space="preserve">Expected average size per </w:t>
            </w:r>
            <w:r w:rsidR="00A106A0">
              <w:rPr>
                <w:lang w:eastAsia="en-AU"/>
              </w:rPr>
              <w:t xml:space="preserve">filled </w:t>
            </w:r>
            <w:r>
              <w:rPr>
                <w:lang w:eastAsia="en-AU"/>
              </w:rPr>
              <w:t>row (bytes) (~1/9max)**</w:t>
            </w:r>
          </w:p>
        </w:tc>
      </w:tr>
      <w:tr w:rsidR="006D7F17" w14:paraId="3DCBF2AF" w14:textId="77777777" w:rsidTr="00F11C02">
        <w:tc>
          <w:tcPr>
            <w:tcW w:w="1689" w:type="dxa"/>
          </w:tcPr>
          <w:p w14:paraId="7AD68775" w14:textId="56C3AF8B" w:rsidR="006D7F17" w:rsidRDefault="006D7F17" w:rsidP="006D7F17">
            <w:pPr>
              <w:rPr>
                <w:lang w:eastAsia="en-AU"/>
              </w:rPr>
            </w:pPr>
            <w:r w:rsidRPr="00730165">
              <w:t>Applicant</w:t>
            </w:r>
          </w:p>
        </w:tc>
        <w:tc>
          <w:tcPr>
            <w:tcW w:w="2134" w:type="dxa"/>
            <w:vAlign w:val="center"/>
          </w:tcPr>
          <w:p w14:paraId="1317821A" w14:textId="7D228090" w:rsidR="006D7F17" w:rsidRDefault="006D7F17" w:rsidP="00577183">
            <w:pPr>
              <w:rPr>
                <w:lang w:eastAsia="en-AU"/>
              </w:rPr>
            </w:pPr>
            <w:r>
              <w:rPr>
                <w:rFonts w:ascii="Calibri" w:hAnsi="Calibri"/>
                <w:color w:val="000000"/>
              </w:rPr>
              <w:t>9</w:t>
            </w:r>
            <w:r w:rsidR="00577183">
              <w:rPr>
                <w:rFonts w:ascii="Calibri" w:hAnsi="Calibri"/>
                <w:color w:val="000000"/>
              </w:rPr>
              <w:t>85</w:t>
            </w:r>
          </w:p>
        </w:tc>
        <w:tc>
          <w:tcPr>
            <w:tcW w:w="2268" w:type="dxa"/>
            <w:vAlign w:val="center"/>
          </w:tcPr>
          <w:p w14:paraId="15A4566C" w14:textId="50A0C4BD" w:rsidR="006D7F17" w:rsidRDefault="006D7F17" w:rsidP="00577183">
            <w:pPr>
              <w:rPr>
                <w:lang w:eastAsia="en-AU"/>
              </w:rPr>
            </w:pPr>
            <w:r>
              <w:rPr>
                <w:rFonts w:ascii="Calibri" w:hAnsi="Calibri"/>
                <w:color w:val="000000"/>
              </w:rPr>
              <w:t>19</w:t>
            </w:r>
            <w:r w:rsidR="00577183">
              <w:rPr>
                <w:rFonts w:ascii="Calibri" w:hAnsi="Calibri"/>
                <w:color w:val="000000"/>
              </w:rPr>
              <w:t>6</w:t>
            </w:r>
          </w:p>
        </w:tc>
        <w:tc>
          <w:tcPr>
            <w:tcW w:w="2925" w:type="dxa"/>
            <w:vAlign w:val="center"/>
          </w:tcPr>
          <w:p w14:paraId="07E6D6D2" w14:textId="2DFFB95C" w:rsidR="006D7F17" w:rsidRDefault="006D7F17" w:rsidP="006D7F17">
            <w:pPr>
              <w:rPr>
                <w:lang w:eastAsia="en-AU"/>
              </w:rPr>
            </w:pPr>
            <w:r>
              <w:rPr>
                <w:rFonts w:ascii="Calibri" w:hAnsi="Calibri"/>
                <w:color w:val="000000"/>
              </w:rPr>
              <w:t>108</w:t>
            </w:r>
          </w:p>
        </w:tc>
      </w:tr>
      <w:tr w:rsidR="006D7F17" w14:paraId="2E2020A0" w14:textId="77777777" w:rsidTr="00F11C02">
        <w:tc>
          <w:tcPr>
            <w:tcW w:w="1689" w:type="dxa"/>
          </w:tcPr>
          <w:p w14:paraId="5429E67C" w14:textId="2C324A1A" w:rsidR="006D7F17" w:rsidRDefault="006D7F17" w:rsidP="006D7F17">
            <w:pPr>
              <w:rPr>
                <w:lang w:eastAsia="en-AU"/>
              </w:rPr>
            </w:pPr>
            <w:r w:rsidRPr="00730165">
              <w:t>Application</w:t>
            </w:r>
          </w:p>
        </w:tc>
        <w:tc>
          <w:tcPr>
            <w:tcW w:w="2134" w:type="dxa"/>
            <w:vAlign w:val="center"/>
          </w:tcPr>
          <w:p w14:paraId="667C04C0" w14:textId="6DC16811" w:rsidR="006D7F17" w:rsidRDefault="006D7F17" w:rsidP="009835BE">
            <w:pPr>
              <w:rPr>
                <w:lang w:eastAsia="en-AU"/>
              </w:rPr>
            </w:pPr>
            <w:r>
              <w:rPr>
                <w:rFonts w:ascii="Calibri" w:hAnsi="Calibri"/>
                <w:color w:val="000000"/>
              </w:rPr>
              <w:t>208</w:t>
            </w:r>
            <w:r w:rsidR="009835BE">
              <w:rPr>
                <w:rFonts w:ascii="Calibri" w:hAnsi="Calibri"/>
                <w:color w:val="000000"/>
              </w:rPr>
              <w:t>0</w:t>
            </w:r>
          </w:p>
        </w:tc>
        <w:tc>
          <w:tcPr>
            <w:tcW w:w="2268" w:type="dxa"/>
            <w:vAlign w:val="center"/>
          </w:tcPr>
          <w:p w14:paraId="3C04FD47" w14:textId="3B9222B2" w:rsidR="006D7F17" w:rsidRDefault="006D7F17" w:rsidP="006D7F17">
            <w:pPr>
              <w:rPr>
                <w:lang w:eastAsia="en-AU"/>
              </w:rPr>
            </w:pPr>
            <w:r>
              <w:rPr>
                <w:rFonts w:ascii="Calibri" w:hAnsi="Calibri"/>
                <w:color w:val="000000"/>
              </w:rPr>
              <w:t>416</w:t>
            </w:r>
          </w:p>
        </w:tc>
        <w:tc>
          <w:tcPr>
            <w:tcW w:w="2925" w:type="dxa"/>
            <w:vAlign w:val="center"/>
          </w:tcPr>
          <w:p w14:paraId="3ECF348F" w14:textId="5E89B746" w:rsidR="006D7F17" w:rsidRDefault="006D7F17" w:rsidP="006D7F17">
            <w:pPr>
              <w:rPr>
                <w:lang w:eastAsia="en-AU"/>
              </w:rPr>
            </w:pPr>
            <w:r>
              <w:rPr>
                <w:rFonts w:ascii="Calibri" w:hAnsi="Calibri"/>
                <w:color w:val="000000"/>
              </w:rPr>
              <w:t>230</w:t>
            </w:r>
          </w:p>
        </w:tc>
      </w:tr>
      <w:tr w:rsidR="006D7F17" w14:paraId="2CD8FAA2" w14:textId="77777777" w:rsidTr="00F11C02">
        <w:tc>
          <w:tcPr>
            <w:tcW w:w="1689" w:type="dxa"/>
          </w:tcPr>
          <w:p w14:paraId="21906954" w14:textId="2051A2C9" w:rsidR="006D7F17" w:rsidRDefault="006D7F17" w:rsidP="006D7F17">
            <w:pPr>
              <w:rPr>
                <w:lang w:eastAsia="en-AU"/>
              </w:rPr>
            </w:pPr>
            <w:r w:rsidRPr="00730165">
              <w:t>Correspondence</w:t>
            </w:r>
          </w:p>
        </w:tc>
        <w:tc>
          <w:tcPr>
            <w:tcW w:w="2134" w:type="dxa"/>
            <w:vAlign w:val="center"/>
          </w:tcPr>
          <w:p w14:paraId="3C256EC4" w14:textId="5A835E0B" w:rsidR="006D7F17" w:rsidRDefault="006D7F17" w:rsidP="006D7F17">
            <w:pPr>
              <w:rPr>
                <w:lang w:eastAsia="en-AU"/>
              </w:rPr>
            </w:pPr>
            <w:r>
              <w:rPr>
                <w:rFonts w:ascii="Calibri" w:hAnsi="Calibri"/>
                <w:color w:val="000000"/>
              </w:rPr>
              <w:t>3055</w:t>
            </w:r>
          </w:p>
        </w:tc>
        <w:tc>
          <w:tcPr>
            <w:tcW w:w="2268" w:type="dxa"/>
            <w:vAlign w:val="center"/>
          </w:tcPr>
          <w:p w14:paraId="00BE48BA" w14:textId="4A705F64" w:rsidR="006D7F17" w:rsidRDefault="006D7F17" w:rsidP="006D7F17">
            <w:pPr>
              <w:rPr>
                <w:lang w:eastAsia="en-AU"/>
              </w:rPr>
            </w:pPr>
            <w:r>
              <w:rPr>
                <w:rFonts w:ascii="Calibri" w:hAnsi="Calibri"/>
                <w:color w:val="000000"/>
              </w:rPr>
              <w:t>610</w:t>
            </w:r>
          </w:p>
        </w:tc>
        <w:tc>
          <w:tcPr>
            <w:tcW w:w="2925" w:type="dxa"/>
            <w:vAlign w:val="center"/>
          </w:tcPr>
          <w:p w14:paraId="03173856" w14:textId="5F011BEA" w:rsidR="006D7F17" w:rsidRDefault="006D7F17" w:rsidP="006D7F17">
            <w:pPr>
              <w:rPr>
                <w:lang w:eastAsia="en-AU"/>
              </w:rPr>
            </w:pPr>
            <w:r>
              <w:rPr>
                <w:rFonts w:ascii="Calibri" w:hAnsi="Calibri"/>
                <w:color w:val="000000"/>
              </w:rPr>
              <w:t>338</w:t>
            </w:r>
          </w:p>
        </w:tc>
      </w:tr>
      <w:tr w:rsidR="006D7F17" w14:paraId="54D1FB05" w14:textId="77777777" w:rsidTr="00F11C02">
        <w:tc>
          <w:tcPr>
            <w:tcW w:w="1689" w:type="dxa"/>
          </w:tcPr>
          <w:p w14:paraId="1B13E5F5" w14:textId="76DEBC9A" w:rsidR="006D7F17" w:rsidRDefault="006D7F17" w:rsidP="006D7F17">
            <w:pPr>
              <w:rPr>
                <w:lang w:eastAsia="en-AU"/>
              </w:rPr>
            </w:pPr>
            <w:r w:rsidRPr="00730165">
              <w:t>Decision</w:t>
            </w:r>
          </w:p>
        </w:tc>
        <w:tc>
          <w:tcPr>
            <w:tcW w:w="2134" w:type="dxa"/>
            <w:vAlign w:val="center"/>
          </w:tcPr>
          <w:p w14:paraId="6569AEF6" w14:textId="2618CBC4" w:rsidR="006D7F17" w:rsidRDefault="006D7F17" w:rsidP="006D7F17">
            <w:pPr>
              <w:rPr>
                <w:lang w:eastAsia="en-AU"/>
              </w:rPr>
            </w:pPr>
            <w:r>
              <w:rPr>
                <w:rFonts w:ascii="Calibri" w:hAnsi="Calibri"/>
                <w:color w:val="000000"/>
              </w:rPr>
              <w:t>1058</w:t>
            </w:r>
          </w:p>
        </w:tc>
        <w:tc>
          <w:tcPr>
            <w:tcW w:w="2268" w:type="dxa"/>
            <w:vAlign w:val="center"/>
          </w:tcPr>
          <w:p w14:paraId="461B7951" w14:textId="659CC46E" w:rsidR="006D7F17" w:rsidRDefault="006D7F17" w:rsidP="006D7F17">
            <w:pPr>
              <w:rPr>
                <w:lang w:eastAsia="en-AU"/>
              </w:rPr>
            </w:pPr>
            <w:r>
              <w:rPr>
                <w:rFonts w:ascii="Calibri" w:hAnsi="Calibri"/>
                <w:color w:val="000000"/>
              </w:rPr>
              <w:t>210</w:t>
            </w:r>
          </w:p>
        </w:tc>
        <w:tc>
          <w:tcPr>
            <w:tcW w:w="2925" w:type="dxa"/>
            <w:vAlign w:val="center"/>
          </w:tcPr>
          <w:p w14:paraId="2269EDBC" w14:textId="14ECD917" w:rsidR="006D7F17" w:rsidRDefault="006D7F17" w:rsidP="006D7F17">
            <w:pPr>
              <w:rPr>
                <w:lang w:eastAsia="en-AU"/>
              </w:rPr>
            </w:pPr>
            <w:r>
              <w:rPr>
                <w:rFonts w:ascii="Calibri" w:hAnsi="Calibri"/>
                <w:color w:val="000000"/>
              </w:rPr>
              <w:t>116</w:t>
            </w:r>
          </w:p>
        </w:tc>
      </w:tr>
      <w:tr w:rsidR="006D7F17" w14:paraId="2D714F6B" w14:textId="77777777" w:rsidTr="00F11C02">
        <w:tc>
          <w:tcPr>
            <w:tcW w:w="1689" w:type="dxa"/>
          </w:tcPr>
          <w:p w14:paraId="1697D1B9" w14:textId="59F65A01" w:rsidR="006D7F17" w:rsidRDefault="006D7F17" w:rsidP="006D7F17">
            <w:pPr>
              <w:rPr>
                <w:lang w:eastAsia="en-AU"/>
              </w:rPr>
            </w:pPr>
            <w:r w:rsidRPr="00730165">
              <w:t>Degree</w:t>
            </w:r>
          </w:p>
        </w:tc>
        <w:tc>
          <w:tcPr>
            <w:tcW w:w="2134" w:type="dxa"/>
            <w:vAlign w:val="center"/>
          </w:tcPr>
          <w:p w14:paraId="5955770E" w14:textId="0732095D" w:rsidR="006D7F17" w:rsidRDefault="006D7F17" w:rsidP="006D7F17">
            <w:pPr>
              <w:rPr>
                <w:lang w:eastAsia="en-AU"/>
              </w:rPr>
            </w:pPr>
            <w:r>
              <w:rPr>
                <w:rFonts w:ascii="Calibri" w:hAnsi="Calibri"/>
                <w:color w:val="000000"/>
              </w:rPr>
              <w:t>343</w:t>
            </w:r>
          </w:p>
        </w:tc>
        <w:tc>
          <w:tcPr>
            <w:tcW w:w="2268" w:type="dxa"/>
            <w:vAlign w:val="center"/>
          </w:tcPr>
          <w:p w14:paraId="4675BBAF" w14:textId="376552AF" w:rsidR="006D7F17" w:rsidRDefault="006D7F17" w:rsidP="006D7F17">
            <w:pPr>
              <w:rPr>
                <w:lang w:eastAsia="en-AU"/>
              </w:rPr>
            </w:pPr>
            <w:r>
              <w:rPr>
                <w:rFonts w:ascii="Calibri" w:hAnsi="Calibri"/>
                <w:color w:val="000000"/>
              </w:rPr>
              <w:t>68</w:t>
            </w:r>
          </w:p>
        </w:tc>
        <w:tc>
          <w:tcPr>
            <w:tcW w:w="2925" w:type="dxa"/>
            <w:vAlign w:val="center"/>
          </w:tcPr>
          <w:p w14:paraId="3EC52D8D" w14:textId="3CE21814" w:rsidR="006D7F17" w:rsidRDefault="006D7F17" w:rsidP="006D7F17">
            <w:pPr>
              <w:rPr>
                <w:lang w:eastAsia="en-AU"/>
              </w:rPr>
            </w:pPr>
            <w:r>
              <w:rPr>
                <w:rFonts w:ascii="Calibri" w:hAnsi="Calibri"/>
                <w:color w:val="000000"/>
              </w:rPr>
              <w:t>38</w:t>
            </w:r>
          </w:p>
        </w:tc>
      </w:tr>
      <w:tr w:rsidR="006D7F17" w14:paraId="41BB16C1" w14:textId="77777777" w:rsidTr="00F11C02">
        <w:tc>
          <w:tcPr>
            <w:tcW w:w="1689" w:type="dxa"/>
          </w:tcPr>
          <w:p w14:paraId="6F008380" w14:textId="5AE7AE28" w:rsidR="006D7F17" w:rsidRDefault="006D7F17" w:rsidP="006D7F17">
            <w:pPr>
              <w:rPr>
                <w:lang w:eastAsia="en-AU"/>
              </w:rPr>
            </w:pPr>
            <w:r w:rsidRPr="00730165">
              <w:t>Document</w:t>
            </w:r>
          </w:p>
        </w:tc>
        <w:tc>
          <w:tcPr>
            <w:tcW w:w="2134" w:type="dxa"/>
            <w:vAlign w:val="center"/>
          </w:tcPr>
          <w:p w14:paraId="01C1B838" w14:textId="6D2E347E" w:rsidR="006D7F17" w:rsidRDefault="006D7F17" w:rsidP="006D7F17">
            <w:pPr>
              <w:rPr>
                <w:lang w:eastAsia="en-AU"/>
              </w:rPr>
            </w:pPr>
            <w:r>
              <w:rPr>
                <w:rFonts w:ascii="Calibri" w:hAnsi="Calibri"/>
                <w:color w:val="000000"/>
              </w:rPr>
              <w:t>2562</w:t>
            </w:r>
          </w:p>
        </w:tc>
        <w:tc>
          <w:tcPr>
            <w:tcW w:w="2268" w:type="dxa"/>
            <w:vAlign w:val="center"/>
          </w:tcPr>
          <w:p w14:paraId="0651FD2F" w14:textId="51456BAC" w:rsidR="006D7F17" w:rsidRDefault="006D7F17" w:rsidP="006D7F17">
            <w:pPr>
              <w:rPr>
                <w:lang w:eastAsia="en-AU"/>
              </w:rPr>
            </w:pPr>
            <w:r>
              <w:rPr>
                <w:rFonts w:ascii="Calibri" w:hAnsi="Calibri"/>
                <w:color w:val="000000"/>
              </w:rPr>
              <w:t>512</w:t>
            </w:r>
          </w:p>
        </w:tc>
        <w:tc>
          <w:tcPr>
            <w:tcW w:w="2925" w:type="dxa"/>
            <w:vAlign w:val="center"/>
          </w:tcPr>
          <w:p w14:paraId="7FC4F36A" w14:textId="1994F6FD" w:rsidR="006D7F17" w:rsidRDefault="006D7F17" w:rsidP="006D7F17">
            <w:pPr>
              <w:rPr>
                <w:lang w:eastAsia="en-AU"/>
              </w:rPr>
            </w:pPr>
            <w:r>
              <w:rPr>
                <w:rFonts w:ascii="Calibri" w:hAnsi="Calibri"/>
                <w:color w:val="000000"/>
              </w:rPr>
              <w:t>284</w:t>
            </w:r>
          </w:p>
        </w:tc>
      </w:tr>
      <w:tr w:rsidR="006D7F17" w14:paraId="24853C62" w14:textId="77777777" w:rsidTr="00F11C02">
        <w:tc>
          <w:tcPr>
            <w:tcW w:w="1689" w:type="dxa"/>
          </w:tcPr>
          <w:p w14:paraId="4164D496" w14:textId="05110D8D" w:rsidR="006D7F17" w:rsidRDefault="006D7F17" w:rsidP="006D7F17">
            <w:pPr>
              <w:rPr>
                <w:lang w:eastAsia="en-AU"/>
              </w:rPr>
            </w:pPr>
            <w:r w:rsidRPr="00730165">
              <w:t>Publication</w:t>
            </w:r>
          </w:p>
        </w:tc>
        <w:tc>
          <w:tcPr>
            <w:tcW w:w="2134" w:type="dxa"/>
            <w:vAlign w:val="center"/>
          </w:tcPr>
          <w:p w14:paraId="543C5C9A" w14:textId="1C39F5CA" w:rsidR="006D7F17" w:rsidRDefault="006D7F17" w:rsidP="006D7F17">
            <w:pPr>
              <w:rPr>
                <w:lang w:eastAsia="en-AU"/>
              </w:rPr>
            </w:pPr>
            <w:r>
              <w:rPr>
                <w:rFonts w:ascii="Calibri" w:hAnsi="Calibri"/>
                <w:color w:val="000000"/>
              </w:rPr>
              <w:t>3113</w:t>
            </w:r>
          </w:p>
        </w:tc>
        <w:tc>
          <w:tcPr>
            <w:tcW w:w="2268" w:type="dxa"/>
            <w:vAlign w:val="center"/>
          </w:tcPr>
          <w:p w14:paraId="233FC027" w14:textId="1D07270B" w:rsidR="006D7F17" w:rsidRDefault="006D7F17" w:rsidP="006D7F17">
            <w:pPr>
              <w:rPr>
                <w:lang w:eastAsia="en-AU"/>
              </w:rPr>
            </w:pPr>
            <w:r>
              <w:rPr>
                <w:rFonts w:ascii="Calibri" w:hAnsi="Calibri"/>
                <w:color w:val="000000"/>
              </w:rPr>
              <w:t>622</w:t>
            </w:r>
          </w:p>
        </w:tc>
        <w:tc>
          <w:tcPr>
            <w:tcW w:w="2925" w:type="dxa"/>
            <w:vAlign w:val="center"/>
          </w:tcPr>
          <w:p w14:paraId="2AB95F2E" w14:textId="3C6CA233" w:rsidR="006D7F17" w:rsidRDefault="006D7F17" w:rsidP="006D7F17">
            <w:pPr>
              <w:rPr>
                <w:lang w:eastAsia="en-AU"/>
              </w:rPr>
            </w:pPr>
            <w:r>
              <w:rPr>
                <w:rFonts w:ascii="Calibri" w:hAnsi="Calibri"/>
                <w:color w:val="000000"/>
              </w:rPr>
              <w:t>344</w:t>
            </w:r>
          </w:p>
        </w:tc>
      </w:tr>
      <w:tr w:rsidR="006D7F17" w14:paraId="75448159" w14:textId="77777777" w:rsidTr="00F11C02">
        <w:tc>
          <w:tcPr>
            <w:tcW w:w="1689" w:type="dxa"/>
          </w:tcPr>
          <w:p w14:paraId="266A38D2" w14:textId="7A41859A" w:rsidR="006D7F17" w:rsidRDefault="006D7F17" w:rsidP="006D7F17">
            <w:pPr>
              <w:rPr>
                <w:lang w:eastAsia="en-AU"/>
              </w:rPr>
            </w:pPr>
            <w:r w:rsidRPr="00730165">
              <w:t>Referee</w:t>
            </w:r>
          </w:p>
        </w:tc>
        <w:tc>
          <w:tcPr>
            <w:tcW w:w="2134" w:type="dxa"/>
            <w:vAlign w:val="center"/>
          </w:tcPr>
          <w:p w14:paraId="54129320" w14:textId="7C23827A" w:rsidR="006D7F17" w:rsidRDefault="006D7F17" w:rsidP="006D7F17">
            <w:pPr>
              <w:rPr>
                <w:lang w:eastAsia="en-AU"/>
              </w:rPr>
            </w:pPr>
            <w:r>
              <w:rPr>
                <w:rFonts w:ascii="Calibri" w:hAnsi="Calibri"/>
                <w:color w:val="000000"/>
              </w:rPr>
              <w:t>896</w:t>
            </w:r>
          </w:p>
        </w:tc>
        <w:tc>
          <w:tcPr>
            <w:tcW w:w="2268" w:type="dxa"/>
            <w:vAlign w:val="center"/>
          </w:tcPr>
          <w:p w14:paraId="30EFB7FE" w14:textId="45C16F2B" w:rsidR="006D7F17" w:rsidRDefault="006D7F17" w:rsidP="006D7F17">
            <w:pPr>
              <w:rPr>
                <w:lang w:eastAsia="en-AU"/>
              </w:rPr>
            </w:pPr>
            <w:r>
              <w:rPr>
                <w:rFonts w:ascii="Calibri" w:hAnsi="Calibri"/>
                <w:color w:val="000000"/>
              </w:rPr>
              <w:t>178</w:t>
            </w:r>
          </w:p>
        </w:tc>
        <w:tc>
          <w:tcPr>
            <w:tcW w:w="2925" w:type="dxa"/>
            <w:vAlign w:val="center"/>
          </w:tcPr>
          <w:p w14:paraId="67A30D5C" w14:textId="357D0ADD" w:rsidR="006D7F17" w:rsidRDefault="006D7F17" w:rsidP="006D7F17">
            <w:pPr>
              <w:rPr>
                <w:lang w:eastAsia="en-AU"/>
              </w:rPr>
            </w:pPr>
            <w:r>
              <w:rPr>
                <w:rFonts w:ascii="Calibri" w:hAnsi="Calibri"/>
                <w:color w:val="000000"/>
              </w:rPr>
              <w:t>98</w:t>
            </w:r>
          </w:p>
        </w:tc>
      </w:tr>
      <w:tr w:rsidR="006D7F17" w14:paraId="0F696FF2" w14:textId="77777777" w:rsidTr="00F11C02">
        <w:tc>
          <w:tcPr>
            <w:tcW w:w="1689" w:type="dxa"/>
          </w:tcPr>
          <w:p w14:paraId="602327FE" w14:textId="3EAF6BAB" w:rsidR="006D7F17" w:rsidRDefault="006D7F17" w:rsidP="006D7F17">
            <w:pPr>
              <w:rPr>
                <w:lang w:eastAsia="en-AU"/>
              </w:rPr>
            </w:pPr>
            <w:r w:rsidRPr="00730165">
              <w:t>ResearchArea</w:t>
            </w:r>
          </w:p>
        </w:tc>
        <w:tc>
          <w:tcPr>
            <w:tcW w:w="2134" w:type="dxa"/>
            <w:vAlign w:val="center"/>
          </w:tcPr>
          <w:p w14:paraId="3FC2346F" w14:textId="13238F4D" w:rsidR="006D7F17" w:rsidRDefault="006D7F17" w:rsidP="006D7F17">
            <w:pPr>
              <w:rPr>
                <w:lang w:eastAsia="en-AU"/>
              </w:rPr>
            </w:pPr>
            <w:r>
              <w:rPr>
                <w:rFonts w:ascii="Calibri" w:hAnsi="Calibri"/>
                <w:color w:val="000000"/>
              </w:rPr>
              <w:t>2131</w:t>
            </w:r>
          </w:p>
        </w:tc>
        <w:tc>
          <w:tcPr>
            <w:tcW w:w="2268" w:type="dxa"/>
            <w:vAlign w:val="center"/>
          </w:tcPr>
          <w:p w14:paraId="77DABB05" w14:textId="04673E3B" w:rsidR="006D7F17" w:rsidRDefault="006D7F17" w:rsidP="006D7F17">
            <w:pPr>
              <w:rPr>
                <w:lang w:eastAsia="en-AU"/>
              </w:rPr>
            </w:pPr>
            <w:r>
              <w:rPr>
                <w:rFonts w:ascii="Calibri" w:hAnsi="Calibri"/>
                <w:color w:val="000000"/>
              </w:rPr>
              <w:t>426</w:t>
            </w:r>
          </w:p>
        </w:tc>
        <w:tc>
          <w:tcPr>
            <w:tcW w:w="2925" w:type="dxa"/>
            <w:vAlign w:val="center"/>
          </w:tcPr>
          <w:p w14:paraId="18625527" w14:textId="123824A2" w:rsidR="006D7F17" w:rsidRDefault="006D7F17" w:rsidP="006D7F17">
            <w:pPr>
              <w:rPr>
                <w:lang w:eastAsia="en-AU"/>
              </w:rPr>
            </w:pPr>
            <w:r>
              <w:rPr>
                <w:rFonts w:ascii="Calibri" w:hAnsi="Calibri"/>
                <w:color w:val="000000"/>
              </w:rPr>
              <w:t>236</w:t>
            </w:r>
          </w:p>
        </w:tc>
      </w:tr>
      <w:tr w:rsidR="006D7F17" w14:paraId="22E168A5" w14:textId="77777777" w:rsidTr="00F11C02">
        <w:tc>
          <w:tcPr>
            <w:tcW w:w="1689" w:type="dxa"/>
          </w:tcPr>
          <w:p w14:paraId="5AF841EC" w14:textId="6AC2495F" w:rsidR="006D7F17" w:rsidRDefault="006D7F17" w:rsidP="006D7F17">
            <w:pPr>
              <w:rPr>
                <w:lang w:eastAsia="en-AU"/>
              </w:rPr>
            </w:pPr>
            <w:r w:rsidRPr="00730165">
              <w:t>University Staff Member</w:t>
            </w:r>
          </w:p>
        </w:tc>
        <w:tc>
          <w:tcPr>
            <w:tcW w:w="2134" w:type="dxa"/>
            <w:vAlign w:val="center"/>
          </w:tcPr>
          <w:p w14:paraId="0105DE9E" w14:textId="125AB209" w:rsidR="006D7F17" w:rsidRDefault="006D7F17" w:rsidP="006D7F17">
            <w:pPr>
              <w:rPr>
                <w:lang w:eastAsia="en-AU"/>
              </w:rPr>
            </w:pPr>
            <w:r>
              <w:rPr>
                <w:rFonts w:ascii="Calibri" w:hAnsi="Calibri"/>
                <w:color w:val="000000"/>
              </w:rPr>
              <w:t>387</w:t>
            </w:r>
          </w:p>
        </w:tc>
        <w:tc>
          <w:tcPr>
            <w:tcW w:w="2268" w:type="dxa"/>
            <w:vAlign w:val="center"/>
          </w:tcPr>
          <w:p w14:paraId="11F9CB5D" w14:textId="310A964D" w:rsidR="006D7F17" w:rsidRDefault="006D7F17" w:rsidP="006D7F17">
            <w:pPr>
              <w:rPr>
                <w:lang w:eastAsia="en-AU"/>
              </w:rPr>
            </w:pPr>
            <w:r>
              <w:rPr>
                <w:rFonts w:ascii="Calibri" w:hAnsi="Calibri"/>
                <w:color w:val="000000"/>
              </w:rPr>
              <w:t>76</w:t>
            </w:r>
          </w:p>
        </w:tc>
        <w:tc>
          <w:tcPr>
            <w:tcW w:w="2925" w:type="dxa"/>
            <w:vAlign w:val="center"/>
          </w:tcPr>
          <w:p w14:paraId="593A0BBE" w14:textId="4DCD79FA" w:rsidR="006D7F17" w:rsidRDefault="006D7F17" w:rsidP="006D7F17">
            <w:pPr>
              <w:rPr>
                <w:lang w:eastAsia="en-AU"/>
              </w:rPr>
            </w:pPr>
            <w:r>
              <w:rPr>
                <w:rFonts w:ascii="Calibri" w:hAnsi="Calibri"/>
                <w:color w:val="000000"/>
              </w:rPr>
              <w:t>42</w:t>
            </w:r>
          </w:p>
        </w:tc>
      </w:tr>
      <w:tr w:rsidR="006D7F17" w14:paraId="7BF3BE65" w14:textId="77777777" w:rsidTr="00F11C02">
        <w:tc>
          <w:tcPr>
            <w:tcW w:w="1689" w:type="dxa"/>
          </w:tcPr>
          <w:p w14:paraId="3C78411B" w14:textId="3A85C1F1" w:rsidR="006D7F17" w:rsidRDefault="006D7F17" w:rsidP="006D7F17">
            <w:pPr>
              <w:rPr>
                <w:lang w:eastAsia="en-AU"/>
              </w:rPr>
            </w:pPr>
            <w:r w:rsidRPr="00730165">
              <w:t>Visa</w:t>
            </w:r>
          </w:p>
        </w:tc>
        <w:tc>
          <w:tcPr>
            <w:tcW w:w="2134" w:type="dxa"/>
            <w:vAlign w:val="center"/>
          </w:tcPr>
          <w:p w14:paraId="6C66875E" w14:textId="02A8C512" w:rsidR="006D7F17" w:rsidRDefault="006D7F17" w:rsidP="006D7F17">
            <w:pPr>
              <w:rPr>
                <w:lang w:eastAsia="en-AU"/>
              </w:rPr>
            </w:pPr>
            <w:r>
              <w:rPr>
                <w:rFonts w:ascii="Calibri" w:hAnsi="Calibri"/>
                <w:color w:val="000000"/>
              </w:rPr>
              <w:t>41</w:t>
            </w:r>
          </w:p>
        </w:tc>
        <w:tc>
          <w:tcPr>
            <w:tcW w:w="2268" w:type="dxa"/>
            <w:vAlign w:val="center"/>
          </w:tcPr>
          <w:p w14:paraId="673CFBC2" w14:textId="66524861" w:rsidR="006D7F17" w:rsidRDefault="006D7F17" w:rsidP="006D7F17">
            <w:pPr>
              <w:rPr>
                <w:lang w:eastAsia="en-AU"/>
              </w:rPr>
            </w:pPr>
            <w:r>
              <w:rPr>
                <w:rFonts w:ascii="Calibri" w:hAnsi="Calibri"/>
                <w:color w:val="000000"/>
              </w:rPr>
              <w:t>41</w:t>
            </w:r>
          </w:p>
        </w:tc>
        <w:tc>
          <w:tcPr>
            <w:tcW w:w="2925" w:type="dxa"/>
            <w:vAlign w:val="center"/>
          </w:tcPr>
          <w:p w14:paraId="346403D4" w14:textId="5787B59C" w:rsidR="006D7F17" w:rsidRDefault="006D7F17" w:rsidP="006D7F17">
            <w:pPr>
              <w:rPr>
                <w:lang w:eastAsia="en-AU"/>
              </w:rPr>
            </w:pPr>
            <w:r>
              <w:rPr>
                <w:rFonts w:ascii="Calibri" w:hAnsi="Calibri"/>
                <w:color w:val="000000"/>
              </w:rPr>
              <w:t>41</w:t>
            </w:r>
          </w:p>
        </w:tc>
      </w:tr>
      <w:tr w:rsidR="006D7F17" w14:paraId="04F6CB8F" w14:textId="77777777" w:rsidTr="00F11C02">
        <w:tc>
          <w:tcPr>
            <w:tcW w:w="1689" w:type="dxa"/>
          </w:tcPr>
          <w:p w14:paraId="5A151FDC" w14:textId="77777777" w:rsidR="006D7F17" w:rsidRDefault="006D7F17" w:rsidP="006D7F17">
            <w:pPr>
              <w:rPr>
                <w:lang w:eastAsia="en-AU"/>
              </w:rPr>
            </w:pPr>
            <w:r>
              <w:rPr>
                <w:lang w:eastAsia="en-AU"/>
              </w:rPr>
              <w:t>Application_</w:t>
            </w:r>
          </w:p>
          <w:p w14:paraId="50DC157D" w14:textId="777430DB" w:rsidR="006D7F17" w:rsidRDefault="006D7F17" w:rsidP="006D7F17">
            <w:pPr>
              <w:rPr>
                <w:lang w:eastAsia="en-AU"/>
              </w:rPr>
            </w:pPr>
            <w:r>
              <w:rPr>
                <w:lang w:eastAsia="en-AU"/>
              </w:rPr>
              <w:t>Research_Area</w:t>
            </w:r>
          </w:p>
        </w:tc>
        <w:tc>
          <w:tcPr>
            <w:tcW w:w="2134" w:type="dxa"/>
            <w:vAlign w:val="center"/>
          </w:tcPr>
          <w:p w14:paraId="26312C5C" w14:textId="5032BE4F" w:rsidR="006D7F17" w:rsidRDefault="006D7F17" w:rsidP="006D7F17">
            <w:pPr>
              <w:rPr>
                <w:lang w:eastAsia="en-AU"/>
              </w:rPr>
            </w:pPr>
            <w:r>
              <w:rPr>
                <w:rFonts w:ascii="Calibri" w:hAnsi="Calibri"/>
                <w:color w:val="000000"/>
              </w:rPr>
              <w:t>30</w:t>
            </w:r>
          </w:p>
        </w:tc>
        <w:tc>
          <w:tcPr>
            <w:tcW w:w="2268" w:type="dxa"/>
            <w:vAlign w:val="center"/>
          </w:tcPr>
          <w:p w14:paraId="0C971813" w14:textId="4E0E9587" w:rsidR="006D7F17" w:rsidRDefault="006D7F17" w:rsidP="006D7F17">
            <w:pPr>
              <w:rPr>
                <w:lang w:eastAsia="en-AU"/>
              </w:rPr>
            </w:pPr>
            <w:r>
              <w:rPr>
                <w:rFonts w:ascii="Calibri" w:hAnsi="Calibri"/>
                <w:color w:val="000000"/>
              </w:rPr>
              <w:t>30</w:t>
            </w:r>
          </w:p>
        </w:tc>
        <w:tc>
          <w:tcPr>
            <w:tcW w:w="2925" w:type="dxa"/>
            <w:vAlign w:val="center"/>
          </w:tcPr>
          <w:p w14:paraId="477F97FE" w14:textId="1845A946" w:rsidR="006D7F17" w:rsidRDefault="006D7F17" w:rsidP="006D7F17">
            <w:pPr>
              <w:rPr>
                <w:lang w:eastAsia="en-AU"/>
              </w:rPr>
            </w:pPr>
            <w:r>
              <w:rPr>
                <w:rFonts w:ascii="Calibri" w:hAnsi="Calibri"/>
                <w:color w:val="000000"/>
              </w:rPr>
              <w:t>30</w:t>
            </w:r>
          </w:p>
        </w:tc>
      </w:tr>
      <w:tr w:rsidR="006D7F17" w14:paraId="1B42401C" w14:textId="77777777" w:rsidTr="00F11C02">
        <w:tc>
          <w:tcPr>
            <w:tcW w:w="1689" w:type="dxa"/>
          </w:tcPr>
          <w:p w14:paraId="0AEBF017" w14:textId="40359C29" w:rsidR="006D7F17" w:rsidRDefault="006D7F17" w:rsidP="006D7F17">
            <w:pPr>
              <w:rPr>
                <w:lang w:eastAsia="en-AU"/>
              </w:rPr>
            </w:pPr>
            <w:r>
              <w:rPr>
                <w:lang w:eastAsia="en-AU"/>
              </w:rPr>
              <w:t>Supervise As</w:t>
            </w:r>
          </w:p>
        </w:tc>
        <w:tc>
          <w:tcPr>
            <w:tcW w:w="2134" w:type="dxa"/>
            <w:vAlign w:val="center"/>
          </w:tcPr>
          <w:p w14:paraId="18664C3E" w14:textId="7B8E04C5" w:rsidR="006D7F17" w:rsidRDefault="006D7F17" w:rsidP="006D7F17">
            <w:pPr>
              <w:rPr>
                <w:lang w:eastAsia="en-AU"/>
              </w:rPr>
            </w:pPr>
            <w:r>
              <w:rPr>
                <w:rFonts w:ascii="Calibri" w:hAnsi="Calibri"/>
                <w:color w:val="000000"/>
              </w:rPr>
              <w:t>30</w:t>
            </w:r>
          </w:p>
        </w:tc>
        <w:tc>
          <w:tcPr>
            <w:tcW w:w="2268" w:type="dxa"/>
            <w:vAlign w:val="center"/>
          </w:tcPr>
          <w:p w14:paraId="15E02F0B" w14:textId="2295F7E2" w:rsidR="006D7F17" w:rsidRDefault="006D7F17" w:rsidP="006D7F17">
            <w:pPr>
              <w:rPr>
                <w:lang w:eastAsia="en-AU"/>
              </w:rPr>
            </w:pPr>
            <w:r>
              <w:rPr>
                <w:rFonts w:ascii="Calibri" w:hAnsi="Calibri"/>
                <w:color w:val="000000"/>
              </w:rPr>
              <w:t>30</w:t>
            </w:r>
          </w:p>
        </w:tc>
        <w:tc>
          <w:tcPr>
            <w:tcW w:w="2925" w:type="dxa"/>
            <w:vAlign w:val="center"/>
          </w:tcPr>
          <w:p w14:paraId="2787AE9B" w14:textId="0DCFEE61" w:rsidR="006D7F17" w:rsidRDefault="006D7F17" w:rsidP="006D7F17">
            <w:pPr>
              <w:rPr>
                <w:lang w:eastAsia="en-AU"/>
              </w:rPr>
            </w:pPr>
            <w:r>
              <w:rPr>
                <w:rFonts w:ascii="Calibri" w:hAnsi="Calibri"/>
                <w:color w:val="000000"/>
              </w:rPr>
              <w:t>30</w:t>
            </w:r>
          </w:p>
        </w:tc>
      </w:tr>
      <w:tr w:rsidR="006D7F17" w14:paraId="7CD76646" w14:textId="77777777" w:rsidTr="00F11C02">
        <w:tc>
          <w:tcPr>
            <w:tcW w:w="1689" w:type="dxa"/>
          </w:tcPr>
          <w:p w14:paraId="57A236CE" w14:textId="63B4B3B9" w:rsidR="006D7F17" w:rsidRDefault="006D7F17" w:rsidP="006D7F17">
            <w:pPr>
              <w:rPr>
                <w:lang w:eastAsia="en-AU"/>
              </w:rPr>
            </w:pPr>
            <w:r>
              <w:rPr>
                <w:lang w:eastAsia="en-AU"/>
              </w:rPr>
              <w:t>University Staff Member _Applicaiton</w:t>
            </w:r>
          </w:p>
        </w:tc>
        <w:tc>
          <w:tcPr>
            <w:tcW w:w="2134" w:type="dxa"/>
            <w:vAlign w:val="center"/>
          </w:tcPr>
          <w:p w14:paraId="051D655D" w14:textId="6CBBDED7" w:rsidR="006D7F17" w:rsidRDefault="006D7F17" w:rsidP="006D7F17">
            <w:pPr>
              <w:rPr>
                <w:lang w:eastAsia="en-AU"/>
              </w:rPr>
            </w:pPr>
            <w:r>
              <w:rPr>
                <w:rFonts w:ascii="Calibri" w:hAnsi="Calibri"/>
                <w:color w:val="000000"/>
              </w:rPr>
              <w:t>31</w:t>
            </w:r>
          </w:p>
        </w:tc>
        <w:tc>
          <w:tcPr>
            <w:tcW w:w="2268" w:type="dxa"/>
            <w:vAlign w:val="center"/>
          </w:tcPr>
          <w:p w14:paraId="51D0094B" w14:textId="60F8FF97" w:rsidR="006D7F17" w:rsidRDefault="006D7F17" w:rsidP="006D7F17">
            <w:pPr>
              <w:rPr>
                <w:lang w:eastAsia="en-AU"/>
              </w:rPr>
            </w:pPr>
            <w:r>
              <w:rPr>
                <w:rFonts w:ascii="Calibri" w:hAnsi="Calibri"/>
                <w:color w:val="000000"/>
              </w:rPr>
              <w:t>31</w:t>
            </w:r>
          </w:p>
        </w:tc>
        <w:tc>
          <w:tcPr>
            <w:tcW w:w="2925" w:type="dxa"/>
            <w:vAlign w:val="center"/>
          </w:tcPr>
          <w:p w14:paraId="53C6632C" w14:textId="73DE87DA" w:rsidR="006D7F17" w:rsidRDefault="006D7F17" w:rsidP="006D7F17">
            <w:pPr>
              <w:rPr>
                <w:lang w:eastAsia="en-AU"/>
              </w:rPr>
            </w:pPr>
            <w:r>
              <w:rPr>
                <w:rFonts w:ascii="Calibri" w:hAnsi="Calibri"/>
                <w:color w:val="000000"/>
              </w:rPr>
              <w:t>31</w:t>
            </w:r>
          </w:p>
        </w:tc>
      </w:tr>
      <w:tr w:rsidR="006D7F17" w14:paraId="21E40D49" w14:textId="77777777" w:rsidTr="00F11C02">
        <w:tc>
          <w:tcPr>
            <w:tcW w:w="1689" w:type="dxa"/>
          </w:tcPr>
          <w:p w14:paraId="6E7B7CB8" w14:textId="566784B4" w:rsidR="006D7F17" w:rsidRDefault="006D7F17" w:rsidP="006D7F17">
            <w:pPr>
              <w:rPr>
                <w:lang w:eastAsia="en-AU"/>
              </w:rPr>
            </w:pPr>
            <w:r>
              <w:rPr>
                <w:lang w:eastAsia="en-AU"/>
              </w:rPr>
              <w:t>University Staff Member Research Area</w:t>
            </w:r>
          </w:p>
        </w:tc>
        <w:tc>
          <w:tcPr>
            <w:tcW w:w="2134" w:type="dxa"/>
            <w:vAlign w:val="center"/>
          </w:tcPr>
          <w:p w14:paraId="126C9143" w14:textId="3B1F9F57" w:rsidR="006D7F17" w:rsidRDefault="006D7F17" w:rsidP="006D7F17">
            <w:pPr>
              <w:rPr>
                <w:lang w:eastAsia="en-AU"/>
              </w:rPr>
            </w:pPr>
            <w:r>
              <w:rPr>
                <w:rFonts w:ascii="Calibri" w:hAnsi="Calibri"/>
                <w:color w:val="000000"/>
              </w:rPr>
              <w:t>30</w:t>
            </w:r>
          </w:p>
        </w:tc>
        <w:tc>
          <w:tcPr>
            <w:tcW w:w="2268" w:type="dxa"/>
            <w:vAlign w:val="center"/>
          </w:tcPr>
          <w:p w14:paraId="0EA13BE7" w14:textId="3179890F" w:rsidR="006D7F17" w:rsidRDefault="006D7F17" w:rsidP="006D7F17">
            <w:pPr>
              <w:rPr>
                <w:lang w:eastAsia="en-AU"/>
              </w:rPr>
            </w:pPr>
            <w:r>
              <w:rPr>
                <w:rFonts w:ascii="Calibri" w:hAnsi="Calibri"/>
                <w:color w:val="000000"/>
              </w:rPr>
              <w:t>30</w:t>
            </w:r>
          </w:p>
        </w:tc>
        <w:tc>
          <w:tcPr>
            <w:tcW w:w="2925" w:type="dxa"/>
            <w:vAlign w:val="center"/>
          </w:tcPr>
          <w:p w14:paraId="6A0D78E6" w14:textId="76D8AEAE" w:rsidR="006D7F17" w:rsidRDefault="006D7F17" w:rsidP="006D7F17">
            <w:pPr>
              <w:rPr>
                <w:lang w:eastAsia="en-AU"/>
              </w:rPr>
            </w:pPr>
            <w:r>
              <w:rPr>
                <w:rFonts w:ascii="Calibri" w:hAnsi="Calibri"/>
                <w:color w:val="000000"/>
              </w:rPr>
              <w:t>30</w:t>
            </w:r>
          </w:p>
        </w:tc>
      </w:tr>
      <w:tr w:rsidR="006D7F17" w14:paraId="3C6076E8" w14:textId="77777777" w:rsidTr="00F11C02">
        <w:tc>
          <w:tcPr>
            <w:tcW w:w="1689" w:type="dxa"/>
          </w:tcPr>
          <w:p w14:paraId="44DE7B6B" w14:textId="68969E24" w:rsidR="006D7F17" w:rsidRDefault="006D7F17" w:rsidP="006D7F17">
            <w:pPr>
              <w:rPr>
                <w:lang w:eastAsia="en-AU"/>
              </w:rPr>
            </w:pPr>
            <w:r>
              <w:rPr>
                <w:lang w:eastAsia="en-AU"/>
              </w:rPr>
              <w:t>University Staff Member Research Area 2</w:t>
            </w:r>
          </w:p>
        </w:tc>
        <w:tc>
          <w:tcPr>
            <w:tcW w:w="2134" w:type="dxa"/>
            <w:vAlign w:val="center"/>
          </w:tcPr>
          <w:p w14:paraId="26317FCE" w14:textId="604412D7" w:rsidR="006D7F17" w:rsidRDefault="006D7F17" w:rsidP="006D7F17">
            <w:pPr>
              <w:rPr>
                <w:lang w:eastAsia="en-AU"/>
              </w:rPr>
            </w:pPr>
            <w:r>
              <w:rPr>
                <w:rFonts w:ascii="Calibri" w:hAnsi="Calibri"/>
                <w:color w:val="000000"/>
              </w:rPr>
              <w:t>30</w:t>
            </w:r>
          </w:p>
        </w:tc>
        <w:tc>
          <w:tcPr>
            <w:tcW w:w="2268" w:type="dxa"/>
            <w:vAlign w:val="center"/>
          </w:tcPr>
          <w:p w14:paraId="0C3F0B71" w14:textId="73FFB479" w:rsidR="006D7F17" w:rsidRDefault="006D7F17" w:rsidP="006D7F17">
            <w:pPr>
              <w:rPr>
                <w:lang w:eastAsia="en-AU"/>
              </w:rPr>
            </w:pPr>
            <w:r>
              <w:rPr>
                <w:rFonts w:ascii="Calibri" w:hAnsi="Calibri"/>
                <w:color w:val="000000"/>
              </w:rPr>
              <w:t>30</w:t>
            </w:r>
          </w:p>
        </w:tc>
        <w:tc>
          <w:tcPr>
            <w:tcW w:w="2925" w:type="dxa"/>
            <w:vAlign w:val="center"/>
          </w:tcPr>
          <w:p w14:paraId="5400C3B2" w14:textId="3C3EE2D5" w:rsidR="006D7F17" w:rsidRDefault="006D7F17" w:rsidP="006D7F17">
            <w:pPr>
              <w:rPr>
                <w:lang w:eastAsia="en-AU"/>
              </w:rPr>
            </w:pPr>
            <w:r>
              <w:rPr>
                <w:rFonts w:ascii="Calibri" w:hAnsi="Calibri"/>
                <w:color w:val="000000"/>
              </w:rPr>
              <w:t>30</w:t>
            </w:r>
          </w:p>
        </w:tc>
      </w:tr>
      <w:tr w:rsidR="005B72A8" w14:paraId="003CBE1C" w14:textId="77777777" w:rsidTr="00504168">
        <w:tc>
          <w:tcPr>
            <w:tcW w:w="1689" w:type="dxa"/>
          </w:tcPr>
          <w:p w14:paraId="5BBE63B1" w14:textId="18E28B11" w:rsidR="005B72A8" w:rsidRPr="004765E4" w:rsidRDefault="005B72A8" w:rsidP="005B72A8">
            <w:pPr>
              <w:rPr>
                <w:lang w:eastAsia="en-AU"/>
              </w:rPr>
            </w:pPr>
            <w:r w:rsidRPr="004765E4">
              <w:rPr>
                <w:lang w:eastAsia="en-AU"/>
              </w:rPr>
              <w:t>Document Status</w:t>
            </w:r>
          </w:p>
        </w:tc>
        <w:tc>
          <w:tcPr>
            <w:tcW w:w="2134" w:type="dxa"/>
            <w:vAlign w:val="center"/>
          </w:tcPr>
          <w:p w14:paraId="32036D18" w14:textId="6D2BEE8F" w:rsidR="005B72A8" w:rsidRPr="004765E4" w:rsidRDefault="005B72A8" w:rsidP="005B72A8">
            <w:pPr>
              <w:rPr>
                <w:lang w:eastAsia="en-AU"/>
              </w:rPr>
            </w:pPr>
            <w:r>
              <w:rPr>
                <w:rFonts w:ascii="Calibri" w:hAnsi="Calibri"/>
                <w:color w:val="000000"/>
              </w:rPr>
              <w:t>2074</w:t>
            </w:r>
          </w:p>
        </w:tc>
        <w:tc>
          <w:tcPr>
            <w:tcW w:w="2268" w:type="dxa"/>
            <w:vAlign w:val="center"/>
          </w:tcPr>
          <w:p w14:paraId="3BDF8390" w14:textId="496BC8E1" w:rsidR="005B72A8" w:rsidRPr="004765E4" w:rsidRDefault="005B72A8" w:rsidP="005B72A8">
            <w:pPr>
              <w:rPr>
                <w:lang w:eastAsia="en-AU"/>
              </w:rPr>
            </w:pPr>
            <w:r>
              <w:rPr>
                <w:rFonts w:ascii="Calibri" w:hAnsi="Calibri"/>
                <w:color w:val="000000"/>
              </w:rPr>
              <w:t>414</w:t>
            </w:r>
          </w:p>
        </w:tc>
        <w:tc>
          <w:tcPr>
            <w:tcW w:w="2925" w:type="dxa"/>
            <w:vAlign w:val="center"/>
          </w:tcPr>
          <w:p w14:paraId="487D0BDB" w14:textId="47062CFD" w:rsidR="005B72A8" w:rsidRPr="004765E4" w:rsidRDefault="005B72A8" w:rsidP="005B72A8">
            <w:pPr>
              <w:rPr>
                <w:lang w:eastAsia="en-AU"/>
              </w:rPr>
            </w:pPr>
            <w:r>
              <w:rPr>
                <w:rFonts w:ascii="Calibri" w:hAnsi="Calibri"/>
                <w:color w:val="000000"/>
              </w:rPr>
              <w:t>230</w:t>
            </w:r>
          </w:p>
        </w:tc>
      </w:tr>
      <w:tr w:rsidR="005B72A8" w14:paraId="1B8F9F30" w14:textId="77777777" w:rsidTr="00504168">
        <w:tc>
          <w:tcPr>
            <w:tcW w:w="1689" w:type="dxa"/>
          </w:tcPr>
          <w:p w14:paraId="3555DAB7" w14:textId="45FDD62E" w:rsidR="005B72A8" w:rsidRPr="004765E4" w:rsidRDefault="005B72A8" w:rsidP="005B72A8">
            <w:pPr>
              <w:rPr>
                <w:lang w:eastAsia="en-AU"/>
              </w:rPr>
            </w:pPr>
            <w:r w:rsidRPr="004765E4">
              <w:rPr>
                <w:lang w:eastAsia="en-AU"/>
              </w:rPr>
              <w:t>Document Type</w:t>
            </w:r>
          </w:p>
        </w:tc>
        <w:tc>
          <w:tcPr>
            <w:tcW w:w="2134" w:type="dxa"/>
            <w:vAlign w:val="center"/>
          </w:tcPr>
          <w:p w14:paraId="39B46E35" w14:textId="2D708872" w:rsidR="005B72A8" w:rsidRPr="004765E4" w:rsidRDefault="005B72A8" w:rsidP="005B72A8">
            <w:pPr>
              <w:rPr>
                <w:lang w:eastAsia="en-AU"/>
              </w:rPr>
            </w:pPr>
            <w:r>
              <w:rPr>
                <w:rFonts w:ascii="Calibri" w:hAnsi="Calibri"/>
                <w:color w:val="000000"/>
              </w:rPr>
              <w:t>2074</w:t>
            </w:r>
          </w:p>
        </w:tc>
        <w:tc>
          <w:tcPr>
            <w:tcW w:w="2268" w:type="dxa"/>
            <w:vAlign w:val="center"/>
          </w:tcPr>
          <w:p w14:paraId="57D5470D" w14:textId="512F596D" w:rsidR="005B72A8" w:rsidRPr="004765E4" w:rsidRDefault="005B72A8" w:rsidP="005B72A8">
            <w:pPr>
              <w:rPr>
                <w:lang w:eastAsia="en-AU"/>
              </w:rPr>
            </w:pPr>
            <w:r>
              <w:rPr>
                <w:rFonts w:ascii="Calibri" w:hAnsi="Calibri"/>
                <w:color w:val="000000"/>
              </w:rPr>
              <w:t>414</w:t>
            </w:r>
          </w:p>
        </w:tc>
        <w:tc>
          <w:tcPr>
            <w:tcW w:w="2925" w:type="dxa"/>
            <w:vAlign w:val="center"/>
          </w:tcPr>
          <w:p w14:paraId="59F4B34E" w14:textId="20868689" w:rsidR="005B72A8" w:rsidRPr="004765E4" w:rsidRDefault="005B72A8" w:rsidP="005B72A8">
            <w:pPr>
              <w:rPr>
                <w:lang w:eastAsia="en-AU"/>
              </w:rPr>
            </w:pPr>
            <w:r>
              <w:rPr>
                <w:rFonts w:ascii="Calibri" w:hAnsi="Calibri"/>
                <w:color w:val="000000"/>
              </w:rPr>
              <w:t>230</w:t>
            </w:r>
          </w:p>
        </w:tc>
      </w:tr>
      <w:tr w:rsidR="005B72A8" w14:paraId="2F904171" w14:textId="77777777" w:rsidTr="00504168">
        <w:tc>
          <w:tcPr>
            <w:tcW w:w="1689" w:type="dxa"/>
          </w:tcPr>
          <w:p w14:paraId="6FDAC4D5" w14:textId="25B604C6" w:rsidR="005B72A8" w:rsidRPr="004765E4" w:rsidRDefault="005B72A8" w:rsidP="005B72A8">
            <w:pPr>
              <w:rPr>
                <w:lang w:eastAsia="en-AU"/>
              </w:rPr>
            </w:pPr>
            <w:r w:rsidRPr="004765E4">
              <w:rPr>
                <w:lang w:eastAsia="en-AU"/>
              </w:rPr>
              <w:lastRenderedPageBreak/>
              <w:t>Country</w:t>
            </w:r>
          </w:p>
        </w:tc>
        <w:tc>
          <w:tcPr>
            <w:tcW w:w="2134" w:type="dxa"/>
            <w:vAlign w:val="center"/>
          </w:tcPr>
          <w:p w14:paraId="36BE1BC3" w14:textId="3E7CCDC0" w:rsidR="005B72A8" w:rsidRPr="004765E4" w:rsidRDefault="005B72A8" w:rsidP="005B72A8">
            <w:pPr>
              <w:rPr>
                <w:lang w:eastAsia="en-AU"/>
              </w:rPr>
            </w:pPr>
            <w:r>
              <w:rPr>
                <w:rFonts w:ascii="Calibri" w:hAnsi="Calibri"/>
                <w:color w:val="000000"/>
              </w:rPr>
              <w:t>73</w:t>
            </w:r>
          </w:p>
        </w:tc>
        <w:tc>
          <w:tcPr>
            <w:tcW w:w="2268" w:type="dxa"/>
            <w:vAlign w:val="center"/>
          </w:tcPr>
          <w:p w14:paraId="09D7BC64" w14:textId="54EE1777" w:rsidR="005B72A8" w:rsidRPr="004765E4" w:rsidRDefault="005B72A8" w:rsidP="005B72A8">
            <w:pPr>
              <w:rPr>
                <w:lang w:eastAsia="en-AU"/>
              </w:rPr>
            </w:pPr>
            <w:r>
              <w:rPr>
                <w:rFonts w:ascii="Calibri" w:hAnsi="Calibri"/>
                <w:color w:val="000000"/>
              </w:rPr>
              <w:t>50</w:t>
            </w:r>
          </w:p>
        </w:tc>
        <w:tc>
          <w:tcPr>
            <w:tcW w:w="2925" w:type="dxa"/>
            <w:vAlign w:val="center"/>
          </w:tcPr>
          <w:p w14:paraId="363BCF66" w14:textId="4D070C77" w:rsidR="005B72A8" w:rsidRPr="004765E4" w:rsidRDefault="005B72A8" w:rsidP="005B72A8">
            <w:pPr>
              <w:rPr>
                <w:lang w:eastAsia="en-AU"/>
              </w:rPr>
            </w:pPr>
            <w:r>
              <w:rPr>
                <w:rFonts w:ascii="Calibri" w:hAnsi="Calibri"/>
                <w:color w:val="000000"/>
              </w:rPr>
              <w:t>40</w:t>
            </w:r>
          </w:p>
        </w:tc>
      </w:tr>
      <w:tr w:rsidR="005B72A8" w14:paraId="1D53E5EC" w14:textId="77777777" w:rsidTr="00504168">
        <w:tc>
          <w:tcPr>
            <w:tcW w:w="1689" w:type="dxa"/>
          </w:tcPr>
          <w:p w14:paraId="4C2B472B" w14:textId="63C76AA9" w:rsidR="005B72A8" w:rsidRPr="004765E4" w:rsidRDefault="005B72A8" w:rsidP="005B72A8">
            <w:pPr>
              <w:rPr>
                <w:lang w:eastAsia="en-AU"/>
              </w:rPr>
            </w:pPr>
            <w:r w:rsidRPr="004765E4">
              <w:rPr>
                <w:lang w:eastAsia="en-AU"/>
              </w:rPr>
              <w:t>Visa Status</w:t>
            </w:r>
          </w:p>
        </w:tc>
        <w:tc>
          <w:tcPr>
            <w:tcW w:w="2134" w:type="dxa"/>
            <w:vAlign w:val="center"/>
          </w:tcPr>
          <w:p w14:paraId="33562286" w14:textId="2905FB82" w:rsidR="005B72A8" w:rsidRPr="004765E4" w:rsidRDefault="005B72A8" w:rsidP="005B72A8">
            <w:pPr>
              <w:rPr>
                <w:lang w:eastAsia="en-AU"/>
              </w:rPr>
            </w:pPr>
            <w:r>
              <w:rPr>
                <w:rFonts w:ascii="Calibri" w:hAnsi="Calibri"/>
                <w:color w:val="000000"/>
              </w:rPr>
              <w:t>32</w:t>
            </w:r>
          </w:p>
        </w:tc>
        <w:tc>
          <w:tcPr>
            <w:tcW w:w="2268" w:type="dxa"/>
            <w:vAlign w:val="center"/>
          </w:tcPr>
          <w:p w14:paraId="52045ACB" w14:textId="658E8470" w:rsidR="005B72A8" w:rsidRPr="004765E4" w:rsidRDefault="005B72A8" w:rsidP="005B72A8">
            <w:pPr>
              <w:rPr>
                <w:lang w:eastAsia="en-AU"/>
              </w:rPr>
            </w:pPr>
            <w:r>
              <w:rPr>
                <w:rFonts w:ascii="Calibri" w:hAnsi="Calibri"/>
                <w:color w:val="000000"/>
              </w:rPr>
              <w:t>32</w:t>
            </w:r>
          </w:p>
        </w:tc>
        <w:tc>
          <w:tcPr>
            <w:tcW w:w="2925" w:type="dxa"/>
            <w:vAlign w:val="center"/>
          </w:tcPr>
          <w:p w14:paraId="0A7749B9" w14:textId="277BB134" w:rsidR="005B72A8" w:rsidRPr="004765E4" w:rsidRDefault="005B72A8" w:rsidP="005B72A8">
            <w:pPr>
              <w:rPr>
                <w:lang w:eastAsia="en-AU"/>
              </w:rPr>
            </w:pPr>
            <w:r>
              <w:rPr>
                <w:rFonts w:ascii="Calibri" w:hAnsi="Calibri"/>
                <w:color w:val="000000"/>
              </w:rPr>
              <w:t>28</w:t>
            </w:r>
          </w:p>
        </w:tc>
      </w:tr>
      <w:tr w:rsidR="005B72A8" w14:paraId="3CD5F2B6" w14:textId="77777777" w:rsidTr="00504168">
        <w:tc>
          <w:tcPr>
            <w:tcW w:w="1689" w:type="dxa"/>
          </w:tcPr>
          <w:p w14:paraId="36A84C8D" w14:textId="7453CC87" w:rsidR="005B72A8" w:rsidRPr="004765E4" w:rsidRDefault="005B72A8" w:rsidP="005B72A8">
            <w:pPr>
              <w:rPr>
                <w:lang w:eastAsia="en-AU"/>
              </w:rPr>
            </w:pPr>
            <w:r w:rsidRPr="004765E4">
              <w:rPr>
                <w:lang w:eastAsia="en-AU"/>
              </w:rPr>
              <w:t>Correspondence Method</w:t>
            </w:r>
          </w:p>
        </w:tc>
        <w:tc>
          <w:tcPr>
            <w:tcW w:w="2134" w:type="dxa"/>
            <w:vAlign w:val="center"/>
          </w:tcPr>
          <w:p w14:paraId="718D9170" w14:textId="5FA3A8F2" w:rsidR="005B72A8" w:rsidRPr="004765E4" w:rsidRDefault="005B72A8" w:rsidP="005B72A8">
            <w:pPr>
              <w:rPr>
                <w:lang w:eastAsia="en-AU"/>
              </w:rPr>
            </w:pPr>
            <w:r>
              <w:rPr>
                <w:rFonts w:ascii="Calibri" w:hAnsi="Calibri"/>
                <w:color w:val="000000"/>
              </w:rPr>
              <w:t>72</w:t>
            </w:r>
          </w:p>
        </w:tc>
        <w:tc>
          <w:tcPr>
            <w:tcW w:w="2268" w:type="dxa"/>
            <w:vAlign w:val="center"/>
          </w:tcPr>
          <w:p w14:paraId="2BB8FBD7" w14:textId="24952C6C" w:rsidR="005B72A8" w:rsidRPr="004765E4" w:rsidRDefault="005B72A8" w:rsidP="005B72A8">
            <w:pPr>
              <w:rPr>
                <w:lang w:eastAsia="en-AU"/>
              </w:rPr>
            </w:pPr>
            <w:r>
              <w:rPr>
                <w:rFonts w:ascii="Calibri" w:hAnsi="Calibri"/>
                <w:color w:val="000000"/>
              </w:rPr>
              <w:t>50</w:t>
            </w:r>
          </w:p>
        </w:tc>
        <w:tc>
          <w:tcPr>
            <w:tcW w:w="2925" w:type="dxa"/>
            <w:vAlign w:val="center"/>
          </w:tcPr>
          <w:p w14:paraId="5F117C2F" w14:textId="09D60347" w:rsidR="005B72A8" w:rsidRPr="004765E4" w:rsidRDefault="005B72A8" w:rsidP="005B72A8">
            <w:pPr>
              <w:rPr>
                <w:lang w:eastAsia="en-AU"/>
              </w:rPr>
            </w:pPr>
            <w:r>
              <w:rPr>
                <w:rFonts w:ascii="Calibri" w:hAnsi="Calibri"/>
                <w:color w:val="000000"/>
              </w:rPr>
              <w:t>40</w:t>
            </w:r>
          </w:p>
        </w:tc>
      </w:tr>
      <w:tr w:rsidR="005B72A8" w14:paraId="00433478" w14:textId="77777777" w:rsidTr="00504168">
        <w:tc>
          <w:tcPr>
            <w:tcW w:w="1689" w:type="dxa"/>
          </w:tcPr>
          <w:p w14:paraId="76CD0F93" w14:textId="4DDA4FE7" w:rsidR="005B72A8" w:rsidRPr="004765E4" w:rsidRDefault="005B72A8" w:rsidP="005B72A8">
            <w:pPr>
              <w:rPr>
                <w:lang w:eastAsia="en-AU"/>
              </w:rPr>
            </w:pPr>
            <w:r w:rsidRPr="004765E4">
              <w:rPr>
                <w:lang w:eastAsia="en-AU"/>
              </w:rPr>
              <w:t>Payment Method</w:t>
            </w:r>
          </w:p>
        </w:tc>
        <w:tc>
          <w:tcPr>
            <w:tcW w:w="2134" w:type="dxa"/>
            <w:vAlign w:val="center"/>
          </w:tcPr>
          <w:p w14:paraId="33DB63FA" w14:textId="6230A26A" w:rsidR="005B72A8" w:rsidRPr="004765E4" w:rsidRDefault="005B72A8" w:rsidP="005B72A8">
            <w:pPr>
              <w:rPr>
                <w:lang w:eastAsia="en-AU"/>
              </w:rPr>
            </w:pPr>
            <w:r>
              <w:rPr>
                <w:rFonts w:ascii="Calibri" w:hAnsi="Calibri"/>
                <w:color w:val="000000"/>
              </w:rPr>
              <w:t>72</w:t>
            </w:r>
          </w:p>
        </w:tc>
        <w:tc>
          <w:tcPr>
            <w:tcW w:w="2268" w:type="dxa"/>
            <w:vAlign w:val="center"/>
          </w:tcPr>
          <w:p w14:paraId="55A53575" w14:textId="7ED3A82D" w:rsidR="005B72A8" w:rsidRPr="004765E4" w:rsidRDefault="005B72A8" w:rsidP="005B72A8">
            <w:pPr>
              <w:rPr>
                <w:lang w:eastAsia="en-AU"/>
              </w:rPr>
            </w:pPr>
            <w:r>
              <w:rPr>
                <w:rFonts w:ascii="Calibri" w:hAnsi="Calibri"/>
                <w:color w:val="000000"/>
              </w:rPr>
              <w:t>50</w:t>
            </w:r>
          </w:p>
        </w:tc>
        <w:tc>
          <w:tcPr>
            <w:tcW w:w="2925" w:type="dxa"/>
            <w:vAlign w:val="center"/>
          </w:tcPr>
          <w:p w14:paraId="0297451E" w14:textId="18E7C73A" w:rsidR="005B72A8" w:rsidRPr="004765E4" w:rsidRDefault="005B72A8" w:rsidP="005B72A8">
            <w:pPr>
              <w:rPr>
                <w:lang w:eastAsia="en-AU"/>
              </w:rPr>
            </w:pPr>
            <w:r>
              <w:rPr>
                <w:rFonts w:ascii="Calibri" w:hAnsi="Calibri"/>
                <w:color w:val="000000"/>
              </w:rPr>
              <w:t>40</w:t>
            </w:r>
          </w:p>
        </w:tc>
      </w:tr>
      <w:tr w:rsidR="005B72A8" w14:paraId="1294005C" w14:textId="77777777" w:rsidTr="00504168">
        <w:tc>
          <w:tcPr>
            <w:tcW w:w="1689" w:type="dxa"/>
          </w:tcPr>
          <w:p w14:paraId="2D408549" w14:textId="4B382A4F" w:rsidR="005B72A8" w:rsidRPr="004765E4" w:rsidRDefault="005B72A8" w:rsidP="005B72A8">
            <w:pPr>
              <w:rPr>
                <w:lang w:eastAsia="en-AU"/>
              </w:rPr>
            </w:pPr>
            <w:r w:rsidRPr="004765E4">
              <w:rPr>
                <w:lang w:eastAsia="en-AU"/>
              </w:rPr>
              <w:t>Award Type</w:t>
            </w:r>
          </w:p>
        </w:tc>
        <w:tc>
          <w:tcPr>
            <w:tcW w:w="2134" w:type="dxa"/>
            <w:vAlign w:val="center"/>
          </w:tcPr>
          <w:p w14:paraId="1F461A02" w14:textId="46124399" w:rsidR="005B72A8" w:rsidRPr="004765E4" w:rsidRDefault="005B72A8" w:rsidP="005B72A8">
            <w:pPr>
              <w:rPr>
                <w:lang w:eastAsia="en-AU"/>
              </w:rPr>
            </w:pPr>
            <w:r>
              <w:rPr>
                <w:rFonts w:ascii="Calibri" w:hAnsi="Calibri"/>
                <w:color w:val="000000"/>
              </w:rPr>
              <w:t>1074</w:t>
            </w:r>
          </w:p>
        </w:tc>
        <w:tc>
          <w:tcPr>
            <w:tcW w:w="2268" w:type="dxa"/>
            <w:vAlign w:val="center"/>
          </w:tcPr>
          <w:p w14:paraId="38DAC067" w14:textId="45B8162E" w:rsidR="005B72A8" w:rsidRPr="004765E4" w:rsidRDefault="005B72A8" w:rsidP="005B72A8">
            <w:pPr>
              <w:rPr>
                <w:lang w:eastAsia="en-AU"/>
              </w:rPr>
            </w:pPr>
            <w:r>
              <w:rPr>
                <w:rFonts w:ascii="Calibri" w:hAnsi="Calibri"/>
                <w:color w:val="000000"/>
              </w:rPr>
              <w:t>214</w:t>
            </w:r>
          </w:p>
        </w:tc>
        <w:tc>
          <w:tcPr>
            <w:tcW w:w="2925" w:type="dxa"/>
            <w:vAlign w:val="center"/>
          </w:tcPr>
          <w:p w14:paraId="5F6075CC" w14:textId="4237B522" w:rsidR="005B72A8" w:rsidRPr="004765E4" w:rsidRDefault="005B72A8" w:rsidP="005B72A8">
            <w:pPr>
              <w:rPr>
                <w:lang w:eastAsia="en-AU"/>
              </w:rPr>
            </w:pPr>
            <w:r>
              <w:rPr>
                <w:rFonts w:ascii="Calibri" w:hAnsi="Calibri"/>
                <w:color w:val="000000"/>
              </w:rPr>
              <w:t>118</w:t>
            </w:r>
          </w:p>
        </w:tc>
      </w:tr>
      <w:tr w:rsidR="005B72A8" w14:paraId="64086AA7" w14:textId="77777777" w:rsidTr="00504168">
        <w:tc>
          <w:tcPr>
            <w:tcW w:w="1689" w:type="dxa"/>
          </w:tcPr>
          <w:p w14:paraId="52DE7674" w14:textId="44BBE6ED" w:rsidR="005B72A8" w:rsidRPr="004765E4" w:rsidRDefault="005B72A8" w:rsidP="005B72A8">
            <w:pPr>
              <w:rPr>
                <w:lang w:eastAsia="en-AU"/>
              </w:rPr>
            </w:pPr>
            <w:r w:rsidRPr="004765E4">
              <w:rPr>
                <w:lang w:eastAsia="en-AU"/>
              </w:rPr>
              <w:t>Application Status</w:t>
            </w:r>
          </w:p>
        </w:tc>
        <w:tc>
          <w:tcPr>
            <w:tcW w:w="2134" w:type="dxa"/>
            <w:vAlign w:val="center"/>
          </w:tcPr>
          <w:p w14:paraId="3B732059" w14:textId="42C3BD68" w:rsidR="005B72A8" w:rsidRPr="004765E4" w:rsidRDefault="005B72A8" w:rsidP="005B72A8">
            <w:pPr>
              <w:rPr>
                <w:lang w:eastAsia="en-AU"/>
              </w:rPr>
            </w:pPr>
            <w:r>
              <w:rPr>
                <w:rFonts w:ascii="Calibri" w:hAnsi="Calibri"/>
                <w:color w:val="000000"/>
              </w:rPr>
              <w:t>1074</w:t>
            </w:r>
          </w:p>
        </w:tc>
        <w:tc>
          <w:tcPr>
            <w:tcW w:w="2268" w:type="dxa"/>
            <w:vAlign w:val="center"/>
          </w:tcPr>
          <w:p w14:paraId="07726028" w14:textId="6A460E6E" w:rsidR="005B72A8" w:rsidRPr="004765E4" w:rsidRDefault="005B72A8" w:rsidP="005B72A8">
            <w:pPr>
              <w:rPr>
                <w:lang w:eastAsia="en-AU"/>
              </w:rPr>
            </w:pPr>
            <w:r>
              <w:rPr>
                <w:rFonts w:ascii="Calibri" w:hAnsi="Calibri"/>
                <w:color w:val="000000"/>
              </w:rPr>
              <w:t>214</w:t>
            </w:r>
          </w:p>
        </w:tc>
        <w:tc>
          <w:tcPr>
            <w:tcW w:w="2925" w:type="dxa"/>
            <w:vAlign w:val="center"/>
          </w:tcPr>
          <w:p w14:paraId="4AACD8DD" w14:textId="1CA46F06" w:rsidR="005B72A8" w:rsidRPr="004765E4" w:rsidRDefault="005B72A8" w:rsidP="005B72A8">
            <w:pPr>
              <w:rPr>
                <w:lang w:eastAsia="en-AU"/>
              </w:rPr>
            </w:pPr>
            <w:r>
              <w:rPr>
                <w:rFonts w:ascii="Calibri" w:hAnsi="Calibri"/>
                <w:color w:val="000000"/>
              </w:rPr>
              <w:t>118</w:t>
            </w:r>
          </w:p>
        </w:tc>
      </w:tr>
      <w:tr w:rsidR="005B72A8" w14:paraId="60774EF6" w14:textId="77777777" w:rsidTr="00504168">
        <w:tc>
          <w:tcPr>
            <w:tcW w:w="1689" w:type="dxa"/>
          </w:tcPr>
          <w:p w14:paraId="31F076BD" w14:textId="7796DDD9" w:rsidR="005B72A8" w:rsidRPr="004765E4" w:rsidRDefault="005B72A8" w:rsidP="005B72A8">
            <w:pPr>
              <w:rPr>
                <w:lang w:eastAsia="en-AU"/>
              </w:rPr>
            </w:pPr>
            <w:r w:rsidRPr="004765E4">
              <w:rPr>
                <w:lang w:eastAsia="en-AU"/>
              </w:rPr>
              <w:t>Decision Type</w:t>
            </w:r>
          </w:p>
        </w:tc>
        <w:tc>
          <w:tcPr>
            <w:tcW w:w="2134" w:type="dxa"/>
            <w:vAlign w:val="center"/>
          </w:tcPr>
          <w:p w14:paraId="710803FA" w14:textId="2B4A5322" w:rsidR="005B72A8" w:rsidRPr="004765E4" w:rsidRDefault="005B72A8" w:rsidP="005B72A8">
            <w:pPr>
              <w:rPr>
                <w:lang w:eastAsia="en-AU"/>
              </w:rPr>
            </w:pPr>
            <w:r>
              <w:rPr>
                <w:rFonts w:ascii="Calibri" w:hAnsi="Calibri"/>
                <w:color w:val="000000"/>
              </w:rPr>
              <w:t>72</w:t>
            </w:r>
          </w:p>
        </w:tc>
        <w:tc>
          <w:tcPr>
            <w:tcW w:w="2268" w:type="dxa"/>
            <w:vAlign w:val="center"/>
          </w:tcPr>
          <w:p w14:paraId="21C01F17" w14:textId="5D63F752" w:rsidR="005B72A8" w:rsidRPr="004765E4" w:rsidRDefault="005B72A8" w:rsidP="005B72A8">
            <w:pPr>
              <w:rPr>
                <w:lang w:eastAsia="en-AU"/>
              </w:rPr>
            </w:pPr>
            <w:r>
              <w:rPr>
                <w:rFonts w:ascii="Calibri" w:hAnsi="Calibri"/>
                <w:color w:val="000000"/>
              </w:rPr>
              <w:t>50</w:t>
            </w:r>
          </w:p>
        </w:tc>
        <w:tc>
          <w:tcPr>
            <w:tcW w:w="2925" w:type="dxa"/>
            <w:vAlign w:val="center"/>
          </w:tcPr>
          <w:p w14:paraId="5B8D8D6C" w14:textId="5F13F8ED" w:rsidR="005B72A8" w:rsidRPr="004765E4" w:rsidRDefault="005B72A8" w:rsidP="005B72A8">
            <w:pPr>
              <w:rPr>
                <w:lang w:eastAsia="en-AU"/>
              </w:rPr>
            </w:pPr>
            <w:r>
              <w:rPr>
                <w:rFonts w:ascii="Calibri" w:hAnsi="Calibri"/>
                <w:color w:val="000000"/>
              </w:rPr>
              <w:t>40</w:t>
            </w:r>
          </w:p>
        </w:tc>
      </w:tr>
    </w:tbl>
    <w:p w14:paraId="06EA9B22" w14:textId="6C13B879" w:rsidR="00FF290B" w:rsidRDefault="006D7F17" w:rsidP="006D7F17">
      <w:pPr>
        <w:rPr>
          <w:lang w:eastAsia="en-AU"/>
        </w:rPr>
      </w:pPr>
      <w:r>
        <w:rPr>
          <w:lang w:eastAsia="en-AU"/>
        </w:rPr>
        <w:t xml:space="preserve">* and ** based on the assumption that names will use at most 10 characters with most names around </w:t>
      </w:r>
      <w:r w:rsidR="003A13E7">
        <w:rPr>
          <w:lang w:eastAsia="en-AU"/>
        </w:rPr>
        <w:t>7</w:t>
      </w:r>
      <w:r>
        <w:rPr>
          <w:lang w:eastAsia="en-AU"/>
        </w:rPr>
        <w:t xml:space="preserve"> emails max around </w:t>
      </w:r>
      <w:r w:rsidR="003A13E7">
        <w:rPr>
          <w:lang w:eastAsia="en-AU"/>
        </w:rPr>
        <w:t>4</w:t>
      </w:r>
      <w:r w:rsidR="00660F81">
        <w:rPr>
          <w:lang w:eastAsia="en-AU"/>
        </w:rPr>
        <w:t>5</w:t>
      </w:r>
      <w:r w:rsidR="003A13E7">
        <w:rPr>
          <w:lang w:eastAsia="en-AU"/>
        </w:rPr>
        <w:t xml:space="preserve"> </w:t>
      </w:r>
      <w:r>
        <w:rPr>
          <w:lang w:eastAsia="en-AU"/>
        </w:rPr>
        <w:t>and average around 2</w:t>
      </w:r>
      <w:r w:rsidR="00660F81">
        <w:rPr>
          <w:lang w:eastAsia="en-AU"/>
        </w:rPr>
        <w:t>0</w:t>
      </w:r>
      <w:r>
        <w:rPr>
          <w:lang w:eastAsia="en-AU"/>
        </w:rPr>
        <w:t>. With Join tables will be the max for each row.</w:t>
      </w:r>
    </w:p>
    <w:p w14:paraId="18BED761" w14:textId="2D5B23F8" w:rsidR="00BA7960" w:rsidRDefault="008754D8" w:rsidP="00BA7960">
      <w:pPr>
        <w:pStyle w:val="NoSpacing"/>
        <w:rPr>
          <w:lang w:eastAsia="en-AU"/>
        </w:rPr>
      </w:pPr>
      <w:r>
        <w:rPr>
          <w:lang w:eastAsia="en-AU"/>
        </w:rPr>
        <w:t>To estimate the growth of the database the following assumptions</w:t>
      </w:r>
      <w:r w:rsidR="00BA7960">
        <w:rPr>
          <w:lang w:eastAsia="en-AU"/>
        </w:rPr>
        <w:t xml:space="preserve"> have been </w:t>
      </w:r>
      <w:r w:rsidR="00137376">
        <w:rPr>
          <w:lang w:eastAsia="en-AU"/>
        </w:rPr>
        <w:t>made:</w:t>
      </w:r>
    </w:p>
    <w:p w14:paraId="179AE38D" w14:textId="6D22BF45" w:rsidR="00760E96" w:rsidRDefault="00D83E11" w:rsidP="00BA7960">
      <w:pPr>
        <w:pStyle w:val="NoSpacing"/>
        <w:rPr>
          <w:lang w:eastAsia="en-AU"/>
        </w:rPr>
      </w:pPr>
      <w:r>
        <w:rPr>
          <w:lang w:eastAsia="en-AU"/>
        </w:rPr>
        <w:t>Applicants/</w:t>
      </w:r>
      <w:r w:rsidR="00760E96">
        <w:rPr>
          <w:lang w:eastAsia="en-AU"/>
        </w:rPr>
        <w:t>Application based</w:t>
      </w:r>
      <w:r w:rsidR="000A0BCC">
        <w:rPr>
          <w:lang w:eastAsia="en-AU"/>
        </w:rPr>
        <w:t>:</w:t>
      </w:r>
    </w:p>
    <w:p w14:paraId="29AB4B00" w14:textId="75EE4FAF" w:rsidR="000B4A4A" w:rsidRDefault="000B4A4A" w:rsidP="00BA7960">
      <w:pPr>
        <w:pStyle w:val="NoSpacing"/>
        <w:numPr>
          <w:ilvl w:val="0"/>
          <w:numId w:val="25"/>
        </w:numPr>
        <w:rPr>
          <w:lang w:eastAsia="en-AU"/>
        </w:rPr>
      </w:pPr>
      <w:r>
        <w:rPr>
          <w:lang w:eastAsia="en-AU"/>
        </w:rPr>
        <w:t>It is expected that a maximum of 20 applications will be added per week</w:t>
      </w:r>
    </w:p>
    <w:p w14:paraId="5273F17F" w14:textId="628DDAEE" w:rsidR="000B4A4A" w:rsidRDefault="00CF704D" w:rsidP="00BA7960">
      <w:pPr>
        <w:pStyle w:val="NoSpacing"/>
        <w:numPr>
          <w:ilvl w:val="0"/>
          <w:numId w:val="25"/>
        </w:numPr>
        <w:rPr>
          <w:lang w:eastAsia="en-AU"/>
        </w:rPr>
      </w:pPr>
      <w:r>
        <w:rPr>
          <w:lang w:eastAsia="en-AU"/>
        </w:rPr>
        <w:t>1 in 50 will be a repeat applicant</w:t>
      </w:r>
    </w:p>
    <w:p w14:paraId="1B7CBA54" w14:textId="09EC4CF4" w:rsidR="00CF704D" w:rsidRDefault="008C5797" w:rsidP="00CF704D">
      <w:pPr>
        <w:pStyle w:val="ListParagraph"/>
        <w:numPr>
          <w:ilvl w:val="0"/>
          <w:numId w:val="25"/>
        </w:numPr>
        <w:rPr>
          <w:lang w:eastAsia="en-AU"/>
        </w:rPr>
      </w:pPr>
      <w:r>
        <w:rPr>
          <w:lang w:eastAsia="en-AU"/>
        </w:rPr>
        <w:t xml:space="preserve">Avg </w:t>
      </w:r>
      <w:r w:rsidR="00CF704D">
        <w:rPr>
          <w:lang w:eastAsia="en-AU"/>
        </w:rPr>
        <w:t>1.</w:t>
      </w:r>
      <w:r w:rsidR="005B72A8">
        <w:rPr>
          <w:lang w:eastAsia="en-AU"/>
        </w:rPr>
        <w:t>7</w:t>
      </w:r>
      <w:r w:rsidR="00CF704D">
        <w:rPr>
          <w:lang w:eastAsia="en-AU"/>
        </w:rPr>
        <w:t>5 degrees per applicant</w:t>
      </w:r>
    </w:p>
    <w:p w14:paraId="17605752" w14:textId="3F0EAC6F" w:rsidR="00D62CDB" w:rsidRDefault="008C5797" w:rsidP="00CF704D">
      <w:pPr>
        <w:pStyle w:val="ListParagraph"/>
        <w:numPr>
          <w:ilvl w:val="0"/>
          <w:numId w:val="25"/>
        </w:numPr>
        <w:rPr>
          <w:lang w:eastAsia="en-AU"/>
        </w:rPr>
      </w:pPr>
      <w:r>
        <w:rPr>
          <w:lang w:eastAsia="en-AU"/>
        </w:rPr>
        <w:t xml:space="preserve">Avg </w:t>
      </w:r>
      <w:r w:rsidR="00D62CDB">
        <w:rPr>
          <w:lang w:eastAsia="en-AU"/>
        </w:rPr>
        <w:t>2 referees per application</w:t>
      </w:r>
    </w:p>
    <w:p w14:paraId="1B04DFE4" w14:textId="30F9E6EE" w:rsidR="00CF704D" w:rsidRDefault="008C5797" w:rsidP="00CF704D">
      <w:pPr>
        <w:pStyle w:val="ListParagraph"/>
        <w:numPr>
          <w:ilvl w:val="0"/>
          <w:numId w:val="25"/>
        </w:numPr>
        <w:rPr>
          <w:lang w:eastAsia="en-AU"/>
        </w:rPr>
      </w:pPr>
      <w:r>
        <w:rPr>
          <w:lang w:eastAsia="en-AU"/>
        </w:rPr>
        <w:t xml:space="preserve">Avg </w:t>
      </w:r>
      <w:r w:rsidR="00CF704D">
        <w:rPr>
          <w:lang w:eastAsia="en-AU"/>
        </w:rPr>
        <w:t>0.6 visas per applicant</w:t>
      </w:r>
    </w:p>
    <w:p w14:paraId="0EFE421C" w14:textId="7E1D12AC" w:rsidR="00CF704D" w:rsidRDefault="008C5797" w:rsidP="00CF704D">
      <w:pPr>
        <w:pStyle w:val="ListParagraph"/>
        <w:numPr>
          <w:ilvl w:val="0"/>
          <w:numId w:val="25"/>
        </w:numPr>
        <w:rPr>
          <w:lang w:eastAsia="en-AU"/>
        </w:rPr>
      </w:pPr>
      <w:r>
        <w:rPr>
          <w:lang w:eastAsia="en-AU"/>
        </w:rPr>
        <w:t xml:space="preserve">Avg </w:t>
      </w:r>
      <w:r w:rsidR="00CF704D">
        <w:rPr>
          <w:lang w:eastAsia="en-AU"/>
        </w:rPr>
        <w:t>0.6 publication per applicant</w:t>
      </w:r>
    </w:p>
    <w:p w14:paraId="21DF4F9F" w14:textId="62581106" w:rsidR="00CF704D" w:rsidRDefault="008C5797" w:rsidP="00CF704D">
      <w:pPr>
        <w:pStyle w:val="ListParagraph"/>
        <w:numPr>
          <w:ilvl w:val="0"/>
          <w:numId w:val="25"/>
        </w:numPr>
        <w:rPr>
          <w:lang w:eastAsia="en-AU"/>
        </w:rPr>
      </w:pPr>
      <w:r>
        <w:rPr>
          <w:lang w:eastAsia="en-AU"/>
        </w:rPr>
        <w:t xml:space="preserve">Avg 4 </w:t>
      </w:r>
      <w:r w:rsidR="003A2BD3">
        <w:rPr>
          <w:lang w:eastAsia="en-AU"/>
        </w:rPr>
        <w:t xml:space="preserve"> documents per </w:t>
      </w:r>
      <w:r w:rsidR="00456546">
        <w:rPr>
          <w:lang w:eastAsia="en-AU"/>
        </w:rPr>
        <w:t>applicant</w:t>
      </w:r>
    </w:p>
    <w:p w14:paraId="72F44FCB" w14:textId="77777777" w:rsidR="00F94714" w:rsidRDefault="00F94714" w:rsidP="00F94714">
      <w:pPr>
        <w:pStyle w:val="ListParagraph"/>
        <w:numPr>
          <w:ilvl w:val="0"/>
          <w:numId w:val="25"/>
        </w:numPr>
        <w:rPr>
          <w:lang w:eastAsia="en-AU"/>
        </w:rPr>
      </w:pPr>
      <w:r>
        <w:rPr>
          <w:lang w:eastAsia="en-AU"/>
        </w:rPr>
        <w:t>4 research areas per application</w:t>
      </w:r>
    </w:p>
    <w:p w14:paraId="3850D004" w14:textId="77777777" w:rsidR="00F94714" w:rsidRDefault="00F94714" w:rsidP="00F94714">
      <w:pPr>
        <w:pStyle w:val="ListParagraph"/>
        <w:numPr>
          <w:ilvl w:val="0"/>
          <w:numId w:val="25"/>
        </w:numPr>
        <w:rPr>
          <w:lang w:eastAsia="en-AU"/>
        </w:rPr>
      </w:pPr>
      <w:r>
        <w:rPr>
          <w:lang w:eastAsia="en-AU"/>
        </w:rPr>
        <w:t>An application will be revised 2-10 times</w:t>
      </w:r>
    </w:p>
    <w:p w14:paraId="0015D2F2" w14:textId="45C116A6" w:rsidR="00391BC5" w:rsidRDefault="00391BC5" w:rsidP="00F94714">
      <w:pPr>
        <w:pStyle w:val="ListParagraph"/>
        <w:numPr>
          <w:ilvl w:val="0"/>
          <w:numId w:val="25"/>
        </w:numPr>
        <w:rPr>
          <w:lang w:eastAsia="en-AU"/>
        </w:rPr>
      </w:pPr>
      <w:r>
        <w:rPr>
          <w:lang w:eastAsia="en-AU"/>
        </w:rPr>
        <w:t>An application will involve 3-10 correspondences</w:t>
      </w:r>
    </w:p>
    <w:p w14:paraId="5528CAA8" w14:textId="044BEA99" w:rsidR="00760E96" w:rsidRDefault="00760E96" w:rsidP="00235765">
      <w:pPr>
        <w:pStyle w:val="ListParagraph"/>
        <w:numPr>
          <w:ilvl w:val="0"/>
          <w:numId w:val="25"/>
        </w:numPr>
        <w:rPr>
          <w:lang w:eastAsia="en-AU"/>
        </w:rPr>
      </w:pPr>
      <w:r>
        <w:rPr>
          <w:lang w:eastAsia="en-AU"/>
        </w:rPr>
        <w:t>On average applications will be</w:t>
      </w:r>
      <w:r w:rsidR="008C5F4E">
        <w:rPr>
          <w:lang w:eastAsia="en-AU"/>
        </w:rPr>
        <w:t xml:space="preserve"> 70</w:t>
      </w:r>
      <w:r>
        <w:rPr>
          <w:lang w:eastAsia="en-AU"/>
        </w:rPr>
        <w:t>% complete</w:t>
      </w:r>
      <w:r w:rsidR="008C5F4E">
        <w:rPr>
          <w:lang w:eastAsia="en-AU"/>
        </w:rPr>
        <w:t xml:space="preserve"> (no proposal)</w:t>
      </w:r>
    </w:p>
    <w:p w14:paraId="1FE80068" w14:textId="6F739066" w:rsidR="008C5F4E" w:rsidRDefault="008C5F4E" w:rsidP="00235765">
      <w:pPr>
        <w:pStyle w:val="ListParagraph"/>
        <w:numPr>
          <w:ilvl w:val="0"/>
          <w:numId w:val="25"/>
        </w:numPr>
        <w:rPr>
          <w:lang w:eastAsia="en-AU"/>
        </w:rPr>
      </w:pPr>
      <w:r>
        <w:rPr>
          <w:lang w:eastAsia="en-AU"/>
        </w:rPr>
        <w:t>On average applicnts will be 80% complete ()</w:t>
      </w:r>
    </w:p>
    <w:p w14:paraId="35F51E5F" w14:textId="12980A90" w:rsidR="00760E96" w:rsidRDefault="00760E96" w:rsidP="00760E96">
      <w:pPr>
        <w:pStyle w:val="NoSpacing"/>
        <w:rPr>
          <w:lang w:eastAsia="en-AU"/>
        </w:rPr>
      </w:pPr>
      <w:r>
        <w:rPr>
          <w:lang w:eastAsia="en-AU"/>
        </w:rPr>
        <w:t>Staff Based</w:t>
      </w:r>
      <w:r w:rsidR="004F4306">
        <w:rPr>
          <w:lang w:eastAsia="en-AU"/>
        </w:rPr>
        <w:t>:</w:t>
      </w:r>
    </w:p>
    <w:p w14:paraId="6C897B0B" w14:textId="0BAF316C" w:rsidR="00456546" w:rsidRDefault="00760E96" w:rsidP="00504168">
      <w:pPr>
        <w:pStyle w:val="NoSpacing"/>
        <w:numPr>
          <w:ilvl w:val="0"/>
          <w:numId w:val="27"/>
        </w:numPr>
        <w:rPr>
          <w:lang w:eastAsia="en-AU"/>
        </w:rPr>
      </w:pPr>
      <w:r>
        <w:rPr>
          <w:lang w:eastAsia="en-AU"/>
        </w:rPr>
        <w:t>A staff member will work in 5 areas</w:t>
      </w:r>
    </w:p>
    <w:p w14:paraId="51C720F6" w14:textId="5848CDDB" w:rsidR="00760E96" w:rsidRDefault="00760E96" w:rsidP="00504168">
      <w:pPr>
        <w:pStyle w:val="NoSpacing"/>
        <w:numPr>
          <w:ilvl w:val="0"/>
          <w:numId w:val="27"/>
        </w:numPr>
        <w:rPr>
          <w:lang w:eastAsia="en-AU"/>
        </w:rPr>
      </w:pPr>
      <w:r>
        <w:rPr>
          <w:lang w:eastAsia="en-AU"/>
        </w:rPr>
        <w:t>A staff member will flag 5 applications per year</w:t>
      </w:r>
    </w:p>
    <w:p w14:paraId="3866BC0B" w14:textId="12AEE099" w:rsidR="00760E96" w:rsidRDefault="00760E96" w:rsidP="00504168">
      <w:pPr>
        <w:pStyle w:val="NoSpacing"/>
        <w:numPr>
          <w:ilvl w:val="0"/>
          <w:numId w:val="27"/>
        </w:numPr>
        <w:rPr>
          <w:lang w:eastAsia="en-AU"/>
        </w:rPr>
      </w:pPr>
      <w:r>
        <w:rPr>
          <w:lang w:eastAsia="en-AU"/>
        </w:rPr>
        <w:t>Will state they will supervise 2 applications per year</w:t>
      </w:r>
    </w:p>
    <w:p w14:paraId="08BE9736" w14:textId="025C0993" w:rsidR="009D6BF9" w:rsidRDefault="009D6BF9" w:rsidP="00504168">
      <w:pPr>
        <w:pStyle w:val="NoSpacing"/>
        <w:numPr>
          <w:ilvl w:val="0"/>
          <w:numId w:val="27"/>
        </w:numPr>
        <w:rPr>
          <w:lang w:eastAsia="en-AU"/>
        </w:rPr>
      </w:pPr>
      <w:r>
        <w:rPr>
          <w:lang w:eastAsia="en-AU"/>
        </w:rPr>
        <w:t xml:space="preserve">50 </w:t>
      </w:r>
      <w:r w:rsidR="005F468E">
        <w:rPr>
          <w:lang w:eastAsia="en-AU"/>
        </w:rPr>
        <w:t xml:space="preserve">staff members </w:t>
      </w:r>
      <w:r>
        <w:rPr>
          <w:lang w:eastAsia="en-AU"/>
        </w:rPr>
        <w:t xml:space="preserve">can supervise, </w:t>
      </w:r>
      <w:r w:rsidR="005F468E">
        <w:rPr>
          <w:lang w:eastAsia="en-AU"/>
        </w:rPr>
        <w:t xml:space="preserve">50 </w:t>
      </w:r>
      <w:r w:rsidR="008C5F4E">
        <w:rPr>
          <w:lang w:eastAsia="en-AU"/>
        </w:rPr>
        <w:t xml:space="preserve">staff members can </w:t>
      </w:r>
      <w:r w:rsidR="005F468E">
        <w:rPr>
          <w:lang w:eastAsia="en-AU"/>
        </w:rPr>
        <w:t>can</w:t>
      </w:r>
      <w:r w:rsidR="008C5F4E">
        <w:rPr>
          <w:lang w:eastAsia="en-AU"/>
        </w:rPr>
        <w:t>not supervise</w:t>
      </w:r>
    </w:p>
    <w:p w14:paraId="3E594941" w14:textId="77777777" w:rsidR="008C5F4E" w:rsidRDefault="008C5F4E" w:rsidP="008C5F4E">
      <w:pPr>
        <w:pStyle w:val="NoSpacing"/>
        <w:rPr>
          <w:lang w:eastAsia="en-AU"/>
        </w:rPr>
      </w:pPr>
    </w:p>
    <w:p w14:paraId="267C8960" w14:textId="77777777" w:rsidR="00760E96" w:rsidRDefault="00760E96" w:rsidP="00760E96">
      <w:pPr>
        <w:pStyle w:val="NoSpacing"/>
        <w:rPr>
          <w:lang w:eastAsia="en-AU"/>
        </w:rPr>
      </w:pPr>
    </w:p>
    <w:p w14:paraId="00AFF45C" w14:textId="7E3B9644" w:rsidR="00BA7960" w:rsidRDefault="00760E96" w:rsidP="00BA7960">
      <w:pPr>
        <w:rPr>
          <w:lang w:eastAsia="en-AU"/>
        </w:rPr>
      </w:pPr>
      <w:r>
        <w:rPr>
          <w:lang w:eastAsia="en-AU"/>
        </w:rPr>
        <w:t>Please</w:t>
      </w:r>
      <w:r w:rsidR="00BA7960">
        <w:rPr>
          <w:lang w:eastAsia="en-AU"/>
        </w:rPr>
        <w:t xml:space="preserve"> note that the majority of these</w:t>
      </w:r>
      <w:r w:rsidR="009D6BF9">
        <w:rPr>
          <w:lang w:eastAsia="en-AU"/>
        </w:rPr>
        <w:t xml:space="preserve"> assumptions</w:t>
      </w:r>
      <w:r w:rsidR="00BA7960">
        <w:rPr>
          <w:lang w:eastAsia="en-AU"/>
        </w:rPr>
        <w:t xml:space="preserve"> are purely speculative and should be considered in such a context</w:t>
      </w:r>
    </w:p>
    <w:p w14:paraId="2B84F308" w14:textId="77777777" w:rsidR="00543414" w:rsidRDefault="00543414" w:rsidP="00D15BED">
      <w:pPr>
        <w:ind w:left="360"/>
        <w:rPr>
          <w:lang w:eastAsia="en-AU"/>
        </w:rPr>
      </w:pPr>
    </w:p>
    <w:p w14:paraId="149599B1" w14:textId="7D35A66E" w:rsidR="00A106A0" w:rsidRDefault="00112F3E" w:rsidP="006D7F17">
      <w:pPr>
        <w:rPr>
          <w:lang w:eastAsia="en-AU"/>
        </w:rPr>
      </w:pPr>
      <w:r>
        <w:rPr>
          <w:lang w:eastAsia="en-AU"/>
        </w:rPr>
        <w:t>Hence the expected yearly growth for the relations is</w:t>
      </w:r>
    </w:p>
    <w:tbl>
      <w:tblPr>
        <w:tblStyle w:val="TableGrid"/>
        <w:tblW w:w="5000" w:type="pct"/>
        <w:tblLook w:val="04A0" w:firstRow="1" w:lastRow="0" w:firstColumn="1" w:lastColumn="0" w:noHBand="0" w:noVBand="1"/>
      </w:tblPr>
      <w:tblGrid>
        <w:gridCol w:w="1732"/>
        <w:gridCol w:w="3754"/>
        <w:gridCol w:w="3756"/>
      </w:tblGrid>
      <w:tr w:rsidR="00DB10C5" w14:paraId="4305644A" w14:textId="15662341" w:rsidTr="00DB10C5">
        <w:tc>
          <w:tcPr>
            <w:tcW w:w="937" w:type="pct"/>
          </w:tcPr>
          <w:p w14:paraId="6C72F28D" w14:textId="77777777" w:rsidR="00DB10C5" w:rsidRDefault="00DB10C5" w:rsidP="00CF704D">
            <w:pPr>
              <w:rPr>
                <w:lang w:eastAsia="en-AU"/>
              </w:rPr>
            </w:pPr>
            <w:r>
              <w:rPr>
                <w:lang w:eastAsia="en-AU"/>
              </w:rPr>
              <w:t>Table Name</w:t>
            </w:r>
          </w:p>
        </w:tc>
        <w:tc>
          <w:tcPr>
            <w:tcW w:w="2031" w:type="pct"/>
          </w:tcPr>
          <w:p w14:paraId="10CFF52D" w14:textId="6D82F6ED" w:rsidR="00DB10C5" w:rsidRDefault="00DB10C5" w:rsidP="00CF704D">
            <w:pPr>
              <w:rPr>
                <w:lang w:eastAsia="en-AU"/>
              </w:rPr>
            </w:pPr>
            <w:r>
              <w:rPr>
                <w:lang w:eastAsia="en-AU"/>
              </w:rPr>
              <w:t>%complete</w:t>
            </w:r>
          </w:p>
        </w:tc>
        <w:tc>
          <w:tcPr>
            <w:tcW w:w="2032" w:type="pct"/>
          </w:tcPr>
          <w:p w14:paraId="0A633295" w14:textId="4DE1E109" w:rsidR="00DB10C5" w:rsidRDefault="00DB10C5" w:rsidP="00CF704D">
            <w:pPr>
              <w:rPr>
                <w:lang w:eastAsia="en-AU"/>
              </w:rPr>
            </w:pPr>
            <w:r>
              <w:rPr>
                <w:lang w:eastAsia="en-AU"/>
              </w:rPr>
              <w:t>Increase per year (mb)</w:t>
            </w:r>
          </w:p>
        </w:tc>
      </w:tr>
      <w:tr w:rsidR="00DB10C5" w14:paraId="08C3ABF2" w14:textId="1A9839ED" w:rsidTr="00DB10C5">
        <w:tc>
          <w:tcPr>
            <w:tcW w:w="937" w:type="pct"/>
          </w:tcPr>
          <w:p w14:paraId="40E54180" w14:textId="77777777" w:rsidR="00DB10C5" w:rsidRDefault="00DB10C5" w:rsidP="00CF704D">
            <w:pPr>
              <w:rPr>
                <w:lang w:eastAsia="en-AU"/>
              </w:rPr>
            </w:pPr>
            <w:r w:rsidRPr="00730165">
              <w:t>Applicant</w:t>
            </w:r>
          </w:p>
        </w:tc>
        <w:tc>
          <w:tcPr>
            <w:tcW w:w="2031" w:type="pct"/>
            <w:vAlign w:val="center"/>
          </w:tcPr>
          <w:p w14:paraId="360EA471" w14:textId="32473083" w:rsidR="00DB10C5" w:rsidRDefault="008C5F4E" w:rsidP="00CF704D">
            <w:pPr>
              <w:rPr>
                <w:lang w:eastAsia="en-AU"/>
              </w:rPr>
            </w:pPr>
            <w:r>
              <w:rPr>
                <w:lang w:eastAsia="en-AU"/>
              </w:rPr>
              <w:t>40</w:t>
            </w:r>
          </w:p>
        </w:tc>
        <w:tc>
          <w:tcPr>
            <w:tcW w:w="2032" w:type="pct"/>
          </w:tcPr>
          <w:p w14:paraId="5CF2EAA0" w14:textId="77777777" w:rsidR="00DB10C5" w:rsidRDefault="00DB10C5" w:rsidP="00CF704D">
            <w:pPr>
              <w:rPr>
                <w:lang w:eastAsia="en-AU"/>
              </w:rPr>
            </w:pPr>
          </w:p>
        </w:tc>
      </w:tr>
      <w:tr w:rsidR="00DB10C5" w14:paraId="77AD7CD6" w14:textId="6E1FD86F" w:rsidTr="00DB10C5">
        <w:tc>
          <w:tcPr>
            <w:tcW w:w="937" w:type="pct"/>
          </w:tcPr>
          <w:p w14:paraId="55A8133E" w14:textId="77777777" w:rsidR="00DB10C5" w:rsidRDefault="00DB10C5" w:rsidP="00CF704D">
            <w:pPr>
              <w:rPr>
                <w:lang w:eastAsia="en-AU"/>
              </w:rPr>
            </w:pPr>
            <w:r w:rsidRPr="00730165">
              <w:t>Application</w:t>
            </w:r>
          </w:p>
        </w:tc>
        <w:tc>
          <w:tcPr>
            <w:tcW w:w="2031" w:type="pct"/>
            <w:vAlign w:val="center"/>
          </w:tcPr>
          <w:p w14:paraId="2BF7116F" w14:textId="5EC16C51" w:rsidR="00DB10C5" w:rsidRDefault="00DB10C5" w:rsidP="00CF704D">
            <w:pPr>
              <w:rPr>
                <w:lang w:eastAsia="en-AU"/>
              </w:rPr>
            </w:pPr>
          </w:p>
        </w:tc>
        <w:tc>
          <w:tcPr>
            <w:tcW w:w="2032" w:type="pct"/>
          </w:tcPr>
          <w:p w14:paraId="56BF1222" w14:textId="77777777" w:rsidR="00DB10C5" w:rsidRDefault="00DB10C5" w:rsidP="00CF704D">
            <w:pPr>
              <w:rPr>
                <w:lang w:eastAsia="en-AU"/>
              </w:rPr>
            </w:pPr>
          </w:p>
        </w:tc>
      </w:tr>
      <w:tr w:rsidR="00DB10C5" w14:paraId="7BA63F1B" w14:textId="7B278D45" w:rsidTr="00DB10C5">
        <w:tc>
          <w:tcPr>
            <w:tcW w:w="937" w:type="pct"/>
          </w:tcPr>
          <w:p w14:paraId="559B2596" w14:textId="77777777" w:rsidR="00DB10C5" w:rsidRDefault="00DB10C5" w:rsidP="00CF704D">
            <w:pPr>
              <w:rPr>
                <w:lang w:eastAsia="en-AU"/>
              </w:rPr>
            </w:pPr>
            <w:r w:rsidRPr="00730165">
              <w:t>Correspondence</w:t>
            </w:r>
          </w:p>
        </w:tc>
        <w:tc>
          <w:tcPr>
            <w:tcW w:w="2031" w:type="pct"/>
            <w:vAlign w:val="center"/>
          </w:tcPr>
          <w:p w14:paraId="3BFDD178" w14:textId="1DE6BABA" w:rsidR="00DB10C5" w:rsidRDefault="00DB10C5" w:rsidP="00CF704D">
            <w:pPr>
              <w:rPr>
                <w:lang w:eastAsia="en-AU"/>
              </w:rPr>
            </w:pPr>
          </w:p>
        </w:tc>
        <w:tc>
          <w:tcPr>
            <w:tcW w:w="2032" w:type="pct"/>
          </w:tcPr>
          <w:p w14:paraId="376397FD" w14:textId="77777777" w:rsidR="00DB10C5" w:rsidRDefault="00DB10C5" w:rsidP="00CF704D">
            <w:pPr>
              <w:rPr>
                <w:lang w:eastAsia="en-AU"/>
              </w:rPr>
            </w:pPr>
          </w:p>
        </w:tc>
      </w:tr>
      <w:tr w:rsidR="00DB10C5" w14:paraId="28080112" w14:textId="02CA8B92" w:rsidTr="00DB10C5">
        <w:tc>
          <w:tcPr>
            <w:tcW w:w="937" w:type="pct"/>
          </w:tcPr>
          <w:p w14:paraId="33CFE605" w14:textId="77777777" w:rsidR="00DB10C5" w:rsidRDefault="00DB10C5" w:rsidP="00CF704D">
            <w:pPr>
              <w:rPr>
                <w:lang w:eastAsia="en-AU"/>
              </w:rPr>
            </w:pPr>
            <w:r w:rsidRPr="00730165">
              <w:t>Decision</w:t>
            </w:r>
          </w:p>
        </w:tc>
        <w:tc>
          <w:tcPr>
            <w:tcW w:w="2031" w:type="pct"/>
            <w:vAlign w:val="center"/>
          </w:tcPr>
          <w:p w14:paraId="49B8275B" w14:textId="34057F4C" w:rsidR="00DB10C5" w:rsidRDefault="00DB10C5" w:rsidP="00CF704D">
            <w:pPr>
              <w:rPr>
                <w:lang w:eastAsia="en-AU"/>
              </w:rPr>
            </w:pPr>
          </w:p>
        </w:tc>
        <w:tc>
          <w:tcPr>
            <w:tcW w:w="2032" w:type="pct"/>
          </w:tcPr>
          <w:p w14:paraId="2F591E88" w14:textId="77777777" w:rsidR="00DB10C5" w:rsidRDefault="00DB10C5" w:rsidP="00CF704D">
            <w:pPr>
              <w:rPr>
                <w:lang w:eastAsia="en-AU"/>
              </w:rPr>
            </w:pPr>
          </w:p>
        </w:tc>
      </w:tr>
      <w:tr w:rsidR="00DB10C5" w14:paraId="6C45DDE3" w14:textId="08F50D9F" w:rsidTr="00DB10C5">
        <w:tc>
          <w:tcPr>
            <w:tcW w:w="937" w:type="pct"/>
          </w:tcPr>
          <w:p w14:paraId="561DE961" w14:textId="77777777" w:rsidR="00DB10C5" w:rsidRDefault="00DB10C5" w:rsidP="00CF704D">
            <w:pPr>
              <w:rPr>
                <w:lang w:eastAsia="en-AU"/>
              </w:rPr>
            </w:pPr>
            <w:r w:rsidRPr="00730165">
              <w:t>Degree</w:t>
            </w:r>
          </w:p>
        </w:tc>
        <w:tc>
          <w:tcPr>
            <w:tcW w:w="2031" w:type="pct"/>
            <w:vAlign w:val="center"/>
          </w:tcPr>
          <w:p w14:paraId="548EFFE9" w14:textId="50B9111D" w:rsidR="00DB10C5" w:rsidRDefault="00DB10C5" w:rsidP="00CF704D">
            <w:pPr>
              <w:rPr>
                <w:lang w:eastAsia="en-AU"/>
              </w:rPr>
            </w:pPr>
          </w:p>
        </w:tc>
        <w:tc>
          <w:tcPr>
            <w:tcW w:w="2032" w:type="pct"/>
          </w:tcPr>
          <w:p w14:paraId="3C183872" w14:textId="77777777" w:rsidR="00DB10C5" w:rsidRDefault="00DB10C5" w:rsidP="00CF704D">
            <w:pPr>
              <w:rPr>
                <w:lang w:eastAsia="en-AU"/>
              </w:rPr>
            </w:pPr>
          </w:p>
        </w:tc>
      </w:tr>
      <w:tr w:rsidR="00DB10C5" w14:paraId="2CD44130" w14:textId="083A4349" w:rsidTr="00DB10C5">
        <w:tc>
          <w:tcPr>
            <w:tcW w:w="937" w:type="pct"/>
          </w:tcPr>
          <w:p w14:paraId="4F5E3FCE" w14:textId="77777777" w:rsidR="00DB10C5" w:rsidRDefault="00DB10C5" w:rsidP="00CF704D">
            <w:pPr>
              <w:rPr>
                <w:lang w:eastAsia="en-AU"/>
              </w:rPr>
            </w:pPr>
            <w:r w:rsidRPr="00730165">
              <w:lastRenderedPageBreak/>
              <w:t>Document</w:t>
            </w:r>
          </w:p>
        </w:tc>
        <w:tc>
          <w:tcPr>
            <w:tcW w:w="2031" w:type="pct"/>
            <w:vAlign w:val="center"/>
          </w:tcPr>
          <w:p w14:paraId="6DC2A2DE" w14:textId="67E630F8" w:rsidR="00DB10C5" w:rsidRDefault="00DB10C5" w:rsidP="00CF704D">
            <w:pPr>
              <w:rPr>
                <w:lang w:eastAsia="en-AU"/>
              </w:rPr>
            </w:pPr>
          </w:p>
        </w:tc>
        <w:tc>
          <w:tcPr>
            <w:tcW w:w="2032" w:type="pct"/>
          </w:tcPr>
          <w:p w14:paraId="3E340124" w14:textId="77777777" w:rsidR="00DB10C5" w:rsidRDefault="00DB10C5" w:rsidP="00CF704D">
            <w:pPr>
              <w:rPr>
                <w:lang w:eastAsia="en-AU"/>
              </w:rPr>
            </w:pPr>
          </w:p>
        </w:tc>
      </w:tr>
      <w:tr w:rsidR="00DB10C5" w14:paraId="53ED5146" w14:textId="6C1C8FB4" w:rsidTr="00DB10C5">
        <w:tc>
          <w:tcPr>
            <w:tcW w:w="937" w:type="pct"/>
          </w:tcPr>
          <w:p w14:paraId="65D59924" w14:textId="77777777" w:rsidR="00DB10C5" w:rsidRDefault="00DB10C5" w:rsidP="00CF704D">
            <w:pPr>
              <w:rPr>
                <w:lang w:eastAsia="en-AU"/>
              </w:rPr>
            </w:pPr>
            <w:r w:rsidRPr="00730165">
              <w:t>Publication</w:t>
            </w:r>
          </w:p>
        </w:tc>
        <w:tc>
          <w:tcPr>
            <w:tcW w:w="2031" w:type="pct"/>
            <w:vAlign w:val="center"/>
          </w:tcPr>
          <w:p w14:paraId="4E60D797" w14:textId="54F55216" w:rsidR="00DB10C5" w:rsidRDefault="00DB10C5" w:rsidP="00CF704D">
            <w:pPr>
              <w:rPr>
                <w:lang w:eastAsia="en-AU"/>
              </w:rPr>
            </w:pPr>
          </w:p>
        </w:tc>
        <w:tc>
          <w:tcPr>
            <w:tcW w:w="2032" w:type="pct"/>
          </w:tcPr>
          <w:p w14:paraId="1EC1CD20" w14:textId="77777777" w:rsidR="00DB10C5" w:rsidRDefault="00DB10C5" w:rsidP="00CF704D">
            <w:pPr>
              <w:rPr>
                <w:lang w:eastAsia="en-AU"/>
              </w:rPr>
            </w:pPr>
          </w:p>
        </w:tc>
      </w:tr>
      <w:tr w:rsidR="00DB10C5" w14:paraId="4805D533" w14:textId="0BE70B49" w:rsidTr="00DB10C5">
        <w:tc>
          <w:tcPr>
            <w:tcW w:w="937" w:type="pct"/>
          </w:tcPr>
          <w:p w14:paraId="5253D760" w14:textId="77777777" w:rsidR="00DB10C5" w:rsidRDefault="00DB10C5" w:rsidP="00CF704D">
            <w:pPr>
              <w:rPr>
                <w:lang w:eastAsia="en-AU"/>
              </w:rPr>
            </w:pPr>
            <w:r w:rsidRPr="00730165">
              <w:t>Referee</w:t>
            </w:r>
          </w:p>
        </w:tc>
        <w:tc>
          <w:tcPr>
            <w:tcW w:w="2031" w:type="pct"/>
            <w:vAlign w:val="center"/>
          </w:tcPr>
          <w:p w14:paraId="757A5BC2" w14:textId="534E20CB" w:rsidR="00DB10C5" w:rsidRDefault="00DB10C5" w:rsidP="00CF704D">
            <w:pPr>
              <w:rPr>
                <w:lang w:eastAsia="en-AU"/>
              </w:rPr>
            </w:pPr>
          </w:p>
        </w:tc>
        <w:tc>
          <w:tcPr>
            <w:tcW w:w="2032" w:type="pct"/>
          </w:tcPr>
          <w:p w14:paraId="39A8AE03" w14:textId="77777777" w:rsidR="00DB10C5" w:rsidRDefault="00DB10C5" w:rsidP="00CF704D">
            <w:pPr>
              <w:rPr>
                <w:lang w:eastAsia="en-AU"/>
              </w:rPr>
            </w:pPr>
          </w:p>
        </w:tc>
      </w:tr>
      <w:tr w:rsidR="00DB10C5" w14:paraId="1D9C1295" w14:textId="17286F4D" w:rsidTr="00DB10C5">
        <w:tc>
          <w:tcPr>
            <w:tcW w:w="937" w:type="pct"/>
          </w:tcPr>
          <w:p w14:paraId="22D0D9E6" w14:textId="77777777" w:rsidR="00DB10C5" w:rsidRDefault="00DB10C5" w:rsidP="00CF704D">
            <w:pPr>
              <w:rPr>
                <w:lang w:eastAsia="en-AU"/>
              </w:rPr>
            </w:pPr>
            <w:r w:rsidRPr="00730165">
              <w:t>ResearchArea</w:t>
            </w:r>
          </w:p>
        </w:tc>
        <w:tc>
          <w:tcPr>
            <w:tcW w:w="2031" w:type="pct"/>
            <w:vAlign w:val="center"/>
          </w:tcPr>
          <w:p w14:paraId="41441443" w14:textId="7D1C181F" w:rsidR="00DB10C5" w:rsidRDefault="00DB10C5" w:rsidP="00CF704D">
            <w:pPr>
              <w:rPr>
                <w:lang w:eastAsia="en-AU"/>
              </w:rPr>
            </w:pPr>
          </w:p>
        </w:tc>
        <w:tc>
          <w:tcPr>
            <w:tcW w:w="2032" w:type="pct"/>
          </w:tcPr>
          <w:p w14:paraId="05429805" w14:textId="77777777" w:rsidR="00DB10C5" w:rsidRDefault="00DB10C5" w:rsidP="00CF704D">
            <w:pPr>
              <w:rPr>
                <w:lang w:eastAsia="en-AU"/>
              </w:rPr>
            </w:pPr>
          </w:p>
        </w:tc>
      </w:tr>
      <w:tr w:rsidR="00DB10C5" w14:paraId="4EFE29C7" w14:textId="66CEB063" w:rsidTr="00DB10C5">
        <w:tc>
          <w:tcPr>
            <w:tcW w:w="937" w:type="pct"/>
          </w:tcPr>
          <w:p w14:paraId="078192BB" w14:textId="77777777" w:rsidR="00DB10C5" w:rsidRDefault="00DB10C5" w:rsidP="00CF704D">
            <w:pPr>
              <w:rPr>
                <w:lang w:eastAsia="en-AU"/>
              </w:rPr>
            </w:pPr>
            <w:r w:rsidRPr="00730165">
              <w:t>University Staff Member</w:t>
            </w:r>
          </w:p>
        </w:tc>
        <w:tc>
          <w:tcPr>
            <w:tcW w:w="2031" w:type="pct"/>
            <w:vAlign w:val="center"/>
          </w:tcPr>
          <w:p w14:paraId="10E6D70B" w14:textId="28DE40C7" w:rsidR="00DB10C5" w:rsidRDefault="00DB10C5" w:rsidP="00CF704D">
            <w:pPr>
              <w:rPr>
                <w:lang w:eastAsia="en-AU"/>
              </w:rPr>
            </w:pPr>
          </w:p>
        </w:tc>
        <w:tc>
          <w:tcPr>
            <w:tcW w:w="2032" w:type="pct"/>
          </w:tcPr>
          <w:p w14:paraId="2251A520" w14:textId="77777777" w:rsidR="00DB10C5" w:rsidRDefault="00DB10C5" w:rsidP="00CF704D">
            <w:pPr>
              <w:rPr>
                <w:lang w:eastAsia="en-AU"/>
              </w:rPr>
            </w:pPr>
          </w:p>
        </w:tc>
      </w:tr>
      <w:tr w:rsidR="00DB10C5" w14:paraId="4C82B6C6" w14:textId="31388A54" w:rsidTr="00DB10C5">
        <w:tc>
          <w:tcPr>
            <w:tcW w:w="937" w:type="pct"/>
          </w:tcPr>
          <w:p w14:paraId="0795981B" w14:textId="77777777" w:rsidR="00DB10C5" w:rsidRDefault="00DB10C5" w:rsidP="00CF704D">
            <w:pPr>
              <w:rPr>
                <w:lang w:eastAsia="en-AU"/>
              </w:rPr>
            </w:pPr>
            <w:r w:rsidRPr="00730165">
              <w:t>Visa</w:t>
            </w:r>
          </w:p>
        </w:tc>
        <w:tc>
          <w:tcPr>
            <w:tcW w:w="2031" w:type="pct"/>
            <w:vAlign w:val="center"/>
          </w:tcPr>
          <w:p w14:paraId="10F8EB00" w14:textId="38066628" w:rsidR="00DB10C5" w:rsidRDefault="00DB10C5" w:rsidP="00CF704D">
            <w:pPr>
              <w:rPr>
                <w:lang w:eastAsia="en-AU"/>
              </w:rPr>
            </w:pPr>
          </w:p>
        </w:tc>
        <w:tc>
          <w:tcPr>
            <w:tcW w:w="2032" w:type="pct"/>
          </w:tcPr>
          <w:p w14:paraId="611F79DA" w14:textId="77777777" w:rsidR="00DB10C5" w:rsidRDefault="00DB10C5" w:rsidP="00CF704D">
            <w:pPr>
              <w:rPr>
                <w:lang w:eastAsia="en-AU"/>
              </w:rPr>
            </w:pPr>
          </w:p>
        </w:tc>
      </w:tr>
      <w:tr w:rsidR="00DB10C5" w14:paraId="29966D5B" w14:textId="0F928906" w:rsidTr="00DB10C5">
        <w:tc>
          <w:tcPr>
            <w:tcW w:w="937" w:type="pct"/>
          </w:tcPr>
          <w:p w14:paraId="4DAA97C8" w14:textId="77777777" w:rsidR="00DB10C5" w:rsidRDefault="00DB10C5" w:rsidP="00CF704D">
            <w:pPr>
              <w:rPr>
                <w:lang w:eastAsia="en-AU"/>
              </w:rPr>
            </w:pPr>
            <w:r>
              <w:rPr>
                <w:lang w:eastAsia="en-AU"/>
              </w:rPr>
              <w:t>Application_</w:t>
            </w:r>
          </w:p>
          <w:p w14:paraId="248DA2EF" w14:textId="77777777" w:rsidR="00DB10C5" w:rsidRDefault="00DB10C5" w:rsidP="00CF704D">
            <w:pPr>
              <w:rPr>
                <w:lang w:eastAsia="en-AU"/>
              </w:rPr>
            </w:pPr>
            <w:r>
              <w:rPr>
                <w:lang w:eastAsia="en-AU"/>
              </w:rPr>
              <w:t>Research_Area</w:t>
            </w:r>
          </w:p>
        </w:tc>
        <w:tc>
          <w:tcPr>
            <w:tcW w:w="2031" w:type="pct"/>
            <w:vAlign w:val="center"/>
          </w:tcPr>
          <w:p w14:paraId="68B0650B" w14:textId="32161D43" w:rsidR="00DB10C5" w:rsidRDefault="00DB10C5" w:rsidP="00CF704D">
            <w:pPr>
              <w:rPr>
                <w:lang w:eastAsia="en-AU"/>
              </w:rPr>
            </w:pPr>
          </w:p>
        </w:tc>
        <w:tc>
          <w:tcPr>
            <w:tcW w:w="2032" w:type="pct"/>
          </w:tcPr>
          <w:p w14:paraId="039F6315" w14:textId="77777777" w:rsidR="00DB10C5" w:rsidRDefault="00DB10C5" w:rsidP="00CF704D">
            <w:pPr>
              <w:rPr>
                <w:lang w:eastAsia="en-AU"/>
              </w:rPr>
            </w:pPr>
          </w:p>
        </w:tc>
      </w:tr>
      <w:tr w:rsidR="00DB10C5" w14:paraId="40F4D4A8" w14:textId="14A8BD13" w:rsidTr="00DB10C5">
        <w:tc>
          <w:tcPr>
            <w:tcW w:w="937" w:type="pct"/>
          </w:tcPr>
          <w:p w14:paraId="0AEDFDC6" w14:textId="77777777" w:rsidR="00DB10C5" w:rsidRDefault="00DB10C5" w:rsidP="00CF704D">
            <w:pPr>
              <w:rPr>
                <w:lang w:eastAsia="en-AU"/>
              </w:rPr>
            </w:pPr>
            <w:r>
              <w:rPr>
                <w:lang w:eastAsia="en-AU"/>
              </w:rPr>
              <w:t>Supervise As</w:t>
            </w:r>
          </w:p>
        </w:tc>
        <w:tc>
          <w:tcPr>
            <w:tcW w:w="2031" w:type="pct"/>
            <w:vAlign w:val="center"/>
          </w:tcPr>
          <w:p w14:paraId="672D53DE" w14:textId="3A2ADEED" w:rsidR="00DB10C5" w:rsidRDefault="00DB10C5" w:rsidP="00CF704D">
            <w:pPr>
              <w:rPr>
                <w:lang w:eastAsia="en-AU"/>
              </w:rPr>
            </w:pPr>
          </w:p>
        </w:tc>
        <w:tc>
          <w:tcPr>
            <w:tcW w:w="2032" w:type="pct"/>
          </w:tcPr>
          <w:p w14:paraId="286A4E55" w14:textId="77777777" w:rsidR="00DB10C5" w:rsidRDefault="00DB10C5" w:rsidP="00CF704D">
            <w:pPr>
              <w:rPr>
                <w:lang w:eastAsia="en-AU"/>
              </w:rPr>
            </w:pPr>
          </w:p>
        </w:tc>
      </w:tr>
      <w:tr w:rsidR="00DB10C5" w14:paraId="5A4A64E6" w14:textId="114BD0D9" w:rsidTr="00DB10C5">
        <w:tc>
          <w:tcPr>
            <w:tcW w:w="937" w:type="pct"/>
          </w:tcPr>
          <w:p w14:paraId="0B8EFB10" w14:textId="77777777" w:rsidR="00DB10C5" w:rsidRDefault="00DB10C5" w:rsidP="00CF704D">
            <w:pPr>
              <w:rPr>
                <w:lang w:eastAsia="en-AU"/>
              </w:rPr>
            </w:pPr>
            <w:r>
              <w:rPr>
                <w:lang w:eastAsia="en-AU"/>
              </w:rPr>
              <w:t>University Staff Member _Applicaiton</w:t>
            </w:r>
          </w:p>
        </w:tc>
        <w:tc>
          <w:tcPr>
            <w:tcW w:w="2031" w:type="pct"/>
            <w:vAlign w:val="center"/>
          </w:tcPr>
          <w:p w14:paraId="074259FA" w14:textId="2B29ADF3" w:rsidR="00DB10C5" w:rsidRDefault="00DB10C5" w:rsidP="00CF704D">
            <w:pPr>
              <w:rPr>
                <w:lang w:eastAsia="en-AU"/>
              </w:rPr>
            </w:pPr>
          </w:p>
        </w:tc>
        <w:tc>
          <w:tcPr>
            <w:tcW w:w="2032" w:type="pct"/>
          </w:tcPr>
          <w:p w14:paraId="2497D0A0" w14:textId="77777777" w:rsidR="00DB10C5" w:rsidRDefault="00DB10C5" w:rsidP="00CF704D">
            <w:pPr>
              <w:rPr>
                <w:lang w:eastAsia="en-AU"/>
              </w:rPr>
            </w:pPr>
          </w:p>
        </w:tc>
      </w:tr>
      <w:tr w:rsidR="00DB10C5" w14:paraId="5BE3FB43" w14:textId="6F2B6203" w:rsidTr="00DB10C5">
        <w:tc>
          <w:tcPr>
            <w:tcW w:w="937" w:type="pct"/>
          </w:tcPr>
          <w:p w14:paraId="730DA432" w14:textId="77777777" w:rsidR="00DB10C5" w:rsidRDefault="00DB10C5" w:rsidP="00CF704D">
            <w:pPr>
              <w:rPr>
                <w:lang w:eastAsia="en-AU"/>
              </w:rPr>
            </w:pPr>
            <w:r>
              <w:rPr>
                <w:lang w:eastAsia="en-AU"/>
              </w:rPr>
              <w:t>University Staff Member Research Area</w:t>
            </w:r>
          </w:p>
        </w:tc>
        <w:tc>
          <w:tcPr>
            <w:tcW w:w="2031" w:type="pct"/>
            <w:vAlign w:val="center"/>
          </w:tcPr>
          <w:p w14:paraId="6D60FE6F" w14:textId="3EAF7A92" w:rsidR="00DB10C5" w:rsidRDefault="00DB10C5" w:rsidP="00CF704D">
            <w:pPr>
              <w:rPr>
                <w:lang w:eastAsia="en-AU"/>
              </w:rPr>
            </w:pPr>
          </w:p>
        </w:tc>
        <w:tc>
          <w:tcPr>
            <w:tcW w:w="2032" w:type="pct"/>
          </w:tcPr>
          <w:p w14:paraId="6E5C0FC3" w14:textId="77777777" w:rsidR="00DB10C5" w:rsidRDefault="00DB10C5" w:rsidP="00CF704D">
            <w:pPr>
              <w:rPr>
                <w:lang w:eastAsia="en-AU"/>
              </w:rPr>
            </w:pPr>
          </w:p>
        </w:tc>
      </w:tr>
      <w:tr w:rsidR="00DB10C5" w14:paraId="59E24865" w14:textId="5CD5A3A6" w:rsidTr="00DB10C5">
        <w:tc>
          <w:tcPr>
            <w:tcW w:w="937" w:type="pct"/>
          </w:tcPr>
          <w:p w14:paraId="542B1161" w14:textId="77777777" w:rsidR="00DB10C5" w:rsidRDefault="00DB10C5" w:rsidP="00CF704D">
            <w:pPr>
              <w:rPr>
                <w:lang w:eastAsia="en-AU"/>
              </w:rPr>
            </w:pPr>
            <w:r>
              <w:rPr>
                <w:lang w:eastAsia="en-AU"/>
              </w:rPr>
              <w:t>University Staff Member Research Area 2</w:t>
            </w:r>
          </w:p>
        </w:tc>
        <w:tc>
          <w:tcPr>
            <w:tcW w:w="2031" w:type="pct"/>
            <w:vAlign w:val="center"/>
          </w:tcPr>
          <w:p w14:paraId="1346A07D" w14:textId="58026159" w:rsidR="00DB10C5" w:rsidRDefault="00DB10C5" w:rsidP="00CF704D">
            <w:pPr>
              <w:rPr>
                <w:lang w:eastAsia="en-AU"/>
              </w:rPr>
            </w:pPr>
          </w:p>
        </w:tc>
        <w:tc>
          <w:tcPr>
            <w:tcW w:w="2032" w:type="pct"/>
          </w:tcPr>
          <w:p w14:paraId="0AF4023B" w14:textId="77777777" w:rsidR="00DB10C5" w:rsidRDefault="00DB10C5" w:rsidP="00CF704D">
            <w:pPr>
              <w:rPr>
                <w:lang w:eastAsia="en-AU"/>
              </w:rPr>
            </w:pPr>
          </w:p>
        </w:tc>
      </w:tr>
    </w:tbl>
    <w:p w14:paraId="7BB369D9" w14:textId="77777777" w:rsidR="00112F3E" w:rsidRDefault="00112F3E" w:rsidP="006D7F17">
      <w:pPr>
        <w:rPr>
          <w:lang w:eastAsia="en-AU"/>
        </w:rPr>
      </w:pPr>
    </w:p>
    <w:p w14:paraId="35C5C170" w14:textId="77777777" w:rsidR="00112F3E" w:rsidRDefault="00112F3E" w:rsidP="006D7F17">
      <w:pPr>
        <w:rPr>
          <w:lang w:eastAsia="en-AU"/>
        </w:rPr>
      </w:pPr>
    </w:p>
    <w:p w14:paraId="7E9AB0B0" w14:textId="77777777" w:rsidR="00112F3E" w:rsidRDefault="00112F3E" w:rsidP="006D7F17">
      <w:pPr>
        <w:rPr>
          <w:lang w:eastAsia="en-AU"/>
        </w:rPr>
      </w:pPr>
    </w:p>
    <w:p w14:paraId="555D667D" w14:textId="096CE897" w:rsidR="007950AC" w:rsidRDefault="00504168" w:rsidP="007950AC">
      <w:pPr>
        <w:rPr>
          <w:lang w:eastAsia="en-AU"/>
        </w:rPr>
      </w:pPr>
      <w:hyperlink r:id="rId13" w:history="1">
        <w:r w:rsidR="00182A5B" w:rsidRPr="0060081E">
          <w:rPr>
            <w:rStyle w:val="Hyperlink"/>
            <w:lang w:eastAsia="en-AU"/>
          </w:rPr>
          <w:t>http://dev.mysql.com/doc/refman/5.5/en/storage-requirements.html</w:t>
        </w:r>
      </w:hyperlink>
    </w:p>
    <w:p w14:paraId="7EF9E824" w14:textId="78659C54" w:rsidR="005E4DF4" w:rsidRDefault="005E4DF4" w:rsidP="00597C9F">
      <w:pPr>
        <w:pStyle w:val="Heading1"/>
        <w:numPr>
          <w:ilvl w:val="0"/>
          <w:numId w:val="17"/>
        </w:numPr>
        <w:rPr>
          <w:lang w:eastAsia="en-AU"/>
        </w:rPr>
      </w:pPr>
      <w:bookmarkStart w:id="31" w:name="_Toc388077030"/>
      <w:r>
        <w:rPr>
          <w:lang w:eastAsia="en-AU"/>
        </w:rPr>
        <w:t>Design user views</w:t>
      </w:r>
      <w:bookmarkEnd w:id="31"/>
    </w:p>
    <w:p w14:paraId="0AB47B62" w14:textId="1ABF63EB" w:rsidR="003314BF" w:rsidRDefault="00EE29DD" w:rsidP="003314BF">
      <w:pPr>
        <w:rPr>
          <w:lang w:eastAsia="en-AU"/>
        </w:rPr>
      </w:pPr>
      <w:r>
        <w:rPr>
          <w:lang w:eastAsia="en-AU"/>
        </w:rPr>
        <w:t xml:space="preserve">The database has four possible views </w:t>
      </w:r>
      <w:r w:rsidR="003406C2">
        <w:rPr>
          <w:lang w:eastAsia="en-AU"/>
        </w:rPr>
        <w:t xml:space="preserve">each inheriting the previous view, </w:t>
      </w:r>
      <w:r>
        <w:rPr>
          <w:lang w:eastAsia="en-AU"/>
        </w:rPr>
        <w:t>as outlined by the initial requirements documentation</w:t>
      </w:r>
      <w:r w:rsidR="003406C2">
        <w:rPr>
          <w:lang w:eastAsia="en-AU"/>
        </w:rPr>
        <w:t>.</w:t>
      </w:r>
    </w:p>
    <w:p w14:paraId="28AC9F30" w14:textId="77777777" w:rsidR="00EE29DD" w:rsidRDefault="00EE29DD" w:rsidP="003406C2">
      <w:pPr>
        <w:pStyle w:val="NoSpacing"/>
        <w:rPr>
          <w:lang w:eastAsia="en-AU"/>
        </w:rPr>
      </w:pPr>
      <w:r>
        <w:rPr>
          <w:lang w:eastAsia="en-AU"/>
        </w:rPr>
        <w:t xml:space="preserve">These are </w:t>
      </w:r>
    </w:p>
    <w:p w14:paraId="569FAB5D" w14:textId="750A4AE8" w:rsidR="00EE29DD" w:rsidRDefault="00E46D87" w:rsidP="00EE29DD">
      <w:pPr>
        <w:pStyle w:val="ListParagraph"/>
        <w:numPr>
          <w:ilvl w:val="0"/>
          <w:numId w:val="22"/>
        </w:numPr>
        <w:rPr>
          <w:lang w:eastAsia="en-AU"/>
        </w:rPr>
      </w:pPr>
      <w:ins w:id="32" w:author="shorny" w:date="2014-06-07T19:11:00Z">
        <w:r>
          <w:rPr>
            <w:lang w:eastAsia="en-AU"/>
          </w:rPr>
          <w:t>Views for all staff, including professional, academic and RHD staff</w:t>
        </w:r>
      </w:ins>
      <w:del w:id="33" w:author="shorny" w:date="2014-06-07T19:11:00Z">
        <w:r w:rsidR="00EE29DD" w:rsidDel="00E46D87">
          <w:rPr>
            <w:lang w:eastAsia="en-AU"/>
          </w:rPr>
          <w:delText>A ‘professional staff view’</w:delText>
        </w:r>
      </w:del>
    </w:p>
    <w:p w14:paraId="603B16CE" w14:textId="6039B3B1" w:rsidR="00EE29DD" w:rsidDel="0013401C" w:rsidRDefault="005952EC" w:rsidP="00EE29DD">
      <w:pPr>
        <w:pStyle w:val="ListParagraph"/>
        <w:numPr>
          <w:ilvl w:val="1"/>
          <w:numId w:val="22"/>
        </w:numPr>
        <w:rPr>
          <w:del w:id="34" w:author="shorny" w:date="2014-06-07T19:12:00Z"/>
          <w:lang w:eastAsia="en-AU"/>
        </w:rPr>
      </w:pPr>
      <w:del w:id="35" w:author="shorny" w:date="2014-06-07T19:12:00Z">
        <w:r w:rsidDel="0013401C">
          <w:rPr>
            <w:lang w:eastAsia="en-AU"/>
          </w:rPr>
          <w:delText>Rights</w:delText>
        </w:r>
        <w:r w:rsidR="00EE29DD" w:rsidDel="0013401C">
          <w:rPr>
            <w:lang w:eastAsia="en-AU"/>
          </w:rPr>
          <w:delText xml:space="preserve"> consists of  insert, read and update rights to all tables</w:delText>
        </w:r>
        <w:r w:rsidDel="0013401C">
          <w:rPr>
            <w:lang w:eastAsia="en-AU"/>
          </w:rPr>
          <w:delText xml:space="preserve"> except insert into the as supervisor </w:delText>
        </w:r>
        <w:r w:rsidR="00120F19" w:rsidDel="0013401C">
          <w:rPr>
            <w:lang w:eastAsia="en-AU"/>
          </w:rPr>
          <w:delText>relation</w:delText>
        </w:r>
        <w:r w:rsidDel="0013401C">
          <w:rPr>
            <w:lang w:eastAsia="en-AU"/>
          </w:rPr>
          <w:delText xml:space="preserve"> (perhaps)</w:delText>
        </w:r>
      </w:del>
    </w:p>
    <w:p w14:paraId="09342D62" w14:textId="7BAE1504" w:rsidR="005952EC" w:rsidRDefault="005952EC" w:rsidP="00CF704D">
      <w:pPr>
        <w:pStyle w:val="ListParagraph"/>
        <w:numPr>
          <w:ilvl w:val="1"/>
          <w:numId w:val="22"/>
        </w:numPr>
        <w:rPr>
          <w:lang w:eastAsia="en-AU"/>
        </w:rPr>
      </w:pPr>
      <w:del w:id="36" w:author="shorny" w:date="2014-06-07T19:12:00Z">
        <w:r w:rsidDel="0013401C">
          <w:rPr>
            <w:lang w:eastAsia="en-AU"/>
          </w:rPr>
          <w:delText>Their info Displays</w:delText>
        </w:r>
        <w:r w:rsidR="008A2831" w:rsidDel="0013401C">
          <w:rPr>
            <w:lang w:eastAsia="en-AU"/>
          </w:rPr>
          <w:delText xml:space="preserve"> </w:delText>
        </w:r>
        <w:r w:rsidDel="0013401C">
          <w:rPr>
            <w:lang w:eastAsia="en-AU"/>
          </w:rPr>
          <w:delText>f</w:delText>
        </w:r>
        <w:r w:rsidR="008A2831" w:rsidDel="0013401C">
          <w:rPr>
            <w:lang w:eastAsia="en-AU"/>
          </w:rPr>
          <w:delText>lagged applications</w:delText>
        </w:r>
        <w:r w:rsidDel="0013401C">
          <w:rPr>
            <w:lang w:eastAsia="en-AU"/>
          </w:rPr>
          <w:delText>, Decision/comment History and Correspondence History</w:delText>
        </w:r>
      </w:del>
      <w:ins w:id="37" w:author="shorny" w:date="2014-06-07T19:12:00Z">
        <w:r w:rsidR="0013401C">
          <w:rPr>
            <w:lang w:eastAsia="en-AU"/>
          </w:rPr>
          <w:t>Show all ongoing applications for which the current user staff member has an involvement</w:t>
        </w:r>
      </w:ins>
      <w:ins w:id="38" w:author="shorny" w:date="2014-06-08T08:36:00Z">
        <w:r w:rsidR="003A5684">
          <w:rPr>
            <w:lang w:eastAsia="en-AU"/>
          </w:rPr>
          <w:t xml:space="preserve">. The definition of involvement includes playing a supervision role, </w:t>
        </w:r>
        <w:r w:rsidR="00C53160">
          <w:rPr>
            <w:lang w:eastAsia="en-AU"/>
          </w:rPr>
          <w:t xml:space="preserve">having flagged the application, </w:t>
        </w:r>
      </w:ins>
      <w:ins w:id="39" w:author="shorny" w:date="2014-06-08T08:38:00Z">
        <w:r w:rsidR="00223DD5">
          <w:rPr>
            <w:lang w:eastAsia="en-AU"/>
          </w:rPr>
          <w:t xml:space="preserve">or </w:t>
        </w:r>
      </w:ins>
      <w:ins w:id="40" w:author="shorny" w:date="2014-06-08T08:37:00Z">
        <w:r w:rsidR="00223DD5">
          <w:rPr>
            <w:lang w:eastAsia="en-AU"/>
          </w:rPr>
          <w:t>being the staff member to most recently modify an application.</w:t>
        </w:r>
      </w:ins>
      <w:ins w:id="41" w:author="shorny" w:date="2014-06-08T08:56:00Z">
        <w:r w:rsidR="008B1F2B">
          <w:rPr>
            <w:lang w:eastAsia="en-AU"/>
          </w:rPr>
          <w:t xml:space="preserve"> The columns </w:t>
        </w:r>
      </w:ins>
      <w:ins w:id="42" w:author="shorny" w:date="2014-06-08T08:59:00Z">
        <w:r w:rsidR="00C74ECD">
          <w:rPr>
            <w:lang w:eastAsia="en-AU"/>
          </w:rPr>
          <w:t>of this will be selected to allow the users to identify the application and applicant</w:t>
        </w:r>
      </w:ins>
      <w:ins w:id="43" w:author="shorny" w:date="2014-06-08T09:59:00Z">
        <w:r w:rsidR="00681A59">
          <w:rPr>
            <w:lang w:eastAsia="en-AU"/>
          </w:rPr>
          <w:t xml:space="preserve"> and the role they are playing (e.g. primary supervisor etc)</w:t>
        </w:r>
      </w:ins>
      <w:ins w:id="44" w:author="shorny" w:date="2014-06-08T08:59:00Z">
        <w:r w:rsidR="00C74ECD">
          <w:rPr>
            <w:lang w:eastAsia="en-AU"/>
          </w:rPr>
          <w:t xml:space="preserve">, </w:t>
        </w:r>
      </w:ins>
      <w:ins w:id="45" w:author="shorny" w:date="2014-06-08T09:03:00Z">
        <w:r w:rsidR="00CD17AD">
          <w:rPr>
            <w:lang w:eastAsia="en-AU"/>
          </w:rPr>
          <w:t xml:space="preserve">and allow them to quickly </w:t>
        </w:r>
      </w:ins>
      <w:ins w:id="46" w:author="shorny" w:date="2014-06-08T09:04:00Z">
        <w:r w:rsidR="009C734D">
          <w:rPr>
            <w:lang w:eastAsia="en-AU"/>
          </w:rPr>
          <w:t>determine what the next stage of developing the application.</w:t>
        </w:r>
      </w:ins>
    </w:p>
    <w:p w14:paraId="7DF874B2" w14:textId="308202F1" w:rsidR="00EE29DD" w:rsidRDefault="00EE29DD" w:rsidP="00EE29DD">
      <w:pPr>
        <w:pStyle w:val="ListParagraph"/>
        <w:numPr>
          <w:ilvl w:val="0"/>
          <w:numId w:val="22"/>
        </w:numPr>
        <w:rPr>
          <w:lang w:eastAsia="en-AU"/>
        </w:rPr>
      </w:pPr>
      <w:r>
        <w:rPr>
          <w:lang w:eastAsia="en-AU"/>
        </w:rPr>
        <w:t xml:space="preserve">An ‘academic staff view’ </w:t>
      </w:r>
    </w:p>
    <w:p w14:paraId="73EA8931" w14:textId="0FD9B653" w:rsidR="00EE29DD" w:rsidDel="008326C0" w:rsidRDefault="00120F19" w:rsidP="00EE29DD">
      <w:pPr>
        <w:pStyle w:val="ListParagraph"/>
        <w:numPr>
          <w:ilvl w:val="1"/>
          <w:numId w:val="22"/>
        </w:numPr>
        <w:rPr>
          <w:del w:id="47" w:author="shorny" w:date="2014-06-08T10:03:00Z"/>
          <w:lang w:eastAsia="en-AU"/>
        </w:rPr>
      </w:pPr>
      <w:del w:id="48" w:author="shorny" w:date="2014-06-08T10:03:00Z">
        <w:r w:rsidDel="008326C0">
          <w:rPr>
            <w:lang w:eastAsia="en-AU"/>
          </w:rPr>
          <w:delText xml:space="preserve">Additional </w:delText>
        </w:r>
        <w:r w:rsidR="005952EC" w:rsidDel="008326C0">
          <w:rPr>
            <w:lang w:eastAsia="en-AU"/>
          </w:rPr>
          <w:delText xml:space="preserve">Rights </w:delText>
        </w:r>
        <w:r w:rsidDel="008326C0">
          <w:rPr>
            <w:lang w:eastAsia="en-AU"/>
          </w:rPr>
          <w:delText>include</w:delText>
        </w:r>
        <w:r w:rsidR="005952EC" w:rsidDel="008326C0">
          <w:rPr>
            <w:lang w:eastAsia="en-AU"/>
          </w:rPr>
          <w:delText xml:space="preserve"> of being able to insert themselves into the </w:delText>
        </w:r>
        <w:r w:rsidDel="008326C0">
          <w:rPr>
            <w:lang w:eastAsia="en-AU"/>
          </w:rPr>
          <w:delText>‘as supervise’ relation</w:delText>
        </w:r>
      </w:del>
    </w:p>
    <w:p w14:paraId="4FCE3D2F" w14:textId="77777777" w:rsidR="008326C0" w:rsidRDefault="005952EC" w:rsidP="00EE29DD">
      <w:pPr>
        <w:pStyle w:val="ListParagraph"/>
        <w:numPr>
          <w:ilvl w:val="1"/>
          <w:numId w:val="22"/>
        </w:numPr>
        <w:rPr>
          <w:ins w:id="49" w:author="shorny" w:date="2014-06-08T10:03:00Z"/>
          <w:lang w:eastAsia="en-AU"/>
        </w:rPr>
      </w:pPr>
      <w:del w:id="50" w:author="shorny" w:date="2014-06-08T10:03:00Z">
        <w:r w:rsidDel="008326C0">
          <w:rPr>
            <w:lang w:eastAsia="en-AU"/>
          </w:rPr>
          <w:delText>Their info Additionally Displays all the applicants they have stated they will supervise</w:delText>
        </w:r>
        <w:r w:rsidR="005E6769" w:rsidDel="008326C0">
          <w:rPr>
            <w:lang w:eastAsia="en-AU"/>
          </w:rPr>
          <w:delText>,</w:delText>
        </w:r>
      </w:del>
    </w:p>
    <w:p w14:paraId="6A5FA269" w14:textId="283A65E8" w:rsidR="005952EC" w:rsidRDefault="00C87EEB" w:rsidP="00EE29DD">
      <w:pPr>
        <w:pStyle w:val="ListParagraph"/>
        <w:numPr>
          <w:ilvl w:val="1"/>
          <w:numId w:val="22"/>
        </w:numPr>
        <w:rPr>
          <w:lang w:eastAsia="en-AU"/>
        </w:rPr>
      </w:pPr>
      <w:ins w:id="51" w:author="shorny" w:date="2014-06-08T10:03:00Z">
        <w:r>
          <w:rPr>
            <w:lang w:eastAsia="en-AU"/>
          </w:rPr>
          <w:t xml:space="preserve">A view </w:t>
        </w:r>
      </w:ins>
      <w:ins w:id="52" w:author="shorny" w:date="2014-06-08T10:24:00Z">
        <w:r>
          <w:rPr>
            <w:lang w:eastAsia="en-AU"/>
          </w:rPr>
          <w:t>for</w:t>
        </w:r>
      </w:ins>
      <w:ins w:id="53" w:author="shorny" w:date="2014-06-08T10:03:00Z">
        <w:r w:rsidR="008326C0">
          <w:rPr>
            <w:lang w:eastAsia="en-AU"/>
          </w:rPr>
          <w:t xml:space="preserve"> </w:t>
        </w:r>
        <w:r w:rsidR="00132EEC">
          <w:rPr>
            <w:lang w:eastAsia="en-AU"/>
          </w:rPr>
          <w:t xml:space="preserve">academic staff to list all </w:t>
        </w:r>
      </w:ins>
      <w:ins w:id="54" w:author="shorny" w:date="2014-06-08T10:05:00Z">
        <w:r w:rsidR="00132EEC">
          <w:rPr>
            <w:lang w:eastAsia="en-AU"/>
          </w:rPr>
          <w:t>recently added applications</w:t>
        </w:r>
      </w:ins>
      <w:del w:id="55" w:author="shorny" w:date="2014-06-08T10:03:00Z">
        <w:r w:rsidR="005E6769" w:rsidDel="00132EEC">
          <w:rPr>
            <w:lang w:eastAsia="en-AU"/>
          </w:rPr>
          <w:delText xml:space="preserve"> </w:delText>
        </w:r>
      </w:del>
      <w:ins w:id="56" w:author="shorny" w:date="2014-06-08T10:23:00Z">
        <w:r>
          <w:rPr>
            <w:lang w:eastAsia="en-AU"/>
          </w:rPr>
          <w:t xml:space="preserve">that are in research areas that the </w:t>
        </w:r>
      </w:ins>
      <w:ins w:id="57" w:author="shorny" w:date="2014-06-08T10:24:00Z">
        <w:r>
          <w:rPr>
            <w:lang w:eastAsia="en-AU"/>
          </w:rPr>
          <w:t>current user has registered as working in.</w:t>
        </w:r>
      </w:ins>
    </w:p>
    <w:p w14:paraId="38D420B8" w14:textId="369F90EB" w:rsidR="00EE29DD" w:rsidRDefault="00F14CE3" w:rsidP="00EE29DD">
      <w:pPr>
        <w:pStyle w:val="ListParagraph"/>
        <w:numPr>
          <w:ilvl w:val="0"/>
          <w:numId w:val="22"/>
        </w:numPr>
        <w:rPr>
          <w:lang w:eastAsia="en-AU"/>
        </w:rPr>
      </w:pPr>
      <w:ins w:id="58" w:author="shorny" w:date="2014-06-08T10:26:00Z">
        <w:r>
          <w:rPr>
            <w:lang w:eastAsia="en-AU"/>
          </w:rPr>
          <w:t xml:space="preserve">Views for </w:t>
        </w:r>
      </w:ins>
      <w:del w:id="59" w:author="shorny" w:date="2014-06-08T10:26:00Z">
        <w:r w:rsidR="00EE29DD" w:rsidDel="00F14CE3">
          <w:rPr>
            <w:lang w:eastAsia="en-AU"/>
          </w:rPr>
          <w:delText>An ‘</w:delText>
        </w:r>
      </w:del>
      <w:r w:rsidR="00EE29DD">
        <w:rPr>
          <w:lang w:eastAsia="en-AU"/>
        </w:rPr>
        <w:t xml:space="preserve">RHD Co-ordination </w:t>
      </w:r>
      <w:ins w:id="60" w:author="shorny" w:date="2014-06-08T10:26:00Z">
        <w:r>
          <w:rPr>
            <w:lang w:eastAsia="en-AU"/>
          </w:rPr>
          <w:t>staff</w:t>
        </w:r>
      </w:ins>
      <w:del w:id="61" w:author="shorny" w:date="2014-06-08T10:26:00Z">
        <w:r w:rsidR="00EE29DD" w:rsidDel="00F14CE3">
          <w:rPr>
            <w:lang w:eastAsia="en-AU"/>
          </w:rPr>
          <w:delText>view’</w:delText>
        </w:r>
        <w:r w:rsidR="005952EC" w:rsidDel="00F14CE3">
          <w:rPr>
            <w:lang w:eastAsia="en-AU"/>
          </w:rPr>
          <w:delText xml:space="preserve"> </w:delText>
        </w:r>
      </w:del>
      <w:ins w:id="62" w:author="shorny" w:date="2014-06-08T10:26:00Z">
        <w:r>
          <w:rPr>
            <w:lang w:eastAsia="en-AU"/>
          </w:rPr>
          <w:t>:</w:t>
        </w:r>
      </w:ins>
    </w:p>
    <w:p w14:paraId="201EDFC1" w14:textId="77E6476E" w:rsidR="00120F19" w:rsidRDefault="00120F19" w:rsidP="005952EC">
      <w:pPr>
        <w:pStyle w:val="ListParagraph"/>
        <w:numPr>
          <w:ilvl w:val="1"/>
          <w:numId w:val="22"/>
        </w:numPr>
        <w:rPr>
          <w:ins w:id="63" w:author="shorny" w:date="2014-06-08T17:00:00Z"/>
          <w:lang w:eastAsia="en-AU"/>
        </w:rPr>
      </w:pPr>
      <w:del w:id="64" w:author="shorny" w:date="2014-06-08T16:57:00Z">
        <w:r w:rsidDel="00736A6E">
          <w:rPr>
            <w:lang w:eastAsia="en-AU"/>
          </w:rPr>
          <w:delText>Additional Rights include being able to insert any staff member into the ‘as supervise’ relation</w:delText>
        </w:r>
      </w:del>
      <w:ins w:id="65" w:author="shorny" w:date="2014-06-08T16:57:00Z">
        <w:r w:rsidR="00736A6E">
          <w:rPr>
            <w:lang w:eastAsia="en-AU"/>
          </w:rPr>
          <w:t xml:space="preserve">List all the ongoing applications and </w:t>
        </w:r>
      </w:ins>
      <w:ins w:id="66" w:author="shorny" w:date="2014-06-08T17:00:00Z">
        <w:r w:rsidR="002F011C">
          <w:rPr>
            <w:lang w:eastAsia="en-AU"/>
          </w:rPr>
          <w:t>any staff member that has registered an involvement.</w:t>
        </w:r>
      </w:ins>
    </w:p>
    <w:p w14:paraId="2EA12A73" w14:textId="27CFC07F" w:rsidR="002F011C" w:rsidDel="00857696" w:rsidRDefault="00CA6D00" w:rsidP="00857696">
      <w:pPr>
        <w:pStyle w:val="ListParagraph"/>
        <w:numPr>
          <w:ilvl w:val="1"/>
          <w:numId w:val="22"/>
        </w:numPr>
        <w:rPr>
          <w:del w:id="67" w:author="shorny" w:date="2014-06-08T18:23:00Z"/>
          <w:lang w:eastAsia="en-AU"/>
        </w:rPr>
      </w:pPr>
      <w:ins w:id="68" w:author="shorny" w:date="2014-06-08T18:22:00Z">
        <w:r>
          <w:rPr>
            <w:lang w:eastAsia="en-AU"/>
          </w:rPr>
          <w:lastRenderedPageBreak/>
          <w:t>List all ongoing applications that currently haven</w:t>
        </w:r>
      </w:ins>
      <w:ins w:id="69" w:author="shorny" w:date="2014-06-08T18:23:00Z">
        <w:r>
          <w:rPr>
            <w:lang w:eastAsia="en-AU"/>
          </w:rPr>
          <w:t>’t had a primary supervisor assigned.</w:t>
        </w:r>
      </w:ins>
    </w:p>
    <w:p w14:paraId="659CBE9F" w14:textId="13A909E4" w:rsidR="005952EC" w:rsidDel="00857696" w:rsidRDefault="005952EC" w:rsidP="00014E05">
      <w:pPr>
        <w:pStyle w:val="ListParagraph"/>
        <w:numPr>
          <w:ilvl w:val="1"/>
          <w:numId w:val="22"/>
        </w:numPr>
        <w:rPr>
          <w:del w:id="70" w:author="shorny" w:date="2014-06-08T18:23:00Z"/>
          <w:lang w:eastAsia="en-AU"/>
        </w:rPr>
      </w:pPr>
      <w:del w:id="71" w:author="shorny" w:date="2014-06-08T18:23:00Z">
        <w:r w:rsidDel="00857696">
          <w:rPr>
            <w:lang w:eastAsia="en-AU"/>
          </w:rPr>
          <w:delText>Their info Additionally displays the applications and applicants they manage</w:delText>
        </w:r>
      </w:del>
    </w:p>
    <w:p w14:paraId="0A5B4480" w14:textId="507F8741" w:rsidR="005952EC" w:rsidDel="00857696" w:rsidRDefault="005952EC" w:rsidP="00A85691">
      <w:pPr>
        <w:pStyle w:val="ListParagraph"/>
        <w:numPr>
          <w:ilvl w:val="1"/>
          <w:numId w:val="22"/>
        </w:numPr>
        <w:rPr>
          <w:del w:id="72" w:author="shorny" w:date="2014-06-08T18:23:00Z"/>
          <w:lang w:eastAsia="en-AU"/>
        </w:rPr>
      </w:pPr>
      <w:del w:id="73" w:author="shorny" w:date="2014-06-08T18:23:00Z">
        <w:r w:rsidDel="00857696">
          <w:rPr>
            <w:lang w:eastAsia="en-AU"/>
          </w:rPr>
          <w:delText xml:space="preserve">Additionally Displays statistical information on the </w:delText>
        </w:r>
      </w:del>
    </w:p>
    <w:p w14:paraId="69C8CFD6" w14:textId="5FF67468" w:rsidR="005952EC" w:rsidDel="00857696" w:rsidRDefault="005952EC" w:rsidP="00857696">
      <w:pPr>
        <w:pStyle w:val="ListParagraph"/>
        <w:numPr>
          <w:ilvl w:val="1"/>
          <w:numId w:val="22"/>
        </w:numPr>
        <w:rPr>
          <w:del w:id="74" w:author="shorny" w:date="2014-06-08T18:23:00Z"/>
        </w:rPr>
        <w:pPrChange w:id="75" w:author="shorny" w:date="2014-06-08T18:23:00Z">
          <w:pPr>
            <w:pStyle w:val="ListParagraph"/>
            <w:numPr>
              <w:ilvl w:val="2"/>
              <w:numId w:val="22"/>
            </w:numPr>
            <w:suppressAutoHyphens/>
            <w:spacing w:after="0" w:line="240" w:lineRule="exact"/>
            <w:ind w:left="2160" w:hanging="360"/>
          </w:pPr>
        </w:pPrChange>
      </w:pPr>
      <w:del w:id="76" w:author="shorny" w:date="2014-06-08T18:23:00Z">
        <w:r w:rsidRPr="005952EC" w:rsidDel="00857696">
          <w:rPr>
            <w:rFonts w:eastAsia="CMR10"/>
          </w:rPr>
          <w:delText>number of applications being actively managed and their status</w:delText>
        </w:r>
      </w:del>
    </w:p>
    <w:p w14:paraId="2C637AA3" w14:textId="07C70D87" w:rsidR="005952EC" w:rsidDel="00857696" w:rsidRDefault="005952EC" w:rsidP="00857696">
      <w:pPr>
        <w:pStyle w:val="ListParagraph"/>
        <w:numPr>
          <w:ilvl w:val="1"/>
          <w:numId w:val="22"/>
        </w:numPr>
        <w:rPr>
          <w:del w:id="77" w:author="shorny" w:date="2014-06-08T18:23:00Z"/>
          <w:lang w:eastAsia="en-AU"/>
        </w:rPr>
        <w:pPrChange w:id="78" w:author="shorny" w:date="2014-06-08T18:23:00Z">
          <w:pPr>
            <w:numPr>
              <w:ilvl w:val="2"/>
              <w:numId w:val="22"/>
            </w:numPr>
            <w:suppressAutoHyphens/>
            <w:spacing w:after="0" w:line="240" w:lineRule="exact"/>
            <w:ind w:left="2160" w:hanging="360"/>
          </w:pPr>
        </w:pPrChange>
      </w:pPr>
      <w:del w:id="79" w:author="shorny" w:date="2014-06-08T18:23:00Z">
        <w:r w:rsidRPr="005952EC" w:rsidDel="00857696">
          <w:rPr>
            <w:rFonts w:eastAsia="CMR10"/>
          </w:rPr>
          <w:delText>speed of processing RHD applications, to help decide if the system is meeting performance requirements</w:delText>
        </w:r>
      </w:del>
    </w:p>
    <w:p w14:paraId="345BBB9C" w14:textId="1E1C362B" w:rsidR="00EE29DD" w:rsidDel="00857696" w:rsidRDefault="00EE29DD" w:rsidP="00857696">
      <w:pPr>
        <w:pStyle w:val="ListParagraph"/>
        <w:numPr>
          <w:ilvl w:val="1"/>
          <w:numId w:val="22"/>
        </w:numPr>
        <w:rPr>
          <w:del w:id="80" w:author="shorny" w:date="2014-06-08T18:23:00Z"/>
          <w:lang w:eastAsia="en-AU"/>
        </w:rPr>
        <w:pPrChange w:id="81" w:author="shorny" w:date="2014-06-08T18:23:00Z">
          <w:pPr>
            <w:pStyle w:val="ListParagraph"/>
            <w:numPr>
              <w:numId w:val="22"/>
            </w:numPr>
            <w:ind w:hanging="360"/>
          </w:pPr>
        </w:pPrChange>
      </w:pPr>
      <w:del w:id="82" w:author="shorny" w:date="2014-06-08T18:23:00Z">
        <w:r w:rsidDel="00857696">
          <w:rPr>
            <w:lang w:eastAsia="en-AU"/>
          </w:rPr>
          <w:delText xml:space="preserve">‘RHD admin view’ </w:delText>
        </w:r>
      </w:del>
    </w:p>
    <w:p w14:paraId="5948523A" w14:textId="0E86B9B8" w:rsidR="005952EC" w:rsidRDefault="005952EC" w:rsidP="00857696">
      <w:pPr>
        <w:pStyle w:val="ListParagraph"/>
        <w:numPr>
          <w:ilvl w:val="1"/>
          <w:numId w:val="22"/>
        </w:numPr>
        <w:rPr>
          <w:lang w:eastAsia="en-AU"/>
        </w:rPr>
      </w:pPr>
      <w:del w:id="83" w:author="shorny" w:date="2014-06-08T18:23:00Z">
        <w:r w:rsidDel="00857696">
          <w:rPr>
            <w:lang w:eastAsia="en-AU"/>
          </w:rPr>
          <w:delText>Has the right to delete</w:delText>
        </w:r>
        <w:r w:rsidR="00C2601C" w:rsidDel="00857696">
          <w:rPr>
            <w:lang w:eastAsia="en-AU"/>
          </w:rPr>
          <w:delText xml:space="preserve"> any tuple entry</w:delText>
        </w:r>
      </w:del>
    </w:p>
    <w:p w14:paraId="544BBB84" w14:textId="2E49CE6D" w:rsidR="005E4DF4" w:rsidRDefault="005E4DF4" w:rsidP="00597C9F">
      <w:pPr>
        <w:pStyle w:val="Heading1"/>
        <w:numPr>
          <w:ilvl w:val="0"/>
          <w:numId w:val="17"/>
        </w:numPr>
        <w:rPr>
          <w:lang w:eastAsia="en-AU"/>
        </w:rPr>
      </w:pPr>
      <w:bookmarkStart w:id="84" w:name="_Toc388077031"/>
      <w:r>
        <w:rPr>
          <w:lang w:eastAsia="en-AU"/>
        </w:rPr>
        <w:t>Design security mechanisms</w:t>
      </w:r>
      <w:bookmarkEnd w:id="84"/>
    </w:p>
    <w:p w14:paraId="56E49A7D" w14:textId="618F7194" w:rsidR="003314BF" w:rsidRDefault="003314BF" w:rsidP="003314BF">
      <w:pPr>
        <w:rPr>
          <w:lang w:eastAsia="en-AU"/>
        </w:rPr>
      </w:pPr>
      <w:r>
        <w:rPr>
          <w:lang w:eastAsia="en-AU"/>
        </w:rPr>
        <w:t>Deletion can only be performed by RHD Admin and this is assumed to occur very rarely</w:t>
      </w:r>
      <w:ins w:id="85" w:author="shorny" w:date="2014-06-08T18:23:00Z">
        <w:r w:rsidR="00857696">
          <w:rPr>
            <w:lang w:eastAsia="en-AU"/>
          </w:rPr>
          <w:t>.</w:t>
        </w:r>
      </w:ins>
    </w:p>
    <w:p w14:paraId="66C25E9E" w14:textId="494006AE" w:rsidR="00FF290B" w:rsidRDefault="00FF290B" w:rsidP="003314BF">
      <w:pPr>
        <w:rPr>
          <w:lang w:eastAsia="en-AU"/>
        </w:rPr>
      </w:pPr>
      <w:r>
        <w:rPr>
          <w:lang w:eastAsia="en-AU"/>
        </w:rPr>
        <w:t>Only staff members who can have the can supervise field set to true are able to state that they will supervise a RHD applicant for an application.</w:t>
      </w:r>
    </w:p>
    <w:p w14:paraId="1CAA2ABF" w14:textId="7CDC9710" w:rsidR="003314BF" w:rsidRDefault="00504168" w:rsidP="003314BF">
      <w:pPr>
        <w:rPr>
          <w:lang w:eastAsia="en-AU"/>
        </w:rPr>
      </w:pPr>
      <w:hyperlink r:id="rId14" w:history="1">
        <w:r w:rsidR="00181FF8" w:rsidRPr="009D1B6A">
          <w:rPr>
            <w:rStyle w:val="Hyperlink"/>
            <w:lang w:eastAsia="en-AU"/>
          </w:rPr>
          <w:t>http://www.greensql.com/content/mysql-security-best-practices-hardening-mysql-tips</w:t>
        </w:r>
      </w:hyperlink>
    </w:p>
    <w:p w14:paraId="673DD80B" w14:textId="47C61D00" w:rsidR="00181FF8" w:rsidRDefault="007C4474" w:rsidP="003314BF">
      <w:pPr>
        <w:rPr>
          <w:ins w:id="86" w:author="shorny" w:date="2014-06-08T18:31:00Z"/>
          <w:lang w:eastAsia="en-AU"/>
        </w:rPr>
      </w:pPr>
      <w:ins w:id="87" w:author="shorny" w:date="2014-06-08T18:27:00Z">
        <w:r>
          <w:rPr>
            <w:lang w:eastAsia="en-AU"/>
          </w:rPr>
          <w:t xml:space="preserve">We have adopted a </w:t>
        </w:r>
      </w:ins>
      <w:ins w:id="88" w:author="shorny" w:date="2014-06-08T18:31:00Z">
        <w:r>
          <w:rPr>
            <w:lang w:eastAsia="en-AU"/>
          </w:rPr>
          <w:t>light-touch to security design in this RHD database.</w:t>
        </w:r>
      </w:ins>
    </w:p>
    <w:p w14:paraId="5886D5D4" w14:textId="165ADE2D" w:rsidR="007C4474" w:rsidRDefault="007C4474" w:rsidP="003314BF">
      <w:pPr>
        <w:rPr>
          <w:ins w:id="89" w:author="shorny" w:date="2014-06-08T18:35:00Z"/>
          <w:lang w:eastAsia="en-AU"/>
        </w:rPr>
      </w:pPr>
      <w:ins w:id="90" w:author="shorny" w:date="2014-06-08T18:31:00Z">
        <w:r>
          <w:rPr>
            <w:lang w:eastAsia="en-AU"/>
          </w:rPr>
          <w:t>As the</w:t>
        </w:r>
      </w:ins>
      <w:ins w:id="91" w:author="shorny" w:date="2014-06-08T18:32:00Z">
        <w:r>
          <w:rPr>
            <w:lang w:eastAsia="en-AU"/>
          </w:rPr>
          <w:t xml:space="preserve"> </w:t>
        </w:r>
      </w:ins>
      <w:ins w:id="92" w:author="shorny" w:date="2014-06-08T18:31:00Z">
        <w:r>
          <w:rPr>
            <w:lang w:eastAsia="en-AU"/>
          </w:rPr>
          <w:t>RHD application process is not clearly designed</w:t>
        </w:r>
      </w:ins>
      <w:ins w:id="93" w:author="shorny" w:date="2014-06-08T18:32:00Z">
        <w:r>
          <w:rPr>
            <w:lang w:eastAsia="en-AU"/>
          </w:rPr>
          <w:t xml:space="preserve">, we want the database to support a </w:t>
        </w:r>
        <w:r w:rsidR="00C00D56">
          <w:rPr>
            <w:lang w:eastAsia="en-AU"/>
          </w:rPr>
          <w:t xml:space="preserve">diversity of workflows. </w:t>
        </w:r>
        <w:r w:rsidR="00AB1044">
          <w:rPr>
            <w:lang w:eastAsia="en-AU"/>
          </w:rPr>
          <w:t xml:space="preserve">This includes fostering </w:t>
        </w:r>
      </w:ins>
      <w:ins w:id="94" w:author="shorny" w:date="2014-06-08T18:33:00Z">
        <w:r w:rsidR="009B2833">
          <w:rPr>
            <w:lang w:eastAsia="en-AU"/>
          </w:rPr>
          <w:t>volunteerism by allowing any staff member to take ownership of applications</w:t>
        </w:r>
      </w:ins>
      <w:ins w:id="95" w:author="shorny" w:date="2014-06-08T18:35:00Z">
        <w:r w:rsidR="00304119">
          <w:rPr>
            <w:lang w:eastAsia="en-AU"/>
          </w:rPr>
          <w:t>.</w:t>
        </w:r>
      </w:ins>
    </w:p>
    <w:p w14:paraId="57BD3499" w14:textId="24F74DE4" w:rsidR="00995E5E" w:rsidRDefault="00995E5E" w:rsidP="003314BF">
      <w:pPr>
        <w:rPr>
          <w:ins w:id="96" w:author="shorny" w:date="2014-06-08T18:43:00Z"/>
          <w:lang w:eastAsia="en-AU"/>
        </w:rPr>
      </w:pPr>
      <w:ins w:id="97" w:author="shorny" w:date="2014-06-08T18:35:00Z">
        <w:r>
          <w:rPr>
            <w:lang w:eastAsia="en-AU"/>
          </w:rPr>
          <w:t xml:space="preserve">Hence, we </w:t>
        </w:r>
      </w:ins>
      <w:ins w:id="98" w:author="shorny" w:date="2014-06-08T18:41:00Z">
        <w:r w:rsidR="00575884">
          <w:rPr>
            <w:lang w:eastAsia="en-AU"/>
          </w:rPr>
          <w:t>grant</w:t>
        </w:r>
      </w:ins>
      <w:ins w:id="99" w:author="shorny" w:date="2014-06-08T18:35:00Z">
        <w:r>
          <w:rPr>
            <w:lang w:eastAsia="en-AU"/>
          </w:rPr>
          <w:t xml:space="preserve"> all staff members have </w:t>
        </w:r>
      </w:ins>
      <w:ins w:id="100" w:author="shorny" w:date="2014-06-08T18:41:00Z">
        <w:r w:rsidR="00575884">
          <w:rPr>
            <w:lang w:eastAsia="en-AU"/>
          </w:rPr>
          <w:t xml:space="preserve">the privilege to </w:t>
        </w:r>
      </w:ins>
      <w:ins w:id="101" w:author="shorny" w:date="2014-06-08T18:43:00Z">
        <w:r w:rsidR="00575884">
          <w:rPr>
            <w:lang w:eastAsia="en-AU"/>
          </w:rPr>
          <w:t>SELECT, UPDATE and INSERT on all tables in the database, save for the following exceptions.</w:t>
        </w:r>
      </w:ins>
    </w:p>
    <w:p w14:paraId="0EF69679" w14:textId="65327447" w:rsidR="00575884" w:rsidRDefault="00575884" w:rsidP="003314BF">
      <w:pPr>
        <w:rPr>
          <w:ins w:id="102" w:author="shorny" w:date="2014-06-08T22:30:00Z"/>
          <w:lang w:eastAsia="en-AU"/>
        </w:rPr>
      </w:pPr>
      <w:ins w:id="103" w:author="shorny" w:date="2014-06-08T18:43:00Z">
        <w:r>
          <w:rPr>
            <w:lang w:eastAsia="en-AU"/>
          </w:rPr>
          <w:t xml:space="preserve">Only database administrators </w:t>
        </w:r>
      </w:ins>
      <w:ins w:id="104" w:author="shorny" w:date="2014-06-08T18:44:00Z">
        <w:r>
          <w:rPr>
            <w:lang w:eastAsia="en-AU"/>
          </w:rPr>
          <w:t>are granted the privilege to UPDATE and INSERT to the `University Staff Member`</w:t>
        </w:r>
      </w:ins>
      <w:ins w:id="105" w:author="shorny" w:date="2014-06-08T22:30:00Z">
        <w:r w:rsidR="00546491">
          <w:rPr>
            <w:lang w:eastAsia="en-AU"/>
          </w:rPr>
          <w:t xml:space="preserve"> table.</w:t>
        </w:r>
      </w:ins>
    </w:p>
    <w:p w14:paraId="370A15BA" w14:textId="68ECF2FB" w:rsidR="00546491" w:rsidRDefault="00546491" w:rsidP="003314BF">
      <w:pPr>
        <w:rPr>
          <w:ins w:id="106" w:author="shorny" w:date="2014-06-08T22:31:00Z"/>
          <w:lang w:eastAsia="en-AU"/>
        </w:rPr>
      </w:pPr>
      <w:ins w:id="107" w:author="shorny" w:date="2014-06-08T22:30:00Z">
        <w:r>
          <w:rPr>
            <w:lang w:eastAsia="en-AU"/>
          </w:rPr>
          <w:t>There are areas of the database that ought not to be modified without the consent of certain others. For instance, no staff members should be registered as supervising an RHD application without their own consent. The other, similarly sensitive areas are: a staff member’s research areas and their oversight responsibilities for research areas; and which applications they have flagged.</w:t>
        </w:r>
      </w:ins>
    </w:p>
    <w:p w14:paraId="46C65571" w14:textId="1E9D45E3" w:rsidR="00833833" w:rsidRPr="003314BF" w:rsidRDefault="00833833" w:rsidP="003314BF">
      <w:pPr>
        <w:rPr>
          <w:lang w:eastAsia="en-AU"/>
        </w:rPr>
      </w:pPr>
      <w:ins w:id="108" w:author="shorny" w:date="2014-06-08T22:31:00Z">
        <w:r>
          <w:rPr>
            <w:lang w:eastAsia="en-AU"/>
          </w:rPr>
          <w:t xml:space="preserve">To </w:t>
        </w:r>
      </w:ins>
      <w:ins w:id="109" w:author="shorny" w:date="2014-06-09T06:01:00Z">
        <w:r w:rsidR="00D2055E">
          <w:rPr>
            <w:lang w:eastAsia="en-AU"/>
          </w:rPr>
          <w:t>address this issue, we log all</w:t>
        </w:r>
      </w:ins>
      <w:ins w:id="110" w:author="shorny" w:date="2014-06-09T06:05:00Z">
        <w:r w:rsidR="00C7486C">
          <w:rPr>
            <w:lang w:eastAsia="en-AU"/>
          </w:rPr>
          <w:t xml:space="preserve"> changes to the related tables </w:t>
        </w:r>
      </w:ins>
      <w:ins w:id="111" w:author="shorny" w:date="2014-06-09T06:10:00Z">
        <w:r w:rsidR="00C7486C">
          <w:rPr>
            <w:lang w:eastAsia="en-AU"/>
          </w:rPr>
          <w:t xml:space="preserve">so that the affected staff can be emailed summaries of such changes. </w:t>
        </w:r>
      </w:ins>
      <w:ins w:id="112" w:author="shorny" w:date="2014-06-09T06:13:00Z">
        <w:r w:rsidR="00D35082">
          <w:rPr>
            <w:lang w:eastAsia="en-AU"/>
          </w:rPr>
          <w:t>This design has the benefit of allowing any user to make changes to these areas so potentially sharing</w:t>
        </w:r>
      </w:ins>
      <w:ins w:id="113" w:author="shorny" w:date="2014-06-09T06:25:00Z">
        <w:r w:rsidR="00FE0FCB">
          <w:rPr>
            <w:lang w:eastAsia="en-AU"/>
          </w:rPr>
          <w:t xml:space="preserve"> widely</w:t>
        </w:r>
      </w:ins>
      <w:ins w:id="114" w:author="shorny" w:date="2014-06-09T06:13:00Z">
        <w:r w:rsidR="00D35082">
          <w:rPr>
            <w:lang w:eastAsia="en-AU"/>
          </w:rPr>
          <w:t xml:space="preserve"> the work of keeping </w:t>
        </w:r>
      </w:ins>
      <w:ins w:id="115" w:author="shorny" w:date="2014-06-09T06:21:00Z">
        <w:r w:rsidR="00D43280">
          <w:rPr>
            <w:lang w:eastAsia="en-AU"/>
          </w:rPr>
          <w:t xml:space="preserve">the database up-to-date. In addition, those staff directly affected by </w:t>
        </w:r>
      </w:ins>
      <w:ins w:id="116" w:author="shorny" w:date="2014-06-09T06:25:00Z">
        <w:r w:rsidR="00FE0FCB">
          <w:rPr>
            <w:lang w:eastAsia="en-AU"/>
          </w:rPr>
          <w:t>such changes can be automatically forwarded notifications of those changes.</w:t>
        </w:r>
      </w:ins>
      <w:ins w:id="117" w:author="shorny" w:date="2014-06-09T06:29:00Z">
        <w:r w:rsidR="00AB462C">
          <w:rPr>
            <w:lang w:eastAsia="en-AU"/>
          </w:rPr>
          <w:t xml:space="preserve"> By sharing more widely the responsibility for keeping this database up-to-date, we can minimise the extra time </w:t>
        </w:r>
        <w:r w:rsidR="004E0AE0">
          <w:rPr>
            <w:lang w:eastAsia="en-AU"/>
          </w:rPr>
          <w:t xml:space="preserve">academic staff in particular </w:t>
        </w:r>
      </w:ins>
      <w:ins w:id="118" w:author="shorny" w:date="2014-06-09T06:36:00Z">
        <w:r w:rsidR="004E0AE0">
          <w:rPr>
            <w:lang w:eastAsia="en-AU"/>
          </w:rPr>
          <w:t>need to spend on the system.</w:t>
        </w:r>
      </w:ins>
    </w:p>
    <w:p w14:paraId="6D2B3980" w14:textId="4C25A020" w:rsidR="005E4DF4" w:rsidRDefault="005E4DF4" w:rsidP="00597C9F">
      <w:pPr>
        <w:pStyle w:val="Heading1"/>
        <w:numPr>
          <w:ilvl w:val="0"/>
          <w:numId w:val="17"/>
        </w:numPr>
        <w:rPr>
          <w:lang w:eastAsia="en-AU"/>
        </w:rPr>
      </w:pPr>
      <w:bookmarkStart w:id="119" w:name="_Toc388077032"/>
      <w:r>
        <w:rPr>
          <w:lang w:eastAsia="en-AU"/>
        </w:rPr>
        <w:t>Introduce controlled redundancy if necessary</w:t>
      </w:r>
      <w:bookmarkEnd w:id="119"/>
    </w:p>
    <w:p w14:paraId="03BA839B" w14:textId="16DCF7FB" w:rsidR="00B513D9" w:rsidRDefault="0010377A" w:rsidP="003314BF">
      <w:pPr>
        <w:rPr>
          <w:ins w:id="120" w:author="shorny" w:date="2014-06-09T15:21:00Z"/>
          <w:lang w:eastAsia="en-AU"/>
        </w:rPr>
      </w:pPr>
      <w:ins w:id="121" w:author="shorny" w:date="2014-06-09T15:21:00Z">
        <w:r>
          <w:rPr>
            <w:lang w:eastAsia="en-AU"/>
          </w:rPr>
          <w:t xml:space="preserve">One form of redundancy that we already have in our design is the checklist feature. This is the set of </w:t>
        </w:r>
      </w:ins>
      <w:ins w:id="122" w:author="shorny" w:date="2014-06-09T15:31:00Z">
        <w:r w:rsidR="00247016">
          <w:rPr>
            <w:lang w:eastAsia="en-AU"/>
          </w:rPr>
          <w:t>ten</w:t>
        </w:r>
      </w:ins>
      <w:ins w:id="123" w:author="shorny" w:date="2014-06-09T15:21:00Z">
        <w:r>
          <w:rPr>
            <w:lang w:eastAsia="en-AU"/>
          </w:rPr>
          <w:t xml:space="preserve"> </w:t>
        </w:r>
      </w:ins>
      <w:ins w:id="124" w:author="shorny" w:date="2014-06-09T15:27:00Z">
        <w:r>
          <w:rPr>
            <w:lang w:eastAsia="en-AU"/>
          </w:rPr>
          <w:t xml:space="preserve">Boolean </w:t>
        </w:r>
      </w:ins>
      <w:ins w:id="125" w:author="shorny" w:date="2014-06-09T15:21:00Z">
        <w:r>
          <w:rPr>
            <w:lang w:eastAsia="en-AU"/>
          </w:rPr>
          <w:t xml:space="preserve">columns in the Application </w:t>
        </w:r>
      </w:ins>
      <w:ins w:id="126" w:author="shorny" w:date="2014-06-09T15:27:00Z">
        <w:r>
          <w:rPr>
            <w:lang w:eastAsia="en-AU"/>
          </w:rPr>
          <w:t xml:space="preserve">relation: </w:t>
        </w:r>
      </w:ins>
      <w:ins w:id="127" w:author="shorny" w:date="2014-06-09T15:28:00Z">
        <w:r>
          <w:rPr>
            <w:lang w:eastAsia="en-AU"/>
          </w:rPr>
          <w:t xml:space="preserve">AddressConfirmed, DegreeConfirmed, VisaStatusConfirmed, ProposalConfirmed, HasResearchAreas, HasPrimarySuper, PayMethodConfirmed, EngProfConfirmed, RefereesConfirmed and RequiresMoreInfo. </w:t>
        </w:r>
      </w:ins>
      <w:ins w:id="128" w:author="shorny" w:date="2014-06-09T15:31:00Z">
        <w:r w:rsidR="00247016">
          <w:rPr>
            <w:lang w:eastAsia="en-AU"/>
          </w:rPr>
          <w:t xml:space="preserve">All these values are derivable from </w:t>
        </w:r>
      </w:ins>
      <w:ins w:id="129" w:author="shorny" w:date="2014-06-09T15:32:00Z">
        <w:r w:rsidR="003332AB">
          <w:rPr>
            <w:lang w:eastAsia="en-AU"/>
          </w:rPr>
          <w:t xml:space="preserve">other primary values in the schema. But we summarise them here to: allow the human users of the system to control theses values </w:t>
        </w:r>
      </w:ins>
      <w:ins w:id="130" w:author="shorny" w:date="2014-06-09T15:33:00Z">
        <w:r w:rsidR="003332AB">
          <w:rPr>
            <w:lang w:eastAsia="en-AU"/>
          </w:rPr>
          <w:t>in a flexible way</w:t>
        </w:r>
      </w:ins>
      <w:ins w:id="131" w:author="shorny" w:date="2014-06-09T15:32:00Z">
        <w:r w:rsidR="003332AB">
          <w:rPr>
            <w:lang w:eastAsia="en-AU"/>
          </w:rPr>
          <w:t xml:space="preserve">; and, </w:t>
        </w:r>
      </w:ins>
      <w:ins w:id="132" w:author="shorny" w:date="2014-06-09T15:33:00Z">
        <w:r w:rsidR="003332AB">
          <w:rPr>
            <w:lang w:eastAsia="en-AU"/>
          </w:rPr>
          <w:t>less importantly, to increase the performance of the system so that these values do not need to be recalculated frequently.</w:t>
        </w:r>
      </w:ins>
      <w:del w:id="133" w:author="shorny" w:date="2014-06-09T15:34:00Z">
        <w:r w:rsidR="003314BF" w:rsidDel="003332AB">
          <w:rPr>
            <w:lang w:eastAsia="en-AU"/>
          </w:rPr>
          <w:delText xml:space="preserve">The checklist </w:delText>
        </w:r>
        <w:r w:rsidR="00B513D9" w:rsidDel="003332AB">
          <w:rPr>
            <w:lang w:eastAsia="en-AU"/>
          </w:rPr>
          <w:delText xml:space="preserve">represents a form of controlled redundancy, </w:delText>
        </w:r>
      </w:del>
    </w:p>
    <w:p w14:paraId="0514D890" w14:textId="77777777" w:rsidR="0010377A" w:rsidRDefault="0010377A" w:rsidP="0010377A">
      <w:pPr>
        <w:rPr>
          <w:ins w:id="134" w:author="shorny" w:date="2014-06-09T15:21:00Z"/>
          <w:lang w:eastAsia="en-AU"/>
        </w:rPr>
      </w:pPr>
      <w:ins w:id="135" w:author="shorny" w:date="2014-06-09T15:21:00Z">
        <w:r>
          <w:rPr>
            <w:lang w:eastAsia="en-AU"/>
          </w:rPr>
          <w:t xml:space="preserve">We have decided to duplicate the </w:t>
        </w:r>
        <w:proofErr w:type="gramStart"/>
        <w:r>
          <w:rPr>
            <w:lang w:eastAsia="en-AU"/>
          </w:rPr>
          <w:t>Applicant(</w:t>
        </w:r>
        <w:proofErr w:type="gramEnd"/>
        <w:r>
          <w:rPr>
            <w:lang w:eastAsia="en-AU"/>
          </w:rPr>
          <w:t xml:space="preserve">Email) attribute into the Application table. As email is the most common medium for communicating with applicants, it will almost always be present </w:t>
        </w:r>
        <w:r>
          <w:rPr>
            <w:lang w:eastAsia="en-AU"/>
          </w:rPr>
          <w:lastRenderedPageBreak/>
          <w:t>when an email is received with new information to update an application, and conversely when working on an application without being prompted by an email, the address should be retrieved by the system to help the user identify the applicant and send a new email to them. The email address can also be useful for users to search their email clients’ for messages sent and received about an application. Of course, care will have to be taken to ensure that this redundant information doesn’t become inconsistent. This is an example of duplicating a non-key attribute across a 1:* relationship, which we expect to reduce the number of join operations on the Applicant, Application tables significantly. Also, email addresses aren’t likely to change very often, so keeping this information consistent across multiple redundant copies should not be too much work for a database system.</w:t>
        </w:r>
      </w:ins>
    </w:p>
    <w:p w14:paraId="0BC4BA23" w14:textId="77777777" w:rsidR="0010377A" w:rsidRDefault="0010377A" w:rsidP="0010377A">
      <w:pPr>
        <w:rPr>
          <w:ins w:id="136" w:author="shorny" w:date="2014-06-09T15:21:00Z"/>
          <w:lang w:eastAsia="en-AU"/>
        </w:rPr>
      </w:pPr>
      <w:ins w:id="137" w:author="shorny" w:date="2014-06-09T15:21:00Z">
        <w:r>
          <w:rPr>
            <w:lang w:eastAsia="en-AU"/>
          </w:rPr>
          <w:t>We also have considered other types of performance improvements by introducing controlled redundancy. We could combine one-to-one relationships, but we do not have any such relationships in our design. We could duplicate foreign key attributes across one-to-many relationships to reduce joins, but we do not have foreign key attributes used in joins sufficiently frequently to make this worthwhile. We could duplicate attributes in many-to-many relationships to reduce joins, but the many-to-many tables we have do not have many attributes. We considered introducing repeating groups, but decided there were no opportunities to do so in our design.</w:t>
        </w:r>
      </w:ins>
    </w:p>
    <w:p w14:paraId="15258AD2" w14:textId="77777777" w:rsidR="0010377A" w:rsidRDefault="0010377A" w:rsidP="0010377A">
      <w:pPr>
        <w:rPr>
          <w:ins w:id="138" w:author="shorny" w:date="2014-06-09T15:21:00Z"/>
          <w:lang w:eastAsia="en-AU"/>
        </w:rPr>
      </w:pPr>
      <w:ins w:id="139" w:author="shorny" w:date="2014-06-09T15:21:00Z">
        <w:r>
          <w:rPr>
            <w:lang w:eastAsia="en-AU"/>
          </w:rPr>
          <w:t>Creating extract tables is another way of increasing performance by introducing redundancy. We decided this would be best done in future once the system has been in use for a while. This would enable an accurate understanding of which frequently used reports slow the system down, and of those, for which it is appropriate to use potentially somewhat out-of-date data.</w:t>
        </w:r>
      </w:ins>
    </w:p>
    <w:p w14:paraId="5C4B540A" w14:textId="77777777" w:rsidR="0010377A" w:rsidRDefault="0010377A" w:rsidP="0010377A">
      <w:pPr>
        <w:rPr>
          <w:ins w:id="140" w:author="shorny" w:date="2014-06-09T15:21:00Z"/>
          <w:lang w:eastAsia="en-AU"/>
        </w:rPr>
      </w:pPr>
      <w:ins w:id="141" w:author="shorny" w:date="2014-06-09T15:21:00Z">
        <w:r>
          <w:rPr>
            <w:lang w:eastAsia="en-AU"/>
          </w:rPr>
          <w:t>Another strategy to increase performance is partitioning relations. The most obvious application of this strategy to our design is to perform a horizontal partition on the Application table, separating all ongoing applications from completed applications. As almost all lookups on that table are expected to be on ongoing relations, rather than slow these down by scanning through one table that contains all applications ever created, it could search over a far smaller partition of only the ongoing relations.</w:t>
        </w:r>
      </w:ins>
    </w:p>
    <w:p w14:paraId="50E3E70B" w14:textId="77777777" w:rsidR="0010377A" w:rsidRDefault="0010377A" w:rsidP="0010377A">
      <w:pPr>
        <w:rPr>
          <w:ins w:id="142" w:author="shorny" w:date="2014-06-09T15:21:00Z"/>
          <w:lang w:eastAsia="en-AU"/>
        </w:rPr>
      </w:pPr>
      <w:ins w:id="143" w:author="shorny" w:date="2014-06-09T15:21:00Z">
        <w:r>
          <w:rPr>
            <w:lang w:eastAsia="en-AU"/>
          </w:rPr>
          <w:t>Another way of achieving the same effect would be to create another copy of the Application table, and store all ongoing applications in the primary table, and move all complete applications to the secondary copy table. As this is not a common feature of database management systems.</w:t>
        </w:r>
      </w:ins>
    </w:p>
    <w:p w14:paraId="0240A55F" w14:textId="77777777" w:rsidR="0010377A" w:rsidRPr="003314BF" w:rsidRDefault="0010377A" w:rsidP="003314BF">
      <w:pPr>
        <w:rPr>
          <w:lang w:eastAsia="en-AU"/>
        </w:rPr>
      </w:pPr>
    </w:p>
    <w:p w14:paraId="6080E6DD" w14:textId="7EA2040E" w:rsidR="005E4DF4" w:rsidRDefault="005E4DF4" w:rsidP="00597C9F">
      <w:pPr>
        <w:pStyle w:val="Heading1"/>
        <w:numPr>
          <w:ilvl w:val="0"/>
          <w:numId w:val="17"/>
        </w:numPr>
        <w:rPr>
          <w:ins w:id="144" w:author="shorny" w:date="2014-06-09T15:34:00Z"/>
          <w:lang w:eastAsia="en-AU"/>
        </w:rPr>
      </w:pPr>
      <w:bookmarkStart w:id="145" w:name="_Toc388077033"/>
      <w:r>
        <w:rPr>
          <w:lang w:eastAsia="en-AU"/>
        </w:rPr>
        <w:t>Create SQL scripts for data definition</w:t>
      </w:r>
      <w:bookmarkEnd w:id="145"/>
    </w:p>
    <w:p w14:paraId="50879C74" w14:textId="07955314" w:rsidR="00A85691" w:rsidRDefault="00005327" w:rsidP="00005327">
      <w:pPr>
        <w:pStyle w:val="Heading2"/>
        <w:divId w:val="1206136475"/>
        <w:rPr>
          <w:ins w:id="146" w:author="shorny" w:date="2014-06-09T15:48:00Z"/>
        </w:rPr>
        <w:pPrChange w:id="147" w:author="shorny" w:date="2014-06-09T17:34:00Z">
          <w:pPr>
            <w:pStyle w:val="HTMLPreformatted"/>
            <w:divId w:val="1206136475"/>
          </w:pPr>
        </w:pPrChange>
      </w:pPr>
      <w:ins w:id="148" w:author="shorny" w:date="2014-06-09T17:34:00Z">
        <w:r>
          <w:t>Create base tables, constraints and indexes</w:t>
        </w:r>
      </w:ins>
    </w:p>
    <w:p w14:paraId="7D89F504" w14:textId="77777777" w:rsidR="00A85691" w:rsidRPr="00A85691" w:rsidRDefault="00A85691">
      <w:pPr>
        <w:pStyle w:val="HTMLPreformatted"/>
        <w:divId w:val="1206136475"/>
        <w:rPr>
          <w:ins w:id="149" w:author="shorny" w:date="2014-06-09T15:48:00Z"/>
          <w:rStyle w:val="comment1"/>
          <w:sz w:val="18"/>
          <w:rPrChange w:id="150" w:author="shorny" w:date="2014-06-09T15:49:00Z">
            <w:rPr>
              <w:ins w:id="151" w:author="shorny" w:date="2014-06-09T15:48:00Z"/>
              <w:rStyle w:val="comment1"/>
            </w:rPr>
          </w:rPrChange>
        </w:rPr>
      </w:pPr>
      <w:ins w:id="152" w:author="shorny" w:date="2014-06-09T15:48:00Z">
        <w:r w:rsidRPr="00A85691">
          <w:rPr>
            <w:rStyle w:val="comment1"/>
            <w:sz w:val="18"/>
            <w:rPrChange w:id="153" w:author="shorny" w:date="2014-06-09T15:49:00Z">
              <w:rPr>
                <w:rStyle w:val="comment1"/>
              </w:rPr>
            </w:rPrChange>
          </w:rPr>
          <w:t>-- -----------------------------------------------------------------------------</w:t>
        </w:r>
      </w:ins>
    </w:p>
    <w:p w14:paraId="3089835B" w14:textId="77777777" w:rsidR="00A85691" w:rsidRPr="00A85691" w:rsidRDefault="00A85691">
      <w:pPr>
        <w:pStyle w:val="HTMLPreformatted"/>
        <w:divId w:val="1206136475"/>
        <w:rPr>
          <w:ins w:id="154" w:author="shorny" w:date="2014-06-09T15:48:00Z"/>
          <w:rStyle w:val="comment1"/>
          <w:sz w:val="18"/>
          <w:rPrChange w:id="155" w:author="shorny" w:date="2014-06-09T15:49:00Z">
            <w:rPr>
              <w:ins w:id="156" w:author="shorny" w:date="2014-06-09T15:48:00Z"/>
              <w:rStyle w:val="comment1"/>
            </w:rPr>
          </w:rPrChange>
        </w:rPr>
      </w:pPr>
      <w:ins w:id="157" w:author="shorny" w:date="2014-06-09T15:48:00Z">
        <w:r w:rsidRPr="00A85691">
          <w:rPr>
            <w:rStyle w:val="comment1"/>
            <w:sz w:val="18"/>
            <w:rPrChange w:id="158" w:author="shorny" w:date="2014-06-09T15:49:00Z">
              <w:rPr>
                <w:rStyle w:val="comment1"/>
              </w:rPr>
            </w:rPrChange>
          </w:rPr>
          <w:t>--</w:t>
        </w:r>
      </w:ins>
    </w:p>
    <w:p w14:paraId="2680F8ED" w14:textId="77777777" w:rsidR="00A85691" w:rsidRPr="00A85691" w:rsidRDefault="00A85691">
      <w:pPr>
        <w:pStyle w:val="HTMLPreformatted"/>
        <w:divId w:val="1206136475"/>
        <w:rPr>
          <w:ins w:id="159" w:author="shorny" w:date="2014-06-09T15:48:00Z"/>
          <w:rStyle w:val="comment1"/>
          <w:sz w:val="18"/>
          <w:rPrChange w:id="160" w:author="shorny" w:date="2014-06-09T15:49:00Z">
            <w:rPr>
              <w:ins w:id="161" w:author="shorny" w:date="2014-06-09T15:48:00Z"/>
              <w:rStyle w:val="comment1"/>
            </w:rPr>
          </w:rPrChange>
        </w:rPr>
      </w:pPr>
      <w:ins w:id="162" w:author="shorny" w:date="2014-06-09T15:48:00Z">
        <w:r w:rsidRPr="00A85691">
          <w:rPr>
            <w:rStyle w:val="comment1"/>
            <w:sz w:val="18"/>
            <w:rPrChange w:id="163" w:author="shorny" w:date="2014-06-09T15:49:00Z">
              <w:rPr>
                <w:rStyle w:val="comment1"/>
              </w:rPr>
            </w:rPrChange>
          </w:rPr>
          <w:t>-- Create or re-create the RHD tables, constraints and indexes</w:t>
        </w:r>
      </w:ins>
    </w:p>
    <w:p w14:paraId="3CDA5EC9" w14:textId="77777777" w:rsidR="00A85691" w:rsidRPr="00A85691" w:rsidRDefault="00A85691">
      <w:pPr>
        <w:pStyle w:val="HTMLPreformatted"/>
        <w:divId w:val="1206136475"/>
        <w:rPr>
          <w:ins w:id="164" w:author="shorny" w:date="2014-06-09T15:48:00Z"/>
          <w:rStyle w:val="comment1"/>
          <w:sz w:val="18"/>
          <w:rPrChange w:id="165" w:author="shorny" w:date="2014-06-09T15:49:00Z">
            <w:rPr>
              <w:ins w:id="166" w:author="shorny" w:date="2014-06-09T15:48:00Z"/>
              <w:rStyle w:val="comment1"/>
            </w:rPr>
          </w:rPrChange>
        </w:rPr>
      </w:pPr>
      <w:ins w:id="167" w:author="shorny" w:date="2014-06-09T15:48:00Z">
        <w:r w:rsidRPr="00A85691">
          <w:rPr>
            <w:rStyle w:val="comment1"/>
            <w:sz w:val="18"/>
            <w:rPrChange w:id="168" w:author="shorny" w:date="2014-06-09T15:49:00Z">
              <w:rPr>
                <w:rStyle w:val="comment1"/>
              </w:rPr>
            </w:rPrChange>
          </w:rPr>
          <w:t>--</w:t>
        </w:r>
      </w:ins>
    </w:p>
    <w:p w14:paraId="207311D3" w14:textId="77777777" w:rsidR="00A85691" w:rsidRPr="00A85691" w:rsidRDefault="00A85691">
      <w:pPr>
        <w:pStyle w:val="HTMLPreformatted"/>
        <w:divId w:val="1206136475"/>
        <w:rPr>
          <w:ins w:id="169" w:author="shorny" w:date="2014-06-09T15:48:00Z"/>
          <w:rStyle w:val="comment1"/>
          <w:sz w:val="18"/>
          <w:rPrChange w:id="170" w:author="shorny" w:date="2014-06-09T15:49:00Z">
            <w:rPr>
              <w:ins w:id="171" w:author="shorny" w:date="2014-06-09T15:48:00Z"/>
              <w:rStyle w:val="comment1"/>
            </w:rPr>
          </w:rPrChange>
        </w:rPr>
      </w:pPr>
      <w:ins w:id="172" w:author="shorny" w:date="2014-06-09T15:48:00Z">
        <w:r w:rsidRPr="00A85691">
          <w:rPr>
            <w:rStyle w:val="comment1"/>
            <w:sz w:val="18"/>
            <w:rPrChange w:id="173" w:author="shorny" w:date="2014-06-09T15:49:00Z">
              <w:rPr>
                <w:rStyle w:val="comment1"/>
              </w:rPr>
            </w:rPrChange>
          </w:rPr>
          <w:t>-- -----------------------------------------------------------------------------</w:t>
        </w:r>
      </w:ins>
    </w:p>
    <w:p w14:paraId="797F8618" w14:textId="77777777" w:rsidR="00A85691" w:rsidRPr="00A85691" w:rsidRDefault="00A85691">
      <w:pPr>
        <w:pStyle w:val="HTMLPreformatted"/>
        <w:divId w:val="1206136475"/>
        <w:rPr>
          <w:ins w:id="174" w:author="shorny" w:date="2014-06-09T15:48:00Z"/>
          <w:sz w:val="18"/>
          <w:rPrChange w:id="175" w:author="shorny" w:date="2014-06-09T15:49:00Z">
            <w:rPr>
              <w:ins w:id="176" w:author="shorny" w:date="2014-06-09T15:48:00Z"/>
            </w:rPr>
          </w:rPrChange>
        </w:rPr>
      </w:pPr>
    </w:p>
    <w:p w14:paraId="2C483AA2" w14:textId="77777777" w:rsidR="00A85691" w:rsidRPr="00A85691" w:rsidRDefault="00A85691">
      <w:pPr>
        <w:pStyle w:val="HTMLPreformatted"/>
        <w:divId w:val="1206136475"/>
        <w:rPr>
          <w:ins w:id="177" w:author="shorny" w:date="2014-06-09T15:48:00Z"/>
          <w:rStyle w:val="comment1"/>
          <w:sz w:val="18"/>
          <w:rPrChange w:id="178" w:author="shorny" w:date="2014-06-09T15:49:00Z">
            <w:rPr>
              <w:ins w:id="179" w:author="shorny" w:date="2014-06-09T15:48:00Z"/>
              <w:rStyle w:val="comment1"/>
            </w:rPr>
          </w:rPrChange>
        </w:rPr>
      </w:pPr>
      <w:ins w:id="180" w:author="shorny" w:date="2014-06-09T15:48:00Z">
        <w:r w:rsidRPr="00A85691">
          <w:rPr>
            <w:rStyle w:val="comment1"/>
            <w:sz w:val="18"/>
            <w:rPrChange w:id="181" w:author="shorny" w:date="2014-06-09T15:49:00Z">
              <w:rPr>
                <w:rStyle w:val="comment1"/>
              </w:rPr>
            </w:rPrChange>
          </w:rPr>
          <w:t>-- -----------------------------------------------------------------------------</w:t>
        </w:r>
      </w:ins>
    </w:p>
    <w:p w14:paraId="69FE32B0" w14:textId="77777777" w:rsidR="00A85691" w:rsidRPr="00A85691" w:rsidRDefault="00A85691">
      <w:pPr>
        <w:pStyle w:val="HTMLPreformatted"/>
        <w:divId w:val="1206136475"/>
        <w:rPr>
          <w:ins w:id="182" w:author="shorny" w:date="2014-06-09T15:48:00Z"/>
          <w:rStyle w:val="comment1"/>
          <w:sz w:val="18"/>
          <w:rPrChange w:id="183" w:author="shorny" w:date="2014-06-09T15:49:00Z">
            <w:rPr>
              <w:ins w:id="184" w:author="shorny" w:date="2014-06-09T15:48:00Z"/>
              <w:rStyle w:val="comment1"/>
            </w:rPr>
          </w:rPrChange>
        </w:rPr>
      </w:pPr>
      <w:ins w:id="185" w:author="shorny" w:date="2014-06-09T15:48:00Z">
        <w:r w:rsidRPr="00A85691">
          <w:rPr>
            <w:rStyle w:val="comment1"/>
            <w:sz w:val="18"/>
            <w:rPrChange w:id="186" w:author="shorny" w:date="2014-06-09T15:49:00Z">
              <w:rPr>
                <w:rStyle w:val="comment1"/>
              </w:rPr>
            </w:rPrChange>
          </w:rPr>
          <w:t>-- Delete existing tables</w:t>
        </w:r>
      </w:ins>
    </w:p>
    <w:p w14:paraId="57EB81F9" w14:textId="77777777" w:rsidR="00A85691" w:rsidRPr="00A85691" w:rsidRDefault="00A85691">
      <w:pPr>
        <w:pStyle w:val="HTMLPreformatted"/>
        <w:divId w:val="1206136475"/>
        <w:rPr>
          <w:ins w:id="187" w:author="shorny" w:date="2014-06-09T15:48:00Z"/>
          <w:sz w:val="18"/>
          <w:rPrChange w:id="188" w:author="shorny" w:date="2014-06-09T15:49:00Z">
            <w:rPr>
              <w:ins w:id="189" w:author="shorny" w:date="2014-06-09T15:48:00Z"/>
            </w:rPr>
          </w:rPrChange>
        </w:rPr>
      </w:pPr>
    </w:p>
    <w:p w14:paraId="00E606DA" w14:textId="77777777" w:rsidR="00A85691" w:rsidRPr="00A85691" w:rsidRDefault="00A85691">
      <w:pPr>
        <w:pStyle w:val="HTMLPreformatted"/>
        <w:divId w:val="1206136475"/>
        <w:rPr>
          <w:ins w:id="190" w:author="shorny" w:date="2014-06-09T15:48:00Z"/>
          <w:sz w:val="18"/>
          <w:rPrChange w:id="191" w:author="shorny" w:date="2014-06-09T15:49:00Z">
            <w:rPr>
              <w:ins w:id="192" w:author="shorny" w:date="2014-06-09T15:48:00Z"/>
            </w:rPr>
          </w:rPrChange>
        </w:rPr>
      </w:pPr>
      <w:ins w:id="193" w:author="shorny" w:date="2014-06-09T15:48:00Z">
        <w:r w:rsidRPr="00A85691">
          <w:rPr>
            <w:rStyle w:val="keyword1"/>
            <w:sz w:val="18"/>
            <w:rPrChange w:id="194" w:author="shorny" w:date="2014-06-09T15:49:00Z">
              <w:rPr>
                <w:rStyle w:val="keyword1"/>
              </w:rPr>
            </w:rPrChange>
          </w:rPr>
          <w:t>SELECT</w:t>
        </w:r>
        <w:r w:rsidRPr="00A85691">
          <w:rPr>
            <w:sz w:val="18"/>
            <w:rPrChange w:id="195" w:author="shorny" w:date="2014-06-09T15:49:00Z">
              <w:rPr/>
            </w:rPrChange>
          </w:rPr>
          <w:t xml:space="preserve"> "Dropping </w:t>
        </w:r>
        <w:r w:rsidRPr="00A85691">
          <w:rPr>
            <w:rStyle w:val="keyword1"/>
            <w:sz w:val="18"/>
            <w:rPrChange w:id="196" w:author="shorny" w:date="2014-06-09T15:49:00Z">
              <w:rPr>
                <w:rStyle w:val="keyword1"/>
              </w:rPr>
            </w:rPrChange>
          </w:rPr>
          <w:t>existing</w:t>
        </w:r>
        <w:r w:rsidRPr="00A85691">
          <w:rPr>
            <w:sz w:val="18"/>
            <w:rPrChange w:id="197" w:author="shorny" w:date="2014-06-09T15:49:00Z">
              <w:rPr/>
            </w:rPrChange>
          </w:rPr>
          <w:t xml:space="preserve"> FK </w:t>
        </w:r>
        <w:r w:rsidRPr="00A85691">
          <w:rPr>
            <w:rStyle w:val="keyword1"/>
            <w:sz w:val="18"/>
            <w:rPrChange w:id="198" w:author="shorny" w:date="2014-06-09T15:49:00Z">
              <w:rPr>
                <w:rStyle w:val="keyword1"/>
              </w:rPr>
            </w:rPrChange>
          </w:rPr>
          <w:t>constraints</w:t>
        </w:r>
        <w:proofErr w:type="gramStart"/>
        <w:r w:rsidRPr="00A85691">
          <w:rPr>
            <w:sz w:val="18"/>
            <w:rPrChange w:id="199" w:author="shorny" w:date="2014-06-09T15:49:00Z">
              <w:rPr/>
            </w:rPrChange>
          </w:rPr>
          <w:t>" ;</w:t>
        </w:r>
        <w:proofErr w:type="gramEnd"/>
      </w:ins>
    </w:p>
    <w:p w14:paraId="13A1810F" w14:textId="77777777" w:rsidR="00A85691" w:rsidRPr="00A85691" w:rsidRDefault="00A85691">
      <w:pPr>
        <w:pStyle w:val="HTMLPreformatted"/>
        <w:divId w:val="1206136475"/>
        <w:rPr>
          <w:ins w:id="200" w:author="shorny" w:date="2014-06-09T15:48:00Z"/>
          <w:sz w:val="18"/>
          <w:rPrChange w:id="201" w:author="shorny" w:date="2014-06-09T15:49:00Z">
            <w:rPr>
              <w:ins w:id="202" w:author="shorny" w:date="2014-06-09T15:48:00Z"/>
            </w:rPr>
          </w:rPrChange>
        </w:rPr>
      </w:pPr>
      <w:ins w:id="203" w:author="shorny" w:date="2014-06-09T15:48:00Z">
        <w:r w:rsidRPr="00A85691">
          <w:rPr>
            <w:rStyle w:val="keyword1"/>
            <w:sz w:val="18"/>
            <w:rPrChange w:id="204" w:author="shorny" w:date="2014-06-09T15:49:00Z">
              <w:rPr>
                <w:rStyle w:val="keyword1"/>
              </w:rPr>
            </w:rPrChange>
          </w:rPr>
          <w:t>ALTER</w:t>
        </w:r>
        <w:r w:rsidRPr="00A85691">
          <w:rPr>
            <w:sz w:val="18"/>
            <w:rPrChange w:id="205" w:author="shorny" w:date="2014-06-09T15:49:00Z">
              <w:rPr/>
            </w:rPrChange>
          </w:rPr>
          <w:t xml:space="preserve"> </w:t>
        </w:r>
        <w:r w:rsidRPr="00A85691">
          <w:rPr>
            <w:rStyle w:val="keyword1"/>
            <w:sz w:val="18"/>
            <w:rPrChange w:id="206" w:author="shorny" w:date="2014-06-09T15:49:00Z">
              <w:rPr>
                <w:rStyle w:val="keyword1"/>
              </w:rPr>
            </w:rPrChange>
          </w:rPr>
          <w:t>TABLE</w:t>
        </w:r>
        <w:r w:rsidRPr="00A85691">
          <w:rPr>
            <w:sz w:val="18"/>
            <w:rPrChange w:id="207" w:author="shorny" w:date="2014-06-09T15:49:00Z">
              <w:rPr/>
            </w:rPrChange>
          </w:rPr>
          <w:t xml:space="preserve"> </w:t>
        </w:r>
        <w:r w:rsidRPr="00A85691">
          <w:rPr>
            <w:rStyle w:val="function-name1"/>
            <w:sz w:val="18"/>
            <w:rPrChange w:id="208" w:author="shorny" w:date="2014-06-09T15:49:00Z">
              <w:rPr>
                <w:rStyle w:val="function-name1"/>
              </w:rPr>
            </w:rPrChange>
          </w:rPr>
          <w:t>Document</w:t>
        </w:r>
        <w:r w:rsidRPr="00A85691">
          <w:rPr>
            <w:sz w:val="18"/>
            <w:rPrChange w:id="209" w:author="shorny" w:date="2014-06-09T15:49:00Z">
              <w:rPr/>
            </w:rPrChange>
          </w:rPr>
          <w:t xml:space="preserve"> </w:t>
        </w:r>
        <w:r w:rsidRPr="00A85691">
          <w:rPr>
            <w:rStyle w:val="keyword1"/>
            <w:sz w:val="18"/>
            <w:rPrChange w:id="210" w:author="shorny" w:date="2014-06-09T15:49:00Z">
              <w:rPr>
                <w:rStyle w:val="keyword1"/>
              </w:rPr>
            </w:rPrChange>
          </w:rPr>
          <w:t>DROP</w:t>
        </w:r>
        <w:r w:rsidRPr="00A85691">
          <w:rPr>
            <w:sz w:val="18"/>
            <w:rPrChange w:id="211" w:author="shorny" w:date="2014-06-09T15:49:00Z">
              <w:rPr/>
            </w:rPrChange>
          </w:rPr>
          <w:t xml:space="preserve"> </w:t>
        </w:r>
        <w:r w:rsidRPr="00A85691">
          <w:rPr>
            <w:rStyle w:val="keyword1"/>
            <w:sz w:val="18"/>
            <w:rPrChange w:id="212" w:author="shorny" w:date="2014-06-09T15:49:00Z">
              <w:rPr>
                <w:rStyle w:val="keyword1"/>
              </w:rPr>
            </w:rPrChange>
          </w:rPr>
          <w:t>FOREIGN</w:t>
        </w:r>
        <w:r w:rsidRPr="00A85691">
          <w:rPr>
            <w:sz w:val="18"/>
            <w:rPrChange w:id="213" w:author="shorny" w:date="2014-06-09T15:49:00Z">
              <w:rPr/>
            </w:rPrChange>
          </w:rPr>
          <w:t xml:space="preserve"> </w:t>
        </w:r>
        <w:r w:rsidRPr="00A85691">
          <w:rPr>
            <w:rStyle w:val="keyword1"/>
            <w:sz w:val="18"/>
            <w:rPrChange w:id="214" w:author="shorny" w:date="2014-06-09T15:49:00Z">
              <w:rPr>
                <w:rStyle w:val="keyword1"/>
              </w:rPr>
            </w:rPrChange>
          </w:rPr>
          <w:t>KEY</w:t>
        </w:r>
        <w:r w:rsidRPr="00A85691">
          <w:rPr>
            <w:sz w:val="18"/>
            <w:rPrChange w:id="215" w:author="shorny" w:date="2014-06-09T15:49:00Z">
              <w:rPr/>
            </w:rPrChange>
          </w:rPr>
          <w:t xml:space="preserve"> associated;</w:t>
        </w:r>
      </w:ins>
    </w:p>
    <w:p w14:paraId="35E0E834" w14:textId="77777777" w:rsidR="00A85691" w:rsidRPr="00A85691" w:rsidRDefault="00A85691">
      <w:pPr>
        <w:pStyle w:val="HTMLPreformatted"/>
        <w:divId w:val="1206136475"/>
        <w:rPr>
          <w:ins w:id="216" w:author="shorny" w:date="2014-06-09T15:48:00Z"/>
          <w:sz w:val="18"/>
          <w:rPrChange w:id="217" w:author="shorny" w:date="2014-06-09T15:49:00Z">
            <w:rPr>
              <w:ins w:id="218" w:author="shorny" w:date="2014-06-09T15:48:00Z"/>
            </w:rPr>
          </w:rPrChange>
        </w:rPr>
      </w:pPr>
      <w:ins w:id="219" w:author="shorny" w:date="2014-06-09T15:48:00Z">
        <w:r w:rsidRPr="00A85691">
          <w:rPr>
            <w:rStyle w:val="keyword1"/>
            <w:sz w:val="18"/>
            <w:rPrChange w:id="220" w:author="shorny" w:date="2014-06-09T15:49:00Z">
              <w:rPr>
                <w:rStyle w:val="keyword1"/>
              </w:rPr>
            </w:rPrChange>
          </w:rPr>
          <w:t>ALTER</w:t>
        </w:r>
        <w:r w:rsidRPr="00A85691">
          <w:rPr>
            <w:sz w:val="18"/>
            <w:rPrChange w:id="221" w:author="shorny" w:date="2014-06-09T15:49:00Z">
              <w:rPr/>
            </w:rPrChange>
          </w:rPr>
          <w:t xml:space="preserve"> </w:t>
        </w:r>
        <w:r w:rsidRPr="00A85691">
          <w:rPr>
            <w:rStyle w:val="keyword1"/>
            <w:sz w:val="18"/>
            <w:rPrChange w:id="222" w:author="shorny" w:date="2014-06-09T15:49:00Z">
              <w:rPr>
                <w:rStyle w:val="keyword1"/>
              </w:rPr>
            </w:rPrChange>
          </w:rPr>
          <w:t>TABLE</w:t>
        </w:r>
        <w:r w:rsidRPr="00A85691">
          <w:rPr>
            <w:sz w:val="18"/>
            <w:rPrChange w:id="223" w:author="shorny" w:date="2014-06-09T15:49:00Z">
              <w:rPr/>
            </w:rPrChange>
          </w:rPr>
          <w:t xml:space="preserve"> </w:t>
        </w:r>
        <w:r w:rsidRPr="00A85691">
          <w:rPr>
            <w:rStyle w:val="function-name1"/>
            <w:sz w:val="18"/>
            <w:rPrChange w:id="224" w:author="shorny" w:date="2014-06-09T15:49:00Z">
              <w:rPr>
                <w:rStyle w:val="function-name1"/>
              </w:rPr>
            </w:rPrChange>
          </w:rPr>
          <w:t>Document</w:t>
        </w:r>
        <w:r w:rsidRPr="00A85691">
          <w:rPr>
            <w:sz w:val="18"/>
            <w:rPrChange w:id="225" w:author="shorny" w:date="2014-06-09T15:49:00Z">
              <w:rPr/>
            </w:rPrChange>
          </w:rPr>
          <w:t xml:space="preserve"> </w:t>
        </w:r>
        <w:r w:rsidRPr="00A85691">
          <w:rPr>
            <w:rStyle w:val="keyword1"/>
            <w:sz w:val="18"/>
            <w:rPrChange w:id="226" w:author="shorny" w:date="2014-06-09T15:49:00Z">
              <w:rPr>
                <w:rStyle w:val="keyword1"/>
              </w:rPr>
            </w:rPrChange>
          </w:rPr>
          <w:t>DROP</w:t>
        </w:r>
        <w:r w:rsidRPr="00A85691">
          <w:rPr>
            <w:sz w:val="18"/>
            <w:rPrChange w:id="227" w:author="shorny" w:date="2014-06-09T15:49:00Z">
              <w:rPr/>
            </w:rPrChange>
          </w:rPr>
          <w:t xml:space="preserve"> </w:t>
        </w:r>
        <w:r w:rsidRPr="00A85691">
          <w:rPr>
            <w:rStyle w:val="keyword1"/>
            <w:sz w:val="18"/>
            <w:rPrChange w:id="228" w:author="shorny" w:date="2014-06-09T15:49:00Z">
              <w:rPr>
                <w:rStyle w:val="keyword1"/>
              </w:rPr>
            </w:rPrChange>
          </w:rPr>
          <w:t>FOREIGN</w:t>
        </w:r>
        <w:r w:rsidRPr="00A85691">
          <w:rPr>
            <w:sz w:val="18"/>
            <w:rPrChange w:id="229" w:author="shorny" w:date="2014-06-09T15:49:00Z">
              <w:rPr/>
            </w:rPrChange>
          </w:rPr>
          <w:t xml:space="preserve"> </w:t>
        </w:r>
        <w:r w:rsidRPr="00A85691">
          <w:rPr>
            <w:rStyle w:val="keyword1"/>
            <w:sz w:val="18"/>
            <w:rPrChange w:id="230" w:author="shorny" w:date="2014-06-09T15:49:00Z">
              <w:rPr>
                <w:rStyle w:val="keyword1"/>
              </w:rPr>
            </w:rPrChange>
          </w:rPr>
          <w:t>KEY</w:t>
        </w:r>
        <w:r w:rsidRPr="00A85691">
          <w:rPr>
            <w:sz w:val="18"/>
            <w:rPrChange w:id="231" w:author="shorny" w:date="2014-06-09T15:49:00Z">
              <w:rPr/>
            </w:rPrChange>
          </w:rPr>
          <w:t xml:space="preserve"> provides;</w:t>
        </w:r>
      </w:ins>
    </w:p>
    <w:p w14:paraId="1038EA5F" w14:textId="77777777" w:rsidR="00A85691" w:rsidRPr="00A85691" w:rsidRDefault="00A85691">
      <w:pPr>
        <w:pStyle w:val="HTMLPreformatted"/>
        <w:divId w:val="1206136475"/>
        <w:rPr>
          <w:ins w:id="232" w:author="shorny" w:date="2014-06-09T15:48:00Z"/>
          <w:sz w:val="18"/>
          <w:rPrChange w:id="233" w:author="shorny" w:date="2014-06-09T15:49:00Z">
            <w:rPr>
              <w:ins w:id="234" w:author="shorny" w:date="2014-06-09T15:48:00Z"/>
            </w:rPr>
          </w:rPrChange>
        </w:rPr>
      </w:pPr>
      <w:ins w:id="235" w:author="shorny" w:date="2014-06-09T15:48:00Z">
        <w:r w:rsidRPr="00A85691">
          <w:rPr>
            <w:rStyle w:val="keyword1"/>
            <w:sz w:val="18"/>
            <w:rPrChange w:id="236" w:author="shorny" w:date="2014-06-09T15:49:00Z">
              <w:rPr>
                <w:rStyle w:val="keyword1"/>
              </w:rPr>
            </w:rPrChange>
          </w:rPr>
          <w:lastRenderedPageBreak/>
          <w:t>ALTER</w:t>
        </w:r>
        <w:r w:rsidRPr="00A85691">
          <w:rPr>
            <w:sz w:val="18"/>
            <w:rPrChange w:id="237" w:author="shorny" w:date="2014-06-09T15:49:00Z">
              <w:rPr/>
            </w:rPrChange>
          </w:rPr>
          <w:t xml:space="preserve"> </w:t>
        </w:r>
        <w:r w:rsidRPr="00A85691">
          <w:rPr>
            <w:rStyle w:val="keyword1"/>
            <w:sz w:val="18"/>
            <w:rPrChange w:id="238" w:author="shorny" w:date="2014-06-09T15:49:00Z">
              <w:rPr>
                <w:rStyle w:val="keyword1"/>
              </w:rPr>
            </w:rPrChange>
          </w:rPr>
          <w:t>TABLE</w:t>
        </w:r>
        <w:r w:rsidRPr="00A85691">
          <w:rPr>
            <w:sz w:val="18"/>
            <w:rPrChange w:id="239" w:author="shorny" w:date="2014-06-09T15:49:00Z">
              <w:rPr/>
            </w:rPrChange>
          </w:rPr>
          <w:t xml:space="preserve"> </w:t>
        </w:r>
        <w:r w:rsidRPr="00A85691">
          <w:rPr>
            <w:rStyle w:val="function-name1"/>
            <w:sz w:val="18"/>
            <w:rPrChange w:id="240" w:author="shorny" w:date="2014-06-09T15:49:00Z">
              <w:rPr>
                <w:rStyle w:val="function-name1"/>
              </w:rPr>
            </w:rPrChange>
          </w:rPr>
          <w:t>Decision</w:t>
        </w:r>
        <w:r w:rsidRPr="00A85691">
          <w:rPr>
            <w:sz w:val="18"/>
            <w:rPrChange w:id="241" w:author="shorny" w:date="2014-06-09T15:49:00Z">
              <w:rPr/>
            </w:rPrChange>
          </w:rPr>
          <w:t xml:space="preserve"> </w:t>
        </w:r>
        <w:r w:rsidRPr="00A85691">
          <w:rPr>
            <w:rStyle w:val="keyword1"/>
            <w:sz w:val="18"/>
            <w:rPrChange w:id="242" w:author="shorny" w:date="2014-06-09T15:49:00Z">
              <w:rPr>
                <w:rStyle w:val="keyword1"/>
              </w:rPr>
            </w:rPrChange>
          </w:rPr>
          <w:t>DROP</w:t>
        </w:r>
        <w:r w:rsidRPr="00A85691">
          <w:rPr>
            <w:sz w:val="18"/>
            <w:rPrChange w:id="243" w:author="shorny" w:date="2014-06-09T15:49:00Z">
              <w:rPr/>
            </w:rPrChange>
          </w:rPr>
          <w:t xml:space="preserve"> </w:t>
        </w:r>
        <w:r w:rsidRPr="00A85691">
          <w:rPr>
            <w:rStyle w:val="keyword1"/>
            <w:sz w:val="18"/>
            <w:rPrChange w:id="244" w:author="shorny" w:date="2014-06-09T15:49:00Z">
              <w:rPr>
                <w:rStyle w:val="keyword1"/>
              </w:rPr>
            </w:rPrChange>
          </w:rPr>
          <w:t>FOREIGN</w:t>
        </w:r>
        <w:r w:rsidRPr="00A85691">
          <w:rPr>
            <w:sz w:val="18"/>
            <w:rPrChange w:id="245" w:author="shorny" w:date="2014-06-09T15:49:00Z">
              <w:rPr/>
            </w:rPrChange>
          </w:rPr>
          <w:t xml:space="preserve"> </w:t>
        </w:r>
        <w:r w:rsidRPr="00A85691">
          <w:rPr>
            <w:rStyle w:val="keyword1"/>
            <w:sz w:val="18"/>
            <w:rPrChange w:id="246" w:author="shorny" w:date="2014-06-09T15:49:00Z">
              <w:rPr>
                <w:rStyle w:val="keyword1"/>
              </w:rPr>
            </w:rPrChange>
          </w:rPr>
          <w:t>KEY</w:t>
        </w:r>
        <w:r w:rsidRPr="00A85691">
          <w:rPr>
            <w:sz w:val="18"/>
            <w:rPrChange w:id="247" w:author="shorny" w:date="2014-06-09T15:49:00Z">
              <w:rPr/>
            </w:rPrChange>
          </w:rPr>
          <w:t xml:space="preserve"> `specified </w:t>
        </w:r>
        <w:r w:rsidRPr="00A85691">
          <w:rPr>
            <w:rStyle w:val="keyword1"/>
            <w:sz w:val="18"/>
            <w:rPrChange w:id="248" w:author="shorny" w:date="2014-06-09T15:49:00Z">
              <w:rPr>
                <w:rStyle w:val="keyword1"/>
              </w:rPr>
            </w:rPrChange>
          </w:rPr>
          <w:t>by</w:t>
        </w:r>
        <w:r w:rsidRPr="00A85691">
          <w:rPr>
            <w:sz w:val="18"/>
            <w:rPrChange w:id="249" w:author="shorny" w:date="2014-06-09T15:49:00Z">
              <w:rPr/>
            </w:rPrChange>
          </w:rPr>
          <w:t>`;</w:t>
        </w:r>
      </w:ins>
    </w:p>
    <w:p w14:paraId="728407B7" w14:textId="77777777" w:rsidR="00A85691" w:rsidRPr="00A85691" w:rsidRDefault="00A85691">
      <w:pPr>
        <w:pStyle w:val="HTMLPreformatted"/>
        <w:divId w:val="1206136475"/>
        <w:rPr>
          <w:ins w:id="250" w:author="shorny" w:date="2014-06-09T15:48:00Z"/>
          <w:sz w:val="18"/>
          <w:rPrChange w:id="251" w:author="shorny" w:date="2014-06-09T15:49:00Z">
            <w:rPr>
              <w:ins w:id="252" w:author="shorny" w:date="2014-06-09T15:48:00Z"/>
            </w:rPr>
          </w:rPrChange>
        </w:rPr>
      </w:pPr>
      <w:ins w:id="253" w:author="shorny" w:date="2014-06-09T15:48:00Z">
        <w:r w:rsidRPr="00A85691">
          <w:rPr>
            <w:rStyle w:val="keyword1"/>
            <w:sz w:val="18"/>
            <w:rPrChange w:id="254" w:author="shorny" w:date="2014-06-09T15:49:00Z">
              <w:rPr>
                <w:rStyle w:val="keyword1"/>
              </w:rPr>
            </w:rPrChange>
          </w:rPr>
          <w:t>ALTER</w:t>
        </w:r>
        <w:r w:rsidRPr="00A85691">
          <w:rPr>
            <w:sz w:val="18"/>
            <w:rPrChange w:id="255" w:author="shorny" w:date="2014-06-09T15:49:00Z">
              <w:rPr/>
            </w:rPrChange>
          </w:rPr>
          <w:t xml:space="preserve"> </w:t>
        </w:r>
        <w:r w:rsidRPr="00A85691">
          <w:rPr>
            <w:rStyle w:val="keyword1"/>
            <w:sz w:val="18"/>
            <w:rPrChange w:id="256" w:author="shorny" w:date="2014-06-09T15:49:00Z">
              <w:rPr>
                <w:rStyle w:val="keyword1"/>
              </w:rPr>
            </w:rPrChange>
          </w:rPr>
          <w:t>TABLE</w:t>
        </w:r>
        <w:r w:rsidRPr="00A85691">
          <w:rPr>
            <w:sz w:val="18"/>
            <w:rPrChange w:id="257" w:author="shorny" w:date="2014-06-09T15:49:00Z">
              <w:rPr/>
            </w:rPrChange>
          </w:rPr>
          <w:t xml:space="preserve"> </w:t>
        </w:r>
        <w:r w:rsidRPr="00A85691">
          <w:rPr>
            <w:rStyle w:val="function-name1"/>
            <w:sz w:val="18"/>
            <w:rPrChange w:id="258" w:author="shorny" w:date="2014-06-09T15:49:00Z">
              <w:rPr>
                <w:rStyle w:val="function-name1"/>
              </w:rPr>
            </w:rPrChange>
          </w:rPr>
          <w:t>Visa</w:t>
        </w:r>
        <w:r w:rsidRPr="00A85691">
          <w:rPr>
            <w:sz w:val="18"/>
            <w:rPrChange w:id="259" w:author="shorny" w:date="2014-06-09T15:49:00Z">
              <w:rPr/>
            </w:rPrChange>
          </w:rPr>
          <w:t xml:space="preserve"> </w:t>
        </w:r>
        <w:r w:rsidRPr="00A85691">
          <w:rPr>
            <w:rStyle w:val="keyword1"/>
            <w:sz w:val="18"/>
            <w:rPrChange w:id="260" w:author="shorny" w:date="2014-06-09T15:49:00Z">
              <w:rPr>
                <w:rStyle w:val="keyword1"/>
              </w:rPr>
            </w:rPrChange>
          </w:rPr>
          <w:t>DROP</w:t>
        </w:r>
        <w:r w:rsidRPr="00A85691">
          <w:rPr>
            <w:sz w:val="18"/>
            <w:rPrChange w:id="261" w:author="shorny" w:date="2014-06-09T15:49:00Z">
              <w:rPr/>
            </w:rPrChange>
          </w:rPr>
          <w:t xml:space="preserve"> </w:t>
        </w:r>
        <w:r w:rsidRPr="00A85691">
          <w:rPr>
            <w:rStyle w:val="keyword1"/>
            <w:sz w:val="18"/>
            <w:rPrChange w:id="262" w:author="shorny" w:date="2014-06-09T15:49:00Z">
              <w:rPr>
                <w:rStyle w:val="keyword1"/>
              </w:rPr>
            </w:rPrChange>
          </w:rPr>
          <w:t>FOREIGN</w:t>
        </w:r>
        <w:r w:rsidRPr="00A85691">
          <w:rPr>
            <w:sz w:val="18"/>
            <w:rPrChange w:id="263" w:author="shorny" w:date="2014-06-09T15:49:00Z">
              <w:rPr/>
            </w:rPrChange>
          </w:rPr>
          <w:t xml:space="preserve"> </w:t>
        </w:r>
        <w:r w:rsidRPr="00A85691">
          <w:rPr>
            <w:rStyle w:val="keyword1"/>
            <w:sz w:val="18"/>
            <w:rPrChange w:id="264" w:author="shorny" w:date="2014-06-09T15:49:00Z">
              <w:rPr>
                <w:rStyle w:val="keyword1"/>
              </w:rPr>
            </w:rPrChange>
          </w:rPr>
          <w:t>KEY</w:t>
        </w:r>
        <w:r w:rsidRPr="00A85691">
          <w:rPr>
            <w:sz w:val="18"/>
            <w:rPrChange w:id="265" w:author="shorny" w:date="2014-06-09T15:49:00Z">
              <w:rPr/>
            </w:rPrChange>
          </w:rPr>
          <w:t xml:space="preserve"> `originates </w:t>
        </w:r>
        <w:r w:rsidRPr="00A85691">
          <w:rPr>
            <w:rStyle w:val="keyword1"/>
            <w:sz w:val="18"/>
            <w:rPrChange w:id="266" w:author="shorny" w:date="2014-06-09T15:49:00Z">
              <w:rPr>
                <w:rStyle w:val="keyword1"/>
              </w:rPr>
            </w:rPrChange>
          </w:rPr>
          <w:t>in</w:t>
        </w:r>
        <w:r w:rsidRPr="00A85691">
          <w:rPr>
            <w:sz w:val="18"/>
            <w:rPrChange w:id="267" w:author="shorny" w:date="2014-06-09T15:49:00Z">
              <w:rPr/>
            </w:rPrChange>
          </w:rPr>
          <w:t>`;</w:t>
        </w:r>
      </w:ins>
    </w:p>
    <w:p w14:paraId="4E28E314" w14:textId="77777777" w:rsidR="00A85691" w:rsidRPr="00A85691" w:rsidRDefault="00A85691">
      <w:pPr>
        <w:pStyle w:val="HTMLPreformatted"/>
        <w:divId w:val="1206136475"/>
        <w:rPr>
          <w:ins w:id="268" w:author="shorny" w:date="2014-06-09T15:48:00Z"/>
          <w:sz w:val="18"/>
          <w:rPrChange w:id="269" w:author="shorny" w:date="2014-06-09T15:49:00Z">
            <w:rPr>
              <w:ins w:id="270" w:author="shorny" w:date="2014-06-09T15:48:00Z"/>
            </w:rPr>
          </w:rPrChange>
        </w:rPr>
      </w:pPr>
      <w:ins w:id="271" w:author="shorny" w:date="2014-06-09T15:48:00Z">
        <w:r w:rsidRPr="00A85691">
          <w:rPr>
            <w:rStyle w:val="keyword1"/>
            <w:sz w:val="18"/>
            <w:rPrChange w:id="272" w:author="shorny" w:date="2014-06-09T15:49:00Z">
              <w:rPr>
                <w:rStyle w:val="keyword1"/>
              </w:rPr>
            </w:rPrChange>
          </w:rPr>
          <w:t>ALTER</w:t>
        </w:r>
        <w:r w:rsidRPr="00A85691">
          <w:rPr>
            <w:sz w:val="18"/>
            <w:rPrChange w:id="273" w:author="shorny" w:date="2014-06-09T15:49:00Z">
              <w:rPr/>
            </w:rPrChange>
          </w:rPr>
          <w:t xml:space="preserve"> </w:t>
        </w:r>
        <w:r w:rsidRPr="00A85691">
          <w:rPr>
            <w:rStyle w:val="keyword1"/>
            <w:sz w:val="18"/>
            <w:rPrChange w:id="274" w:author="shorny" w:date="2014-06-09T15:49:00Z">
              <w:rPr>
                <w:rStyle w:val="keyword1"/>
              </w:rPr>
            </w:rPrChange>
          </w:rPr>
          <w:t>TABLE</w:t>
        </w:r>
        <w:r w:rsidRPr="00A85691">
          <w:rPr>
            <w:sz w:val="18"/>
            <w:rPrChange w:id="275" w:author="shorny" w:date="2014-06-09T15:49:00Z">
              <w:rPr/>
            </w:rPrChange>
          </w:rPr>
          <w:t xml:space="preserve"> </w:t>
        </w:r>
        <w:r w:rsidRPr="00A85691">
          <w:rPr>
            <w:rStyle w:val="function-name1"/>
            <w:sz w:val="18"/>
            <w:rPrChange w:id="276" w:author="shorny" w:date="2014-06-09T15:49:00Z">
              <w:rPr>
                <w:rStyle w:val="function-name1"/>
              </w:rPr>
            </w:rPrChange>
          </w:rPr>
          <w:t>Degree</w:t>
        </w:r>
        <w:r w:rsidRPr="00A85691">
          <w:rPr>
            <w:sz w:val="18"/>
            <w:rPrChange w:id="277" w:author="shorny" w:date="2014-06-09T15:49:00Z">
              <w:rPr/>
            </w:rPrChange>
          </w:rPr>
          <w:t xml:space="preserve"> </w:t>
        </w:r>
        <w:r w:rsidRPr="00A85691">
          <w:rPr>
            <w:rStyle w:val="keyword1"/>
            <w:sz w:val="18"/>
            <w:rPrChange w:id="278" w:author="shorny" w:date="2014-06-09T15:49:00Z">
              <w:rPr>
                <w:rStyle w:val="keyword1"/>
              </w:rPr>
            </w:rPrChange>
          </w:rPr>
          <w:t>DROP</w:t>
        </w:r>
        <w:r w:rsidRPr="00A85691">
          <w:rPr>
            <w:sz w:val="18"/>
            <w:rPrChange w:id="279" w:author="shorny" w:date="2014-06-09T15:49:00Z">
              <w:rPr/>
            </w:rPrChange>
          </w:rPr>
          <w:t xml:space="preserve"> </w:t>
        </w:r>
        <w:r w:rsidRPr="00A85691">
          <w:rPr>
            <w:rStyle w:val="keyword1"/>
            <w:sz w:val="18"/>
            <w:rPrChange w:id="280" w:author="shorny" w:date="2014-06-09T15:49:00Z">
              <w:rPr>
                <w:rStyle w:val="keyword1"/>
              </w:rPr>
            </w:rPrChange>
          </w:rPr>
          <w:t>FOREIGN</w:t>
        </w:r>
        <w:r w:rsidRPr="00A85691">
          <w:rPr>
            <w:sz w:val="18"/>
            <w:rPrChange w:id="281" w:author="shorny" w:date="2014-06-09T15:49:00Z">
              <w:rPr/>
            </w:rPrChange>
          </w:rPr>
          <w:t xml:space="preserve"> </w:t>
        </w:r>
        <w:r w:rsidRPr="00A85691">
          <w:rPr>
            <w:rStyle w:val="keyword1"/>
            <w:sz w:val="18"/>
            <w:rPrChange w:id="282" w:author="shorny" w:date="2014-06-09T15:49:00Z">
              <w:rPr>
                <w:rStyle w:val="keyword1"/>
              </w:rPr>
            </w:rPrChange>
          </w:rPr>
          <w:t>KEY</w:t>
        </w:r>
        <w:r w:rsidRPr="00A85691">
          <w:rPr>
            <w:sz w:val="18"/>
            <w:rPrChange w:id="283" w:author="shorny" w:date="2014-06-09T15:49:00Z">
              <w:rPr/>
            </w:rPrChange>
          </w:rPr>
          <w:t xml:space="preserve"> `studied </w:t>
        </w:r>
        <w:r w:rsidRPr="00A85691">
          <w:rPr>
            <w:rStyle w:val="keyword1"/>
            <w:sz w:val="18"/>
            <w:rPrChange w:id="284" w:author="shorny" w:date="2014-06-09T15:49:00Z">
              <w:rPr>
                <w:rStyle w:val="keyword1"/>
              </w:rPr>
            </w:rPrChange>
          </w:rPr>
          <w:t>in</w:t>
        </w:r>
        <w:r w:rsidRPr="00A85691">
          <w:rPr>
            <w:sz w:val="18"/>
            <w:rPrChange w:id="285" w:author="shorny" w:date="2014-06-09T15:49:00Z">
              <w:rPr/>
            </w:rPrChange>
          </w:rPr>
          <w:t>`;</w:t>
        </w:r>
      </w:ins>
    </w:p>
    <w:p w14:paraId="119C49D0" w14:textId="77777777" w:rsidR="00A85691" w:rsidRPr="00A85691" w:rsidRDefault="00A85691">
      <w:pPr>
        <w:pStyle w:val="HTMLPreformatted"/>
        <w:divId w:val="1206136475"/>
        <w:rPr>
          <w:ins w:id="286" w:author="shorny" w:date="2014-06-09T15:48:00Z"/>
          <w:sz w:val="18"/>
          <w:rPrChange w:id="287" w:author="shorny" w:date="2014-06-09T15:49:00Z">
            <w:rPr>
              <w:ins w:id="288" w:author="shorny" w:date="2014-06-09T15:48:00Z"/>
            </w:rPr>
          </w:rPrChange>
        </w:rPr>
      </w:pPr>
      <w:ins w:id="289" w:author="shorny" w:date="2014-06-09T15:48:00Z">
        <w:r w:rsidRPr="00A85691">
          <w:rPr>
            <w:rStyle w:val="keyword1"/>
            <w:sz w:val="18"/>
            <w:rPrChange w:id="290" w:author="shorny" w:date="2014-06-09T15:49:00Z">
              <w:rPr>
                <w:rStyle w:val="keyword1"/>
              </w:rPr>
            </w:rPrChange>
          </w:rPr>
          <w:t>ALTER</w:t>
        </w:r>
        <w:r w:rsidRPr="00A85691">
          <w:rPr>
            <w:sz w:val="18"/>
            <w:rPrChange w:id="291" w:author="shorny" w:date="2014-06-09T15:49:00Z">
              <w:rPr/>
            </w:rPrChange>
          </w:rPr>
          <w:t xml:space="preserve"> </w:t>
        </w:r>
        <w:r w:rsidRPr="00A85691">
          <w:rPr>
            <w:rStyle w:val="keyword1"/>
            <w:sz w:val="18"/>
            <w:rPrChange w:id="292" w:author="shorny" w:date="2014-06-09T15:49:00Z">
              <w:rPr>
                <w:rStyle w:val="keyword1"/>
              </w:rPr>
            </w:rPrChange>
          </w:rPr>
          <w:t>TABLE</w:t>
        </w:r>
        <w:r w:rsidRPr="00A85691">
          <w:rPr>
            <w:sz w:val="18"/>
            <w:rPrChange w:id="293" w:author="shorny" w:date="2014-06-09T15:49:00Z">
              <w:rPr/>
            </w:rPrChange>
          </w:rPr>
          <w:t xml:space="preserve"> </w:t>
        </w:r>
        <w:r w:rsidRPr="00A85691">
          <w:rPr>
            <w:rStyle w:val="function-name1"/>
            <w:sz w:val="18"/>
            <w:rPrChange w:id="294" w:author="shorny" w:date="2014-06-09T15:49:00Z">
              <w:rPr>
                <w:rStyle w:val="function-name1"/>
              </w:rPr>
            </w:rPrChange>
          </w:rPr>
          <w:t>Applicant</w:t>
        </w:r>
        <w:r w:rsidRPr="00A85691">
          <w:rPr>
            <w:sz w:val="18"/>
            <w:rPrChange w:id="295" w:author="shorny" w:date="2014-06-09T15:49:00Z">
              <w:rPr/>
            </w:rPrChange>
          </w:rPr>
          <w:t xml:space="preserve"> </w:t>
        </w:r>
        <w:r w:rsidRPr="00A85691">
          <w:rPr>
            <w:rStyle w:val="keyword1"/>
            <w:sz w:val="18"/>
            <w:rPrChange w:id="296" w:author="shorny" w:date="2014-06-09T15:49:00Z">
              <w:rPr>
                <w:rStyle w:val="keyword1"/>
              </w:rPr>
            </w:rPrChange>
          </w:rPr>
          <w:t>DROP</w:t>
        </w:r>
        <w:r w:rsidRPr="00A85691">
          <w:rPr>
            <w:sz w:val="18"/>
            <w:rPrChange w:id="297" w:author="shorny" w:date="2014-06-09T15:49:00Z">
              <w:rPr/>
            </w:rPrChange>
          </w:rPr>
          <w:t xml:space="preserve"> </w:t>
        </w:r>
        <w:r w:rsidRPr="00A85691">
          <w:rPr>
            <w:rStyle w:val="keyword1"/>
            <w:sz w:val="18"/>
            <w:rPrChange w:id="298" w:author="shorny" w:date="2014-06-09T15:49:00Z">
              <w:rPr>
                <w:rStyle w:val="keyword1"/>
              </w:rPr>
            </w:rPrChange>
          </w:rPr>
          <w:t>FOREIGN</w:t>
        </w:r>
        <w:r w:rsidRPr="00A85691">
          <w:rPr>
            <w:sz w:val="18"/>
            <w:rPrChange w:id="299" w:author="shorny" w:date="2014-06-09T15:49:00Z">
              <w:rPr/>
            </w:rPrChange>
          </w:rPr>
          <w:t xml:space="preserve"> </w:t>
        </w:r>
        <w:r w:rsidRPr="00A85691">
          <w:rPr>
            <w:rStyle w:val="keyword1"/>
            <w:sz w:val="18"/>
            <w:rPrChange w:id="300" w:author="shorny" w:date="2014-06-09T15:49:00Z">
              <w:rPr>
                <w:rStyle w:val="keyword1"/>
              </w:rPr>
            </w:rPrChange>
          </w:rPr>
          <w:t>KEY</w:t>
        </w:r>
        <w:r w:rsidRPr="00A85691">
          <w:rPr>
            <w:sz w:val="18"/>
            <w:rPrChange w:id="301" w:author="shorny" w:date="2014-06-09T15:49:00Z">
              <w:rPr/>
            </w:rPrChange>
          </w:rPr>
          <w:t xml:space="preserve"> `lives </w:t>
        </w:r>
        <w:r w:rsidRPr="00A85691">
          <w:rPr>
            <w:rStyle w:val="keyword1"/>
            <w:sz w:val="18"/>
            <w:rPrChange w:id="302" w:author="shorny" w:date="2014-06-09T15:49:00Z">
              <w:rPr>
                <w:rStyle w:val="keyword1"/>
              </w:rPr>
            </w:rPrChange>
          </w:rPr>
          <w:t>in</w:t>
        </w:r>
        <w:r w:rsidRPr="00A85691">
          <w:rPr>
            <w:sz w:val="18"/>
            <w:rPrChange w:id="303" w:author="shorny" w:date="2014-06-09T15:49:00Z">
              <w:rPr/>
            </w:rPrChange>
          </w:rPr>
          <w:t>`;</w:t>
        </w:r>
      </w:ins>
    </w:p>
    <w:p w14:paraId="33C87858" w14:textId="77777777" w:rsidR="00A85691" w:rsidRPr="00A85691" w:rsidRDefault="00A85691">
      <w:pPr>
        <w:pStyle w:val="HTMLPreformatted"/>
        <w:divId w:val="1206136475"/>
        <w:rPr>
          <w:ins w:id="304" w:author="shorny" w:date="2014-06-09T15:48:00Z"/>
          <w:sz w:val="18"/>
          <w:rPrChange w:id="305" w:author="shorny" w:date="2014-06-09T15:49:00Z">
            <w:rPr>
              <w:ins w:id="306" w:author="shorny" w:date="2014-06-09T15:48:00Z"/>
            </w:rPr>
          </w:rPrChange>
        </w:rPr>
      </w:pPr>
      <w:ins w:id="307" w:author="shorny" w:date="2014-06-09T15:48:00Z">
        <w:r w:rsidRPr="00A85691">
          <w:rPr>
            <w:rStyle w:val="keyword1"/>
            <w:sz w:val="18"/>
            <w:rPrChange w:id="308" w:author="shorny" w:date="2014-06-09T15:49:00Z">
              <w:rPr>
                <w:rStyle w:val="keyword1"/>
              </w:rPr>
            </w:rPrChange>
          </w:rPr>
          <w:t>ALTER</w:t>
        </w:r>
        <w:r w:rsidRPr="00A85691">
          <w:rPr>
            <w:sz w:val="18"/>
            <w:rPrChange w:id="309" w:author="shorny" w:date="2014-06-09T15:49:00Z">
              <w:rPr/>
            </w:rPrChange>
          </w:rPr>
          <w:t xml:space="preserve"> </w:t>
        </w:r>
        <w:r w:rsidRPr="00A85691">
          <w:rPr>
            <w:rStyle w:val="keyword1"/>
            <w:sz w:val="18"/>
            <w:rPrChange w:id="310" w:author="shorny" w:date="2014-06-09T15:49:00Z">
              <w:rPr>
                <w:rStyle w:val="keyword1"/>
              </w:rPr>
            </w:rPrChange>
          </w:rPr>
          <w:t>TABLE</w:t>
        </w:r>
        <w:r w:rsidRPr="00A85691">
          <w:rPr>
            <w:sz w:val="18"/>
            <w:rPrChange w:id="311" w:author="shorny" w:date="2014-06-09T15:49:00Z">
              <w:rPr/>
            </w:rPrChange>
          </w:rPr>
          <w:t xml:space="preserve"> </w:t>
        </w:r>
        <w:r w:rsidRPr="00A85691">
          <w:rPr>
            <w:rStyle w:val="function-name1"/>
            <w:sz w:val="18"/>
            <w:rPrChange w:id="312" w:author="shorny" w:date="2014-06-09T15:49:00Z">
              <w:rPr>
                <w:rStyle w:val="function-name1"/>
              </w:rPr>
            </w:rPrChange>
          </w:rPr>
          <w:t>Applicant</w:t>
        </w:r>
        <w:r w:rsidRPr="00A85691">
          <w:rPr>
            <w:sz w:val="18"/>
            <w:rPrChange w:id="313" w:author="shorny" w:date="2014-06-09T15:49:00Z">
              <w:rPr/>
            </w:rPrChange>
          </w:rPr>
          <w:t xml:space="preserve"> </w:t>
        </w:r>
        <w:r w:rsidRPr="00A85691">
          <w:rPr>
            <w:rStyle w:val="keyword1"/>
            <w:sz w:val="18"/>
            <w:rPrChange w:id="314" w:author="shorny" w:date="2014-06-09T15:49:00Z">
              <w:rPr>
                <w:rStyle w:val="keyword1"/>
              </w:rPr>
            </w:rPrChange>
          </w:rPr>
          <w:t>DROP</w:t>
        </w:r>
        <w:r w:rsidRPr="00A85691">
          <w:rPr>
            <w:sz w:val="18"/>
            <w:rPrChange w:id="315" w:author="shorny" w:date="2014-06-09T15:49:00Z">
              <w:rPr/>
            </w:rPrChange>
          </w:rPr>
          <w:t xml:space="preserve"> </w:t>
        </w:r>
        <w:r w:rsidRPr="00A85691">
          <w:rPr>
            <w:rStyle w:val="keyword1"/>
            <w:sz w:val="18"/>
            <w:rPrChange w:id="316" w:author="shorny" w:date="2014-06-09T15:49:00Z">
              <w:rPr>
                <w:rStyle w:val="keyword1"/>
              </w:rPr>
            </w:rPrChange>
          </w:rPr>
          <w:t>FOREIGN</w:t>
        </w:r>
        <w:r w:rsidRPr="00A85691">
          <w:rPr>
            <w:sz w:val="18"/>
            <w:rPrChange w:id="317" w:author="shorny" w:date="2014-06-09T15:49:00Z">
              <w:rPr/>
            </w:rPrChange>
          </w:rPr>
          <w:t xml:space="preserve"> </w:t>
        </w:r>
        <w:r w:rsidRPr="00A85691">
          <w:rPr>
            <w:rStyle w:val="keyword1"/>
            <w:sz w:val="18"/>
            <w:rPrChange w:id="318" w:author="shorny" w:date="2014-06-09T15:49:00Z">
              <w:rPr>
                <w:rStyle w:val="keyword1"/>
              </w:rPr>
            </w:rPrChange>
          </w:rPr>
          <w:t>KEY</w:t>
        </w:r>
        <w:r w:rsidRPr="00A85691">
          <w:rPr>
            <w:sz w:val="18"/>
            <w:rPrChange w:id="319" w:author="shorny" w:date="2014-06-09T15:49:00Z">
              <w:rPr/>
            </w:rPrChange>
          </w:rPr>
          <w:t xml:space="preserve"> `nationality </w:t>
        </w:r>
        <w:r w:rsidRPr="00A85691">
          <w:rPr>
            <w:rStyle w:val="keyword1"/>
            <w:sz w:val="18"/>
            <w:rPrChange w:id="320" w:author="shorny" w:date="2014-06-09T15:49:00Z">
              <w:rPr>
                <w:rStyle w:val="keyword1"/>
              </w:rPr>
            </w:rPrChange>
          </w:rPr>
          <w:t>of</w:t>
        </w:r>
        <w:r w:rsidRPr="00A85691">
          <w:rPr>
            <w:sz w:val="18"/>
            <w:rPrChange w:id="321" w:author="shorny" w:date="2014-06-09T15:49:00Z">
              <w:rPr/>
            </w:rPrChange>
          </w:rPr>
          <w:t>`;</w:t>
        </w:r>
      </w:ins>
    </w:p>
    <w:p w14:paraId="2CBDA242" w14:textId="77777777" w:rsidR="00A85691" w:rsidRPr="00A85691" w:rsidRDefault="00A85691">
      <w:pPr>
        <w:pStyle w:val="HTMLPreformatted"/>
        <w:divId w:val="1206136475"/>
        <w:rPr>
          <w:ins w:id="322" w:author="shorny" w:date="2014-06-09T15:48:00Z"/>
          <w:sz w:val="18"/>
          <w:rPrChange w:id="323" w:author="shorny" w:date="2014-06-09T15:49:00Z">
            <w:rPr>
              <w:ins w:id="324" w:author="shorny" w:date="2014-06-09T15:48:00Z"/>
            </w:rPr>
          </w:rPrChange>
        </w:rPr>
      </w:pPr>
      <w:ins w:id="325" w:author="shorny" w:date="2014-06-09T15:48:00Z">
        <w:r w:rsidRPr="00A85691">
          <w:rPr>
            <w:rStyle w:val="keyword1"/>
            <w:sz w:val="18"/>
            <w:rPrChange w:id="326" w:author="shorny" w:date="2014-06-09T15:49:00Z">
              <w:rPr>
                <w:rStyle w:val="keyword1"/>
              </w:rPr>
            </w:rPrChange>
          </w:rPr>
          <w:t>ALTER</w:t>
        </w:r>
        <w:r w:rsidRPr="00A85691">
          <w:rPr>
            <w:sz w:val="18"/>
            <w:rPrChange w:id="327" w:author="shorny" w:date="2014-06-09T15:49:00Z">
              <w:rPr/>
            </w:rPrChange>
          </w:rPr>
          <w:t xml:space="preserve"> </w:t>
        </w:r>
        <w:r w:rsidRPr="00A85691">
          <w:rPr>
            <w:rStyle w:val="keyword1"/>
            <w:sz w:val="18"/>
            <w:rPrChange w:id="328" w:author="shorny" w:date="2014-06-09T15:49:00Z">
              <w:rPr>
                <w:rStyle w:val="keyword1"/>
              </w:rPr>
            </w:rPrChange>
          </w:rPr>
          <w:t>TABLE</w:t>
        </w:r>
        <w:r w:rsidRPr="00A85691">
          <w:rPr>
            <w:sz w:val="18"/>
            <w:rPrChange w:id="329" w:author="shorny" w:date="2014-06-09T15:49:00Z">
              <w:rPr/>
            </w:rPrChange>
          </w:rPr>
          <w:t xml:space="preserve"> </w:t>
        </w:r>
        <w:r w:rsidRPr="00A85691">
          <w:rPr>
            <w:rStyle w:val="function-name1"/>
            <w:sz w:val="18"/>
            <w:rPrChange w:id="330" w:author="shorny" w:date="2014-06-09T15:49:00Z">
              <w:rPr>
                <w:rStyle w:val="function-name1"/>
              </w:rPr>
            </w:rPrChange>
          </w:rPr>
          <w:t>Application</w:t>
        </w:r>
        <w:r w:rsidRPr="00A85691">
          <w:rPr>
            <w:sz w:val="18"/>
            <w:rPrChange w:id="331" w:author="shorny" w:date="2014-06-09T15:49:00Z">
              <w:rPr/>
            </w:rPrChange>
          </w:rPr>
          <w:t xml:space="preserve"> </w:t>
        </w:r>
        <w:r w:rsidRPr="00A85691">
          <w:rPr>
            <w:rStyle w:val="keyword1"/>
            <w:sz w:val="18"/>
            <w:rPrChange w:id="332" w:author="shorny" w:date="2014-06-09T15:49:00Z">
              <w:rPr>
                <w:rStyle w:val="keyword1"/>
              </w:rPr>
            </w:rPrChange>
          </w:rPr>
          <w:t>DROP</w:t>
        </w:r>
        <w:r w:rsidRPr="00A85691">
          <w:rPr>
            <w:sz w:val="18"/>
            <w:rPrChange w:id="333" w:author="shorny" w:date="2014-06-09T15:49:00Z">
              <w:rPr/>
            </w:rPrChange>
          </w:rPr>
          <w:t xml:space="preserve"> </w:t>
        </w:r>
        <w:r w:rsidRPr="00A85691">
          <w:rPr>
            <w:rStyle w:val="keyword1"/>
            <w:sz w:val="18"/>
            <w:rPrChange w:id="334" w:author="shorny" w:date="2014-06-09T15:49:00Z">
              <w:rPr>
                <w:rStyle w:val="keyword1"/>
              </w:rPr>
            </w:rPrChange>
          </w:rPr>
          <w:t>FOREIGN</w:t>
        </w:r>
        <w:r w:rsidRPr="00A85691">
          <w:rPr>
            <w:sz w:val="18"/>
            <w:rPrChange w:id="335" w:author="shorny" w:date="2014-06-09T15:49:00Z">
              <w:rPr/>
            </w:rPrChange>
          </w:rPr>
          <w:t xml:space="preserve"> </w:t>
        </w:r>
        <w:r w:rsidRPr="00A85691">
          <w:rPr>
            <w:rStyle w:val="keyword1"/>
            <w:sz w:val="18"/>
            <w:rPrChange w:id="336" w:author="shorny" w:date="2014-06-09T15:49:00Z">
              <w:rPr>
                <w:rStyle w:val="keyword1"/>
              </w:rPr>
            </w:rPrChange>
          </w:rPr>
          <w:t>KEY</w:t>
        </w:r>
        <w:r w:rsidRPr="00A85691">
          <w:rPr>
            <w:sz w:val="18"/>
            <w:rPrChange w:id="337" w:author="shorny" w:date="2014-06-09T15:49:00Z">
              <w:rPr/>
            </w:rPrChange>
          </w:rPr>
          <w:t xml:space="preserve"> `will pay </w:t>
        </w:r>
        <w:r w:rsidRPr="00A85691">
          <w:rPr>
            <w:rStyle w:val="keyword1"/>
            <w:sz w:val="18"/>
            <w:rPrChange w:id="338" w:author="shorny" w:date="2014-06-09T15:49:00Z">
              <w:rPr>
                <w:rStyle w:val="keyword1"/>
              </w:rPr>
            </w:rPrChange>
          </w:rPr>
          <w:t>using</w:t>
        </w:r>
        <w:r w:rsidRPr="00A85691">
          <w:rPr>
            <w:sz w:val="18"/>
            <w:rPrChange w:id="339" w:author="shorny" w:date="2014-06-09T15:49:00Z">
              <w:rPr/>
            </w:rPrChange>
          </w:rPr>
          <w:t>`;</w:t>
        </w:r>
      </w:ins>
    </w:p>
    <w:p w14:paraId="02069319" w14:textId="77777777" w:rsidR="00A85691" w:rsidRPr="00A85691" w:rsidRDefault="00A85691">
      <w:pPr>
        <w:pStyle w:val="HTMLPreformatted"/>
        <w:divId w:val="1206136475"/>
        <w:rPr>
          <w:ins w:id="340" w:author="shorny" w:date="2014-06-09T15:48:00Z"/>
          <w:sz w:val="18"/>
          <w:rPrChange w:id="341" w:author="shorny" w:date="2014-06-09T15:49:00Z">
            <w:rPr>
              <w:ins w:id="342" w:author="shorny" w:date="2014-06-09T15:48:00Z"/>
            </w:rPr>
          </w:rPrChange>
        </w:rPr>
      </w:pPr>
      <w:ins w:id="343" w:author="shorny" w:date="2014-06-09T15:48:00Z">
        <w:r w:rsidRPr="00A85691">
          <w:rPr>
            <w:rStyle w:val="keyword1"/>
            <w:sz w:val="18"/>
            <w:rPrChange w:id="344" w:author="shorny" w:date="2014-06-09T15:49:00Z">
              <w:rPr>
                <w:rStyle w:val="keyword1"/>
              </w:rPr>
            </w:rPrChange>
          </w:rPr>
          <w:t>ALTER</w:t>
        </w:r>
        <w:r w:rsidRPr="00A85691">
          <w:rPr>
            <w:sz w:val="18"/>
            <w:rPrChange w:id="345" w:author="shorny" w:date="2014-06-09T15:49:00Z">
              <w:rPr/>
            </w:rPrChange>
          </w:rPr>
          <w:t xml:space="preserve"> </w:t>
        </w:r>
        <w:r w:rsidRPr="00A85691">
          <w:rPr>
            <w:rStyle w:val="keyword1"/>
            <w:sz w:val="18"/>
            <w:rPrChange w:id="346" w:author="shorny" w:date="2014-06-09T15:49:00Z">
              <w:rPr>
                <w:rStyle w:val="keyword1"/>
              </w:rPr>
            </w:rPrChange>
          </w:rPr>
          <w:t>TABLE</w:t>
        </w:r>
        <w:r w:rsidRPr="00A85691">
          <w:rPr>
            <w:sz w:val="18"/>
            <w:rPrChange w:id="347" w:author="shorny" w:date="2014-06-09T15:49:00Z">
              <w:rPr/>
            </w:rPrChange>
          </w:rPr>
          <w:t xml:space="preserve"> </w:t>
        </w:r>
        <w:r w:rsidRPr="00A85691">
          <w:rPr>
            <w:rStyle w:val="function-name1"/>
            <w:sz w:val="18"/>
            <w:rPrChange w:id="348" w:author="shorny" w:date="2014-06-09T15:49:00Z">
              <w:rPr>
                <w:rStyle w:val="function-name1"/>
              </w:rPr>
            </w:rPrChange>
          </w:rPr>
          <w:t>Application</w:t>
        </w:r>
        <w:r w:rsidRPr="00A85691">
          <w:rPr>
            <w:sz w:val="18"/>
            <w:rPrChange w:id="349" w:author="shorny" w:date="2014-06-09T15:49:00Z">
              <w:rPr/>
            </w:rPrChange>
          </w:rPr>
          <w:t xml:space="preserve"> </w:t>
        </w:r>
        <w:r w:rsidRPr="00A85691">
          <w:rPr>
            <w:rStyle w:val="keyword1"/>
            <w:sz w:val="18"/>
            <w:rPrChange w:id="350" w:author="shorny" w:date="2014-06-09T15:49:00Z">
              <w:rPr>
                <w:rStyle w:val="keyword1"/>
              </w:rPr>
            </w:rPrChange>
          </w:rPr>
          <w:t>DROP</w:t>
        </w:r>
        <w:r w:rsidRPr="00A85691">
          <w:rPr>
            <w:sz w:val="18"/>
            <w:rPrChange w:id="351" w:author="shorny" w:date="2014-06-09T15:49:00Z">
              <w:rPr/>
            </w:rPrChange>
          </w:rPr>
          <w:t xml:space="preserve"> </w:t>
        </w:r>
        <w:r w:rsidRPr="00A85691">
          <w:rPr>
            <w:rStyle w:val="keyword1"/>
            <w:sz w:val="18"/>
            <w:rPrChange w:id="352" w:author="shorny" w:date="2014-06-09T15:49:00Z">
              <w:rPr>
                <w:rStyle w:val="keyword1"/>
              </w:rPr>
            </w:rPrChange>
          </w:rPr>
          <w:t>FOREIGN</w:t>
        </w:r>
        <w:r w:rsidRPr="00A85691">
          <w:rPr>
            <w:sz w:val="18"/>
            <w:rPrChange w:id="353" w:author="shorny" w:date="2014-06-09T15:49:00Z">
              <w:rPr/>
            </w:rPrChange>
          </w:rPr>
          <w:t xml:space="preserve"> </w:t>
        </w:r>
        <w:r w:rsidRPr="00A85691">
          <w:rPr>
            <w:rStyle w:val="keyword1"/>
            <w:sz w:val="18"/>
            <w:rPrChange w:id="354" w:author="shorny" w:date="2014-06-09T15:49:00Z">
              <w:rPr>
                <w:rStyle w:val="keyword1"/>
              </w:rPr>
            </w:rPrChange>
          </w:rPr>
          <w:t>KEY</w:t>
        </w:r>
        <w:r w:rsidRPr="00A85691">
          <w:rPr>
            <w:sz w:val="18"/>
            <w:rPrChange w:id="355" w:author="shorny" w:date="2014-06-09T15:49:00Z">
              <w:rPr/>
            </w:rPrChange>
          </w:rPr>
          <w:t xml:space="preserve"> submits;</w:t>
        </w:r>
      </w:ins>
    </w:p>
    <w:p w14:paraId="5145E6BF" w14:textId="77777777" w:rsidR="00A85691" w:rsidRPr="00A85691" w:rsidRDefault="00A85691">
      <w:pPr>
        <w:pStyle w:val="HTMLPreformatted"/>
        <w:divId w:val="1206136475"/>
        <w:rPr>
          <w:ins w:id="356" w:author="shorny" w:date="2014-06-09T15:48:00Z"/>
          <w:sz w:val="18"/>
          <w:rPrChange w:id="357" w:author="shorny" w:date="2014-06-09T15:49:00Z">
            <w:rPr>
              <w:ins w:id="358" w:author="shorny" w:date="2014-06-09T15:48:00Z"/>
            </w:rPr>
          </w:rPrChange>
        </w:rPr>
      </w:pPr>
      <w:ins w:id="359" w:author="shorny" w:date="2014-06-09T15:48:00Z">
        <w:r w:rsidRPr="00A85691">
          <w:rPr>
            <w:rStyle w:val="keyword1"/>
            <w:sz w:val="18"/>
            <w:rPrChange w:id="360" w:author="shorny" w:date="2014-06-09T15:49:00Z">
              <w:rPr>
                <w:rStyle w:val="keyword1"/>
              </w:rPr>
            </w:rPrChange>
          </w:rPr>
          <w:t>ALTER</w:t>
        </w:r>
        <w:r w:rsidRPr="00A85691">
          <w:rPr>
            <w:sz w:val="18"/>
            <w:rPrChange w:id="361" w:author="shorny" w:date="2014-06-09T15:49:00Z">
              <w:rPr/>
            </w:rPrChange>
          </w:rPr>
          <w:t xml:space="preserve"> </w:t>
        </w:r>
        <w:r w:rsidRPr="00A85691">
          <w:rPr>
            <w:rStyle w:val="keyword1"/>
            <w:sz w:val="18"/>
            <w:rPrChange w:id="362" w:author="shorny" w:date="2014-06-09T15:49:00Z">
              <w:rPr>
                <w:rStyle w:val="keyword1"/>
              </w:rPr>
            </w:rPrChange>
          </w:rPr>
          <w:t>TABLE</w:t>
        </w:r>
        <w:r w:rsidRPr="00A85691">
          <w:rPr>
            <w:sz w:val="18"/>
            <w:rPrChange w:id="363" w:author="shorny" w:date="2014-06-09T15:49:00Z">
              <w:rPr/>
            </w:rPrChange>
          </w:rPr>
          <w:t xml:space="preserve"> `Supervise </w:t>
        </w:r>
        <w:r w:rsidRPr="00A85691">
          <w:rPr>
            <w:rStyle w:val="keyword1"/>
            <w:sz w:val="18"/>
            <w:rPrChange w:id="364" w:author="shorny" w:date="2014-06-09T15:49:00Z">
              <w:rPr>
                <w:rStyle w:val="keyword1"/>
              </w:rPr>
            </w:rPrChange>
          </w:rPr>
          <w:t>as</w:t>
        </w:r>
        <w:r w:rsidRPr="00A85691">
          <w:rPr>
            <w:sz w:val="18"/>
            <w:rPrChange w:id="365" w:author="shorny" w:date="2014-06-09T15:49:00Z">
              <w:rPr/>
            </w:rPrChange>
          </w:rPr>
          <w:t xml:space="preserve">` </w:t>
        </w:r>
        <w:r w:rsidRPr="00A85691">
          <w:rPr>
            <w:rStyle w:val="keyword1"/>
            <w:sz w:val="18"/>
            <w:rPrChange w:id="366" w:author="shorny" w:date="2014-06-09T15:49:00Z">
              <w:rPr>
                <w:rStyle w:val="keyword1"/>
              </w:rPr>
            </w:rPrChange>
          </w:rPr>
          <w:t>DROP</w:t>
        </w:r>
        <w:r w:rsidRPr="00A85691">
          <w:rPr>
            <w:sz w:val="18"/>
            <w:rPrChange w:id="367" w:author="shorny" w:date="2014-06-09T15:49:00Z">
              <w:rPr/>
            </w:rPrChange>
          </w:rPr>
          <w:t xml:space="preserve"> </w:t>
        </w:r>
        <w:r w:rsidRPr="00A85691">
          <w:rPr>
            <w:rStyle w:val="keyword1"/>
            <w:sz w:val="18"/>
            <w:rPrChange w:id="368" w:author="shorny" w:date="2014-06-09T15:49:00Z">
              <w:rPr>
                <w:rStyle w:val="keyword1"/>
              </w:rPr>
            </w:rPrChange>
          </w:rPr>
          <w:t>FOREIGN</w:t>
        </w:r>
        <w:r w:rsidRPr="00A85691">
          <w:rPr>
            <w:sz w:val="18"/>
            <w:rPrChange w:id="369" w:author="shorny" w:date="2014-06-09T15:49:00Z">
              <w:rPr/>
            </w:rPrChange>
          </w:rPr>
          <w:t xml:space="preserve"> </w:t>
        </w:r>
        <w:r w:rsidRPr="00A85691">
          <w:rPr>
            <w:rStyle w:val="keyword1"/>
            <w:sz w:val="18"/>
            <w:rPrChange w:id="370" w:author="shorny" w:date="2014-06-09T15:49:00Z">
              <w:rPr>
                <w:rStyle w:val="keyword1"/>
              </w:rPr>
            </w:rPrChange>
          </w:rPr>
          <w:t>KEY</w:t>
        </w:r>
        <w:r w:rsidRPr="00A85691">
          <w:rPr>
            <w:sz w:val="18"/>
            <w:rPrChange w:id="371" w:author="shorny" w:date="2014-06-09T15:49:00Z">
              <w:rPr/>
            </w:rPrChange>
          </w:rPr>
          <w:t xml:space="preserve"> `will supervise2`;</w:t>
        </w:r>
      </w:ins>
    </w:p>
    <w:p w14:paraId="01B1FDDE" w14:textId="77777777" w:rsidR="00A85691" w:rsidRPr="00A85691" w:rsidRDefault="00A85691">
      <w:pPr>
        <w:pStyle w:val="HTMLPreformatted"/>
        <w:divId w:val="1206136475"/>
        <w:rPr>
          <w:ins w:id="372" w:author="shorny" w:date="2014-06-09T15:48:00Z"/>
          <w:sz w:val="18"/>
          <w:rPrChange w:id="373" w:author="shorny" w:date="2014-06-09T15:49:00Z">
            <w:rPr>
              <w:ins w:id="374" w:author="shorny" w:date="2014-06-09T15:48:00Z"/>
            </w:rPr>
          </w:rPrChange>
        </w:rPr>
      </w:pPr>
      <w:ins w:id="375" w:author="shorny" w:date="2014-06-09T15:48:00Z">
        <w:r w:rsidRPr="00A85691">
          <w:rPr>
            <w:rStyle w:val="keyword1"/>
            <w:sz w:val="18"/>
            <w:rPrChange w:id="376" w:author="shorny" w:date="2014-06-09T15:49:00Z">
              <w:rPr>
                <w:rStyle w:val="keyword1"/>
              </w:rPr>
            </w:rPrChange>
          </w:rPr>
          <w:t>ALTER</w:t>
        </w:r>
        <w:r w:rsidRPr="00A85691">
          <w:rPr>
            <w:sz w:val="18"/>
            <w:rPrChange w:id="377" w:author="shorny" w:date="2014-06-09T15:49:00Z">
              <w:rPr/>
            </w:rPrChange>
          </w:rPr>
          <w:t xml:space="preserve"> </w:t>
        </w:r>
        <w:r w:rsidRPr="00A85691">
          <w:rPr>
            <w:rStyle w:val="keyword1"/>
            <w:sz w:val="18"/>
            <w:rPrChange w:id="378" w:author="shorny" w:date="2014-06-09T15:49:00Z">
              <w:rPr>
                <w:rStyle w:val="keyword1"/>
              </w:rPr>
            </w:rPrChange>
          </w:rPr>
          <w:t>TABLE</w:t>
        </w:r>
        <w:r w:rsidRPr="00A85691">
          <w:rPr>
            <w:sz w:val="18"/>
            <w:rPrChange w:id="379" w:author="shorny" w:date="2014-06-09T15:49:00Z">
              <w:rPr/>
            </w:rPrChange>
          </w:rPr>
          <w:t xml:space="preserve"> `Supervise </w:t>
        </w:r>
        <w:r w:rsidRPr="00A85691">
          <w:rPr>
            <w:rStyle w:val="keyword1"/>
            <w:sz w:val="18"/>
            <w:rPrChange w:id="380" w:author="shorny" w:date="2014-06-09T15:49:00Z">
              <w:rPr>
                <w:rStyle w:val="keyword1"/>
              </w:rPr>
            </w:rPrChange>
          </w:rPr>
          <w:t>as</w:t>
        </w:r>
        <w:r w:rsidRPr="00A85691">
          <w:rPr>
            <w:sz w:val="18"/>
            <w:rPrChange w:id="381" w:author="shorny" w:date="2014-06-09T15:49:00Z">
              <w:rPr/>
            </w:rPrChange>
          </w:rPr>
          <w:t xml:space="preserve">` </w:t>
        </w:r>
        <w:r w:rsidRPr="00A85691">
          <w:rPr>
            <w:rStyle w:val="keyword1"/>
            <w:sz w:val="18"/>
            <w:rPrChange w:id="382" w:author="shorny" w:date="2014-06-09T15:49:00Z">
              <w:rPr>
                <w:rStyle w:val="keyword1"/>
              </w:rPr>
            </w:rPrChange>
          </w:rPr>
          <w:t>DROP</w:t>
        </w:r>
        <w:r w:rsidRPr="00A85691">
          <w:rPr>
            <w:sz w:val="18"/>
            <w:rPrChange w:id="383" w:author="shorny" w:date="2014-06-09T15:49:00Z">
              <w:rPr/>
            </w:rPrChange>
          </w:rPr>
          <w:t xml:space="preserve"> </w:t>
        </w:r>
        <w:r w:rsidRPr="00A85691">
          <w:rPr>
            <w:rStyle w:val="keyword1"/>
            <w:sz w:val="18"/>
            <w:rPrChange w:id="384" w:author="shorny" w:date="2014-06-09T15:49:00Z">
              <w:rPr>
                <w:rStyle w:val="keyword1"/>
              </w:rPr>
            </w:rPrChange>
          </w:rPr>
          <w:t>FOREIGN</w:t>
        </w:r>
        <w:r w:rsidRPr="00A85691">
          <w:rPr>
            <w:sz w:val="18"/>
            <w:rPrChange w:id="385" w:author="shorny" w:date="2014-06-09T15:49:00Z">
              <w:rPr/>
            </w:rPrChange>
          </w:rPr>
          <w:t xml:space="preserve"> </w:t>
        </w:r>
        <w:r w:rsidRPr="00A85691">
          <w:rPr>
            <w:rStyle w:val="keyword1"/>
            <w:sz w:val="18"/>
            <w:rPrChange w:id="386" w:author="shorny" w:date="2014-06-09T15:49:00Z">
              <w:rPr>
                <w:rStyle w:val="keyword1"/>
              </w:rPr>
            </w:rPrChange>
          </w:rPr>
          <w:t>KEY</w:t>
        </w:r>
        <w:r w:rsidRPr="00A85691">
          <w:rPr>
            <w:sz w:val="18"/>
            <w:rPrChange w:id="387" w:author="shorny" w:date="2014-06-09T15:49:00Z">
              <w:rPr/>
            </w:rPrChange>
          </w:rPr>
          <w:t xml:space="preserve"> `will supervise`;</w:t>
        </w:r>
      </w:ins>
    </w:p>
    <w:p w14:paraId="2464D4EA" w14:textId="77777777" w:rsidR="00A85691" w:rsidRPr="00A85691" w:rsidRDefault="00A85691">
      <w:pPr>
        <w:pStyle w:val="HTMLPreformatted"/>
        <w:divId w:val="1206136475"/>
        <w:rPr>
          <w:ins w:id="388" w:author="shorny" w:date="2014-06-09T15:48:00Z"/>
          <w:sz w:val="18"/>
          <w:rPrChange w:id="389" w:author="shorny" w:date="2014-06-09T15:49:00Z">
            <w:rPr>
              <w:ins w:id="390" w:author="shorny" w:date="2014-06-09T15:48:00Z"/>
            </w:rPr>
          </w:rPrChange>
        </w:rPr>
      </w:pPr>
      <w:ins w:id="391" w:author="shorny" w:date="2014-06-09T15:48:00Z">
        <w:r w:rsidRPr="00A85691">
          <w:rPr>
            <w:rStyle w:val="keyword1"/>
            <w:sz w:val="18"/>
            <w:rPrChange w:id="392" w:author="shorny" w:date="2014-06-09T15:49:00Z">
              <w:rPr>
                <w:rStyle w:val="keyword1"/>
              </w:rPr>
            </w:rPrChange>
          </w:rPr>
          <w:t>ALTER</w:t>
        </w:r>
        <w:r w:rsidRPr="00A85691">
          <w:rPr>
            <w:sz w:val="18"/>
            <w:rPrChange w:id="393" w:author="shorny" w:date="2014-06-09T15:49:00Z">
              <w:rPr/>
            </w:rPrChange>
          </w:rPr>
          <w:t xml:space="preserve"> </w:t>
        </w:r>
        <w:r w:rsidRPr="00A85691">
          <w:rPr>
            <w:rStyle w:val="keyword1"/>
            <w:sz w:val="18"/>
            <w:rPrChange w:id="394" w:author="shorny" w:date="2014-06-09T15:49:00Z">
              <w:rPr>
                <w:rStyle w:val="keyword1"/>
              </w:rPr>
            </w:rPrChange>
          </w:rPr>
          <w:t>TABLE</w:t>
        </w:r>
        <w:r w:rsidRPr="00A85691">
          <w:rPr>
            <w:sz w:val="18"/>
            <w:rPrChange w:id="395" w:author="shorny" w:date="2014-06-09T15:49:00Z">
              <w:rPr/>
            </w:rPrChange>
          </w:rPr>
          <w:t xml:space="preserve"> `Application_Research Area` </w:t>
        </w:r>
        <w:r w:rsidRPr="00A85691">
          <w:rPr>
            <w:rStyle w:val="keyword1"/>
            <w:sz w:val="18"/>
            <w:rPrChange w:id="396" w:author="shorny" w:date="2014-06-09T15:49:00Z">
              <w:rPr>
                <w:rStyle w:val="keyword1"/>
              </w:rPr>
            </w:rPrChange>
          </w:rPr>
          <w:t>DROP</w:t>
        </w:r>
        <w:r w:rsidRPr="00A85691">
          <w:rPr>
            <w:sz w:val="18"/>
            <w:rPrChange w:id="397" w:author="shorny" w:date="2014-06-09T15:49:00Z">
              <w:rPr/>
            </w:rPrChange>
          </w:rPr>
          <w:t xml:space="preserve"> </w:t>
        </w:r>
        <w:r w:rsidRPr="00A85691">
          <w:rPr>
            <w:rStyle w:val="keyword1"/>
            <w:sz w:val="18"/>
            <w:rPrChange w:id="398" w:author="shorny" w:date="2014-06-09T15:49:00Z">
              <w:rPr>
                <w:rStyle w:val="keyword1"/>
              </w:rPr>
            </w:rPrChange>
          </w:rPr>
          <w:t>FOREIGN</w:t>
        </w:r>
        <w:r w:rsidRPr="00A85691">
          <w:rPr>
            <w:sz w:val="18"/>
            <w:rPrChange w:id="399" w:author="shorny" w:date="2014-06-09T15:49:00Z">
              <w:rPr/>
            </w:rPrChange>
          </w:rPr>
          <w:t xml:space="preserve"> </w:t>
        </w:r>
        <w:r w:rsidRPr="00A85691">
          <w:rPr>
            <w:rStyle w:val="keyword1"/>
            <w:sz w:val="18"/>
            <w:rPrChange w:id="400" w:author="shorny" w:date="2014-06-09T15:49:00Z">
              <w:rPr>
                <w:rStyle w:val="keyword1"/>
              </w:rPr>
            </w:rPrChange>
          </w:rPr>
          <w:t>KEY</w:t>
        </w:r>
        <w:r w:rsidRPr="00A85691">
          <w:rPr>
            <w:sz w:val="18"/>
            <w:rPrChange w:id="401" w:author="shorny" w:date="2014-06-09T15:49:00Z">
              <w:rPr/>
            </w:rPrChange>
          </w:rPr>
          <w:t xml:space="preserve"> `</w:t>
        </w:r>
        <w:r w:rsidRPr="00A85691">
          <w:rPr>
            <w:rStyle w:val="keyword1"/>
            <w:sz w:val="18"/>
            <w:rPrChange w:id="402" w:author="shorny" w:date="2014-06-09T15:49:00Z">
              <w:rPr>
                <w:rStyle w:val="keyword1"/>
              </w:rPr>
            </w:rPrChange>
          </w:rPr>
          <w:t>in</w:t>
        </w:r>
        <w:r w:rsidRPr="00A85691">
          <w:rPr>
            <w:sz w:val="18"/>
            <w:rPrChange w:id="403" w:author="shorny" w:date="2014-06-09T15:49:00Z">
              <w:rPr/>
            </w:rPrChange>
          </w:rPr>
          <w:t>`;</w:t>
        </w:r>
      </w:ins>
    </w:p>
    <w:p w14:paraId="4B48CF61" w14:textId="77777777" w:rsidR="00A85691" w:rsidRPr="00A85691" w:rsidRDefault="00A85691">
      <w:pPr>
        <w:pStyle w:val="HTMLPreformatted"/>
        <w:divId w:val="1206136475"/>
        <w:rPr>
          <w:ins w:id="404" w:author="shorny" w:date="2014-06-09T15:48:00Z"/>
          <w:sz w:val="18"/>
          <w:rPrChange w:id="405" w:author="shorny" w:date="2014-06-09T15:49:00Z">
            <w:rPr>
              <w:ins w:id="406" w:author="shorny" w:date="2014-06-09T15:48:00Z"/>
            </w:rPr>
          </w:rPrChange>
        </w:rPr>
      </w:pPr>
      <w:ins w:id="407" w:author="shorny" w:date="2014-06-09T15:48:00Z">
        <w:r w:rsidRPr="00A85691">
          <w:rPr>
            <w:rStyle w:val="keyword1"/>
            <w:sz w:val="18"/>
            <w:rPrChange w:id="408" w:author="shorny" w:date="2014-06-09T15:49:00Z">
              <w:rPr>
                <w:rStyle w:val="keyword1"/>
              </w:rPr>
            </w:rPrChange>
          </w:rPr>
          <w:t>ALTER</w:t>
        </w:r>
        <w:r w:rsidRPr="00A85691">
          <w:rPr>
            <w:sz w:val="18"/>
            <w:rPrChange w:id="409" w:author="shorny" w:date="2014-06-09T15:49:00Z">
              <w:rPr/>
            </w:rPrChange>
          </w:rPr>
          <w:t xml:space="preserve"> </w:t>
        </w:r>
        <w:r w:rsidRPr="00A85691">
          <w:rPr>
            <w:rStyle w:val="keyword1"/>
            <w:sz w:val="18"/>
            <w:rPrChange w:id="410" w:author="shorny" w:date="2014-06-09T15:49:00Z">
              <w:rPr>
                <w:rStyle w:val="keyword1"/>
              </w:rPr>
            </w:rPrChange>
          </w:rPr>
          <w:t>TABLE</w:t>
        </w:r>
        <w:r w:rsidRPr="00A85691">
          <w:rPr>
            <w:sz w:val="18"/>
            <w:rPrChange w:id="411" w:author="shorny" w:date="2014-06-09T15:49:00Z">
              <w:rPr/>
            </w:rPrChange>
          </w:rPr>
          <w:t xml:space="preserve"> `Application_Research Area` </w:t>
        </w:r>
        <w:r w:rsidRPr="00A85691">
          <w:rPr>
            <w:rStyle w:val="keyword1"/>
            <w:sz w:val="18"/>
            <w:rPrChange w:id="412" w:author="shorny" w:date="2014-06-09T15:49:00Z">
              <w:rPr>
                <w:rStyle w:val="keyword1"/>
              </w:rPr>
            </w:rPrChange>
          </w:rPr>
          <w:t>DROP</w:t>
        </w:r>
        <w:r w:rsidRPr="00A85691">
          <w:rPr>
            <w:sz w:val="18"/>
            <w:rPrChange w:id="413" w:author="shorny" w:date="2014-06-09T15:49:00Z">
              <w:rPr/>
            </w:rPrChange>
          </w:rPr>
          <w:t xml:space="preserve"> </w:t>
        </w:r>
        <w:r w:rsidRPr="00A85691">
          <w:rPr>
            <w:rStyle w:val="keyword1"/>
            <w:sz w:val="18"/>
            <w:rPrChange w:id="414" w:author="shorny" w:date="2014-06-09T15:49:00Z">
              <w:rPr>
                <w:rStyle w:val="keyword1"/>
              </w:rPr>
            </w:rPrChange>
          </w:rPr>
          <w:t>FOREIGN</w:t>
        </w:r>
        <w:r w:rsidRPr="00A85691">
          <w:rPr>
            <w:sz w:val="18"/>
            <w:rPrChange w:id="415" w:author="shorny" w:date="2014-06-09T15:49:00Z">
              <w:rPr/>
            </w:rPrChange>
          </w:rPr>
          <w:t xml:space="preserve"> </w:t>
        </w:r>
        <w:r w:rsidRPr="00A85691">
          <w:rPr>
            <w:rStyle w:val="keyword1"/>
            <w:sz w:val="18"/>
            <w:rPrChange w:id="416" w:author="shorny" w:date="2014-06-09T15:49:00Z">
              <w:rPr>
                <w:rStyle w:val="keyword1"/>
              </w:rPr>
            </w:rPrChange>
          </w:rPr>
          <w:t>KEY</w:t>
        </w:r>
        <w:r w:rsidRPr="00A85691">
          <w:rPr>
            <w:sz w:val="18"/>
            <w:rPrChange w:id="417" w:author="shorny" w:date="2014-06-09T15:49:00Z">
              <w:rPr/>
            </w:rPrChange>
          </w:rPr>
          <w:t xml:space="preserve"> in2;</w:t>
        </w:r>
      </w:ins>
    </w:p>
    <w:p w14:paraId="434899D3" w14:textId="77777777" w:rsidR="00A85691" w:rsidRPr="00A85691" w:rsidRDefault="00A85691">
      <w:pPr>
        <w:pStyle w:val="HTMLPreformatted"/>
        <w:divId w:val="1206136475"/>
        <w:rPr>
          <w:ins w:id="418" w:author="shorny" w:date="2014-06-09T15:48:00Z"/>
          <w:sz w:val="18"/>
          <w:rPrChange w:id="419" w:author="shorny" w:date="2014-06-09T15:49:00Z">
            <w:rPr>
              <w:ins w:id="420" w:author="shorny" w:date="2014-06-09T15:48:00Z"/>
            </w:rPr>
          </w:rPrChange>
        </w:rPr>
      </w:pPr>
      <w:ins w:id="421" w:author="shorny" w:date="2014-06-09T15:48:00Z">
        <w:r w:rsidRPr="00A85691">
          <w:rPr>
            <w:rStyle w:val="keyword1"/>
            <w:sz w:val="18"/>
            <w:rPrChange w:id="422" w:author="shorny" w:date="2014-06-09T15:49:00Z">
              <w:rPr>
                <w:rStyle w:val="keyword1"/>
              </w:rPr>
            </w:rPrChange>
          </w:rPr>
          <w:t>ALTER</w:t>
        </w:r>
        <w:r w:rsidRPr="00A85691">
          <w:rPr>
            <w:sz w:val="18"/>
            <w:rPrChange w:id="423" w:author="shorny" w:date="2014-06-09T15:49:00Z">
              <w:rPr/>
            </w:rPrChange>
          </w:rPr>
          <w:t xml:space="preserve"> </w:t>
        </w:r>
        <w:r w:rsidRPr="00A85691">
          <w:rPr>
            <w:rStyle w:val="keyword1"/>
            <w:sz w:val="18"/>
            <w:rPrChange w:id="424" w:author="shorny" w:date="2014-06-09T15:49:00Z">
              <w:rPr>
                <w:rStyle w:val="keyword1"/>
              </w:rPr>
            </w:rPrChange>
          </w:rPr>
          <w:t>TABLE</w:t>
        </w:r>
        <w:r w:rsidRPr="00A85691">
          <w:rPr>
            <w:sz w:val="18"/>
            <w:rPrChange w:id="425" w:author="shorny" w:date="2014-06-09T15:49:00Z">
              <w:rPr/>
            </w:rPrChange>
          </w:rPr>
          <w:t xml:space="preserve"> `University Staff Member_Research Area` </w:t>
        </w:r>
        <w:r w:rsidRPr="00A85691">
          <w:rPr>
            <w:rStyle w:val="keyword1"/>
            <w:sz w:val="18"/>
            <w:rPrChange w:id="426" w:author="shorny" w:date="2014-06-09T15:49:00Z">
              <w:rPr>
                <w:rStyle w:val="keyword1"/>
              </w:rPr>
            </w:rPrChange>
          </w:rPr>
          <w:t>DROP</w:t>
        </w:r>
        <w:r w:rsidRPr="00A85691">
          <w:rPr>
            <w:sz w:val="18"/>
            <w:rPrChange w:id="427" w:author="shorny" w:date="2014-06-09T15:49:00Z">
              <w:rPr/>
            </w:rPrChange>
          </w:rPr>
          <w:t xml:space="preserve"> </w:t>
        </w:r>
        <w:r w:rsidRPr="00A85691">
          <w:rPr>
            <w:rStyle w:val="keyword1"/>
            <w:sz w:val="18"/>
            <w:rPrChange w:id="428" w:author="shorny" w:date="2014-06-09T15:49:00Z">
              <w:rPr>
                <w:rStyle w:val="keyword1"/>
              </w:rPr>
            </w:rPrChange>
          </w:rPr>
          <w:t>FOREIGN</w:t>
        </w:r>
        <w:r w:rsidRPr="00A85691">
          <w:rPr>
            <w:sz w:val="18"/>
            <w:rPrChange w:id="429" w:author="shorny" w:date="2014-06-09T15:49:00Z">
              <w:rPr/>
            </w:rPrChange>
          </w:rPr>
          <w:t xml:space="preserve"> </w:t>
        </w:r>
        <w:r w:rsidRPr="00A85691">
          <w:rPr>
            <w:rStyle w:val="keyword1"/>
            <w:sz w:val="18"/>
            <w:rPrChange w:id="430" w:author="shorny" w:date="2014-06-09T15:49:00Z">
              <w:rPr>
                <w:rStyle w:val="keyword1"/>
              </w:rPr>
            </w:rPrChange>
          </w:rPr>
          <w:t>KEY</w:t>
        </w:r>
        <w:r w:rsidRPr="00A85691">
          <w:rPr>
            <w:sz w:val="18"/>
            <w:rPrChange w:id="431" w:author="shorny" w:date="2014-06-09T15:49:00Z">
              <w:rPr/>
            </w:rPrChange>
          </w:rPr>
          <w:t xml:space="preserve"> `works </w:t>
        </w:r>
        <w:r w:rsidRPr="00A85691">
          <w:rPr>
            <w:rStyle w:val="keyword1"/>
            <w:sz w:val="18"/>
            <w:rPrChange w:id="432" w:author="shorny" w:date="2014-06-09T15:49:00Z">
              <w:rPr>
                <w:rStyle w:val="keyword1"/>
              </w:rPr>
            </w:rPrChange>
          </w:rPr>
          <w:t>in</w:t>
        </w:r>
        <w:r w:rsidRPr="00A85691">
          <w:rPr>
            <w:sz w:val="18"/>
            <w:rPrChange w:id="433" w:author="shorny" w:date="2014-06-09T15:49:00Z">
              <w:rPr/>
            </w:rPrChange>
          </w:rPr>
          <w:t>`;</w:t>
        </w:r>
      </w:ins>
    </w:p>
    <w:p w14:paraId="53420878" w14:textId="77777777" w:rsidR="00A85691" w:rsidRPr="00A85691" w:rsidRDefault="00A85691">
      <w:pPr>
        <w:pStyle w:val="HTMLPreformatted"/>
        <w:divId w:val="1206136475"/>
        <w:rPr>
          <w:ins w:id="434" w:author="shorny" w:date="2014-06-09T15:48:00Z"/>
          <w:sz w:val="18"/>
          <w:rPrChange w:id="435" w:author="shorny" w:date="2014-06-09T15:49:00Z">
            <w:rPr>
              <w:ins w:id="436" w:author="shorny" w:date="2014-06-09T15:48:00Z"/>
            </w:rPr>
          </w:rPrChange>
        </w:rPr>
      </w:pPr>
      <w:ins w:id="437" w:author="shorny" w:date="2014-06-09T15:48:00Z">
        <w:r w:rsidRPr="00A85691">
          <w:rPr>
            <w:rStyle w:val="keyword1"/>
            <w:sz w:val="18"/>
            <w:rPrChange w:id="438" w:author="shorny" w:date="2014-06-09T15:49:00Z">
              <w:rPr>
                <w:rStyle w:val="keyword1"/>
              </w:rPr>
            </w:rPrChange>
          </w:rPr>
          <w:t>ALTER</w:t>
        </w:r>
        <w:r w:rsidRPr="00A85691">
          <w:rPr>
            <w:sz w:val="18"/>
            <w:rPrChange w:id="439" w:author="shorny" w:date="2014-06-09T15:49:00Z">
              <w:rPr/>
            </w:rPrChange>
          </w:rPr>
          <w:t xml:space="preserve"> </w:t>
        </w:r>
        <w:r w:rsidRPr="00A85691">
          <w:rPr>
            <w:rStyle w:val="keyword1"/>
            <w:sz w:val="18"/>
            <w:rPrChange w:id="440" w:author="shorny" w:date="2014-06-09T15:49:00Z">
              <w:rPr>
                <w:rStyle w:val="keyword1"/>
              </w:rPr>
            </w:rPrChange>
          </w:rPr>
          <w:t>TABLE</w:t>
        </w:r>
        <w:r w:rsidRPr="00A85691">
          <w:rPr>
            <w:sz w:val="18"/>
            <w:rPrChange w:id="441" w:author="shorny" w:date="2014-06-09T15:49:00Z">
              <w:rPr/>
            </w:rPrChange>
          </w:rPr>
          <w:t xml:space="preserve"> `University Staff Member_Research Area` </w:t>
        </w:r>
        <w:r w:rsidRPr="00A85691">
          <w:rPr>
            <w:rStyle w:val="keyword1"/>
            <w:sz w:val="18"/>
            <w:rPrChange w:id="442" w:author="shorny" w:date="2014-06-09T15:49:00Z">
              <w:rPr>
                <w:rStyle w:val="keyword1"/>
              </w:rPr>
            </w:rPrChange>
          </w:rPr>
          <w:t>DROP</w:t>
        </w:r>
        <w:r w:rsidRPr="00A85691">
          <w:rPr>
            <w:sz w:val="18"/>
            <w:rPrChange w:id="443" w:author="shorny" w:date="2014-06-09T15:49:00Z">
              <w:rPr/>
            </w:rPrChange>
          </w:rPr>
          <w:t xml:space="preserve"> </w:t>
        </w:r>
        <w:r w:rsidRPr="00A85691">
          <w:rPr>
            <w:rStyle w:val="keyword1"/>
            <w:sz w:val="18"/>
            <w:rPrChange w:id="444" w:author="shorny" w:date="2014-06-09T15:49:00Z">
              <w:rPr>
                <w:rStyle w:val="keyword1"/>
              </w:rPr>
            </w:rPrChange>
          </w:rPr>
          <w:t>FOREIGN</w:t>
        </w:r>
        <w:r w:rsidRPr="00A85691">
          <w:rPr>
            <w:sz w:val="18"/>
            <w:rPrChange w:id="445" w:author="shorny" w:date="2014-06-09T15:49:00Z">
              <w:rPr/>
            </w:rPrChange>
          </w:rPr>
          <w:t xml:space="preserve"> </w:t>
        </w:r>
        <w:r w:rsidRPr="00A85691">
          <w:rPr>
            <w:rStyle w:val="keyword1"/>
            <w:sz w:val="18"/>
            <w:rPrChange w:id="446" w:author="shorny" w:date="2014-06-09T15:49:00Z">
              <w:rPr>
                <w:rStyle w:val="keyword1"/>
              </w:rPr>
            </w:rPrChange>
          </w:rPr>
          <w:t>KEY</w:t>
        </w:r>
      </w:ins>
    </w:p>
    <w:p w14:paraId="274BD51D" w14:textId="77777777" w:rsidR="00A85691" w:rsidRPr="00A85691" w:rsidRDefault="00A85691">
      <w:pPr>
        <w:pStyle w:val="HTMLPreformatted"/>
        <w:divId w:val="1206136475"/>
        <w:rPr>
          <w:ins w:id="447" w:author="shorny" w:date="2014-06-09T15:48:00Z"/>
          <w:sz w:val="18"/>
          <w:rPrChange w:id="448" w:author="shorny" w:date="2014-06-09T15:49:00Z">
            <w:rPr>
              <w:ins w:id="449" w:author="shorny" w:date="2014-06-09T15:48:00Z"/>
            </w:rPr>
          </w:rPrChange>
        </w:rPr>
      </w:pPr>
      <w:ins w:id="450" w:author="shorny" w:date="2014-06-09T15:48:00Z">
        <w:r w:rsidRPr="00A85691">
          <w:rPr>
            <w:sz w:val="18"/>
            <w:rPrChange w:id="451" w:author="shorny" w:date="2014-06-09T15:49:00Z">
              <w:rPr/>
            </w:rPrChange>
          </w:rPr>
          <w:t xml:space="preserve">            `</w:t>
        </w:r>
        <w:proofErr w:type="gramStart"/>
        <w:r w:rsidRPr="00A85691">
          <w:rPr>
            <w:sz w:val="18"/>
            <w:rPrChange w:id="452" w:author="shorny" w:date="2014-06-09T15:49:00Z">
              <w:rPr/>
            </w:rPrChange>
          </w:rPr>
          <w:t>works</w:t>
        </w:r>
        <w:proofErr w:type="gramEnd"/>
        <w:r w:rsidRPr="00A85691">
          <w:rPr>
            <w:sz w:val="18"/>
            <w:rPrChange w:id="453" w:author="shorny" w:date="2014-06-09T15:49:00Z">
              <w:rPr/>
            </w:rPrChange>
          </w:rPr>
          <w:t xml:space="preserve"> in2`;</w:t>
        </w:r>
      </w:ins>
    </w:p>
    <w:p w14:paraId="233B7422" w14:textId="77777777" w:rsidR="00A85691" w:rsidRPr="00A85691" w:rsidRDefault="00A85691">
      <w:pPr>
        <w:pStyle w:val="HTMLPreformatted"/>
        <w:divId w:val="1206136475"/>
        <w:rPr>
          <w:ins w:id="454" w:author="shorny" w:date="2014-06-09T15:48:00Z"/>
          <w:sz w:val="18"/>
          <w:rPrChange w:id="455" w:author="shorny" w:date="2014-06-09T15:49:00Z">
            <w:rPr>
              <w:ins w:id="456" w:author="shorny" w:date="2014-06-09T15:48:00Z"/>
            </w:rPr>
          </w:rPrChange>
        </w:rPr>
      </w:pPr>
      <w:ins w:id="457" w:author="shorny" w:date="2014-06-09T15:48:00Z">
        <w:r w:rsidRPr="00A85691">
          <w:rPr>
            <w:rStyle w:val="keyword1"/>
            <w:sz w:val="18"/>
            <w:rPrChange w:id="458" w:author="shorny" w:date="2014-06-09T15:49:00Z">
              <w:rPr>
                <w:rStyle w:val="keyword1"/>
              </w:rPr>
            </w:rPrChange>
          </w:rPr>
          <w:t>ALTER</w:t>
        </w:r>
        <w:r w:rsidRPr="00A85691">
          <w:rPr>
            <w:sz w:val="18"/>
            <w:rPrChange w:id="459" w:author="shorny" w:date="2014-06-09T15:49:00Z">
              <w:rPr/>
            </w:rPrChange>
          </w:rPr>
          <w:t xml:space="preserve"> </w:t>
        </w:r>
        <w:r w:rsidRPr="00A85691">
          <w:rPr>
            <w:rStyle w:val="keyword1"/>
            <w:sz w:val="18"/>
            <w:rPrChange w:id="460" w:author="shorny" w:date="2014-06-09T15:49:00Z">
              <w:rPr>
                <w:rStyle w:val="keyword1"/>
              </w:rPr>
            </w:rPrChange>
          </w:rPr>
          <w:t>TABLE</w:t>
        </w:r>
        <w:r w:rsidRPr="00A85691">
          <w:rPr>
            <w:sz w:val="18"/>
            <w:rPrChange w:id="461" w:author="shorny" w:date="2014-06-09T15:49:00Z">
              <w:rPr/>
            </w:rPrChange>
          </w:rPr>
          <w:t xml:space="preserve"> `University Staff Member_Research Area2` </w:t>
        </w:r>
        <w:r w:rsidRPr="00A85691">
          <w:rPr>
            <w:rStyle w:val="keyword1"/>
            <w:sz w:val="18"/>
            <w:rPrChange w:id="462" w:author="shorny" w:date="2014-06-09T15:49:00Z">
              <w:rPr>
                <w:rStyle w:val="keyword1"/>
              </w:rPr>
            </w:rPrChange>
          </w:rPr>
          <w:t>DROP</w:t>
        </w:r>
        <w:r w:rsidRPr="00A85691">
          <w:rPr>
            <w:sz w:val="18"/>
            <w:rPrChange w:id="463" w:author="shorny" w:date="2014-06-09T15:49:00Z">
              <w:rPr/>
            </w:rPrChange>
          </w:rPr>
          <w:t xml:space="preserve"> </w:t>
        </w:r>
        <w:r w:rsidRPr="00A85691">
          <w:rPr>
            <w:rStyle w:val="keyword1"/>
            <w:sz w:val="18"/>
            <w:rPrChange w:id="464" w:author="shorny" w:date="2014-06-09T15:49:00Z">
              <w:rPr>
                <w:rStyle w:val="keyword1"/>
              </w:rPr>
            </w:rPrChange>
          </w:rPr>
          <w:t>FOREIGN</w:t>
        </w:r>
        <w:r w:rsidRPr="00A85691">
          <w:rPr>
            <w:sz w:val="18"/>
            <w:rPrChange w:id="465" w:author="shorny" w:date="2014-06-09T15:49:00Z">
              <w:rPr/>
            </w:rPrChange>
          </w:rPr>
          <w:t xml:space="preserve"> </w:t>
        </w:r>
        <w:r w:rsidRPr="00A85691">
          <w:rPr>
            <w:rStyle w:val="keyword1"/>
            <w:sz w:val="18"/>
            <w:rPrChange w:id="466" w:author="shorny" w:date="2014-06-09T15:49:00Z">
              <w:rPr>
                <w:rStyle w:val="keyword1"/>
              </w:rPr>
            </w:rPrChange>
          </w:rPr>
          <w:t>KEY</w:t>
        </w:r>
        <w:r w:rsidRPr="00A85691">
          <w:rPr>
            <w:sz w:val="18"/>
            <w:rPrChange w:id="467" w:author="shorny" w:date="2014-06-09T15:49:00Z">
              <w:rPr/>
            </w:rPrChange>
          </w:rPr>
          <w:t xml:space="preserve"> Oversees;</w:t>
        </w:r>
      </w:ins>
    </w:p>
    <w:p w14:paraId="3AE2F17A" w14:textId="77777777" w:rsidR="00A85691" w:rsidRPr="00A85691" w:rsidRDefault="00A85691">
      <w:pPr>
        <w:pStyle w:val="HTMLPreformatted"/>
        <w:divId w:val="1206136475"/>
        <w:rPr>
          <w:ins w:id="468" w:author="shorny" w:date="2014-06-09T15:48:00Z"/>
          <w:sz w:val="18"/>
          <w:rPrChange w:id="469" w:author="shorny" w:date="2014-06-09T15:49:00Z">
            <w:rPr>
              <w:ins w:id="470" w:author="shorny" w:date="2014-06-09T15:48:00Z"/>
            </w:rPr>
          </w:rPrChange>
        </w:rPr>
      </w:pPr>
      <w:ins w:id="471" w:author="shorny" w:date="2014-06-09T15:48:00Z">
        <w:r w:rsidRPr="00A85691">
          <w:rPr>
            <w:rStyle w:val="keyword1"/>
            <w:sz w:val="18"/>
            <w:rPrChange w:id="472" w:author="shorny" w:date="2014-06-09T15:49:00Z">
              <w:rPr>
                <w:rStyle w:val="keyword1"/>
              </w:rPr>
            </w:rPrChange>
          </w:rPr>
          <w:t>ALTER</w:t>
        </w:r>
        <w:r w:rsidRPr="00A85691">
          <w:rPr>
            <w:sz w:val="18"/>
            <w:rPrChange w:id="473" w:author="shorny" w:date="2014-06-09T15:49:00Z">
              <w:rPr/>
            </w:rPrChange>
          </w:rPr>
          <w:t xml:space="preserve"> </w:t>
        </w:r>
        <w:r w:rsidRPr="00A85691">
          <w:rPr>
            <w:rStyle w:val="keyword1"/>
            <w:sz w:val="18"/>
            <w:rPrChange w:id="474" w:author="shorny" w:date="2014-06-09T15:49:00Z">
              <w:rPr>
                <w:rStyle w:val="keyword1"/>
              </w:rPr>
            </w:rPrChange>
          </w:rPr>
          <w:t>TABLE</w:t>
        </w:r>
        <w:r w:rsidRPr="00A85691">
          <w:rPr>
            <w:sz w:val="18"/>
            <w:rPrChange w:id="475" w:author="shorny" w:date="2014-06-09T15:49:00Z">
              <w:rPr/>
            </w:rPrChange>
          </w:rPr>
          <w:t xml:space="preserve"> `University Staff Member_Research Area2` </w:t>
        </w:r>
        <w:r w:rsidRPr="00A85691">
          <w:rPr>
            <w:rStyle w:val="keyword1"/>
            <w:sz w:val="18"/>
            <w:rPrChange w:id="476" w:author="shorny" w:date="2014-06-09T15:49:00Z">
              <w:rPr>
                <w:rStyle w:val="keyword1"/>
              </w:rPr>
            </w:rPrChange>
          </w:rPr>
          <w:t>DROP</w:t>
        </w:r>
        <w:r w:rsidRPr="00A85691">
          <w:rPr>
            <w:sz w:val="18"/>
            <w:rPrChange w:id="477" w:author="shorny" w:date="2014-06-09T15:49:00Z">
              <w:rPr/>
            </w:rPrChange>
          </w:rPr>
          <w:t xml:space="preserve"> </w:t>
        </w:r>
        <w:r w:rsidRPr="00A85691">
          <w:rPr>
            <w:rStyle w:val="keyword1"/>
            <w:sz w:val="18"/>
            <w:rPrChange w:id="478" w:author="shorny" w:date="2014-06-09T15:49:00Z">
              <w:rPr>
                <w:rStyle w:val="keyword1"/>
              </w:rPr>
            </w:rPrChange>
          </w:rPr>
          <w:t>FOREIGN</w:t>
        </w:r>
        <w:r w:rsidRPr="00A85691">
          <w:rPr>
            <w:sz w:val="18"/>
            <w:rPrChange w:id="479" w:author="shorny" w:date="2014-06-09T15:49:00Z">
              <w:rPr/>
            </w:rPrChange>
          </w:rPr>
          <w:t xml:space="preserve"> </w:t>
        </w:r>
        <w:r w:rsidRPr="00A85691">
          <w:rPr>
            <w:rStyle w:val="keyword1"/>
            <w:sz w:val="18"/>
            <w:rPrChange w:id="480" w:author="shorny" w:date="2014-06-09T15:49:00Z">
              <w:rPr>
                <w:rStyle w:val="keyword1"/>
              </w:rPr>
            </w:rPrChange>
          </w:rPr>
          <w:t>KEY</w:t>
        </w:r>
        <w:r w:rsidRPr="00A85691">
          <w:rPr>
            <w:sz w:val="18"/>
            <w:rPrChange w:id="481" w:author="shorny" w:date="2014-06-09T15:49:00Z">
              <w:rPr/>
            </w:rPrChange>
          </w:rPr>
          <w:t xml:space="preserve"> Oversees2;</w:t>
        </w:r>
      </w:ins>
    </w:p>
    <w:p w14:paraId="2F56A6D8" w14:textId="77777777" w:rsidR="00A85691" w:rsidRPr="00A85691" w:rsidRDefault="00A85691">
      <w:pPr>
        <w:pStyle w:val="HTMLPreformatted"/>
        <w:divId w:val="1206136475"/>
        <w:rPr>
          <w:ins w:id="482" w:author="shorny" w:date="2014-06-09T15:48:00Z"/>
          <w:sz w:val="18"/>
          <w:rPrChange w:id="483" w:author="shorny" w:date="2014-06-09T15:49:00Z">
            <w:rPr>
              <w:ins w:id="484" w:author="shorny" w:date="2014-06-09T15:48:00Z"/>
            </w:rPr>
          </w:rPrChange>
        </w:rPr>
      </w:pPr>
      <w:ins w:id="485" w:author="shorny" w:date="2014-06-09T15:48:00Z">
        <w:r w:rsidRPr="00A85691">
          <w:rPr>
            <w:rStyle w:val="keyword1"/>
            <w:sz w:val="18"/>
            <w:rPrChange w:id="486" w:author="shorny" w:date="2014-06-09T15:49:00Z">
              <w:rPr>
                <w:rStyle w:val="keyword1"/>
              </w:rPr>
            </w:rPrChange>
          </w:rPr>
          <w:t>ALTER</w:t>
        </w:r>
        <w:r w:rsidRPr="00A85691">
          <w:rPr>
            <w:sz w:val="18"/>
            <w:rPrChange w:id="487" w:author="shorny" w:date="2014-06-09T15:49:00Z">
              <w:rPr/>
            </w:rPrChange>
          </w:rPr>
          <w:t xml:space="preserve"> </w:t>
        </w:r>
        <w:r w:rsidRPr="00A85691">
          <w:rPr>
            <w:rStyle w:val="keyword1"/>
            <w:sz w:val="18"/>
            <w:rPrChange w:id="488" w:author="shorny" w:date="2014-06-09T15:49:00Z">
              <w:rPr>
                <w:rStyle w:val="keyword1"/>
              </w:rPr>
            </w:rPrChange>
          </w:rPr>
          <w:t>TABLE</w:t>
        </w:r>
        <w:r w:rsidRPr="00A85691">
          <w:rPr>
            <w:sz w:val="18"/>
            <w:rPrChange w:id="489" w:author="shorny" w:date="2014-06-09T15:49:00Z">
              <w:rPr/>
            </w:rPrChange>
          </w:rPr>
          <w:t xml:space="preserve"> </w:t>
        </w:r>
        <w:r w:rsidRPr="00A85691">
          <w:rPr>
            <w:rStyle w:val="function-name1"/>
            <w:sz w:val="18"/>
            <w:rPrChange w:id="490" w:author="shorny" w:date="2014-06-09T15:49:00Z">
              <w:rPr>
                <w:rStyle w:val="function-name1"/>
              </w:rPr>
            </w:rPrChange>
          </w:rPr>
          <w:t>Decision</w:t>
        </w:r>
        <w:r w:rsidRPr="00A85691">
          <w:rPr>
            <w:sz w:val="18"/>
            <w:rPrChange w:id="491" w:author="shorny" w:date="2014-06-09T15:49:00Z">
              <w:rPr/>
            </w:rPrChange>
          </w:rPr>
          <w:t xml:space="preserve"> </w:t>
        </w:r>
        <w:r w:rsidRPr="00A85691">
          <w:rPr>
            <w:rStyle w:val="keyword1"/>
            <w:sz w:val="18"/>
            <w:rPrChange w:id="492" w:author="shorny" w:date="2014-06-09T15:49:00Z">
              <w:rPr>
                <w:rStyle w:val="keyword1"/>
              </w:rPr>
            </w:rPrChange>
          </w:rPr>
          <w:t>DROP</w:t>
        </w:r>
        <w:r w:rsidRPr="00A85691">
          <w:rPr>
            <w:sz w:val="18"/>
            <w:rPrChange w:id="493" w:author="shorny" w:date="2014-06-09T15:49:00Z">
              <w:rPr/>
            </w:rPrChange>
          </w:rPr>
          <w:t xml:space="preserve"> </w:t>
        </w:r>
        <w:r w:rsidRPr="00A85691">
          <w:rPr>
            <w:rStyle w:val="keyword1"/>
            <w:sz w:val="18"/>
            <w:rPrChange w:id="494" w:author="shorny" w:date="2014-06-09T15:49:00Z">
              <w:rPr>
                <w:rStyle w:val="keyword1"/>
              </w:rPr>
            </w:rPrChange>
          </w:rPr>
          <w:t>FOREIGN</w:t>
        </w:r>
        <w:r w:rsidRPr="00A85691">
          <w:rPr>
            <w:sz w:val="18"/>
            <w:rPrChange w:id="495" w:author="shorny" w:date="2014-06-09T15:49:00Z">
              <w:rPr/>
            </w:rPrChange>
          </w:rPr>
          <w:t xml:space="preserve"> </w:t>
        </w:r>
        <w:r w:rsidRPr="00A85691">
          <w:rPr>
            <w:rStyle w:val="keyword1"/>
            <w:sz w:val="18"/>
            <w:rPrChange w:id="496" w:author="shorny" w:date="2014-06-09T15:49:00Z">
              <w:rPr>
                <w:rStyle w:val="keyword1"/>
              </w:rPr>
            </w:rPrChange>
          </w:rPr>
          <w:t>KEY</w:t>
        </w:r>
        <w:r w:rsidRPr="00A85691">
          <w:rPr>
            <w:sz w:val="18"/>
            <w:rPrChange w:id="497" w:author="shorny" w:date="2014-06-09T15:49:00Z">
              <w:rPr/>
            </w:rPrChange>
          </w:rPr>
          <w:t xml:space="preserve"> Decides;</w:t>
        </w:r>
      </w:ins>
    </w:p>
    <w:p w14:paraId="2A4B77EC" w14:textId="77777777" w:rsidR="00A85691" w:rsidRPr="00A85691" w:rsidRDefault="00A85691">
      <w:pPr>
        <w:pStyle w:val="HTMLPreformatted"/>
        <w:divId w:val="1206136475"/>
        <w:rPr>
          <w:ins w:id="498" w:author="shorny" w:date="2014-06-09T15:48:00Z"/>
          <w:sz w:val="18"/>
          <w:rPrChange w:id="499" w:author="shorny" w:date="2014-06-09T15:49:00Z">
            <w:rPr>
              <w:ins w:id="500" w:author="shorny" w:date="2014-06-09T15:48:00Z"/>
            </w:rPr>
          </w:rPrChange>
        </w:rPr>
      </w:pPr>
      <w:ins w:id="501" w:author="shorny" w:date="2014-06-09T15:48:00Z">
        <w:r w:rsidRPr="00A85691">
          <w:rPr>
            <w:rStyle w:val="keyword1"/>
            <w:sz w:val="18"/>
            <w:rPrChange w:id="502" w:author="shorny" w:date="2014-06-09T15:49:00Z">
              <w:rPr>
                <w:rStyle w:val="keyword1"/>
              </w:rPr>
            </w:rPrChange>
          </w:rPr>
          <w:t>ALTER</w:t>
        </w:r>
        <w:r w:rsidRPr="00A85691">
          <w:rPr>
            <w:sz w:val="18"/>
            <w:rPrChange w:id="503" w:author="shorny" w:date="2014-06-09T15:49:00Z">
              <w:rPr/>
            </w:rPrChange>
          </w:rPr>
          <w:t xml:space="preserve"> </w:t>
        </w:r>
        <w:r w:rsidRPr="00A85691">
          <w:rPr>
            <w:rStyle w:val="keyword1"/>
            <w:sz w:val="18"/>
            <w:rPrChange w:id="504" w:author="shorny" w:date="2014-06-09T15:49:00Z">
              <w:rPr>
                <w:rStyle w:val="keyword1"/>
              </w:rPr>
            </w:rPrChange>
          </w:rPr>
          <w:t>TABLE</w:t>
        </w:r>
        <w:r w:rsidRPr="00A85691">
          <w:rPr>
            <w:sz w:val="18"/>
            <w:rPrChange w:id="505" w:author="shorny" w:date="2014-06-09T15:49:00Z">
              <w:rPr/>
            </w:rPrChange>
          </w:rPr>
          <w:t xml:space="preserve"> </w:t>
        </w:r>
        <w:r w:rsidRPr="00A85691">
          <w:rPr>
            <w:rStyle w:val="function-name1"/>
            <w:sz w:val="18"/>
            <w:rPrChange w:id="506" w:author="shorny" w:date="2014-06-09T15:49:00Z">
              <w:rPr>
                <w:rStyle w:val="function-name1"/>
              </w:rPr>
            </w:rPrChange>
          </w:rPr>
          <w:t>Decision</w:t>
        </w:r>
        <w:r w:rsidRPr="00A85691">
          <w:rPr>
            <w:sz w:val="18"/>
            <w:rPrChange w:id="507" w:author="shorny" w:date="2014-06-09T15:49:00Z">
              <w:rPr/>
            </w:rPrChange>
          </w:rPr>
          <w:t xml:space="preserve"> </w:t>
        </w:r>
        <w:r w:rsidRPr="00A85691">
          <w:rPr>
            <w:rStyle w:val="keyword1"/>
            <w:sz w:val="18"/>
            <w:rPrChange w:id="508" w:author="shorny" w:date="2014-06-09T15:49:00Z">
              <w:rPr>
                <w:rStyle w:val="keyword1"/>
              </w:rPr>
            </w:rPrChange>
          </w:rPr>
          <w:t>DROP</w:t>
        </w:r>
        <w:r w:rsidRPr="00A85691">
          <w:rPr>
            <w:sz w:val="18"/>
            <w:rPrChange w:id="509" w:author="shorny" w:date="2014-06-09T15:49:00Z">
              <w:rPr/>
            </w:rPrChange>
          </w:rPr>
          <w:t xml:space="preserve"> </w:t>
        </w:r>
        <w:r w:rsidRPr="00A85691">
          <w:rPr>
            <w:rStyle w:val="keyword1"/>
            <w:sz w:val="18"/>
            <w:rPrChange w:id="510" w:author="shorny" w:date="2014-06-09T15:49:00Z">
              <w:rPr>
                <w:rStyle w:val="keyword1"/>
              </w:rPr>
            </w:rPrChange>
          </w:rPr>
          <w:t>FOREIGN</w:t>
        </w:r>
        <w:r w:rsidRPr="00A85691">
          <w:rPr>
            <w:sz w:val="18"/>
            <w:rPrChange w:id="511" w:author="shorny" w:date="2014-06-09T15:49:00Z">
              <w:rPr/>
            </w:rPrChange>
          </w:rPr>
          <w:t xml:space="preserve"> </w:t>
        </w:r>
        <w:r w:rsidRPr="00A85691">
          <w:rPr>
            <w:rStyle w:val="keyword1"/>
            <w:sz w:val="18"/>
            <w:rPrChange w:id="512" w:author="shorny" w:date="2014-06-09T15:49:00Z">
              <w:rPr>
                <w:rStyle w:val="keyword1"/>
              </w:rPr>
            </w:rPrChange>
          </w:rPr>
          <w:t>KEY</w:t>
        </w:r>
        <w:r w:rsidRPr="00A85691">
          <w:rPr>
            <w:sz w:val="18"/>
            <w:rPrChange w:id="513" w:author="shorny" w:date="2014-06-09T15:49:00Z">
              <w:rPr/>
            </w:rPrChange>
          </w:rPr>
          <w:t xml:space="preserve"> Decides2;</w:t>
        </w:r>
      </w:ins>
    </w:p>
    <w:p w14:paraId="2C446F34" w14:textId="77777777" w:rsidR="00A85691" w:rsidRPr="00A85691" w:rsidRDefault="00A85691">
      <w:pPr>
        <w:pStyle w:val="HTMLPreformatted"/>
        <w:divId w:val="1206136475"/>
        <w:rPr>
          <w:ins w:id="514" w:author="shorny" w:date="2014-06-09T15:48:00Z"/>
          <w:sz w:val="18"/>
          <w:rPrChange w:id="515" w:author="shorny" w:date="2014-06-09T15:49:00Z">
            <w:rPr>
              <w:ins w:id="516" w:author="shorny" w:date="2014-06-09T15:48:00Z"/>
            </w:rPr>
          </w:rPrChange>
        </w:rPr>
      </w:pPr>
      <w:ins w:id="517" w:author="shorny" w:date="2014-06-09T15:48:00Z">
        <w:r w:rsidRPr="00A85691">
          <w:rPr>
            <w:rStyle w:val="keyword1"/>
            <w:sz w:val="18"/>
            <w:rPrChange w:id="518" w:author="shorny" w:date="2014-06-09T15:49:00Z">
              <w:rPr>
                <w:rStyle w:val="keyword1"/>
              </w:rPr>
            </w:rPrChange>
          </w:rPr>
          <w:t>ALTER</w:t>
        </w:r>
        <w:r w:rsidRPr="00A85691">
          <w:rPr>
            <w:sz w:val="18"/>
            <w:rPrChange w:id="519" w:author="shorny" w:date="2014-06-09T15:49:00Z">
              <w:rPr/>
            </w:rPrChange>
          </w:rPr>
          <w:t xml:space="preserve"> </w:t>
        </w:r>
        <w:r w:rsidRPr="00A85691">
          <w:rPr>
            <w:rStyle w:val="keyword1"/>
            <w:sz w:val="18"/>
            <w:rPrChange w:id="520" w:author="shorny" w:date="2014-06-09T15:49:00Z">
              <w:rPr>
                <w:rStyle w:val="keyword1"/>
              </w:rPr>
            </w:rPrChange>
          </w:rPr>
          <w:t>TABLE</w:t>
        </w:r>
        <w:r w:rsidRPr="00A85691">
          <w:rPr>
            <w:sz w:val="18"/>
            <w:rPrChange w:id="521" w:author="shorny" w:date="2014-06-09T15:49:00Z">
              <w:rPr/>
            </w:rPrChange>
          </w:rPr>
          <w:t xml:space="preserve"> </w:t>
        </w:r>
        <w:r w:rsidRPr="00A85691">
          <w:rPr>
            <w:rStyle w:val="function-name1"/>
            <w:sz w:val="18"/>
            <w:rPrChange w:id="522" w:author="shorny" w:date="2014-06-09T15:49:00Z">
              <w:rPr>
                <w:rStyle w:val="function-name1"/>
              </w:rPr>
            </w:rPrChange>
          </w:rPr>
          <w:t>Visa</w:t>
        </w:r>
        <w:r w:rsidRPr="00A85691">
          <w:rPr>
            <w:sz w:val="18"/>
            <w:rPrChange w:id="523" w:author="shorny" w:date="2014-06-09T15:49:00Z">
              <w:rPr/>
            </w:rPrChange>
          </w:rPr>
          <w:t xml:space="preserve"> </w:t>
        </w:r>
        <w:r w:rsidRPr="00A85691">
          <w:rPr>
            <w:rStyle w:val="keyword1"/>
            <w:sz w:val="18"/>
            <w:rPrChange w:id="524" w:author="shorny" w:date="2014-06-09T15:49:00Z">
              <w:rPr>
                <w:rStyle w:val="keyword1"/>
              </w:rPr>
            </w:rPrChange>
          </w:rPr>
          <w:t>DROP</w:t>
        </w:r>
        <w:r w:rsidRPr="00A85691">
          <w:rPr>
            <w:sz w:val="18"/>
            <w:rPrChange w:id="525" w:author="shorny" w:date="2014-06-09T15:49:00Z">
              <w:rPr/>
            </w:rPrChange>
          </w:rPr>
          <w:t xml:space="preserve"> </w:t>
        </w:r>
        <w:r w:rsidRPr="00A85691">
          <w:rPr>
            <w:rStyle w:val="keyword1"/>
            <w:sz w:val="18"/>
            <w:rPrChange w:id="526" w:author="shorny" w:date="2014-06-09T15:49:00Z">
              <w:rPr>
                <w:rStyle w:val="keyword1"/>
              </w:rPr>
            </w:rPrChange>
          </w:rPr>
          <w:t>FOREIGN</w:t>
        </w:r>
        <w:r w:rsidRPr="00A85691">
          <w:rPr>
            <w:sz w:val="18"/>
            <w:rPrChange w:id="527" w:author="shorny" w:date="2014-06-09T15:49:00Z">
              <w:rPr/>
            </w:rPrChange>
          </w:rPr>
          <w:t xml:space="preserve"> </w:t>
        </w:r>
        <w:r w:rsidRPr="00A85691">
          <w:rPr>
            <w:rStyle w:val="keyword1"/>
            <w:sz w:val="18"/>
            <w:rPrChange w:id="528" w:author="shorny" w:date="2014-06-09T15:49:00Z">
              <w:rPr>
                <w:rStyle w:val="keyword1"/>
              </w:rPr>
            </w:rPrChange>
          </w:rPr>
          <w:t>KEY</w:t>
        </w:r>
        <w:r w:rsidRPr="00A85691">
          <w:rPr>
            <w:sz w:val="18"/>
            <w:rPrChange w:id="529" w:author="shorny" w:date="2014-06-09T15:49:00Z">
              <w:rPr/>
            </w:rPrChange>
          </w:rPr>
          <w:t xml:space="preserve"> `categorised </w:t>
        </w:r>
        <w:r w:rsidRPr="00A85691">
          <w:rPr>
            <w:rStyle w:val="keyword1"/>
            <w:sz w:val="18"/>
            <w:rPrChange w:id="530" w:author="shorny" w:date="2014-06-09T15:49:00Z">
              <w:rPr>
                <w:rStyle w:val="keyword1"/>
              </w:rPr>
            </w:rPrChange>
          </w:rPr>
          <w:t>by</w:t>
        </w:r>
        <w:r w:rsidRPr="00A85691">
          <w:rPr>
            <w:sz w:val="18"/>
            <w:rPrChange w:id="531" w:author="shorny" w:date="2014-06-09T15:49:00Z">
              <w:rPr/>
            </w:rPrChange>
          </w:rPr>
          <w:t>`;</w:t>
        </w:r>
      </w:ins>
    </w:p>
    <w:p w14:paraId="586AE8E5" w14:textId="77777777" w:rsidR="00A85691" w:rsidRPr="00A85691" w:rsidRDefault="00A85691">
      <w:pPr>
        <w:pStyle w:val="HTMLPreformatted"/>
        <w:divId w:val="1206136475"/>
        <w:rPr>
          <w:ins w:id="532" w:author="shorny" w:date="2014-06-09T15:48:00Z"/>
          <w:sz w:val="18"/>
          <w:rPrChange w:id="533" w:author="shorny" w:date="2014-06-09T15:49:00Z">
            <w:rPr>
              <w:ins w:id="534" w:author="shorny" w:date="2014-06-09T15:48:00Z"/>
            </w:rPr>
          </w:rPrChange>
        </w:rPr>
      </w:pPr>
      <w:ins w:id="535" w:author="shorny" w:date="2014-06-09T15:48:00Z">
        <w:r w:rsidRPr="00A85691">
          <w:rPr>
            <w:rStyle w:val="keyword1"/>
            <w:sz w:val="18"/>
            <w:rPrChange w:id="536" w:author="shorny" w:date="2014-06-09T15:49:00Z">
              <w:rPr>
                <w:rStyle w:val="keyword1"/>
              </w:rPr>
            </w:rPrChange>
          </w:rPr>
          <w:t>ALTER</w:t>
        </w:r>
        <w:r w:rsidRPr="00A85691">
          <w:rPr>
            <w:sz w:val="18"/>
            <w:rPrChange w:id="537" w:author="shorny" w:date="2014-06-09T15:49:00Z">
              <w:rPr/>
            </w:rPrChange>
          </w:rPr>
          <w:t xml:space="preserve"> </w:t>
        </w:r>
        <w:r w:rsidRPr="00A85691">
          <w:rPr>
            <w:rStyle w:val="keyword1"/>
            <w:sz w:val="18"/>
            <w:rPrChange w:id="538" w:author="shorny" w:date="2014-06-09T15:49:00Z">
              <w:rPr>
                <w:rStyle w:val="keyword1"/>
              </w:rPr>
            </w:rPrChange>
          </w:rPr>
          <w:t>TABLE</w:t>
        </w:r>
        <w:r w:rsidRPr="00A85691">
          <w:rPr>
            <w:sz w:val="18"/>
            <w:rPrChange w:id="539" w:author="shorny" w:date="2014-06-09T15:49:00Z">
              <w:rPr/>
            </w:rPrChange>
          </w:rPr>
          <w:t xml:space="preserve"> </w:t>
        </w:r>
        <w:r w:rsidRPr="00A85691">
          <w:rPr>
            <w:rStyle w:val="function-name1"/>
            <w:sz w:val="18"/>
            <w:rPrChange w:id="540" w:author="shorny" w:date="2014-06-09T15:49:00Z">
              <w:rPr>
                <w:rStyle w:val="function-name1"/>
              </w:rPr>
            </w:rPrChange>
          </w:rPr>
          <w:t>Application</w:t>
        </w:r>
        <w:r w:rsidRPr="00A85691">
          <w:rPr>
            <w:sz w:val="18"/>
            <w:rPrChange w:id="541" w:author="shorny" w:date="2014-06-09T15:49:00Z">
              <w:rPr/>
            </w:rPrChange>
          </w:rPr>
          <w:t xml:space="preserve"> </w:t>
        </w:r>
        <w:r w:rsidRPr="00A85691">
          <w:rPr>
            <w:rStyle w:val="keyword1"/>
            <w:sz w:val="18"/>
            <w:rPrChange w:id="542" w:author="shorny" w:date="2014-06-09T15:49:00Z">
              <w:rPr>
                <w:rStyle w:val="keyword1"/>
              </w:rPr>
            </w:rPrChange>
          </w:rPr>
          <w:t>DROP</w:t>
        </w:r>
        <w:r w:rsidRPr="00A85691">
          <w:rPr>
            <w:sz w:val="18"/>
            <w:rPrChange w:id="543" w:author="shorny" w:date="2014-06-09T15:49:00Z">
              <w:rPr/>
            </w:rPrChange>
          </w:rPr>
          <w:t xml:space="preserve"> </w:t>
        </w:r>
        <w:r w:rsidRPr="00A85691">
          <w:rPr>
            <w:rStyle w:val="keyword1"/>
            <w:sz w:val="18"/>
            <w:rPrChange w:id="544" w:author="shorny" w:date="2014-06-09T15:49:00Z">
              <w:rPr>
                <w:rStyle w:val="keyword1"/>
              </w:rPr>
            </w:rPrChange>
          </w:rPr>
          <w:t>FOREIGN</w:t>
        </w:r>
        <w:r w:rsidRPr="00A85691">
          <w:rPr>
            <w:sz w:val="18"/>
            <w:rPrChange w:id="545" w:author="shorny" w:date="2014-06-09T15:49:00Z">
              <w:rPr/>
            </w:rPrChange>
          </w:rPr>
          <w:t xml:space="preserve"> </w:t>
        </w:r>
        <w:r w:rsidRPr="00A85691">
          <w:rPr>
            <w:rStyle w:val="keyword1"/>
            <w:sz w:val="18"/>
            <w:rPrChange w:id="546" w:author="shorny" w:date="2014-06-09T15:49:00Z">
              <w:rPr>
                <w:rStyle w:val="keyword1"/>
              </w:rPr>
            </w:rPrChange>
          </w:rPr>
          <w:t>KEY</w:t>
        </w:r>
        <w:r w:rsidRPr="00A85691">
          <w:rPr>
            <w:sz w:val="18"/>
            <w:rPrChange w:id="547" w:author="shorny" w:date="2014-06-09T15:49:00Z">
              <w:rPr/>
            </w:rPrChange>
          </w:rPr>
          <w:t xml:space="preserve"> `</w:t>
        </w:r>
        <w:r w:rsidRPr="00A85691">
          <w:rPr>
            <w:rStyle w:val="keyword1"/>
            <w:sz w:val="18"/>
            <w:rPrChange w:id="548" w:author="shorny" w:date="2014-06-09T15:49:00Z">
              <w:rPr>
                <w:rStyle w:val="keyword1"/>
              </w:rPr>
            </w:rPrChange>
          </w:rPr>
          <w:t>defined</w:t>
        </w:r>
        <w:r w:rsidRPr="00A85691">
          <w:rPr>
            <w:sz w:val="18"/>
            <w:rPrChange w:id="549" w:author="shorny" w:date="2014-06-09T15:49:00Z">
              <w:rPr/>
            </w:rPrChange>
          </w:rPr>
          <w:t xml:space="preserve"> </w:t>
        </w:r>
        <w:r w:rsidRPr="00A85691">
          <w:rPr>
            <w:rStyle w:val="keyword1"/>
            <w:sz w:val="18"/>
            <w:rPrChange w:id="550" w:author="shorny" w:date="2014-06-09T15:49:00Z">
              <w:rPr>
                <w:rStyle w:val="keyword1"/>
              </w:rPr>
            </w:rPrChange>
          </w:rPr>
          <w:t>by</w:t>
        </w:r>
        <w:r w:rsidRPr="00A85691">
          <w:rPr>
            <w:sz w:val="18"/>
            <w:rPrChange w:id="551" w:author="shorny" w:date="2014-06-09T15:49:00Z">
              <w:rPr/>
            </w:rPrChange>
          </w:rPr>
          <w:t>`;</w:t>
        </w:r>
      </w:ins>
    </w:p>
    <w:p w14:paraId="18756C37" w14:textId="77777777" w:rsidR="00A85691" w:rsidRPr="00A85691" w:rsidRDefault="00A85691">
      <w:pPr>
        <w:pStyle w:val="HTMLPreformatted"/>
        <w:divId w:val="1206136475"/>
        <w:rPr>
          <w:ins w:id="552" w:author="shorny" w:date="2014-06-09T15:48:00Z"/>
          <w:sz w:val="18"/>
          <w:rPrChange w:id="553" w:author="shorny" w:date="2014-06-09T15:49:00Z">
            <w:rPr>
              <w:ins w:id="554" w:author="shorny" w:date="2014-06-09T15:48:00Z"/>
            </w:rPr>
          </w:rPrChange>
        </w:rPr>
      </w:pPr>
      <w:ins w:id="555" w:author="shorny" w:date="2014-06-09T15:48:00Z">
        <w:r w:rsidRPr="00A85691">
          <w:rPr>
            <w:rStyle w:val="keyword1"/>
            <w:sz w:val="18"/>
            <w:rPrChange w:id="556" w:author="shorny" w:date="2014-06-09T15:49:00Z">
              <w:rPr>
                <w:rStyle w:val="keyword1"/>
              </w:rPr>
            </w:rPrChange>
          </w:rPr>
          <w:t>ALTER</w:t>
        </w:r>
        <w:r w:rsidRPr="00A85691">
          <w:rPr>
            <w:sz w:val="18"/>
            <w:rPrChange w:id="557" w:author="shorny" w:date="2014-06-09T15:49:00Z">
              <w:rPr/>
            </w:rPrChange>
          </w:rPr>
          <w:t xml:space="preserve"> </w:t>
        </w:r>
        <w:r w:rsidRPr="00A85691">
          <w:rPr>
            <w:rStyle w:val="keyword1"/>
            <w:sz w:val="18"/>
            <w:rPrChange w:id="558" w:author="shorny" w:date="2014-06-09T15:49:00Z">
              <w:rPr>
                <w:rStyle w:val="keyword1"/>
              </w:rPr>
            </w:rPrChange>
          </w:rPr>
          <w:t>TABLE</w:t>
        </w:r>
        <w:r w:rsidRPr="00A85691">
          <w:rPr>
            <w:sz w:val="18"/>
            <w:rPrChange w:id="559" w:author="shorny" w:date="2014-06-09T15:49:00Z">
              <w:rPr/>
            </w:rPrChange>
          </w:rPr>
          <w:t xml:space="preserve"> </w:t>
        </w:r>
        <w:r w:rsidRPr="00A85691">
          <w:rPr>
            <w:rStyle w:val="function-name1"/>
            <w:sz w:val="18"/>
            <w:rPrChange w:id="560" w:author="shorny" w:date="2014-06-09T15:49:00Z">
              <w:rPr>
                <w:rStyle w:val="function-name1"/>
              </w:rPr>
            </w:rPrChange>
          </w:rPr>
          <w:t>Document</w:t>
        </w:r>
        <w:r w:rsidRPr="00A85691">
          <w:rPr>
            <w:sz w:val="18"/>
            <w:rPrChange w:id="561" w:author="shorny" w:date="2014-06-09T15:49:00Z">
              <w:rPr/>
            </w:rPrChange>
          </w:rPr>
          <w:t xml:space="preserve"> </w:t>
        </w:r>
        <w:r w:rsidRPr="00A85691">
          <w:rPr>
            <w:rStyle w:val="keyword1"/>
            <w:sz w:val="18"/>
            <w:rPrChange w:id="562" w:author="shorny" w:date="2014-06-09T15:49:00Z">
              <w:rPr>
                <w:rStyle w:val="keyword1"/>
              </w:rPr>
            </w:rPrChange>
          </w:rPr>
          <w:t>DROP</w:t>
        </w:r>
        <w:r w:rsidRPr="00A85691">
          <w:rPr>
            <w:sz w:val="18"/>
            <w:rPrChange w:id="563" w:author="shorny" w:date="2014-06-09T15:49:00Z">
              <w:rPr/>
            </w:rPrChange>
          </w:rPr>
          <w:t xml:space="preserve"> </w:t>
        </w:r>
        <w:r w:rsidRPr="00A85691">
          <w:rPr>
            <w:rStyle w:val="keyword1"/>
            <w:sz w:val="18"/>
            <w:rPrChange w:id="564" w:author="shorny" w:date="2014-06-09T15:49:00Z">
              <w:rPr>
                <w:rStyle w:val="keyword1"/>
              </w:rPr>
            </w:rPrChange>
          </w:rPr>
          <w:t>FOREIGN</w:t>
        </w:r>
        <w:r w:rsidRPr="00A85691">
          <w:rPr>
            <w:sz w:val="18"/>
            <w:rPrChange w:id="565" w:author="shorny" w:date="2014-06-09T15:49:00Z">
              <w:rPr/>
            </w:rPrChange>
          </w:rPr>
          <w:t xml:space="preserve"> </w:t>
        </w:r>
        <w:r w:rsidRPr="00A85691">
          <w:rPr>
            <w:rStyle w:val="keyword1"/>
            <w:sz w:val="18"/>
            <w:rPrChange w:id="566" w:author="shorny" w:date="2014-06-09T15:49:00Z">
              <w:rPr>
                <w:rStyle w:val="keyword1"/>
              </w:rPr>
            </w:rPrChange>
          </w:rPr>
          <w:t>KEY</w:t>
        </w:r>
        <w:r w:rsidRPr="00A85691">
          <w:rPr>
            <w:sz w:val="18"/>
            <w:rPrChange w:id="567" w:author="shorny" w:date="2014-06-09T15:49:00Z">
              <w:rPr/>
            </w:rPrChange>
          </w:rPr>
          <w:t xml:space="preserve"> `has a`;</w:t>
        </w:r>
      </w:ins>
    </w:p>
    <w:p w14:paraId="6BC53758" w14:textId="77777777" w:rsidR="00A85691" w:rsidRPr="00A85691" w:rsidRDefault="00A85691">
      <w:pPr>
        <w:pStyle w:val="HTMLPreformatted"/>
        <w:divId w:val="1206136475"/>
        <w:rPr>
          <w:ins w:id="568" w:author="shorny" w:date="2014-06-09T15:48:00Z"/>
          <w:sz w:val="18"/>
          <w:rPrChange w:id="569" w:author="shorny" w:date="2014-06-09T15:49:00Z">
            <w:rPr>
              <w:ins w:id="570" w:author="shorny" w:date="2014-06-09T15:48:00Z"/>
            </w:rPr>
          </w:rPrChange>
        </w:rPr>
      </w:pPr>
      <w:ins w:id="571" w:author="shorny" w:date="2014-06-09T15:48:00Z">
        <w:r w:rsidRPr="00A85691">
          <w:rPr>
            <w:rStyle w:val="keyword1"/>
            <w:sz w:val="18"/>
            <w:rPrChange w:id="572" w:author="shorny" w:date="2014-06-09T15:49:00Z">
              <w:rPr>
                <w:rStyle w:val="keyword1"/>
              </w:rPr>
            </w:rPrChange>
          </w:rPr>
          <w:t>ALTER</w:t>
        </w:r>
        <w:r w:rsidRPr="00A85691">
          <w:rPr>
            <w:sz w:val="18"/>
            <w:rPrChange w:id="573" w:author="shorny" w:date="2014-06-09T15:49:00Z">
              <w:rPr/>
            </w:rPrChange>
          </w:rPr>
          <w:t xml:space="preserve"> </w:t>
        </w:r>
        <w:r w:rsidRPr="00A85691">
          <w:rPr>
            <w:rStyle w:val="keyword1"/>
            <w:sz w:val="18"/>
            <w:rPrChange w:id="574" w:author="shorny" w:date="2014-06-09T15:49:00Z">
              <w:rPr>
                <w:rStyle w:val="keyword1"/>
              </w:rPr>
            </w:rPrChange>
          </w:rPr>
          <w:t>TABLE</w:t>
        </w:r>
        <w:r w:rsidRPr="00A85691">
          <w:rPr>
            <w:sz w:val="18"/>
            <w:rPrChange w:id="575" w:author="shorny" w:date="2014-06-09T15:49:00Z">
              <w:rPr/>
            </w:rPrChange>
          </w:rPr>
          <w:t xml:space="preserve"> `University Staff Member_Application` </w:t>
        </w:r>
        <w:r w:rsidRPr="00A85691">
          <w:rPr>
            <w:rStyle w:val="keyword1"/>
            <w:sz w:val="18"/>
            <w:rPrChange w:id="576" w:author="shorny" w:date="2014-06-09T15:49:00Z">
              <w:rPr>
                <w:rStyle w:val="keyword1"/>
              </w:rPr>
            </w:rPrChange>
          </w:rPr>
          <w:t>DROP</w:t>
        </w:r>
        <w:r w:rsidRPr="00A85691">
          <w:rPr>
            <w:sz w:val="18"/>
            <w:rPrChange w:id="577" w:author="shorny" w:date="2014-06-09T15:49:00Z">
              <w:rPr/>
            </w:rPrChange>
          </w:rPr>
          <w:t xml:space="preserve"> </w:t>
        </w:r>
        <w:r w:rsidRPr="00A85691">
          <w:rPr>
            <w:rStyle w:val="keyword1"/>
            <w:sz w:val="18"/>
            <w:rPrChange w:id="578" w:author="shorny" w:date="2014-06-09T15:49:00Z">
              <w:rPr>
                <w:rStyle w:val="keyword1"/>
              </w:rPr>
            </w:rPrChange>
          </w:rPr>
          <w:t>FOREIGN</w:t>
        </w:r>
        <w:r w:rsidRPr="00A85691">
          <w:rPr>
            <w:sz w:val="18"/>
            <w:rPrChange w:id="579" w:author="shorny" w:date="2014-06-09T15:49:00Z">
              <w:rPr/>
            </w:rPrChange>
          </w:rPr>
          <w:t xml:space="preserve"> </w:t>
        </w:r>
        <w:r w:rsidRPr="00A85691">
          <w:rPr>
            <w:rStyle w:val="keyword1"/>
            <w:sz w:val="18"/>
            <w:rPrChange w:id="580" w:author="shorny" w:date="2014-06-09T15:49:00Z">
              <w:rPr>
                <w:rStyle w:val="keyword1"/>
              </w:rPr>
            </w:rPrChange>
          </w:rPr>
          <w:t>KEY</w:t>
        </w:r>
        <w:r w:rsidRPr="00A85691">
          <w:rPr>
            <w:sz w:val="18"/>
            <w:rPrChange w:id="581" w:author="shorny" w:date="2014-06-09T15:49:00Z">
              <w:rPr/>
            </w:rPrChange>
          </w:rPr>
          <w:t xml:space="preserve"> flags;</w:t>
        </w:r>
      </w:ins>
    </w:p>
    <w:p w14:paraId="07E9221C" w14:textId="77777777" w:rsidR="00A85691" w:rsidRPr="00A85691" w:rsidRDefault="00A85691">
      <w:pPr>
        <w:pStyle w:val="HTMLPreformatted"/>
        <w:divId w:val="1206136475"/>
        <w:rPr>
          <w:ins w:id="582" w:author="shorny" w:date="2014-06-09T15:48:00Z"/>
          <w:sz w:val="18"/>
          <w:rPrChange w:id="583" w:author="shorny" w:date="2014-06-09T15:49:00Z">
            <w:rPr>
              <w:ins w:id="584" w:author="shorny" w:date="2014-06-09T15:48:00Z"/>
            </w:rPr>
          </w:rPrChange>
        </w:rPr>
      </w:pPr>
      <w:ins w:id="585" w:author="shorny" w:date="2014-06-09T15:48:00Z">
        <w:r w:rsidRPr="00A85691">
          <w:rPr>
            <w:rStyle w:val="keyword1"/>
            <w:sz w:val="18"/>
            <w:rPrChange w:id="586" w:author="shorny" w:date="2014-06-09T15:49:00Z">
              <w:rPr>
                <w:rStyle w:val="keyword1"/>
              </w:rPr>
            </w:rPrChange>
          </w:rPr>
          <w:t>ALTER</w:t>
        </w:r>
        <w:r w:rsidRPr="00A85691">
          <w:rPr>
            <w:sz w:val="18"/>
            <w:rPrChange w:id="587" w:author="shorny" w:date="2014-06-09T15:49:00Z">
              <w:rPr/>
            </w:rPrChange>
          </w:rPr>
          <w:t xml:space="preserve"> </w:t>
        </w:r>
        <w:r w:rsidRPr="00A85691">
          <w:rPr>
            <w:rStyle w:val="keyword1"/>
            <w:sz w:val="18"/>
            <w:rPrChange w:id="588" w:author="shorny" w:date="2014-06-09T15:49:00Z">
              <w:rPr>
                <w:rStyle w:val="keyword1"/>
              </w:rPr>
            </w:rPrChange>
          </w:rPr>
          <w:t>TABLE</w:t>
        </w:r>
        <w:r w:rsidRPr="00A85691">
          <w:rPr>
            <w:sz w:val="18"/>
            <w:rPrChange w:id="589" w:author="shorny" w:date="2014-06-09T15:49:00Z">
              <w:rPr/>
            </w:rPrChange>
          </w:rPr>
          <w:t xml:space="preserve"> `University Staff Member_Application` </w:t>
        </w:r>
        <w:r w:rsidRPr="00A85691">
          <w:rPr>
            <w:rStyle w:val="keyword1"/>
            <w:sz w:val="18"/>
            <w:rPrChange w:id="590" w:author="shorny" w:date="2014-06-09T15:49:00Z">
              <w:rPr>
                <w:rStyle w:val="keyword1"/>
              </w:rPr>
            </w:rPrChange>
          </w:rPr>
          <w:t>DROP</w:t>
        </w:r>
        <w:r w:rsidRPr="00A85691">
          <w:rPr>
            <w:sz w:val="18"/>
            <w:rPrChange w:id="591" w:author="shorny" w:date="2014-06-09T15:49:00Z">
              <w:rPr/>
            </w:rPrChange>
          </w:rPr>
          <w:t xml:space="preserve"> </w:t>
        </w:r>
        <w:r w:rsidRPr="00A85691">
          <w:rPr>
            <w:rStyle w:val="keyword1"/>
            <w:sz w:val="18"/>
            <w:rPrChange w:id="592" w:author="shorny" w:date="2014-06-09T15:49:00Z">
              <w:rPr>
                <w:rStyle w:val="keyword1"/>
              </w:rPr>
            </w:rPrChange>
          </w:rPr>
          <w:t>FOREIGN</w:t>
        </w:r>
        <w:r w:rsidRPr="00A85691">
          <w:rPr>
            <w:sz w:val="18"/>
            <w:rPrChange w:id="593" w:author="shorny" w:date="2014-06-09T15:49:00Z">
              <w:rPr/>
            </w:rPrChange>
          </w:rPr>
          <w:t xml:space="preserve"> </w:t>
        </w:r>
        <w:r w:rsidRPr="00A85691">
          <w:rPr>
            <w:rStyle w:val="keyword1"/>
            <w:sz w:val="18"/>
            <w:rPrChange w:id="594" w:author="shorny" w:date="2014-06-09T15:49:00Z">
              <w:rPr>
                <w:rStyle w:val="keyword1"/>
              </w:rPr>
            </w:rPrChange>
          </w:rPr>
          <w:t>KEY</w:t>
        </w:r>
        <w:r w:rsidRPr="00A85691">
          <w:rPr>
            <w:sz w:val="18"/>
            <w:rPrChange w:id="595" w:author="shorny" w:date="2014-06-09T15:49:00Z">
              <w:rPr/>
            </w:rPrChange>
          </w:rPr>
          <w:t xml:space="preserve"> flags2;</w:t>
        </w:r>
      </w:ins>
    </w:p>
    <w:p w14:paraId="15CE384F" w14:textId="77777777" w:rsidR="00A85691" w:rsidRPr="00A85691" w:rsidRDefault="00A85691">
      <w:pPr>
        <w:pStyle w:val="HTMLPreformatted"/>
        <w:divId w:val="1206136475"/>
        <w:rPr>
          <w:ins w:id="596" w:author="shorny" w:date="2014-06-09T15:48:00Z"/>
          <w:sz w:val="18"/>
          <w:rPrChange w:id="597" w:author="shorny" w:date="2014-06-09T15:49:00Z">
            <w:rPr>
              <w:ins w:id="598" w:author="shorny" w:date="2014-06-09T15:48:00Z"/>
            </w:rPr>
          </w:rPrChange>
        </w:rPr>
      </w:pPr>
      <w:ins w:id="599" w:author="shorny" w:date="2014-06-09T15:48:00Z">
        <w:r w:rsidRPr="00A85691">
          <w:rPr>
            <w:rStyle w:val="keyword1"/>
            <w:sz w:val="18"/>
            <w:rPrChange w:id="600" w:author="shorny" w:date="2014-06-09T15:49:00Z">
              <w:rPr>
                <w:rStyle w:val="keyword1"/>
              </w:rPr>
            </w:rPrChange>
          </w:rPr>
          <w:t>ALTER</w:t>
        </w:r>
        <w:r w:rsidRPr="00A85691">
          <w:rPr>
            <w:sz w:val="18"/>
            <w:rPrChange w:id="601" w:author="shorny" w:date="2014-06-09T15:49:00Z">
              <w:rPr/>
            </w:rPrChange>
          </w:rPr>
          <w:t xml:space="preserve"> </w:t>
        </w:r>
        <w:r w:rsidRPr="00A85691">
          <w:rPr>
            <w:rStyle w:val="keyword1"/>
            <w:sz w:val="18"/>
            <w:rPrChange w:id="602" w:author="shorny" w:date="2014-06-09T15:49:00Z">
              <w:rPr>
                <w:rStyle w:val="keyword1"/>
              </w:rPr>
            </w:rPrChange>
          </w:rPr>
          <w:t>TABLE</w:t>
        </w:r>
        <w:r w:rsidRPr="00A85691">
          <w:rPr>
            <w:sz w:val="18"/>
            <w:rPrChange w:id="603" w:author="shorny" w:date="2014-06-09T15:49:00Z">
              <w:rPr/>
            </w:rPrChange>
          </w:rPr>
          <w:t xml:space="preserve"> </w:t>
        </w:r>
        <w:r w:rsidRPr="00A85691">
          <w:rPr>
            <w:rStyle w:val="function-name1"/>
            <w:sz w:val="18"/>
            <w:rPrChange w:id="604" w:author="shorny" w:date="2014-06-09T15:49:00Z">
              <w:rPr>
                <w:rStyle w:val="function-name1"/>
              </w:rPr>
            </w:rPrChange>
          </w:rPr>
          <w:t>Referee</w:t>
        </w:r>
        <w:r w:rsidRPr="00A85691">
          <w:rPr>
            <w:sz w:val="18"/>
            <w:rPrChange w:id="605" w:author="shorny" w:date="2014-06-09T15:49:00Z">
              <w:rPr/>
            </w:rPrChange>
          </w:rPr>
          <w:t xml:space="preserve"> </w:t>
        </w:r>
        <w:r w:rsidRPr="00A85691">
          <w:rPr>
            <w:rStyle w:val="keyword1"/>
            <w:sz w:val="18"/>
            <w:rPrChange w:id="606" w:author="shorny" w:date="2014-06-09T15:49:00Z">
              <w:rPr>
                <w:rStyle w:val="keyword1"/>
              </w:rPr>
            </w:rPrChange>
          </w:rPr>
          <w:t>DROP</w:t>
        </w:r>
        <w:r w:rsidRPr="00A85691">
          <w:rPr>
            <w:sz w:val="18"/>
            <w:rPrChange w:id="607" w:author="shorny" w:date="2014-06-09T15:49:00Z">
              <w:rPr/>
            </w:rPrChange>
          </w:rPr>
          <w:t xml:space="preserve"> </w:t>
        </w:r>
        <w:r w:rsidRPr="00A85691">
          <w:rPr>
            <w:rStyle w:val="keyword1"/>
            <w:sz w:val="18"/>
            <w:rPrChange w:id="608" w:author="shorny" w:date="2014-06-09T15:49:00Z">
              <w:rPr>
                <w:rStyle w:val="keyword1"/>
              </w:rPr>
            </w:rPrChange>
          </w:rPr>
          <w:t>FOREIGN</w:t>
        </w:r>
        <w:r w:rsidRPr="00A85691">
          <w:rPr>
            <w:sz w:val="18"/>
            <w:rPrChange w:id="609" w:author="shorny" w:date="2014-06-09T15:49:00Z">
              <w:rPr/>
            </w:rPrChange>
          </w:rPr>
          <w:t xml:space="preserve"> </w:t>
        </w:r>
        <w:r w:rsidRPr="00A85691">
          <w:rPr>
            <w:rStyle w:val="keyword1"/>
            <w:sz w:val="18"/>
            <w:rPrChange w:id="610" w:author="shorny" w:date="2014-06-09T15:49:00Z">
              <w:rPr>
                <w:rStyle w:val="keyword1"/>
              </w:rPr>
            </w:rPrChange>
          </w:rPr>
          <w:t>KEY</w:t>
        </w:r>
        <w:r w:rsidRPr="00A85691">
          <w:rPr>
            <w:sz w:val="18"/>
            <w:rPrChange w:id="611" w:author="shorny" w:date="2014-06-09T15:49:00Z">
              <w:rPr/>
            </w:rPrChange>
          </w:rPr>
          <w:t xml:space="preserve"> `supported </w:t>
        </w:r>
        <w:r w:rsidRPr="00A85691">
          <w:rPr>
            <w:rStyle w:val="keyword1"/>
            <w:sz w:val="18"/>
            <w:rPrChange w:id="612" w:author="shorny" w:date="2014-06-09T15:49:00Z">
              <w:rPr>
                <w:rStyle w:val="keyword1"/>
              </w:rPr>
            </w:rPrChange>
          </w:rPr>
          <w:t>by</w:t>
        </w:r>
        <w:r w:rsidRPr="00A85691">
          <w:rPr>
            <w:sz w:val="18"/>
            <w:rPrChange w:id="613" w:author="shorny" w:date="2014-06-09T15:49:00Z">
              <w:rPr/>
            </w:rPrChange>
          </w:rPr>
          <w:t>`;</w:t>
        </w:r>
      </w:ins>
    </w:p>
    <w:p w14:paraId="2352E1A7" w14:textId="77777777" w:rsidR="00A85691" w:rsidRPr="00A85691" w:rsidRDefault="00A85691">
      <w:pPr>
        <w:pStyle w:val="HTMLPreformatted"/>
        <w:divId w:val="1206136475"/>
        <w:rPr>
          <w:ins w:id="614" w:author="shorny" w:date="2014-06-09T15:48:00Z"/>
          <w:sz w:val="18"/>
          <w:rPrChange w:id="615" w:author="shorny" w:date="2014-06-09T15:49:00Z">
            <w:rPr>
              <w:ins w:id="616" w:author="shorny" w:date="2014-06-09T15:48:00Z"/>
            </w:rPr>
          </w:rPrChange>
        </w:rPr>
      </w:pPr>
      <w:ins w:id="617" w:author="shorny" w:date="2014-06-09T15:48:00Z">
        <w:r w:rsidRPr="00A85691">
          <w:rPr>
            <w:rStyle w:val="keyword1"/>
            <w:sz w:val="18"/>
            <w:rPrChange w:id="618" w:author="shorny" w:date="2014-06-09T15:49:00Z">
              <w:rPr>
                <w:rStyle w:val="keyword1"/>
              </w:rPr>
            </w:rPrChange>
          </w:rPr>
          <w:t>ALTER</w:t>
        </w:r>
        <w:r w:rsidRPr="00A85691">
          <w:rPr>
            <w:sz w:val="18"/>
            <w:rPrChange w:id="619" w:author="shorny" w:date="2014-06-09T15:49:00Z">
              <w:rPr/>
            </w:rPrChange>
          </w:rPr>
          <w:t xml:space="preserve"> </w:t>
        </w:r>
        <w:r w:rsidRPr="00A85691">
          <w:rPr>
            <w:rStyle w:val="keyword1"/>
            <w:sz w:val="18"/>
            <w:rPrChange w:id="620" w:author="shorny" w:date="2014-06-09T15:49:00Z">
              <w:rPr>
                <w:rStyle w:val="keyword1"/>
              </w:rPr>
            </w:rPrChange>
          </w:rPr>
          <w:t>TABLE</w:t>
        </w:r>
        <w:r w:rsidRPr="00A85691">
          <w:rPr>
            <w:sz w:val="18"/>
            <w:rPrChange w:id="621" w:author="shorny" w:date="2014-06-09T15:49:00Z">
              <w:rPr/>
            </w:rPrChange>
          </w:rPr>
          <w:t xml:space="preserve"> </w:t>
        </w:r>
        <w:r w:rsidRPr="00A85691">
          <w:rPr>
            <w:rStyle w:val="function-name1"/>
            <w:sz w:val="18"/>
            <w:rPrChange w:id="622" w:author="shorny" w:date="2014-06-09T15:49:00Z">
              <w:rPr>
                <w:rStyle w:val="function-name1"/>
              </w:rPr>
            </w:rPrChange>
          </w:rPr>
          <w:t>Correspondence</w:t>
        </w:r>
        <w:r w:rsidRPr="00A85691">
          <w:rPr>
            <w:sz w:val="18"/>
            <w:rPrChange w:id="623" w:author="shorny" w:date="2014-06-09T15:49:00Z">
              <w:rPr/>
            </w:rPrChange>
          </w:rPr>
          <w:t xml:space="preserve"> </w:t>
        </w:r>
        <w:r w:rsidRPr="00A85691">
          <w:rPr>
            <w:rStyle w:val="keyword1"/>
            <w:sz w:val="18"/>
            <w:rPrChange w:id="624" w:author="shorny" w:date="2014-06-09T15:49:00Z">
              <w:rPr>
                <w:rStyle w:val="keyword1"/>
              </w:rPr>
            </w:rPrChange>
          </w:rPr>
          <w:t>DROP</w:t>
        </w:r>
        <w:r w:rsidRPr="00A85691">
          <w:rPr>
            <w:sz w:val="18"/>
            <w:rPrChange w:id="625" w:author="shorny" w:date="2014-06-09T15:49:00Z">
              <w:rPr/>
            </w:rPrChange>
          </w:rPr>
          <w:t xml:space="preserve"> </w:t>
        </w:r>
        <w:r w:rsidRPr="00A85691">
          <w:rPr>
            <w:rStyle w:val="keyword1"/>
            <w:sz w:val="18"/>
            <w:rPrChange w:id="626" w:author="shorny" w:date="2014-06-09T15:49:00Z">
              <w:rPr>
                <w:rStyle w:val="keyword1"/>
              </w:rPr>
            </w:rPrChange>
          </w:rPr>
          <w:t>FOREIGN</w:t>
        </w:r>
        <w:r w:rsidRPr="00A85691">
          <w:rPr>
            <w:sz w:val="18"/>
            <w:rPrChange w:id="627" w:author="shorny" w:date="2014-06-09T15:49:00Z">
              <w:rPr/>
            </w:rPrChange>
          </w:rPr>
          <w:t xml:space="preserve"> </w:t>
        </w:r>
        <w:r w:rsidRPr="00A85691">
          <w:rPr>
            <w:rStyle w:val="keyword1"/>
            <w:sz w:val="18"/>
            <w:rPrChange w:id="628" w:author="shorny" w:date="2014-06-09T15:49:00Z">
              <w:rPr>
                <w:rStyle w:val="keyword1"/>
              </w:rPr>
            </w:rPrChange>
          </w:rPr>
          <w:t>KEY</w:t>
        </w:r>
        <w:r w:rsidRPr="00A85691">
          <w:rPr>
            <w:sz w:val="18"/>
            <w:rPrChange w:id="629" w:author="shorny" w:date="2014-06-09T15:49:00Z">
              <w:rPr/>
            </w:rPrChange>
          </w:rPr>
          <w:t xml:space="preserve"> `corresponds </w:t>
        </w:r>
        <w:r w:rsidRPr="00A85691">
          <w:rPr>
            <w:rStyle w:val="keyword1"/>
            <w:sz w:val="18"/>
            <w:rPrChange w:id="630" w:author="shorny" w:date="2014-06-09T15:49:00Z">
              <w:rPr>
                <w:rStyle w:val="keyword1"/>
              </w:rPr>
            </w:rPrChange>
          </w:rPr>
          <w:t>with</w:t>
        </w:r>
        <w:r w:rsidRPr="00A85691">
          <w:rPr>
            <w:sz w:val="18"/>
            <w:rPrChange w:id="631" w:author="shorny" w:date="2014-06-09T15:49:00Z">
              <w:rPr/>
            </w:rPrChange>
          </w:rPr>
          <w:t>`;</w:t>
        </w:r>
      </w:ins>
    </w:p>
    <w:p w14:paraId="3DA78AED" w14:textId="77777777" w:rsidR="00A85691" w:rsidRPr="00A85691" w:rsidRDefault="00A85691">
      <w:pPr>
        <w:pStyle w:val="HTMLPreformatted"/>
        <w:divId w:val="1206136475"/>
        <w:rPr>
          <w:ins w:id="632" w:author="shorny" w:date="2014-06-09T15:48:00Z"/>
          <w:sz w:val="18"/>
          <w:rPrChange w:id="633" w:author="shorny" w:date="2014-06-09T15:49:00Z">
            <w:rPr>
              <w:ins w:id="634" w:author="shorny" w:date="2014-06-09T15:48:00Z"/>
            </w:rPr>
          </w:rPrChange>
        </w:rPr>
      </w:pPr>
      <w:ins w:id="635" w:author="shorny" w:date="2014-06-09T15:48:00Z">
        <w:r w:rsidRPr="00A85691">
          <w:rPr>
            <w:rStyle w:val="keyword1"/>
            <w:sz w:val="18"/>
            <w:rPrChange w:id="636" w:author="shorny" w:date="2014-06-09T15:49:00Z">
              <w:rPr>
                <w:rStyle w:val="keyword1"/>
              </w:rPr>
            </w:rPrChange>
          </w:rPr>
          <w:t>ALTER</w:t>
        </w:r>
        <w:r w:rsidRPr="00A85691">
          <w:rPr>
            <w:sz w:val="18"/>
            <w:rPrChange w:id="637" w:author="shorny" w:date="2014-06-09T15:49:00Z">
              <w:rPr/>
            </w:rPrChange>
          </w:rPr>
          <w:t xml:space="preserve"> </w:t>
        </w:r>
        <w:r w:rsidRPr="00A85691">
          <w:rPr>
            <w:rStyle w:val="keyword1"/>
            <w:sz w:val="18"/>
            <w:rPrChange w:id="638" w:author="shorny" w:date="2014-06-09T15:49:00Z">
              <w:rPr>
                <w:rStyle w:val="keyword1"/>
              </w:rPr>
            </w:rPrChange>
          </w:rPr>
          <w:t>TABLE</w:t>
        </w:r>
        <w:r w:rsidRPr="00A85691">
          <w:rPr>
            <w:sz w:val="18"/>
            <w:rPrChange w:id="639" w:author="shorny" w:date="2014-06-09T15:49:00Z">
              <w:rPr/>
            </w:rPrChange>
          </w:rPr>
          <w:t xml:space="preserve"> </w:t>
        </w:r>
        <w:r w:rsidRPr="00A85691">
          <w:rPr>
            <w:rStyle w:val="function-name1"/>
            <w:sz w:val="18"/>
            <w:rPrChange w:id="640" w:author="shorny" w:date="2014-06-09T15:49:00Z">
              <w:rPr>
                <w:rStyle w:val="function-name1"/>
              </w:rPr>
            </w:rPrChange>
          </w:rPr>
          <w:t>Correspondence</w:t>
        </w:r>
        <w:r w:rsidRPr="00A85691">
          <w:rPr>
            <w:sz w:val="18"/>
            <w:rPrChange w:id="641" w:author="shorny" w:date="2014-06-09T15:49:00Z">
              <w:rPr/>
            </w:rPrChange>
          </w:rPr>
          <w:t xml:space="preserve"> </w:t>
        </w:r>
        <w:r w:rsidRPr="00A85691">
          <w:rPr>
            <w:rStyle w:val="keyword1"/>
            <w:sz w:val="18"/>
            <w:rPrChange w:id="642" w:author="shorny" w:date="2014-06-09T15:49:00Z">
              <w:rPr>
                <w:rStyle w:val="keyword1"/>
              </w:rPr>
            </w:rPrChange>
          </w:rPr>
          <w:t>DROP</w:t>
        </w:r>
        <w:r w:rsidRPr="00A85691">
          <w:rPr>
            <w:sz w:val="18"/>
            <w:rPrChange w:id="643" w:author="shorny" w:date="2014-06-09T15:49:00Z">
              <w:rPr/>
            </w:rPrChange>
          </w:rPr>
          <w:t xml:space="preserve"> </w:t>
        </w:r>
        <w:r w:rsidRPr="00A85691">
          <w:rPr>
            <w:rStyle w:val="keyword1"/>
            <w:sz w:val="18"/>
            <w:rPrChange w:id="644" w:author="shorny" w:date="2014-06-09T15:49:00Z">
              <w:rPr>
                <w:rStyle w:val="keyword1"/>
              </w:rPr>
            </w:rPrChange>
          </w:rPr>
          <w:t>FOREIGN</w:t>
        </w:r>
        <w:r w:rsidRPr="00A85691">
          <w:rPr>
            <w:sz w:val="18"/>
            <w:rPrChange w:id="645" w:author="shorny" w:date="2014-06-09T15:49:00Z">
              <w:rPr/>
            </w:rPrChange>
          </w:rPr>
          <w:t xml:space="preserve"> </w:t>
        </w:r>
        <w:r w:rsidRPr="00A85691">
          <w:rPr>
            <w:rStyle w:val="keyword1"/>
            <w:sz w:val="18"/>
            <w:rPrChange w:id="646" w:author="shorny" w:date="2014-06-09T15:49:00Z">
              <w:rPr>
                <w:rStyle w:val="keyword1"/>
              </w:rPr>
            </w:rPrChange>
          </w:rPr>
          <w:t>KEY</w:t>
        </w:r>
        <w:r w:rsidRPr="00A85691">
          <w:rPr>
            <w:sz w:val="18"/>
            <w:rPrChange w:id="647" w:author="shorny" w:date="2014-06-09T15:49:00Z">
              <w:rPr/>
            </w:rPrChange>
          </w:rPr>
          <w:t xml:space="preserve"> `corresponds with2`;</w:t>
        </w:r>
      </w:ins>
    </w:p>
    <w:p w14:paraId="5F8975F8" w14:textId="77777777" w:rsidR="00A85691" w:rsidRPr="00A85691" w:rsidRDefault="00A85691">
      <w:pPr>
        <w:pStyle w:val="HTMLPreformatted"/>
        <w:divId w:val="1206136475"/>
        <w:rPr>
          <w:ins w:id="648" w:author="shorny" w:date="2014-06-09T15:48:00Z"/>
          <w:sz w:val="18"/>
          <w:rPrChange w:id="649" w:author="shorny" w:date="2014-06-09T15:49:00Z">
            <w:rPr>
              <w:ins w:id="650" w:author="shorny" w:date="2014-06-09T15:48:00Z"/>
            </w:rPr>
          </w:rPrChange>
        </w:rPr>
      </w:pPr>
      <w:ins w:id="651" w:author="shorny" w:date="2014-06-09T15:48:00Z">
        <w:r w:rsidRPr="00A85691">
          <w:rPr>
            <w:rStyle w:val="keyword1"/>
            <w:sz w:val="18"/>
            <w:rPrChange w:id="652" w:author="shorny" w:date="2014-06-09T15:49:00Z">
              <w:rPr>
                <w:rStyle w:val="keyword1"/>
              </w:rPr>
            </w:rPrChange>
          </w:rPr>
          <w:t>ALTER</w:t>
        </w:r>
        <w:r w:rsidRPr="00A85691">
          <w:rPr>
            <w:sz w:val="18"/>
            <w:rPrChange w:id="653" w:author="shorny" w:date="2014-06-09T15:49:00Z">
              <w:rPr/>
            </w:rPrChange>
          </w:rPr>
          <w:t xml:space="preserve"> </w:t>
        </w:r>
        <w:r w:rsidRPr="00A85691">
          <w:rPr>
            <w:rStyle w:val="keyword1"/>
            <w:sz w:val="18"/>
            <w:rPrChange w:id="654" w:author="shorny" w:date="2014-06-09T15:49:00Z">
              <w:rPr>
                <w:rStyle w:val="keyword1"/>
              </w:rPr>
            </w:rPrChange>
          </w:rPr>
          <w:t>TABLE</w:t>
        </w:r>
        <w:r w:rsidRPr="00A85691">
          <w:rPr>
            <w:sz w:val="18"/>
            <w:rPrChange w:id="655" w:author="shorny" w:date="2014-06-09T15:49:00Z">
              <w:rPr/>
            </w:rPrChange>
          </w:rPr>
          <w:t xml:space="preserve"> </w:t>
        </w:r>
        <w:r w:rsidRPr="00A85691">
          <w:rPr>
            <w:rStyle w:val="function-name1"/>
            <w:sz w:val="18"/>
            <w:rPrChange w:id="656" w:author="shorny" w:date="2014-06-09T15:49:00Z">
              <w:rPr>
                <w:rStyle w:val="function-name1"/>
              </w:rPr>
            </w:rPrChange>
          </w:rPr>
          <w:t>Document</w:t>
        </w:r>
        <w:r w:rsidRPr="00A85691">
          <w:rPr>
            <w:sz w:val="18"/>
            <w:rPrChange w:id="657" w:author="shorny" w:date="2014-06-09T15:49:00Z">
              <w:rPr/>
            </w:rPrChange>
          </w:rPr>
          <w:t xml:space="preserve"> </w:t>
        </w:r>
        <w:r w:rsidRPr="00A85691">
          <w:rPr>
            <w:rStyle w:val="keyword1"/>
            <w:sz w:val="18"/>
            <w:rPrChange w:id="658" w:author="shorny" w:date="2014-06-09T15:49:00Z">
              <w:rPr>
                <w:rStyle w:val="keyword1"/>
              </w:rPr>
            </w:rPrChange>
          </w:rPr>
          <w:t>DROP</w:t>
        </w:r>
        <w:r w:rsidRPr="00A85691">
          <w:rPr>
            <w:sz w:val="18"/>
            <w:rPrChange w:id="659" w:author="shorny" w:date="2014-06-09T15:49:00Z">
              <w:rPr/>
            </w:rPrChange>
          </w:rPr>
          <w:t xml:space="preserve"> </w:t>
        </w:r>
        <w:r w:rsidRPr="00A85691">
          <w:rPr>
            <w:rStyle w:val="keyword1"/>
            <w:sz w:val="18"/>
            <w:rPrChange w:id="660" w:author="shorny" w:date="2014-06-09T15:49:00Z">
              <w:rPr>
                <w:rStyle w:val="keyword1"/>
              </w:rPr>
            </w:rPrChange>
          </w:rPr>
          <w:t>FOREIGN</w:t>
        </w:r>
        <w:r w:rsidRPr="00A85691">
          <w:rPr>
            <w:sz w:val="18"/>
            <w:rPrChange w:id="661" w:author="shorny" w:date="2014-06-09T15:49:00Z">
              <w:rPr/>
            </w:rPrChange>
          </w:rPr>
          <w:t xml:space="preserve"> </w:t>
        </w:r>
        <w:r w:rsidRPr="00A85691">
          <w:rPr>
            <w:rStyle w:val="keyword1"/>
            <w:sz w:val="18"/>
            <w:rPrChange w:id="662" w:author="shorny" w:date="2014-06-09T15:49:00Z">
              <w:rPr>
                <w:rStyle w:val="keyword1"/>
              </w:rPr>
            </w:rPrChange>
          </w:rPr>
          <w:t>KEY</w:t>
        </w:r>
        <w:r w:rsidRPr="00A85691">
          <w:rPr>
            <w:sz w:val="18"/>
            <w:rPrChange w:id="663" w:author="shorny" w:date="2014-06-09T15:49:00Z">
              <w:rPr/>
            </w:rPrChange>
          </w:rPr>
          <w:t xml:space="preserve"> `</w:t>
        </w:r>
        <w:r w:rsidRPr="00A85691">
          <w:rPr>
            <w:rStyle w:val="keyword1"/>
            <w:sz w:val="18"/>
            <w:rPrChange w:id="664" w:author="shorny" w:date="2014-06-09T15:49:00Z">
              <w:rPr>
                <w:rStyle w:val="keyword1"/>
              </w:rPr>
            </w:rPrChange>
          </w:rPr>
          <w:t>of</w:t>
        </w:r>
        <w:r w:rsidRPr="00A85691">
          <w:rPr>
            <w:sz w:val="18"/>
            <w:rPrChange w:id="665" w:author="shorny" w:date="2014-06-09T15:49:00Z">
              <w:rPr/>
            </w:rPrChange>
          </w:rPr>
          <w:t>`;</w:t>
        </w:r>
      </w:ins>
    </w:p>
    <w:p w14:paraId="377F9D0F" w14:textId="77777777" w:rsidR="00A85691" w:rsidRPr="00A85691" w:rsidRDefault="00A85691">
      <w:pPr>
        <w:pStyle w:val="HTMLPreformatted"/>
        <w:divId w:val="1206136475"/>
        <w:rPr>
          <w:ins w:id="666" w:author="shorny" w:date="2014-06-09T15:48:00Z"/>
          <w:sz w:val="18"/>
          <w:rPrChange w:id="667" w:author="shorny" w:date="2014-06-09T15:49:00Z">
            <w:rPr>
              <w:ins w:id="668" w:author="shorny" w:date="2014-06-09T15:48:00Z"/>
            </w:rPr>
          </w:rPrChange>
        </w:rPr>
      </w:pPr>
      <w:ins w:id="669" w:author="shorny" w:date="2014-06-09T15:48:00Z">
        <w:r w:rsidRPr="00A85691">
          <w:rPr>
            <w:rStyle w:val="keyword1"/>
            <w:sz w:val="18"/>
            <w:rPrChange w:id="670" w:author="shorny" w:date="2014-06-09T15:49:00Z">
              <w:rPr>
                <w:rStyle w:val="keyword1"/>
              </w:rPr>
            </w:rPrChange>
          </w:rPr>
          <w:t>ALTER</w:t>
        </w:r>
        <w:r w:rsidRPr="00A85691">
          <w:rPr>
            <w:sz w:val="18"/>
            <w:rPrChange w:id="671" w:author="shorny" w:date="2014-06-09T15:49:00Z">
              <w:rPr/>
            </w:rPrChange>
          </w:rPr>
          <w:t xml:space="preserve"> </w:t>
        </w:r>
        <w:r w:rsidRPr="00A85691">
          <w:rPr>
            <w:rStyle w:val="keyword1"/>
            <w:sz w:val="18"/>
            <w:rPrChange w:id="672" w:author="shorny" w:date="2014-06-09T15:49:00Z">
              <w:rPr>
                <w:rStyle w:val="keyword1"/>
              </w:rPr>
            </w:rPrChange>
          </w:rPr>
          <w:t>TABLE</w:t>
        </w:r>
        <w:r w:rsidRPr="00A85691">
          <w:rPr>
            <w:sz w:val="18"/>
            <w:rPrChange w:id="673" w:author="shorny" w:date="2014-06-09T15:49:00Z">
              <w:rPr/>
            </w:rPrChange>
          </w:rPr>
          <w:t xml:space="preserve"> </w:t>
        </w:r>
        <w:r w:rsidRPr="00A85691">
          <w:rPr>
            <w:rStyle w:val="function-name1"/>
            <w:sz w:val="18"/>
            <w:rPrChange w:id="674" w:author="shorny" w:date="2014-06-09T15:49:00Z">
              <w:rPr>
                <w:rStyle w:val="function-name1"/>
              </w:rPr>
            </w:rPrChange>
          </w:rPr>
          <w:t>Application</w:t>
        </w:r>
        <w:r w:rsidRPr="00A85691">
          <w:rPr>
            <w:sz w:val="18"/>
            <w:rPrChange w:id="675" w:author="shorny" w:date="2014-06-09T15:49:00Z">
              <w:rPr/>
            </w:rPrChange>
          </w:rPr>
          <w:t xml:space="preserve"> </w:t>
        </w:r>
        <w:r w:rsidRPr="00A85691">
          <w:rPr>
            <w:rStyle w:val="keyword1"/>
            <w:sz w:val="18"/>
            <w:rPrChange w:id="676" w:author="shorny" w:date="2014-06-09T15:49:00Z">
              <w:rPr>
                <w:rStyle w:val="keyword1"/>
              </w:rPr>
            </w:rPrChange>
          </w:rPr>
          <w:t>DROP</w:t>
        </w:r>
        <w:r w:rsidRPr="00A85691">
          <w:rPr>
            <w:sz w:val="18"/>
            <w:rPrChange w:id="677" w:author="shorny" w:date="2014-06-09T15:49:00Z">
              <w:rPr/>
            </w:rPrChange>
          </w:rPr>
          <w:t xml:space="preserve"> </w:t>
        </w:r>
        <w:r w:rsidRPr="00A85691">
          <w:rPr>
            <w:rStyle w:val="keyword1"/>
            <w:sz w:val="18"/>
            <w:rPrChange w:id="678" w:author="shorny" w:date="2014-06-09T15:49:00Z">
              <w:rPr>
                <w:rStyle w:val="keyword1"/>
              </w:rPr>
            </w:rPrChange>
          </w:rPr>
          <w:t>FOREIGN</w:t>
        </w:r>
        <w:r w:rsidRPr="00A85691">
          <w:rPr>
            <w:sz w:val="18"/>
            <w:rPrChange w:id="679" w:author="shorny" w:date="2014-06-09T15:49:00Z">
              <w:rPr/>
            </w:rPrChange>
          </w:rPr>
          <w:t xml:space="preserve"> </w:t>
        </w:r>
        <w:r w:rsidRPr="00A85691">
          <w:rPr>
            <w:rStyle w:val="keyword1"/>
            <w:sz w:val="18"/>
            <w:rPrChange w:id="680" w:author="shorny" w:date="2014-06-09T15:49:00Z">
              <w:rPr>
                <w:rStyle w:val="keyword1"/>
              </w:rPr>
            </w:rPrChange>
          </w:rPr>
          <w:t>KEY</w:t>
        </w:r>
        <w:r w:rsidRPr="00A85691">
          <w:rPr>
            <w:sz w:val="18"/>
            <w:rPrChange w:id="681" w:author="shorny" w:date="2014-06-09T15:49:00Z">
              <w:rPr/>
            </w:rPrChange>
          </w:rPr>
          <w:t xml:space="preserve"> Manages;</w:t>
        </w:r>
      </w:ins>
    </w:p>
    <w:p w14:paraId="35B92CDB" w14:textId="77777777" w:rsidR="00A85691" w:rsidRPr="00A85691" w:rsidRDefault="00A85691">
      <w:pPr>
        <w:pStyle w:val="HTMLPreformatted"/>
        <w:divId w:val="1206136475"/>
        <w:rPr>
          <w:ins w:id="682" w:author="shorny" w:date="2014-06-09T15:48:00Z"/>
          <w:sz w:val="18"/>
          <w:rPrChange w:id="683" w:author="shorny" w:date="2014-06-09T15:49:00Z">
            <w:rPr>
              <w:ins w:id="684" w:author="shorny" w:date="2014-06-09T15:48:00Z"/>
            </w:rPr>
          </w:rPrChange>
        </w:rPr>
      </w:pPr>
      <w:ins w:id="685" w:author="shorny" w:date="2014-06-09T15:48:00Z">
        <w:r w:rsidRPr="00A85691">
          <w:rPr>
            <w:rStyle w:val="keyword1"/>
            <w:sz w:val="18"/>
            <w:rPrChange w:id="686" w:author="shorny" w:date="2014-06-09T15:49:00Z">
              <w:rPr>
                <w:rStyle w:val="keyword1"/>
              </w:rPr>
            </w:rPrChange>
          </w:rPr>
          <w:t>ALTER</w:t>
        </w:r>
        <w:r w:rsidRPr="00A85691">
          <w:rPr>
            <w:sz w:val="18"/>
            <w:rPrChange w:id="687" w:author="shorny" w:date="2014-06-09T15:49:00Z">
              <w:rPr/>
            </w:rPrChange>
          </w:rPr>
          <w:t xml:space="preserve"> </w:t>
        </w:r>
        <w:r w:rsidRPr="00A85691">
          <w:rPr>
            <w:rStyle w:val="keyword1"/>
            <w:sz w:val="18"/>
            <w:rPrChange w:id="688" w:author="shorny" w:date="2014-06-09T15:49:00Z">
              <w:rPr>
                <w:rStyle w:val="keyword1"/>
              </w:rPr>
            </w:rPrChange>
          </w:rPr>
          <w:t>TABLE</w:t>
        </w:r>
        <w:r w:rsidRPr="00A85691">
          <w:rPr>
            <w:sz w:val="18"/>
            <w:rPrChange w:id="689" w:author="shorny" w:date="2014-06-09T15:49:00Z">
              <w:rPr/>
            </w:rPrChange>
          </w:rPr>
          <w:t xml:space="preserve"> </w:t>
        </w:r>
        <w:r w:rsidRPr="00A85691">
          <w:rPr>
            <w:rStyle w:val="function-name1"/>
            <w:sz w:val="18"/>
            <w:rPrChange w:id="690" w:author="shorny" w:date="2014-06-09T15:49:00Z">
              <w:rPr>
                <w:rStyle w:val="function-name1"/>
              </w:rPr>
            </w:rPrChange>
          </w:rPr>
          <w:t>Degree</w:t>
        </w:r>
        <w:r w:rsidRPr="00A85691">
          <w:rPr>
            <w:sz w:val="18"/>
            <w:rPrChange w:id="691" w:author="shorny" w:date="2014-06-09T15:49:00Z">
              <w:rPr/>
            </w:rPrChange>
          </w:rPr>
          <w:t xml:space="preserve"> </w:t>
        </w:r>
        <w:r w:rsidRPr="00A85691">
          <w:rPr>
            <w:rStyle w:val="keyword1"/>
            <w:sz w:val="18"/>
            <w:rPrChange w:id="692" w:author="shorny" w:date="2014-06-09T15:49:00Z">
              <w:rPr>
                <w:rStyle w:val="keyword1"/>
              </w:rPr>
            </w:rPrChange>
          </w:rPr>
          <w:t>DROP</w:t>
        </w:r>
        <w:r w:rsidRPr="00A85691">
          <w:rPr>
            <w:sz w:val="18"/>
            <w:rPrChange w:id="693" w:author="shorny" w:date="2014-06-09T15:49:00Z">
              <w:rPr/>
            </w:rPrChange>
          </w:rPr>
          <w:t xml:space="preserve"> </w:t>
        </w:r>
        <w:r w:rsidRPr="00A85691">
          <w:rPr>
            <w:rStyle w:val="keyword1"/>
            <w:sz w:val="18"/>
            <w:rPrChange w:id="694" w:author="shorny" w:date="2014-06-09T15:49:00Z">
              <w:rPr>
                <w:rStyle w:val="keyword1"/>
              </w:rPr>
            </w:rPrChange>
          </w:rPr>
          <w:t>FOREIGN</w:t>
        </w:r>
        <w:r w:rsidRPr="00A85691">
          <w:rPr>
            <w:sz w:val="18"/>
            <w:rPrChange w:id="695" w:author="shorny" w:date="2014-06-09T15:49:00Z">
              <w:rPr/>
            </w:rPrChange>
          </w:rPr>
          <w:t xml:space="preserve"> </w:t>
        </w:r>
        <w:r w:rsidRPr="00A85691">
          <w:rPr>
            <w:rStyle w:val="keyword1"/>
            <w:sz w:val="18"/>
            <w:rPrChange w:id="696" w:author="shorny" w:date="2014-06-09T15:49:00Z">
              <w:rPr>
                <w:rStyle w:val="keyword1"/>
              </w:rPr>
            </w:rPrChange>
          </w:rPr>
          <w:t>KEY</w:t>
        </w:r>
        <w:r w:rsidRPr="00A85691">
          <w:rPr>
            <w:sz w:val="18"/>
            <w:rPrChange w:id="697" w:author="shorny" w:date="2014-06-09T15:49:00Z">
              <w:rPr/>
            </w:rPrChange>
          </w:rPr>
          <w:t xml:space="preserve"> holds;</w:t>
        </w:r>
      </w:ins>
    </w:p>
    <w:p w14:paraId="1BFA9052" w14:textId="77777777" w:rsidR="00A85691" w:rsidRPr="00A85691" w:rsidRDefault="00A85691">
      <w:pPr>
        <w:pStyle w:val="HTMLPreformatted"/>
        <w:divId w:val="1206136475"/>
        <w:rPr>
          <w:ins w:id="698" w:author="shorny" w:date="2014-06-09T15:48:00Z"/>
          <w:sz w:val="18"/>
          <w:rPrChange w:id="699" w:author="shorny" w:date="2014-06-09T15:49:00Z">
            <w:rPr>
              <w:ins w:id="700" w:author="shorny" w:date="2014-06-09T15:48:00Z"/>
            </w:rPr>
          </w:rPrChange>
        </w:rPr>
      </w:pPr>
      <w:ins w:id="701" w:author="shorny" w:date="2014-06-09T15:48:00Z">
        <w:r w:rsidRPr="00A85691">
          <w:rPr>
            <w:rStyle w:val="keyword1"/>
            <w:sz w:val="18"/>
            <w:rPrChange w:id="702" w:author="shorny" w:date="2014-06-09T15:49:00Z">
              <w:rPr>
                <w:rStyle w:val="keyword1"/>
              </w:rPr>
            </w:rPrChange>
          </w:rPr>
          <w:t>ALTER</w:t>
        </w:r>
        <w:r w:rsidRPr="00A85691">
          <w:rPr>
            <w:sz w:val="18"/>
            <w:rPrChange w:id="703" w:author="shorny" w:date="2014-06-09T15:49:00Z">
              <w:rPr/>
            </w:rPrChange>
          </w:rPr>
          <w:t xml:space="preserve"> </w:t>
        </w:r>
        <w:r w:rsidRPr="00A85691">
          <w:rPr>
            <w:rStyle w:val="keyword1"/>
            <w:sz w:val="18"/>
            <w:rPrChange w:id="704" w:author="shorny" w:date="2014-06-09T15:49:00Z">
              <w:rPr>
                <w:rStyle w:val="keyword1"/>
              </w:rPr>
            </w:rPrChange>
          </w:rPr>
          <w:t>TABLE</w:t>
        </w:r>
        <w:r w:rsidRPr="00A85691">
          <w:rPr>
            <w:sz w:val="18"/>
            <w:rPrChange w:id="705" w:author="shorny" w:date="2014-06-09T15:49:00Z">
              <w:rPr/>
            </w:rPrChange>
          </w:rPr>
          <w:t xml:space="preserve"> </w:t>
        </w:r>
        <w:r w:rsidRPr="00A85691">
          <w:rPr>
            <w:rStyle w:val="function-name1"/>
            <w:sz w:val="18"/>
            <w:rPrChange w:id="706" w:author="shorny" w:date="2014-06-09T15:49:00Z">
              <w:rPr>
                <w:rStyle w:val="function-name1"/>
              </w:rPr>
            </w:rPrChange>
          </w:rPr>
          <w:t>Publication</w:t>
        </w:r>
        <w:r w:rsidRPr="00A85691">
          <w:rPr>
            <w:sz w:val="18"/>
            <w:rPrChange w:id="707" w:author="shorny" w:date="2014-06-09T15:49:00Z">
              <w:rPr/>
            </w:rPrChange>
          </w:rPr>
          <w:t xml:space="preserve"> </w:t>
        </w:r>
        <w:r w:rsidRPr="00A85691">
          <w:rPr>
            <w:rStyle w:val="keyword1"/>
            <w:sz w:val="18"/>
            <w:rPrChange w:id="708" w:author="shorny" w:date="2014-06-09T15:49:00Z">
              <w:rPr>
                <w:rStyle w:val="keyword1"/>
              </w:rPr>
            </w:rPrChange>
          </w:rPr>
          <w:t>DROP</w:t>
        </w:r>
        <w:r w:rsidRPr="00A85691">
          <w:rPr>
            <w:sz w:val="18"/>
            <w:rPrChange w:id="709" w:author="shorny" w:date="2014-06-09T15:49:00Z">
              <w:rPr/>
            </w:rPrChange>
          </w:rPr>
          <w:t xml:space="preserve"> </w:t>
        </w:r>
        <w:r w:rsidRPr="00A85691">
          <w:rPr>
            <w:rStyle w:val="keyword1"/>
            <w:sz w:val="18"/>
            <w:rPrChange w:id="710" w:author="shorny" w:date="2014-06-09T15:49:00Z">
              <w:rPr>
                <w:rStyle w:val="keyword1"/>
              </w:rPr>
            </w:rPrChange>
          </w:rPr>
          <w:t>FOREIGN</w:t>
        </w:r>
        <w:r w:rsidRPr="00A85691">
          <w:rPr>
            <w:sz w:val="18"/>
            <w:rPrChange w:id="711" w:author="shorny" w:date="2014-06-09T15:49:00Z">
              <w:rPr/>
            </w:rPrChange>
          </w:rPr>
          <w:t xml:space="preserve"> </w:t>
        </w:r>
        <w:r w:rsidRPr="00A85691">
          <w:rPr>
            <w:rStyle w:val="keyword1"/>
            <w:sz w:val="18"/>
            <w:rPrChange w:id="712" w:author="shorny" w:date="2014-06-09T15:49:00Z">
              <w:rPr>
                <w:rStyle w:val="keyword1"/>
              </w:rPr>
            </w:rPrChange>
          </w:rPr>
          <w:t>KEY</w:t>
        </w:r>
        <w:r w:rsidRPr="00A85691">
          <w:rPr>
            <w:sz w:val="18"/>
            <w:rPrChange w:id="713" w:author="shorny" w:date="2014-06-09T15:49:00Z">
              <w:rPr/>
            </w:rPrChange>
          </w:rPr>
          <w:t xml:space="preserve"> authored;</w:t>
        </w:r>
      </w:ins>
    </w:p>
    <w:p w14:paraId="767F6D8E" w14:textId="77777777" w:rsidR="00A85691" w:rsidRPr="00A85691" w:rsidRDefault="00A85691">
      <w:pPr>
        <w:pStyle w:val="HTMLPreformatted"/>
        <w:divId w:val="1206136475"/>
        <w:rPr>
          <w:ins w:id="714" w:author="shorny" w:date="2014-06-09T15:48:00Z"/>
          <w:sz w:val="18"/>
          <w:rPrChange w:id="715" w:author="shorny" w:date="2014-06-09T15:49:00Z">
            <w:rPr>
              <w:ins w:id="716" w:author="shorny" w:date="2014-06-09T15:48:00Z"/>
            </w:rPr>
          </w:rPrChange>
        </w:rPr>
      </w:pPr>
      <w:ins w:id="717" w:author="shorny" w:date="2014-06-09T15:48:00Z">
        <w:r w:rsidRPr="00A85691">
          <w:rPr>
            <w:rStyle w:val="keyword1"/>
            <w:sz w:val="18"/>
            <w:rPrChange w:id="718" w:author="shorny" w:date="2014-06-09T15:49:00Z">
              <w:rPr>
                <w:rStyle w:val="keyword1"/>
              </w:rPr>
            </w:rPrChange>
          </w:rPr>
          <w:t>ALTER</w:t>
        </w:r>
        <w:r w:rsidRPr="00A85691">
          <w:rPr>
            <w:sz w:val="18"/>
            <w:rPrChange w:id="719" w:author="shorny" w:date="2014-06-09T15:49:00Z">
              <w:rPr/>
            </w:rPrChange>
          </w:rPr>
          <w:t xml:space="preserve"> </w:t>
        </w:r>
        <w:r w:rsidRPr="00A85691">
          <w:rPr>
            <w:rStyle w:val="keyword1"/>
            <w:sz w:val="18"/>
            <w:rPrChange w:id="720" w:author="shorny" w:date="2014-06-09T15:49:00Z">
              <w:rPr>
                <w:rStyle w:val="keyword1"/>
              </w:rPr>
            </w:rPrChange>
          </w:rPr>
          <w:t>TABLE</w:t>
        </w:r>
        <w:r w:rsidRPr="00A85691">
          <w:rPr>
            <w:sz w:val="18"/>
            <w:rPrChange w:id="721" w:author="shorny" w:date="2014-06-09T15:49:00Z">
              <w:rPr/>
            </w:rPrChange>
          </w:rPr>
          <w:t xml:space="preserve"> </w:t>
        </w:r>
        <w:r w:rsidRPr="00A85691">
          <w:rPr>
            <w:rStyle w:val="function-name1"/>
            <w:sz w:val="18"/>
            <w:rPrChange w:id="722" w:author="shorny" w:date="2014-06-09T15:49:00Z">
              <w:rPr>
                <w:rStyle w:val="function-name1"/>
              </w:rPr>
            </w:rPrChange>
          </w:rPr>
          <w:t>Visa</w:t>
        </w:r>
        <w:r w:rsidRPr="00A85691">
          <w:rPr>
            <w:sz w:val="18"/>
            <w:rPrChange w:id="723" w:author="shorny" w:date="2014-06-09T15:49:00Z">
              <w:rPr/>
            </w:rPrChange>
          </w:rPr>
          <w:t xml:space="preserve"> </w:t>
        </w:r>
        <w:r w:rsidRPr="00A85691">
          <w:rPr>
            <w:rStyle w:val="keyword1"/>
            <w:sz w:val="18"/>
            <w:rPrChange w:id="724" w:author="shorny" w:date="2014-06-09T15:49:00Z">
              <w:rPr>
                <w:rStyle w:val="keyword1"/>
              </w:rPr>
            </w:rPrChange>
          </w:rPr>
          <w:t>DROP</w:t>
        </w:r>
        <w:r w:rsidRPr="00A85691">
          <w:rPr>
            <w:sz w:val="18"/>
            <w:rPrChange w:id="725" w:author="shorny" w:date="2014-06-09T15:49:00Z">
              <w:rPr/>
            </w:rPrChange>
          </w:rPr>
          <w:t xml:space="preserve"> </w:t>
        </w:r>
        <w:r w:rsidRPr="00A85691">
          <w:rPr>
            <w:rStyle w:val="keyword1"/>
            <w:sz w:val="18"/>
            <w:rPrChange w:id="726" w:author="shorny" w:date="2014-06-09T15:49:00Z">
              <w:rPr>
                <w:rStyle w:val="keyword1"/>
              </w:rPr>
            </w:rPrChange>
          </w:rPr>
          <w:t>FOREIGN</w:t>
        </w:r>
        <w:r w:rsidRPr="00A85691">
          <w:rPr>
            <w:sz w:val="18"/>
            <w:rPrChange w:id="727" w:author="shorny" w:date="2014-06-09T15:49:00Z">
              <w:rPr/>
            </w:rPrChange>
          </w:rPr>
          <w:t xml:space="preserve"> </w:t>
        </w:r>
        <w:r w:rsidRPr="00A85691">
          <w:rPr>
            <w:rStyle w:val="keyword1"/>
            <w:sz w:val="18"/>
            <w:rPrChange w:id="728" w:author="shorny" w:date="2014-06-09T15:49:00Z">
              <w:rPr>
                <w:rStyle w:val="keyword1"/>
              </w:rPr>
            </w:rPrChange>
          </w:rPr>
          <w:t>KEY</w:t>
        </w:r>
        <w:r w:rsidRPr="00A85691">
          <w:rPr>
            <w:sz w:val="18"/>
            <w:rPrChange w:id="729" w:author="shorny" w:date="2014-06-09T15:49:00Z">
              <w:rPr/>
            </w:rPrChange>
          </w:rPr>
          <w:t xml:space="preserve"> `may have`;</w:t>
        </w:r>
      </w:ins>
    </w:p>
    <w:p w14:paraId="119AE3A4" w14:textId="77777777" w:rsidR="00A85691" w:rsidRPr="00A85691" w:rsidRDefault="00A85691">
      <w:pPr>
        <w:pStyle w:val="HTMLPreformatted"/>
        <w:divId w:val="1206136475"/>
        <w:rPr>
          <w:ins w:id="730" w:author="shorny" w:date="2014-06-09T15:48:00Z"/>
          <w:sz w:val="18"/>
          <w:rPrChange w:id="731" w:author="shorny" w:date="2014-06-09T15:49:00Z">
            <w:rPr>
              <w:ins w:id="732" w:author="shorny" w:date="2014-06-09T15:48:00Z"/>
            </w:rPr>
          </w:rPrChange>
        </w:rPr>
      </w:pPr>
      <w:ins w:id="733" w:author="shorny" w:date="2014-06-09T15:48:00Z">
        <w:r w:rsidRPr="00A85691">
          <w:rPr>
            <w:rStyle w:val="keyword1"/>
            <w:sz w:val="18"/>
            <w:rPrChange w:id="734" w:author="shorny" w:date="2014-06-09T15:49:00Z">
              <w:rPr>
                <w:rStyle w:val="keyword1"/>
              </w:rPr>
            </w:rPrChange>
          </w:rPr>
          <w:t>ALTER</w:t>
        </w:r>
        <w:r w:rsidRPr="00A85691">
          <w:rPr>
            <w:sz w:val="18"/>
            <w:rPrChange w:id="735" w:author="shorny" w:date="2014-06-09T15:49:00Z">
              <w:rPr/>
            </w:rPrChange>
          </w:rPr>
          <w:t xml:space="preserve"> </w:t>
        </w:r>
        <w:r w:rsidRPr="00A85691">
          <w:rPr>
            <w:rStyle w:val="keyword1"/>
            <w:sz w:val="18"/>
            <w:rPrChange w:id="736" w:author="shorny" w:date="2014-06-09T15:49:00Z">
              <w:rPr>
                <w:rStyle w:val="keyword1"/>
              </w:rPr>
            </w:rPrChange>
          </w:rPr>
          <w:t>TABLE</w:t>
        </w:r>
        <w:r w:rsidRPr="00A85691">
          <w:rPr>
            <w:sz w:val="18"/>
            <w:rPrChange w:id="737" w:author="shorny" w:date="2014-06-09T15:49:00Z">
              <w:rPr/>
            </w:rPrChange>
          </w:rPr>
          <w:t xml:space="preserve"> </w:t>
        </w:r>
        <w:r w:rsidRPr="00A85691">
          <w:rPr>
            <w:rStyle w:val="function-name1"/>
            <w:sz w:val="18"/>
            <w:rPrChange w:id="738" w:author="shorny" w:date="2014-06-09T15:49:00Z">
              <w:rPr>
                <w:rStyle w:val="function-name1"/>
              </w:rPr>
            </w:rPrChange>
          </w:rPr>
          <w:t>Application</w:t>
        </w:r>
        <w:r w:rsidRPr="00A85691">
          <w:rPr>
            <w:sz w:val="18"/>
            <w:rPrChange w:id="739" w:author="shorny" w:date="2014-06-09T15:49:00Z">
              <w:rPr/>
            </w:rPrChange>
          </w:rPr>
          <w:t xml:space="preserve"> </w:t>
        </w:r>
        <w:r w:rsidRPr="00A85691">
          <w:rPr>
            <w:rStyle w:val="keyword1"/>
            <w:sz w:val="18"/>
            <w:rPrChange w:id="740" w:author="shorny" w:date="2014-06-09T15:49:00Z">
              <w:rPr>
                <w:rStyle w:val="keyword1"/>
              </w:rPr>
            </w:rPrChange>
          </w:rPr>
          <w:t>DROP</w:t>
        </w:r>
        <w:r w:rsidRPr="00A85691">
          <w:rPr>
            <w:sz w:val="18"/>
            <w:rPrChange w:id="741" w:author="shorny" w:date="2014-06-09T15:49:00Z">
              <w:rPr/>
            </w:rPrChange>
          </w:rPr>
          <w:t xml:space="preserve"> </w:t>
        </w:r>
        <w:r w:rsidRPr="00A85691">
          <w:rPr>
            <w:rStyle w:val="keyword1"/>
            <w:sz w:val="18"/>
            <w:rPrChange w:id="742" w:author="shorny" w:date="2014-06-09T15:49:00Z">
              <w:rPr>
                <w:rStyle w:val="keyword1"/>
              </w:rPr>
            </w:rPrChange>
          </w:rPr>
          <w:t>FOREIGN</w:t>
        </w:r>
        <w:r w:rsidRPr="00A85691">
          <w:rPr>
            <w:sz w:val="18"/>
            <w:rPrChange w:id="743" w:author="shorny" w:date="2014-06-09T15:49:00Z">
              <w:rPr/>
            </w:rPrChange>
          </w:rPr>
          <w:t xml:space="preserve"> </w:t>
        </w:r>
        <w:r w:rsidRPr="00A85691">
          <w:rPr>
            <w:rStyle w:val="keyword1"/>
            <w:sz w:val="18"/>
            <w:rPrChange w:id="744" w:author="shorny" w:date="2014-06-09T15:49:00Z">
              <w:rPr>
                <w:rStyle w:val="keyword1"/>
              </w:rPr>
            </w:rPrChange>
          </w:rPr>
          <w:t>KEY</w:t>
        </w:r>
        <w:r w:rsidRPr="00A85691">
          <w:rPr>
            <w:sz w:val="18"/>
            <w:rPrChange w:id="745" w:author="shorny" w:date="2014-06-09T15:49:00Z">
              <w:rPr/>
            </w:rPrChange>
          </w:rPr>
          <w:t xml:space="preserve"> seeks;</w:t>
        </w:r>
      </w:ins>
    </w:p>
    <w:p w14:paraId="7E1BB236" w14:textId="77777777" w:rsidR="00A85691" w:rsidRPr="00A85691" w:rsidRDefault="00A85691">
      <w:pPr>
        <w:pStyle w:val="HTMLPreformatted"/>
        <w:divId w:val="1206136475"/>
        <w:rPr>
          <w:ins w:id="746" w:author="shorny" w:date="2014-06-09T15:48:00Z"/>
          <w:sz w:val="18"/>
          <w:rPrChange w:id="747" w:author="shorny" w:date="2014-06-09T15:49:00Z">
            <w:rPr>
              <w:ins w:id="748" w:author="shorny" w:date="2014-06-09T15:48:00Z"/>
            </w:rPr>
          </w:rPrChange>
        </w:rPr>
      </w:pPr>
      <w:ins w:id="749" w:author="shorny" w:date="2014-06-09T15:48:00Z">
        <w:r w:rsidRPr="00A85691">
          <w:rPr>
            <w:rStyle w:val="keyword1"/>
            <w:sz w:val="18"/>
            <w:rPrChange w:id="750" w:author="shorny" w:date="2014-06-09T15:49:00Z">
              <w:rPr>
                <w:rStyle w:val="keyword1"/>
              </w:rPr>
            </w:rPrChange>
          </w:rPr>
          <w:t>ALTER</w:t>
        </w:r>
        <w:r w:rsidRPr="00A85691">
          <w:rPr>
            <w:sz w:val="18"/>
            <w:rPrChange w:id="751" w:author="shorny" w:date="2014-06-09T15:49:00Z">
              <w:rPr/>
            </w:rPrChange>
          </w:rPr>
          <w:t xml:space="preserve"> </w:t>
        </w:r>
        <w:r w:rsidRPr="00A85691">
          <w:rPr>
            <w:rStyle w:val="keyword1"/>
            <w:sz w:val="18"/>
            <w:rPrChange w:id="752" w:author="shorny" w:date="2014-06-09T15:49:00Z">
              <w:rPr>
                <w:rStyle w:val="keyword1"/>
              </w:rPr>
            </w:rPrChange>
          </w:rPr>
          <w:t>TABLE</w:t>
        </w:r>
        <w:r w:rsidRPr="00A85691">
          <w:rPr>
            <w:sz w:val="18"/>
            <w:rPrChange w:id="753" w:author="shorny" w:date="2014-06-09T15:49:00Z">
              <w:rPr/>
            </w:rPrChange>
          </w:rPr>
          <w:t xml:space="preserve"> </w:t>
        </w:r>
        <w:r w:rsidRPr="00A85691">
          <w:rPr>
            <w:rStyle w:val="function-name1"/>
            <w:sz w:val="18"/>
            <w:rPrChange w:id="754" w:author="shorny" w:date="2014-06-09T15:49:00Z">
              <w:rPr>
                <w:rStyle w:val="function-name1"/>
              </w:rPr>
            </w:rPrChange>
          </w:rPr>
          <w:t>Application</w:t>
        </w:r>
        <w:r w:rsidRPr="00A85691">
          <w:rPr>
            <w:sz w:val="18"/>
            <w:rPrChange w:id="755" w:author="shorny" w:date="2014-06-09T15:49:00Z">
              <w:rPr/>
            </w:rPrChange>
          </w:rPr>
          <w:t xml:space="preserve"> </w:t>
        </w:r>
        <w:r w:rsidRPr="00A85691">
          <w:rPr>
            <w:rStyle w:val="keyword1"/>
            <w:sz w:val="18"/>
            <w:rPrChange w:id="756" w:author="shorny" w:date="2014-06-09T15:49:00Z">
              <w:rPr>
                <w:rStyle w:val="keyword1"/>
              </w:rPr>
            </w:rPrChange>
          </w:rPr>
          <w:t>DROP</w:t>
        </w:r>
        <w:r w:rsidRPr="00A85691">
          <w:rPr>
            <w:sz w:val="18"/>
            <w:rPrChange w:id="757" w:author="shorny" w:date="2014-06-09T15:49:00Z">
              <w:rPr/>
            </w:rPrChange>
          </w:rPr>
          <w:t xml:space="preserve"> </w:t>
        </w:r>
        <w:r w:rsidRPr="00A85691">
          <w:rPr>
            <w:rStyle w:val="keyword1"/>
            <w:sz w:val="18"/>
            <w:rPrChange w:id="758" w:author="shorny" w:date="2014-06-09T15:49:00Z">
              <w:rPr>
                <w:rStyle w:val="keyword1"/>
              </w:rPr>
            </w:rPrChange>
          </w:rPr>
          <w:t>FOREIGN</w:t>
        </w:r>
        <w:r w:rsidRPr="00A85691">
          <w:rPr>
            <w:sz w:val="18"/>
            <w:rPrChange w:id="759" w:author="shorny" w:date="2014-06-09T15:49:00Z">
              <w:rPr/>
            </w:rPrChange>
          </w:rPr>
          <w:t xml:space="preserve"> </w:t>
        </w:r>
        <w:r w:rsidRPr="00A85691">
          <w:rPr>
            <w:rStyle w:val="keyword1"/>
            <w:sz w:val="18"/>
            <w:rPrChange w:id="760" w:author="shorny" w:date="2014-06-09T15:49:00Z">
              <w:rPr>
                <w:rStyle w:val="keyword1"/>
              </w:rPr>
            </w:rPrChange>
          </w:rPr>
          <w:t>KEY</w:t>
        </w:r>
        <w:r w:rsidRPr="00A85691">
          <w:rPr>
            <w:sz w:val="18"/>
            <w:rPrChange w:id="761" w:author="shorny" w:date="2014-06-09T15:49:00Z">
              <w:rPr/>
            </w:rPrChange>
          </w:rPr>
          <w:t xml:space="preserve"> `</w:t>
        </w:r>
        <w:r w:rsidRPr="00A85691">
          <w:rPr>
            <w:rStyle w:val="keyword1"/>
            <w:sz w:val="18"/>
            <w:rPrChange w:id="762" w:author="shorny" w:date="2014-06-09T15:49:00Z">
              <w:rPr>
                <w:rStyle w:val="keyword1"/>
              </w:rPr>
            </w:rPrChange>
          </w:rPr>
          <w:t>last</w:t>
        </w:r>
        <w:r w:rsidRPr="00A85691">
          <w:rPr>
            <w:sz w:val="18"/>
            <w:rPrChange w:id="763" w:author="shorny" w:date="2014-06-09T15:49:00Z">
              <w:rPr/>
            </w:rPrChange>
          </w:rPr>
          <w:t xml:space="preserve"> </w:t>
        </w:r>
        <w:r w:rsidRPr="00A85691">
          <w:rPr>
            <w:rStyle w:val="keyword1"/>
            <w:sz w:val="18"/>
            <w:rPrChange w:id="764" w:author="shorny" w:date="2014-06-09T15:49:00Z">
              <w:rPr>
                <w:rStyle w:val="keyword1"/>
              </w:rPr>
            </w:rPrChange>
          </w:rPr>
          <w:t>to</w:t>
        </w:r>
        <w:r w:rsidRPr="00A85691">
          <w:rPr>
            <w:sz w:val="18"/>
            <w:rPrChange w:id="765" w:author="shorny" w:date="2014-06-09T15:49:00Z">
              <w:rPr/>
            </w:rPrChange>
          </w:rPr>
          <w:t xml:space="preserve"> </w:t>
        </w:r>
        <w:r w:rsidRPr="00A85691">
          <w:rPr>
            <w:rStyle w:val="keyword1"/>
            <w:sz w:val="18"/>
            <w:rPrChange w:id="766" w:author="shorny" w:date="2014-06-09T15:49:00Z">
              <w:rPr>
                <w:rStyle w:val="keyword1"/>
              </w:rPr>
            </w:rPrChange>
          </w:rPr>
          <w:t>update</w:t>
        </w:r>
        <w:r w:rsidRPr="00A85691">
          <w:rPr>
            <w:sz w:val="18"/>
            <w:rPrChange w:id="767" w:author="shorny" w:date="2014-06-09T15:49:00Z">
              <w:rPr/>
            </w:rPrChange>
          </w:rPr>
          <w:t>`;</w:t>
        </w:r>
      </w:ins>
    </w:p>
    <w:p w14:paraId="0790C532" w14:textId="77777777" w:rsidR="00A85691" w:rsidRPr="00A85691" w:rsidRDefault="00A85691">
      <w:pPr>
        <w:pStyle w:val="HTMLPreformatted"/>
        <w:divId w:val="1206136475"/>
        <w:rPr>
          <w:ins w:id="768" w:author="shorny" w:date="2014-06-09T15:48:00Z"/>
          <w:sz w:val="18"/>
          <w:rPrChange w:id="769" w:author="shorny" w:date="2014-06-09T15:49:00Z">
            <w:rPr>
              <w:ins w:id="770" w:author="shorny" w:date="2014-06-09T15:48:00Z"/>
            </w:rPr>
          </w:rPrChange>
        </w:rPr>
      </w:pPr>
      <w:ins w:id="771" w:author="shorny" w:date="2014-06-09T15:48:00Z">
        <w:r w:rsidRPr="00A85691">
          <w:rPr>
            <w:rStyle w:val="keyword1"/>
            <w:sz w:val="18"/>
            <w:rPrChange w:id="772" w:author="shorny" w:date="2014-06-09T15:49:00Z">
              <w:rPr>
                <w:rStyle w:val="keyword1"/>
              </w:rPr>
            </w:rPrChange>
          </w:rPr>
          <w:t>ALTER</w:t>
        </w:r>
        <w:r w:rsidRPr="00A85691">
          <w:rPr>
            <w:sz w:val="18"/>
            <w:rPrChange w:id="773" w:author="shorny" w:date="2014-06-09T15:49:00Z">
              <w:rPr/>
            </w:rPrChange>
          </w:rPr>
          <w:t xml:space="preserve"> </w:t>
        </w:r>
        <w:r w:rsidRPr="00A85691">
          <w:rPr>
            <w:rStyle w:val="keyword1"/>
            <w:sz w:val="18"/>
            <w:rPrChange w:id="774" w:author="shorny" w:date="2014-06-09T15:49:00Z">
              <w:rPr>
                <w:rStyle w:val="keyword1"/>
              </w:rPr>
            </w:rPrChange>
          </w:rPr>
          <w:t>TABLE</w:t>
        </w:r>
        <w:r w:rsidRPr="00A85691">
          <w:rPr>
            <w:sz w:val="18"/>
            <w:rPrChange w:id="775" w:author="shorny" w:date="2014-06-09T15:49:00Z">
              <w:rPr/>
            </w:rPrChange>
          </w:rPr>
          <w:t xml:space="preserve"> </w:t>
        </w:r>
        <w:r w:rsidRPr="00A85691">
          <w:rPr>
            <w:rStyle w:val="function-name1"/>
            <w:sz w:val="18"/>
            <w:rPrChange w:id="776" w:author="shorny" w:date="2014-06-09T15:49:00Z">
              <w:rPr>
                <w:rStyle w:val="function-name1"/>
              </w:rPr>
            </w:rPrChange>
          </w:rPr>
          <w:t>Applicant</w:t>
        </w:r>
        <w:r w:rsidRPr="00A85691">
          <w:rPr>
            <w:sz w:val="18"/>
            <w:rPrChange w:id="777" w:author="shorny" w:date="2014-06-09T15:49:00Z">
              <w:rPr/>
            </w:rPrChange>
          </w:rPr>
          <w:t xml:space="preserve"> </w:t>
        </w:r>
        <w:r w:rsidRPr="00A85691">
          <w:rPr>
            <w:rStyle w:val="keyword1"/>
            <w:sz w:val="18"/>
            <w:rPrChange w:id="778" w:author="shorny" w:date="2014-06-09T15:49:00Z">
              <w:rPr>
                <w:rStyle w:val="keyword1"/>
              </w:rPr>
            </w:rPrChange>
          </w:rPr>
          <w:t>DROP</w:t>
        </w:r>
        <w:r w:rsidRPr="00A85691">
          <w:rPr>
            <w:sz w:val="18"/>
            <w:rPrChange w:id="779" w:author="shorny" w:date="2014-06-09T15:49:00Z">
              <w:rPr/>
            </w:rPrChange>
          </w:rPr>
          <w:t xml:space="preserve"> </w:t>
        </w:r>
        <w:r w:rsidRPr="00A85691">
          <w:rPr>
            <w:rStyle w:val="keyword1"/>
            <w:sz w:val="18"/>
            <w:rPrChange w:id="780" w:author="shorny" w:date="2014-06-09T15:49:00Z">
              <w:rPr>
                <w:rStyle w:val="keyword1"/>
              </w:rPr>
            </w:rPrChange>
          </w:rPr>
          <w:t>FOREIGN</w:t>
        </w:r>
        <w:r w:rsidRPr="00A85691">
          <w:rPr>
            <w:sz w:val="18"/>
            <w:rPrChange w:id="781" w:author="shorny" w:date="2014-06-09T15:49:00Z">
              <w:rPr/>
            </w:rPrChange>
          </w:rPr>
          <w:t xml:space="preserve"> </w:t>
        </w:r>
        <w:r w:rsidRPr="00A85691">
          <w:rPr>
            <w:rStyle w:val="keyword1"/>
            <w:sz w:val="18"/>
            <w:rPrChange w:id="782" w:author="shorny" w:date="2014-06-09T15:49:00Z">
              <w:rPr>
                <w:rStyle w:val="keyword1"/>
              </w:rPr>
            </w:rPrChange>
          </w:rPr>
          <w:t>KEY</w:t>
        </w:r>
        <w:r w:rsidRPr="00A85691">
          <w:rPr>
            <w:sz w:val="18"/>
            <w:rPrChange w:id="783" w:author="shorny" w:date="2014-06-09T15:49:00Z">
              <w:rPr/>
            </w:rPrChange>
          </w:rPr>
          <w:t xml:space="preserve"> `</w:t>
        </w:r>
        <w:r w:rsidRPr="00A85691">
          <w:rPr>
            <w:rStyle w:val="keyword1"/>
            <w:sz w:val="18"/>
            <w:rPrChange w:id="784" w:author="shorny" w:date="2014-06-09T15:49:00Z">
              <w:rPr>
                <w:rStyle w:val="keyword1"/>
              </w:rPr>
            </w:rPrChange>
          </w:rPr>
          <w:t>last</w:t>
        </w:r>
        <w:r w:rsidRPr="00A85691">
          <w:rPr>
            <w:sz w:val="18"/>
            <w:rPrChange w:id="785" w:author="shorny" w:date="2014-06-09T15:49:00Z">
              <w:rPr/>
            </w:rPrChange>
          </w:rPr>
          <w:t xml:space="preserve"> </w:t>
        </w:r>
        <w:r w:rsidRPr="00A85691">
          <w:rPr>
            <w:rStyle w:val="keyword1"/>
            <w:sz w:val="18"/>
            <w:rPrChange w:id="786" w:author="shorny" w:date="2014-06-09T15:49:00Z">
              <w:rPr>
                <w:rStyle w:val="keyword1"/>
              </w:rPr>
            </w:rPrChange>
          </w:rPr>
          <w:t>to</w:t>
        </w:r>
        <w:r w:rsidRPr="00A85691">
          <w:rPr>
            <w:sz w:val="18"/>
            <w:rPrChange w:id="787" w:author="shorny" w:date="2014-06-09T15:49:00Z">
              <w:rPr/>
            </w:rPrChange>
          </w:rPr>
          <w:t xml:space="preserve"> </w:t>
        </w:r>
        <w:r w:rsidRPr="00A85691">
          <w:rPr>
            <w:rStyle w:val="keyword1"/>
            <w:sz w:val="18"/>
            <w:rPrChange w:id="788" w:author="shorny" w:date="2014-06-09T15:49:00Z">
              <w:rPr>
                <w:rStyle w:val="keyword1"/>
              </w:rPr>
            </w:rPrChange>
          </w:rPr>
          <w:t>modify</w:t>
        </w:r>
        <w:r w:rsidRPr="00A85691">
          <w:rPr>
            <w:sz w:val="18"/>
            <w:rPrChange w:id="789" w:author="shorny" w:date="2014-06-09T15:49:00Z">
              <w:rPr/>
            </w:rPrChange>
          </w:rPr>
          <w:t>`;</w:t>
        </w:r>
      </w:ins>
    </w:p>
    <w:p w14:paraId="57E9C124" w14:textId="77777777" w:rsidR="00A85691" w:rsidRPr="00A85691" w:rsidRDefault="00A85691">
      <w:pPr>
        <w:pStyle w:val="HTMLPreformatted"/>
        <w:divId w:val="1206136475"/>
        <w:rPr>
          <w:ins w:id="790" w:author="shorny" w:date="2014-06-09T15:48:00Z"/>
          <w:sz w:val="18"/>
          <w:rPrChange w:id="791" w:author="shorny" w:date="2014-06-09T15:49:00Z">
            <w:rPr>
              <w:ins w:id="792" w:author="shorny" w:date="2014-06-09T15:48:00Z"/>
            </w:rPr>
          </w:rPrChange>
        </w:rPr>
      </w:pPr>
      <w:ins w:id="793" w:author="shorny" w:date="2014-06-09T15:48:00Z">
        <w:r w:rsidRPr="00A85691">
          <w:rPr>
            <w:rStyle w:val="keyword1"/>
            <w:sz w:val="18"/>
            <w:rPrChange w:id="794" w:author="shorny" w:date="2014-06-09T15:49:00Z">
              <w:rPr>
                <w:rStyle w:val="keyword1"/>
              </w:rPr>
            </w:rPrChange>
          </w:rPr>
          <w:t>ALTER</w:t>
        </w:r>
        <w:r w:rsidRPr="00A85691">
          <w:rPr>
            <w:sz w:val="18"/>
            <w:rPrChange w:id="795" w:author="shorny" w:date="2014-06-09T15:49:00Z">
              <w:rPr/>
            </w:rPrChange>
          </w:rPr>
          <w:t xml:space="preserve"> </w:t>
        </w:r>
        <w:r w:rsidRPr="00A85691">
          <w:rPr>
            <w:rStyle w:val="keyword1"/>
            <w:sz w:val="18"/>
            <w:rPrChange w:id="796" w:author="shorny" w:date="2014-06-09T15:49:00Z">
              <w:rPr>
                <w:rStyle w:val="keyword1"/>
              </w:rPr>
            </w:rPrChange>
          </w:rPr>
          <w:t>TABLE</w:t>
        </w:r>
        <w:r w:rsidRPr="00A85691">
          <w:rPr>
            <w:sz w:val="18"/>
            <w:rPrChange w:id="797" w:author="shorny" w:date="2014-06-09T15:49:00Z">
              <w:rPr/>
            </w:rPrChange>
          </w:rPr>
          <w:t xml:space="preserve"> </w:t>
        </w:r>
        <w:r w:rsidRPr="00A85691">
          <w:rPr>
            <w:rStyle w:val="function-name1"/>
            <w:sz w:val="18"/>
            <w:rPrChange w:id="798" w:author="shorny" w:date="2014-06-09T15:49:00Z">
              <w:rPr>
                <w:rStyle w:val="function-name1"/>
              </w:rPr>
            </w:rPrChange>
          </w:rPr>
          <w:t>Correspondence</w:t>
        </w:r>
        <w:r w:rsidRPr="00A85691">
          <w:rPr>
            <w:sz w:val="18"/>
            <w:rPrChange w:id="799" w:author="shorny" w:date="2014-06-09T15:49:00Z">
              <w:rPr/>
            </w:rPrChange>
          </w:rPr>
          <w:t xml:space="preserve"> </w:t>
        </w:r>
        <w:r w:rsidRPr="00A85691">
          <w:rPr>
            <w:rStyle w:val="keyword1"/>
            <w:sz w:val="18"/>
            <w:rPrChange w:id="800" w:author="shorny" w:date="2014-06-09T15:49:00Z">
              <w:rPr>
                <w:rStyle w:val="keyword1"/>
              </w:rPr>
            </w:rPrChange>
          </w:rPr>
          <w:t>DROP</w:t>
        </w:r>
        <w:r w:rsidRPr="00A85691">
          <w:rPr>
            <w:sz w:val="18"/>
            <w:rPrChange w:id="801" w:author="shorny" w:date="2014-06-09T15:49:00Z">
              <w:rPr/>
            </w:rPrChange>
          </w:rPr>
          <w:t xml:space="preserve"> </w:t>
        </w:r>
        <w:r w:rsidRPr="00A85691">
          <w:rPr>
            <w:rStyle w:val="keyword1"/>
            <w:sz w:val="18"/>
            <w:rPrChange w:id="802" w:author="shorny" w:date="2014-06-09T15:49:00Z">
              <w:rPr>
                <w:rStyle w:val="keyword1"/>
              </w:rPr>
            </w:rPrChange>
          </w:rPr>
          <w:t>FOREIGN</w:t>
        </w:r>
        <w:r w:rsidRPr="00A85691">
          <w:rPr>
            <w:sz w:val="18"/>
            <w:rPrChange w:id="803" w:author="shorny" w:date="2014-06-09T15:49:00Z">
              <w:rPr/>
            </w:rPrChange>
          </w:rPr>
          <w:t xml:space="preserve"> </w:t>
        </w:r>
        <w:r w:rsidRPr="00A85691">
          <w:rPr>
            <w:rStyle w:val="keyword1"/>
            <w:sz w:val="18"/>
            <w:rPrChange w:id="804" w:author="shorny" w:date="2014-06-09T15:49:00Z">
              <w:rPr>
                <w:rStyle w:val="keyword1"/>
              </w:rPr>
            </w:rPrChange>
          </w:rPr>
          <w:t>KEY</w:t>
        </w:r>
        <w:r w:rsidRPr="00A85691">
          <w:rPr>
            <w:sz w:val="18"/>
            <w:rPrChange w:id="805" w:author="shorny" w:date="2014-06-09T15:49:00Z">
              <w:rPr/>
            </w:rPrChange>
          </w:rPr>
          <w:t xml:space="preserve"> `</w:t>
        </w:r>
        <w:r w:rsidRPr="00A85691">
          <w:rPr>
            <w:rStyle w:val="keyword1"/>
            <w:sz w:val="18"/>
            <w:rPrChange w:id="806" w:author="shorny" w:date="2014-06-09T15:49:00Z">
              <w:rPr>
                <w:rStyle w:val="keyword1"/>
              </w:rPr>
            </w:rPrChange>
          </w:rPr>
          <w:t>using</w:t>
        </w:r>
        <w:r w:rsidRPr="00A85691">
          <w:rPr>
            <w:sz w:val="18"/>
            <w:rPrChange w:id="807" w:author="shorny" w:date="2014-06-09T15:49:00Z">
              <w:rPr/>
            </w:rPrChange>
          </w:rPr>
          <w:t>`;</w:t>
        </w:r>
      </w:ins>
    </w:p>
    <w:p w14:paraId="3DA361D6" w14:textId="77777777" w:rsidR="00A85691" w:rsidRPr="00A85691" w:rsidRDefault="00A85691">
      <w:pPr>
        <w:pStyle w:val="HTMLPreformatted"/>
        <w:divId w:val="1206136475"/>
        <w:rPr>
          <w:ins w:id="808" w:author="shorny" w:date="2014-06-09T15:48:00Z"/>
          <w:sz w:val="18"/>
          <w:rPrChange w:id="809" w:author="shorny" w:date="2014-06-09T15:49:00Z">
            <w:rPr>
              <w:ins w:id="810" w:author="shorny" w:date="2014-06-09T15:48:00Z"/>
            </w:rPr>
          </w:rPrChange>
        </w:rPr>
      </w:pPr>
    </w:p>
    <w:p w14:paraId="3FED2DD4" w14:textId="77777777" w:rsidR="00A85691" w:rsidRPr="00A85691" w:rsidRDefault="00A85691">
      <w:pPr>
        <w:pStyle w:val="HTMLPreformatted"/>
        <w:divId w:val="1206136475"/>
        <w:rPr>
          <w:ins w:id="811" w:author="shorny" w:date="2014-06-09T15:48:00Z"/>
          <w:sz w:val="18"/>
          <w:rPrChange w:id="812" w:author="shorny" w:date="2014-06-09T15:49:00Z">
            <w:rPr>
              <w:ins w:id="813" w:author="shorny" w:date="2014-06-09T15:48:00Z"/>
            </w:rPr>
          </w:rPrChange>
        </w:rPr>
      </w:pPr>
      <w:ins w:id="814" w:author="shorny" w:date="2014-06-09T15:48:00Z">
        <w:r w:rsidRPr="00A85691">
          <w:rPr>
            <w:rStyle w:val="keyword1"/>
            <w:sz w:val="18"/>
            <w:rPrChange w:id="815" w:author="shorny" w:date="2014-06-09T15:49:00Z">
              <w:rPr>
                <w:rStyle w:val="keyword1"/>
              </w:rPr>
            </w:rPrChange>
          </w:rPr>
          <w:t>SELECT</w:t>
        </w:r>
        <w:r w:rsidRPr="00A85691">
          <w:rPr>
            <w:sz w:val="18"/>
            <w:rPrChange w:id="816" w:author="shorny" w:date="2014-06-09T15:49:00Z">
              <w:rPr/>
            </w:rPrChange>
          </w:rPr>
          <w:t xml:space="preserve"> "Dropping tables</w:t>
        </w:r>
        <w:proofErr w:type="gramStart"/>
        <w:r w:rsidRPr="00A85691">
          <w:rPr>
            <w:sz w:val="18"/>
            <w:rPrChange w:id="817" w:author="shorny" w:date="2014-06-09T15:49:00Z">
              <w:rPr/>
            </w:rPrChange>
          </w:rPr>
          <w:t>" ;</w:t>
        </w:r>
        <w:proofErr w:type="gramEnd"/>
      </w:ins>
    </w:p>
    <w:p w14:paraId="0903E4C0" w14:textId="77777777" w:rsidR="00A85691" w:rsidRPr="00A85691" w:rsidRDefault="00A85691">
      <w:pPr>
        <w:pStyle w:val="HTMLPreformatted"/>
        <w:divId w:val="1206136475"/>
        <w:rPr>
          <w:ins w:id="818" w:author="shorny" w:date="2014-06-09T15:48:00Z"/>
          <w:sz w:val="18"/>
          <w:rPrChange w:id="819" w:author="shorny" w:date="2014-06-09T15:49:00Z">
            <w:rPr>
              <w:ins w:id="820" w:author="shorny" w:date="2014-06-09T15:48:00Z"/>
            </w:rPr>
          </w:rPrChange>
        </w:rPr>
      </w:pPr>
      <w:ins w:id="821" w:author="shorny" w:date="2014-06-09T15:48:00Z">
        <w:r w:rsidRPr="00A85691">
          <w:rPr>
            <w:rStyle w:val="keyword1"/>
            <w:sz w:val="18"/>
            <w:rPrChange w:id="822" w:author="shorny" w:date="2014-06-09T15:49:00Z">
              <w:rPr>
                <w:rStyle w:val="keyword1"/>
              </w:rPr>
            </w:rPrChange>
          </w:rPr>
          <w:t>DROP</w:t>
        </w:r>
        <w:r w:rsidRPr="00A85691">
          <w:rPr>
            <w:sz w:val="18"/>
            <w:rPrChange w:id="823" w:author="shorny" w:date="2014-06-09T15:49:00Z">
              <w:rPr/>
            </w:rPrChange>
          </w:rPr>
          <w:t xml:space="preserve"> </w:t>
        </w:r>
        <w:r w:rsidRPr="00A85691">
          <w:rPr>
            <w:rStyle w:val="keyword1"/>
            <w:sz w:val="18"/>
            <w:rPrChange w:id="824" w:author="shorny" w:date="2014-06-09T15:49:00Z">
              <w:rPr>
                <w:rStyle w:val="keyword1"/>
              </w:rPr>
            </w:rPrChange>
          </w:rPr>
          <w:t>TABLE</w:t>
        </w:r>
        <w:r w:rsidRPr="00A85691">
          <w:rPr>
            <w:sz w:val="18"/>
            <w:rPrChange w:id="825" w:author="shorny" w:date="2014-06-09T15:49:00Z">
              <w:rPr/>
            </w:rPrChange>
          </w:rPr>
          <w:t xml:space="preserve"> </w:t>
        </w:r>
        <w:r w:rsidRPr="00A85691">
          <w:rPr>
            <w:rStyle w:val="function-name1"/>
            <w:sz w:val="18"/>
            <w:rPrChange w:id="826" w:author="shorny" w:date="2014-06-09T15:49:00Z">
              <w:rPr>
                <w:rStyle w:val="function-name1"/>
              </w:rPr>
            </w:rPrChange>
          </w:rPr>
          <w:t>IF</w:t>
        </w:r>
        <w:r w:rsidRPr="00A85691">
          <w:rPr>
            <w:sz w:val="18"/>
            <w:rPrChange w:id="827" w:author="shorny" w:date="2014-06-09T15:49:00Z">
              <w:rPr/>
            </w:rPrChange>
          </w:rPr>
          <w:t xml:space="preserve"> </w:t>
        </w:r>
        <w:r w:rsidRPr="00A85691">
          <w:rPr>
            <w:rStyle w:val="keyword1"/>
            <w:sz w:val="18"/>
            <w:rPrChange w:id="828" w:author="shorny" w:date="2014-06-09T15:49:00Z">
              <w:rPr>
                <w:rStyle w:val="keyword1"/>
              </w:rPr>
            </w:rPrChange>
          </w:rPr>
          <w:t>EXISTS</w:t>
        </w:r>
        <w:r w:rsidRPr="00A85691">
          <w:rPr>
            <w:sz w:val="18"/>
            <w:rPrChange w:id="829" w:author="shorny" w:date="2014-06-09T15:49:00Z">
              <w:rPr/>
            </w:rPrChange>
          </w:rPr>
          <w:t xml:space="preserve"> `Decision </w:t>
        </w:r>
        <w:r w:rsidRPr="00A85691">
          <w:rPr>
            <w:rStyle w:val="keyword1"/>
            <w:sz w:val="18"/>
            <w:rPrChange w:id="830" w:author="shorny" w:date="2014-06-09T15:49:00Z">
              <w:rPr>
                <w:rStyle w:val="keyword1"/>
              </w:rPr>
            </w:rPrChange>
          </w:rPr>
          <w:t>Type</w:t>
        </w:r>
        <w:r w:rsidRPr="00A85691">
          <w:rPr>
            <w:sz w:val="18"/>
            <w:rPrChange w:id="831" w:author="shorny" w:date="2014-06-09T15:49:00Z">
              <w:rPr/>
            </w:rPrChange>
          </w:rPr>
          <w:t>`;</w:t>
        </w:r>
      </w:ins>
    </w:p>
    <w:p w14:paraId="756B5F35" w14:textId="77777777" w:rsidR="00A85691" w:rsidRPr="00A85691" w:rsidRDefault="00A85691">
      <w:pPr>
        <w:pStyle w:val="HTMLPreformatted"/>
        <w:divId w:val="1206136475"/>
        <w:rPr>
          <w:ins w:id="832" w:author="shorny" w:date="2014-06-09T15:48:00Z"/>
          <w:sz w:val="18"/>
          <w:rPrChange w:id="833" w:author="shorny" w:date="2014-06-09T15:49:00Z">
            <w:rPr>
              <w:ins w:id="834" w:author="shorny" w:date="2014-06-09T15:48:00Z"/>
            </w:rPr>
          </w:rPrChange>
        </w:rPr>
      </w:pPr>
      <w:ins w:id="835" w:author="shorny" w:date="2014-06-09T15:48:00Z">
        <w:r w:rsidRPr="00A85691">
          <w:rPr>
            <w:rStyle w:val="keyword1"/>
            <w:sz w:val="18"/>
            <w:rPrChange w:id="836" w:author="shorny" w:date="2014-06-09T15:49:00Z">
              <w:rPr>
                <w:rStyle w:val="keyword1"/>
              </w:rPr>
            </w:rPrChange>
          </w:rPr>
          <w:t>DROP</w:t>
        </w:r>
        <w:r w:rsidRPr="00A85691">
          <w:rPr>
            <w:sz w:val="18"/>
            <w:rPrChange w:id="837" w:author="shorny" w:date="2014-06-09T15:49:00Z">
              <w:rPr/>
            </w:rPrChange>
          </w:rPr>
          <w:t xml:space="preserve"> </w:t>
        </w:r>
        <w:r w:rsidRPr="00A85691">
          <w:rPr>
            <w:rStyle w:val="keyword1"/>
            <w:sz w:val="18"/>
            <w:rPrChange w:id="838" w:author="shorny" w:date="2014-06-09T15:49:00Z">
              <w:rPr>
                <w:rStyle w:val="keyword1"/>
              </w:rPr>
            </w:rPrChange>
          </w:rPr>
          <w:t>TABLE</w:t>
        </w:r>
        <w:r w:rsidRPr="00A85691">
          <w:rPr>
            <w:sz w:val="18"/>
            <w:rPrChange w:id="839" w:author="shorny" w:date="2014-06-09T15:49:00Z">
              <w:rPr/>
            </w:rPrChange>
          </w:rPr>
          <w:t xml:space="preserve"> </w:t>
        </w:r>
        <w:r w:rsidRPr="00A85691">
          <w:rPr>
            <w:rStyle w:val="function-name1"/>
            <w:sz w:val="18"/>
            <w:rPrChange w:id="840" w:author="shorny" w:date="2014-06-09T15:49:00Z">
              <w:rPr>
                <w:rStyle w:val="function-name1"/>
              </w:rPr>
            </w:rPrChange>
          </w:rPr>
          <w:t>IF</w:t>
        </w:r>
        <w:r w:rsidRPr="00A85691">
          <w:rPr>
            <w:sz w:val="18"/>
            <w:rPrChange w:id="841" w:author="shorny" w:date="2014-06-09T15:49:00Z">
              <w:rPr/>
            </w:rPrChange>
          </w:rPr>
          <w:t xml:space="preserve"> </w:t>
        </w:r>
        <w:r w:rsidRPr="00A85691">
          <w:rPr>
            <w:rStyle w:val="keyword1"/>
            <w:sz w:val="18"/>
            <w:rPrChange w:id="842" w:author="shorny" w:date="2014-06-09T15:49:00Z">
              <w:rPr>
                <w:rStyle w:val="keyword1"/>
              </w:rPr>
            </w:rPrChange>
          </w:rPr>
          <w:t>EXISTS</w:t>
        </w:r>
        <w:r w:rsidRPr="00A85691">
          <w:rPr>
            <w:sz w:val="18"/>
            <w:rPrChange w:id="843" w:author="shorny" w:date="2014-06-09T15:49:00Z">
              <w:rPr/>
            </w:rPrChange>
          </w:rPr>
          <w:t xml:space="preserve"> `Payment </w:t>
        </w:r>
        <w:r w:rsidRPr="00A85691">
          <w:rPr>
            <w:rStyle w:val="keyword1"/>
            <w:sz w:val="18"/>
            <w:rPrChange w:id="844" w:author="shorny" w:date="2014-06-09T15:49:00Z">
              <w:rPr>
                <w:rStyle w:val="keyword1"/>
              </w:rPr>
            </w:rPrChange>
          </w:rPr>
          <w:t>Method</w:t>
        </w:r>
        <w:r w:rsidRPr="00A85691">
          <w:rPr>
            <w:sz w:val="18"/>
            <w:rPrChange w:id="845" w:author="shorny" w:date="2014-06-09T15:49:00Z">
              <w:rPr/>
            </w:rPrChange>
          </w:rPr>
          <w:t>`;</w:t>
        </w:r>
      </w:ins>
    </w:p>
    <w:p w14:paraId="33305CB4" w14:textId="77777777" w:rsidR="00A85691" w:rsidRPr="00A85691" w:rsidRDefault="00A85691">
      <w:pPr>
        <w:pStyle w:val="HTMLPreformatted"/>
        <w:divId w:val="1206136475"/>
        <w:rPr>
          <w:ins w:id="846" w:author="shorny" w:date="2014-06-09T15:48:00Z"/>
          <w:sz w:val="18"/>
          <w:rPrChange w:id="847" w:author="shorny" w:date="2014-06-09T15:49:00Z">
            <w:rPr>
              <w:ins w:id="848" w:author="shorny" w:date="2014-06-09T15:48:00Z"/>
            </w:rPr>
          </w:rPrChange>
        </w:rPr>
      </w:pPr>
      <w:ins w:id="849" w:author="shorny" w:date="2014-06-09T15:48:00Z">
        <w:r w:rsidRPr="00A85691">
          <w:rPr>
            <w:rStyle w:val="keyword1"/>
            <w:sz w:val="18"/>
            <w:rPrChange w:id="850" w:author="shorny" w:date="2014-06-09T15:49:00Z">
              <w:rPr>
                <w:rStyle w:val="keyword1"/>
              </w:rPr>
            </w:rPrChange>
          </w:rPr>
          <w:t>DROP</w:t>
        </w:r>
        <w:r w:rsidRPr="00A85691">
          <w:rPr>
            <w:sz w:val="18"/>
            <w:rPrChange w:id="851" w:author="shorny" w:date="2014-06-09T15:49:00Z">
              <w:rPr/>
            </w:rPrChange>
          </w:rPr>
          <w:t xml:space="preserve"> </w:t>
        </w:r>
        <w:r w:rsidRPr="00A85691">
          <w:rPr>
            <w:rStyle w:val="keyword1"/>
            <w:sz w:val="18"/>
            <w:rPrChange w:id="852" w:author="shorny" w:date="2014-06-09T15:49:00Z">
              <w:rPr>
                <w:rStyle w:val="keyword1"/>
              </w:rPr>
            </w:rPrChange>
          </w:rPr>
          <w:t>TABLE</w:t>
        </w:r>
        <w:r w:rsidRPr="00A85691">
          <w:rPr>
            <w:sz w:val="18"/>
            <w:rPrChange w:id="853" w:author="shorny" w:date="2014-06-09T15:49:00Z">
              <w:rPr/>
            </w:rPrChange>
          </w:rPr>
          <w:t xml:space="preserve"> </w:t>
        </w:r>
        <w:r w:rsidRPr="00A85691">
          <w:rPr>
            <w:rStyle w:val="function-name1"/>
            <w:sz w:val="18"/>
            <w:rPrChange w:id="854" w:author="shorny" w:date="2014-06-09T15:49:00Z">
              <w:rPr>
                <w:rStyle w:val="function-name1"/>
              </w:rPr>
            </w:rPrChange>
          </w:rPr>
          <w:t>IF</w:t>
        </w:r>
        <w:r w:rsidRPr="00A85691">
          <w:rPr>
            <w:sz w:val="18"/>
            <w:rPrChange w:id="855" w:author="shorny" w:date="2014-06-09T15:49:00Z">
              <w:rPr/>
            </w:rPrChange>
          </w:rPr>
          <w:t xml:space="preserve"> </w:t>
        </w:r>
        <w:r w:rsidRPr="00A85691">
          <w:rPr>
            <w:rStyle w:val="keyword1"/>
            <w:sz w:val="18"/>
            <w:rPrChange w:id="856" w:author="shorny" w:date="2014-06-09T15:49:00Z">
              <w:rPr>
                <w:rStyle w:val="keyword1"/>
              </w:rPr>
            </w:rPrChange>
          </w:rPr>
          <w:t>EXISTS</w:t>
        </w:r>
        <w:r w:rsidRPr="00A85691">
          <w:rPr>
            <w:sz w:val="18"/>
            <w:rPrChange w:id="857" w:author="shorny" w:date="2014-06-09T15:49:00Z">
              <w:rPr/>
            </w:rPrChange>
          </w:rPr>
          <w:t xml:space="preserve"> Application;</w:t>
        </w:r>
      </w:ins>
    </w:p>
    <w:p w14:paraId="6161472C" w14:textId="77777777" w:rsidR="00A85691" w:rsidRPr="00A85691" w:rsidRDefault="00A85691">
      <w:pPr>
        <w:pStyle w:val="HTMLPreformatted"/>
        <w:divId w:val="1206136475"/>
        <w:rPr>
          <w:ins w:id="858" w:author="shorny" w:date="2014-06-09T15:48:00Z"/>
          <w:sz w:val="18"/>
          <w:rPrChange w:id="859" w:author="shorny" w:date="2014-06-09T15:49:00Z">
            <w:rPr>
              <w:ins w:id="860" w:author="shorny" w:date="2014-06-09T15:48:00Z"/>
            </w:rPr>
          </w:rPrChange>
        </w:rPr>
      </w:pPr>
      <w:ins w:id="861" w:author="shorny" w:date="2014-06-09T15:48:00Z">
        <w:r w:rsidRPr="00A85691">
          <w:rPr>
            <w:rStyle w:val="keyword1"/>
            <w:sz w:val="18"/>
            <w:rPrChange w:id="862" w:author="shorny" w:date="2014-06-09T15:49:00Z">
              <w:rPr>
                <w:rStyle w:val="keyword1"/>
              </w:rPr>
            </w:rPrChange>
          </w:rPr>
          <w:t>DROP</w:t>
        </w:r>
        <w:r w:rsidRPr="00A85691">
          <w:rPr>
            <w:sz w:val="18"/>
            <w:rPrChange w:id="863" w:author="shorny" w:date="2014-06-09T15:49:00Z">
              <w:rPr/>
            </w:rPrChange>
          </w:rPr>
          <w:t xml:space="preserve"> </w:t>
        </w:r>
        <w:r w:rsidRPr="00A85691">
          <w:rPr>
            <w:rStyle w:val="keyword1"/>
            <w:sz w:val="18"/>
            <w:rPrChange w:id="864" w:author="shorny" w:date="2014-06-09T15:49:00Z">
              <w:rPr>
                <w:rStyle w:val="keyword1"/>
              </w:rPr>
            </w:rPrChange>
          </w:rPr>
          <w:t>TABLE</w:t>
        </w:r>
        <w:r w:rsidRPr="00A85691">
          <w:rPr>
            <w:sz w:val="18"/>
            <w:rPrChange w:id="865" w:author="shorny" w:date="2014-06-09T15:49:00Z">
              <w:rPr/>
            </w:rPrChange>
          </w:rPr>
          <w:t xml:space="preserve"> </w:t>
        </w:r>
        <w:r w:rsidRPr="00A85691">
          <w:rPr>
            <w:rStyle w:val="function-name1"/>
            <w:sz w:val="18"/>
            <w:rPrChange w:id="866" w:author="shorny" w:date="2014-06-09T15:49:00Z">
              <w:rPr>
                <w:rStyle w:val="function-name1"/>
              </w:rPr>
            </w:rPrChange>
          </w:rPr>
          <w:t>IF</w:t>
        </w:r>
        <w:r w:rsidRPr="00A85691">
          <w:rPr>
            <w:sz w:val="18"/>
            <w:rPrChange w:id="867" w:author="shorny" w:date="2014-06-09T15:49:00Z">
              <w:rPr/>
            </w:rPrChange>
          </w:rPr>
          <w:t xml:space="preserve"> </w:t>
        </w:r>
        <w:r w:rsidRPr="00A85691">
          <w:rPr>
            <w:rStyle w:val="keyword1"/>
            <w:sz w:val="18"/>
            <w:rPrChange w:id="868" w:author="shorny" w:date="2014-06-09T15:49:00Z">
              <w:rPr>
                <w:rStyle w:val="keyword1"/>
              </w:rPr>
            </w:rPrChange>
          </w:rPr>
          <w:t>EXISTS</w:t>
        </w:r>
        <w:r w:rsidRPr="00A85691">
          <w:rPr>
            <w:sz w:val="18"/>
            <w:rPrChange w:id="869" w:author="shorny" w:date="2014-06-09T15:49:00Z">
              <w:rPr/>
            </w:rPrChange>
          </w:rPr>
          <w:t xml:space="preserve"> `Document Status`;</w:t>
        </w:r>
      </w:ins>
    </w:p>
    <w:p w14:paraId="6BF43E65" w14:textId="77777777" w:rsidR="00A85691" w:rsidRPr="00A85691" w:rsidRDefault="00A85691">
      <w:pPr>
        <w:pStyle w:val="HTMLPreformatted"/>
        <w:divId w:val="1206136475"/>
        <w:rPr>
          <w:ins w:id="870" w:author="shorny" w:date="2014-06-09T15:48:00Z"/>
          <w:sz w:val="18"/>
          <w:rPrChange w:id="871" w:author="shorny" w:date="2014-06-09T15:49:00Z">
            <w:rPr>
              <w:ins w:id="872" w:author="shorny" w:date="2014-06-09T15:48:00Z"/>
            </w:rPr>
          </w:rPrChange>
        </w:rPr>
      </w:pPr>
      <w:ins w:id="873" w:author="shorny" w:date="2014-06-09T15:48:00Z">
        <w:r w:rsidRPr="00A85691">
          <w:rPr>
            <w:rStyle w:val="keyword1"/>
            <w:sz w:val="18"/>
            <w:rPrChange w:id="874" w:author="shorny" w:date="2014-06-09T15:49:00Z">
              <w:rPr>
                <w:rStyle w:val="keyword1"/>
              </w:rPr>
            </w:rPrChange>
          </w:rPr>
          <w:t>DROP</w:t>
        </w:r>
        <w:r w:rsidRPr="00A85691">
          <w:rPr>
            <w:sz w:val="18"/>
            <w:rPrChange w:id="875" w:author="shorny" w:date="2014-06-09T15:49:00Z">
              <w:rPr/>
            </w:rPrChange>
          </w:rPr>
          <w:t xml:space="preserve"> </w:t>
        </w:r>
        <w:r w:rsidRPr="00A85691">
          <w:rPr>
            <w:rStyle w:val="keyword1"/>
            <w:sz w:val="18"/>
            <w:rPrChange w:id="876" w:author="shorny" w:date="2014-06-09T15:49:00Z">
              <w:rPr>
                <w:rStyle w:val="keyword1"/>
              </w:rPr>
            </w:rPrChange>
          </w:rPr>
          <w:t>TABLE</w:t>
        </w:r>
        <w:r w:rsidRPr="00A85691">
          <w:rPr>
            <w:sz w:val="18"/>
            <w:rPrChange w:id="877" w:author="shorny" w:date="2014-06-09T15:49:00Z">
              <w:rPr/>
            </w:rPrChange>
          </w:rPr>
          <w:t xml:space="preserve"> </w:t>
        </w:r>
        <w:r w:rsidRPr="00A85691">
          <w:rPr>
            <w:rStyle w:val="function-name1"/>
            <w:sz w:val="18"/>
            <w:rPrChange w:id="878" w:author="shorny" w:date="2014-06-09T15:49:00Z">
              <w:rPr>
                <w:rStyle w:val="function-name1"/>
              </w:rPr>
            </w:rPrChange>
          </w:rPr>
          <w:t>IF</w:t>
        </w:r>
        <w:r w:rsidRPr="00A85691">
          <w:rPr>
            <w:sz w:val="18"/>
            <w:rPrChange w:id="879" w:author="shorny" w:date="2014-06-09T15:49:00Z">
              <w:rPr/>
            </w:rPrChange>
          </w:rPr>
          <w:t xml:space="preserve"> </w:t>
        </w:r>
        <w:r w:rsidRPr="00A85691">
          <w:rPr>
            <w:rStyle w:val="keyword1"/>
            <w:sz w:val="18"/>
            <w:rPrChange w:id="880" w:author="shorny" w:date="2014-06-09T15:49:00Z">
              <w:rPr>
                <w:rStyle w:val="keyword1"/>
              </w:rPr>
            </w:rPrChange>
          </w:rPr>
          <w:t>EXISTS</w:t>
        </w:r>
        <w:r w:rsidRPr="00A85691">
          <w:rPr>
            <w:sz w:val="18"/>
            <w:rPrChange w:id="881" w:author="shorny" w:date="2014-06-09T15:49:00Z">
              <w:rPr/>
            </w:rPrChange>
          </w:rPr>
          <w:t xml:space="preserve"> Publication;</w:t>
        </w:r>
      </w:ins>
    </w:p>
    <w:p w14:paraId="140A999D" w14:textId="77777777" w:rsidR="00A85691" w:rsidRPr="00A85691" w:rsidRDefault="00A85691">
      <w:pPr>
        <w:pStyle w:val="HTMLPreformatted"/>
        <w:divId w:val="1206136475"/>
        <w:rPr>
          <w:ins w:id="882" w:author="shorny" w:date="2014-06-09T15:48:00Z"/>
          <w:sz w:val="18"/>
          <w:rPrChange w:id="883" w:author="shorny" w:date="2014-06-09T15:49:00Z">
            <w:rPr>
              <w:ins w:id="884" w:author="shorny" w:date="2014-06-09T15:48:00Z"/>
            </w:rPr>
          </w:rPrChange>
        </w:rPr>
      </w:pPr>
      <w:ins w:id="885" w:author="shorny" w:date="2014-06-09T15:48:00Z">
        <w:r w:rsidRPr="00A85691">
          <w:rPr>
            <w:rStyle w:val="keyword1"/>
            <w:sz w:val="18"/>
            <w:rPrChange w:id="886" w:author="shorny" w:date="2014-06-09T15:49:00Z">
              <w:rPr>
                <w:rStyle w:val="keyword1"/>
              </w:rPr>
            </w:rPrChange>
          </w:rPr>
          <w:t>DROP</w:t>
        </w:r>
        <w:r w:rsidRPr="00A85691">
          <w:rPr>
            <w:sz w:val="18"/>
            <w:rPrChange w:id="887" w:author="shorny" w:date="2014-06-09T15:49:00Z">
              <w:rPr/>
            </w:rPrChange>
          </w:rPr>
          <w:t xml:space="preserve"> </w:t>
        </w:r>
        <w:r w:rsidRPr="00A85691">
          <w:rPr>
            <w:rStyle w:val="keyword1"/>
            <w:sz w:val="18"/>
            <w:rPrChange w:id="888" w:author="shorny" w:date="2014-06-09T15:49:00Z">
              <w:rPr>
                <w:rStyle w:val="keyword1"/>
              </w:rPr>
            </w:rPrChange>
          </w:rPr>
          <w:t>TABLE</w:t>
        </w:r>
        <w:r w:rsidRPr="00A85691">
          <w:rPr>
            <w:sz w:val="18"/>
            <w:rPrChange w:id="889" w:author="shorny" w:date="2014-06-09T15:49:00Z">
              <w:rPr/>
            </w:rPrChange>
          </w:rPr>
          <w:t xml:space="preserve"> </w:t>
        </w:r>
        <w:r w:rsidRPr="00A85691">
          <w:rPr>
            <w:rStyle w:val="function-name1"/>
            <w:sz w:val="18"/>
            <w:rPrChange w:id="890" w:author="shorny" w:date="2014-06-09T15:49:00Z">
              <w:rPr>
                <w:rStyle w:val="function-name1"/>
              </w:rPr>
            </w:rPrChange>
          </w:rPr>
          <w:t>IF</w:t>
        </w:r>
        <w:r w:rsidRPr="00A85691">
          <w:rPr>
            <w:sz w:val="18"/>
            <w:rPrChange w:id="891" w:author="shorny" w:date="2014-06-09T15:49:00Z">
              <w:rPr/>
            </w:rPrChange>
          </w:rPr>
          <w:t xml:space="preserve"> </w:t>
        </w:r>
        <w:r w:rsidRPr="00A85691">
          <w:rPr>
            <w:rStyle w:val="keyword1"/>
            <w:sz w:val="18"/>
            <w:rPrChange w:id="892" w:author="shorny" w:date="2014-06-09T15:49:00Z">
              <w:rPr>
                <w:rStyle w:val="keyword1"/>
              </w:rPr>
            </w:rPrChange>
          </w:rPr>
          <w:t>EXISTS</w:t>
        </w:r>
        <w:r w:rsidRPr="00A85691">
          <w:rPr>
            <w:sz w:val="18"/>
            <w:rPrChange w:id="893" w:author="shorny" w:date="2014-06-09T15:49:00Z">
              <w:rPr/>
            </w:rPrChange>
          </w:rPr>
          <w:t xml:space="preserve"> Degree;</w:t>
        </w:r>
      </w:ins>
    </w:p>
    <w:p w14:paraId="75B3C551" w14:textId="77777777" w:rsidR="00A85691" w:rsidRPr="00A85691" w:rsidRDefault="00A85691">
      <w:pPr>
        <w:pStyle w:val="HTMLPreformatted"/>
        <w:divId w:val="1206136475"/>
        <w:rPr>
          <w:ins w:id="894" w:author="shorny" w:date="2014-06-09T15:48:00Z"/>
          <w:sz w:val="18"/>
          <w:rPrChange w:id="895" w:author="shorny" w:date="2014-06-09T15:49:00Z">
            <w:rPr>
              <w:ins w:id="896" w:author="shorny" w:date="2014-06-09T15:48:00Z"/>
            </w:rPr>
          </w:rPrChange>
        </w:rPr>
      </w:pPr>
      <w:ins w:id="897" w:author="shorny" w:date="2014-06-09T15:48:00Z">
        <w:r w:rsidRPr="00A85691">
          <w:rPr>
            <w:rStyle w:val="keyword1"/>
            <w:sz w:val="18"/>
            <w:rPrChange w:id="898" w:author="shorny" w:date="2014-06-09T15:49:00Z">
              <w:rPr>
                <w:rStyle w:val="keyword1"/>
              </w:rPr>
            </w:rPrChange>
          </w:rPr>
          <w:t>DROP</w:t>
        </w:r>
        <w:r w:rsidRPr="00A85691">
          <w:rPr>
            <w:sz w:val="18"/>
            <w:rPrChange w:id="899" w:author="shorny" w:date="2014-06-09T15:49:00Z">
              <w:rPr/>
            </w:rPrChange>
          </w:rPr>
          <w:t xml:space="preserve"> </w:t>
        </w:r>
        <w:r w:rsidRPr="00A85691">
          <w:rPr>
            <w:rStyle w:val="keyword1"/>
            <w:sz w:val="18"/>
            <w:rPrChange w:id="900" w:author="shorny" w:date="2014-06-09T15:49:00Z">
              <w:rPr>
                <w:rStyle w:val="keyword1"/>
              </w:rPr>
            </w:rPrChange>
          </w:rPr>
          <w:t>TABLE</w:t>
        </w:r>
        <w:r w:rsidRPr="00A85691">
          <w:rPr>
            <w:sz w:val="18"/>
            <w:rPrChange w:id="901" w:author="shorny" w:date="2014-06-09T15:49:00Z">
              <w:rPr/>
            </w:rPrChange>
          </w:rPr>
          <w:t xml:space="preserve"> </w:t>
        </w:r>
        <w:r w:rsidRPr="00A85691">
          <w:rPr>
            <w:rStyle w:val="function-name1"/>
            <w:sz w:val="18"/>
            <w:rPrChange w:id="902" w:author="shorny" w:date="2014-06-09T15:49:00Z">
              <w:rPr>
                <w:rStyle w:val="function-name1"/>
              </w:rPr>
            </w:rPrChange>
          </w:rPr>
          <w:t>IF</w:t>
        </w:r>
        <w:r w:rsidRPr="00A85691">
          <w:rPr>
            <w:sz w:val="18"/>
            <w:rPrChange w:id="903" w:author="shorny" w:date="2014-06-09T15:49:00Z">
              <w:rPr/>
            </w:rPrChange>
          </w:rPr>
          <w:t xml:space="preserve"> </w:t>
        </w:r>
        <w:r w:rsidRPr="00A85691">
          <w:rPr>
            <w:rStyle w:val="keyword1"/>
            <w:sz w:val="18"/>
            <w:rPrChange w:id="904" w:author="shorny" w:date="2014-06-09T15:49:00Z">
              <w:rPr>
                <w:rStyle w:val="keyword1"/>
              </w:rPr>
            </w:rPrChange>
          </w:rPr>
          <w:t>EXISTS</w:t>
        </w:r>
        <w:r w:rsidRPr="00A85691">
          <w:rPr>
            <w:sz w:val="18"/>
            <w:rPrChange w:id="905" w:author="shorny" w:date="2014-06-09T15:49:00Z">
              <w:rPr/>
            </w:rPrChange>
          </w:rPr>
          <w:t xml:space="preserve"> Referee;</w:t>
        </w:r>
      </w:ins>
    </w:p>
    <w:p w14:paraId="0CA5B7DA" w14:textId="77777777" w:rsidR="00A85691" w:rsidRPr="00A85691" w:rsidRDefault="00A85691">
      <w:pPr>
        <w:pStyle w:val="HTMLPreformatted"/>
        <w:divId w:val="1206136475"/>
        <w:rPr>
          <w:ins w:id="906" w:author="shorny" w:date="2014-06-09T15:48:00Z"/>
          <w:sz w:val="18"/>
          <w:rPrChange w:id="907" w:author="shorny" w:date="2014-06-09T15:49:00Z">
            <w:rPr>
              <w:ins w:id="908" w:author="shorny" w:date="2014-06-09T15:48:00Z"/>
            </w:rPr>
          </w:rPrChange>
        </w:rPr>
      </w:pPr>
      <w:ins w:id="909" w:author="shorny" w:date="2014-06-09T15:48:00Z">
        <w:r w:rsidRPr="00A85691">
          <w:rPr>
            <w:rStyle w:val="keyword1"/>
            <w:sz w:val="18"/>
            <w:rPrChange w:id="910" w:author="shorny" w:date="2014-06-09T15:49:00Z">
              <w:rPr>
                <w:rStyle w:val="keyword1"/>
              </w:rPr>
            </w:rPrChange>
          </w:rPr>
          <w:t>DROP</w:t>
        </w:r>
        <w:r w:rsidRPr="00A85691">
          <w:rPr>
            <w:sz w:val="18"/>
            <w:rPrChange w:id="911" w:author="shorny" w:date="2014-06-09T15:49:00Z">
              <w:rPr/>
            </w:rPrChange>
          </w:rPr>
          <w:t xml:space="preserve"> </w:t>
        </w:r>
        <w:r w:rsidRPr="00A85691">
          <w:rPr>
            <w:rStyle w:val="keyword1"/>
            <w:sz w:val="18"/>
            <w:rPrChange w:id="912" w:author="shorny" w:date="2014-06-09T15:49:00Z">
              <w:rPr>
                <w:rStyle w:val="keyword1"/>
              </w:rPr>
            </w:rPrChange>
          </w:rPr>
          <w:t>TABLE</w:t>
        </w:r>
        <w:r w:rsidRPr="00A85691">
          <w:rPr>
            <w:sz w:val="18"/>
            <w:rPrChange w:id="913" w:author="shorny" w:date="2014-06-09T15:49:00Z">
              <w:rPr/>
            </w:rPrChange>
          </w:rPr>
          <w:t xml:space="preserve"> </w:t>
        </w:r>
        <w:r w:rsidRPr="00A85691">
          <w:rPr>
            <w:rStyle w:val="function-name1"/>
            <w:sz w:val="18"/>
            <w:rPrChange w:id="914" w:author="shorny" w:date="2014-06-09T15:49:00Z">
              <w:rPr>
                <w:rStyle w:val="function-name1"/>
              </w:rPr>
            </w:rPrChange>
          </w:rPr>
          <w:t>IF</w:t>
        </w:r>
        <w:r w:rsidRPr="00A85691">
          <w:rPr>
            <w:sz w:val="18"/>
            <w:rPrChange w:id="915" w:author="shorny" w:date="2014-06-09T15:49:00Z">
              <w:rPr/>
            </w:rPrChange>
          </w:rPr>
          <w:t xml:space="preserve"> </w:t>
        </w:r>
        <w:r w:rsidRPr="00A85691">
          <w:rPr>
            <w:rStyle w:val="keyword1"/>
            <w:sz w:val="18"/>
            <w:rPrChange w:id="916" w:author="shorny" w:date="2014-06-09T15:49:00Z">
              <w:rPr>
                <w:rStyle w:val="keyword1"/>
              </w:rPr>
            </w:rPrChange>
          </w:rPr>
          <w:t>EXISTS</w:t>
        </w:r>
        <w:r w:rsidRPr="00A85691">
          <w:rPr>
            <w:sz w:val="18"/>
            <w:rPrChange w:id="917" w:author="shorny" w:date="2014-06-09T15:49:00Z">
              <w:rPr/>
            </w:rPrChange>
          </w:rPr>
          <w:t xml:space="preserve"> Document;</w:t>
        </w:r>
      </w:ins>
    </w:p>
    <w:p w14:paraId="4C8AF099" w14:textId="77777777" w:rsidR="00A85691" w:rsidRPr="00A85691" w:rsidRDefault="00A85691">
      <w:pPr>
        <w:pStyle w:val="HTMLPreformatted"/>
        <w:divId w:val="1206136475"/>
        <w:rPr>
          <w:ins w:id="918" w:author="shorny" w:date="2014-06-09T15:48:00Z"/>
          <w:sz w:val="18"/>
          <w:rPrChange w:id="919" w:author="shorny" w:date="2014-06-09T15:49:00Z">
            <w:rPr>
              <w:ins w:id="920" w:author="shorny" w:date="2014-06-09T15:48:00Z"/>
            </w:rPr>
          </w:rPrChange>
        </w:rPr>
      </w:pPr>
      <w:ins w:id="921" w:author="shorny" w:date="2014-06-09T15:48:00Z">
        <w:r w:rsidRPr="00A85691">
          <w:rPr>
            <w:rStyle w:val="keyword1"/>
            <w:sz w:val="18"/>
            <w:rPrChange w:id="922" w:author="shorny" w:date="2014-06-09T15:49:00Z">
              <w:rPr>
                <w:rStyle w:val="keyword1"/>
              </w:rPr>
            </w:rPrChange>
          </w:rPr>
          <w:t>DROP</w:t>
        </w:r>
        <w:r w:rsidRPr="00A85691">
          <w:rPr>
            <w:sz w:val="18"/>
            <w:rPrChange w:id="923" w:author="shorny" w:date="2014-06-09T15:49:00Z">
              <w:rPr/>
            </w:rPrChange>
          </w:rPr>
          <w:t xml:space="preserve"> </w:t>
        </w:r>
        <w:r w:rsidRPr="00A85691">
          <w:rPr>
            <w:rStyle w:val="keyword1"/>
            <w:sz w:val="18"/>
            <w:rPrChange w:id="924" w:author="shorny" w:date="2014-06-09T15:49:00Z">
              <w:rPr>
                <w:rStyle w:val="keyword1"/>
              </w:rPr>
            </w:rPrChange>
          </w:rPr>
          <w:t>TABLE</w:t>
        </w:r>
        <w:r w:rsidRPr="00A85691">
          <w:rPr>
            <w:sz w:val="18"/>
            <w:rPrChange w:id="925" w:author="shorny" w:date="2014-06-09T15:49:00Z">
              <w:rPr/>
            </w:rPrChange>
          </w:rPr>
          <w:t xml:space="preserve"> </w:t>
        </w:r>
        <w:r w:rsidRPr="00A85691">
          <w:rPr>
            <w:rStyle w:val="function-name1"/>
            <w:sz w:val="18"/>
            <w:rPrChange w:id="926" w:author="shorny" w:date="2014-06-09T15:49:00Z">
              <w:rPr>
                <w:rStyle w:val="function-name1"/>
              </w:rPr>
            </w:rPrChange>
          </w:rPr>
          <w:t>IF</w:t>
        </w:r>
        <w:r w:rsidRPr="00A85691">
          <w:rPr>
            <w:sz w:val="18"/>
            <w:rPrChange w:id="927" w:author="shorny" w:date="2014-06-09T15:49:00Z">
              <w:rPr/>
            </w:rPrChange>
          </w:rPr>
          <w:t xml:space="preserve"> </w:t>
        </w:r>
        <w:r w:rsidRPr="00A85691">
          <w:rPr>
            <w:rStyle w:val="keyword1"/>
            <w:sz w:val="18"/>
            <w:rPrChange w:id="928" w:author="shorny" w:date="2014-06-09T15:49:00Z">
              <w:rPr>
                <w:rStyle w:val="keyword1"/>
              </w:rPr>
            </w:rPrChange>
          </w:rPr>
          <w:t>EXISTS</w:t>
        </w:r>
        <w:r w:rsidRPr="00A85691">
          <w:rPr>
            <w:sz w:val="18"/>
            <w:rPrChange w:id="929" w:author="shorny" w:date="2014-06-09T15:49:00Z">
              <w:rPr/>
            </w:rPrChange>
          </w:rPr>
          <w:t xml:space="preserve"> Applicant;</w:t>
        </w:r>
      </w:ins>
    </w:p>
    <w:p w14:paraId="093D0596" w14:textId="77777777" w:rsidR="00A85691" w:rsidRPr="00A85691" w:rsidRDefault="00A85691">
      <w:pPr>
        <w:pStyle w:val="HTMLPreformatted"/>
        <w:divId w:val="1206136475"/>
        <w:rPr>
          <w:ins w:id="930" w:author="shorny" w:date="2014-06-09T15:48:00Z"/>
          <w:sz w:val="18"/>
          <w:rPrChange w:id="931" w:author="shorny" w:date="2014-06-09T15:49:00Z">
            <w:rPr>
              <w:ins w:id="932" w:author="shorny" w:date="2014-06-09T15:48:00Z"/>
            </w:rPr>
          </w:rPrChange>
        </w:rPr>
      </w:pPr>
      <w:ins w:id="933" w:author="shorny" w:date="2014-06-09T15:48:00Z">
        <w:r w:rsidRPr="00A85691">
          <w:rPr>
            <w:rStyle w:val="keyword1"/>
            <w:sz w:val="18"/>
            <w:rPrChange w:id="934" w:author="shorny" w:date="2014-06-09T15:49:00Z">
              <w:rPr>
                <w:rStyle w:val="keyword1"/>
              </w:rPr>
            </w:rPrChange>
          </w:rPr>
          <w:t>DROP</w:t>
        </w:r>
        <w:r w:rsidRPr="00A85691">
          <w:rPr>
            <w:sz w:val="18"/>
            <w:rPrChange w:id="935" w:author="shorny" w:date="2014-06-09T15:49:00Z">
              <w:rPr/>
            </w:rPrChange>
          </w:rPr>
          <w:t xml:space="preserve"> </w:t>
        </w:r>
        <w:r w:rsidRPr="00A85691">
          <w:rPr>
            <w:rStyle w:val="keyword1"/>
            <w:sz w:val="18"/>
            <w:rPrChange w:id="936" w:author="shorny" w:date="2014-06-09T15:49:00Z">
              <w:rPr>
                <w:rStyle w:val="keyword1"/>
              </w:rPr>
            </w:rPrChange>
          </w:rPr>
          <w:t>TABLE</w:t>
        </w:r>
        <w:r w:rsidRPr="00A85691">
          <w:rPr>
            <w:sz w:val="18"/>
            <w:rPrChange w:id="937" w:author="shorny" w:date="2014-06-09T15:49:00Z">
              <w:rPr/>
            </w:rPrChange>
          </w:rPr>
          <w:t xml:space="preserve"> </w:t>
        </w:r>
        <w:r w:rsidRPr="00A85691">
          <w:rPr>
            <w:rStyle w:val="function-name1"/>
            <w:sz w:val="18"/>
            <w:rPrChange w:id="938" w:author="shorny" w:date="2014-06-09T15:49:00Z">
              <w:rPr>
                <w:rStyle w:val="function-name1"/>
              </w:rPr>
            </w:rPrChange>
          </w:rPr>
          <w:t>IF</w:t>
        </w:r>
        <w:r w:rsidRPr="00A85691">
          <w:rPr>
            <w:sz w:val="18"/>
            <w:rPrChange w:id="939" w:author="shorny" w:date="2014-06-09T15:49:00Z">
              <w:rPr/>
            </w:rPrChange>
          </w:rPr>
          <w:t xml:space="preserve"> </w:t>
        </w:r>
        <w:r w:rsidRPr="00A85691">
          <w:rPr>
            <w:rStyle w:val="keyword1"/>
            <w:sz w:val="18"/>
            <w:rPrChange w:id="940" w:author="shorny" w:date="2014-06-09T15:49:00Z">
              <w:rPr>
                <w:rStyle w:val="keyword1"/>
              </w:rPr>
            </w:rPrChange>
          </w:rPr>
          <w:t>EXISTS</w:t>
        </w:r>
        <w:r w:rsidRPr="00A85691">
          <w:rPr>
            <w:sz w:val="18"/>
            <w:rPrChange w:id="941" w:author="shorny" w:date="2014-06-09T15:49:00Z">
              <w:rPr/>
            </w:rPrChange>
          </w:rPr>
          <w:t xml:space="preserve"> Visa;</w:t>
        </w:r>
      </w:ins>
    </w:p>
    <w:p w14:paraId="050C0378" w14:textId="77777777" w:rsidR="00A85691" w:rsidRPr="00A85691" w:rsidRDefault="00A85691">
      <w:pPr>
        <w:pStyle w:val="HTMLPreformatted"/>
        <w:divId w:val="1206136475"/>
        <w:rPr>
          <w:ins w:id="942" w:author="shorny" w:date="2014-06-09T15:48:00Z"/>
          <w:sz w:val="18"/>
          <w:rPrChange w:id="943" w:author="shorny" w:date="2014-06-09T15:49:00Z">
            <w:rPr>
              <w:ins w:id="944" w:author="shorny" w:date="2014-06-09T15:48:00Z"/>
            </w:rPr>
          </w:rPrChange>
        </w:rPr>
      </w:pPr>
      <w:ins w:id="945" w:author="shorny" w:date="2014-06-09T15:48:00Z">
        <w:r w:rsidRPr="00A85691">
          <w:rPr>
            <w:rStyle w:val="keyword1"/>
            <w:sz w:val="18"/>
            <w:rPrChange w:id="946" w:author="shorny" w:date="2014-06-09T15:49:00Z">
              <w:rPr>
                <w:rStyle w:val="keyword1"/>
              </w:rPr>
            </w:rPrChange>
          </w:rPr>
          <w:t>DROP</w:t>
        </w:r>
        <w:r w:rsidRPr="00A85691">
          <w:rPr>
            <w:sz w:val="18"/>
            <w:rPrChange w:id="947" w:author="shorny" w:date="2014-06-09T15:49:00Z">
              <w:rPr/>
            </w:rPrChange>
          </w:rPr>
          <w:t xml:space="preserve"> </w:t>
        </w:r>
        <w:r w:rsidRPr="00A85691">
          <w:rPr>
            <w:rStyle w:val="keyword1"/>
            <w:sz w:val="18"/>
            <w:rPrChange w:id="948" w:author="shorny" w:date="2014-06-09T15:49:00Z">
              <w:rPr>
                <w:rStyle w:val="keyword1"/>
              </w:rPr>
            </w:rPrChange>
          </w:rPr>
          <w:t>TABLE</w:t>
        </w:r>
        <w:r w:rsidRPr="00A85691">
          <w:rPr>
            <w:sz w:val="18"/>
            <w:rPrChange w:id="949" w:author="shorny" w:date="2014-06-09T15:49:00Z">
              <w:rPr/>
            </w:rPrChange>
          </w:rPr>
          <w:t xml:space="preserve"> </w:t>
        </w:r>
        <w:r w:rsidRPr="00A85691">
          <w:rPr>
            <w:rStyle w:val="function-name1"/>
            <w:sz w:val="18"/>
            <w:rPrChange w:id="950" w:author="shorny" w:date="2014-06-09T15:49:00Z">
              <w:rPr>
                <w:rStyle w:val="function-name1"/>
              </w:rPr>
            </w:rPrChange>
          </w:rPr>
          <w:t>IF</w:t>
        </w:r>
        <w:r w:rsidRPr="00A85691">
          <w:rPr>
            <w:sz w:val="18"/>
            <w:rPrChange w:id="951" w:author="shorny" w:date="2014-06-09T15:49:00Z">
              <w:rPr/>
            </w:rPrChange>
          </w:rPr>
          <w:t xml:space="preserve"> </w:t>
        </w:r>
        <w:r w:rsidRPr="00A85691">
          <w:rPr>
            <w:rStyle w:val="keyword1"/>
            <w:sz w:val="18"/>
            <w:rPrChange w:id="952" w:author="shorny" w:date="2014-06-09T15:49:00Z">
              <w:rPr>
                <w:rStyle w:val="keyword1"/>
              </w:rPr>
            </w:rPrChange>
          </w:rPr>
          <w:t>EXISTS</w:t>
        </w:r>
        <w:r w:rsidRPr="00A85691">
          <w:rPr>
            <w:sz w:val="18"/>
            <w:rPrChange w:id="953" w:author="shorny" w:date="2014-06-09T15:49:00Z">
              <w:rPr/>
            </w:rPrChange>
          </w:rPr>
          <w:t xml:space="preserve"> `Visa Status`;</w:t>
        </w:r>
      </w:ins>
    </w:p>
    <w:p w14:paraId="38EDBA02" w14:textId="77777777" w:rsidR="00A85691" w:rsidRPr="00A85691" w:rsidRDefault="00A85691">
      <w:pPr>
        <w:pStyle w:val="HTMLPreformatted"/>
        <w:divId w:val="1206136475"/>
        <w:rPr>
          <w:ins w:id="954" w:author="shorny" w:date="2014-06-09T15:48:00Z"/>
          <w:sz w:val="18"/>
          <w:rPrChange w:id="955" w:author="shorny" w:date="2014-06-09T15:49:00Z">
            <w:rPr>
              <w:ins w:id="956" w:author="shorny" w:date="2014-06-09T15:48:00Z"/>
            </w:rPr>
          </w:rPrChange>
        </w:rPr>
      </w:pPr>
      <w:ins w:id="957" w:author="shorny" w:date="2014-06-09T15:48:00Z">
        <w:r w:rsidRPr="00A85691">
          <w:rPr>
            <w:rStyle w:val="keyword1"/>
            <w:sz w:val="18"/>
            <w:rPrChange w:id="958" w:author="shorny" w:date="2014-06-09T15:49:00Z">
              <w:rPr>
                <w:rStyle w:val="keyword1"/>
              </w:rPr>
            </w:rPrChange>
          </w:rPr>
          <w:t>DROP</w:t>
        </w:r>
        <w:r w:rsidRPr="00A85691">
          <w:rPr>
            <w:sz w:val="18"/>
            <w:rPrChange w:id="959" w:author="shorny" w:date="2014-06-09T15:49:00Z">
              <w:rPr/>
            </w:rPrChange>
          </w:rPr>
          <w:t xml:space="preserve"> </w:t>
        </w:r>
        <w:r w:rsidRPr="00A85691">
          <w:rPr>
            <w:rStyle w:val="keyword1"/>
            <w:sz w:val="18"/>
            <w:rPrChange w:id="960" w:author="shorny" w:date="2014-06-09T15:49:00Z">
              <w:rPr>
                <w:rStyle w:val="keyword1"/>
              </w:rPr>
            </w:rPrChange>
          </w:rPr>
          <w:t>TABLE</w:t>
        </w:r>
        <w:r w:rsidRPr="00A85691">
          <w:rPr>
            <w:sz w:val="18"/>
            <w:rPrChange w:id="961" w:author="shorny" w:date="2014-06-09T15:49:00Z">
              <w:rPr/>
            </w:rPrChange>
          </w:rPr>
          <w:t xml:space="preserve"> </w:t>
        </w:r>
        <w:r w:rsidRPr="00A85691">
          <w:rPr>
            <w:rStyle w:val="function-name1"/>
            <w:sz w:val="18"/>
            <w:rPrChange w:id="962" w:author="shorny" w:date="2014-06-09T15:49:00Z">
              <w:rPr>
                <w:rStyle w:val="function-name1"/>
              </w:rPr>
            </w:rPrChange>
          </w:rPr>
          <w:t>IF</w:t>
        </w:r>
        <w:r w:rsidRPr="00A85691">
          <w:rPr>
            <w:sz w:val="18"/>
            <w:rPrChange w:id="963" w:author="shorny" w:date="2014-06-09T15:49:00Z">
              <w:rPr/>
            </w:rPrChange>
          </w:rPr>
          <w:t xml:space="preserve"> </w:t>
        </w:r>
        <w:r w:rsidRPr="00A85691">
          <w:rPr>
            <w:rStyle w:val="keyword1"/>
            <w:sz w:val="18"/>
            <w:rPrChange w:id="964" w:author="shorny" w:date="2014-06-09T15:49:00Z">
              <w:rPr>
                <w:rStyle w:val="keyword1"/>
              </w:rPr>
            </w:rPrChange>
          </w:rPr>
          <w:t>EXISTS</w:t>
        </w:r>
        <w:r w:rsidRPr="00A85691">
          <w:rPr>
            <w:sz w:val="18"/>
            <w:rPrChange w:id="965" w:author="shorny" w:date="2014-06-09T15:49:00Z">
              <w:rPr/>
            </w:rPrChange>
          </w:rPr>
          <w:t xml:space="preserve"> Correspondence;</w:t>
        </w:r>
      </w:ins>
    </w:p>
    <w:p w14:paraId="1305A709" w14:textId="77777777" w:rsidR="00A85691" w:rsidRPr="00A85691" w:rsidRDefault="00A85691">
      <w:pPr>
        <w:pStyle w:val="HTMLPreformatted"/>
        <w:divId w:val="1206136475"/>
        <w:rPr>
          <w:ins w:id="966" w:author="shorny" w:date="2014-06-09T15:48:00Z"/>
          <w:sz w:val="18"/>
          <w:rPrChange w:id="967" w:author="shorny" w:date="2014-06-09T15:49:00Z">
            <w:rPr>
              <w:ins w:id="968" w:author="shorny" w:date="2014-06-09T15:48:00Z"/>
            </w:rPr>
          </w:rPrChange>
        </w:rPr>
      </w:pPr>
      <w:ins w:id="969" w:author="shorny" w:date="2014-06-09T15:48:00Z">
        <w:r w:rsidRPr="00A85691">
          <w:rPr>
            <w:rStyle w:val="keyword1"/>
            <w:sz w:val="18"/>
            <w:rPrChange w:id="970" w:author="shorny" w:date="2014-06-09T15:49:00Z">
              <w:rPr>
                <w:rStyle w:val="keyword1"/>
              </w:rPr>
            </w:rPrChange>
          </w:rPr>
          <w:t>DROP</w:t>
        </w:r>
        <w:r w:rsidRPr="00A85691">
          <w:rPr>
            <w:sz w:val="18"/>
            <w:rPrChange w:id="971" w:author="shorny" w:date="2014-06-09T15:49:00Z">
              <w:rPr/>
            </w:rPrChange>
          </w:rPr>
          <w:t xml:space="preserve"> </w:t>
        </w:r>
        <w:r w:rsidRPr="00A85691">
          <w:rPr>
            <w:rStyle w:val="keyword1"/>
            <w:sz w:val="18"/>
            <w:rPrChange w:id="972" w:author="shorny" w:date="2014-06-09T15:49:00Z">
              <w:rPr>
                <w:rStyle w:val="keyword1"/>
              </w:rPr>
            </w:rPrChange>
          </w:rPr>
          <w:t>TABLE</w:t>
        </w:r>
        <w:r w:rsidRPr="00A85691">
          <w:rPr>
            <w:sz w:val="18"/>
            <w:rPrChange w:id="973" w:author="shorny" w:date="2014-06-09T15:49:00Z">
              <w:rPr/>
            </w:rPrChange>
          </w:rPr>
          <w:t xml:space="preserve"> </w:t>
        </w:r>
        <w:r w:rsidRPr="00A85691">
          <w:rPr>
            <w:rStyle w:val="function-name1"/>
            <w:sz w:val="18"/>
            <w:rPrChange w:id="974" w:author="shorny" w:date="2014-06-09T15:49:00Z">
              <w:rPr>
                <w:rStyle w:val="function-name1"/>
              </w:rPr>
            </w:rPrChange>
          </w:rPr>
          <w:t>IF</w:t>
        </w:r>
        <w:r w:rsidRPr="00A85691">
          <w:rPr>
            <w:sz w:val="18"/>
            <w:rPrChange w:id="975" w:author="shorny" w:date="2014-06-09T15:49:00Z">
              <w:rPr/>
            </w:rPrChange>
          </w:rPr>
          <w:t xml:space="preserve"> </w:t>
        </w:r>
        <w:r w:rsidRPr="00A85691">
          <w:rPr>
            <w:rStyle w:val="keyword1"/>
            <w:sz w:val="18"/>
            <w:rPrChange w:id="976" w:author="shorny" w:date="2014-06-09T15:49:00Z">
              <w:rPr>
                <w:rStyle w:val="keyword1"/>
              </w:rPr>
            </w:rPrChange>
          </w:rPr>
          <w:t>EXISTS</w:t>
        </w:r>
        <w:r w:rsidRPr="00A85691">
          <w:rPr>
            <w:sz w:val="18"/>
            <w:rPrChange w:id="977" w:author="shorny" w:date="2014-06-09T15:49:00Z">
              <w:rPr/>
            </w:rPrChange>
          </w:rPr>
          <w:t xml:space="preserve"> Decision;</w:t>
        </w:r>
      </w:ins>
    </w:p>
    <w:p w14:paraId="5AE5C29C" w14:textId="77777777" w:rsidR="00A85691" w:rsidRPr="00A85691" w:rsidRDefault="00A85691">
      <w:pPr>
        <w:pStyle w:val="HTMLPreformatted"/>
        <w:divId w:val="1206136475"/>
        <w:rPr>
          <w:ins w:id="978" w:author="shorny" w:date="2014-06-09T15:48:00Z"/>
          <w:sz w:val="18"/>
          <w:rPrChange w:id="979" w:author="shorny" w:date="2014-06-09T15:49:00Z">
            <w:rPr>
              <w:ins w:id="980" w:author="shorny" w:date="2014-06-09T15:48:00Z"/>
            </w:rPr>
          </w:rPrChange>
        </w:rPr>
      </w:pPr>
      <w:ins w:id="981" w:author="shorny" w:date="2014-06-09T15:48:00Z">
        <w:r w:rsidRPr="00A85691">
          <w:rPr>
            <w:rStyle w:val="keyword1"/>
            <w:sz w:val="18"/>
            <w:rPrChange w:id="982" w:author="shorny" w:date="2014-06-09T15:49:00Z">
              <w:rPr>
                <w:rStyle w:val="keyword1"/>
              </w:rPr>
            </w:rPrChange>
          </w:rPr>
          <w:t>DROP</w:t>
        </w:r>
        <w:r w:rsidRPr="00A85691">
          <w:rPr>
            <w:sz w:val="18"/>
            <w:rPrChange w:id="983" w:author="shorny" w:date="2014-06-09T15:49:00Z">
              <w:rPr/>
            </w:rPrChange>
          </w:rPr>
          <w:t xml:space="preserve"> </w:t>
        </w:r>
        <w:r w:rsidRPr="00A85691">
          <w:rPr>
            <w:rStyle w:val="keyword1"/>
            <w:sz w:val="18"/>
            <w:rPrChange w:id="984" w:author="shorny" w:date="2014-06-09T15:49:00Z">
              <w:rPr>
                <w:rStyle w:val="keyword1"/>
              </w:rPr>
            </w:rPrChange>
          </w:rPr>
          <w:t>TABLE</w:t>
        </w:r>
        <w:r w:rsidRPr="00A85691">
          <w:rPr>
            <w:sz w:val="18"/>
            <w:rPrChange w:id="985" w:author="shorny" w:date="2014-06-09T15:49:00Z">
              <w:rPr/>
            </w:rPrChange>
          </w:rPr>
          <w:t xml:space="preserve"> </w:t>
        </w:r>
        <w:r w:rsidRPr="00A85691">
          <w:rPr>
            <w:rStyle w:val="function-name1"/>
            <w:sz w:val="18"/>
            <w:rPrChange w:id="986" w:author="shorny" w:date="2014-06-09T15:49:00Z">
              <w:rPr>
                <w:rStyle w:val="function-name1"/>
              </w:rPr>
            </w:rPrChange>
          </w:rPr>
          <w:t>IF</w:t>
        </w:r>
        <w:r w:rsidRPr="00A85691">
          <w:rPr>
            <w:sz w:val="18"/>
            <w:rPrChange w:id="987" w:author="shorny" w:date="2014-06-09T15:49:00Z">
              <w:rPr/>
            </w:rPrChange>
          </w:rPr>
          <w:t xml:space="preserve"> </w:t>
        </w:r>
        <w:r w:rsidRPr="00A85691">
          <w:rPr>
            <w:rStyle w:val="keyword1"/>
            <w:sz w:val="18"/>
            <w:rPrChange w:id="988" w:author="shorny" w:date="2014-06-09T15:49:00Z">
              <w:rPr>
                <w:rStyle w:val="keyword1"/>
              </w:rPr>
            </w:rPrChange>
          </w:rPr>
          <w:t>EXISTS</w:t>
        </w:r>
        <w:r w:rsidRPr="00A85691">
          <w:rPr>
            <w:sz w:val="18"/>
            <w:rPrChange w:id="989" w:author="shorny" w:date="2014-06-09T15:49:00Z">
              <w:rPr/>
            </w:rPrChange>
          </w:rPr>
          <w:t xml:space="preserve"> `Research Area`;</w:t>
        </w:r>
      </w:ins>
    </w:p>
    <w:p w14:paraId="3B67B94F" w14:textId="77777777" w:rsidR="00A85691" w:rsidRPr="00A85691" w:rsidRDefault="00A85691">
      <w:pPr>
        <w:pStyle w:val="HTMLPreformatted"/>
        <w:divId w:val="1206136475"/>
        <w:rPr>
          <w:ins w:id="990" w:author="shorny" w:date="2014-06-09T15:48:00Z"/>
          <w:sz w:val="18"/>
          <w:rPrChange w:id="991" w:author="shorny" w:date="2014-06-09T15:49:00Z">
            <w:rPr>
              <w:ins w:id="992" w:author="shorny" w:date="2014-06-09T15:48:00Z"/>
            </w:rPr>
          </w:rPrChange>
        </w:rPr>
      </w:pPr>
      <w:ins w:id="993" w:author="shorny" w:date="2014-06-09T15:48:00Z">
        <w:r w:rsidRPr="00A85691">
          <w:rPr>
            <w:rStyle w:val="keyword1"/>
            <w:sz w:val="18"/>
            <w:rPrChange w:id="994" w:author="shorny" w:date="2014-06-09T15:49:00Z">
              <w:rPr>
                <w:rStyle w:val="keyword1"/>
              </w:rPr>
            </w:rPrChange>
          </w:rPr>
          <w:t>DROP</w:t>
        </w:r>
        <w:r w:rsidRPr="00A85691">
          <w:rPr>
            <w:sz w:val="18"/>
            <w:rPrChange w:id="995" w:author="shorny" w:date="2014-06-09T15:49:00Z">
              <w:rPr/>
            </w:rPrChange>
          </w:rPr>
          <w:t xml:space="preserve"> </w:t>
        </w:r>
        <w:r w:rsidRPr="00A85691">
          <w:rPr>
            <w:rStyle w:val="keyword1"/>
            <w:sz w:val="18"/>
            <w:rPrChange w:id="996" w:author="shorny" w:date="2014-06-09T15:49:00Z">
              <w:rPr>
                <w:rStyle w:val="keyword1"/>
              </w:rPr>
            </w:rPrChange>
          </w:rPr>
          <w:t>TABLE</w:t>
        </w:r>
        <w:r w:rsidRPr="00A85691">
          <w:rPr>
            <w:sz w:val="18"/>
            <w:rPrChange w:id="997" w:author="shorny" w:date="2014-06-09T15:49:00Z">
              <w:rPr/>
            </w:rPrChange>
          </w:rPr>
          <w:t xml:space="preserve"> </w:t>
        </w:r>
        <w:r w:rsidRPr="00A85691">
          <w:rPr>
            <w:rStyle w:val="function-name1"/>
            <w:sz w:val="18"/>
            <w:rPrChange w:id="998" w:author="shorny" w:date="2014-06-09T15:49:00Z">
              <w:rPr>
                <w:rStyle w:val="function-name1"/>
              </w:rPr>
            </w:rPrChange>
          </w:rPr>
          <w:t>IF</w:t>
        </w:r>
        <w:r w:rsidRPr="00A85691">
          <w:rPr>
            <w:sz w:val="18"/>
            <w:rPrChange w:id="999" w:author="shorny" w:date="2014-06-09T15:49:00Z">
              <w:rPr/>
            </w:rPrChange>
          </w:rPr>
          <w:t xml:space="preserve"> </w:t>
        </w:r>
        <w:r w:rsidRPr="00A85691">
          <w:rPr>
            <w:rStyle w:val="keyword1"/>
            <w:sz w:val="18"/>
            <w:rPrChange w:id="1000" w:author="shorny" w:date="2014-06-09T15:49:00Z">
              <w:rPr>
                <w:rStyle w:val="keyword1"/>
              </w:rPr>
            </w:rPrChange>
          </w:rPr>
          <w:t>EXISTS</w:t>
        </w:r>
        <w:r w:rsidRPr="00A85691">
          <w:rPr>
            <w:sz w:val="18"/>
            <w:rPrChange w:id="1001" w:author="shorny" w:date="2014-06-09T15:49:00Z">
              <w:rPr/>
            </w:rPrChange>
          </w:rPr>
          <w:t xml:space="preserve"> `University Staff Member`;</w:t>
        </w:r>
      </w:ins>
    </w:p>
    <w:p w14:paraId="153CCEFD" w14:textId="77777777" w:rsidR="00A85691" w:rsidRPr="00A85691" w:rsidRDefault="00A85691">
      <w:pPr>
        <w:pStyle w:val="HTMLPreformatted"/>
        <w:divId w:val="1206136475"/>
        <w:rPr>
          <w:ins w:id="1002" w:author="shorny" w:date="2014-06-09T15:48:00Z"/>
          <w:sz w:val="18"/>
          <w:rPrChange w:id="1003" w:author="shorny" w:date="2014-06-09T15:49:00Z">
            <w:rPr>
              <w:ins w:id="1004" w:author="shorny" w:date="2014-06-09T15:48:00Z"/>
            </w:rPr>
          </w:rPrChange>
        </w:rPr>
      </w:pPr>
      <w:ins w:id="1005" w:author="shorny" w:date="2014-06-09T15:48:00Z">
        <w:r w:rsidRPr="00A85691">
          <w:rPr>
            <w:rStyle w:val="keyword1"/>
            <w:sz w:val="18"/>
            <w:rPrChange w:id="1006" w:author="shorny" w:date="2014-06-09T15:49:00Z">
              <w:rPr>
                <w:rStyle w:val="keyword1"/>
              </w:rPr>
            </w:rPrChange>
          </w:rPr>
          <w:t>DROP</w:t>
        </w:r>
        <w:r w:rsidRPr="00A85691">
          <w:rPr>
            <w:sz w:val="18"/>
            <w:rPrChange w:id="1007" w:author="shorny" w:date="2014-06-09T15:49:00Z">
              <w:rPr/>
            </w:rPrChange>
          </w:rPr>
          <w:t xml:space="preserve"> </w:t>
        </w:r>
        <w:r w:rsidRPr="00A85691">
          <w:rPr>
            <w:rStyle w:val="keyword1"/>
            <w:sz w:val="18"/>
            <w:rPrChange w:id="1008" w:author="shorny" w:date="2014-06-09T15:49:00Z">
              <w:rPr>
                <w:rStyle w:val="keyword1"/>
              </w:rPr>
            </w:rPrChange>
          </w:rPr>
          <w:t>TABLE</w:t>
        </w:r>
        <w:r w:rsidRPr="00A85691">
          <w:rPr>
            <w:sz w:val="18"/>
            <w:rPrChange w:id="1009" w:author="shorny" w:date="2014-06-09T15:49:00Z">
              <w:rPr/>
            </w:rPrChange>
          </w:rPr>
          <w:t xml:space="preserve"> </w:t>
        </w:r>
        <w:r w:rsidRPr="00A85691">
          <w:rPr>
            <w:rStyle w:val="function-name1"/>
            <w:sz w:val="18"/>
            <w:rPrChange w:id="1010" w:author="shorny" w:date="2014-06-09T15:49:00Z">
              <w:rPr>
                <w:rStyle w:val="function-name1"/>
              </w:rPr>
            </w:rPrChange>
          </w:rPr>
          <w:t>IF</w:t>
        </w:r>
        <w:r w:rsidRPr="00A85691">
          <w:rPr>
            <w:sz w:val="18"/>
            <w:rPrChange w:id="1011" w:author="shorny" w:date="2014-06-09T15:49:00Z">
              <w:rPr/>
            </w:rPrChange>
          </w:rPr>
          <w:t xml:space="preserve"> </w:t>
        </w:r>
        <w:r w:rsidRPr="00A85691">
          <w:rPr>
            <w:rStyle w:val="keyword1"/>
            <w:sz w:val="18"/>
            <w:rPrChange w:id="1012" w:author="shorny" w:date="2014-06-09T15:49:00Z">
              <w:rPr>
                <w:rStyle w:val="keyword1"/>
              </w:rPr>
            </w:rPrChange>
          </w:rPr>
          <w:t>EXISTS</w:t>
        </w:r>
        <w:r w:rsidRPr="00A85691">
          <w:rPr>
            <w:sz w:val="18"/>
            <w:rPrChange w:id="1013" w:author="shorny" w:date="2014-06-09T15:49:00Z">
              <w:rPr/>
            </w:rPrChange>
          </w:rPr>
          <w:t xml:space="preserve"> `Correspondence </w:t>
        </w:r>
        <w:r w:rsidRPr="00A85691">
          <w:rPr>
            <w:rStyle w:val="keyword1"/>
            <w:sz w:val="18"/>
            <w:rPrChange w:id="1014" w:author="shorny" w:date="2014-06-09T15:49:00Z">
              <w:rPr>
                <w:rStyle w:val="keyword1"/>
              </w:rPr>
            </w:rPrChange>
          </w:rPr>
          <w:t>Method</w:t>
        </w:r>
        <w:r w:rsidRPr="00A85691">
          <w:rPr>
            <w:sz w:val="18"/>
            <w:rPrChange w:id="1015" w:author="shorny" w:date="2014-06-09T15:49:00Z">
              <w:rPr/>
            </w:rPrChange>
          </w:rPr>
          <w:t>`;</w:t>
        </w:r>
      </w:ins>
    </w:p>
    <w:p w14:paraId="58DD77BB" w14:textId="77777777" w:rsidR="00A85691" w:rsidRPr="00A85691" w:rsidRDefault="00A85691">
      <w:pPr>
        <w:pStyle w:val="HTMLPreformatted"/>
        <w:divId w:val="1206136475"/>
        <w:rPr>
          <w:ins w:id="1016" w:author="shorny" w:date="2014-06-09T15:48:00Z"/>
          <w:sz w:val="18"/>
          <w:rPrChange w:id="1017" w:author="shorny" w:date="2014-06-09T15:49:00Z">
            <w:rPr>
              <w:ins w:id="1018" w:author="shorny" w:date="2014-06-09T15:48:00Z"/>
            </w:rPr>
          </w:rPrChange>
        </w:rPr>
      </w:pPr>
      <w:ins w:id="1019" w:author="shorny" w:date="2014-06-09T15:48:00Z">
        <w:r w:rsidRPr="00A85691">
          <w:rPr>
            <w:rStyle w:val="keyword1"/>
            <w:sz w:val="18"/>
            <w:rPrChange w:id="1020" w:author="shorny" w:date="2014-06-09T15:49:00Z">
              <w:rPr>
                <w:rStyle w:val="keyword1"/>
              </w:rPr>
            </w:rPrChange>
          </w:rPr>
          <w:t>DROP</w:t>
        </w:r>
        <w:r w:rsidRPr="00A85691">
          <w:rPr>
            <w:sz w:val="18"/>
            <w:rPrChange w:id="1021" w:author="shorny" w:date="2014-06-09T15:49:00Z">
              <w:rPr/>
            </w:rPrChange>
          </w:rPr>
          <w:t xml:space="preserve"> </w:t>
        </w:r>
        <w:r w:rsidRPr="00A85691">
          <w:rPr>
            <w:rStyle w:val="keyword1"/>
            <w:sz w:val="18"/>
            <w:rPrChange w:id="1022" w:author="shorny" w:date="2014-06-09T15:49:00Z">
              <w:rPr>
                <w:rStyle w:val="keyword1"/>
              </w:rPr>
            </w:rPrChange>
          </w:rPr>
          <w:t>TABLE</w:t>
        </w:r>
        <w:r w:rsidRPr="00A85691">
          <w:rPr>
            <w:sz w:val="18"/>
            <w:rPrChange w:id="1023" w:author="shorny" w:date="2014-06-09T15:49:00Z">
              <w:rPr/>
            </w:rPrChange>
          </w:rPr>
          <w:t xml:space="preserve"> </w:t>
        </w:r>
        <w:r w:rsidRPr="00A85691">
          <w:rPr>
            <w:rStyle w:val="function-name1"/>
            <w:sz w:val="18"/>
            <w:rPrChange w:id="1024" w:author="shorny" w:date="2014-06-09T15:49:00Z">
              <w:rPr>
                <w:rStyle w:val="function-name1"/>
              </w:rPr>
            </w:rPrChange>
          </w:rPr>
          <w:t>IF</w:t>
        </w:r>
        <w:r w:rsidRPr="00A85691">
          <w:rPr>
            <w:sz w:val="18"/>
            <w:rPrChange w:id="1025" w:author="shorny" w:date="2014-06-09T15:49:00Z">
              <w:rPr/>
            </w:rPrChange>
          </w:rPr>
          <w:t xml:space="preserve"> </w:t>
        </w:r>
        <w:r w:rsidRPr="00A85691">
          <w:rPr>
            <w:rStyle w:val="keyword1"/>
            <w:sz w:val="18"/>
            <w:rPrChange w:id="1026" w:author="shorny" w:date="2014-06-09T15:49:00Z">
              <w:rPr>
                <w:rStyle w:val="keyword1"/>
              </w:rPr>
            </w:rPrChange>
          </w:rPr>
          <w:t>EXISTS</w:t>
        </w:r>
        <w:r w:rsidRPr="00A85691">
          <w:rPr>
            <w:sz w:val="18"/>
            <w:rPrChange w:id="1027" w:author="shorny" w:date="2014-06-09T15:49:00Z">
              <w:rPr/>
            </w:rPrChange>
          </w:rPr>
          <w:t xml:space="preserve"> `Application Status`;</w:t>
        </w:r>
      </w:ins>
    </w:p>
    <w:p w14:paraId="43472723" w14:textId="77777777" w:rsidR="00A85691" w:rsidRPr="00A85691" w:rsidRDefault="00A85691">
      <w:pPr>
        <w:pStyle w:val="HTMLPreformatted"/>
        <w:divId w:val="1206136475"/>
        <w:rPr>
          <w:ins w:id="1028" w:author="shorny" w:date="2014-06-09T15:48:00Z"/>
          <w:sz w:val="18"/>
          <w:rPrChange w:id="1029" w:author="shorny" w:date="2014-06-09T15:49:00Z">
            <w:rPr>
              <w:ins w:id="1030" w:author="shorny" w:date="2014-06-09T15:48:00Z"/>
            </w:rPr>
          </w:rPrChange>
        </w:rPr>
      </w:pPr>
      <w:ins w:id="1031" w:author="shorny" w:date="2014-06-09T15:48:00Z">
        <w:r w:rsidRPr="00A85691">
          <w:rPr>
            <w:rStyle w:val="keyword1"/>
            <w:sz w:val="18"/>
            <w:rPrChange w:id="1032" w:author="shorny" w:date="2014-06-09T15:49:00Z">
              <w:rPr>
                <w:rStyle w:val="keyword1"/>
              </w:rPr>
            </w:rPrChange>
          </w:rPr>
          <w:t>DROP</w:t>
        </w:r>
        <w:r w:rsidRPr="00A85691">
          <w:rPr>
            <w:sz w:val="18"/>
            <w:rPrChange w:id="1033" w:author="shorny" w:date="2014-06-09T15:49:00Z">
              <w:rPr/>
            </w:rPrChange>
          </w:rPr>
          <w:t xml:space="preserve"> </w:t>
        </w:r>
        <w:r w:rsidRPr="00A85691">
          <w:rPr>
            <w:rStyle w:val="keyword1"/>
            <w:sz w:val="18"/>
            <w:rPrChange w:id="1034" w:author="shorny" w:date="2014-06-09T15:49:00Z">
              <w:rPr>
                <w:rStyle w:val="keyword1"/>
              </w:rPr>
            </w:rPrChange>
          </w:rPr>
          <w:t>TABLE</w:t>
        </w:r>
        <w:r w:rsidRPr="00A85691">
          <w:rPr>
            <w:sz w:val="18"/>
            <w:rPrChange w:id="1035" w:author="shorny" w:date="2014-06-09T15:49:00Z">
              <w:rPr/>
            </w:rPrChange>
          </w:rPr>
          <w:t xml:space="preserve"> </w:t>
        </w:r>
        <w:r w:rsidRPr="00A85691">
          <w:rPr>
            <w:rStyle w:val="function-name1"/>
            <w:sz w:val="18"/>
            <w:rPrChange w:id="1036" w:author="shorny" w:date="2014-06-09T15:49:00Z">
              <w:rPr>
                <w:rStyle w:val="function-name1"/>
              </w:rPr>
            </w:rPrChange>
          </w:rPr>
          <w:t>IF</w:t>
        </w:r>
        <w:r w:rsidRPr="00A85691">
          <w:rPr>
            <w:sz w:val="18"/>
            <w:rPrChange w:id="1037" w:author="shorny" w:date="2014-06-09T15:49:00Z">
              <w:rPr/>
            </w:rPrChange>
          </w:rPr>
          <w:t xml:space="preserve"> </w:t>
        </w:r>
        <w:r w:rsidRPr="00A85691">
          <w:rPr>
            <w:rStyle w:val="keyword1"/>
            <w:sz w:val="18"/>
            <w:rPrChange w:id="1038" w:author="shorny" w:date="2014-06-09T15:49:00Z">
              <w:rPr>
                <w:rStyle w:val="keyword1"/>
              </w:rPr>
            </w:rPrChange>
          </w:rPr>
          <w:t>EXISTS</w:t>
        </w:r>
        <w:r w:rsidRPr="00A85691">
          <w:rPr>
            <w:sz w:val="18"/>
            <w:rPrChange w:id="1039" w:author="shorny" w:date="2014-06-09T15:49:00Z">
              <w:rPr/>
            </w:rPrChange>
          </w:rPr>
          <w:t xml:space="preserve"> `Document </w:t>
        </w:r>
        <w:r w:rsidRPr="00A85691">
          <w:rPr>
            <w:rStyle w:val="keyword1"/>
            <w:sz w:val="18"/>
            <w:rPrChange w:id="1040" w:author="shorny" w:date="2014-06-09T15:49:00Z">
              <w:rPr>
                <w:rStyle w:val="keyword1"/>
              </w:rPr>
            </w:rPrChange>
          </w:rPr>
          <w:t>Type</w:t>
        </w:r>
        <w:r w:rsidRPr="00A85691">
          <w:rPr>
            <w:sz w:val="18"/>
            <w:rPrChange w:id="1041" w:author="shorny" w:date="2014-06-09T15:49:00Z">
              <w:rPr/>
            </w:rPrChange>
          </w:rPr>
          <w:t>`;</w:t>
        </w:r>
      </w:ins>
    </w:p>
    <w:p w14:paraId="1BB53A44" w14:textId="77777777" w:rsidR="00A85691" w:rsidRPr="00A85691" w:rsidRDefault="00A85691">
      <w:pPr>
        <w:pStyle w:val="HTMLPreformatted"/>
        <w:divId w:val="1206136475"/>
        <w:rPr>
          <w:ins w:id="1042" w:author="shorny" w:date="2014-06-09T15:48:00Z"/>
          <w:sz w:val="18"/>
          <w:rPrChange w:id="1043" w:author="shorny" w:date="2014-06-09T15:49:00Z">
            <w:rPr>
              <w:ins w:id="1044" w:author="shorny" w:date="2014-06-09T15:48:00Z"/>
            </w:rPr>
          </w:rPrChange>
        </w:rPr>
      </w:pPr>
      <w:ins w:id="1045" w:author="shorny" w:date="2014-06-09T15:48:00Z">
        <w:r w:rsidRPr="00A85691">
          <w:rPr>
            <w:rStyle w:val="keyword1"/>
            <w:sz w:val="18"/>
            <w:rPrChange w:id="1046" w:author="shorny" w:date="2014-06-09T15:49:00Z">
              <w:rPr>
                <w:rStyle w:val="keyword1"/>
              </w:rPr>
            </w:rPrChange>
          </w:rPr>
          <w:t>DROP</w:t>
        </w:r>
        <w:r w:rsidRPr="00A85691">
          <w:rPr>
            <w:sz w:val="18"/>
            <w:rPrChange w:id="1047" w:author="shorny" w:date="2014-06-09T15:49:00Z">
              <w:rPr/>
            </w:rPrChange>
          </w:rPr>
          <w:t xml:space="preserve"> </w:t>
        </w:r>
        <w:r w:rsidRPr="00A85691">
          <w:rPr>
            <w:rStyle w:val="keyword1"/>
            <w:sz w:val="18"/>
            <w:rPrChange w:id="1048" w:author="shorny" w:date="2014-06-09T15:49:00Z">
              <w:rPr>
                <w:rStyle w:val="keyword1"/>
              </w:rPr>
            </w:rPrChange>
          </w:rPr>
          <w:t>TABLE</w:t>
        </w:r>
        <w:r w:rsidRPr="00A85691">
          <w:rPr>
            <w:sz w:val="18"/>
            <w:rPrChange w:id="1049" w:author="shorny" w:date="2014-06-09T15:49:00Z">
              <w:rPr/>
            </w:rPrChange>
          </w:rPr>
          <w:t xml:space="preserve"> </w:t>
        </w:r>
        <w:r w:rsidRPr="00A85691">
          <w:rPr>
            <w:rStyle w:val="function-name1"/>
            <w:sz w:val="18"/>
            <w:rPrChange w:id="1050" w:author="shorny" w:date="2014-06-09T15:49:00Z">
              <w:rPr>
                <w:rStyle w:val="function-name1"/>
              </w:rPr>
            </w:rPrChange>
          </w:rPr>
          <w:t>IF</w:t>
        </w:r>
        <w:r w:rsidRPr="00A85691">
          <w:rPr>
            <w:sz w:val="18"/>
            <w:rPrChange w:id="1051" w:author="shorny" w:date="2014-06-09T15:49:00Z">
              <w:rPr/>
            </w:rPrChange>
          </w:rPr>
          <w:t xml:space="preserve"> </w:t>
        </w:r>
        <w:r w:rsidRPr="00A85691">
          <w:rPr>
            <w:rStyle w:val="keyword1"/>
            <w:sz w:val="18"/>
            <w:rPrChange w:id="1052" w:author="shorny" w:date="2014-06-09T15:49:00Z">
              <w:rPr>
                <w:rStyle w:val="keyword1"/>
              </w:rPr>
            </w:rPrChange>
          </w:rPr>
          <w:t>EXISTS</w:t>
        </w:r>
        <w:r w:rsidRPr="00A85691">
          <w:rPr>
            <w:sz w:val="18"/>
            <w:rPrChange w:id="1053" w:author="shorny" w:date="2014-06-09T15:49:00Z">
              <w:rPr/>
            </w:rPrChange>
          </w:rPr>
          <w:t xml:space="preserve"> `Award </w:t>
        </w:r>
        <w:r w:rsidRPr="00A85691">
          <w:rPr>
            <w:rStyle w:val="keyword1"/>
            <w:sz w:val="18"/>
            <w:rPrChange w:id="1054" w:author="shorny" w:date="2014-06-09T15:49:00Z">
              <w:rPr>
                <w:rStyle w:val="keyword1"/>
              </w:rPr>
            </w:rPrChange>
          </w:rPr>
          <w:t>Type</w:t>
        </w:r>
        <w:r w:rsidRPr="00A85691">
          <w:rPr>
            <w:sz w:val="18"/>
            <w:rPrChange w:id="1055" w:author="shorny" w:date="2014-06-09T15:49:00Z">
              <w:rPr/>
            </w:rPrChange>
          </w:rPr>
          <w:t>`;</w:t>
        </w:r>
      </w:ins>
    </w:p>
    <w:p w14:paraId="1289004C" w14:textId="77777777" w:rsidR="00A85691" w:rsidRPr="00A85691" w:rsidRDefault="00A85691">
      <w:pPr>
        <w:pStyle w:val="HTMLPreformatted"/>
        <w:divId w:val="1206136475"/>
        <w:rPr>
          <w:ins w:id="1056" w:author="shorny" w:date="2014-06-09T15:48:00Z"/>
          <w:sz w:val="18"/>
          <w:rPrChange w:id="1057" w:author="shorny" w:date="2014-06-09T15:49:00Z">
            <w:rPr>
              <w:ins w:id="1058" w:author="shorny" w:date="2014-06-09T15:48:00Z"/>
            </w:rPr>
          </w:rPrChange>
        </w:rPr>
      </w:pPr>
      <w:ins w:id="1059" w:author="shorny" w:date="2014-06-09T15:48:00Z">
        <w:r w:rsidRPr="00A85691">
          <w:rPr>
            <w:rStyle w:val="keyword1"/>
            <w:sz w:val="18"/>
            <w:rPrChange w:id="1060" w:author="shorny" w:date="2014-06-09T15:49:00Z">
              <w:rPr>
                <w:rStyle w:val="keyword1"/>
              </w:rPr>
            </w:rPrChange>
          </w:rPr>
          <w:t>DROP</w:t>
        </w:r>
        <w:r w:rsidRPr="00A85691">
          <w:rPr>
            <w:sz w:val="18"/>
            <w:rPrChange w:id="1061" w:author="shorny" w:date="2014-06-09T15:49:00Z">
              <w:rPr/>
            </w:rPrChange>
          </w:rPr>
          <w:t xml:space="preserve"> </w:t>
        </w:r>
        <w:r w:rsidRPr="00A85691">
          <w:rPr>
            <w:rStyle w:val="keyword1"/>
            <w:sz w:val="18"/>
            <w:rPrChange w:id="1062" w:author="shorny" w:date="2014-06-09T15:49:00Z">
              <w:rPr>
                <w:rStyle w:val="keyword1"/>
              </w:rPr>
            </w:rPrChange>
          </w:rPr>
          <w:t>TABLE</w:t>
        </w:r>
        <w:r w:rsidRPr="00A85691">
          <w:rPr>
            <w:sz w:val="18"/>
            <w:rPrChange w:id="1063" w:author="shorny" w:date="2014-06-09T15:49:00Z">
              <w:rPr/>
            </w:rPrChange>
          </w:rPr>
          <w:t xml:space="preserve"> </w:t>
        </w:r>
        <w:r w:rsidRPr="00A85691">
          <w:rPr>
            <w:rStyle w:val="function-name1"/>
            <w:sz w:val="18"/>
            <w:rPrChange w:id="1064" w:author="shorny" w:date="2014-06-09T15:49:00Z">
              <w:rPr>
                <w:rStyle w:val="function-name1"/>
              </w:rPr>
            </w:rPrChange>
          </w:rPr>
          <w:t>IF</w:t>
        </w:r>
        <w:r w:rsidRPr="00A85691">
          <w:rPr>
            <w:sz w:val="18"/>
            <w:rPrChange w:id="1065" w:author="shorny" w:date="2014-06-09T15:49:00Z">
              <w:rPr/>
            </w:rPrChange>
          </w:rPr>
          <w:t xml:space="preserve"> </w:t>
        </w:r>
        <w:r w:rsidRPr="00A85691">
          <w:rPr>
            <w:rStyle w:val="keyword1"/>
            <w:sz w:val="18"/>
            <w:rPrChange w:id="1066" w:author="shorny" w:date="2014-06-09T15:49:00Z">
              <w:rPr>
                <w:rStyle w:val="keyword1"/>
              </w:rPr>
            </w:rPrChange>
          </w:rPr>
          <w:t>EXISTS</w:t>
        </w:r>
        <w:r w:rsidRPr="00A85691">
          <w:rPr>
            <w:sz w:val="18"/>
            <w:rPrChange w:id="1067" w:author="shorny" w:date="2014-06-09T15:49:00Z">
              <w:rPr/>
            </w:rPrChange>
          </w:rPr>
          <w:t xml:space="preserve"> Country;</w:t>
        </w:r>
      </w:ins>
    </w:p>
    <w:p w14:paraId="2CDD22ED" w14:textId="77777777" w:rsidR="00A85691" w:rsidRPr="00A85691" w:rsidRDefault="00A85691">
      <w:pPr>
        <w:pStyle w:val="HTMLPreformatted"/>
        <w:divId w:val="1206136475"/>
        <w:rPr>
          <w:ins w:id="1068" w:author="shorny" w:date="2014-06-09T15:48:00Z"/>
          <w:sz w:val="18"/>
          <w:rPrChange w:id="1069" w:author="shorny" w:date="2014-06-09T15:49:00Z">
            <w:rPr>
              <w:ins w:id="1070" w:author="shorny" w:date="2014-06-09T15:48:00Z"/>
            </w:rPr>
          </w:rPrChange>
        </w:rPr>
      </w:pPr>
      <w:ins w:id="1071" w:author="shorny" w:date="2014-06-09T15:48:00Z">
        <w:r w:rsidRPr="00A85691">
          <w:rPr>
            <w:rStyle w:val="keyword1"/>
            <w:sz w:val="18"/>
            <w:rPrChange w:id="1072" w:author="shorny" w:date="2014-06-09T15:49:00Z">
              <w:rPr>
                <w:rStyle w:val="keyword1"/>
              </w:rPr>
            </w:rPrChange>
          </w:rPr>
          <w:t>DROP</w:t>
        </w:r>
        <w:r w:rsidRPr="00A85691">
          <w:rPr>
            <w:sz w:val="18"/>
            <w:rPrChange w:id="1073" w:author="shorny" w:date="2014-06-09T15:49:00Z">
              <w:rPr/>
            </w:rPrChange>
          </w:rPr>
          <w:t xml:space="preserve"> </w:t>
        </w:r>
        <w:r w:rsidRPr="00A85691">
          <w:rPr>
            <w:rStyle w:val="keyword1"/>
            <w:sz w:val="18"/>
            <w:rPrChange w:id="1074" w:author="shorny" w:date="2014-06-09T15:49:00Z">
              <w:rPr>
                <w:rStyle w:val="keyword1"/>
              </w:rPr>
            </w:rPrChange>
          </w:rPr>
          <w:t>TABLE</w:t>
        </w:r>
        <w:r w:rsidRPr="00A85691">
          <w:rPr>
            <w:sz w:val="18"/>
            <w:rPrChange w:id="1075" w:author="shorny" w:date="2014-06-09T15:49:00Z">
              <w:rPr/>
            </w:rPrChange>
          </w:rPr>
          <w:t xml:space="preserve"> </w:t>
        </w:r>
        <w:r w:rsidRPr="00A85691">
          <w:rPr>
            <w:rStyle w:val="function-name1"/>
            <w:sz w:val="18"/>
            <w:rPrChange w:id="1076" w:author="shorny" w:date="2014-06-09T15:49:00Z">
              <w:rPr>
                <w:rStyle w:val="function-name1"/>
              </w:rPr>
            </w:rPrChange>
          </w:rPr>
          <w:t>IF</w:t>
        </w:r>
        <w:r w:rsidRPr="00A85691">
          <w:rPr>
            <w:sz w:val="18"/>
            <w:rPrChange w:id="1077" w:author="shorny" w:date="2014-06-09T15:49:00Z">
              <w:rPr/>
            </w:rPrChange>
          </w:rPr>
          <w:t xml:space="preserve"> </w:t>
        </w:r>
        <w:r w:rsidRPr="00A85691">
          <w:rPr>
            <w:rStyle w:val="keyword1"/>
            <w:sz w:val="18"/>
            <w:rPrChange w:id="1078" w:author="shorny" w:date="2014-06-09T15:49:00Z">
              <w:rPr>
                <w:rStyle w:val="keyword1"/>
              </w:rPr>
            </w:rPrChange>
          </w:rPr>
          <w:t>EXISTS</w:t>
        </w:r>
        <w:r w:rsidRPr="00A85691">
          <w:rPr>
            <w:sz w:val="18"/>
            <w:rPrChange w:id="1079" w:author="shorny" w:date="2014-06-09T15:49:00Z">
              <w:rPr/>
            </w:rPrChange>
          </w:rPr>
          <w:t xml:space="preserve"> `Supervise </w:t>
        </w:r>
        <w:r w:rsidRPr="00A85691">
          <w:rPr>
            <w:rStyle w:val="keyword1"/>
            <w:sz w:val="18"/>
            <w:rPrChange w:id="1080" w:author="shorny" w:date="2014-06-09T15:49:00Z">
              <w:rPr>
                <w:rStyle w:val="keyword1"/>
              </w:rPr>
            </w:rPrChange>
          </w:rPr>
          <w:t>as</w:t>
        </w:r>
        <w:r w:rsidRPr="00A85691">
          <w:rPr>
            <w:sz w:val="18"/>
            <w:rPrChange w:id="1081" w:author="shorny" w:date="2014-06-09T15:49:00Z">
              <w:rPr/>
            </w:rPrChange>
          </w:rPr>
          <w:t>`;</w:t>
        </w:r>
      </w:ins>
    </w:p>
    <w:p w14:paraId="3A91A43B" w14:textId="77777777" w:rsidR="00A85691" w:rsidRPr="00A85691" w:rsidRDefault="00A85691">
      <w:pPr>
        <w:pStyle w:val="HTMLPreformatted"/>
        <w:divId w:val="1206136475"/>
        <w:rPr>
          <w:ins w:id="1082" w:author="shorny" w:date="2014-06-09T15:48:00Z"/>
          <w:sz w:val="18"/>
          <w:rPrChange w:id="1083" w:author="shorny" w:date="2014-06-09T15:49:00Z">
            <w:rPr>
              <w:ins w:id="1084" w:author="shorny" w:date="2014-06-09T15:48:00Z"/>
            </w:rPr>
          </w:rPrChange>
        </w:rPr>
      </w:pPr>
      <w:ins w:id="1085" w:author="shorny" w:date="2014-06-09T15:48:00Z">
        <w:r w:rsidRPr="00A85691">
          <w:rPr>
            <w:rStyle w:val="keyword1"/>
            <w:sz w:val="18"/>
            <w:rPrChange w:id="1086" w:author="shorny" w:date="2014-06-09T15:49:00Z">
              <w:rPr>
                <w:rStyle w:val="keyword1"/>
              </w:rPr>
            </w:rPrChange>
          </w:rPr>
          <w:t>DROP</w:t>
        </w:r>
        <w:r w:rsidRPr="00A85691">
          <w:rPr>
            <w:sz w:val="18"/>
            <w:rPrChange w:id="1087" w:author="shorny" w:date="2014-06-09T15:49:00Z">
              <w:rPr/>
            </w:rPrChange>
          </w:rPr>
          <w:t xml:space="preserve"> </w:t>
        </w:r>
        <w:r w:rsidRPr="00A85691">
          <w:rPr>
            <w:rStyle w:val="keyword1"/>
            <w:sz w:val="18"/>
            <w:rPrChange w:id="1088" w:author="shorny" w:date="2014-06-09T15:49:00Z">
              <w:rPr>
                <w:rStyle w:val="keyword1"/>
              </w:rPr>
            </w:rPrChange>
          </w:rPr>
          <w:t>TABLE</w:t>
        </w:r>
        <w:r w:rsidRPr="00A85691">
          <w:rPr>
            <w:sz w:val="18"/>
            <w:rPrChange w:id="1089" w:author="shorny" w:date="2014-06-09T15:49:00Z">
              <w:rPr/>
            </w:rPrChange>
          </w:rPr>
          <w:t xml:space="preserve"> </w:t>
        </w:r>
        <w:r w:rsidRPr="00A85691">
          <w:rPr>
            <w:rStyle w:val="function-name1"/>
            <w:sz w:val="18"/>
            <w:rPrChange w:id="1090" w:author="shorny" w:date="2014-06-09T15:49:00Z">
              <w:rPr>
                <w:rStyle w:val="function-name1"/>
              </w:rPr>
            </w:rPrChange>
          </w:rPr>
          <w:t>IF</w:t>
        </w:r>
        <w:r w:rsidRPr="00A85691">
          <w:rPr>
            <w:sz w:val="18"/>
            <w:rPrChange w:id="1091" w:author="shorny" w:date="2014-06-09T15:49:00Z">
              <w:rPr/>
            </w:rPrChange>
          </w:rPr>
          <w:t xml:space="preserve"> </w:t>
        </w:r>
        <w:r w:rsidRPr="00A85691">
          <w:rPr>
            <w:rStyle w:val="keyword1"/>
            <w:sz w:val="18"/>
            <w:rPrChange w:id="1092" w:author="shorny" w:date="2014-06-09T15:49:00Z">
              <w:rPr>
                <w:rStyle w:val="keyword1"/>
              </w:rPr>
            </w:rPrChange>
          </w:rPr>
          <w:t>EXISTS</w:t>
        </w:r>
        <w:r w:rsidRPr="00A85691">
          <w:rPr>
            <w:sz w:val="18"/>
            <w:rPrChange w:id="1093" w:author="shorny" w:date="2014-06-09T15:49:00Z">
              <w:rPr/>
            </w:rPrChange>
          </w:rPr>
          <w:t xml:space="preserve"> `Application_Research Area`;</w:t>
        </w:r>
      </w:ins>
    </w:p>
    <w:p w14:paraId="005645E0" w14:textId="77777777" w:rsidR="00A85691" w:rsidRPr="00A85691" w:rsidRDefault="00A85691">
      <w:pPr>
        <w:pStyle w:val="HTMLPreformatted"/>
        <w:divId w:val="1206136475"/>
        <w:rPr>
          <w:ins w:id="1094" w:author="shorny" w:date="2014-06-09T15:48:00Z"/>
          <w:sz w:val="18"/>
          <w:rPrChange w:id="1095" w:author="shorny" w:date="2014-06-09T15:49:00Z">
            <w:rPr>
              <w:ins w:id="1096" w:author="shorny" w:date="2014-06-09T15:48:00Z"/>
            </w:rPr>
          </w:rPrChange>
        </w:rPr>
      </w:pPr>
      <w:ins w:id="1097" w:author="shorny" w:date="2014-06-09T15:48:00Z">
        <w:r w:rsidRPr="00A85691">
          <w:rPr>
            <w:rStyle w:val="keyword1"/>
            <w:sz w:val="18"/>
            <w:rPrChange w:id="1098" w:author="shorny" w:date="2014-06-09T15:49:00Z">
              <w:rPr>
                <w:rStyle w:val="keyword1"/>
              </w:rPr>
            </w:rPrChange>
          </w:rPr>
          <w:t>DROP</w:t>
        </w:r>
        <w:r w:rsidRPr="00A85691">
          <w:rPr>
            <w:sz w:val="18"/>
            <w:rPrChange w:id="1099" w:author="shorny" w:date="2014-06-09T15:49:00Z">
              <w:rPr/>
            </w:rPrChange>
          </w:rPr>
          <w:t xml:space="preserve"> </w:t>
        </w:r>
        <w:r w:rsidRPr="00A85691">
          <w:rPr>
            <w:rStyle w:val="keyword1"/>
            <w:sz w:val="18"/>
            <w:rPrChange w:id="1100" w:author="shorny" w:date="2014-06-09T15:49:00Z">
              <w:rPr>
                <w:rStyle w:val="keyword1"/>
              </w:rPr>
            </w:rPrChange>
          </w:rPr>
          <w:t>TABLE</w:t>
        </w:r>
        <w:r w:rsidRPr="00A85691">
          <w:rPr>
            <w:sz w:val="18"/>
            <w:rPrChange w:id="1101" w:author="shorny" w:date="2014-06-09T15:49:00Z">
              <w:rPr/>
            </w:rPrChange>
          </w:rPr>
          <w:t xml:space="preserve"> </w:t>
        </w:r>
        <w:r w:rsidRPr="00A85691">
          <w:rPr>
            <w:rStyle w:val="function-name1"/>
            <w:sz w:val="18"/>
            <w:rPrChange w:id="1102" w:author="shorny" w:date="2014-06-09T15:49:00Z">
              <w:rPr>
                <w:rStyle w:val="function-name1"/>
              </w:rPr>
            </w:rPrChange>
          </w:rPr>
          <w:t>IF</w:t>
        </w:r>
        <w:r w:rsidRPr="00A85691">
          <w:rPr>
            <w:sz w:val="18"/>
            <w:rPrChange w:id="1103" w:author="shorny" w:date="2014-06-09T15:49:00Z">
              <w:rPr/>
            </w:rPrChange>
          </w:rPr>
          <w:t xml:space="preserve"> </w:t>
        </w:r>
        <w:r w:rsidRPr="00A85691">
          <w:rPr>
            <w:rStyle w:val="keyword1"/>
            <w:sz w:val="18"/>
            <w:rPrChange w:id="1104" w:author="shorny" w:date="2014-06-09T15:49:00Z">
              <w:rPr>
                <w:rStyle w:val="keyword1"/>
              </w:rPr>
            </w:rPrChange>
          </w:rPr>
          <w:t>EXISTS</w:t>
        </w:r>
        <w:r w:rsidRPr="00A85691">
          <w:rPr>
            <w:sz w:val="18"/>
            <w:rPrChange w:id="1105" w:author="shorny" w:date="2014-06-09T15:49:00Z">
              <w:rPr/>
            </w:rPrChange>
          </w:rPr>
          <w:t xml:space="preserve"> `University Staff Member_Research Area`;</w:t>
        </w:r>
      </w:ins>
    </w:p>
    <w:p w14:paraId="08C35F12" w14:textId="77777777" w:rsidR="00A85691" w:rsidRPr="00A85691" w:rsidRDefault="00A85691">
      <w:pPr>
        <w:pStyle w:val="HTMLPreformatted"/>
        <w:divId w:val="1206136475"/>
        <w:rPr>
          <w:ins w:id="1106" w:author="shorny" w:date="2014-06-09T15:48:00Z"/>
          <w:sz w:val="18"/>
          <w:rPrChange w:id="1107" w:author="shorny" w:date="2014-06-09T15:49:00Z">
            <w:rPr>
              <w:ins w:id="1108" w:author="shorny" w:date="2014-06-09T15:48:00Z"/>
            </w:rPr>
          </w:rPrChange>
        </w:rPr>
      </w:pPr>
      <w:ins w:id="1109" w:author="shorny" w:date="2014-06-09T15:48:00Z">
        <w:r w:rsidRPr="00A85691">
          <w:rPr>
            <w:rStyle w:val="keyword1"/>
            <w:sz w:val="18"/>
            <w:rPrChange w:id="1110" w:author="shorny" w:date="2014-06-09T15:49:00Z">
              <w:rPr>
                <w:rStyle w:val="keyword1"/>
              </w:rPr>
            </w:rPrChange>
          </w:rPr>
          <w:t>DROP</w:t>
        </w:r>
        <w:r w:rsidRPr="00A85691">
          <w:rPr>
            <w:sz w:val="18"/>
            <w:rPrChange w:id="1111" w:author="shorny" w:date="2014-06-09T15:49:00Z">
              <w:rPr/>
            </w:rPrChange>
          </w:rPr>
          <w:t xml:space="preserve"> </w:t>
        </w:r>
        <w:r w:rsidRPr="00A85691">
          <w:rPr>
            <w:rStyle w:val="keyword1"/>
            <w:sz w:val="18"/>
            <w:rPrChange w:id="1112" w:author="shorny" w:date="2014-06-09T15:49:00Z">
              <w:rPr>
                <w:rStyle w:val="keyword1"/>
              </w:rPr>
            </w:rPrChange>
          </w:rPr>
          <w:t>TABLE</w:t>
        </w:r>
        <w:r w:rsidRPr="00A85691">
          <w:rPr>
            <w:sz w:val="18"/>
            <w:rPrChange w:id="1113" w:author="shorny" w:date="2014-06-09T15:49:00Z">
              <w:rPr/>
            </w:rPrChange>
          </w:rPr>
          <w:t xml:space="preserve"> </w:t>
        </w:r>
        <w:r w:rsidRPr="00A85691">
          <w:rPr>
            <w:rStyle w:val="function-name1"/>
            <w:sz w:val="18"/>
            <w:rPrChange w:id="1114" w:author="shorny" w:date="2014-06-09T15:49:00Z">
              <w:rPr>
                <w:rStyle w:val="function-name1"/>
              </w:rPr>
            </w:rPrChange>
          </w:rPr>
          <w:t>IF</w:t>
        </w:r>
        <w:r w:rsidRPr="00A85691">
          <w:rPr>
            <w:sz w:val="18"/>
            <w:rPrChange w:id="1115" w:author="shorny" w:date="2014-06-09T15:49:00Z">
              <w:rPr/>
            </w:rPrChange>
          </w:rPr>
          <w:t xml:space="preserve"> </w:t>
        </w:r>
        <w:r w:rsidRPr="00A85691">
          <w:rPr>
            <w:rStyle w:val="keyword1"/>
            <w:sz w:val="18"/>
            <w:rPrChange w:id="1116" w:author="shorny" w:date="2014-06-09T15:49:00Z">
              <w:rPr>
                <w:rStyle w:val="keyword1"/>
              </w:rPr>
            </w:rPrChange>
          </w:rPr>
          <w:t>EXISTS</w:t>
        </w:r>
        <w:r w:rsidRPr="00A85691">
          <w:rPr>
            <w:sz w:val="18"/>
            <w:rPrChange w:id="1117" w:author="shorny" w:date="2014-06-09T15:49:00Z">
              <w:rPr/>
            </w:rPrChange>
          </w:rPr>
          <w:t xml:space="preserve"> `University Staff Member_Research Area2`;</w:t>
        </w:r>
      </w:ins>
    </w:p>
    <w:p w14:paraId="4A22EDF6" w14:textId="77777777" w:rsidR="00A85691" w:rsidRPr="00A85691" w:rsidRDefault="00A85691">
      <w:pPr>
        <w:pStyle w:val="HTMLPreformatted"/>
        <w:divId w:val="1206136475"/>
        <w:rPr>
          <w:ins w:id="1118" w:author="shorny" w:date="2014-06-09T15:48:00Z"/>
          <w:sz w:val="18"/>
          <w:rPrChange w:id="1119" w:author="shorny" w:date="2014-06-09T15:49:00Z">
            <w:rPr>
              <w:ins w:id="1120" w:author="shorny" w:date="2014-06-09T15:48:00Z"/>
            </w:rPr>
          </w:rPrChange>
        </w:rPr>
      </w:pPr>
      <w:ins w:id="1121" w:author="shorny" w:date="2014-06-09T15:48:00Z">
        <w:r w:rsidRPr="00A85691">
          <w:rPr>
            <w:rStyle w:val="keyword1"/>
            <w:sz w:val="18"/>
            <w:rPrChange w:id="1122" w:author="shorny" w:date="2014-06-09T15:49:00Z">
              <w:rPr>
                <w:rStyle w:val="keyword1"/>
              </w:rPr>
            </w:rPrChange>
          </w:rPr>
          <w:t>DROP</w:t>
        </w:r>
        <w:r w:rsidRPr="00A85691">
          <w:rPr>
            <w:sz w:val="18"/>
            <w:rPrChange w:id="1123" w:author="shorny" w:date="2014-06-09T15:49:00Z">
              <w:rPr/>
            </w:rPrChange>
          </w:rPr>
          <w:t xml:space="preserve"> </w:t>
        </w:r>
        <w:r w:rsidRPr="00A85691">
          <w:rPr>
            <w:rStyle w:val="keyword1"/>
            <w:sz w:val="18"/>
            <w:rPrChange w:id="1124" w:author="shorny" w:date="2014-06-09T15:49:00Z">
              <w:rPr>
                <w:rStyle w:val="keyword1"/>
              </w:rPr>
            </w:rPrChange>
          </w:rPr>
          <w:t>TABLE</w:t>
        </w:r>
        <w:r w:rsidRPr="00A85691">
          <w:rPr>
            <w:sz w:val="18"/>
            <w:rPrChange w:id="1125" w:author="shorny" w:date="2014-06-09T15:49:00Z">
              <w:rPr/>
            </w:rPrChange>
          </w:rPr>
          <w:t xml:space="preserve"> </w:t>
        </w:r>
        <w:r w:rsidRPr="00A85691">
          <w:rPr>
            <w:rStyle w:val="function-name1"/>
            <w:sz w:val="18"/>
            <w:rPrChange w:id="1126" w:author="shorny" w:date="2014-06-09T15:49:00Z">
              <w:rPr>
                <w:rStyle w:val="function-name1"/>
              </w:rPr>
            </w:rPrChange>
          </w:rPr>
          <w:t>IF</w:t>
        </w:r>
        <w:r w:rsidRPr="00A85691">
          <w:rPr>
            <w:sz w:val="18"/>
            <w:rPrChange w:id="1127" w:author="shorny" w:date="2014-06-09T15:49:00Z">
              <w:rPr/>
            </w:rPrChange>
          </w:rPr>
          <w:t xml:space="preserve"> </w:t>
        </w:r>
        <w:r w:rsidRPr="00A85691">
          <w:rPr>
            <w:rStyle w:val="keyword1"/>
            <w:sz w:val="18"/>
            <w:rPrChange w:id="1128" w:author="shorny" w:date="2014-06-09T15:49:00Z">
              <w:rPr>
                <w:rStyle w:val="keyword1"/>
              </w:rPr>
            </w:rPrChange>
          </w:rPr>
          <w:t>EXISTS</w:t>
        </w:r>
        <w:r w:rsidRPr="00A85691">
          <w:rPr>
            <w:sz w:val="18"/>
            <w:rPrChange w:id="1129" w:author="shorny" w:date="2014-06-09T15:49:00Z">
              <w:rPr/>
            </w:rPrChange>
          </w:rPr>
          <w:t xml:space="preserve"> `University Staff Member_Application`;</w:t>
        </w:r>
      </w:ins>
    </w:p>
    <w:p w14:paraId="390FD5F8" w14:textId="77777777" w:rsidR="00A85691" w:rsidRPr="00A85691" w:rsidRDefault="00A85691">
      <w:pPr>
        <w:pStyle w:val="HTMLPreformatted"/>
        <w:divId w:val="1206136475"/>
        <w:rPr>
          <w:ins w:id="1130" w:author="shorny" w:date="2014-06-09T15:48:00Z"/>
          <w:sz w:val="18"/>
          <w:rPrChange w:id="1131" w:author="shorny" w:date="2014-06-09T15:49:00Z">
            <w:rPr>
              <w:ins w:id="1132" w:author="shorny" w:date="2014-06-09T15:48:00Z"/>
            </w:rPr>
          </w:rPrChange>
        </w:rPr>
      </w:pPr>
    </w:p>
    <w:p w14:paraId="2F904CF5" w14:textId="77777777" w:rsidR="00A85691" w:rsidRPr="00A85691" w:rsidRDefault="00A85691">
      <w:pPr>
        <w:pStyle w:val="HTMLPreformatted"/>
        <w:divId w:val="1206136475"/>
        <w:rPr>
          <w:ins w:id="1133" w:author="shorny" w:date="2014-06-09T15:48:00Z"/>
          <w:rStyle w:val="comment1"/>
          <w:sz w:val="18"/>
          <w:rPrChange w:id="1134" w:author="shorny" w:date="2014-06-09T15:49:00Z">
            <w:rPr>
              <w:ins w:id="1135" w:author="shorny" w:date="2014-06-09T15:48:00Z"/>
              <w:rStyle w:val="comment1"/>
            </w:rPr>
          </w:rPrChange>
        </w:rPr>
      </w:pPr>
      <w:ins w:id="1136" w:author="shorny" w:date="2014-06-09T15:48:00Z">
        <w:r w:rsidRPr="00A85691">
          <w:rPr>
            <w:rStyle w:val="comment1"/>
            <w:sz w:val="18"/>
            <w:rPrChange w:id="1137" w:author="shorny" w:date="2014-06-09T15:49:00Z">
              <w:rPr>
                <w:rStyle w:val="comment1"/>
              </w:rPr>
            </w:rPrChange>
          </w:rPr>
          <w:t>-- -----------------------------------------------------------------------------</w:t>
        </w:r>
      </w:ins>
    </w:p>
    <w:p w14:paraId="4DE51FE1" w14:textId="77777777" w:rsidR="00A85691" w:rsidRPr="00A85691" w:rsidRDefault="00A85691">
      <w:pPr>
        <w:pStyle w:val="HTMLPreformatted"/>
        <w:divId w:val="1206136475"/>
        <w:rPr>
          <w:ins w:id="1138" w:author="shorny" w:date="2014-06-09T15:48:00Z"/>
          <w:rStyle w:val="comment1"/>
          <w:sz w:val="18"/>
          <w:rPrChange w:id="1139" w:author="shorny" w:date="2014-06-09T15:49:00Z">
            <w:rPr>
              <w:ins w:id="1140" w:author="shorny" w:date="2014-06-09T15:48:00Z"/>
              <w:rStyle w:val="comment1"/>
            </w:rPr>
          </w:rPrChange>
        </w:rPr>
      </w:pPr>
      <w:ins w:id="1141" w:author="shorny" w:date="2014-06-09T15:48:00Z">
        <w:r w:rsidRPr="00A85691">
          <w:rPr>
            <w:rStyle w:val="comment1"/>
            <w:sz w:val="18"/>
            <w:rPrChange w:id="1142" w:author="shorny" w:date="2014-06-09T15:49:00Z">
              <w:rPr>
                <w:rStyle w:val="comment1"/>
              </w:rPr>
            </w:rPrChange>
          </w:rPr>
          <w:t>-- Create tables</w:t>
        </w:r>
      </w:ins>
    </w:p>
    <w:p w14:paraId="6A04E283" w14:textId="77777777" w:rsidR="00A85691" w:rsidRPr="00A85691" w:rsidRDefault="00A85691">
      <w:pPr>
        <w:pStyle w:val="HTMLPreformatted"/>
        <w:divId w:val="1206136475"/>
        <w:rPr>
          <w:ins w:id="1143" w:author="shorny" w:date="2014-06-09T15:48:00Z"/>
          <w:sz w:val="18"/>
          <w:rPrChange w:id="1144" w:author="shorny" w:date="2014-06-09T15:49:00Z">
            <w:rPr>
              <w:ins w:id="1145" w:author="shorny" w:date="2014-06-09T15:48:00Z"/>
            </w:rPr>
          </w:rPrChange>
        </w:rPr>
      </w:pPr>
      <w:ins w:id="1146" w:author="shorny" w:date="2014-06-09T15:48:00Z">
        <w:r w:rsidRPr="00A85691">
          <w:rPr>
            <w:rStyle w:val="keyword1"/>
            <w:sz w:val="18"/>
            <w:rPrChange w:id="1147" w:author="shorny" w:date="2014-06-09T15:49:00Z">
              <w:rPr>
                <w:rStyle w:val="keyword1"/>
              </w:rPr>
            </w:rPrChange>
          </w:rPr>
          <w:t>SELECT</w:t>
        </w:r>
        <w:r w:rsidRPr="00A85691">
          <w:rPr>
            <w:sz w:val="18"/>
            <w:rPrChange w:id="1148" w:author="shorny" w:date="2014-06-09T15:49:00Z">
              <w:rPr/>
            </w:rPrChange>
          </w:rPr>
          <w:t xml:space="preserve"> "Creating tables</w:t>
        </w:r>
        <w:proofErr w:type="gramStart"/>
        <w:r w:rsidRPr="00A85691">
          <w:rPr>
            <w:sz w:val="18"/>
            <w:rPrChange w:id="1149" w:author="shorny" w:date="2014-06-09T15:49:00Z">
              <w:rPr/>
            </w:rPrChange>
          </w:rPr>
          <w:t>" ;</w:t>
        </w:r>
        <w:proofErr w:type="gramEnd"/>
      </w:ins>
    </w:p>
    <w:p w14:paraId="5872AB62" w14:textId="77777777" w:rsidR="00A85691" w:rsidRPr="00A85691" w:rsidRDefault="00A85691">
      <w:pPr>
        <w:pStyle w:val="HTMLPreformatted"/>
        <w:divId w:val="1206136475"/>
        <w:rPr>
          <w:ins w:id="1150" w:author="shorny" w:date="2014-06-09T15:48:00Z"/>
          <w:sz w:val="18"/>
          <w:rPrChange w:id="1151" w:author="shorny" w:date="2014-06-09T15:49:00Z">
            <w:rPr>
              <w:ins w:id="1152" w:author="shorny" w:date="2014-06-09T15:48:00Z"/>
            </w:rPr>
          </w:rPrChange>
        </w:rPr>
      </w:pPr>
    </w:p>
    <w:p w14:paraId="4225A8BE" w14:textId="77777777" w:rsidR="00A85691" w:rsidRPr="00A85691" w:rsidRDefault="00A85691">
      <w:pPr>
        <w:pStyle w:val="HTMLPreformatted"/>
        <w:divId w:val="1206136475"/>
        <w:rPr>
          <w:ins w:id="1153" w:author="shorny" w:date="2014-06-09T15:48:00Z"/>
          <w:sz w:val="18"/>
          <w:rPrChange w:id="1154" w:author="shorny" w:date="2014-06-09T15:49:00Z">
            <w:rPr>
              <w:ins w:id="1155" w:author="shorny" w:date="2014-06-09T15:48:00Z"/>
            </w:rPr>
          </w:rPrChange>
        </w:rPr>
      </w:pPr>
      <w:ins w:id="1156" w:author="shorny" w:date="2014-06-09T15:48:00Z">
        <w:r w:rsidRPr="00A85691">
          <w:rPr>
            <w:rStyle w:val="keyword1"/>
            <w:sz w:val="18"/>
            <w:rPrChange w:id="1157" w:author="shorny" w:date="2014-06-09T15:49:00Z">
              <w:rPr>
                <w:rStyle w:val="keyword1"/>
              </w:rPr>
            </w:rPrChange>
          </w:rPr>
          <w:t>CREATE</w:t>
        </w:r>
        <w:r w:rsidRPr="00A85691">
          <w:rPr>
            <w:sz w:val="18"/>
            <w:rPrChange w:id="1158" w:author="shorny" w:date="2014-06-09T15:49:00Z">
              <w:rPr/>
            </w:rPrChange>
          </w:rPr>
          <w:t xml:space="preserve"> </w:t>
        </w:r>
        <w:r w:rsidRPr="00A85691">
          <w:rPr>
            <w:rStyle w:val="keyword1"/>
            <w:sz w:val="18"/>
            <w:rPrChange w:id="1159" w:author="shorny" w:date="2014-06-09T15:49:00Z">
              <w:rPr>
                <w:rStyle w:val="keyword1"/>
              </w:rPr>
            </w:rPrChange>
          </w:rPr>
          <w:t>TABLE</w:t>
        </w:r>
        <w:r w:rsidRPr="00A85691">
          <w:rPr>
            <w:sz w:val="18"/>
            <w:rPrChange w:id="1160" w:author="shorny" w:date="2014-06-09T15:49:00Z">
              <w:rPr/>
            </w:rPrChange>
          </w:rPr>
          <w:t xml:space="preserve"> `Decision </w:t>
        </w:r>
        <w:r w:rsidRPr="00A85691">
          <w:rPr>
            <w:rStyle w:val="keyword1"/>
            <w:sz w:val="18"/>
            <w:rPrChange w:id="1161" w:author="shorny" w:date="2014-06-09T15:49:00Z">
              <w:rPr>
                <w:rStyle w:val="keyword1"/>
              </w:rPr>
            </w:rPrChange>
          </w:rPr>
          <w:t>Type</w:t>
        </w:r>
        <w:r w:rsidRPr="00A85691">
          <w:rPr>
            <w:sz w:val="18"/>
            <w:rPrChange w:id="1162" w:author="shorny" w:date="2014-06-09T15:49:00Z">
              <w:rPr/>
            </w:rPrChange>
          </w:rPr>
          <w:t>` (</w:t>
        </w:r>
      </w:ins>
    </w:p>
    <w:p w14:paraId="39C74835" w14:textId="77777777" w:rsidR="00A85691" w:rsidRPr="00A85691" w:rsidRDefault="00A85691">
      <w:pPr>
        <w:pStyle w:val="HTMLPreformatted"/>
        <w:divId w:val="1206136475"/>
        <w:rPr>
          <w:ins w:id="1163" w:author="shorny" w:date="2014-06-09T15:48:00Z"/>
          <w:sz w:val="18"/>
          <w:rPrChange w:id="1164" w:author="shorny" w:date="2014-06-09T15:49:00Z">
            <w:rPr>
              <w:ins w:id="1165" w:author="shorny" w:date="2014-06-09T15:48:00Z"/>
            </w:rPr>
          </w:rPrChange>
        </w:rPr>
      </w:pPr>
      <w:ins w:id="1166" w:author="shorny" w:date="2014-06-09T15:48:00Z">
        <w:r w:rsidRPr="00A85691">
          <w:rPr>
            <w:sz w:val="18"/>
            <w:rPrChange w:id="1167" w:author="shorny" w:date="2014-06-09T15:49:00Z">
              <w:rPr/>
            </w:rPrChange>
          </w:rPr>
          <w:lastRenderedPageBreak/>
          <w:t xml:space="preserve">  DecisionTypeID mediumint </w:t>
        </w:r>
        <w:r w:rsidRPr="00A85691">
          <w:rPr>
            <w:rStyle w:val="keyword1"/>
            <w:sz w:val="18"/>
            <w:rPrChange w:id="1168" w:author="shorny" w:date="2014-06-09T15:49:00Z">
              <w:rPr>
                <w:rStyle w:val="keyword1"/>
              </w:rPr>
            </w:rPrChange>
          </w:rPr>
          <w:t>NOT</w:t>
        </w:r>
        <w:r w:rsidRPr="00A85691">
          <w:rPr>
            <w:sz w:val="18"/>
            <w:rPrChange w:id="1169" w:author="shorny" w:date="2014-06-09T15:49:00Z">
              <w:rPr/>
            </w:rPrChange>
          </w:rPr>
          <w:t xml:space="preserve"> </w:t>
        </w:r>
        <w:r w:rsidRPr="00A85691">
          <w:rPr>
            <w:rStyle w:val="keyword1"/>
            <w:sz w:val="18"/>
            <w:rPrChange w:id="1170" w:author="shorny" w:date="2014-06-09T15:49:00Z">
              <w:rPr>
                <w:rStyle w:val="keyword1"/>
              </w:rPr>
            </w:rPrChange>
          </w:rPr>
          <w:t>NULL</w:t>
        </w:r>
        <w:r w:rsidRPr="00A85691">
          <w:rPr>
            <w:sz w:val="18"/>
            <w:rPrChange w:id="1171" w:author="shorny" w:date="2014-06-09T15:49:00Z">
              <w:rPr/>
            </w:rPrChange>
          </w:rPr>
          <w:t xml:space="preserve"> AUTO_INCREMENT,</w:t>
        </w:r>
      </w:ins>
    </w:p>
    <w:p w14:paraId="2D29E229" w14:textId="77777777" w:rsidR="00A85691" w:rsidRPr="00A85691" w:rsidRDefault="00A85691">
      <w:pPr>
        <w:pStyle w:val="HTMLPreformatted"/>
        <w:divId w:val="1206136475"/>
        <w:rPr>
          <w:ins w:id="1172" w:author="shorny" w:date="2014-06-09T15:48:00Z"/>
          <w:sz w:val="18"/>
          <w:rPrChange w:id="1173" w:author="shorny" w:date="2014-06-09T15:49:00Z">
            <w:rPr>
              <w:ins w:id="1174" w:author="shorny" w:date="2014-06-09T15:48:00Z"/>
            </w:rPr>
          </w:rPrChange>
        </w:rPr>
      </w:pPr>
      <w:ins w:id="1175" w:author="shorny" w:date="2014-06-09T15:48:00Z">
        <w:r w:rsidRPr="00A85691">
          <w:rPr>
            <w:sz w:val="18"/>
            <w:rPrChange w:id="1176" w:author="shorny" w:date="2014-06-09T15:49:00Z">
              <w:rPr/>
            </w:rPrChange>
          </w:rPr>
          <w:t xml:space="preserve">  </w:t>
        </w:r>
        <w:proofErr w:type="gramStart"/>
        <w:r w:rsidRPr="00A85691">
          <w:rPr>
            <w:rStyle w:val="keyword1"/>
            <w:sz w:val="18"/>
            <w:rPrChange w:id="1177" w:author="shorny" w:date="2014-06-09T15:49:00Z">
              <w:rPr>
                <w:rStyle w:val="keyword1"/>
              </w:rPr>
            </w:rPrChange>
          </w:rPr>
          <w:t>type</w:t>
        </w:r>
        <w:proofErr w:type="gramEnd"/>
        <w:r w:rsidRPr="00A85691">
          <w:rPr>
            <w:sz w:val="18"/>
            <w:rPrChange w:id="1178" w:author="shorny" w:date="2014-06-09T15:49:00Z">
              <w:rPr/>
            </w:rPrChange>
          </w:rPr>
          <w:t xml:space="preserve"> </w:t>
        </w:r>
        <w:r w:rsidRPr="00A85691">
          <w:rPr>
            <w:rStyle w:val="type1"/>
            <w:sz w:val="18"/>
            <w:rPrChange w:id="1179" w:author="shorny" w:date="2014-06-09T15:49:00Z">
              <w:rPr>
                <w:rStyle w:val="type1"/>
              </w:rPr>
            </w:rPrChange>
          </w:rPr>
          <w:t>varchar</w:t>
        </w:r>
        <w:r w:rsidRPr="00A85691">
          <w:rPr>
            <w:sz w:val="18"/>
            <w:rPrChange w:id="1180" w:author="shorny" w:date="2014-06-09T15:49:00Z">
              <w:rPr/>
            </w:rPrChange>
          </w:rPr>
          <w:t xml:space="preserve">(50) </w:t>
        </w:r>
        <w:r w:rsidRPr="00A85691">
          <w:rPr>
            <w:rStyle w:val="keyword1"/>
            <w:sz w:val="18"/>
            <w:rPrChange w:id="1181" w:author="shorny" w:date="2014-06-09T15:49:00Z">
              <w:rPr>
                <w:rStyle w:val="keyword1"/>
              </w:rPr>
            </w:rPrChange>
          </w:rPr>
          <w:t>NOT</w:t>
        </w:r>
        <w:r w:rsidRPr="00A85691">
          <w:rPr>
            <w:sz w:val="18"/>
            <w:rPrChange w:id="1182" w:author="shorny" w:date="2014-06-09T15:49:00Z">
              <w:rPr/>
            </w:rPrChange>
          </w:rPr>
          <w:t xml:space="preserve"> </w:t>
        </w:r>
        <w:r w:rsidRPr="00A85691">
          <w:rPr>
            <w:rStyle w:val="keyword1"/>
            <w:sz w:val="18"/>
            <w:rPrChange w:id="1183" w:author="shorny" w:date="2014-06-09T15:49:00Z">
              <w:rPr>
                <w:rStyle w:val="keyword1"/>
              </w:rPr>
            </w:rPrChange>
          </w:rPr>
          <w:t>NULL</w:t>
        </w:r>
        <w:r w:rsidRPr="00A85691">
          <w:rPr>
            <w:sz w:val="18"/>
            <w:rPrChange w:id="1184" w:author="shorny" w:date="2014-06-09T15:49:00Z">
              <w:rPr/>
            </w:rPrChange>
          </w:rPr>
          <w:t xml:space="preserve"> </w:t>
        </w:r>
        <w:r w:rsidRPr="00A85691">
          <w:rPr>
            <w:rStyle w:val="keyword1"/>
            <w:sz w:val="18"/>
            <w:rPrChange w:id="1185" w:author="shorny" w:date="2014-06-09T15:49:00Z">
              <w:rPr>
                <w:rStyle w:val="keyword1"/>
              </w:rPr>
            </w:rPrChange>
          </w:rPr>
          <w:t>UNIQUE</w:t>
        </w:r>
        <w:r w:rsidRPr="00A85691">
          <w:rPr>
            <w:sz w:val="18"/>
            <w:rPrChange w:id="1186" w:author="shorny" w:date="2014-06-09T15:49:00Z">
              <w:rPr/>
            </w:rPrChange>
          </w:rPr>
          <w:t xml:space="preserve"> comment </w:t>
        </w:r>
        <w:r w:rsidRPr="00A85691">
          <w:rPr>
            <w:rStyle w:val="string1"/>
            <w:sz w:val="18"/>
            <w:rPrChange w:id="1187" w:author="shorny" w:date="2014-06-09T15:49:00Z">
              <w:rPr>
                <w:rStyle w:val="string1"/>
              </w:rPr>
            </w:rPrChange>
          </w:rPr>
          <w:t>'the type of decision/comment made'</w:t>
        </w:r>
        <w:r w:rsidRPr="00A85691">
          <w:rPr>
            <w:sz w:val="18"/>
            <w:rPrChange w:id="1188" w:author="shorny" w:date="2014-06-09T15:49:00Z">
              <w:rPr/>
            </w:rPrChange>
          </w:rPr>
          <w:t>,</w:t>
        </w:r>
      </w:ins>
    </w:p>
    <w:p w14:paraId="3AD60E9E" w14:textId="77777777" w:rsidR="00A85691" w:rsidRPr="00A85691" w:rsidRDefault="00A85691">
      <w:pPr>
        <w:pStyle w:val="HTMLPreformatted"/>
        <w:divId w:val="1206136475"/>
        <w:rPr>
          <w:ins w:id="1189" w:author="shorny" w:date="2014-06-09T15:48:00Z"/>
          <w:sz w:val="18"/>
          <w:rPrChange w:id="1190" w:author="shorny" w:date="2014-06-09T15:49:00Z">
            <w:rPr>
              <w:ins w:id="1191" w:author="shorny" w:date="2014-06-09T15:48:00Z"/>
            </w:rPr>
          </w:rPrChange>
        </w:rPr>
      </w:pPr>
      <w:ins w:id="1192" w:author="shorny" w:date="2014-06-09T15:48:00Z">
        <w:r w:rsidRPr="00A85691">
          <w:rPr>
            <w:sz w:val="18"/>
            <w:rPrChange w:id="1193" w:author="shorny" w:date="2014-06-09T15:49:00Z">
              <w:rPr/>
            </w:rPrChange>
          </w:rPr>
          <w:t xml:space="preserve">  </w:t>
        </w:r>
        <w:r w:rsidRPr="00A85691">
          <w:rPr>
            <w:rStyle w:val="keyword1"/>
            <w:sz w:val="18"/>
            <w:rPrChange w:id="1194" w:author="shorny" w:date="2014-06-09T15:49:00Z">
              <w:rPr>
                <w:rStyle w:val="keyword1"/>
              </w:rPr>
            </w:rPrChange>
          </w:rPr>
          <w:t>PRIMARY</w:t>
        </w:r>
        <w:r w:rsidRPr="00A85691">
          <w:rPr>
            <w:sz w:val="18"/>
            <w:rPrChange w:id="1195" w:author="shorny" w:date="2014-06-09T15:49:00Z">
              <w:rPr/>
            </w:rPrChange>
          </w:rPr>
          <w:t xml:space="preserve"> </w:t>
        </w:r>
        <w:r w:rsidRPr="00A85691">
          <w:rPr>
            <w:rStyle w:val="keyword1"/>
            <w:sz w:val="18"/>
            <w:rPrChange w:id="1196" w:author="shorny" w:date="2014-06-09T15:49:00Z">
              <w:rPr>
                <w:rStyle w:val="keyword1"/>
              </w:rPr>
            </w:rPrChange>
          </w:rPr>
          <w:t>KEY</w:t>
        </w:r>
        <w:r w:rsidRPr="00A85691">
          <w:rPr>
            <w:sz w:val="18"/>
            <w:rPrChange w:id="1197" w:author="shorny" w:date="2014-06-09T15:49:00Z">
              <w:rPr/>
            </w:rPrChange>
          </w:rPr>
          <w:t xml:space="preserve"> (DecisionTypeID)</w:t>
        </w:r>
      </w:ins>
    </w:p>
    <w:p w14:paraId="40FBA76E" w14:textId="77777777" w:rsidR="00A85691" w:rsidRPr="00A85691" w:rsidRDefault="00A85691">
      <w:pPr>
        <w:pStyle w:val="HTMLPreformatted"/>
        <w:divId w:val="1206136475"/>
        <w:rPr>
          <w:ins w:id="1198" w:author="shorny" w:date="2014-06-09T15:48:00Z"/>
          <w:sz w:val="18"/>
          <w:rPrChange w:id="1199" w:author="shorny" w:date="2014-06-09T15:49:00Z">
            <w:rPr>
              <w:ins w:id="1200" w:author="shorny" w:date="2014-06-09T15:48:00Z"/>
            </w:rPr>
          </w:rPrChange>
        </w:rPr>
      </w:pPr>
      <w:ins w:id="1201" w:author="shorny" w:date="2014-06-09T15:48:00Z">
        <w:r w:rsidRPr="00A85691">
          <w:rPr>
            <w:sz w:val="18"/>
            <w:rPrChange w:id="1202" w:author="shorny" w:date="2014-06-09T15:49:00Z">
              <w:rPr/>
            </w:rPrChange>
          </w:rPr>
          <w:t>) comment=</w:t>
        </w:r>
        <w:r w:rsidRPr="00A85691">
          <w:rPr>
            <w:rStyle w:val="string1"/>
            <w:sz w:val="18"/>
            <w:rPrChange w:id="1203" w:author="shorny" w:date="2014-06-09T15:49:00Z">
              <w:rPr>
                <w:rStyle w:val="string1"/>
              </w:rPr>
            </w:rPrChange>
          </w:rPr>
          <w:t>'the possible types of decisions/comments that can be made'</w:t>
        </w:r>
      </w:ins>
    </w:p>
    <w:p w14:paraId="1152ED3F" w14:textId="77777777" w:rsidR="00A85691" w:rsidRPr="00A85691" w:rsidRDefault="00A85691">
      <w:pPr>
        <w:pStyle w:val="HTMLPreformatted"/>
        <w:divId w:val="1206136475"/>
        <w:rPr>
          <w:ins w:id="1204" w:author="shorny" w:date="2014-06-09T15:48:00Z"/>
          <w:sz w:val="18"/>
          <w:rPrChange w:id="1205" w:author="shorny" w:date="2014-06-09T15:49:00Z">
            <w:rPr>
              <w:ins w:id="1206" w:author="shorny" w:date="2014-06-09T15:48:00Z"/>
            </w:rPr>
          </w:rPrChange>
        </w:rPr>
      </w:pPr>
      <w:ins w:id="1207" w:author="shorny" w:date="2014-06-09T15:48:00Z">
        <w:r w:rsidRPr="00A85691">
          <w:rPr>
            <w:sz w:val="18"/>
            <w:rPrChange w:id="1208" w:author="shorny" w:date="2014-06-09T15:49:00Z">
              <w:rPr/>
            </w:rPrChange>
          </w:rPr>
          <w:t>ENGINE=InnoDB;</w:t>
        </w:r>
      </w:ins>
    </w:p>
    <w:p w14:paraId="35644BE6" w14:textId="77777777" w:rsidR="00A85691" w:rsidRPr="00A85691" w:rsidRDefault="00A85691">
      <w:pPr>
        <w:pStyle w:val="HTMLPreformatted"/>
        <w:divId w:val="1206136475"/>
        <w:rPr>
          <w:ins w:id="1209" w:author="shorny" w:date="2014-06-09T15:48:00Z"/>
          <w:sz w:val="18"/>
          <w:rPrChange w:id="1210" w:author="shorny" w:date="2014-06-09T15:49:00Z">
            <w:rPr>
              <w:ins w:id="1211" w:author="shorny" w:date="2014-06-09T15:48:00Z"/>
            </w:rPr>
          </w:rPrChange>
        </w:rPr>
      </w:pPr>
    </w:p>
    <w:p w14:paraId="63C0915E" w14:textId="77777777" w:rsidR="00A85691" w:rsidRPr="00A85691" w:rsidRDefault="00A85691">
      <w:pPr>
        <w:pStyle w:val="HTMLPreformatted"/>
        <w:divId w:val="1206136475"/>
        <w:rPr>
          <w:ins w:id="1212" w:author="shorny" w:date="2014-06-09T15:48:00Z"/>
          <w:sz w:val="18"/>
          <w:rPrChange w:id="1213" w:author="shorny" w:date="2014-06-09T15:49:00Z">
            <w:rPr>
              <w:ins w:id="1214" w:author="shorny" w:date="2014-06-09T15:48:00Z"/>
            </w:rPr>
          </w:rPrChange>
        </w:rPr>
      </w:pPr>
      <w:ins w:id="1215" w:author="shorny" w:date="2014-06-09T15:48:00Z">
        <w:r w:rsidRPr="00A85691">
          <w:rPr>
            <w:rStyle w:val="keyword1"/>
            <w:sz w:val="18"/>
            <w:rPrChange w:id="1216" w:author="shorny" w:date="2014-06-09T15:49:00Z">
              <w:rPr>
                <w:rStyle w:val="keyword1"/>
              </w:rPr>
            </w:rPrChange>
          </w:rPr>
          <w:t>CREATE</w:t>
        </w:r>
        <w:r w:rsidRPr="00A85691">
          <w:rPr>
            <w:sz w:val="18"/>
            <w:rPrChange w:id="1217" w:author="shorny" w:date="2014-06-09T15:49:00Z">
              <w:rPr/>
            </w:rPrChange>
          </w:rPr>
          <w:t xml:space="preserve"> </w:t>
        </w:r>
        <w:r w:rsidRPr="00A85691">
          <w:rPr>
            <w:rStyle w:val="keyword1"/>
            <w:sz w:val="18"/>
            <w:rPrChange w:id="1218" w:author="shorny" w:date="2014-06-09T15:49:00Z">
              <w:rPr>
                <w:rStyle w:val="keyword1"/>
              </w:rPr>
            </w:rPrChange>
          </w:rPr>
          <w:t>TABLE</w:t>
        </w:r>
        <w:r w:rsidRPr="00A85691">
          <w:rPr>
            <w:sz w:val="18"/>
            <w:rPrChange w:id="1219" w:author="shorny" w:date="2014-06-09T15:49:00Z">
              <w:rPr/>
            </w:rPrChange>
          </w:rPr>
          <w:t xml:space="preserve"> `Payment </w:t>
        </w:r>
        <w:r w:rsidRPr="00A85691">
          <w:rPr>
            <w:rStyle w:val="keyword1"/>
            <w:sz w:val="18"/>
            <w:rPrChange w:id="1220" w:author="shorny" w:date="2014-06-09T15:49:00Z">
              <w:rPr>
                <w:rStyle w:val="keyword1"/>
              </w:rPr>
            </w:rPrChange>
          </w:rPr>
          <w:t>Method</w:t>
        </w:r>
        <w:r w:rsidRPr="00A85691">
          <w:rPr>
            <w:sz w:val="18"/>
            <w:rPrChange w:id="1221" w:author="shorny" w:date="2014-06-09T15:49:00Z">
              <w:rPr/>
            </w:rPrChange>
          </w:rPr>
          <w:t>` (</w:t>
        </w:r>
      </w:ins>
    </w:p>
    <w:p w14:paraId="6D95A2AE" w14:textId="77777777" w:rsidR="00A85691" w:rsidRPr="00A85691" w:rsidRDefault="00A85691">
      <w:pPr>
        <w:pStyle w:val="HTMLPreformatted"/>
        <w:divId w:val="1206136475"/>
        <w:rPr>
          <w:ins w:id="1222" w:author="shorny" w:date="2014-06-09T15:48:00Z"/>
          <w:sz w:val="18"/>
          <w:rPrChange w:id="1223" w:author="shorny" w:date="2014-06-09T15:49:00Z">
            <w:rPr>
              <w:ins w:id="1224" w:author="shorny" w:date="2014-06-09T15:48:00Z"/>
            </w:rPr>
          </w:rPrChange>
        </w:rPr>
      </w:pPr>
      <w:ins w:id="1225" w:author="shorny" w:date="2014-06-09T15:48:00Z">
        <w:r w:rsidRPr="00A85691">
          <w:rPr>
            <w:sz w:val="18"/>
            <w:rPrChange w:id="1226" w:author="shorny" w:date="2014-06-09T15:49:00Z">
              <w:rPr/>
            </w:rPrChange>
          </w:rPr>
          <w:t xml:space="preserve">  PayMethodID mediumint </w:t>
        </w:r>
        <w:r w:rsidRPr="00A85691">
          <w:rPr>
            <w:rStyle w:val="keyword1"/>
            <w:sz w:val="18"/>
            <w:rPrChange w:id="1227" w:author="shorny" w:date="2014-06-09T15:49:00Z">
              <w:rPr>
                <w:rStyle w:val="keyword1"/>
              </w:rPr>
            </w:rPrChange>
          </w:rPr>
          <w:t>NOT</w:t>
        </w:r>
        <w:r w:rsidRPr="00A85691">
          <w:rPr>
            <w:sz w:val="18"/>
            <w:rPrChange w:id="1228" w:author="shorny" w:date="2014-06-09T15:49:00Z">
              <w:rPr/>
            </w:rPrChange>
          </w:rPr>
          <w:t xml:space="preserve"> </w:t>
        </w:r>
        <w:r w:rsidRPr="00A85691">
          <w:rPr>
            <w:rStyle w:val="keyword1"/>
            <w:sz w:val="18"/>
            <w:rPrChange w:id="1229" w:author="shorny" w:date="2014-06-09T15:49:00Z">
              <w:rPr>
                <w:rStyle w:val="keyword1"/>
              </w:rPr>
            </w:rPrChange>
          </w:rPr>
          <w:t>NULL</w:t>
        </w:r>
        <w:r w:rsidRPr="00A85691">
          <w:rPr>
            <w:sz w:val="18"/>
            <w:rPrChange w:id="1230" w:author="shorny" w:date="2014-06-09T15:49:00Z">
              <w:rPr/>
            </w:rPrChange>
          </w:rPr>
          <w:t xml:space="preserve"> AUTO_INCREMENT,</w:t>
        </w:r>
      </w:ins>
    </w:p>
    <w:p w14:paraId="208EDDC1" w14:textId="77777777" w:rsidR="00A85691" w:rsidRPr="00A85691" w:rsidRDefault="00A85691">
      <w:pPr>
        <w:pStyle w:val="HTMLPreformatted"/>
        <w:divId w:val="1206136475"/>
        <w:rPr>
          <w:ins w:id="1231" w:author="shorny" w:date="2014-06-09T15:48:00Z"/>
          <w:sz w:val="18"/>
          <w:rPrChange w:id="1232" w:author="shorny" w:date="2014-06-09T15:49:00Z">
            <w:rPr>
              <w:ins w:id="1233" w:author="shorny" w:date="2014-06-09T15:48:00Z"/>
            </w:rPr>
          </w:rPrChange>
        </w:rPr>
      </w:pPr>
      <w:ins w:id="1234" w:author="shorny" w:date="2014-06-09T15:48:00Z">
        <w:r w:rsidRPr="00A85691">
          <w:rPr>
            <w:sz w:val="18"/>
            <w:rPrChange w:id="1235" w:author="shorny" w:date="2014-06-09T15:49:00Z">
              <w:rPr/>
            </w:rPrChange>
          </w:rPr>
          <w:t xml:space="preserve">  </w:t>
        </w:r>
        <w:r w:rsidRPr="00A85691">
          <w:rPr>
            <w:rStyle w:val="keyword1"/>
            <w:sz w:val="18"/>
            <w:rPrChange w:id="1236" w:author="shorny" w:date="2014-06-09T15:49:00Z">
              <w:rPr>
                <w:rStyle w:val="keyword1"/>
              </w:rPr>
            </w:rPrChange>
          </w:rPr>
          <w:t>Method</w:t>
        </w:r>
        <w:r w:rsidRPr="00A85691">
          <w:rPr>
            <w:sz w:val="18"/>
            <w:rPrChange w:id="1237" w:author="shorny" w:date="2014-06-09T15:49:00Z">
              <w:rPr/>
            </w:rPrChange>
          </w:rPr>
          <w:t xml:space="preserve"> </w:t>
        </w:r>
        <w:proofErr w:type="gramStart"/>
        <w:r w:rsidRPr="00A85691">
          <w:rPr>
            <w:rStyle w:val="type1"/>
            <w:sz w:val="18"/>
            <w:rPrChange w:id="1238" w:author="shorny" w:date="2014-06-09T15:49:00Z">
              <w:rPr>
                <w:rStyle w:val="type1"/>
              </w:rPr>
            </w:rPrChange>
          </w:rPr>
          <w:t>varchar</w:t>
        </w:r>
        <w:r w:rsidRPr="00A85691">
          <w:rPr>
            <w:sz w:val="18"/>
            <w:rPrChange w:id="1239" w:author="shorny" w:date="2014-06-09T15:49:00Z">
              <w:rPr/>
            </w:rPrChange>
          </w:rPr>
          <w:t>(</w:t>
        </w:r>
        <w:proofErr w:type="gramEnd"/>
        <w:r w:rsidRPr="00A85691">
          <w:rPr>
            <w:sz w:val="18"/>
            <w:rPrChange w:id="1240" w:author="shorny" w:date="2014-06-09T15:49:00Z">
              <w:rPr/>
            </w:rPrChange>
          </w:rPr>
          <w:t xml:space="preserve">50) </w:t>
        </w:r>
        <w:r w:rsidRPr="00A85691">
          <w:rPr>
            <w:rStyle w:val="keyword1"/>
            <w:sz w:val="18"/>
            <w:rPrChange w:id="1241" w:author="shorny" w:date="2014-06-09T15:49:00Z">
              <w:rPr>
                <w:rStyle w:val="keyword1"/>
              </w:rPr>
            </w:rPrChange>
          </w:rPr>
          <w:t>NOT</w:t>
        </w:r>
        <w:r w:rsidRPr="00A85691">
          <w:rPr>
            <w:sz w:val="18"/>
            <w:rPrChange w:id="1242" w:author="shorny" w:date="2014-06-09T15:49:00Z">
              <w:rPr/>
            </w:rPrChange>
          </w:rPr>
          <w:t xml:space="preserve"> </w:t>
        </w:r>
        <w:r w:rsidRPr="00A85691">
          <w:rPr>
            <w:rStyle w:val="keyword1"/>
            <w:sz w:val="18"/>
            <w:rPrChange w:id="1243" w:author="shorny" w:date="2014-06-09T15:49:00Z">
              <w:rPr>
                <w:rStyle w:val="keyword1"/>
              </w:rPr>
            </w:rPrChange>
          </w:rPr>
          <w:t>NULL</w:t>
        </w:r>
        <w:r w:rsidRPr="00A85691">
          <w:rPr>
            <w:sz w:val="18"/>
            <w:rPrChange w:id="1244" w:author="shorny" w:date="2014-06-09T15:49:00Z">
              <w:rPr/>
            </w:rPrChange>
          </w:rPr>
          <w:t xml:space="preserve"> </w:t>
        </w:r>
        <w:r w:rsidRPr="00A85691">
          <w:rPr>
            <w:rStyle w:val="keyword1"/>
            <w:sz w:val="18"/>
            <w:rPrChange w:id="1245" w:author="shorny" w:date="2014-06-09T15:49:00Z">
              <w:rPr>
                <w:rStyle w:val="keyword1"/>
              </w:rPr>
            </w:rPrChange>
          </w:rPr>
          <w:t>UNIQUE</w:t>
        </w:r>
        <w:r w:rsidRPr="00A85691">
          <w:rPr>
            <w:sz w:val="18"/>
            <w:rPrChange w:id="1246" w:author="shorny" w:date="2014-06-09T15:49:00Z">
              <w:rPr/>
            </w:rPrChange>
          </w:rPr>
          <w:t xml:space="preserve"> comment </w:t>
        </w:r>
        <w:r w:rsidRPr="00A85691">
          <w:rPr>
            <w:rStyle w:val="string1"/>
            <w:sz w:val="18"/>
            <w:rPrChange w:id="1247" w:author="shorny" w:date="2014-06-09T15:49:00Z">
              <w:rPr>
                <w:rStyle w:val="string1"/>
              </w:rPr>
            </w:rPrChange>
          </w:rPr>
          <w:t>'Method of payment, e.g. scholarship, letter of financial support etc.'</w:t>
        </w:r>
        <w:r w:rsidRPr="00A85691">
          <w:rPr>
            <w:sz w:val="18"/>
            <w:rPrChange w:id="1248" w:author="shorny" w:date="2014-06-09T15:49:00Z">
              <w:rPr/>
            </w:rPrChange>
          </w:rPr>
          <w:t>,</w:t>
        </w:r>
      </w:ins>
    </w:p>
    <w:p w14:paraId="23DE0836" w14:textId="77777777" w:rsidR="00A85691" w:rsidRPr="00A85691" w:rsidRDefault="00A85691">
      <w:pPr>
        <w:pStyle w:val="HTMLPreformatted"/>
        <w:divId w:val="1206136475"/>
        <w:rPr>
          <w:ins w:id="1249" w:author="shorny" w:date="2014-06-09T15:48:00Z"/>
          <w:sz w:val="18"/>
          <w:rPrChange w:id="1250" w:author="shorny" w:date="2014-06-09T15:49:00Z">
            <w:rPr>
              <w:ins w:id="1251" w:author="shorny" w:date="2014-06-09T15:48:00Z"/>
            </w:rPr>
          </w:rPrChange>
        </w:rPr>
      </w:pPr>
      <w:ins w:id="1252" w:author="shorny" w:date="2014-06-09T15:48:00Z">
        <w:r w:rsidRPr="00A85691">
          <w:rPr>
            <w:sz w:val="18"/>
            <w:rPrChange w:id="1253" w:author="shorny" w:date="2014-06-09T15:49:00Z">
              <w:rPr/>
            </w:rPrChange>
          </w:rPr>
          <w:t xml:space="preserve">  </w:t>
        </w:r>
        <w:r w:rsidRPr="00A85691">
          <w:rPr>
            <w:rStyle w:val="keyword1"/>
            <w:sz w:val="18"/>
            <w:rPrChange w:id="1254" w:author="shorny" w:date="2014-06-09T15:49:00Z">
              <w:rPr>
                <w:rStyle w:val="keyword1"/>
              </w:rPr>
            </w:rPrChange>
          </w:rPr>
          <w:t>PRIMARY</w:t>
        </w:r>
        <w:r w:rsidRPr="00A85691">
          <w:rPr>
            <w:sz w:val="18"/>
            <w:rPrChange w:id="1255" w:author="shorny" w:date="2014-06-09T15:49:00Z">
              <w:rPr/>
            </w:rPrChange>
          </w:rPr>
          <w:t xml:space="preserve"> </w:t>
        </w:r>
        <w:r w:rsidRPr="00A85691">
          <w:rPr>
            <w:rStyle w:val="keyword1"/>
            <w:sz w:val="18"/>
            <w:rPrChange w:id="1256" w:author="shorny" w:date="2014-06-09T15:49:00Z">
              <w:rPr>
                <w:rStyle w:val="keyword1"/>
              </w:rPr>
            </w:rPrChange>
          </w:rPr>
          <w:t>KEY</w:t>
        </w:r>
        <w:r w:rsidRPr="00A85691">
          <w:rPr>
            <w:sz w:val="18"/>
            <w:rPrChange w:id="1257" w:author="shorny" w:date="2014-06-09T15:49:00Z">
              <w:rPr/>
            </w:rPrChange>
          </w:rPr>
          <w:t xml:space="preserve"> (PayMethodID)</w:t>
        </w:r>
      </w:ins>
    </w:p>
    <w:p w14:paraId="17EDC3F4" w14:textId="77777777" w:rsidR="00A85691" w:rsidRPr="00A85691" w:rsidRDefault="00A85691">
      <w:pPr>
        <w:pStyle w:val="HTMLPreformatted"/>
        <w:divId w:val="1206136475"/>
        <w:rPr>
          <w:ins w:id="1258" w:author="shorny" w:date="2014-06-09T15:48:00Z"/>
          <w:sz w:val="18"/>
          <w:rPrChange w:id="1259" w:author="shorny" w:date="2014-06-09T15:49:00Z">
            <w:rPr>
              <w:ins w:id="1260" w:author="shorny" w:date="2014-06-09T15:48:00Z"/>
            </w:rPr>
          </w:rPrChange>
        </w:rPr>
      </w:pPr>
      <w:ins w:id="1261" w:author="shorny" w:date="2014-06-09T15:48:00Z">
        <w:r w:rsidRPr="00A85691">
          <w:rPr>
            <w:sz w:val="18"/>
            <w:rPrChange w:id="1262" w:author="shorny" w:date="2014-06-09T15:49:00Z">
              <w:rPr/>
            </w:rPrChange>
          </w:rPr>
          <w:t>)</w:t>
        </w:r>
      </w:ins>
    </w:p>
    <w:p w14:paraId="1783344C" w14:textId="77777777" w:rsidR="00A85691" w:rsidRPr="00A85691" w:rsidRDefault="00A85691">
      <w:pPr>
        <w:pStyle w:val="HTMLPreformatted"/>
        <w:divId w:val="1206136475"/>
        <w:rPr>
          <w:ins w:id="1263" w:author="shorny" w:date="2014-06-09T15:48:00Z"/>
          <w:sz w:val="18"/>
          <w:rPrChange w:id="1264" w:author="shorny" w:date="2014-06-09T15:49:00Z">
            <w:rPr>
              <w:ins w:id="1265" w:author="shorny" w:date="2014-06-09T15:48:00Z"/>
            </w:rPr>
          </w:rPrChange>
        </w:rPr>
      </w:pPr>
      <w:proofErr w:type="gramStart"/>
      <w:ins w:id="1266" w:author="shorny" w:date="2014-06-09T15:48:00Z">
        <w:r w:rsidRPr="00A85691">
          <w:rPr>
            <w:sz w:val="18"/>
            <w:rPrChange w:id="1267" w:author="shorny" w:date="2014-06-09T15:49:00Z">
              <w:rPr/>
            </w:rPrChange>
          </w:rPr>
          <w:t>comment</w:t>
        </w:r>
        <w:proofErr w:type="gramEnd"/>
        <w:r w:rsidRPr="00A85691">
          <w:rPr>
            <w:sz w:val="18"/>
            <w:rPrChange w:id="1268" w:author="shorny" w:date="2014-06-09T15:49:00Z">
              <w:rPr/>
            </w:rPrChange>
          </w:rPr>
          <w:t>=</w:t>
        </w:r>
        <w:r w:rsidRPr="00A85691">
          <w:rPr>
            <w:rStyle w:val="string1"/>
            <w:sz w:val="18"/>
            <w:rPrChange w:id="1269" w:author="shorny" w:date="2014-06-09T15:49:00Z">
              <w:rPr>
                <w:rStyle w:val="string1"/>
              </w:rPr>
            </w:rPrChange>
          </w:rPr>
          <w:t>'the possible payment methods of a Research higher degree'</w:t>
        </w:r>
      </w:ins>
    </w:p>
    <w:p w14:paraId="1F79F41E" w14:textId="77777777" w:rsidR="00A85691" w:rsidRPr="00A85691" w:rsidRDefault="00A85691">
      <w:pPr>
        <w:pStyle w:val="HTMLPreformatted"/>
        <w:divId w:val="1206136475"/>
        <w:rPr>
          <w:ins w:id="1270" w:author="shorny" w:date="2014-06-09T15:48:00Z"/>
          <w:sz w:val="18"/>
          <w:rPrChange w:id="1271" w:author="shorny" w:date="2014-06-09T15:49:00Z">
            <w:rPr>
              <w:ins w:id="1272" w:author="shorny" w:date="2014-06-09T15:48:00Z"/>
            </w:rPr>
          </w:rPrChange>
        </w:rPr>
      </w:pPr>
      <w:ins w:id="1273" w:author="shorny" w:date="2014-06-09T15:48:00Z">
        <w:r w:rsidRPr="00A85691">
          <w:rPr>
            <w:sz w:val="18"/>
            <w:rPrChange w:id="1274" w:author="shorny" w:date="2014-06-09T15:49:00Z">
              <w:rPr/>
            </w:rPrChange>
          </w:rPr>
          <w:t>ENGINE=InnoDB;</w:t>
        </w:r>
      </w:ins>
    </w:p>
    <w:p w14:paraId="2496F8B1" w14:textId="77777777" w:rsidR="00A85691" w:rsidRPr="00A85691" w:rsidRDefault="00A85691">
      <w:pPr>
        <w:pStyle w:val="HTMLPreformatted"/>
        <w:divId w:val="1206136475"/>
        <w:rPr>
          <w:ins w:id="1275" w:author="shorny" w:date="2014-06-09T15:48:00Z"/>
          <w:sz w:val="18"/>
          <w:rPrChange w:id="1276" w:author="shorny" w:date="2014-06-09T15:49:00Z">
            <w:rPr>
              <w:ins w:id="1277" w:author="shorny" w:date="2014-06-09T15:48:00Z"/>
            </w:rPr>
          </w:rPrChange>
        </w:rPr>
      </w:pPr>
    </w:p>
    <w:p w14:paraId="4ECF7751" w14:textId="77777777" w:rsidR="00A85691" w:rsidRPr="00A85691" w:rsidRDefault="00A85691">
      <w:pPr>
        <w:pStyle w:val="HTMLPreformatted"/>
        <w:divId w:val="1206136475"/>
        <w:rPr>
          <w:ins w:id="1278" w:author="shorny" w:date="2014-06-09T15:48:00Z"/>
          <w:sz w:val="18"/>
          <w:rPrChange w:id="1279" w:author="shorny" w:date="2014-06-09T15:49:00Z">
            <w:rPr>
              <w:ins w:id="1280" w:author="shorny" w:date="2014-06-09T15:48:00Z"/>
            </w:rPr>
          </w:rPrChange>
        </w:rPr>
      </w:pPr>
      <w:ins w:id="1281" w:author="shorny" w:date="2014-06-09T15:48:00Z">
        <w:r w:rsidRPr="00A85691">
          <w:rPr>
            <w:rStyle w:val="keyword1"/>
            <w:sz w:val="18"/>
            <w:rPrChange w:id="1282" w:author="shorny" w:date="2014-06-09T15:49:00Z">
              <w:rPr>
                <w:rStyle w:val="keyword1"/>
              </w:rPr>
            </w:rPrChange>
          </w:rPr>
          <w:t>CREATE</w:t>
        </w:r>
        <w:r w:rsidRPr="00A85691">
          <w:rPr>
            <w:sz w:val="18"/>
            <w:rPrChange w:id="1283" w:author="shorny" w:date="2014-06-09T15:49:00Z">
              <w:rPr/>
            </w:rPrChange>
          </w:rPr>
          <w:t xml:space="preserve"> </w:t>
        </w:r>
        <w:r w:rsidRPr="00A85691">
          <w:rPr>
            <w:rStyle w:val="keyword1"/>
            <w:sz w:val="18"/>
            <w:rPrChange w:id="1284" w:author="shorny" w:date="2014-06-09T15:49:00Z">
              <w:rPr>
                <w:rStyle w:val="keyword1"/>
              </w:rPr>
            </w:rPrChange>
          </w:rPr>
          <w:t>TABLE</w:t>
        </w:r>
        <w:r w:rsidRPr="00A85691">
          <w:rPr>
            <w:sz w:val="18"/>
            <w:rPrChange w:id="1285" w:author="shorny" w:date="2014-06-09T15:49:00Z">
              <w:rPr/>
            </w:rPrChange>
          </w:rPr>
          <w:t xml:space="preserve"> </w:t>
        </w:r>
        <w:r w:rsidRPr="00A85691">
          <w:rPr>
            <w:rStyle w:val="function-name1"/>
            <w:sz w:val="18"/>
            <w:rPrChange w:id="1286" w:author="shorny" w:date="2014-06-09T15:49:00Z">
              <w:rPr>
                <w:rStyle w:val="function-name1"/>
              </w:rPr>
            </w:rPrChange>
          </w:rPr>
          <w:t>Application</w:t>
        </w:r>
        <w:r w:rsidRPr="00A85691">
          <w:rPr>
            <w:sz w:val="18"/>
            <w:rPrChange w:id="1287" w:author="shorny" w:date="2014-06-09T15:49:00Z">
              <w:rPr/>
            </w:rPrChange>
          </w:rPr>
          <w:t xml:space="preserve"> (</w:t>
        </w:r>
      </w:ins>
    </w:p>
    <w:p w14:paraId="0821302D" w14:textId="77777777" w:rsidR="00A85691" w:rsidRPr="00A85691" w:rsidRDefault="00A85691">
      <w:pPr>
        <w:pStyle w:val="HTMLPreformatted"/>
        <w:divId w:val="1206136475"/>
        <w:rPr>
          <w:ins w:id="1288" w:author="shorny" w:date="2014-06-09T15:48:00Z"/>
          <w:sz w:val="18"/>
          <w:rPrChange w:id="1289" w:author="shorny" w:date="2014-06-09T15:49:00Z">
            <w:rPr>
              <w:ins w:id="1290" w:author="shorny" w:date="2014-06-09T15:48:00Z"/>
            </w:rPr>
          </w:rPrChange>
        </w:rPr>
      </w:pPr>
      <w:ins w:id="1291" w:author="shorny" w:date="2014-06-09T15:48:00Z">
        <w:r w:rsidRPr="00A85691">
          <w:rPr>
            <w:sz w:val="18"/>
            <w:rPrChange w:id="1292" w:author="shorny" w:date="2014-06-09T15:49:00Z">
              <w:rPr/>
            </w:rPrChange>
          </w:rPr>
          <w:t xml:space="preserve">  ApplicationID mediumint </w:t>
        </w:r>
        <w:r w:rsidRPr="00A85691">
          <w:rPr>
            <w:rStyle w:val="keyword1"/>
            <w:sz w:val="18"/>
            <w:rPrChange w:id="1293" w:author="shorny" w:date="2014-06-09T15:49:00Z">
              <w:rPr>
                <w:rStyle w:val="keyword1"/>
              </w:rPr>
            </w:rPrChange>
          </w:rPr>
          <w:t>NOT</w:t>
        </w:r>
        <w:r w:rsidRPr="00A85691">
          <w:rPr>
            <w:sz w:val="18"/>
            <w:rPrChange w:id="1294" w:author="shorny" w:date="2014-06-09T15:49:00Z">
              <w:rPr/>
            </w:rPrChange>
          </w:rPr>
          <w:t xml:space="preserve"> </w:t>
        </w:r>
        <w:r w:rsidRPr="00A85691">
          <w:rPr>
            <w:rStyle w:val="keyword1"/>
            <w:sz w:val="18"/>
            <w:rPrChange w:id="1295" w:author="shorny" w:date="2014-06-09T15:49:00Z">
              <w:rPr>
                <w:rStyle w:val="keyword1"/>
              </w:rPr>
            </w:rPrChange>
          </w:rPr>
          <w:t>NULL</w:t>
        </w:r>
        <w:r w:rsidRPr="00A85691">
          <w:rPr>
            <w:sz w:val="18"/>
            <w:rPrChange w:id="1296" w:author="shorny" w:date="2014-06-09T15:49:00Z">
              <w:rPr/>
            </w:rPrChange>
          </w:rPr>
          <w:t xml:space="preserve"> AUTO_INCREMENT,</w:t>
        </w:r>
      </w:ins>
    </w:p>
    <w:p w14:paraId="7C41E857" w14:textId="77777777" w:rsidR="00A85691" w:rsidRPr="00A85691" w:rsidRDefault="00A85691">
      <w:pPr>
        <w:pStyle w:val="HTMLPreformatted"/>
        <w:divId w:val="1206136475"/>
        <w:rPr>
          <w:ins w:id="1297" w:author="shorny" w:date="2014-06-09T15:48:00Z"/>
          <w:sz w:val="18"/>
          <w:rPrChange w:id="1298" w:author="shorny" w:date="2014-06-09T15:49:00Z">
            <w:rPr>
              <w:ins w:id="1299" w:author="shorny" w:date="2014-06-09T15:48:00Z"/>
            </w:rPr>
          </w:rPrChange>
        </w:rPr>
      </w:pPr>
      <w:ins w:id="1300" w:author="shorny" w:date="2014-06-09T15:48:00Z">
        <w:r w:rsidRPr="00A85691">
          <w:rPr>
            <w:sz w:val="18"/>
            <w:rPrChange w:id="1301" w:author="shorny" w:date="2014-06-09T15:49:00Z">
              <w:rPr/>
            </w:rPrChange>
          </w:rPr>
          <w:t xml:space="preserve">  ApplicantEmail </w:t>
        </w:r>
        <w:r w:rsidRPr="00A85691">
          <w:rPr>
            <w:rStyle w:val="type1"/>
            <w:sz w:val="18"/>
            <w:rPrChange w:id="1302" w:author="shorny" w:date="2014-06-09T15:49:00Z">
              <w:rPr>
                <w:rStyle w:val="type1"/>
              </w:rPr>
            </w:rPrChange>
          </w:rPr>
          <w:t>varchar</w:t>
        </w:r>
        <w:r w:rsidRPr="00A85691">
          <w:rPr>
            <w:sz w:val="18"/>
            <w:rPrChange w:id="1303" w:author="shorny" w:date="2014-06-09T15:49:00Z">
              <w:rPr/>
            </w:rPrChange>
          </w:rPr>
          <w:t xml:space="preserve"> (100)</w:t>
        </w:r>
      </w:ins>
    </w:p>
    <w:p w14:paraId="077B4214" w14:textId="77777777" w:rsidR="00A85691" w:rsidRPr="00A85691" w:rsidRDefault="00A85691">
      <w:pPr>
        <w:pStyle w:val="HTMLPreformatted"/>
        <w:divId w:val="1206136475"/>
        <w:rPr>
          <w:ins w:id="1304" w:author="shorny" w:date="2014-06-09T15:48:00Z"/>
          <w:sz w:val="18"/>
          <w:rPrChange w:id="1305" w:author="shorny" w:date="2014-06-09T15:49:00Z">
            <w:rPr>
              <w:ins w:id="1306" w:author="shorny" w:date="2014-06-09T15:48:00Z"/>
            </w:rPr>
          </w:rPrChange>
        </w:rPr>
      </w:pPr>
      <w:ins w:id="1307" w:author="shorny" w:date="2014-06-09T15:48:00Z">
        <w:r w:rsidRPr="00A85691">
          <w:rPr>
            <w:sz w:val="18"/>
            <w:rPrChange w:id="1308" w:author="shorny" w:date="2014-06-09T15:49:00Z">
              <w:rPr/>
            </w:rPrChange>
          </w:rPr>
          <w:t xml:space="preserve">    </w:t>
        </w:r>
        <w:proofErr w:type="gramStart"/>
        <w:r w:rsidRPr="00A85691">
          <w:rPr>
            <w:sz w:val="18"/>
            <w:rPrChange w:id="1309" w:author="shorny" w:date="2014-06-09T15:49:00Z">
              <w:rPr/>
            </w:rPrChange>
          </w:rPr>
          <w:t>comment</w:t>
        </w:r>
        <w:proofErr w:type="gramEnd"/>
        <w:r w:rsidRPr="00A85691">
          <w:rPr>
            <w:sz w:val="18"/>
            <w:rPrChange w:id="1310" w:author="shorny" w:date="2014-06-09T15:49:00Z">
              <w:rPr/>
            </w:rPrChange>
          </w:rPr>
          <w:t xml:space="preserve"> </w:t>
        </w:r>
        <w:r w:rsidRPr="00A85691">
          <w:rPr>
            <w:rStyle w:val="string1"/>
            <w:sz w:val="18"/>
            <w:rPrChange w:id="1311" w:author="shorny" w:date="2014-06-09T15:49:00Z">
              <w:rPr>
                <w:rStyle w:val="string1"/>
              </w:rPr>
            </w:rPrChange>
          </w:rPr>
          <w:t>'Denormalised column to improve retrieval of applications via email address'</w:t>
        </w:r>
        <w:r w:rsidRPr="00A85691">
          <w:rPr>
            <w:sz w:val="18"/>
            <w:rPrChange w:id="1312" w:author="shorny" w:date="2014-06-09T15:49:00Z">
              <w:rPr/>
            </w:rPrChange>
          </w:rPr>
          <w:t>,</w:t>
        </w:r>
      </w:ins>
    </w:p>
    <w:p w14:paraId="1EA29F1B" w14:textId="77777777" w:rsidR="00A85691" w:rsidRPr="00A85691" w:rsidRDefault="00A85691">
      <w:pPr>
        <w:pStyle w:val="HTMLPreformatted"/>
        <w:divId w:val="1206136475"/>
        <w:rPr>
          <w:ins w:id="1313" w:author="shorny" w:date="2014-06-09T15:48:00Z"/>
          <w:sz w:val="18"/>
          <w:rPrChange w:id="1314" w:author="shorny" w:date="2014-06-09T15:49:00Z">
            <w:rPr>
              <w:ins w:id="1315" w:author="shorny" w:date="2014-06-09T15:48:00Z"/>
            </w:rPr>
          </w:rPrChange>
        </w:rPr>
      </w:pPr>
      <w:ins w:id="1316" w:author="shorny" w:date="2014-06-09T15:48:00Z">
        <w:r w:rsidRPr="00A85691">
          <w:rPr>
            <w:sz w:val="18"/>
            <w:rPrChange w:id="1317" w:author="shorny" w:date="2014-06-09T15:49:00Z">
              <w:rPr/>
            </w:rPrChange>
          </w:rPr>
          <w:t xml:space="preserve">  ApplicantID mediumint </w:t>
        </w:r>
        <w:r w:rsidRPr="00A85691">
          <w:rPr>
            <w:rStyle w:val="keyword1"/>
            <w:sz w:val="18"/>
            <w:rPrChange w:id="1318" w:author="shorny" w:date="2014-06-09T15:49:00Z">
              <w:rPr>
                <w:rStyle w:val="keyword1"/>
              </w:rPr>
            </w:rPrChange>
          </w:rPr>
          <w:t>NOT</w:t>
        </w:r>
        <w:r w:rsidRPr="00A85691">
          <w:rPr>
            <w:sz w:val="18"/>
            <w:rPrChange w:id="1319" w:author="shorny" w:date="2014-06-09T15:49:00Z">
              <w:rPr/>
            </w:rPrChange>
          </w:rPr>
          <w:t xml:space="preserve"> </w:t>
        </w:r>
        <w:r w:rsidRPr="00A85691">
          <w:rPr>
            <w:rStyle w:val="keyword1"/>
            <w:sz w:val="18"/>
            <w:rPrChange w:id="1320" w:author="shorny" w:date="2014-06-09T15:49:00Z">
              <w:rPr>
                <w:rStyle w:val="keyword1"/>
              </w:rPr>
            </w:rPrChange>
          </w:rPr>
          <w:t>NULL</w:t>
        </w:r>
      </w:ins>
    </w:p>
    <w:p w14:paraId="5FBE9E3B" w14:textId="77777777" w:rsidR="00A85691" w:rsidRPr="00A85691" w:rsidRDefault="00A85691">
      <w:pPr>
        <w:pStyle w:val="HTMLPreformatted"/>
        <w:divId w:val="1206136475"/>
        <w:rPr>
          <w:ins w:id="1321" w:author="shorny" w:date="2014-06-09T15:48:00Z"/>
          <w:sz w:val="18"/>
          <w:rPrChange w:id="1322" w:author="shorny" w:date="2014-06-09T15:49:00Z">
            <w:rPr>
              <w:ins w:id="1323" w:author="shorny" w:date="2014-06-09T15:48:00Z"/>
            </w:rPr>
          </w:rPrChange>
        </w:rPr>
      </w:pPr>
      <w:ins w:id="1324" w:author="shorny" w:date="2014-06-09T15:48:00Z">
        <w:r w:rsidRPr="00A85691">
          <w:rPr>
            <w:sz w:val="18"/>
            <w:rPrChange w:id="1325" w:author="shorny" w:date="2014-06-09T15:49:00Z">
              <w:rPr/>
            </w:rPrChange>
          </w:rPr>
          <w:t xml:space="preserve">    </w:t>
        </w:r>
        <w:proofErr w:type="gramStart"/>
        <w:r w:rsidRPr="00A85691">
          <w:rPr>
            <w:sz w:val="18"/>
            <w:rPrChange w:id="1326" w:author="shorny" w:date="2014-06-09T15:49:00Z">
              <w:rPr/>
            </w:rPrChange>
          </w:rPr>
          <w:t>comment</w:t>
        </w:r>
        <w:proofErr w:type="gramEnd"/>
        <w:r w:rsidRPr="00A85691">
          <w:rPr>
            <w:sz w:val="18"/>
            <w:rPrChange w:id="1327" w:author="shorny" w:date="2014-06-09T15:49:00Z">
              <w:rPr/>
            </w:rPrChange>
          </w:rPr>
          <w:t xml:space="preserve"> </w:t>
        </w:r>
        <w:r w:rsidRPr="00A85691">
          <w:rPr>
            <w:rStyle w:val="string1"/>
            <w:sz w:val="18"/>
            <w:rPrChange w:id="1328" w:author="shorny" w:date="2014-06-09T15:49:00Z">
              <w:rPr>
                <w:rStyle w:val="string1"/>
              </w:rPr>
            </w:rPrChange>
          </w:rPr>
          <w:t>'the ID of the applicant who proposed this application'</w:t>
        </w:r>
        <w:r w:rsidRPr="00A85691">
          <w:rPr>
            <w:sz w:val="18"/>
            <w:rPrChange w:id="1329" w:author="shorny" w:date="2014-06-09T15:49:00Z">
              <w:rPr/>
            </w:rPrChange>
          </w:rPr>
          <w:t>,</w:t>
        </w:r>
      </w:ins>
    </w:p>
    <w:p w14:paraId="2EC92BF4" w14:textId="77777777" w:rsidR="00A85691" w:rsidRPr="00A85691" w:rsidRDefault="00A85691">
      <w:pPr>
        <w:pStyle w:val="HTMLPreformatted"/>
        <w:divId w:val="1206136475"/>
        <w:rPr>
          <w:ins w:id="1330" w:author="shorny" w:date="2014-06-09T15:48:00Z"/>
          <w:sz w:val="18"/>
          <w:rPrChange w:id="1331" w:author="shorny" w:date="2014-06-09T15:49:00Z">
            <w:rPr>
              <w:ins w:id="1332" w:author="shorny" w:date="2014-06-09T15:48:00Z"/>
            </w:rPr>
          </w:rPrChange>
        </w:rPr>
      </w:pPr>
      <w:ins w:id="1333" w:author="shorny" w:date="2014-06-09T15:48:00Z">
        <w:r w:rsidRPr="00A85691">
          <w:rPr>
            <w:sz w:val="18"/>
            <w:rPrChange w:id="1334" w:author="shorny" w:date="2014-06-09T15:49:00Z">
              <w:rPr/>
            </w:rPrChange>
          </w:rPr>
          <w:t xml:space="preserve">  AddressConfirmed </w:t>
        </w:r>
        <w:proofErr w:type="gramStart"/>
        <w:r w:rsidRPr="00A85691">
          <w:rPr>
            <w:sz w:val="18"/>
            <w:rPrChange w:id="1335" w:author="shorny" w:date="2014-06-09T15:49:00Z">
              <w:rPr/>
            </w:rPrChange>
          </w:rPr>
          <w:t>tinyint(</w:t>
        </w:r>
        <w:proofErr w:type="gramEnd"/>
        <w:r w:rsidRPr="00A85691">
          <w:rPr>
            <w:sz w:val="18"/>
            <w:rPrChange w:id="1336" w:author="shorny" w:date="2014-06-09T15:49:00Z">
              <w:rPr/>
            </w:rPrChange>
          </w:rPr>
          <w:t xml:space="preserve">1) </w:t>
        </w:r>
        <w:r w:rsidRPr="00A85691">
          <w:rPr>
            <w:rStyle w:val="keyword1"/>
            <w:sz w:val="18"/>
            <w:rPrChange w:id="1337" w:author="shorny" w:date="2014-06-09T15:49:00Z">
              <w:rPr>
                <w:rStyle w:val="keyword1"/>
              </w:rPr>
            </w:rPrChange>
          </w:rPr>
          <w:t>NOT</w:t>
        </w:r>
        <w:r w:rsidRPr="00A85691">
          <w:rPr>
            <w:sz w:val="18"/>
            <w:rPrChange w:id="1338" w:author="shorny" w:date="2014-06-09T15:49:00Z">
              <w:rPr/>
            </w:rPrChange>
          </w:rPr>
          <w:t xml:space="preserve"> </w:t>
        </w:r>
        <w:r w:rsidRPr="00A85691">
          <w:rPr>
            <w:rStyle w:val="keyword1"/>
            <w:sz w:val="18"/>
            <w:rPrChange w:id="1339" w:author="shorny" w:date="2014-06-09T15:49:00Z">
              <w:rPr>
                <w:rStyle w:val="keyword1"/>
              </w:rPr>
            </w:rPrChange>
          </w:rPr>
          <w:t>NULL</w:t>
        </w:r>
        <w:r w:rsidRPr="00A85691">
          <w:rPr>
            <w:sz w:val="18"/>
            <w:rPrChange w:id="1340" w:author="shorny" w:date="2014-06-09T15:49:00Z">
              <w:rPr/>
            </w:rPrChange>
          </w:rPr>
          <w:t xml:space="preserve"> comment </w:t>
        </w:r>
        <w:r w:rsidRPr="00A85691">
          <w:rPr>
            <w:rStyle w:val="string1"/>
            <w:sz w:val="18"/>
            <w:rPrChange w:id="1341" w:author="shorny" w:date="2014-06-09T15:49:00Z">
              <w:rPr>
                <w:rStyle w:val="string1"/>
              </w:rPr>
            </w:rPrChange>
          </w:rPr>
          <w:t>'All contact details appear valid'</w:t>
        </w:r>
        <w:r w:rsidRPr="00A85691">
          <w:rPr>
            <w:sz w:val="18"/>
            <w:rPrChange w:id="1342" w:author="shorny" w:date="2014-06-09T15:49:00Z">
              <w:rPr/>
            </w:rPrChange>
          </w:rPr>
          <w:t>,</w:t>
        </w:r>
      </w:ins>
    </w:p>
    <w:p w14:paraId="76A80668" w14:textId="77777777" w:rsidR="00A85691" w:rsidRPr="00A85691" w:rsidRDefault="00A85691">
      <w:pPr>
        <w:pStyle w:val="HTMLPreformatted"/>
        <w:divId w:val="1206136475"/>
        <w:rPr>
          <w:ins w:id="1343" w:author="shorny" w:date="2014-06-09T15:48:00Z"/>
          <w:sz w:val="18"/>
          <w:rPrChange w:id="1344" w:author="shorny" w:date="2014-06-09T15:49:00Z">
            <w:rPr>
              <w:ins w:id="1345" w:author="shorny" w:date="2014-06-09T15:48:00Z"/>
            </w:rPr>
          </w:rPrChange>
        </w:rPr>
      </w:pPr>
      <w:ins w:id="1346" w:author="shorny" w:date="2014-06-09T15:48:00Z">
        <w:r w:rsidRPr="00A85691">
          <w:rPr>
            <w:sz w:val="18"/>
            <w:rPrChange w:id="1347" w:author="shorny" w:date="2014-06-09T15:49:00Z">
              <w:rPr/>
            </w:rPrChange>
          </w:rPr>
          <w:t xml:space="preserve">  DegreeConfirmed </w:t>
        </w:r>
        <w:proofErr w:type="gramStart"/>
        <w:r w:rsidRPr="00A85691">
          <w:rPr>
            <w:sz w:val="18"/>
            <w:rPrChange w:id="1348" w:author="shorny" w:date="2014-06-09T15:49:00Z">
              <w:rPr/>
            </w:rPrChange>
          </w:rPr>
          <w:t>tinyint(</w:t>
        </w:r>
        <w:proofErr w:type="gramEnd"/>
        <w:r w:rsidRPr="00A85691">
          <w:rPr>
            <w:sz w:val="18"/>
            <w:rPrChange w:id="1349" w:author="shorny" w:date="2014-06-09T15:49:00Z">
              <w:rPr/>
            </w:rPrChange>
          </w:rPr>
          <w:t xml:space="preserve">1) </w:t>
        </w:r>
        <w:r w:rsidRPr="00A85691">
          <w:rPr>
            <w:rStyle w:val="keyword1"/>
            <w:sz w:val="18"/>
            <w:rPrChange w:id="1350" w:author="shorny" w:date="2014-06-09T15:49:00Z">
              <w:rPr>
                <w:rStyle w:val="keyword1"/>
              </w:rPr>
            </w:rPrChange>
          </w:rPr>
          <w:t>NOT</w:t>
        </w:r>
        <w:r w:rsidRPr="00A85691">
          <w:rPr>
            <w:sz w:val="18"/>
            <w:rPrChange w:id="1351" w:author="shorny" w:date="2014-06-09T15:49:00Z">
              <w:rPr/>
            </w:rPrChange>
          </w:rPr>
          <w:t xml:space="preserve"> </w:t>
        </w:r>
        <w:r w:rsidRPr="00A85691">
          <w:rPr>
            <w:rStyle w:val="keyword1"/>
            <w:sz w:val="18"/>
            <w:rPrChange w:id="1352" w:author="shorny" w:date="2014-06-09T15:49:00Z">
              <w:rPr>
                <w:rStyle w:val="keyword1"/>
              </w:rPr>
            </w:rPrChange>
          </w:rPr>
          <w:t>NULL</w:t>
        </w:r>
      </w:ins>
    </w:p>
    <w:p w14:paraId="270AAAA9" w14:textId="77777777" w:rsidR="00A85691" w:rsidRPr="00A85691" w:rsidRDefault="00A85691">
      <w:pPr>
        <w:pStyle w:val="HTMLPreformatted"/>
        <w:divId w:val="1206136475"/>
        <w:rPr>
          <w:ins w:id="1353" w:author="shorny" w:date="2014-06-09T15:48:00Z"/>
          <w:sz w:val="18"/>
          <w:rPrChange w:id="1354" w:author="shorny" w:date="2014-06-09T15:49:00Z">
            <w:rPr>
              <w:ins w:id="1355" w:author="shorny" w:date="2014-06-09T15:48:00Z"/>
            </w:rPr>
          </w:rPrChange>
        </w:rPr>
      </w:pPr>
      <w:ins w:id="1356" w:author="shorny" w:date="2014-06-09T15:48:00Z">
        <w:r w:rsidRPr="00A85691">
          <w:rPr>
            <w:sz w:val="18"/>
            <w:rPrChange w:id="1357" w:author="shorny" w:date="2014-06-09T15:49:00Z">
              <w:rPr/>
            </w:rPrChange>
          </w:rPr>
          <w:t xml:space="preserve">    </w:t>
        </w:r>
        <w:proofErr w:type="gramStart"/>
        <w:r w:rsidRPr="00A85691">
          <w:rPr>
            <w:sz w:val="18"/>
            <w:rPrChange w:id="1358" w:author="shorny" w:date="2014-06-09T15:49:00Z">
              <w:rPr/>
            </w:rPrChange>
          </w:rPr>
          <w:t>comment</w:t>
        </w:r>
        <w:proofErr w:type="gramEnd"/>
        <w:r w:rsidRPr="00A85691">
          <w:rPr>
            <w:sz w:val="18"/>
            <w:rPrChange w:id="1359" w:author="shorny" w:date="2014-06-09T15:49:00Z">
              <w:rPr/>
            </w:rPrChange>
          </w:rPr>
          <w:t xml:space="preserve"> </w:t>
        </w:r>
        <w:r w:rsidRPr="00A85691">
          <w:rPr>
            <w:rStyle w:val="string1"/>
            <w:sz w:val="18"/>
            <w:rPrChange w:id="1360" w:author="shorny" w:date="2014-06-09T15:49:00Z">
              <w:rPr>
                <w:rStyle w:val="string1"/>
              </w:rPr>
            </w:rPrChange>
          </w:rPr>
          <w:t>'The degree is a recognised degree of the institution'</w:t>
        </w:r>
        <w:r w:rsidRPr="00A85691">
          <w:rPr>
            <w:sz w:val="18"/>
            <w:rPrChange w:id="1361" w:author="shorny" w:date="2014-06-09T15:49:00Z">
              <w:rPr/>
            </w:rPrChange>
          </w:rPr>
          <w:t>,</w:t>
        </w:r>
      </w:ins>
    </w:p>
    <w:p w14:paraId="5F41D801" w14:textId="77777777" w:rsidR="00A85691" w:rsidRPr="00A85691" w:rsidRDefault="00A85691">
      <w:pPr>
        <w:pStyle w:val="HTMLPreformatted"/>
        <w:divId w:val="1206136475"/>
        <w:rPr>
          <w:ins w:id="1362" w:author="shorny" w:date="2014-06-09T15:48:00Z"/>
          <w:sz w:val="18"/>
          <w:rPrChange w:id="1363" w:author="shorny" w:date="2014-06-09T15:49:00Z">
            <w:rPr>
              <w:ins w:id="1364" w:author="shorny" w:date="2014-06-09T15:48:00Z"/>
            </w:rPr>
          </w:rPrChange>
        </w:rPr>
      </w:pPr>
      <w:ins w:id="1365" w:author="shorny" w:date="2014-06-09T15:48:00Z">
        <w:r w:rsidRPr="00A85691">
          <w:rPr>
            <w:sz w:val="18"/>
            <w:rPrChange w:id="1366" w:author="shorny" w:date="2014-06-09T15:49:00Z">
              <w:rPr/>
            </w:rPrChange>
          </w:rPr>
          <w:t xml:space="preserve">  VisaStatusConfirmed </w:t>
        </w:r>
        <w:proofErr w:type="gramStart"/>
        <w:r w:rsidRPr="00A85691">
          <w:rPr>
            <w:sz w:val="18"/>
            <w:rPrChange w:id="1367" w:author="shorny" w:date="2014-06-09T15:49:00Z">
              <w:rPr/>
            </w:rPrChange>
          </w:rPr>
          <w:t>tinyint(</w:t>
        </w:r>
        <w:proofErr w:type="gramEnd"/>
        <w:r w:rsidRPr="00A85691">
          <w:rPr>
            <w:sz w:val="18"/>
            <w:rPrChange w:id="1368" w:author="shorny" w:date="2014-06-09T15:49:00Z">
              <w:rPr/>
            </w:rPrChange>
          </w:rPr>
          <w:t xml:space="preserve">1) </w:t>
        </w:r>
        <w:r w:rsidRPr="00A85691">
          <w:rPr>
            <w:rStyle w:val="keyword1"/>
            <w:sz w:val="18"/>
            <w:rPrChange w:id="1369" w:author="shorny" w:date="2014-06-09T15:49:00Z">
              <w:rPr>
                <w:rStyle w:val="keyword1"/>
              </w:rPr>
            </w:rPrChange>
          </w:rPr>
          <w:t>NOT</w:t>
        </w:r>
        <w:r w:rsidRPr="00A85691">
          <w:rPr>
            <w:sz w:val="18"/>
            <w:rPrChange w:id="1370" w:author="shorny" w:date="2014-06-09T15:49:00Z">
              <w:rPr/>
            </w:rPrChange>
          </w:rPr>
          <w:t xml:space="preserve"> </w:t>
        </w:r>
        <w:r w:rsidRPr="00A85691">
          <w:rPr>
            <w:rStyle w:val="keyword1"/>
            <w:sz w:val="18"/>
            <w:rPrChange w:id="1371" w:author="shorny" w:date="2014-06-09T15:49:00Z">
              <w:rPr>
                <w:rStyle w:val="keyword1"/>
              </w:rPr>
            </w:rPrChange>
          </w:rPr>
          <w:t>NULL</w:t>
        </w:r>
      </w:ins>
    </w:p>
    <w:p w14:paraId="7C088A8E" w14:textId="77777777" w:rsidR="00A85691" w:rsidRPr="00A85691" w:rsidRDefault="00A85691">
      <w:pPr>
        <w:pStyle w:val="HTMLPreformatted"/>
        <w:divId w:val="1206136475"/>
        <w:rPr>
          <w:ins w:id="1372" w:author="shorny" w:date="2014-06-09T15:48:00Z"/>
          <w:sz w:val="18"/>
          <w:rPrChange w:id="1373" w:author="shorny" w:date="2014-06-09T15:49:00Z">
            <w:rPr>
              <w:ins w:id="1374" w:author="shorny" w:date="2014-06-09T15:48:00Z"/>
            </w:rPr>
          </w:rPrChange>
        </w:rPr>
      </w:pPr>
      <w:ins w:id="1375" w:author="shorny" w:date="2014-06-09T15:48:00Z">
        <w:r w:rsidRPr="00A85691">
          <w:rPr>
            <w:sz w:val="18"/>
            <w:rPrChange w:id="1376" w:author="shorny" w:date="2014-06-09T15:49:00Z">
              <w:rPr/>
            </w:rPrChange>
          </w:rPr>
          <w:t xml:space="preserve">    </w:t>
        </w:r>
        <w:proofErr w:type="gramStart"/>
        <w:r w:rsidRPr="00A85691">
          <w:rPr>
            <w:sz w:val="18"/>
            <w:rPrChange w:id="1377" w:author="shorny" w:date="2014-06-09T15:49:00Z">
              <w:rPr/>
            </w:rPrChange>
          </w:rPr>
          <w:t>comment</w:t>
        </w:r>
        <w:proofErr w:type="gramEnd"/>
        <w:r w:rsidRPr="00A85691">
          <w:rPr>
            <w:sz w:val="18"/>
            <w:rPrChange w:id="1378" w:author="shorny" w:date="2014-06-09T15:49:00Z">
              <w:rPr/>
            </w:rPrChange>
          </w:rPr>
          <w:t xml:space="preserve"> </w:t>
        </w:r>
        <w:r w:rsidRPr="00A85691">
          <w:rPr>
            <w:rStyle w:val="string1"/>
            <w:sz w:val="18"/>
            <w:rPrChange w:id="1379" w:author="shorny" w:date="2014-06-09T15:49:00Z">
              <w:rPr>
                <w:rStyle w:val="string1"/>
              </w:rPr>
            </w:rPrChange>
          </w:rPr>
          <w:t>'The visa status is backed by an official document'</w:t>
        </w:r>
        <w:r w:rsidRPr="00A85691">
          <w:rPr>
            <w:sz w:val="18"/>
            <w:rPrChange w:id="1380" w:author="shorny" w:date="2014-06-09T15:49:00Z">
              <w:rPr/>
            </w:rPrChange>
          </w:rPr>
          <w:t>,</w:t>
        </w:r>
      </w:ins>
    </w:p>
    <w:p w14:paraId="6EB874E0" w14:textId="77777777" w:rsidR="00A85691" w:rsidRPr="00A85691" w:rsidRDefault="00A85691">
      <w:pPr>
        <w:pStyle w:val="HTMLPreformatted"/>
        <w:divId w:val="1206136475"/>
        <w:rPr>
          <w:ins w:id="1381" w:author="shorny" w:date="2014-06-09T15:48:00Z"/>
          <w:sz w:val="18"/>
          <w:rPrChange w:id="1382" w:author="shorny" w:date="2014-06-09T15:49:00Z">
            <w:rPr>
              <w:ins w:id="1383" w:author="shorny" w:date="2014-06-09T15:48:00Z"/>
            </w:rPr>
          </w:rPrChange>
        </w:rPr>
      </w:pPr>
      <w:ins w:id="1384" w:author="shorny" w:date="2014-06-09T15:48:00Z">
        <w:r w:rsidRPr="00A85691">
          <w:rPr>
            <w:sz w:val="18"/>
            <w:rPrChange w:id="1385" w:author="shorny" w:date="2014-06-09T15:49:00Z">
              <w:rPr/>
            </w:rPrChange>
          </w:rPr>
          <w:t xml:space="preserve">  ProposalConfirmed </w:t>
        </w:r>
        <w:proofErr w:type="gramStart"/>
        <w:r w:rsidRPr="00A85691">
          <w:rPr>
            <w:sz w:val="18"/>
            <w:rPrChange w:id="1386" w:author="shorny" w:date="2014-06-09T15:49:00Z">
              <w:rPr/>
            </w:rPrChange>
          </w:rPr>
          <w:t>tinyint(</w:t>
        </w:r>
        <w:proofErr w:type="gramEnd"/>
        <w:r w:rsidRPr="00A85691">
          <w:rPr>
            <w:sz w:val="18"/>
            <w:rPrChange w:id="1387" w:author="shorny" w:date="2014-06-09T15:49:00Z">
              <w:rPr/>
            </w:rPrChange>
          </w:rPr>
          <w:t xml:space="preserve">1) </w:t>
        </w:r>
        <w:r w:rsidRPr="00A85691">
          <w:rPr>
            <w:rStyle w:val="keyword1"/>
            <w:sz w:val="18"/>
            <w:rPrChange w:id="1388" w:author="shorny" w:date="2014-06-09T15:49:00Z">
              <w:rPr>
                <w:rStyle w:val="keyword1"/>
              </w:rPr>
            </w:rPrChange>
          </w:rPr>
          <w:t>NOT</w:t>
        </w:r>
        <w:r w:rsidRPr="00A85691">
          <w:rPr>
            <w:sz w:val="18"/>
            <w:rPrChange w:id="1389" w:author="shorny" w:date="2014-06-09T15:49:00Z">
              <w:rPr/>
            </w:rPrChange>
          </w:rPr>
          <w:t xml:space="preserve"> </w:t>
        </w:r>
        <w:r w:rsidRPr="00A85691">
          <w:rPr>
            <w:rStyle w:val="keyword1"/>
            <w:sz w:val="18"/>
            <w:rPrChange w:id="1390" w:author="shorny" w:date="2014-06-09T15:49:00Z">
              <w:rPr>
                <w:rStyle w:val="keyword1"/>
              </w:rPr>
            </w:rPrChange>
          </w:rPr>
          <w:t>NULL</w:t>
        </w:r>
      </w:ins>
    </w:p>
    <w:p w14:paraId="3568A8FE" w14:textId="77777777" w:rsidR="00A85691" w:rsidRPr="00A85691" w:rsidRDefault="00A85691">
      <w:pPr>
        <w:pStyle w:val="HTMLPreformatted"/>
        <w:divId w:val="1206136475"/>
        <w:rPr>
          <w:ins w:id="1391" w:author="shorny" w:date="2014-06-09T15:48:00Z"/>
          <w:sz w:val="18"/>
          <w:rPrChange w:id="1392" w:author="shorny" w:date="2014-06-09T15:49:00Z">
            <w:rPr>
              <w:ins w:id="1393" w:author="shorny" w:date="2014-06-09T15:48:00Z"/>
            </w:rPr>
          </w:rPrChange>
        </w:rPr>
      </w:pPr>
      <w:ins w:id="1394" w:author="shorny" w:date="2014-06-09T15:48:00Z">
        <w:r w:rsidRPr="00A85691">
          <w:rPr>
            <w:sz w:val="18"/>
            <w:rPrChange w:id="1395" w:author="shorny" w:date="2014-06-09T15:49:00Z">
              <w:rPr/>
            </w:rPrChange>
          </w:rPr>
          <w:t xml:space="preserve">    </w:t>
        </w:r>
        <w:proofErr w:type="gramStart"/>
        <w:r w:rsidRPr="00A85691">
          <w:rPr>
            <w:sz w:val="18"/>
            <w:rPrChange w:id="1396" w:author="shorny" w:date="2014-06-09T15:49:00Z">
              <w:rPr/>
            </w:rPrChange>
          </w:rPr>
          <w:t>comment</w:t>
        </w:r>
        <w:proofErr w:type="gramEnd"/>
        <w:r w:rsidRPr="00A85691">
          <w:rPr>
            <w:sz w:val="18"/>
            <w:rPrChange w:id="1397" w:author="shorny" w:date="2014-06-09T15:49:00Z">
              <w:rPr/>
            </w:rPrChange>
          </w:rPr>
          <w:t xml:space="preserve"> </w:t>
        </w:r>
        <w:r w:rsidRPr="00A85691">
          <w:rPr>
            <w:rStyle w:val="string1"/>
            <w:sz w:val="18"/>
            <w:rPrChange w:id="1398" w:author="shorny" w:date="2014-06-09T15:49:00Z">
              <w:rPr>
                <w:rStyle w:val="string1"/>
              </w:rPr>
            </w:rPrChange>
          </w:rPr>
          <w:t>'The proposal is contains appropriate detail'</w:t>
        </w:r>
        <w:r w:rsidRPr="00A85691">
          <w:rPr>
            <w:sz w:val="18"/>
            <w:rPrChange w:id="1399" w:author="shorny" w:date="2014-06-09T15:49:00Z">
              <w:rPr/>
            </w:rPrChange>
          </w:rPr>
          <w:t>,</w:t>
        </w:r>
      </w:ins>
    </w:p>
    <w:p w14:paraId="0B27D63E" w14:textId="77777777" w:rsidR="00A85691" w:rsidRPr="00A85691" w:rsidRDefault="00A85691">
      <w:pPr>
        <w:pStyle w:val="HTMLPreformatted"/>
        <w:divId w:val="1206136475"/>
        <w:rPr>
          <w:ins w:id="1400" w:author="shorny" w:date="2014-06-09T15:48:00Z"/>
          <w:sz w:val="18"/>
          <w:rPrChange w:id="1401" w:author="shorny" w:date="2014-06-09T15:49:00Z">
            <w:rPr>
              <w:ins w:id="1402" w:author="shorny" w:date="2014-06-09T15:48:00Z"/>
            </w:rPr>
          </w:rPrChange>
        </w:rPr>
      </w:pPr>
      <w:ins w:id="1403" w:author="shorny" w:date="2014-06-09T15:48:00Z">
        <w:r w:rsidRPr="00A85691">
          <w:rPr>
            <w:sz w:val="18"/>
            <w:rPrChange w:id="1404" w:author="shorny" w:date="2014-06-09T15:49:00Z">
              <w:rPr/>
            </w:rPrChange>
          </w:rPr>
          <w:t xml:space="preserve">  HasResearchAreas </w:t>
        </w:r>
        <w:proofErr w:type="gramStart"/>
        <w:r w:rsidRPr="00A85691">
          <w:rPr>
            <w:sz w:val="18"/>
            <w:rPrChange w:id="1405" w:author="shorny" w:date="2014-06-09T15:49:00Z">
              <w:rPr/>
            </w:rPrChange>
          </w:rPr>
          <w:t>tinyint(</w:t>
        </w:r>
        <w:proofErr w:type="gramEnd"/>
        <w:r w:rsidRPr="00A85691">
          <w:rPr>
            <w:sz w:val="18"/>
            <w:rPrChange w:id="1406" w:author="shorny" w:date="2014-06-09T15:49:00Z">
              <w:rPr/>
            </w:rPrChange>
          </w:rPr>
          <w:t xml:space="preserve">1) </w:t>
        </w:r>
        <w:r w:rsidRPr="00A85691">
          <w:rPr>
            <w:rStyle w:val="keyword1"/>
            <w:sz w:val="18"/>
            <w:rPrChange w:id="1407" w:author="shorny" w:date="2014-06-09T15:49:00Z">
              <w:rPr>
                <w:rStyle w:val="keyword1"/>
              </w:rPr>
            </w:rPrChange>
          </w:rPr>
          <w:t>NOT</w:t>
        </w:r>
        <w:r w:rsidRPr="00A85691">
          <w:rPr>
            <w:sz w:val="18"/>
            <w:rPrChange w:id="1408" w:author="shorny" w:date="2014-06-09T15:49:00Z">
              <w:rPr/>
            </w:rPrChange>
          </w:rPr>
          <w:t xml:space="preserve"> </w:t>
        </w:r>
        <w:r w:rsidRPr="00A85691">
          <w:rPr>
            <w:rStyle w:val="keyword1"/>
            <w:sz w:val="18"/>
            <w:rPrChange w:id="1409" w:author="shorny" w:date="2014-06-09T15:49:00Z">
              <w:rPr>
                <w:rStyle w:val="keyword1"/>
              </w:rPr>
            </w:rPrChange>
          </w:rPr>
          <w:t>NULL</w:t>
        </w:r>
      </w:ins>
    </w:p>
    <w:p w14:paraId="1252C452" w14:textId="77777777" w:rsidR="00A85691" w:rsidRPr="00A85691" w:rsidRDefault="00A85691">
      <w:pPr>
        <w:pStyle w:val="HTMLPreformatted"/>
        <w:divId w:val="1206136475"/>
        <w:rPr>
          <w:ins w:id="1410" w:author="shorny" w:date="2014-06-09T15:48:00Z"/>
          <w:sz w:val="18"/>
          <w:rPrChange w:id="1411" w:author="shorny" w:date="2014-06-09T15:49:00Z">
            <w:rPr>
              <w:ins w:id="1412" w:author="shorny" w:date="2014-06-09T15:48:00Z"/>
            </w:rPr>
          </w:rPrChange>
        </w:rPr>
      </w:pPr>
      <w:ins w:id="1413" w:author="shorny" w:date="2014-06-09T15:48:00Z">
        <w:r w:rsidRPr="00A85691">
          <w:rPr>
            <w:sz w:val="18"/>
            <w:rPrChange w:id="1414" w:author="shorny" w:date="2014-06-09T15:49:00Z">
              <w:rPr/>
            </w:rPrChange>
          </w:rPr>
          <w:t xml:space="preserve">    </w:t>
        </w:r>
        <w:proofErr w:type="gramStart"/>
        <w:r w:rsidRPr="00A85691">
          <w:rPr>
            <w:sz w:val="18"/>
            <w:rPrChange w:id="1415" w:author="shorny" w:date="2014-06-09T15:49:00Z">
              <w:rPr/>
            </w:rPrChange>
          </w:rPr>
          <w:t>comment</w:t>
        </w:r>
        <w:proofErr w:type="gramEnd"/>
        <w:r w:rsidRPr="00A85691">
          <w:rPr>
            <w:sz w:val="18"/>
            <w:rPrChange w:id="1416" w:author="shorny" w:date="2014-06-09T15:49:00Z">
              <w:rPr/>
            </w:rPrChange>
          </w:rPr>
          <w:t xml:space="preserve"> </w:t>
        </w:r>
        <w:r w:rsidRPr="00A85691">
          <w:rPr>
            <w:rStyle w:val="string1"/>
            <w:sz w:val="18"/>
            <w:rPrChange w:id="1417" w:author="shorny" w:date="2014-06-09T15:49:00Z">
              <w:rPr>
                <w:rStyle w:val="string1"/>
              </w:rPr>
            </w:rPrChange>
          </w:rPr>
          <w:t>'Has nominated research areas relevant to the proposal'</w:t>
        </w:r>
        <w:r w:rsidRPr="00A85691">
          <w:rPr>
            <w:sz w:val="18"/>
            <w:rPrChange w:id="1418" w:author="shorny" w:date="2014-06-09T15:49:00Z">
              <w:rPr/>
            </w:rPrChange>
          </w:rPr>
          <w:t>,</w:t>
        </w:r>
      </w:ins>
    </w:p>
    <w:p w14:paraId="0C422F52" w14:textId="77777777" w:rsidR="00A85691" w:rsidRPr="00A85691" w:rsidRDefault="00A85691">
      <w:pPr>
        <w:pStyle w:val="HTMLPreformatted"/>
        <w:divId w:val="1206136475"/>
        <w:rPr>
          <w:ins w:id="1419" w:author="shorny" w:date="2014-06-09T15:48:00Z"/>
          <w:sz w:val="18"/>
          <w:rPrChange w:id="1420" w:author="shorny" w:date="2014-06-09T15:49:00Z">
            <w:rPr>
              <w:ins w:id="1421" w:author="shorny" w:date="2014-06-09T15:48:00Z"/>
            </w:rPr>
          </w:rPrChange>
        </w:rPr>
      </w:pPr>
      <w:ins w:id="1422" w:author="shorny" w:date="2014-06-09T15:48:00Z">
        <w:r w:rsidRPr="00A85691">
          <w:rPr>
            <w:sz w:val="18"/>
            <w:rPrChange w:id="1423" w:author="shorny" w:date="2014-06-09T15:49:00Z">
              <w:rPr/>
            </w:rPrChange>
          </w:rPr>
          <w:t xml:space="preserve">  HasPrimarySuper </w:t>
        </w:r>
        <w:proofErr w:type="gramStart"/>
        <w:r w:rsidRPr="00A85691">
          <w:rPr>
            <w:sz w:val="18"/>
            <w:rPrChange w:id="1424" w:author="shorny" w:date="2014-06-09T15:49:00Z">
              <w:rPr/>
            </w:rPrChange>
          </w:rPr>
          <w:t>tinyint(</w:t>
        </w:r>
        <w:proofErr w:type="gramEnd"/>
        <w:r w:rsidRPr="00A85691">
          <w:rPr>
            <w:sz w:val="18"/>
            <w:rPrChange w:id="1425" w:author="shorny" w:date="2014-06-09T15:49:00Z">
              <w:rPr/>
            </w:rPrChange>
          </w:rPr>
          <w:t xml:space="preserve">1) </w:t>
        </w:r>
        <w:r w:rsidRPr="00A85691">
          <w:rPr>
            <w:rStyle w:val="keyword1"/>
            <w:sz w:val="18"/>
            <w:rPrChange w:id="1426" w:author="shorny" w:date="2014-06-09T15:49:00Z">
              <w:rPr>
                <w:rStyle w:val="keyword1"/>
              </w:rPr>
            </w:rPrChange>
          </w:rPr>
          <w:t>NOT</w:t>
        </w:r>
        <w:r w:rsidRPr="00A85691">
          <w:rPr>
            <w:sz w:val="18"/>
            <w:rPrChange w:id="1427" w:author="shorny" w:date="2014-06-09T15:49:00Z">
              <w:rPr/>
            </w:rPrChange>
          </w:rPr>
          <w:t xml:space="preserve"> </w:t>
        </w:r>
        <w:r w:rsidRPr="00A85691">
          <w:rPr>
            <w:rStyle w:val="keyword1"/>
            <w:sz w:val="18"/>
            <w:rPrChange w:id="1428" w:author="shorny" w:date="2014-06-09T15:49:00Z">
              <w:rPr>
                <w:rStyle w:val="keyword1"/>
              </w:rPr>
            </w:rPrChange>
          </w:rPr>
          <w:t>NULL</w:t>
        </w:r>
      </w:ins>
    </w:p>
    <w:p w14:paraId="621E12BC" w14:textId="77777777" w:rsidR="00A85691" w:rsidRPr="00A85691" w:rsidRDefault="00A85691">
      <w:pPr>
        <w:pStyle w:val="HTMLPreformatted"/>
        <w:divId w:val="1206136475"/>
        <w:rPr>
          <w:ins w:id="1429" w:author="shorny" w:date="2014-06-09T15:48:00Z"/>
          <w:sz w:val="18"/>
          <w:rPrChange w:id="1430" w:author="shorny" w:date="2014-06-09T15:49:00Z">
            <w:rPr>
              <w:ins w:id="1431" w:author="shorny" w:date="2014-06-09T15:48:00Z"/>
            </w:rPr>
          </w:rPrChange>
        </w:rPr>
      </w:pPr>
      <w:ins w:id="1432" w:author="shorny" w:date="2014-06-09T15:48:00Z">
        <w:r w:rsidRPr="00A85691">
          <w:rPr>
            <w:sz w:val="18"/>
            <w:rPrChange w:id="1433" w:author="shorny" w:date="2014-06-09T15:49:00Z">
              <w:rPr/>
            </w:rPrChange>
          </w:rPr>
          <w:t xml:space="preserve">    </w:t>
        </w:r>
        <w:proofErr w:type="gramStart"/>
        <w:r w:rsidRPr="00A85691">
          <w:rPr>
            <w:sz w:val="18"/>
            <w:rPrChange w:id="1434" w:author="shorny" w:date="2014-06-09T15:49:00Z">
              <w:rPr/>
            </w:rPrChange>
          </w:rPr>
          <w:t>comment</w:t>
        </w:r>
        <w:proofErr w:type="gramEnd"/>
        <w:r w:rsidRPr="00A85691">
          <w:rPr>
            <w:sz w:val="18"/>
            <w:rPrChange w:id="1435" w:author="shorny" w:date="2014-06-09T15:49:00Z">
              <w:rPr/>
            </w:rPrChange>
          </w:rPr>
          <w:t xml:space="preserve"> </w:t>
        </w:r>
        <w:r w:rsidRPr="00A85691">
          <w:rPr>
            <w:rStyle w:val="string1"/>
            <w:sz w:val="18"/>
            <w:rPrChange w:id="1436" w:author="shorny" w:date="2014-06-09T15:49:00Z">
              <w:rPr>
                <w:rStyle w:val="string1"/>
              </w:rPr>
            </w:rPrChange>
          </w:rPr>
          <w:t>'Has the required number of supervisors'</w:t>
        </w:r>
        <w:r w:rsidRPr="00A85691">
          <w:rPr>
            <w:sz w:val="18"/>
            <w:rPrChange w:id="1437" w:author="shorny" w:date="2014-06-09T15:49:00Z">
              <w:rPr/>
            </w:rPrChange>
          </w:rPr>
          <w:t>,</w:t>
        </w:r>
      </w:ins>
    </w:p>
    <w:p w14:paraId="36C1AE1C" w14:textId="77777777" w:rsidR="00A85691" w:rsidRPr="00A85691" w:rsidRDefault="00A85691">
      <w:pPr>
        <w:pStyle w:val="HTMLPreformatted"/>
        <w:divId w:val="1206136475"/>
        <w:rPr>
          <w:ins w:id="1438" w:author="shorny" w:date="2014-06-09T15:48:00Z"/>
          <w:sz w:val="18"/>
          <w:rPrChange w:id="1439" w:author="shorny" w:date="2014-06-09T15:49:00Z">
            <w:rPr>
              <w:ins w:id="1440" w:author="shorny" w:date="2014-06-09T15:48:00Z"/>
            </w:rPr>
          </w:rPrChange>
        </w:rPr>
      </w:pPr>
      <w:ins w:id="1441" w:author="shorny" w:date="2014-06-09T15:48:00Z">
        <w:r w:rsidRPr="00A85691">
          <w:rPr>
            <w:sz w:val="18"/>
            <w:rPrChange w:id="1442" w:author="shorny" w:date="2014-06-09T15:49:00Z">
              <w:rPr/>
            </w:rPrChange>
          </w:rPr>
          <w:t xml:space="preserve">  PayMethConfirmed </w:t>
        </w:r>
        <w:proofErr w:type="gramStart"/>
        <w:r w:rsidRPr="00A85691">
          <w:rPr>
            <w:sz w:val="18"/>
            <w:rPrChange w:id="1443" w:author="shorny" w:date="2014-06-09T15:49:00Z">
              <w:rPr/>
            </w:rPrChange>
          </w:rPr>
          <w:t>tinyint(</w:t>
        </w:r>
        <w:proofErr w:type="gramEnd"/>
        <w:r w:rsidRPr="00A85691">
          <w:rPr>
            <w:sz w:val="18"/>
            <w:rPrChange w:id="1444" w:author="shorny" w:date="2014-06-09T15:49:00Z">
              <w:rPr/>
            </w:rPrChange>
          </w:rPr>
          <w:t xml:space="preserve">1) </w:t>
        </w:r>
        <w:r w:rsidRPr="00A85691">
          <w:rPr>
            <w:rStyle w:val="keyword1"/>
            <w:sz w:val="18"/>
            <w:rPrChange w:id="1445" w:author="shorny" w:date="2014-06-09T15:49:00Z">
              <w:rPr>
                <w:rStyle w:val="keyword1"/>
              </w:rPr>
            </w:rPrChange>
          </w:rPr>
          <w:t>NOT</w:t>
        </w:r>
        <w:r w:rsidRPr="00A85691">
          <w:rPr>
            <w:sz w:val="18"/>
            <w:rPrChange w:id="1446" w:author="shorny" w:date="2014-06-09T15:49:00Z">
              <w:rPr/>
            </w:rPrChange>
          </w:rPr>
          <w:t xml:space="preserve"> </w:t>
        </w:r>
        <w:r w:rsidRPr="00A85691">
          <w:rPr>
            <w:rStyle w:val="keyword1"/>
            <w:sz w:val="18"/>
            <w:rPrChange w:id="1447" w:author="shorny" w:date="2014-06-09T15:49:00Z">
              <w:rPr>
                <w:rStyle w:val="keyword1"/>
              </w:rPr>
            </w:rPrChange>
          </w:rPr>
          <w:t>NULL</w:t>
        </w:r>
      </w:ins>
    </w:p>
    <w:p w14:paraId="3F412CA8" w14:textId="77777777" w:rsidR="00A85691" w:rsidRPr="00A85691" w:rsidRDefault="00A85691">
      <w:pPr>
        <w:pStyle w:val="HTMLPreformatted"/>
        <w:divId w:val="1206136475"/>
        <w:rPr>
          <w:ins w:id="1448" w:author="shorny" w:date="2014-06-09T15:48:00Z"/>
          <w:sz w:val="18"/>
          <w:rPrChange w:id="1449" w:author="shorny" w:date="2014-06-09T15:49:00Z">
            <w:rPr>
              <w:ins w:id="1450" w:author="shorny" w:date="2014-06-09T15:48:00Z"/>
            </w:rPr>
          </w:rPrChange>
        </w:rPr>
      </w:pPr>
      <w:ins w:id="1451" w:author="shorny" w:date="2014-06-09T15:48:00Z">
        <w:r w:rsidRPr="00A85691">
          <w:rPr>
            <w:sz w:val="18"/>
            <w:rPrChange w:id="1452" w:author="shorny" w:date="2014-06-09T15:49:00Z">
              <w:rPr/>
            </w:rPrChange>
          </w:rPr>
          <w:t xml:space="preserve">    </w:t>
        </w:r>
        <w:proofErr w:type="gramStart"/>
        <w:r w:rsidRPr="00A85691">
          <w:rPr>
            <w:sz w:val="18"/>
            <w:rPrChange w:id="1453" w:author="shorny" w:date="2014-06-09T15:49:00Z">
              <w:rPr/>
            </w:rPrChange>
          </w:rPr>
          <w:t>comment</w:t>
        </w:r>
        <w:proofErr w:type="gramEnd"/>
        <w:r w:rsidRPr="00A85691">
          <w:rPr>
            <w:sz w:val="18"/>
            <w:rPrChange w:id="1454" w:author="shorny" w:date="2014-06-09T15:49:00Z">
              <w:rPr/>
            </w:rPrChange>
          </w:rPr>
          <w:t xml:space="preserve"> </w:t>
        </w:r>
        <w:r w:rsidRPr="00A85691">
          <w:rPr>
            <w:rStyle w:val="string1"/>
            <w:sz w:val="18"/>
            <w:rPrChange w:id="1455" w:author="shorny" w:date="2014-06-09T15:49:00Z">
              <w:rPr>
                <w:rStyle w:val="string1"/>
              </w:rPr>
            </w:rPrChange>
          </w:rPr>
          <w:t>'The payment method is backed by an official document'</w:t>
        </w:r>
        <w:r w:rsidRPr="00A85691">
          <w:rPr>
            <w:sz w:val="18"/>
            <w:rPrChange w:id="1456" w:author="shorny" w:date="2014-06-09T15:49:00Z">
              <w:rPr/>
            </w:rPrChange>
          </w:rPr>
          <w:t>,</w:t>
        </w:r>
      </w:ins>
    </w:p>
    <w:p w14:paraId="425B039F" w14:textId="77777777" w:rsidR="00A85691" w:rsidRPr="00A85691" w:rsidRDefault="00A85691">
      <w:pPr>
        <w:pStyle w:val="HTMLPreformatted"/>
        <w:divId w:val="1206136475"/>
        <w:rPr>
          <w:ins w:id="1457" w:author="shorny" w:date="2014-06-09T15:48:00Z"/>
          <w:sz w:val="18"/>
          <w:rPrChange w:id="1458" w:author="shorny" w:date="2014-06-09T15:49:00Z">
            <w:rPr>
              <w:ins w:id="1459" w:author="shorny" w:date="2014-06-09T15:48:00Z"/>
            </w:rPr>
          </w:rPrChange>
        </w:rPr>
      </w:pPr>
      <w:ins w:id="1460" w:author="shorny" w:date="2014-06-09T15:48:00Z">
        <w:r w:rsidRPr="00A85691">
          <w:rPr>
            <w:sz w:val="18"/>
            <w:rPrChange w:id="1461" w:author="shorny" w:date="2014-06-09T15:49:00Z">
              <w:rPr/>
            </w:rPrChange>
          </w:rPr>
          <w:t xml:space="preserve">  EngProfConfirmed </w:t>
        </w:r>
        <w:proofErr w:type="gramStart"/>
        <w:r w:rsidRPr="00A85691">
          <w:rPr>
            <w:sz w:val="18"/>
            <w:rPrChange w:id="1462" w:author="shorny" w:date="2014-06-09T15:49:00Z">
              <w:rPr/>
            </w:rPrChange>
          </w:rPr>
          <w:t>tinyint(</w:t>
        </w:r>
        <w:proofErr w:type="gramEnd"/>
        <w:r w:rsidRPr="00A85691">
          <w:rPr>
            <w:sz w:val="18"/>
            <w:rPrChange w:id="1463" w:author="shorny" w:date="2014-06-09T15:49:00Z">
              <w:rPr/>
            </w:rPrChange>
          </w:rPr>
          <w:t xml:space="preserve">1) </w:t>
        </w:r>
        <w:r w:rsidRPr="00A85691">
          <w:rPr>
            <w:rStyle w:val="keyword1"/>
            <w:sz w:val="18"/>
            <w:rPrChange w:id="1464" w:author="shorny" w:date="2014-06-09T15:49:00Z">
              <w:rPr>
                <w:rStyle w:val="keyword1"/>
              </w:rPr>
            </w:rPrChange>
          </w:rPr>
          <w:t>NOT</w:t>
        </w:r>
        <w:r w:rsidRPr="00A85691">
          <w:rPr>
            <w:sz w:val="18"/>
            <w:rPrChange w:id="1465" w:author="shorny" w:date="2014-06-09T15:49:00Z">
              <w:rPr/>
            </w:rPrChange>
          </w:rPr>
          <w:t xml:space="preserve"> </w:t>
        </w:r>
        <w:r w:rsidRPr="00A85691">
          <w:rPr>
            <w:rStyle w:val="keyword1"/>
            <w:sz w:val="18"/>
            <w:rPrChange w:id="1466" w:author="shorny" w:date="2014-06-09T15:49:00Z">
              <w:rPr>
                <w:rStyle w:val="keyword1"/>
              </w:rPr>
            </w:rPrChange>
          </w:rPr>
          <w:t>NULL</w:t>
        </w:r>
      </w:ins>
    </w:p>
    <w:p w14:paraId="38A6B564" w14:textId="77777777" w:rsidR="00A85691" w:rsidRPr="00A85691" w:rsidRDefault="00A85691">
      <w:pPr>
        <w:pStyle w:val="HTMLPreformatted"/>
        <w:divId w:val="1206136475"/>
        <w:rPr>
          <w:ins w:id="1467" w:author="shorny" w:date="2014-06-09T15:48:00Z"/>
          <w:sz w:val="18"/>
          <w:rPrChange w:id="1468" w:author="shorny" w:date="2014-06-09T15:49:00Z">
            <w:rPr>
              <w:ins w:id="1469" w:author="shorny" w:date="2014-06-09T15:48:00Z"/>
            </w:rPr>
          </w:rPrChange>
        </w:rPr>
      </w:pPr>
      <w:ins w:id="1470" w:author="shorny" w:date="2014-06-09T15:48:00Z">
        <w:r w:rsidRPr="00A85691">
          <w:rPr>
            <w:sz w:val="18"/>
            <w:rPrChange w:id="1471" w:author="shorny" w:date="2014-06-09T15:49:00Z">
              <w:rPr/>
            </w:rPrChange>
          </w:rPr>
          <w:t xml:space="preserve">    </w:t>
        </w:r>
        <w:proofErr w:type="gramStart"/>
        <w:r w:rsidRPr="00A85691">
          <w:rPr>
            <w:sz w:val="18"/>
            <w:rPrChange w:id="1472" w:author="shorny" w:date="2014-06-09T15:49:00Z">
              <w:rPr/>
            </w:rPrChange>
          </w:rPr>
          <w:t>comment</w:t>
        </w:r>
        <w:proofErr w:type="gramEnd"/>
        <w:r w:rsidRPr="00A85691">
          <w:rPr>
            <w:sz w:val="18"/>
            <w:rPrChange w:id="1473" w:author="shorny" w:date="2014-06-09T15:49:00Z">
              <w:rPr/>
            </w:rPrChange>
          </w:rPr>
          <w:t xml:space="preserve"> </w:t>
        </w:r>
        <w:r w:rsidRPr="00A85691">
          <w:rPr>
            <w:rStyle w:val="string1"/>
            <w:sz w:val="18"/>
            <w:rPrChange w:id="1474" w:author="shorny" w:date="2014-06-09T15:49:00Z">
              <w:rPr>
                <w:rStyle w:val="string1"/>
              </w:rPr>
            </w:rPrChange>
          </w:rPr>
          <w:t>'The applicant has some level of English literacy'</w:t>
        </w:r>
        <w:r w:rsidRPr="00A85691">
          <w:rPr>
            <w:sz w:val="18"/>
            <w:rPrChange w:id="1475" w:author="shorny" w:date="2014-06-09T15:49:00Z">
              <w:rPr/>
            </w:rPrChange>
          </w:rPr>
          <w:t>,</w:t>
        </w:r>
      </w:ins>
    </w:p>
    <w:p w14:paraId="6E8993DE" w14:textId="77777777" w:rsidR="00A85691" w:rsidRPr="00A85691" w:rsidRDefault="00A85691">
      <w:pPr>
        <w:pStyle w:val="HTMLPreformatted"/>
        <w:divId w:val="1206136475"/>
        <w:rPr>
          <w:ins w:id="1476" w:author="shorny" w:date="2014-06-09T15:48:00Z"/>
          <w:sz w:val="18"/>
          <w:rPrChange w:id="1477" w:author="shorny" w:date="2014-06-09T15:49:00Z">
            <w:rPr>
              <w:ins w:id="1478" w:author="shorny" w:date="2014-06-09T15:48:00Z"/>
            </w:rPr>
          </w:rPrChange>
        </w:rPr>
      </w:pPr>
      <w:ins w:id="1479" w:author="shorny" w:date="2014-06-09T15:48:00Z">
        <w:r w:rsidRPr="00A85691">
          <w:rPr>
            <w:sz w:val="18"/>
            <w:rPrChange w:id="1480" w:author="shorny" w:date="2014-06-09T15:49:00Z">
              <w:rPr/>
            </w:rPrChange>
          </w:rPr>
          <w:t xml:space="preserve">  RefereesConfirmed </w:t>
        </w:r>
        <w:proofErr w:type="gramStart"/>
        <w:r w:rsidRPr="00A85691">
          <w:rPr>
            <w:sz w:val="18"/>
            <w:rPrChange w:id="1481" w:author="shorny" w:date="2014-06-09T15:49:00Z">
              <w:rPr/>
            </w:rPrChange>
          </w:rPr>
          <w:t>tinyint(</w:t>
        </w:r>
        <w:proofErr w:type="gramEnd"/>
        <w:r w:rsidRPr="00A85691">
          <w:rPr>
            <w:sz w:val="18"/>
            <w:rPrChange w:id="1482" w:author="shorny" w:date="2014-06-09T15:49:00Z">
              <w:rPr/>
            </w:rPrChange>
          </w:rPr>
          <w:t xml:space="preserve">1) </w:t>
        </w:r>
        <w:r w:rsidRPr="00A85691">
          <w:rPr>
            <w:rStyle w:val="keyword1"/>
            <w:sz w:val="18"/>
            <w:rPrChange w:id="1483" w:author="shorny" w:date="2014-06-09T15:49:00Z">
              <w:rPr>
                <w:rStyle w:val="keyword1"/>
              </w:rPr>
            </w:rPrChange>
          </w:rPr>
          <w:t>NOT</w:t>
        </w:r>
        <w:r w:rsidRPr="00A85691">
          <w:rPr>
            <w:sz w:val="18"/>
            <w:rPrChange w:id="1484" w:author="shorny" w:date="2014-06-09T15:49:00Z">
              <w:rPr/>
            </w:rPrChange>
          </w:rPr>
          <w:t xml:space="preserve"> </w:t>
        </w:r>
        <w:r w:rsidRPr="00A85691">
          <w:rPr>
            <w:rStyle w:val="keyword1"/>
            <w:sz w:val="18"/>
            <w:rPrChange w:id="1485" w:author="shorny" w:date="2014-06-09T15:49:00Z">
              <w:rPr>
                <w:rStyle w:val="keyword1"/>
              </w:rPr>
            </w:rPrChange>
          </w:rPr>
          <w:t>NULL</w:t>
        </w:r>
      </w:ins>
    </w:p>
    <w:p w14:paraId="2EFAA3FC" w14:textId="77777777" w:rsidR="00A85691" w:rsidRPr="00A85691" w:rsidRDefault="00A85691">
      <w:pPr>
        <w:pStyle w:val="HTMLPreformatted"/>
        <w:divId w:val="1206136475"/>
        <w:rPr>
          <w:ins w:id="1486" w:author="shorny" w:date="2014-06-09T15:48:00Z"/>
          <w:sz w:val="18"/>
          <w:rPrChange w:id="1487" w:author="shorny" w:date="2014-06-09T15:49:00Z">
            <w:rPr>
              <w:ins w:id="1488" w:author="shorny" w:date="2014-06-09T15:48:00Z"/>
            </w:rPr>
          </w:rPrChange>
        </w:rPr>
      </w:pPr>
      <w:ins w:id="1489" w:author="shorny" w:date="2014-06-09T15:48:00Z">
        <w:r w:rsidRPr="00A85691">
          <w:rPr>
            <w:sz w:val="18"/>
            <w:rPrChange w:id="1490" w:author="shorny" w:date="2014-06-09T15:49:00Z">
              <w:rPr/>
            </w:rPrChange>
          </w:rPr>
          <w:t xml:space="preserve">    </w:t>
        </w:r>
        <w:proofErr w:type="gramStart"/>
        <w:r w:rsidRPr="00A85691">
          <w:rPr>
            <w:sz w:val="18"/>
            <w:rPrChange w:id="1491" w:author="shorny" w:date="2014-06-09T15:49:00Z">
              <w:rPr/>
            </w:rPrChange>
          </w:rPr>
          <w:t>comment</w:t>
        </w:r>
        <w:proofErr w:type="gramEnd"/>
        <w:r w:rsidRPr="00A85691">
          <w:rPr>
            <w:sz w:val="18"/>
            <w:rPrChange w:id="1492" w:author="shorny" w:date="2014-06-09T15:49:00Z">
              <w:rPr/>
            </w:rPrChange>
          </w:rPr>
          <w:t xml:space="preserve"> </w:t>
        </w:r>
        <w:r w:rsidRPr="00A85691">
          <w:rPr>
            <w:rStyle w:val="string1"/>
            <w:sz w:val="18"/>
            <w:rPrChange w:id="1493" w:author="shorny" w:date="2014-06-09T15:49:00Z">
              <w:rPr>
                <w:rStyle w:val="string1"/>
              </w:rPr>
            </w:rPrChange>
          </w:rPr>
          <w:t>'The referees details appear to be correct'</w:t>
        </w:r>
        <w:r w:rsidRPr="00A85691">
          <w:rPr>
            <w:sz w:val="18"/>
            <w:rPrChange w:id="1494" w:author="shorny" w:date="2014-06-09T15:49:00Z">
              <w:rPr/>
            </w:rPrChange>
          </w:rPr>
          <w:t>,</w:t>
        </w:r>
      </w:ins>
    </w:p>
    <w:p w14:paraId="6071C972" w14:textId="77777777" w:rsidR="00A85691" w:rsidRPr="00A85691" w:rsidRDefault="00A85691">
      <w:pPr>
        <w:pStyle w:val="HTMLPreformatted"/>
        <w:divId w:val="1206136475"/>
        <w:rPr>
          <w:ins w:id="1495" w:author="shorny" w:date="2014-06-09T15:48:00Z"/>
          <w:sz w:val="18"/>
          <w:rPrChange w:id="1496" w:author="shorny" w:date="2014-06-09T15:49:00Z">
            <w:rPr>
              <w:ins w:id="1497" w:author="shorny" w:date="2014-06-09T15:48:00Z"/>
            </w:rPr>
          </w:rPrChange>
        </w:rPr>
      </w:pPr>
      <w:ins w:id="1498" w:author="shorny" w:date="2014-06-09T15:48:00Z">
        <w:r w:rsidRPr="00A85691">
          <w:rPr>
            <w:sz w:val="18"/>
            <w:rPrChange w:id="1499" w:author="shorny" w:date="2014-06-09T15:49:00Z">
              <w:rPr/>
            </w:rPrChange>
          </w:rPr>
          <w:t xml:space="preserve">  RequireMoreInfo </w:t>
        </w:r>
        <w:proofErr w:type="gramStart"/>
        <w:r w:rsidRPr="00A85691">
          <w:rPr>
            <w:sz w:val="18"/>
            <w:rPrChange w:id="1500" w:author="shorny" w:date="2014-06-09T15:49:00Z">
              <w:rPr/>
            </w:rPrChange>
          </w:rPr>
          <w:t>tinyint(</w:t>
        </w:r>
        <w:proofErr w:type="gramEnd"/>
        <w:r w:rsidRPr="00A85691">
          <w:rPr>
            <w:sz w:val="18"/>
            <w:rPrChange w:id="1501" w:author="shorny" w:date="2014-06-09T15:49:00Z">
              <w:rPr/>
            </w:rPrChange>
          </w:rPr>
          <w:t>1),</w:t>
        </w:r>
      </w:ins>
    </w:p>
    <w:p w14:paraId="0849FE86" w14:textId="77777777" w:rsidR="00A85691" w:rsidRPr="00A85691" w:rsidRDefault="00A85691">
      <w:pPr>
        <w:pStyle w:val="HTMLPreformatted"/>
        <w:divId w:val="1206136475"/>
        <w:rPr>
          <w:ins w:id="1502" w:author="shorny" w:date="2014-06-09T15:48:00Z"/>
          <w:sz w:val="18"/>
          <w:rPrChange w:id="1503" w:author="shorny" w:date="2014-06-09T15:49:00Z">
            <w:rPr>
              <w:ins w:id="1504" w:author="shorny" w:date="2014-06-09T15:48:00Z"/>
            </w:rPr>
          </w:rPrChange>
        </w:rPr>
      </w:pPr>
      <w:ins w:id="1505" w:author="shorny" w:date="2014-06-09T15:48:00Z">
        <w:r w:rsidRPr="00A85691">
          <w:rPr>
            <w:sz w:val="18"/>
            <w:rPrChange w:id="1506" w:author="shorny" w:date="2014-06-09T15:49:00Z">
              <w:rPr/>
            </w:rPrChange>
          </w:rPr>
          <w:t xml:space="preserve">  ProposedStartDate </w:t>
        </w:r>
        <w:r w:rsidRPr="00A85691">
          <w:rPr>
            <w:rStyle w:val="type1"/>
            <w:sz w:val="18"/>
            <w:rPrChange w:id="1507" w:author="shorny" w:date="2014-06-09T15:49:00Z">
              <w:rPr>
                <w:rStyle w:val="type1"/>
              </w:rPr>
            </w:rPrChange>
          </w:rPr>
          <w:t>date</w:t>
        </w:r>
      </w:ins>
    </w:p>
    <w:p w14:paraId="19B60192" w14:textId="77777777" w:rsidR="00A85691" w:rsidRPr="00A85691" w:rsidRDefault="00A85691">
      <w:pPr>
        <w:pStyle w:val="HTMLPreformatted"/>
        <w:divId w:val="1206136475"/>
        <w:rPr>
          <w:ins w:id="1508" w:author="shorny" w:date="2014-06-09T15:48:00Z"/>
          <w:sz w:val="18"/>
          <w:rPrChange w:id="1509" w:author="shorny" w:date="2014-06-09T15:49:00Z">
            <w:rPr>
              <w:ins w:id="1510" w:author="shorny" w:date="2014-06-09T15:48:00Z"/>
            </w:rPr>
          </w:rPrChange>
        </w:rPr>
      </w:pPr>
      <w:ins w:id="1511" w:author="shorny" w:date="2014-06-09T15:48:00Z">
        <w:r w:rsidRPr="00A85691">
          <w:rPr>
            <w:sz w:val="18"/>
            <w:rPrChange w:id="1512" w:author="shorny" w:date="2014-06-09T15:49:00Z">
              <w:rPr/>
            </w:rPrChange>
          </w:rPr>
          <w:t xml:space="preserve">    </w:t>
        </w:r>
        <w:proofErr w:type="gramStart"/>
        <w:r w:rsidRPr="00A85691">
          <w:rPr>
            <w:sz w:val="18"/>
            <w:rPrChange w:id="1513" w:author="shorny" w:date="2014-06-09T15:49:00Z">
              <w:rPr/>
            </w:rPrChange>
          </w:rPr>
          <w:t>comment</w:t>
        </w:r>
        <w:proofErr w:type="gramEnd"/>
        <w:r w:rsidRPr="00A85691">
          <w:rPr>
            <w:sz w:val="18"/>
            <w:rPrChange w:id="1514" w:author="shorny" w:date="2014-06-09T15:49:00Z">
              <w:rPr/>
            </w:rPrChange>
          </w:rPr>
          <w:t xml:space="preserve"> </w:t>
        </w:r>
        <w:r w:rsidRPr="00A85691">
          <w:rPr>
            <w:rStyle w:val="string1"/>
            <w:sz w:val="18"/>
            <w:rPrChange w:id="1515" w:author="shorny" w:date="2014-06-09T15:49:00Z">
              <w:rPr>
                <w:rStyle w:val="string1"/>
              </w:rPr>
            </w:rPrChange>
          </w:rPr>
          <w:t>'The date the applicant prefers to start the RHD (Entered as 1/1/## for S1 and 1/7/## for S2)'</w:t>
        </w:r>
        <w:r w:rsidRPr="00A85691">
          <w:rPr>
            <w:sz w:val="18"/>
            <w:rPrChange w:id="1516" w:author="shorny" w:date="2014-06-09T15:49:00Z">
              <w:rPr/>
            </w:rPrChange>
          </w:rPr>
          <w:t>,</w:t>
        </w:r>
      </w:ins>
    </w:p>
    <w:p w14:paraId="7666FBED" w14:textId="77777777" w:rsidR="00A85691" w:rsidRPr="00A85691" w:rsidRDefault="00A85691">
      <w:pPr>
        <w:pStyle w:val="HTMLPreformatted"/>
        <w:divId w:val="1206136475"/>
        <w:rPr>
          <w:ins w:id="1517" w:author="shorny" w:date="2014-06-09T15:48:00Z"/>
          <w:sz w:val="18"/>
          <w:rPrChange w:id="1518" w:author="shorny" w:date="2014-06-09T15:49:00Z">
            <w:rPr>
              <w:ins w:id="1519" w:author="shorny" w:date="2014-06-09T15:48:00Z"/>
            </w:rPr>
          </w:rPrChange>
        </w:rPr>
      </w:pPr>
      <w:ins w:id="1520" w:author="shorny" w:date="2014-06-09T15:48:00Z">
        <w:r w:rsidRPr="00A85691">
          <w:rPr>
            <w:sz w:val="18"/>
            <w:rPrChange w:id="1521" w:author="shorny" w:date="2014-06-09T15:49:00Z">
              <w:rPr/>
            </w:rPrChange>
          </w:rPr>
          <w:t xml:space="preserve">  ProposalSummary </w:t>
        </w:r>
        <w:proofErr w:type="gramStart"/>
        <w:r w:rsidRPr="00A85691">
          <w:rPr>
            <w:rStyle w:val="type1"/>
            <w:sz w:val="18"/>
            <w:rPrChange w:id="1522" w:author="shorny" w:date="2014-06-09T15:49:00Z">
              <w:rPr>
                <w:rStyle w:val="type1"/>
              </w:rPr>
            </w:rPrChange>
          </w:rPr>
          <w:t>varchar</w:t>
        </w:r>
        <w:r w:rsidRPr="00A85691">
          <w:rPr>
            <w:sz w:val="18"/>
            <w:rPrChange w:id="1523" w:author="shorny" w:date="2014-06-09T15:49:00Z">
              <w:rPr/>
            </w:rPrChange>
          </w:rPr>
          <w:t>(</w:t>
        </w:r>
        <w:proofErr w:type="gramEnd"/>
        <w:r w:rsidRPr="00A85691">
          <w:rPr>
            <w:sz w:val="18"/>
            <w:rPrChange w:id="1524" w:author="shorny" w:date="2014-06-09T15:49:00Z">
              <w:rPr/>
            </w:rPrChange>
          </w:rPr>
          <w:t>2000)</w:t>
        </w:r>
      </w:ins>
    </w:p>
    <w:p w14:paraId="67DBB4A6" w14:textId="77777777" w:rsidR="00A85691" w:rsidRPr="00A85691" w:rsidRDefault="00A85691">
      <w:pPr>
        <w:pStyle w:val="HTMLPreformatted"/>
        <w:divId w:val="1206136475"/>
        <w:rPr>
          <w:ins w:id="1525" w:author="shorny" w:date="2014-06-09T15:48:00Z"/>
          <w:sz w:val="18"/>
          <w:rPrChange w:id="1526" w:author="shorny" w:date="2014-06-09T15:49:00Z">
            <w:rPr>
              <w:ins w:id="1527" w:author="shorny" w:date="2014-06-09T15:48:00Z"/>
            </w:rPr>
          </w:rPrChange>
        </w:rPr>
      </w:pPr>
      <w:ins w:id="1528" w:author="shorny" w:date="2014-06-09T15:48:00Z">
        <w:r w:rsidRPr="00A85691">
          <w:rPr>
            <w:sz w:val="18"/>
            <w:rPrChange w:id="1529" w:author="shorny" w:date="2014-06-09T15:49:00Z">
              <w:rPr/>
            </w:rPrChange>
          </w:rPr>
          <w:t xml:space="preserve">    </w:t>
        </w:r>
        <w:proofErr w:type="gramStart"/>
        <w:r w:rsidRPr="00A85691">
          <w:rPr>
            <w:sz w:val="18"/>
            <w:rPrChange w:id="1530" w:author="shorny" w:date="2014-06-09T15:49:00Z">
              <w:rPr/>
            </w:rPrChange>
          </w:rPr>
          <w:t>comment</w:t>
        </w:r>
        <w:proofErr w:type="gramEnd"/>
        <w:r w:rsidRPr="00A85691">
          <w:rPr>
            <w:sz w:val="18"/>
            <w:rPrChange w:id="1531" w:author="shorny" w:date="2014-06-09T15:49:00Z">
              <w:rPr/>
            </w:rPrChange>
          </w:rPr>
          <w:t xml:space="preserve"> </w:t>
        </w:r>
        <w:r w:rsidRPr="00A85691">
          <w:rPr>
            <w:rStyle w:val="string1"/>
            <w:sz w:val="18"/>
            <w:rPrChange w:id="1532" w:author="shorny" w:date="2014-06-09T15:49:00Z">
              <w:rPr>
                <w:rStyle w:val="string1"/>
              </w:rPr>
            </w:rPrChange>
          </w:rPr>
          <w:t>'What the proposal is about'</w:t>
        </w:r>
        <w:r w:rsidRPr="00A85691">
          <w:rPr>
            <w:sz w:val="18"/>
            <w:rPrChange w:id="1533" w:author="shorny" w:date="2014-06-09T15:49:00Z">
              <w:rPr/>
            </w:rPrChange>
          </w:rPr>
          <w:t>,</w:t>
        </w:r>
      </w:ins>
    </w:p>
    <w:p w14:paraId="72AE2064" w14:textId="77777777" w:rsidR="00A85691" w:rsidRPr="00A85691" w:rsidRDefault="00A85691">
      <w:pPr>
        <w:pStyle w:val="HTMLPreformatted"/>
        <w:divId w:val="1206136475"/>
        <w:rPr>
          <w:ins w:id="1534" w:author="shorny" w:date="2014-06-09T15:48:00Z"/>
          <w:sz w:val="18"/>
          <w:rPrChange w:id="1535" w:author="shorny" w:date="2014-06-09T15:49:00Z">
            <w:rPr>
              <w:ins w:id="1536" w:author="shorny" w:date="2014-06-09T15:48:00Z"/>
            </w:rPr>
          </w:rPrChange>
        </w:rPr>
      </w:pPr>
      <w:ins w:id="1537" w:author="shorny" w:date="2014-06-09T15:48:00Z">
        <w:r w:rsidRPr="00A85691">
          <w:rPr>
            <w:sz w:val="18"/>
            <w:rPrChange w:id="1538" w:author="shorny" w:date="2014-06-09T15:49:00Z">
              <w:rPr/>
            </w:rPrChange>
          </w:rPr>
          <w:t xml:space="preserve">  </w:t>
        </w:r>
        <w:proofErr w:type="gramStart"/>
        <w:r w:rsidRPr="00A85691">
          <w:rPr>
            <w:sz w:val="18"/>
            <w:rPrChange w:id="1539" w:author="shorny" w:date="2014-06-09T15:49:00Z">
              <w:rPr/>
            </w:rPrChange>
          </w:rPr>
          <w:t>flindersCampus</w:t>
        </w:r>
        <w:proofErr w:type="gramEnd"/>
        <w:r w:rsidRPr="00A85691">
          <w:rPr>
            <w:sz w:val="18"/>
            <w:rPrChange w:id="1540" w:author="shorny" w:date="2014-06-09T15:49:00Z">
              <w:rPr/>
            </w:rPrChange>
          </w:rPr>
          <w:t xml:space="preserve"> tinyint(1)</w:t>
        </w:r>
      </w:ins>
    </w:p>
    <w:p w14:paraId="1D1D7F3C" w14:textId="77777777" w:rsidR="00A85691" w:rsidRPr="00A85691" w:rsidRDefault="00A85691">
      <w:pPr>
        <w:pStyle w:val="HTMLPreformatted"/>
        <w:divId w:val="1206136475"/>
        <w:rPr>
          <w:ins w:id="1541" w:author="shorny" w:date="2014-06-09T15:48:00Z"/>
          <w:sz w:val="18"/>
          <w:rPrChange w:id="1542" w:author="shorny" w:date="2014-06-09T15:49:00Z">
            <w:rPr>
              <w:ins w:id="1543" w:author="shorny" w:date="2014-06-09T15:48:00Z"/>
            </w:rPr>
          </w:rPrChange>
        </w:rPr>
      </w:pPr>
      <w:ins w:id="1544" w:author="shorny" w:date="2014-06-09T15:48:00Z">
        <w:r w:rsidRPr="00A85691">
          <w:rPr>
            <w:sz w:val="18"/>
            <w:rPrChange w:id="1545" w:author="shorny" w:date="2014-06-09T15:49:00Z">
              <w:rPr/>
            </w:rPrChange>
          </w:rPr>
          <w:t xml:space="preserve">    </w:t>
        </w:r>
        <w:proofErr w:type="gramStart"/>
        <w:r w:rsidRPr="00A85691">
          <w:rPr>
            <w:sz w:val="18"/>
            <w:rPrChange w:id="1546" w:author="shorny" w:date="2014-06-09T15:49:00Z">
              <w:rPr/>
            </w:rPrChange>
          </w:rPr>
          <w:t>comment</w:t>
        </w:r>
        <w:proofErr w:type="gramEnd"/>
        <w:r w:rsidRPr="00A85691">
          <w:rPr>
            <w:sz w:val="18"/>
            <w:rPrChange w:id="1547" w:author="shorny" w:date="2014-06-09T15:49:00Z">
              <w:rPr/>
            </w:rPrChange>
          </w:rPr>
          <w:t xml:space="preserve"> </w:t>
        </w:r>
        <w:r w:rsidRPr="00A85691">
          <w:rPr>
            <w:rStyle w:val="string1"/>
            <w:sz w:val="18"/>
            <w:rPrChange w:id="1548" w:author="shorny" w:date="2014-06-09T15:49:00Z">
              <w:rPr>
                <w:rStyle w:val="string1"/>
              </w:rPr>
            </w:rPrChange>
          </w:rPr>
          <w:t>'the applicant wants to complete the degree a main campus'</w:t>
        </w:r>
        <w:r w:rsidRPr="00A85691">
          <w:rPr>
            <w:sz w:val="18"/>
            <w:rPrChange w:id="1549" w:author="shorny" w:date="2014-06-09T15:49:00Z">
              <w:rPr/>
            </w:rPrChange>
          </w:rPr>
          <w:t>,</w:t>
        </w:r>
      </w:ins>
    </w:p>
    <w:p w14:paraId="0FA6F1A6" w14:textId="77777777" w:rsidR="00A85691" w:rsidRPr="00A85691" w:rsidRDefault="00A85691">
      <w:pPr>
        <w:pStyle w:val="HTMLPreformatted"/>
        <w:divId w:val="1206136475"/>
        <w:rPr>
          <w:ins w:id="1550" w:author="shorny" w:date="2014-06-09T15:48:00Z"/>
          <w:sz w:val="18"/>
          <w:rPrChange w:id="1551" w:author="shorny" w:date="2014-06-09T15:49:00Z">
            <w:rPr>
              <w:ins w:id="1552" w:author="shorny" w:date="2014-06-09T15:48:00Z"/>
            </w:rPr>
          </w:rPrChange>
        </w:rPr>
      </w:pPr>
      <w:ins w:id="1553" w:author="shorny" w:date="2014-06-09T15:48:00Z">
        <w:r w:rsidRPr="00A85691">
          <w:rPr>
            <w:sz w:val="18"/>
            <w:rPrChange w:id="1554" w:author="shorny" w:date="2014-06-09T15:49:00Z">
              <w:rPr/>
            </w:rPrChange>
          </w:rPr>
          <w:t xml:space="preserve">  </w:t>
        </w:r>
        <w:proofErr w:type="gramStart"/>
        <w:r w:rsidRPr="00A85691">
          <w:rPr>
            <w:sz w:val="18"/>
            <w:rPrChange w:id="1555" w:author="shorny" w:date="2014-06-09T15:49:00Z">
              <w:rPr/>
            </w:rPrChange>
          </w:rPr>
          <w:t>fullTime</w:t>
        </w:r>
        <w:proofErr w:type="gramEnd"/>
        <w:r w:rsidRPr="00A85691">
          <w:rPr>
            <w:sz w:val="18"/>
            <w:rPrChange w:id="1556" w:author="shorny" w:date="2014-06-09T15:49:00Z">
              <w:rPr/>
            </w:rPrChange>
          </w:rPr>
          <w:t xml:space="preserve"> tinyint(1) comment </w:t>
        </w:r>
        <w:r w:rsidRPr="00A85691">
          <w:rPr>
            <w:rStyle w:val="string1"/>
            <w:sz w:val="18"/>
            <w:rPrChange w:id="1557" w:author="shorny" w:date="2014-06-09T15:49:00Z">
              <w:rPr>
                <w:rStyle w:val="string1"/>
              </w:rPr>
            </w:rPrChange>
          </w:rPr>
          <w:t>'the applicant wants to undergo the degree full time'</w:t>
        </w:r>
        <w:r w:rsidRPr="00A85691">
          <w:rPr>
            <w:sz w:val="18"/>
            <w:rPrChange w:id="1558" w:author="shorny" w:date="2014-06-09T15:49:00Z">
              <w:rPr/>
            </w:rPrChange>
          </w:rPr>
          <w:t>,</w:t>
        </w:r>
      </w:ins>
    </w:p>
    <w:p w14:paraId="12912069" w14:textId="77777777" w:rsidR="00A85691" w:rsidRPr="00A85691" w:rsidRDefault="00A85691">
      <w:pPr>
        <w:pStyle w:val="HTMLPreformatted"/>
        <w:divId w:val="1206136475"/>
        <w:rPr>
          <w:ins w:id="1559" w:author="shorny" w:date="2014-06-09T15:48:00Z"/>
          <w:sz w:val="18"/>
          <w:rPrChange w:id="1560" w:author="shorny" w:date="2014-06-09T15:49:00Z">
            <w:rPr>
              <w:ins w:id="1561" w:author="shorny" w:date="2014-06-09T15:48:00Z"/>
            </w:rPr>
          </w:rPrChange>
        </w:rPr>
      </w:pPr>
      <w:ins w:id="1562" w:author="shorny" w:date="2014-06-09T15:48:00Z">
        <w:r w:rsidRPr="00A85691">
          <w:rPr>
            <w:sz w:val="18"/>
            <w:rPrChange w:id="1563" w:author="shorny" w:date="2014-06-09T15:49:00Z">
              <w:rPr/>
            </w:rPrChange>
          </w:rPr>
          <w:t xml:space="preserve">  DateAdded </w:t>
        </w:r>
        <w:r w:rsidRPr="00A85691">
          <w:rPr>
            <w:rStyle w:val="type1"/>
            <w:sz w:val="18"/>
            <w:rPrChange w:id="1564" w:author="shorny" w:date="2014-06-09T15:49:00Z">
              <w:rPr>
                <w:rStyle w:val="type1"/>
              </w:rPr>
            </w:rPrChange>
          </w:rPr>
          <w:t>date</w:t>
        </w:r>
        <w:r w:rsidRPr="00A85691">
          <w:rPr>
            <w:sz w:val="18"/>
            <w:rPrChange w:id="1565" w:author="shorny" w:date="2014-06-09T15:49:00Z">
              <w:rPr/>
            </w:rPrChange>
          </w:rPr>
          <w:t xml:space="preserve"> </w:t>
        </w:r>
        <w:r w:rsidRPr="00A85691">
          <w:rPr>
            <w:rStyle w:val="keyword1"/>
            <w:sz w:val="18"/>
            <w:rPrChange w:id="1566" w:author="shorny" w:date="2014-06-09T15:49:00Z">
              <w:rPr>
                <w:rStyle w:val="keyword1"/>
              </w:rPr>
            </w:rPrChange>
          </w:rPr>
          <w:t>NOT</w:t>
        </w:r>
        <w:r w:rsidRPr="00A85691">
          <w:rPr>
            <w:sz w:val="18"/>
            <w:rPrChange w:id="1567" w:author="shorny" w:date="2014-06-09T15:49:00Z">
              <w:rPr/>
            </w:rPrChange>
          </w:rPr>
          <w:t xml:space="preserve"> </w:t>
        </w:r>
        <w:r w:rsidRPr="00A85691">
          <w:rPr>
            <w:rStyle w:val="keyword1"/>
            <w:sz w:val="18"/>
            <w:rPrChange w:id="1568" w:author="shorny" w:date="2014-06-09T15:49:00Z">
              <w:rPr>
                <w:rStyle w:val="keyword1"/>
              </w:rPr>
            </w:rPrChange>
          </w:rPr>
          <w:t>NULL</w:t>
        </w:r>
        <w:r w:rsidRPr="00A85691">
          <w:rPr>
            <w:sz w:val="18"/>
            <w:rPrChange w:id="1569" w:author="shorny" w:date="2014-06-09T15:49:00Z">
              <w:rPr/>
            </w:rPrChange>
          </w:rPr>
          <w:t xml:space="preserve"> comment </w:t>
        </w:r>
        <w:r w:rsidRPr="00A85691">
          <w:rPr>
            <w:rStyle w:val="string1"/>
            <w:sz w:val="18"/>
            <w:rPrChange w:id="1570" w:author="shorny" w:date="2014-06-09T15:49:00Z">
              <w:rPr>
                <w:rStyle w:val="string1"/>
              </w:rPr>
            </w:rPrChange>
          </w:rPr>
          <w:t>'the date the application was added'</w:t>
        </w:r>
        <w:r w:rsidRPr="00A85691">
          <w:rPr>
            <w:sz w:val="18"/>
            <w:rPrChange w:id="1571" w:author="shorny" w:date="2014-06-09T15:49:00Z">
              <w:rPr/>
            </w:rPrChange>
          </w:rPr>
          <w:t>,</w:t>
        </w:r>
      </w:ins>
    </w:p>
    <w:p w14:paraId="64950AF9" w14:textId="77777777" w:rsidR="00A85691" w:rsidRPr="00A85691" w:rsidRDefault="00A85691">
      <w:pPr>
        <w:pStyle w:val="HTMLPreformatted"/>
        <w:divId w:val="1206136475"/>
        <w:rPr>
          <w:ins w:id="1572" w:author="shorny" w:date="2014-06-09T15:48:00Z"/>
          <w:sz w:val="18"/>
          <w:rPrChange w:id="1573" w:author="shorny" w:date="2014-06-09T15:49:00Z">
            <w:rPr>
              <w:ins w:id="1574" w:author="shorny" w:date="2014-06-09T15:48:00Z"/>
            </w:rPr>
          </w:rPrChange>
        </w:rPr>
      </w:pPr>
      <w:ins w:id="1575" w:author="shorny" w:date="2014-06-09T15:48:00Z">
        <w:r w:rsidRPr="00A85691">
          <w:rPr>
            <w:sz w:val="18"/>
            <w:rPrChange w:id="1576" w:author="shorny" w:date="2014-06-09T15:49:00Z">
              <w:rPr/>
            </w:rPrChange>
          </w:rPr>
          <w:t xml:space="preserve">  DateLastChecked </w:t>
        </w:r>
        <w:r w:rsidRPr="00A85691">
          <w:rPr>
            <w:rStyle w:val="type1"/>
            <w:sz w:val="18"/>
            <w:rPrChange w:id="1577" w:author="shorny" w:date="2014-06-09T15:49:00Z">
              <w:rPr>
                <w:rStyle w:val="type1"/>
              </w:rPr>
            </w:rPrChange>
          </w:rPr>
          <w:t>date</w:t>
        </w:r>
        <w:r w:rsidRPr="00A85691">
          <w:rPr>
            <w:sz w:val="18"/>
            <w:rPrChange w:id="1578" w:author="shorny" w:date="2014-06-09T15:49:00Z">
              <w:rPr/>
            </w:rPrChange>
          </w:rPr>
          <w:t xml:space="preserve"> </w:t>
        </w:r>
        <w:r w:rsidRPr="00A85691">
          <w:rPr>
            <w:rStyle w:val="keyword1"/>
            <w:sz w:val="18"/>
            <w:rPrChange w:id="1579" w:author="shorny" w:date="2014-06-09T15:49:00Z">
              <w:rPr>
                <w:rStyle w:val="keyword1"/>
              </w:rPr>
            </w:rPrChange>
          </w:rPr>
          <w:t>NOT</w:t>
        </w:r>
        <w:r w:rsidRPr="00A85691">
          <w:rPr>
            <w:sz w:val="18"/>
            <w:rPrChange w:id="1580" w:author="shorny" w:date="2014-06-09T15:49:00Z">
              <w:rPr/>
            </w:rPrChange>
          </w:rPr>
          <w:t xml:space="preserve"> </w:t>
        </w:r>
        <w:r w:rsidRPr="00A85691">
          <w:rPr>
            <w:rStyle w:val="keyword1"/>
            <w:sz w:val="18"/>
            <w:rPrChange w:id="1581" w:author="shorny" w:date="2014-06-09T15:49:00Z">
              <w:rPr>
                <w:rStyle w:val="keyword1"/>
              </w:rPr>
            </w:rPrChange>
          </w:rPr>
          <w:t>NULL</w:t>
        </w:r>
      </w:ins>
    </w:p>
    <w:p w14:paraId="44D2E074" w14:textId="77777777" w:rsidR="00A85691" w:rsidRPr="00A85691" w:rsidRDefault="00A85691">
      <w:pPr>
        <w:pStyle w:val="HTMLPreformatted"/>
        <w:divId w:val="1206136475"/>
        <w:rPr>
          <w:ins w:id="1582" w:author="shorny" w:date="2014-06-09T15:48:00Z"/>
          <w:sz w:val="18"/>
          <w:rPrChange w:id="1583" w:author="shorny" w:date="2014-06-09T15:49:00Z">
            <w:rPr>
              <w:ins w:id="1584" w:author="shorny" w:date="2014-06-09T15:48:00Z"/>
            </w:rPr>
          </w:rPrChange>
        </w:rPr>
      </w:pPr>
      <w:ins w:id="1585" w:author="shorny" w:date="2014-06-09T15:48:00Z">
        <w:r w:rsidRPr="00A85691">
          <w:rPr>
            <w:sz w:val="18"/>
            <w:rPrChange w:id="1586" w:author="shorny" w:date="2014-06-09T15:49:00Z">
              <w:rPr/>
            </w:rPrChange>
          </w:rPr>
          <w:t xml:space="preserve">    </w:t>
        </w:r>
        <w:proofErr w:type="gramStart"/>
        <w:r w:rsidRPr="00A85691">
          <w:rPr>
            <w:sz w:val="18"/>
            <w:rPrChange w:id="1587" w:author="shorny" w:date="2014-06-09T15:49:00Z">
              <w:rPr/>
            </w:rPrChange>
          </w:rPr>
          <w:t>comment</w:t>
        </w:r>
        <w:proofErr w:type="gramEnd"/>
        <w:r w:rsidRPr="00A85691">
          <w:rPr>
            <w:sz w:val="18"/>
            <w:rPrChange w:id="1588" w:author="shorny" w:date="2014-06-09T15:49:00Z">
              <w:rPr/>
            </w:rPrChange>
          </w:rPr>
          <w:t xml:space="preserve"> </w:t>
        </w:r>
        <w:r w:rsidRPr="00A85691">
          <w:rPr>
            <w:rStyle w:val="string1"/>
            <w:sz w:val="18"/>
            <w:rPrChange w:id="1589" w:author="shorny" w:date="2014-06-09T15:49:00Z">
              <w:rPr>
                <w:rStyle w:val="string1"/>
              </w:rPr>
            </w:rPrChange>
          </w:rPr>
          <w:t>'the date the application was last checked'</w:t>
        </w:r>
        <w:r w:rsidRPr="00A85691">
          <w:rPr>
            <w:sz w:val="18"/>
            <w:rPrChange w:id="1590" w:author="shorny" w:date="2014-06-09T15:49:00Z">
              <w:rPr/>
            </w:rPrChange>
          </w:rPr>
          <w:t>,</w:t>
        </w:r>
      </w:ins>
    </w:p>
    <w:p w14:paraId="68F98E7E" w14:textId="77777777" w:rsidR="00A85691" w:rsidRPr="00A85691" w:rsidRDefault="00A85691">
      <w:pPr>
        <w:pStyle w:val="HTMLPreformatted"/>
        <w:divId w:val="1206136475"/>
        <w:rPr>
          <w:ins w:id="1591" w:author="shorny" w:date="2014-06-09T15:48:00Z"/>
          <w:sz w:val="18"/>
          <w:rPrChange w:id="1592" w:author="shorny" w:date="2014-06-09T15:49:00Z">
            <w:rPr>
              <w:ins w:id="1593" w:author="shorny" w:date="2014-06-09T15:48:00Z"/>
            </w:rPr>
          </w:rPrChange>
        </w:rPr>
      </w:pPr>
      <w:ins w:id="1594" w:author="shorny" w:date="2014-06-09T15:48:00Z">
        <w:r w:rsidRPr="00A85691">
          <w:rPr>
            <w:sz w:val="18"/>
            <w:rPrChange w:id="1595" w:author="shorny" w:date="2014-06-09T15:49:00Z">
              <w:rPr/>
            </w:rPrChange>
          </w:rPr>
          <w:t xml:space="preserve">  DateLastModified </w:t>
        </w:r>
        <w:r w:rsidRPr="00A85691">
          <w:rPr>
            <w:rStyle w:val="type1"/>
            <w:sz w:val="18"/>
            <w:rPrChange w:id="1596" w:author="shorny" w:date="2014-06-09T15:49:00Z">
              <w:rPr>
                <w:rStyle w:val="type1"/>
              </w:rPr>
            </w:rPrChange>
          </w:rPr>
          <w:t>date</w:t>
        </w:r>
        <w:r w:rsidRPr="00A85691">
          <w:rPr>
            <w:sz w:val="18"/>
            <w:rPrChange w:id="1597" w:author="shorny" w:date="2014-06-09T15:49:00Z">
              <w:rPr/>
            </w:rPrChange>
          </w:rPr>
          <w:t xml:space="preserve"> </w:t>
        </w:r>
        <w:r w:rsidRPr="00A85691">
          <w:rPr>
            <w:rStyle w:val="keyword1"/>
            <w:sz w:val="18"/>
            <w:rPrChange w:id="1598" w:author="shorny" w:date="2014-06-09T15:49:00Z">
              <w:rPr>
                <w:rStyle w:val="keyword1"/>
              </w:rPr>
            </w:rPrChange>
          </w:rPr>
          <w:t>NOT</w:t>
        </w:r>
        <w:r w:rsidRPr="00A85691">
          <w:rPr>
            <w:sz w:val="18"/>
            <w:rPrChange w:id="1599" w:author="shorny" w:date="2014-06-09T15:49:00Z">
              <w:rPr/>
            </w:rPrChange>
          </w:rPr>
          <w:t xml:space="preserve"> </w:t>
        </w:r>
        <w:r w:rsidRPr="00A85691">
          <w:rPr>
            <w:rStyle w:val="keyword1"/>
            <w:sz w:val="18"/>
            <w:rPrChange w:id="1600" w:author="shorny" w:date="2014-06-09T15:49:00Z">
              <w:rPr>
                <w:rStyle w:val="keyword1"/>
              </w:rPr>
            </w:rPrChange>
          </w:rPr>
          <w:t>NULL</w:t>
        </w:r>
      </w:ins>
    </w:p>
    <w:p w14:paraId="48DC5522" w14:textId="77777777" w:rsidR="00A85691" w:rsidRPr="00A85691" w:rsidRDefault="00A85691">
      <w:pPr>
        <w:pStyle w:val="HTMLPreformatted"/>
        <w:divId w:val="1206136475"/>
        <w:rPr>
          <w:ins w:id="1601" w:author="shorny" w:date="2014-06-09T15:48:00Z"/>
          <w:sz w:val="18"/>
          <w:rPrChange w:id="1602" w:author="shorny" w:date="2014-06-09T15:49:00Z">
            <w:rPr>
              <w:ins w:id="1603" w:author="shorny" w:date="2014-06-09T15:48:00Z"/>
            </w:rPr>
          </w:rPrChange>
        </w:rPr>
      </w:pPr>
      <w:ins w:id="1604" w:author="shorny" w:date="2014-06-09T15:48:00Z">
        <w:r w:rsidRPr="00A85691">
          <w:rPr>
            <w:sz w:val="18"/>
            <w:rPrChange w:id="1605" w:author="shorny" w:date="2014-06-09T15:49:00Z">
              <w:rPr/>
            </w:rPrChange>
          </w:rPr>
          <w:t xml:space="preserve">    </w:t>
        </w:r>
        <w:proofErr w:type="gramStart"/>
        <w:r w:rsidRPr="00A85691">
          <w:rPr>
            <w:sz w:val="18"/>
            <w:rPrChange w:id="1606" w:author="shorny" w:date="2014-06-09T15:49:00Z">
              <w:rPr/>
            </w:rPrChange>
          </w:rPr>
          <w:t>comment</w:t>
        </w:r>
        <w:proofErr w:type="gramEnd"/>
        <w:r w:rsidRPr="00A85691">
          <w:rPr>
            <w:sz w:val="18"/>
            <w:rPrChange w:id="1607" w:author="shorny" w:date="2014-06-09T15:49:00Z">
              <w:rPr/>
            </w:rPrChange>
          </w:rPr>
          <w:t xml:space="preserve"> </w:t>
        </w:r>
        <w:r w:rsidRPr="00A85691">
          <w:rPr>
            <w:rStyle w:val="string1"/>
            <w:sz w:val="18"/>
            <w:rPrChange w:id="1608" w:author="shorny" w:date="2014-06-09T15:49:00Z">
              <w:rPr>
                <w:rStyle w:val="string1"/>
              </w:rPr>
            </w:rPrChange>
          </w:rPr>
          <w:t>'the date the application was last modified'</w:t>
        </w:r>
        <w:r w:rsidRPr="00A85691">
          <w:rPr>
            <w:sz w:val="18"/>
            <w:rPrChange w:id="1609" w:author="shorny" w:date="2014-06-09T15:49:00Z">
              <w:rPr/>
            </w:rPrChange>
          </w:rPr>
          <w:t>,</w:t>
        </w:r>
      </w:ins>
    </w:p>
    <w:p w14:paraId="47BADFA1" w14:textId="77777777" w:rsidR="00A85691" w:rsidRPr="00A85691" w:rsidRDefault="00A85691">
      <w:pPr>
        <w:pStyle w:val="HTMLPreformatted"/>
        <w:divId w:val="1206136475"/>
        <w:rPr>
          <w:ins w:id="1610" w:author="shorny" w:date="2014-06-09T15:48:00Z"/>
          <w:sz w:val="18"/>
          <w:rPrChange w:id="1611" w:author="shorny" w:date="2014-06-09T15:49:00Z">
            <w:rPr>
              <w:ins w:id="1612" w:author="shorny" w:date="2014-06-09T15:48:00Z"/>
            </w:rPr>
          </w:rPrChange>
        </w:rPr>
      </w:pPr>
      <w:ins w:id="1613" w:author="shorny" w:date="2014-06-09T15:48:00Z">
        <w:r w:rsidRPr="00A85691">
          <w:rPr>
            <w:sz w:val="18"/>
            <w:rPrChange w:id="1614" w:author="shorny" w:date="2014-06-09T15:49:00Z">
              <w:rPr/>
            </w:rPrChange>
          </w:rPr>
          <w:t xml:space="preserve">  ManagedByStaffID mediumint</w:t>
        </w:r>
      </w:ins>
    </w:p>
    <w:p w14:paraId="6721FB01" w14:textId="77777777" w:rsidR="00A85691" w:rsidRPr="00A85691" w:rsidRDefault="00A85691">
      <w:pPr>
        <w:pStyle w:val="HTMLPreformatted"/>
        <w:divId w:val="1206136475"/>
        <w:rPr>
          <w:ins w:id="1615" w:author="shorny" w:date="2014-06-09T15:48:00Z"/>
          <w:sz w:val="18"/>
          <w:rPrChange w:id="1616" w:author="shorny" w:date="2014-06-09T15:49:00Z">
            <w:rPr>
              <w:ins w:id="1617" w:author="shorny" w:date="2014-06-09T15:48:00Z"/>
            </w:rPr>
          </w:rPrChange>
        </w:rPr>
      </w:pPr>
      <w:ins w:id="1618" w:author="shorny" w:date="2014-06-09T15:48:00Z">
        <w:r w:rsidRPr="00A85691">
          <w:rPr>
            <w:sz w:val="18"/>
            <w:rPrChange w:id="1619" w:author="shorny" w:date="2014-06-09T15:49:00Z">
              <w:rPr/>
            </w:rPrChange>
          </w:rPr>
          <w:t xml:space="preserve">    </w:t>
        </w:r>
        <w:proofErr w:type="gramStart"/>
        <w:r w:rsidRPr="00A85691">
          <w:rPr>
            <w:sz w:val="18"/>
            <w:rPrChange w:id="1620" w:author="shorny" w:date="2014-06-09T15:49:00Z">
              <w:rPr/>
            </w:rPrChange>
          </w:rPr>
          <w:t>comment</w:t>
        </w:r>
        <w:proofErr w:type="gramEnd"/>
        <w:r w:rsidRPr="00A85691">
          <w:rPr>
            <w:sz w:val="18"/>
            <w:rPrChange w:id="1621" w:author="shorny" w:date="2014-06-09T15:49:00Z">
              <w:rPr/>
            </w:rPrChange>
          </w:rPr>
          <w:t xml:space="preserve"> </w:t>
        </w:r>
        <w:r w:rsidRPr="00A85691">
          <w:rPr>
            <w:rStyle w:val="string1"/>
            <w:sz w:val="18"/>
            <w:rPrChange w:id="1622" w:author="shorny" w:date="2014-06-09T15:49:00Z">
              <w:rPr>
                <w:rStyle w:val="string1"/>
              </w:rPr>
            </w:rPrChange>
          </w:rPr>
          <w:t>'The staff ID of the staff member who has been personally assigned to manage this application (since it may not be used it is nullable)'</w:t>
        </w:r>
        <w:r w:rsidRPr="00A85691">
          <w:rPr>
            <w:sz w:val="18"/>
            <w:rPrChange w:id="1623" w:author="shorny" w:date="2014-06-09T15:49:00Z">
              <w:rPr/>
            </w:rPrChange>
          </w:rPr>
          <w:t>,</w:t>
        </w:r>
      </w:ins>
    </w:p>
    <w:p w14:paraId="1DA73533" w14:textId="77777777" w:rsidR="00A85691" w:rsidRPr="00A85691" w:rsidRDefault="00A85691">
      <w:pPr>
        <w:pStyle w:val="HTMLPreformatted"/>
        <w:divId w:val="1206136475"/>
        <w:rPr>
          <w:ins w:id="1624" w:author="shorny" w:date="2014-06-09T15:48:00Z"/>
          <w:sz w:val="18"/>
          <w:rPrChange w:id="1625" w:author="shorny" w:date="2014-06-09T15:49:00Z">
            <w:rPr>
              <w:ins w:id="1626" w:author="shorny" w:date="2014-06-09T15:48:00Z"/>
            </w:rPr>
          </w:rPrChange>
        </w:rPr>
      </w:pPr>
      <w:ins w:id="1627" w:author="shorny" w:date="2014-06-09T15:48:00Z">
        <w:r w:rsidRPr="00A85691">
          <w:rPr>
            <w:sz w:val="18"/>
            <w:rPrChange w:id="1628" w:author="shorny" w:date="2014-06-09T15:49:00Z">
              <w:rPr/>
            </w:rPrChange>
          </w:rPr>
          <w:t xml:space="preserve">  LastModifiedByStaffID mediumint </w:t>
        </w:r>
        <w:r w:rsidRPr="00A85691">
          <w:rPr>
            <w:rStyle w:val="keyword1"/>
            <w:sz w:val="18"/>
            <w:rPrChange w:id="1629" w:author="shorny" w:date="2014-06-09T15:49:00Z">
              <w:rPr>
                <w:rStyle w:val="keyword1"/>
              </w:rPr>
            </w:rPrChange>
          </w:rPr>
          <w:t>NOT</w:t>
        </w:r>
        <w:r w:rsidRPr="00A85691">
          <w:rPr>
            <w:sz w:val="18"/>
            <w:rPrChange w:id="1630" w:author="shorny" w:date="2014-06-09T15:49:00Z">
              <w:rPr/>
            </w:rPrChange>
          </w:rPr>
          <w:t xml:space="preserve"> </w:t>
        </w:r>
        <w:r w:rsidRPr="00A85691">
          <w:rPr>
            <w:rStyle w:val="keyword1"/>
            <w:sz w:val="18"/>
            <w:rPrChange w:id="1631" w:author="shorny" w:date="2014-06-09T15:49:00Z">
              <w:rPr>
                <w:rStyle w:val="keyword1"/>
              </w:rPr>
            </w:rPrChange>
          </w:rPr>
          <w:t>NULL</w:t>
        </w:r>
      </w:ins>
    </w:p>
    <w:p w14:paraId="32B0A538" w14:textId="77777777" w:rsidR="00A85691" w:rsidRPr="00A85691" w:rsidRDefault="00A85691">
      <w:pPr>
        <w:pStyle w:val="HTMLPreformatted"/>
        <w:divId w:val="1206136475"/>
        <w:rPr>
          <w:ins w:id="1632" w:author="shorny" w:date="2014-06-09T15:48:00Z"/>
          <w:sz w:val="18"/>
          <w:rPrChange w:id="1633" w:author="shorny" w:date="2014-06-09T15:49:00Z">
            <w:rPr>
              <w:ins w:id="1634" w:author="shorny" w:date="2014-06-09T15:48:00Z"/>
            </w:rPr>
          </w:rPrChange>
        </w:rPr>
      </w:pPr>
      <w:ins w:id="1635" w:author="shorny" w:date="2014-06-09T15:48:00Z">
        <w:r w:rsidRPr="00A85691">
          <w:rPr>
            <w:sz w:val="18"/>
            <w:rPrChange w:id="1636" w:author="shorny" w:date="2014-06-09T15:49:00Z">
              <w:rPr/>
            </w:rPrChange>
          </w:rPr>
          <w:t xml:space="preserve">    </w:t>
        </w:r>
        <w:proofErr w:type="gramStart"/>
        <w:r w:rsidRPr="00A85691">
          <w:rPr>
            <w:sz w:val="18"/>
            <w:rPrChange w:id="1637" w:author="shorny" w:date="2014-06-09T15:49:00Z">
              <w:rPr/>
            </w:rPrChange>
          </w:rPr>
          <w:t>comment</w:t>
        </w:r>
        <w:proofErr w:type="gramEnd"/>
        <w:r w:rsidRPr="00A85691">
          <w:rPr>
            <w:sz w:val="18"/>
            <w:rPrChange w:id="1638" w:author="shorny" w:date="2014-06-09T15:49:00Z">
              <w:rPr/>
            </w:rPrChange>
          </w:rPr>
          <w:t xml:space="preserve"> </w:t>
        </w:r>
        <w:r w:rsidRPr="00A85691">
          <w:rPr>
            <w:rStyle w:val="string1"/>
            <w:sz w:val="18"/>
            <w:rPrChange w:id="1639" w:author="shorny" w:date="2014-06-09T15:49:00Z">
              <w:rPr>
                <w:rStyle w:val="string1"/>
              </w:rPr>
            </w:rPrChange>
          </w:rPr>
          <w:t>'the staff member ID of the last person to modify the application (all modifications are recorded in the decision table)'</w:t>
        </w:r>
        <w:r w:rsidRPr="00A85691">
          <w:rPr>
            <w:sz w:val="18"/>
            <w:rPrChange w:id="1640" w:author="shorny" w:date="2014-06-09T15:49:00Z">
              <w:rPr/>
            </w:rPrChange>
          </w:rPr>
          <w:t>,</w:t>
        </w:r>
      </w:ins>
    </w:p>
    <w:p w14:paraId="3DBF17F5" w14:textId="77777777" w:rsidR="00A85691" w:rsidRPr="00A85691" w:rsidRDefault="00A85691">
      <w:pPr>
        <w:pStyle w:val="HTMLPreformatted"/>
        <w:divId w:val="1206136475"/>
        <w:rPr>
          <w:ins w:id="1641" w:author="shorny" w:date="2014-06-09T15:48:00Z"/>
          <w:sz w:val="18"/>
          <w:rPrChange w:id="1642" w:author="shorny" w:date="2014-06-09T15:49:00Z">
            <w:rPr>
              <w:ins w:id="1643" w:author="shorny" w:date="2014-06-09T15:48:00Z"/>
            </w:rPr>
          </w:rPrChange>
        </w:rPr>
      </w:pPr>
      <w:ins w:id="1644" w:author="shorny" w:date="2014-06-09T15:48:00Z">
        <w:r w:rsidRPr="00A85691">
          <w:rPr>
            <w:sz w:val="18"/>
            <w:rPrChange w:id="1645" w:author="shorny" w:date="2014-06-09T15:49:00Z">
              <w:rPr/>
            </w:rPrChange>
          </w:rPr>
          <w:t xml:space="preserve">  </w:t>
        </w:r>
        <w:proofErr w:type="gramStart"/>
        <w:r w:rsidRPr="00A85691">
          <w:rPr>
            <w:sz w:val="18"/>
            <w:rPrChange w:id="1646" w:author="shorny" w:date="2014-06-09T15:49:00Z">
              <w:rPr/>
            </w:rPrChange>
          </w:rPr>
          <w:t>applicationStatusID</w:t>
        </w:r>
        <w:proofErr w:type="gramEnd"/>
        <w:r w:rsidRPr="00A85691">
          <w:rPr>
            <w:sz w:val="18"/>
            <w:rPrChange w:id="1647" w:author="shorny" w:date="2014-06-09T15:49:00Z">
              <w:rPr/>
            </w:rPrChange>
          </w:rPr>
          <w:t xml:space="preserve"> mediumint </w:t>
        </w:r>
        <w:r w:rsidRPr="00A85691">
          <w:rPr>
            <w:rStyle w:val="keyword1"/>
            <w:sz w:val="18"/>
            <w:rPrChange w:id="1648" w:author="shorny" w:date="2014-06-09T15:49:00Z">
              <w:rPr>
                <w:rStyle w:val="keyword1"/>
              </w:rPr>
            </w:rPrChange>
          </w:rPr>
          <w:t>NOT</w:t>
        </w:r>
        <w:r w:rsidRPr="00A85691">
          <w:rPr>
            <w:sz w:val="18"/>
            <w:rPrChange w:id="1649" w:author="shorny" w:date="2014-06-09T15:49:00Z">
              <w:rPr/>
            </w:rPrChange>
          </w:rPr>
          <w:t xml:space="preserve"> </w:t>
        </w:r>
        <w:r w:rsidRPr="00A85691">
          <w:rPr>
            <w:rStyle w:val="keyword1"/>
            <w:sz w:val="18"/>
            <w:rPrChange w:id="1650" w:author="shorny" w:date="2014-06-09T15:49:00Z">
              <w:rPr>
                <w:rStyle w:val="keyword1"/>
              </w:rPr>
            </w:rPrChange>
          </w:rPr>
          <w:t>NULL</w:t>
        </w:r>
        <w:r w:rsidRPr="00A85691">
          <w:rPr>
            <w:sz w:val="18"/>
            <w:rPrChange w:id="1651" w:author="shorny" w:date="2014-06-09T15:49:00Z">
              <w:rPr/>
            </w:rPrChange>
          </w:rPr>
          <w:t>,</w:t>
        </w:r>
      </w:ins>
    </w:p>
    <w:p w14:paraId="6706D7D6" w14:textId="77777777" w:rsidR="00A85691" w:rsidRPr="00A85691" w:rsidRDefault="00A85691">
      <w:pPr>
        <w:pStyle w:val="HTMLPreformatted"/>
        <w:divId w:val="1206136475"/>
        <w:rPr>
          <w:ins w:id="1652" w:author="shorny" w:date="2014-06-09T15:48:00Z"/>
          <w:sz w:val="18"/>
          <w:rPrChange w:id="1653" w:author="shorny" w:date="2014-06-09T15:49:00Z">
            <w:rPr>
              <w:ins w:id="1654" w:author="shorny" w:date="2014-06-09T15:48:00Z"/>
            </w:rPr>
          </w:rPrChange>
        </w:rPr>
      </w:pPr>
      <w:ins w:id="1655" w:author="shorny" w:date="2014-06-09T15:48:00Z">
        <w:r w:rsidRPr="00A85691">
          <w:rPr>
            <w:sz w:val="18"/>
            <w:rPrChange w:id="1656" w:author="shorny" w:date="2014-06-09T15:49:00Z">
              <w:rPr/>
            </w:rPrChange>
          </w:rPr>
          <w:t xml:space="preserve">  </w:t>
        </w:r>
        <w:proofErr w:type="gramStart"/>
        <w:r w:rsidRPr="00A85691">
          <w:rPr>
            <w:sz w:val="18"/>
            <w:rPrChange w:id="1657" w:author="shorny" w:date="2014-06-09T15:49:00Z">
              <w:rPr/>
            </w:rPrChange>
          </w:rPr>
          <w:t>awardID</w:t>
        </w:r>
        <w:proofErr w:type="gramEnd"/>
        <w:r w:rsidRPr="00A85691">
          <w:rPr>
            <w:sz w:val="18"/>
            <w:rPrChange w:id="1658" w:author="shorny" w:date="2014-06-09T15:49:00Z">
              <w:rPr/>
            </w:rPrChange>
          </w:rPr>
          <w:t xml:space="preserve"> mediumint,</w:t>
        </w:r>
      </w:ins>
    </w:p>
    <w:p w14:paraId="0C9311AD" w14:textId="77777777" w:rsidR="00A85691" w:rsidRPr="00A85691" w:rsidRDefault="00A85691">
      <w:pPr>
        <w:pStyle w:val="HTMLPreformatted"/>
        <w:divId w:val="1206136475"/>
        <w:rPr>
          <w:ins w:id="1659" w:author="shorny" w:date="2014-06-09T15:48:00Z"/>
          <w:sz w:val="18"/>
          <w:rPrChange w:id="1660" w:author="shorny" w:date="2014-06-09T15:49:00Z">
            <w:rPr>
              <w:ins w:id="1661" w:author="shorny" w:date="2014-06-09T15:48:00Z"/>
            </w:rPr>
          </w:rPrChange>
        </w:rPr>
      </w:pPr>
      <w:ins w:id="1662" w:author="shorny" w:date="2014-06-09T15:48:00Z">
        <w:r w:rsidRPr="00A85691">
          <w:rPr>
            <w:sz w:val="18"/>
            <w:rPrChange w:id="1663" w:author="shorny" w:date="2014-06-09T15:49:00Z">
              <w:rPr/>
            </w:rPrChange>
          </w:rPr>
          <w:t xml:space="preserve">  PayMethodID mediumint,</w:t>
        </w:r>
      </w:ins>
    </w:p>
    <w:p w14:paraId="0119C0AA" w14:textId="77777777" w:rsidR="00A85691" w:rsidRPr="00A85691" w:rsidRDefault="00A85691">
      <w:pPr>
        <w:pStyle w:val="HTMLPreformatted"/>
        <w:divId w:val="1206136475"/>
        <w:rPr>
          <w:ins w:id="1664" w:author="shorny" w:date="2014-06-09T15:48:00Z"/>
          <w:sz w:val="18"/>
          <w:rPrChange w:id="1665" w:author="shorny" w:date="2014-06-09T15:49:00Z">
            <w:rPr>
              <w:ins w:id="1666" w:author="shorny" w:date="2014-06-09T15:48:00Z"/>
            </w:rPr>
          </w:rPrChange>
        </w:rPr>
      </w:pPr>
      <w:ins w:id="1667" w:author="shorny" w:date="2014-06-09T15:48:00Z">
        <w:r w:rsidRPr="00A85691">
          <w:rPr>
            <w:sz w:val="18"/>
            <w:rPrChange w:id="1668" w:author="shorny" w:date="2014-06-09T15:49:00Z">
              <w:rPr/>
            </w:rPrChange>
          </w:rPr>
          <w:t xml:space="preserve">  </w:t>
        </w:r>
        <w:r w:rsidRPr="00A85691">
          <w:rPr>
            <w:rStyle w:val="keyword1"/>
            <w:sz w:val="18"/>
            <w:rPrChange w:id="1669" w:author="shorny" w:date="2014-06-09T15:49:00Z">
              <w:rPr>
                <w:rStyle w:val="keyword1"/>
              </w:rPr>
            </w:rPrChange>
          </w:rPr>
          <w:t>PRIMARY</w:t>
        </w:r>
        <w:r w:rsidRPr="00A85691">
          <w:rPr>
            <w:sz w:val="18"/>
            <w:rPrChange w:id="1670" w:author="shorny" w:date="2014-06-09T15:49:00Z">
              <w:rPr/>
            </w:rPrChange>
          </w:rPr>
          <w:t xml:space="preserve"> </w:t>
        </w:r>
        <w:r w:rsidRPr="00A85691">
          <w:rPr>
            <w:rStyle w:val="keyword1"/>
            <w:sz w:val="18"/>
            <w:rPrChange w:id="1671" w:author="shorny" w:date="2014-06-09T15:49:00Z">
              <w:rPr>
                <w:rStyle w:val="keyword1"/>
              </w:rPr>
            </w:rPrChange>
          </w:rPr>
          <w:t>KEY</w:t>
        </w:r>
        <w:r w:rsidRPr="00A85691">
          <w:rPr>
            <w:sz w:val="18"/>
            <w:rPrChange w:id="1672" w:author="shorny" w:date="2014-06-09T15:49:00Z">
              <w:rPr/>
            </w:rPrChange>
          </w:rPr>
          <w:t xml:space="preserve"> (ApplicationID),</w:t>
        </w:r>
      </w:ins>
    </w:p>
    <w:p w14:paraId="5400F0AE" w14:textId="77777777" w:rsidR="00A85691" w:rsidRPr="00A85691" w:rsidRDefault="00A85691">
      <w:pPr>
        <w:pStyle w:val="HTMLPreformatted"/>
        <w:divId w:val="1206136475"/>
        <w:rPr>
          <w:ins w:id="1673" w:author="shorny" w:date="2014-06-09T15:48:00Z"/>
          <w:sz w:val="18"/>
          <w:rPrChange w:id="1674" w:author="shorny" w:date="2014-06-09T15:49:00Z">
            <w:rPr>
              <w:ins w:id="1675" w:author="shorny" w:date="2014-06-09T15:48:00Z"/>
            </w:rPr>
          </w:rPrChange>
        </w:rPr>
      </w:pPr>
      <w:ins w:id="1676" w:author="shorny" w:date="2014-06-09T15:48:00Z">
        <w:r w:rsidRPr="00A85691">
          <w:rPr>
            <w:sz w:val="18"/>
            <w:rPrChange w:id="1677" w:author="shorny" w:date="2014-06-09T15:49:00Z">
              <w:rPr/>
            </w:rPrChange>
          </w:rPr>
          <w:t xml:space="preserve">  INDEX (ApplicantID),</w:t>
        </w:r>
      </w:ins>
    </w:p>
    <w:p w14:paraId="431E2285" w14:textId="77777777" w:rsidR="00A85691" w:rsidRPr="00A85691" w:rsidRDefault="00A85691">
      <w:pPr>
        <w:pStyle w:val="HTMLPreformatted"/>
        <w:divId w:val="1206136475"/>
        <w:rPr>
          <w:ins w:id="1678" w:author="shorny" w:date="2014-06-09T15:48:00Z"/>
          <w:sz w:val="18"/>
          <w:rPrChange w:id="1679" w:author="shorny" w:date="2014-06-09T15:49:00Z">
            <w:rPr>
              <w:ins w:id="1680" w:author="shorny" w:date="2014-06-09T15:48:00Z"/>
            </w:rPr>
          </w:rPrChange>
        </w:rPr>
      </w:pPr>
      <w:ins w:id="1681" w:author="shorny" w:date="2014-06-09T15:48:00Z">
        <w:r w:rsidRPr="00A85691">
          <w:rPr>
            <w:sz w:val="18"/>
            <w:rPrChange w:id="1682" w:author="shorny" w:date="2014-06-09T15:49:00Z">
              <w:rPr/>
            </w:rPrChange>
          </w:rPr>
          <w:t xml:space="preserve">  INDEX (applicationStatusID),</w:t>
        </w:r>
      </w:ins>
    </w:p>
    <w:p w14:paraId="761F2F6A" w14:textId="77777777" w:rsidR="00A85691" w:rsidRPr="00A85691" w:rsidRDefault="00A85691">
      <w:pPr>
        <w:pStyle w:val="HTMLPreformatted"/>
        <w:divId w:val="1206136475"/>
        <w:rPr>
          <w:ins w:id="1683" w:author="shorny" w:date="2014-06-09T15:48:00Z"/>
          <w:sz w:val="18"/>
          <w:rPrChange w:id="1684" w:author="shorny" w:date="2014-06-09T15:49:00Z">
            <w:rPr>
              <w:ins w:id="1685" w:author="shorny" w:date="2014-06-09T15:48:00Z"/>
            </w:rPr>
          </w:rPrChange>
        </w:rPr>
      </w:pPr>
      <w:ins w:id="1686" w:author="shorny" w:date="2014-06-09T15:48:00Z">
        <w:r w:rsidRPr="00A85691">
          <w:rPr>
            <w:sz w:val="18"/>
            <w:rPrChange w:id="1687" w:author="shorny" w:date="2014-06-09T15:49:00Z">
              <w:rPr/>
            </w:rPrChange>
          </w:rPr>
          <w:t xml:space="preserve">  INDEX (awardID),</w:t>
        </w:r>
      </w:ins>
    </w:p>
    <w:p w14:paraId="256AF350" w14:textId="77777777" w:rsidR="00A85691" w:rsidRPr="00A85691" w:rsidRDefault="00A85691">
      <w:pPr>
        <w:pStyle w:val="HTMLPreformatted"/>
        <w:divId w:val="1206136475"/>
        <w:rPr>
          <w:ins w:id="1688" w:author="shorny" w:date="2014-06-09T15:48:00Z"/>
          <w:sz w:val="18"/>
          <w:rPrChange w:id="1689" w:author="shorny" w:date="2014-06-09T15:49:00Z">
            <w:rPr>
              <w:ins w:id="1690" w:author="shorny" w:date="2014-06-09T15:48:00Z"/>
            </w:rPr>
          </w:rPrChange>
        </w:rPr>
      </w:pPr>
      <w:ins w:id="1691" w:author="shorny" w:date="2014-06-09T15:48:00Z">
        <w:r w:rsidRPr="00A85691">
          <w:rPr>
            <w:sz w:val="18"/>
            <w:rPrChange w:id="1692" w:author="shorny" w:date="2014-06-09T15:49:00Z">
              <w:rPr/>
            </w:rPrChange>
          </w:rPr>
          <w:t xml:space="preserve">  INDEX (ApplicantEmail)</w:t>
        </w:r>
      </w:ins>
    </w:p>
    <w:p w14:paraId="13051D01" w14:textId="77777777" w:rsidR="00A85691" w:rsidRPr="00A85691" w:rsidRDefault="00A85691">
      <w:pPr>
        <w:pStyle w:val="HTMLPreformatted"/>
        <w:divId w:val="1206136475"/>
        <w:rPr>
          <w:ins w:id="1693" w:author="shorny" w:date="2014-06-09T15:48:00Z"/>
          <w:sz w:val="18"/>
          <w:rPrChange w:id="1694" w:author="shorny" w:date="2014-06-09T15:49:00Z">
            <w:rPr>
              <w:ins w:id="1695" w:author="shorny" w:date="2014-06-09T15:48:00Z"/>
            </w:rPr>
          </w:rPrChange>
        </w:rPr>
      </w:pPr>
      <w:ins w:id="1696" w:author="shorny" w:date="2014-06-09T15:48:00Z">
        <w:r w:rsidRPr="00A85691">
          <w:rPr>
            <w:sz w:val="18"/>
            <w:rPrChange w:id="1697" w:author="shorny" w:date="2014-06-09T15:49:00Z">
              <w:rPr/>
            </w:rPrChange>
          </w:rPr>
          <w:lastRenderedPageBreak/>
          <w:t>)</w:t>
        </w:r>
      </w:ins>
    </w:p>
    <w:p w14:paraId="46367A24" w14:textId="77777777" w:rsidR="00A85691" w:rsidRPr="00A85691" w:rsidRDefault="00A85691">
      <w:pPr>
        <w:pStyle w:val="HTMLPreformatted"/>
        <w:divId w:val="1206136475"/>
        <w:rPr>
          <w:ins w:id="1698" w:author="shorny" w:date="2014-06-09T15:48:00Z"/>
          <w:sz w:val="18"/>
          <w:rPrChange w:id="1699" w:author="shorny" w:date="2014-06-09T15:49:00Z">
            <w:rPr>
              <w:ins w:id="1700" w:author="shorny" w:date="2014-06-09T15:48:00Z"/>
            </w:rPr>
          </w:rPrChange>
        </w:rPr>
      </w:pPr>
      <w:proofErr w:type="gramStart"/>
      <w:ins w:id="1701" w:author="shorny" w:date="2014-06-09T15:48:00Z">
        <w:r w:rsidRPr="00A85691">
          <w:rPr>
            <w:sz w:val="18"/>
            <w:rPrChange w:id="1702" w:author="shorny" w:date="2014-06-09T15:49:00Z">
              <w:rPr/>
            </w:rPrChange>
          </w:rPr>
          <w:t>comment</w:t>
        </w:r>
        <w:proofErr w:type="gramEnd"/>
        <w:r w:rsidRPr="00A85691">
          <w:rPr>
            <w:sz w:val="18"/>
            <w:rPrChange w:id="1703" w:author="shorny" w:date="2014-06-09T15:49:00Z">
              <w:rPr/>
            </w:rPrChange>
          </w:rPr>
          <w:t>=</w:t>
        </w:r>
        <w:r w:rsidRPr="00A85691">
          <w:rPr>
            <w:rStyle w:val="string1"/>
            <w:sz w:val="18"/>
            <w:rPrChange w:id="1704" w:author="shorny" w:date="2014-06-09T15:49:00Z">
              <w:rPr>
                <w:rStyle w:val="string1"/>
              </w:rPr>
            </w:rPrChange>
          </w:rPr>
          <w:t>'Holds the application details including a checklist of recorded information and applicaiton stage'</w:t>
        </w:r>
      </w:ins>
    </w:p>
    <w:p w14:paraId="32F89B8F" w14:textId="77777777" w:rsidR="00A85691" w:rsidRPr="00A85691" w:rsidRDefault="00A85691">
      <w:pPr>
        <w:pStyle w:val="HTMLPreformatted"/>
        <w:divId w:val="1206136475"/>
        <w:rPr>
          <w:ins w:id="1705" w:author="shorny" w:date="2014-06-09T15:48:00Z"/>
          <w:sz w:val="18"/>
          <w:rPrChange w:id="1706" w:author="shorny" w:date="2014-06-09T15:49:00Z">
            <w:rPr>
              <w:ins w:id="1707" w:author="shorny" w:date="2014-06-09T15:48:00Z"/>
            </w:rPr>
          </w:rPrChange>
        </w:rPr>
      </w:pPr>
      <w:ins w:id="1708" w:author="shorny" w:date="2014-06-09T15:48:00Z">
        <w:r w:rsidRPr="00A85691">
          <w:rPr>
            <w:sz w:val="18"/>
            <w:rPrChange w:id="1709" w:author="shorny" w:date="2014-06-09T15:49:00Z">
              <w:rPr/>
            </w:rPrChange>
          </w:rPr>
          <w:t>ENGINE=InnoDB;</w:t>
        </w:r>
      </w:ins>
    </w:p>
    <w:p w14:paraId="067486AF" w14:textId="77777777" w:rsidR="00A85691" w:rsidRPr="00A85691" w:rsidRDefault="00A85691">
      <w:pPr>
        <w:pStyle w:val="HTMLPreformatted"/>
        <w:divId w:val="1206136475"/>
        <w:rPr>
          <w:ins w:id="1710" w:author="shorny" w:date="2014-06-09T15:48:00Z"/>
          <w:sz w:val="18"/>
          <w:rPrChange w:id="1711" w:author="shorny" w:date="2014-06-09T15:49:00Z">
            <w:rPr>
              <w:ins w:id="1712" w:author="shorny" w:date="2014-06-09T15:48:00Z"/>
            </w:rPr>
          </w:rPrChange>
        </w:rPr>
      </w:pPr>
    </w:p>
    <w:p w14:paraId="3F5F90DC" w14:textId="77777777" w:rsidR="00A85691" w:rsidRPr="00A85691" w:rsidRDefault="00A85691">
      <w:pPr>
        <w:pStyle w:val="HTMLPreformatted"/>
        <w:divId w:val="1206136475"/>
        <w:rPr>
          <w:ins w:id="1713" w:author="shorny" w:date="2014-06-09T15:48:00Z"/>
          <w:sz w:val="18"/>
          <w:rPrChange w:id="1714" w:author="shorny" w:date="2014-06-09T15:49:00Z">
            <w:rPr>
              <w:ins w:id="1715" w:author="shorny" w:date="2014-06-09T15:48:00Z"/>
            </w:rPr>
          </w:rPrChange>
        </w:rPr>
      </w:pPr>
      <w:ins w:id="1716" w:author="shorny" w:date="2014-06-09T15:48:00Z">
        <w:r w:rsidRPr="00A85691">
          <w:rPr>
            <w:rStyle w:val="keyword1"/>
            <w:sz w:val="18"/>
            <w:rPrChange w:id="1717" w:author="shorny" w:date="2014-06-09T15:49:00Z">
              <w:rPr>
                <w:rStyle w:val="keyword1"/>
              </w:rPr>
            </w:rPrChange>
          </w:rPr>
          <w:t>CREATE</w:t>
        </w:r>
        <w:r w:rsidRPr="00A85691">
          <w:rPr>
            <w:sz w:val="18"/>
            <w:rPrChange w:id="1718" w:author="shorny" w:date="2014-06-09T15:49:00Z">
              <w:rPr/>
            </w:rPrChange>
          </w:rPr>
          <w:t xml:space="preserve"> </w:t>
        </w:r>
        <w:r w:rsidRPr="00A85691">
          <w:rPr>
            <w:rStyle w:val="keyword1"/>
            <w:sz w:val="18"/>
            <w:rPrChange w:id="1719" w:author="shorny" w:date="2014-06-09T15:49:00Z">
              <w:rPr>
                <w:rStyle w:val="keyword1"/>
              </w:rPr>
            </w:rPrChange>
          </w:rPr>
          <w:t>TABLE</w:t>
        </w:r>
        <w:r w:rsidRPr="00A85691">
          <w:rPr>
            <w:sz w:val="18"/>
            <w:rPrChange w:id="1720" w:author="shorny" w:date="2014-06-09T15:49:00Z">
              <w:rPr/>
            </w:rPrChange>
          </w:rPr>
          <w:t xml:space="preserve"> `Document Status` (</w:t>
        </w:r>
      </w:ins>
    </w:p>
    <w:p w14:paraId="504524FB" w14:textId="77777777" w:rsidR="00A85691" w:rsidRPr="00A85691" w:rsidRDefault="00A85691">
      <w:pPr>
        <w:pStyle w:val="HTMLPreformatted"/>
        <w:divId w:val="1206136475"/>
        <w:rPr>
          <w:ins w:id="1721" w:author="shorny" w:date="2014-06-09T15:48:00Z"/>
          <w:sz w:val="18"/>
          <w:rPrChange w:id="1722" w:author="shorny" w:date="2014-06-09T15:49:00Z">
            <w:rPr>
              <w:ins w:id="1723" w:author="shorny" w:date="2014-06-09T15:48:00Z"/>
            </w:rPr>
          </w:rPrChange>
        </w:rPr>
      </w:pPr>
      <w:ins w:id="1724" w:author="shorny" w:date="2014-06-09T15:48:00Z">
        <w:r w:rsidRPr="00A85691">
          <w:rPr>
            <w:sz w:val="18"/>
            <w:rPrChange w:id="1725" w:author="shorny" w:date="2014-06-09T15:49:00Z">
              <w:rPr/>
            </w:rPrChange>
          </w:rPr>
          <w:t xml:space="preserve">  DocStatusID mediumint </w:t>
        </w:r>
        <w:r w:rsidRPr="00A85691">
          <w:rPr>
            <w:rStyle w:val="keyword1"/>
            <w:sz w:val="18"/>
            <w:rPrChange w:id="1726" w:author="shorny" w:date="2014-06-09T15:49:00Z">
              <w:rPr>
                <w:rStyle w:val="keyword1"/>
              </w:rPr>
            </w:rPrChange>
          </w:rPr>
          <w:t>NOT</w:t>
        </w:r>
        <w:r w:rsidRPr="00A85691">
          <w:rPr>
            <w:sz w:val="18"/>
            <w:rPrChange w:id="1727" w:author="shorny" w:date="2014-06-09T15:49:00Z">
              <w:rPr/>
            </w:rPrChange>
          </w:rPr>
          <w:t xml:space="preserve"> </w:t>
        </w:r>
        <w:r w:rsidRPr="00A85691">
          <w:rPr>
            <w:rStyle w:val="keyword1"/>
            <w:sz w:val="18"/>
            <w:rPrChange w:id="1728" w:author="shorny" w:date="2014-06-09T15:49:00Z">
              <w:rPr>
                <w:rStyle w:val="keyword1"/>
              </w:rPr>
            </w:rPrChange>
          </w:rPr>
          <w:t>NULL</w:t>
        </w:r>
        <w:r w:rsidRPr="00A85691">
          <w:rPr>
            <w:sz w:val="18"/>
            <w:rPrChange w:id="1729" w:author="shorny" w:date="2014-06-09T15:49:00Z">
              <w:rPr/>
            </w:rPrChange>
          </w:rPr>
          <w:t xml:space="preserve"> AUTO_INCREMENT,</w:t>
        </w:r>
      </w:ins>
    </w:p>
    <w:p w14:paraId="07A8A1F4" w14:textId="77777777" w:rsidR="00A85691" w:rsidRPr="00A85691" w:rsidRDefault="00A85691">
      <w:pPr>
        <w:pStyle w:val="HTMLPreformatted"/>
        <w:divId w:val="1206136475"/>
        <w:rPr>
          <w:ins w:id="1730" w:author="shorny" w:date="2014-06-09T15:48:00Z"/>
          <w:sz w:val="18"/>
          <w:rPrChange w:id="1731" w:author="shorny" w:date="2014-06-09T15:49:00Z">
            <w:rPr>
              <w:ins w:id="1732" w:author="shorny" w:date="2014-06-09T15:48:00Z"/>
            </w:rPr>
          </w:rPrChange>
        </w:rPr>
      </w:pPr>
      <w:ins w:id="1733" w:author="shorny" w:date="2014-06-09T15:48:00Z">
        <w:r w:rsidRPr="00A85691">
          <w:rPr>
            <w:sz w:val="18"/>
            <w:rPrChange w:id="1734" w:author="shorny" w:date="2014-06-09T15:49:00Z">
              <w:rPr/>
            </w:rPrChange>
          </w:rPr>
          <w:t xml:space="preserve">  Status </w:t>
        </w:r>
        <w:proofErr w:type="gramStart"/>
        <w:r w:rsidRPr="00A85691">
          <w:rPr>
            <w:rStyle w:val="type1"/>
            <w:sz w:val="18"/>
            <w:rPrChange w:id="1735" w:author="shorny" w:date="2014-06-09T15:49:00Z">
              <w:rPr>
                <w:rStyle w:val="type1"/>
              </w:rPr>
            </w:rPrChange>
          </w:rPr>
          <w:t>varchar</w:t>
        </w:r>
        <w:r w:rsidRPr="00A85691">
          <w:rPr>
            <w:sz w:val="18"/>
            <w:rPrChange w:id="1736" w:author="shorny" w:date="2014-06-09T15:49:00Z">
              <w:rPr/>
            </w:rPrChange>
          </w:rPr>
          <w:t>(</w:t>
        </w:r>
        <w:proofErr w:type="gramEnd"/>
        <w:r w:rsidRPr="00A85691">
          <w:rPr>
            <w:sz w:val="18"/>
            <w:rPrChange w:id="1737" w:author="shorny" w:date="2014-06-09T15:49:00Z">
              <w:rPr/>
            </w:rPrChange>
          </w:rPr>
          <w:t xml:space="preserve">50) </w:t>
        </w:r>
        <w:r w:rsidRPr="00A85691">
          <w:rPr>
            <w:rStyle w:val="keyword1"/>
            <w:sz w:val="18"/>
            <w:rPrChange w:id="1738" w:author="shorny" w:date="2014-06-09T15:49:00Z">
              <w:rPr>
                <w:rStyle w:val="keyword1"/>
              </w:rPr>
            </w:rPrChange>
          </w:rPr>
          <w:t>NOT</w:t>
        </w:r>
        <w:r w:rsidRPr="00A85691">
          <w:rPr>
            <w:sz w:val="18"/>
            <w:rPrChange w:id="1739" w:author="shorny" w:date="2014-06-09T15:49:00Z">
              <w:rPr/>
            </w:rPrChange>
          </w:rPr>
          <w:t xml:space="preserve"> </w:t>
        </w:r>
        <w:r w:rsidRPr="00A85691">
          <w:rPr>
            <w:rStyle w:val="keyword1"/>
            <w:sz w:val="18"/>
            <w:rPrChange w:id="1740" w:author="shorny" w:date="2014-06-09T15:49:00Z">
              <w:rPr>
                <w:rStyle w:val="keyword1"/>
              </w:rPr>
            </w:rPrChange>
          </w:rPr>
          <w:t>NULL</w:t>
        </w:r>
        <w:r w:rsidRPr="00A85691">
          <w:rPr>
            <w:sz w:val="18"/>
            <w:rPrChange w:id="1741" w:author="shorny" w:date="2014-06-09T15:49:00Z">
              <w:rPr/>
            </w:rPrChange>
          </w:rPr>
          <w:t xml:space="preserve"> </w:t>
        </w:r>
        <w:r w:rsidRPr="00A85691">
          <w:rPr>
            <w:rStyle w:val="keyword1"/>
            <w:sz w:val="18"/>
            <w:rPrChange w:id="1742" w:author="shorny" w:date="2014-06-09T15:49:00Z">
              <w:rPr>
                <w:rStyle w:val="keyword1"/>
              </w:rPr>
            </w:rPrChange>
          </w:rPr>
          <w:t>UNIQUE</w:t>
        </w:r>
        <w:r w:rsidRPr="00A85691">
          <w:rPr>
            <w:sz w:val="18"/>
            <w:rPrChange w:id="1743" w:author="shorny" w:date="2014-06-09T15:49:00Z">
              <w:rPr/>
            </w:rPrChange>
          </w:rPr>
          <w:t xml:space="preserve"> comment </w:t>
        </w:r>
        <w:r w:rsidRPr="00A85691">
          <w:rPr>
            <w:rStyle w:val="string1"/>
            <w:sz w:val="18"/>
            <w:rPrChange w:id="1744" w:author="shorny" w:date="2014-06-09T15:49:00Z">
              <w:rPr>
                <w:rStyle w:val="string1"/>
              </w:rPr>
            </w:rPrChange>
          </w:rPr>
          <w:t>'Official and translation status of a document associated to an Applicant'</w:t>
        </w:r>
        <w:r w:rsidRPr="00A85691">
          <w:rPr>
            <w:sz w:val="18"/>
            <w:rPrChange w:id="1745" w:author="shorny" w:date="2014-06-09T15:49:00Z">
              <w:rPr/>
            </w:rPrChange>
          </w:rPr>
          <w:t>,</w:t>
        </w:r>
      </w:ins>
    </w:p>
    <w:p w14:paraId="6B59CF47" w14:textId="77777777" w:rsidR="00A85691" w:rsidRPr="00A85691" w:rsidRDefault="00A85691">
      <w:pPr>
        <w:pStyle w:val="HTMLPreformatted"/>
        <w:divId w:val="1206136475"/>
        <w:rPr>
          <w:ins w:id="1746" w:author="shorny" w:date="2014-06-09T15:48:00Z"/>
          <w:sz w:val="18"/>
          <w:rPrChange w:id="1747" w:author="shorny" w:date="2014-06-09T15:49:00Z">
            <w:rPr>
              <w:ins w:id="1748" w:author="shorny" w:date="2014-06-09T15:48:00Z"/>
            </w:rPr>
          </w:rPrChange>
        </w:rPr>
      </w:pPr>
      <w:ins w:id="1749" w:author="shorny" w:date="2014-06-09T15:48:00Z">
        <w:r w:rsidRPr="00A85691">
          <w:rPr>
            <w:sz w:val="18"/>
            <w:rPrChange w:id="1750" w:author="shorny" w:date="2014-06-09T15:49:00Z">
              <w:rPr/>
            </w:rPrChange>
          </w:rPr>
          <w:t xml:space="preserve">  Description </w:t>
        </w:r>
        <w:proofErr w:type="gramStart"/>
        <w:r w:rsidRPr="00A85691">
          <w:rPr>
            <w:rStyle w:val="type1"/>
            <w:sz w:val="18"/>
            <w:rPrChange w:id="1751" w:author="shorny" w:date="2014-06-09T15:49:00Z">
              <w:rPr>
                <w:rStyle w:val="type1"/>
              </w:rPr>
            </w:rPrChange>
          </w:rPr>
          <w:t>varchar</w:t>
        </w:r>
        <w:r w:rsidRPr="00A85691">
          <w:rPr>
            <w:sz w:val="18"/>
            <w:rPrChange w:id="1752" w:author="shorny" w:date="2014-06-09T15:49:00Z">
              <w:rPr/>
            </w:rPrChange>
          </w:rPr>
          <w:t>(</w:t>
        </w:r>
        <w:proofErr w:type="gramEnd"/>
        <w:r w:rsidRPr="00A85691">
          <w:rPr>
            <w:sz w:val="18"/>
            <w:rPrChange w:id="1753" w:author="shorny" w:date="2014-06-09T15:49:00Z">
              <w:rPr/>
            </w:rPrChange>
          </w:rPr>
          <w:t xml:space="preserve">2000) </w:t>
        </w:r>
        <w:r w:rsidRPr="00A85691">
          <w:rPr>
            <w:rStyle w:val="keyword1"/>
            <w:sz w:val="18"/>
            <w:rPrChange w:id="1754" w:author="shorny" w:date="2014-06-09T15:49:00Z">
              <w:rPr>
                <w:rStyle w:val="keyword1"/>
              </w:rPr>
            </w:rPrChange>
          </w:rPr>
          <w:t>NOT</w:t>
        </w:r>
        <w:r w:rsidRPr="00A85691">
          <w:rPr>
            <w:sz w:val="18"/>
            <w:rPrChange w:id="1755" w:author="shorny" w:date="2014-06-09T15:49:00Z">
              <w:rPr/>
            </w:rPrChange>
          </w:rPr>
          <w:t xml:space="preserve"> </w:t>
        </w:r>
        <w:r w:rsidRPr="00A85691">
          <w:rPr>
            <w:rStyle w:val="keyword1"/>
            <w:sz w:val="18"/>
            <w:rPrChange w:id="1756" w:author="shorny" w:date="2014-06-09T15:49:00Z">
              <w:rPr>
                <w:rStyle w:val="keyword1"/>
              </w:rPr>
            </w:rPrChange>
          </w:rPr>
          <w:t>NULL</w:t>
        </w:r>
        <w:r w:rsidRPr="00A85691">
          <w:rPr>
            <w:sz w:val="18"/>
            <w:rPrChange w:id="1757" w:author="shorny" w:date="2014-06-09T15:49:00Z">
              <w:rPr/>
            </w:rPrChange>
          </w:rPr>
          <w:t xml:space="preserve"> comment </w:t>
        </w:r>
        <w:r w:rsidRPr="00A85691">
          <w:rPr>
            <w:rStyle w:val="string1"/>
            <w:sz w:val="18"/>
            <w:rPrChange w:id="1758" w:author="shorny" w:date="2014-06-09T15:49:00Z">
              <w:rPr>
                <w:rStyle w:val="string1"/>
              </w:rPr>
            </w:rPrChange>
          </w:rPr>
          <w:t>'the details and implication of this status'</w:t>
        </w:r>
        <w:r w:rsidRPr="00A85691">
          <w:rPr>
            <w:sz w:val="18"/>
            <w:rPrChange w:id="1759" w:author="shorny" w:date="2014-06-09T15:49:00Z">
              <w:rPr/>
            </w:rPrChange>
          </w:rPr>
          <w:t>,</w:t>
        </w:r>
      </w:ins>
    </w:p>
    <w:p w14:paraId="6F71B520" w14:textId="77777777" w:rsidR="00A85691" w:rsidRPr="00A85691" w:rsidRDefault="00A85691">
      <w:pPr>
        <w:pStyle w:val="HTMLPreformatted"/>
        <w:divId w:val="1206136475"/>
        <w:rPr>
          <w:ins w:id="1760" w:author="shorny" w:date="2014-06-09T15:48:00Z"/>
          <w:sz w:val="18"/>
          <w:rPrChange w:id="1761" w:author="shorny" w:date="2014-06-09T15:49:00Z">
            <w:rPr>
              <w:ins w:id="1762" w:author="shorny" w:date="2014-06-09T15:48:00Z"/>
            </w:rPr>
          </w:rPrChange>
        </w:rPr>
      </w:pPr>
      <w:ins w:id="1763" w:author="shorny" w:date="2014-06-09T15:48:00Z">
        <w:r w:rsidRPr="00A85691">
          <w:rPr>
            <w:sz w:val="18"/>
            <w:rPrChange w:id="1764" w:author="shorny" w:date="2014-06-09T15:49:00Z">
              <w:rPr/>
            </w:rPrChange>
          </w:rPr>
          <w:t xml:space="preserve">  </w:t>
        </w:r>
        <w:r w:rsidRPr="00A85691">
          <w:rPr>
            <w:rStyle w:val="keyword1"/>
            <w:sz w:val="18"/>
            <w:rPrChange w:id="1765" w:author="shorny" w:date="2014-06-09T15:49:00Z">
              <w:rPr>
                <w:rStyle w:val="keyword1"/>
              </w:rPr>
            </w:rPrChange>
          </w:rPr>
          <w:t>PRIMARY</w:t>
        </w:r>
        <w:r w:rsidRPr="00A85691">
          <w:rPr>
            <w:sz w:val="18"/>
            <w:rPrChange w:id="1766" w:author="shorny" w:date="2014-06-09T15:49:00Z">
              <w:rPr/>
            </w:rPrChange>
          </w:rPr>
          <w:t xml:space="preserve"> </w:t>
        </w:r>
        <w:r w:rsidRPr="00A85691">
          <w:rPr>
            <w:rStyle w:val="keyword1"/>
            <w:sz w:val="18"/>
            <w:rPrChange w:id="1767" w:author="shorny" w:date="2014-06-09T15:49:00Z">
              <w:rPr>
                <w:rStyle w:val="keyword1"/>
              </w:rPr>
            </w:rPrChange>
          </w:rPr>
          <w:t>KEY</w:t>
        </w:r>
        <w:r w:rsidRPr="00A85691">
          <w:rPr>
            <w:sz w:val="18"/>
            <w:rPrChange w:id="1768" w:author="shorny" w:date="2014-06-09T15:49:00Z">
              <w:rPr/>
            </w:rPrChange>
          </w:rPr>
          <w:t xml:space="preserve"> (DocStatusID)</w:t>
        </w:r>
      </w:ins>
    </w:p>
    <w:p w14:paraId="783E80D6" w14:textId="77777777" w:rsidR="00A85691" w:rsidRPr="00A85691" w:rsidRDefault="00A85691">
      <w:pPr>
        <w:pStyle w:val="HTMLPreformatted"/>
        <w:divId w:val="1206136475"/>
        <w:rPr>
          <w:ins w:id="1769" w:author="shorny" w:date="2014-06-09T15:48:00Z"/>
          <w:sz w:val="18"/>
          <w:rPrChange w:id="1770" w:author="shorny" w:date="2014-06-09T15:49:00Z">
            <w:rPr>
              <w:ins w:id="1771" w:author="shorny" w:date="2014-06-09T15:48:00Z"/>
            </w:rPr>
          </w:rPrChange>
        </w:rPr>
      </w:pPr>
      <w:ins w:id="1772" w:author="shorny" w:date="2014-06-09T15:48:00Z">
        <w:r w:rsidRPr="00A85691">
          <w:rPr>
            <w:sz w:val="18"/>
            <w:rPrChange w:id="1773" w:author="shorny" w:date="2014-06-09T15:49:00Z">
              <w:rPr/>
            </w:rPrChange>
          </w:rPr>
          <w:t>)</w:t>
        </w:r>
      </w:ins>
    </w:p>
    <w:p w14:paraId="10E18775" w14:textId="77777777" w:rsidR="00A85691" w:rsidRPr="00A85691" w:rsidRDefault="00A85691">
      <w:pPr>
        <w:pStyle w:val="HTMLPreformatted"/>
        <w:divId w:val="1206136475"/>
        <w:rPr>
          <w:ins w:id="1774" w:author="shorny" w:date="2014-06-09T15:48:00Z"/>
          <w:sz w:val="18"/>
          <w:rPrChange w:id="1775" w:author="shorny" w:date="2014-06-09T15:49:00Z">
            <w:rPr>
              <w:ins w:id="1776" w:author="shorny" w:date="2014-06-09T15:48:00Z"/>
            </w:rPr>
          </w:rPrChange>
        </w:rPr>
      </w:pPr>
      <w:proofErr w:type="gramStart"/>
      <w:ins w:id="1777" w:author="shorny" w:date="2014-06-09T15:48:00Z">
        <w:r w:rsidRPr="00A85691">
          <w:rPr>
            <w:sz w:val="18"/>
            <w:rPrChange w:id="1778" w:author="shorny" w:date="2014-06-09T15:49:00Z">
              <w:rPr/>
            </w:rPrChange>
          </w:rPr>
          <w:t>comment</w:t>
        </w:r>
        <w:proofErr w:type="gramEnd"/>
        <w:r w:rsidRPr="00A85691">
          <w:rPr>
            <w:sz w:val="18"/>
            <w:rPrChange w:id="1779" w:author="shorny" w:date="2014-06-09T15:49:00Z">
              <w:rPr/>
            </w:rPrChange>
          </w:rPr>
          <w:t>=</w:t>
        </w:r>
        <w:r w:rsidRPr="00A85691">
          <w:rPr>
            <w:rStyle w:val="string1"/>
            <w:sz w:val="18"/>
            <w:rPrChange w:id="1780" w:author="shorny" w:date="2014-06-09T15:49:00Z">
              <w:rPr>
                <w:rStyle w:val="string1"/>
              </w:rPr>
            </w:rPrChange>
          </w:rPr>
          <w:t>'the possible statuses of a document'</w:t>
        </w:r>
      </w:ins>
    </w:p>
    <w:p w14:paraId="371654C4" w14:textId="77777777" w:rsidR="00A85691" w:rsidRPr="00A85691" w:rsidRDefault="00A85691">
      <w:pPr>
        <w:pStyle w:val="HTMLPreformatted"/>
        <w:divId w:val="1206136475"/>
        <w:rPr>
          <w:ins w:id="1781" w:author="shorny" w:date="2014-06-09T15:48:00Z"/>
          <w:sz w:val="18"/>
          <w:rPrChange w:id="1782" w:author="shorny" w:date="2014-06-09T15:49:00Z">
            <w:rPr>
              <w:ins w:id="1783" w:author="shorny" w:date="2014-06-09T15:48:00Z"/>
            </w:rPr>
          </w:rPrChange>
        </w:rPr>
      </w:pPr>
      <w:ins w:id="1784" w:author="shorny" w:date="2014-06-09T15:48:00Z">
        <w:r w:rsidRPr="00A85691">
          <w:rPr>
            <w:sz w:val="18"/>
            <w:rPrChange w:id="1785" w:author="shorny" w:date="2014-06-09T15:49:00Z">
              <w:rPr/>
            </w:rPrChange>
          </w:rPr>
          <w:t>ENGINE=InnoDB;</w:t>
        </w:r>
      </w:ins>
    </w:p>
    <w:p w14:paraId="6EBEC50F" w14:textId="77777777" w:rsidR="00A85691" w:rsidRPr="00A85691" w:rsidRDefault="00A85691">
      <w:pPr>
        <w:pStyle w:val="HTMLPreformatted"/>
        <w:divId w:val="1206136475"/>
        <w:rPr>
          <w:ins w:id="1786" w:author="shorny" w:date="2014-06-09T15:48:00Z"/>
          <w:sz w:val="18"/>
          <w:rPrChange w:id="1787" w:author="shorny" w:date="2014-06-09T15:49:00Z">
            <w:rPr>
              <w:ins w:id="1788" w:author="shorny" w:date="2014-06-09T15:48:00Z"/>
            </w:rPr>
          </w:rPrChange>
        </w:rPr>
      </w:pPr>
    </w:p>
    <w:p w14:paraId="279AB2D5" w14:textId="77777777" w:rsidR="00A85691" w:rsidRPr="00A85691" w:rsidRDefault="00A85691">
      <w:pPr>
        <w:pStyle w:val="HTMLPreformatted"/>
        <w:divId w:val="1206136475"/>
        <w:rPr>
          <w:ins w:id="1789" w:author="shorny" w:date="2014-06-09T15:48:00Z"/>
          <w:sz w:val="18"/>
          <w:rPrChange w:id="1790" w:author="shorny" w:date="2014-06-09T15:49:00Z">
            <w:rPr>
              <w:ins w:id="1791" w:author="shorny" w:date="2014-06-09T15:48:00Z"/>
            </w:rPr>
          </w:rPrChange>
        </w:rPr>
      </w:pPr>
      <w:ins w:id="1792" w:author="shorny" w:date="2014-06-09T15:48:00Z">
        <w:r w:rsidRPr="00A85691">
          <w:rPr>
            <w:rStyle w:val="keyword1"/>
            <w:sz w:val="18"/>
            <w:rPrChange w:id="1793" w:author="shorny" w:date="2014-06-09T15:49:00Z">
              <w:rPr>
                <w:rStyle w:val="keyword1"/>
              </w:rPr>
            </w:rPrChange>
          </w:rPr>
          <w:t>CREATE</w:t>
        </w:r>
        <w:r w:rsidRPr="00A85691">
          <w:rPr>
            <w:sz w:val="18"/>
            <w:rPrChange w:id="1794" w:author="shorny" w:date="2014-06-09T15:49:00Z">
              <w:rPr/>
            </w:rPrChange>
          </w:rPr>
          <w:t xml:space="preserve"> </w:t>
        </w:r>
        <w:r w:rsidRPr="00A85691">
          <w:rPr>
            <w:rStyle w:val="keyword1"/>
            <w:sz w:val="18"/>
            <w:rPrChange w:id="1795" w:author="shorny" w:date="2014-06-09T15:49:00Z">
              <w:rPr>
                <w:rStyle w:val="keyword1"/>
              </w:rPr>
            </w:rPrChange>
          </w:rPr>
          <w:t>TABLE</w:t>
        </w:r>
        <w:r w:rsidRPr="00A85691">
          <w:rPr>
            <w:sz w:val="18"/>
            <w:rPrChange w:id="1796" w:author="shorny" w:date="2014-06-09T15:49:00Z">
              <w:rPr/>
            </w:rPrChange>
          </w:rPr>
          <w:t xml:space="preserve"> </w:t>
        </w:r>
        <w:r w:rsidRPr="00A85691">
          <w:rPr>
            <w:rStyle w:val="function-name1"/>
            <w:sz w:val="18"/>
            <w:rPrChange w:id="1797" w:author="shorny" w:date="2014-06-09T15:49:00Z">
              <w:rPr>
                <w:rStyle w:val="function-name1"/>
              </w:rPr>
            </w:rPrChange>
          </w:rPr>
          <w:t>Publication</w:t>
        </w:r>
        <w:r w:rsidRPr="00A85691">
          <w:rPr>
            <w:sz w:val="18"/>
            <w:rPrChange w:id="1798" w:author="shorny" w:date="2014-06-09T15:49:00Z">
              <w:rPr/>
            </w:rPrChange>
          </w:rPr>
          <w:t xml:space="preserve"> (</w:t>
        </w:r>
      </w:ins>
    </w:p>
    <w:p w14:paraId="74CB5BE2" w14:textId="77777777" w:rsidR="00A85691" w:rsidRPr="00A85691" w:rsidRDefault="00A85691">
      <w:pPr>
        <w:pStyle w:val="HTMLPreformatted"/>
        <w:divId w:val="1206136475"/>
        <w:rPr>
          <w:ins w:id="1799" w:author="shorny" w:date="2014-06-09T15:48:00Z"/>
          <w:sz w:val="18"/>
          <w:rPrChange w:id="1800" w:author="shorny" w:date="2014-06-09T15:49:00Z">
            <w:rPr>
              <w:ins w:id="1801" w:author="shorny" w:date="2014-06-09T15:48:00Z"/>
            </w:rPr>
          </w:rPrChange>
        </w:rPr>
      </w:pPr>
      <w:ins w:id="1802" w:author="shorny" w:date="2014-06-09T15:48:00Z">
        <w:r w:rsidRPr="00A85691">
          <w:rPr>
            <w:sz w:val="18"/>
            <w:rPrChange w:id="1803" w:author="shorny" w:date="2014-06-09T15:49:00Z">
              <w:rPr/>
            </w:rPrChange>
          </w:rPr>
          <w:t xml:space="preserve">  PubID mediumint </w:t>
        </w:r>
        <w:r w:rsidRPr="00A85691">
          <w:rPr>
            <w:rStyle w:val="keyword1"/>
            <w:sz w:val="18"/>
            <w:rPrChange w:id="1804" w:author="shorny" w:date="2014-06-09T15:49:00Z">
              <w:rPr>
                <w:rStyle w:val="keyword1"/>
              </w:rPr>
            </w:rPrChange>
          </w:rPr>
          <w:t>NOT</w:t>
        </w:r>
        <w:r w:rsidRPr="00A85691">
          <w:rPr>
            <w:sz w:val="18"/>
            <w:rPrChange w:id="1805" w:author="shorny" w:date="2014-06-09T15:49:00Z">
              <w:rPr/>
            </w:rPrChange>
          </w:rPr>
          <w:t xml:space="preserve"> </w:t>
        </w:r>
        <w:r w:rsidRPr="00A85691">
          <w:rPr>
            <w:rStyle w:val="keyword1"/>
            <w:sz w:val="18"/>
            <w:rPrChange w:id="1806" w:author="shorny" w:date="2014-06-09T15:49:00Z">
              <w:rPr>
                <w:rStyle w:val="keyword1"/>
              </w:rPr>
            </w:rPrChange>
          </w:rPr>
          <w:t>NULL</w:t>
        </w:r>
        <w:r w:rsidRPr="00A85691">
          <w:rPr>
            <w:sz w:val="18"/>
            <w:rPrChange w:id="1807" w:author="shorny" w:date="2014-06-09T15:49:00Z">
              <w:rPr/>
            </w:rPrChange>
          </w:rPr>
          <w:t xml:space="preserve"> AUTO_INCREMENT comment </w:t>
        </w:r>
        <w:r w:rsidRPr="00A85691">
          <w:rPr>
            <w:rStyle w:val="string1"/>
            <w:sz w:val="18"/>
            <w:rPrChange w:id="1808" w:author="shorny" w:date="2014-06-09T15:49:00Z">
              <w:rPr>
                <w:rStyle w:val="string1"/>
              </w:rPr>
            </w:rPrChange>
          </w:rPr>
          <w:t>'The primary key that uniquely identifies the publication'</w:t>
        </w:r>
        <w:r w:rsidRPr="00A85691">
          <w:rPr>
            <w:sz w:val="18"/>
            <w:rPrChange w:id="1809" w:author="shorny" w:date="2014-06-09T15:49:00Z">
              <w:rPr/>
            </w:rPrChange>
          </w:rPr>
          <w:t>,</w:t>
        </w:r>
      </w:ins>
    </w:p>
    <w:p w14:paraId="3890EA62" w14:textId="77777777" w:rsidR="00A85691" w:rsidRPr="00A85691" w:rsidRDefault="00A85691">
      <w:pPr>
        <w:pStyle w:val="HTMLPreformatted"/>
        <w:divId w:val="1206136475"/>
        <w:rPr>
          <w:ins w:id="1810" w:author="shorny" w:date="2014-06-09T15:48:00Z"/>
          <w:sz w:val="18"/>
          <w:rPrChange w:id="1811" w:author="shorny" w:date="2014-06-09T15:49:00Z">
            <w:rPr>
              <w:ins w:id="1812" w:author="shorny" w:date="2014-06-09T15:48:00Z"/>
            </w:rPr>
          </w:rPrChange>
        </w:rPr>
      </w:pPr>
      <w:ins w:id="1813" w:author="shorny" w:date="2014-06-09T15:48:00Z">
        <w:r w:rsidRPr="00A85691">
          <w:rPr>
            <w:sz w:val="18"/>
            <w:rPrChange w:id="1814" w:author="shorny" w:date="2014-06-09T15:49:00Z">
              <w:rPr/>
            </w:rPrChange>
          </w:rPr>
          <w:t xml:space="preserve">  ApplicantID mediumint </w:t>
        </w:r>
        <w:r w:rsidRPr="00A85691">
          <w:rPr>
            <w:rStyle w:val="keyword1"/>
            <w:sz w:val="18"/>
            <w:rPrChange w:id="1815" w:author="shorny" w:date="2014-06-09T15:49:00Z">
              <w:rPr>
                <w:rStyle w:val="keyword1"/>
              </w:rPr>
            </w:rPrChange>
          </w:rPr>
          <w:t>NOT</w:t>
        </w:r>
        <w:r w:rsidRPr="00A85691">
          <w:rPr>
            <w:sz w:val="18"/>
            <w:rPrChange w:id="1816" w:author="shorny" w:date="2014-06-09T15:49:00Z">
              <w:rPr/>
            </w:rPrChange>
          </w:rPr>
          <w:t xml:space="preserve"> </w:t>
        </w:r>
        <w:r w:rsidRPr="00A85691">
          <w:rPr>
            <w:rStyle w:val="keyword1"/>
            <w:sz w:val="18"/>
            <w:rPrChange w:id="1817" w:author="shorny" w:date="2014-06-09T15:49:00Z">
              <w:rPr>
                <w:rStyle w:val="keyword1"/>
              </w:rPr>
            </w:rPrChange>
          </w:rPr>
          <w:t>NULL</w:t>
        </w:r>
        <w:r w:rsidRPr="00A85691">
          <w:rPr>
            <w:sz w:val="18"/>
            <w:rPrChange w:id="1818" w:author="shorny" w:date="2014-06-09T15:49:00Z">
              <w:rPr/>
            </w:rPrChange>
          </w:rPr>
          <w:t xml:space="preserve"> comment </w:t>
        </w:r>
        <w:r w:rsidRPr="00A85691">
          <w:rPr>
            <w:rStyle w:val="string1"/>
            <w:sz w:val="18"/>
            <w:rPrChange w:id="1819" w:author="shorny" w:date="2014-06-09T15:49:00Z">
              <w:rPr>
                <w:rStyle w:val="string1"/>
              </w:rPr>
            </w:rPrChange>
          </w:rPr>
          <w:t>'the ID of the applicant who authored the publication'</w:t>
        </w:r>
        <w:r w:rsidRPr="00A85691">
          <w:rPr>
            <w:sz w:val="18"/>
            <w:rPrChange w:id="1820" w:author="shorny" w:date="2014-06-09T15:49:00Z">
              <w:rPr/>
            </w:rPrChange>
          </w:rPr>
          <w:t>,</w:t>
        </w:r>
      </w:ins>
    </w:p>
    <w:p w14:paraId="2A7C800E" w14:textId="77777777" w:rsidR="00A85691" w:rsidRPr="00A85691" w:rsidRDefault="00A85691">
      <w:pPr>
        <w:pStyle w:val="HTMLPreformatted"/>
        <w:divId w:val="1206136475"/>
        <w:rPr>
          <w:ins w:id="1821" w:author="shorny" w:date="2014-06-09T15:48:00Z"/>
          <w:sz w:val="18"/>
          <w:rPrChange w:id="1822" w:author="shorny" w:date="2014-06-09T15:49:00Z">
            <w:rPr>
              <w:ins w:id="1823" w:author="shorny" w:date="2014-06-09T15:48:00Z"/>
            </w:rPr>
          </w:rPrChange>
        </w:rPr>
      </w:pPr>
      <w:ins w:id="1824" w:author="shorny" w:date="2014-06-09T15:48:00Z">
        <w:r w:rsidRPr="00A85691">
          <w:rPr>
            <w:sz w:val="18"/>
            <w:rPrChange w:id="1825" w:author="shorny" w:date="2014-06-09T15:49:00Z">
              <w:rPr/>
            </w:rPrChange>
          </w:rPr>
          <w:t xml:space="preserve">  Title </w:t>
        </w:r>
        <w:proofErr w:type="gramStart"/>
        <w:r w:rsidRPr="00A85691">
          <w:rPr>
            <w:rStyle w:val="type1"/>
            <w:sz w:val="18"/>
            <w:rPrChange w:id="1826" w:author="shorny" w:date="2014-06-09T15:49:00Z">
              <w:rPr>
                <w:rStyle w:val="type1"/>
              </w:rPr>
            </w:rPrChange>
          </w:rPr>
          <w:t>varchar</w:t>
        </w:r>
        <w:r w:rsidRPr="00A85691">
          <w:rPr>
            <w:sz w:val="18"/>
            <w:rPrChange w:id="1827" w:author="shorny" w:date="2014-06-09T15:49:00Z">
              <w:rPr/>
            </w:rPrChange>
          </w:rPr>
          <w:t>(</w:t>
        </w:r>
        <w:proofErr w:type="gramEnd"/>
        <w:r w:rsidRPr="00A85691">
          <w:rPr>
            <w:sz w:val="18"/>
            <w:rPrChange w:id="1828" w:author="shorny" w:date="2014-06-09T15:49:00Z">
              <w:rPr/>
            </w:rPrChange>
          </w:rPr>
          <w:t xml:space="preserve">255) </w:t>
        </w:r>
        <w:r w:rsidRPr="00A85691">
          <w:rPr>
            <w:rStyle w:val="keyword1"/>
            <w:sz w:val="18"/>
            <w:rPrChange w:id="1829" w:author="shorny" w:date="2014-06-09T15:49:00Z">
              <w:rPr>
                <w:rStyle w:val="keyword1"/>
              </w:rPr>
            </w:rPrChange>
          </w:rPr>
          <w:t>NOT</w:t>
        </w:r>
        <w:r w:rsidRPr="00A85691">
          <w:rPr>
            <w:sz w:val="18"/>
            <w:rPrChange w:id="1830" w:author="shorny" w:date="2014-06-09T15:49:00Z">
              <w:rPr/>
            </w:rPrChange>
          </w:rPr>
          <w:t xml:space="preserve"> </w:t>
        </w:r>
        <w:r w:rsidRPr="00A85691">
          <w:rPr>
            <w:rStyle w:val="keyword1"/>
            <w:sz w:val="18"/>
            <w:rPrChange w:id="1831" w:author="shorny" w:date="2014-06-09T15:49:00Z">
              <w:rPr>
                <w:rStyle w:val="keyword1"/>
              </w:rPr>
            </w:rPrChange>
          </w:rPr>
          <w:t>NULL</w:t>
        </w:r>
        <w:r w:rsidRPr="00A85691">
          <w:rPr>
            <w:sz w:val="18"/>
            <w:rPrChange w:id="1832" w:author="shorny" w:date="2014-06-09T15:49:00Z">
              <w:rPr/>
            </w:rPrChange>
          </w:rPr>
          <w:t xml:space="preserve"> comment </w:t>
        </w:r>
        <w:r w:rsidRPr="00A85691">
          <w:rPr>
            <w:rStyle w:val="string1"/>
            <w:sz w:val="18"/>
            <w:rPrChange w:id="1833" w:author="shorny" w:date="2014-06-09T15:49:00Z">
              <w:rPr>
                <w:rStyle w:val="string1"/>
              </w:rPr>
            </w:rPrChange>
          </w:rPr>
          <w:t>'The title of the publication'</w:t>
        </w:r>
        <w:r w:rsidRPr="00A85691">
          <w:rPr>
            <w:sz w:val="18"/>
            <w:rPrChange w:id="1834" w:author="shorny" w:date="2014-06-09T15:49:00Z">
              <w:rPr/>
            </w:rPrChange>
          </w:rPr>
          <w:t>,</w:t>
        </w:r>
      </w:ins>
    </w:p>
    <w:p w14:paraId="05495362" w14:textId="77777777" w:rsidR="00A85691" w:rsidRPr="00A85691" w:rsidRDefault="00A85691">
      <w:pPr>
        <w:pStyle w:val="HTMLPreformatted"/>
        <w:divId w:val="1206136475"/>
        <w:rPr>
          <w:ins w:id="1835" w:author="shorny" w:date="2014-06-09T15:48:00Z"/>
          <w:sz w:val="18"/>
          <w:rPrChange w:id="1836" w:author="shorny" w:date="2014-06-09T15:49:00Z">
            <w:rPr>
              <w:ins w:id="1837" w:author="shorny" w:date="2014-06-09T15:48:00Z"/>
            </w:rPr>
          </w:rPrChange>
        </w:rPr>
      </w:pPr>
      <w:ins w:id="1838" w:author="shorny" w:date="2014-06-09T15:48:00Z">
        <w:r w:rsidRPr="00A85691">
          <w:rPr>
            <w:sz w:val="18"/>
            <w:rPrChange w:id="1839" w:author="shorny" w:date="2014-06-09T15:49:00Z">
              <w:rPr/>
            </w:rPrChange>
          </w:rPr>
          <w:t xml:space="preserve">  Abstract </w:t>
        </w:r>
        <w:proofErr w:type="gramStart"/>
        <w:r w:rsidRPr="00A85691">
          <w:rPr>
            <w:rStyle w:val="type1"/>
            <w:sz w:val="18"/>
            <w:rPrChange w:id="1840" w:author="shorny" w:date="2014-06-09T15:49:00Z">
              <w:rPr>
                <w:rStyle w:val="type1"/>
              </w:rPr>
            </w:rPrChange>
          </w:rPr>
          <w:t>varchar</w:t>
        </w:r>
        <w:r w:rsidRPr="00A85691">
          <w:rPr>
            <w:sz w:val="18"/>
            <w:rPrChange w:id="1841" w:author="shorny" w:date="2014-06-09T15:49:00Z">
              <w:rPr/>
            </w:rPrChange>
          </w:rPr>
          <w:t>(</w:t>
        </w:r>
        <w:proofErr w:type="gramEnd"/>
        <w:r w:rsidRPr="00A85691">
          <w:rPr>
            <w:sz w:val="18"/>
            <w:rPrChange w:id="1842" w:author="shorny" w:date="2014-06-09T15:49:00Z">
              <w:rPr/>
            </w:rPrChange>
          </w:rPr>
          <w:t xml:space="preserve">2000) comment </w:t>
        </w:r>
        <w:r w:rsidRPr="00A85691">
          <w:rPr>
            <w:rStyle w:val="string1"/>
            <w:sz w:val="18"/>
            <w:rPrChange w:id="1843" w:author="shorny" w:date="2014-06-09T15:49:00Z">
              <w:rPr>
                <w:rStyle w:val="string1"/>
              </w:rPr>
            </w:rPrChange>
          </w:rPr>
          <w:t>'A abstract/description of the publication'</w:t>
        </w:r>
        <w:r w:rsidRPr="00A85691">
          <w:rPr>
            <w:sz w:val="18"/>
            <w:rPrChange w:id="1844" w:author="shorny" w:date="2014-06-09T15:49:00Z">
              <w:rPr/>
            </w:rPrChange>
          </w:rPr>
          <w:t>,</w:t>
        </w:r>
      </w:ins>
    </w:p>
    <w:p w14:paraId="69109637" w14:textId="77777777" w:rsidR="00A85691" w:rsidRPr="00A85691" w:rsidRDefault="00A85691">
      <w:pPr>
        <w:pStyle w:val="HTMLPreformatted"/>
        <w:divId w:val="1206136475"/>
        <w:rPr>
          <w:ins w:id="1845" w:author="shorny" w:date="2014-06-09T15:48:00Z"/>
          <w:sz w:val="18"/>
          <w:rPrChange w:id="1846" w:author="shorny" w:date="2014-06-09T15:49:00Z">
            <w:rPr>
              <w:ins w:id="1847" w:author="shorny" w:date="2014-06-09T15:48:00Z"/>
            </w:rPr>
          </w:rPrChange>
        </w:rPr>
      </w:pPr>
      <w:ins w:id="1848" w:author="shorny" w:date="2014-06-09T15:48:00Z">
        <w:r w:rsidRPr="00A85691">
          <w:rPr>
            <w:sz w:val="18"/>
            <w:rPrChange w:id="1849" w:author="shorny" w:date="2014-06-09T15:49:00Z">
              <w:rPr/>
            </w:rPrChange>
          </w:rPr>
          <w:t xml:space="preserve">  Publication </w:t>
        </w:r>
        <w:proofErr w:type="gramStart"/>
        <w:r w:rsidRPr="00A85691">
          <w:rPr>
            <w:rStyle w:val="type1"/>
            <w:sz w:val="18"/>
            <w:rPrChange w:id="1850" w:author="shorny" w:date="2014-06-09T15:49:00Z">
              <w:rPr>
                <w:rStyle w:val="type1"/>
              </w:rPr>
            </w:rPrChange>
          </w:rPr>
          <w:t>varchar</w:t>
        </w:r>
        <w:r w:rsidRPr="00A85691">
          <w:rPr>
            <w:sz w:val="18"/>
            <w:rPrChange w:id="1851" w:author="shorny" w:date="2014-06-09T15:49:00Z">
              <w:rPr/>
            </w:rPrChange>
          </w:rPr>
          <w:t>(</w:t>
        </w:r>
        <w:proofErr w:type="gramEnd"/>
        <w:r w:rsidRPr="00A85691">
          <w:rPr>
            <w:sz w:val="18"/>
            <w:rPrChange w:id="1852" w:author="shorny" w:date="2014-06-09T15:49:00Z">
              <w:rPr/>
            </w:rPrChange>
          </w:rPr>
          <w:t xml:space="preserve">255) </w:t>
        </w:r>
        <w:r w:rsidRPr="00A85691">
          <w:rPr>
            <w:rStyle w:val="keyword1"/>
            <w:sz w:val="18"/>
            <w:rPrChange w:id="1853" w:author="shorny" w:date="2014-06-09T15:49:00Z">
              <w:rPr>
                <w:rStyle w:val="keyword1"/>
              </w:rPr>
            </w:rPrChange>
          </w:rPr>
          <w:t>NOT</w:t>
        </w:r>
        <w:r w:rsidRPr="00A85691">
          <w:rPr>
            <w:sz w:val="18"/>
            <w:rPrChange w:id="1854" w:author="shorny" w:date="2014-06-09T15:49:00Z">
              <w:rPr/>
            </w:rPrChange>
          </w:rPr>
          <w:t xml:space="preserve"> </w:t>
        </w:r>
        <w:r w:rsidRPr="00A85691">
          <w:rPr>
            <w:rStyle w:val="keyword1"/>
            <w:sz w:val="18"/>
            <w:rPrChange w:id="1855" w:author="shorny" w:date="2014-06-09T15:49:00Z">
              <w:rPr>
                <w:rStyle w:val="keyword1"/>
              </w:rPr>
            </w:rPrChange>
          </w:rPr>
          <w:t>NULL</w:t>
        </w:r>
        <w:r w:rsidRPr="00A85691">
          <w:rPr>
            <w:sz w:val="18"/>
            <w:rPrChange w:id="1856" w:author="shorny" w:date="2014-06-09T15:49:00Z">
              <w:rPr/>
            </w:rPrChange>
          </w:rPr>
          <w:t xml:space="preserve"> comment </w:t>
        </w:r>
        <w:r w:rsidRPr="00A85691">
          <w:rPr>
            <w:rStyle w:val="string1"/>
            <w:sz w:val="18"/>
            <w:rPrChange w:id="1857" w:author="shorny" w:date="2014-06-09T15:49:00Z">
              <w:rPr>
                <w:rStyle w:val="string1"/>
              </w:rPr>
            </w:rPrChange>
          </w:rPr>
          <w:t>'The journal/magazine publisher '</w:t>
        </w:r>
        <w:r w:rsidRPr="00A85691">
          <w:rPr>
            <w:sz w:val="18"/>
            <w:rPrChange w:id="1858" w:author="shorny" w:date="2014-06-09T15:49:00Z">
              <w:rPr/>
            </w:rPrChange>
          </w:rPr>
          <w:t>,</w:t>
        </w:r>
      </w:ins>
    </w:p>
    <w:p w14:paraId="3C5F9DFD" w14:textId="77777777" w:rsidR="00A85691" w:rsidRPr="00A85691" w:rsidRDefault="00A85691">
      <w:pPr>
        <w:pStyle w:val="HTMLPreformatted"/>
        <w:divId w:val="1206136475"/>
        <w:rPr>
          <w:ins w:id="1859" w:author="shorny" w:date="2014-06-09T15:48:00Z"/>
          <w:sz w:val="18"/>
          <w:rPrChange w:id="1860" w:author="shorny" w:date="2014-06-09T15:49:00Z">
            <w:rPr>
              <w:ins w:id="1861" w:author="shorny" w:date="2014-06-09T15:48:00Z"/>
            </w:rPr>
          </w:rPrChange>
        </w:rPr>
      </w:pPr>
      <w:ins w:id="1862" w:author="shorny" w:date="2014-06-09T15:48:00Z">
        <w:r w:rsidRPr="00A85691">
          <w:rPr>
            <w:sz w:val="18"/>
            <w:rPrChange w:id="1863" w:author="shorny" w:date="2014-06-09T15:49:00Z">
              <w:rPr/>
            </w:rPrChange>
          </w:rPr>
          <w:t xml:space="preserve">  IssueNo mediumint comment </w:t>
        </w:r>
        <w:r w:rsidRPr="00A85691">
          <w:rPr>
            <w:rStyle w:val="string1"/>
            <w:sz w:val="18"/>
            <w:rPrChange w:id="1864" w:author="shorny" w:date="2014-06-09T15:49:00Z">
              <w:rPr>
                <w:rStyle w:val="string1"/>
              </w:rPr>
            </w:rPrChange>
          </w:rPr>
          <w:t>'The issue/edition number of the publication'</w:t>
        </w:r>
        <w:r w:rsidRPr="00A85691">
          <w:rPr>
            <w:sz w:val="18"/>
            <w:rPrChange w:id="1865" w:author="shorny" w:date="2014-06-09T15:49:00Z">
              <w:rPr/>
            </w:rPrChange>
          </w:rPr>
          <w:t>,</w:t>
        </w:r>
      </w:ins>
    </w:p>
    <w:p w14:paraId="3B3CBCDD" w14:textId="77777777" w:rsidR="00A85691" w:rsidRPr="00A85691" w:rsidRDefault="00A85691">
      <w:pPr>
        <w:pStyle w:val="HTMLPreformatted"/>
        <w:divId w:val="1206136475"/>
        <w:rPr>
          <w:ins w:id="1866" w:author="shorny" w:date="2014-06-09T15:48:00Z"/>
          <w:sz w:val="18"/>
          <w:rPrChange w:id="1867" w:author="shorny" w:date="2014-06-09T15:49:00Z">
            <w:rPr>
              <w:ins w:id="1868" w:author="shorny" w:date="2014-06-09T15:48:00Z"/>
            </w:rPr>
          </w:rPrChange>
        </w:rPr>
      </w:pPr>
      <w:ins w:id="1869" w:author="shorny" w:date="2014-06-09T15:48:00Z">
        <w:r w:rsidRPr="00A85691">
          <w:rPr>
            <w:sz w:val="18"/>
            <w:rPrChange w:id="1870" w:author="shorny" w:date="2014-06-09T15:49:00Z">
              <w:rPr/>
            </w:rPrChange>
          </w:rPr>
          <w:t xml:space="preserve">  IssueDate </w:t>
        </w:r>
        <w:r w:rsidRPr="00A85691">
          <w:rPr>
            <w:rStyle w:val="type1"/>
            <w:sz w:val="18"/>
            <w:rPrChange w:id="1871" w:author="shorny" w:date="2014-06-09T15:49:00Z">
              <w:rPr>
                <w:rStyle w:val="type1"/>
              </w:rPr>
            </w:rPrChange>
          </w:rPr>
          <w:t>date</w:t>
        </w:r>
        <w:r w:rsidRPr="00A85691">
          <w:rPr>
            <w:sz w:val="18"/>
            <w:rPrChange w:id="1872" w:author="shorny" w:date="2014-06-09T15:49:00Z">
              <w:rPr/>
            </w:rPrChange>
          </w:rPr>
          <w:t xml:space="preserve"> </w:t>
        </w:r>
        <w:r w:rsidRPr="00A85691">
          <w:rPr>
            <w:rStyle w:val="keyword1"/>
            <w:sz w:val="18"/>
            <w:rPrChange w:id="1873" w:author="shorny" w:date="2014-06-09T15:49:00Z">
              <w:rPr>
                <w:rStyle w:val="keyword1"/>
              </w:rPr>
            </w:rPrChange>
          </w:rPr>
          <w:t>NOT</w:t>
        </w:r>
        <w:r w:rsidRPr="00A85691">
          <w:rPr>
            <w:sz w:val="18"/>
            <w:rPrChange w:id="1874" w:author="shorny" w:date="2014-06-09T15:49:00Z">
              <w:rPr/>
            </w:rPrChange>
          </w:rPr>
          <w:t xml:space="preserve"> </w:t>
        </w:r>
        <w:r w:rsidRPr="00A85691">
          <w:rPr>
            <w:rStyle w:val="keyword1"/>
            <w:sz w:val="18"/>
            <w:rPrChange w:id="1875" w:author="shorny" w:date="2014-06-09T15:49:00Z">
              <w:rPr>
                <w:rStyle w:val="keyword1"/>
              </w:rPr>
            </w:rPrChange>
          </w:rPr>
          <w:t>NULL</w:t>
        </w:r>
        <w:r w:rsidRPr="00A85691">
          <w:rPr>
            <w:sz w:val="18"/>
            <w:rPrChange w:id="1876" w:author="shorny" w:date="2014-06-09T15:49:00Z">
              <w:rPr/>
            </w:rPrChange>
          </w:rPr>
          <w:t xml:space="preserve"> comment </w:t>
        </w:r>
        <w:r w:rsidRPr="00A85691">
          <w:rPr>
            <w:rStyle w:val="string1"/>
            <w:sz w:val="18"/>
            <w:rPrChange w:id="1877" w:author="shorny" w:date="2014-06-09T15:49:00Z">
              <w:rPr>
                <w:rStyle w:val="string1"/>
              </w:rPr>
            </w:rPrChange>
          </w:rPr>
          <w:t>'The date the publication was issued'</w:t>
        </w:r>
        <w:r w:rsidRPr="00A85691">
          <w:rPr>
            <w:sz w:val="18"/>
            <w:rPrChange w:id="1878" w:author="shorny" w:date="2014-06-09T15:49:00Z">
              <w:rPr/>
            </w:rPrChange>
          </w:rPr>
          <w:t>,</w:t>
        </w:r>
      </w:ins>
    </w:p>
    <w:p w14:paraId="24264ED7" w14:textId="77777777" w:rsidR="00A85691" w:rsidRPr="00A85691" w:rsidRDefault="00A85691">
      <w:pPr>
        <w:pStyle w:val="HTMLPreformatted"/>
        <w:divId w:val="1206136475"/>
        <w:rPr>
          <w:ins w:id="1879" w:author="shorny" w:date="2014-06-09T15:48:00Z"/>
          <w:sz w:val="18"/>
          <w:rPrChange w:id="1880" w:author="shorny" w:date="2014-06-09T15:49:00Z">
            <w:rPr>
              <w:ins w:id="1881" w:author="shorny" w:date="2014-06-09T15:48:00Z"/>
            </w:rPr>
          </w:rPrChange>
        </w:rPr>
      </w:pPr>
      <w:ins w:id="1882" w:author="shorny" w:date="2014-06-09T15:48:00Z">
        <w:r w:rsidRPr="00A85691">
          <w:rPr>
            <w:sz w:val="18"/>
            <w:rPrChange w:id="1883" w:author="shorny" w:date="2014-06-09T15:49:00Z">
              <w:rPr/>
            </w:rPrChange>
          </w:rPr>
          <w:t xml:space="preserve">  OnlineLink </w:t>
        </w:r>
        <w:proofErr w:type="gramStart"/>
        <w:r w:rsidRPr="00A85691">
          <w:rPr>
            <w:rStyle w:val="type1"/>
            <w:sz w:val="18"/>
            <w:rPrChange w:id="1884" w:author="shorny" w:date="2014-06-09T15:49:00Z">
              <w:rPr>
                <w:rStyle w:val="type1"/>
              </w:rPr>
            </w:rPrChange>
          </w:rPr>
          <w:t>varchar</w:t>
        </w:r>
        <w:r w:rsidRPr="00A85691">
          <w:rPr>
            <w:sz w:val="18"/>
            <w:rPrChange w:id="1885" w:author="shorny" w:date="2014-06-09T15:49:00Z">
              <w:rPr/>
            </w:rPrChange>
          </w:rPr>
          <w:t>(</w:t>
        </w:r>
        <w:proofErr w:type="gramEnd"/>
        <w:r w:rsidRPr="00A85691">
          <w:rPr>
            <w:sz w:val="18"/>
            <w:rPrChange w:id="1886" w:author="shorny" w:date="2014-06-09T15:49:00Z">
              <w:rPr/>
            </w:rPrChange>
          </w:rPr>
          <w:t xml:space="preserve">255) comment </w:t>
        </w:r>
        <w:r w:rsidRPr="00A85691">
          <w:rPr>
            <w:rStyle w:val="string1"/>
            <w:sz w:val="18"/>
            <w:rPrChange w:id="1887" w:author="shorny" w:date="2014-06-09T15:49:00Z">
              <w:rPr>
                <w:rStyle w:val="string1"/>
              </w:rPr>
            </w:rPrChange>
          </w:rPr>
          <w:t>'An online link to the publication'</w:t>
        </w:r>
        <w:r w:rsidRPr="00A85691">
          <w:rPr>
            <w:sz w:val="18"/>
            <w:rPrChange w:id="1888" w:author="shorny" w:date="2014-06-09T15:49:00Z">
              <w:rPr/>
            </w:rPrChange>
          </w:rPr>
          <w:t>,</w:t>
        </w:r>
      </w:ins>
    </w:p>
    <w:p w14:paraId="6CAB5ECD" w14:textId="77777777" w:rsidR="00A85691" w:rsidRPr="00A85691" w:rsidRDefault="00A85691">
      <w:pPr>
        <w:pStyle w:val="HTMLPreformatted"/>
        <w:divId w:val="1206136475"/>
        <w:rPr>
          <w:ins w:id="1889" w:author="shorny" w:date="2014-06-09T15:48:00Z"/>
          <w:sz w:val="18"/>
          <w:rPrChange w:id="1890" w:author="shorny" w:date="2014-06-09T15:49:00Z">
            <w:rPr>
              <w:ins w:id="1891" w:author="shorny" w:date="2014-06-09T15:48:00Z"/>
            </w:rPr>
          </w:rPrChange>
        </w:rPr>
      </w:pPr>
      <w:ins w:id="1892" w:author="shorny" w:date="2014-06-09T15:48:00Z">
        <w:r w:rsidRPr="00A85691">
          <w:rPr>
            <w:sz w:val="18"/>
            <w:rPrChange w:id="1893" w:author="shorny" w:date="2014-06-09T15:49:00Z">
              <w:rPr/>
            </w:rPrChange>
          </w:rPr>
          <w:t xml:space="preserve">  OtherAuthorsNames </w:t>
        </w:r>
        <w:proofErr w:type="gramStart"/>
        <w:r w:rsidRPr="00A85691">
          <w:rPr>
            <w:rStyle w:val="type1"/>
            <w:sz w:val="18"/>
            <w:rPrChange w:id="1894" w:author="shorny" w:date="2014-06-09T15:49:00Z">
              <w:rPr>
                <w:rStyle w:val="type1"/>
              </w:rPr>
            </w:rPrChange>
          </w:rPr>
          <w:t>varchar</w:t>
        </w:r>
        <w:r w:rsidRPr="00A85691">
          <w:rPr>
            <w:sz w:val="18"/>
            <w:rPrChange w:id="1895" w:author="shorny" w:date="2014-06-09T15:49:00Z">
              <w:rPr/>
            </w:rPrChange>
          </w:rPr>
          <w:t>(</w:t>
        </w:r>
        <w:proofErr w:type="gramEnd"/>
        <w:r w:rsidRPr="00A85691">
          <w:rPr>
            <w:sz w:val="18"/>
            <w:rPrChange w:id="1896" w:author="shorny" w:date="2014-06-09T15:49:00Z">
              <w:rPr/>
            </w:rPrChange>
          </w:rPr>
          <w:t xml:space="preserve">255) comment </w:t>
        </w:r>
        <w:r w:rsidRPr="00A85691">
          <w:rPr>
            <w:rStyle w:val="string1"/>
            <w:sz w:val="18"/>
            <w:rPrChange w:id="1897" w:author="shorny" w:date="2014-06-09T15:49:00Z">
              <w:rPr>
                <w:rStyle w:val="string1"/>
              </w:rPr>
            </w:rPrChange>
          </w:rPr>
          <w:t>'Other authors of the publication'</w:t>
        </w:r>
        <w:r w:rsidRPr="00A85691">
          <w:rPr>
            <w:sz w:val="18"/>
            <w:rPrChange w:id="1898" w:author="shorny" w:date="2014-06-09T15:49:00Z">
              <w:rPr/>
            </w:rPrChange>
          </w:rPr>
          <w:t>,</w:t>
        </w:r>
      </w:ins>
    </w:p>
    <w:p w14:paraId="0560D05E" w14:textId="77777777" w:rsidR="00A85691" w:rsidRPr="00A85691" w:rsidRDefault="00A85691">
      <w:pPr>
        <w:pStyle w:val="HTMLPreformatted"/>
        <w:divId w:val="1206136475"/>
        <w:rPr>
          <w:ins w:id="1899" w:author="shorny" w:date="2014-06-09T15:48:00Z"/>
          <w:sz w:val="18"/>
          <w:rPrChange w:id="1900" w:author="shorny" w:date="2014-06-09T15:49:00Z">
            <w:rPr>
              <w:ins w:id="1901" w:author="shorny" w:date="2014-06-09T15:48:00Z"/>
            </w:rPr>
          </w:rPrChange>
        </w:rPr>
      </w:pPr>
      <w:ins w:id="1902" w:author="shorny" w:date="2014-06-09T15:48:00Z">
        <w:r w:rsidRPr="00A85691">
          <w:rPr>
            <w:sz w:val="18"/>
            <w:rPrChange w:id="1903" w:author="shorny" w:date="2014-06-09T15:49:00Z">
              <w:rPr/>
            </w:rPrChange>
          </w:rPr>
          <w:t xml:space="preserve">  </w:t>
        </w:r>
        <w:r w:rsidRPr="00A85691">
          <w:rPr>
            <w:rStyle w:val="keyword1"/>
            <w:sz w:val="18"/>
            <w:rPrChange w:id="1904" w:author="shorny" w:date="2014-06-09T15:49:00Z">
              <w:rPr>
                <w:rStyle w:val="keyword1"/>
              </w:rPr>
            </w:rPrChange>
          </w:rPr>
          <w:t>Language</w:t>
        </w:r>
        <w:r w:rsidRPr="00A85691">
          <w:rPr>
            <w:sz w:val="18"/>
            <w:rPrChange w:id="1905" w:author="shorny" w:date="2014-06-09T15:49:00Z">
              <w:rPr/>
            </w:rPrChange>
          </w:rPr>
          <w:t xml:space="preserve"> </w:t>
        </w:r>
        <w:proofErr w:type="gramStart"/>
        <w:r w:rsidRPr="00A85691">
          <w:rPr>
            <w:rStyle w:val="type1"/>
            <w:sz w:val="18"/>
            <w:rPrChange w:id="1906" w:author="shorny" w:date="2014-06-09T15:49:00Z">
              <w:rPr>
                <w:rStyle w:val="type1"/>
              </w:rPr>
            </w:rPrChange>
          </w:rPr>
          <w:t>varchar</w:t>
        </w:r>
        <w:r w:rsidRPr="00A85691">
          <w:rPr>
            <w:sz w:val="18"/>
            <w:rPrChange w:id="1907" w:author="shorny" w:date="2014-06-09T15:49:00Z">
              <w:rPr/>
            </w:rPrChange>
          </w:rPr>
          <w:t>(</w:t>
        </w:r>
        <w:proofErr w:type="gramEnd"/>
        <w:r w:rsidRPr="00A85691">
          <w:rPr>
            <w:sz w:val="18"/>
            <w:rPrChange w:id="1908" w:author="shorny" w:date="2014-06-09T15:49:00Z">
              <w:rPr/>
            </w:rPrChange>
          </w:rPr>
          <w:t xml:space="preserve">50) comment </w:t>
        </w:r>
        <w:r w:rsidRPr="00A85691">
          <w:rPr>
            <w:rStyle w:val="string1"/>
            <w:sz w:val="18"/>
            <w:rPrChange w:id="1909" w:author="shorny" w:date="2014-06-09T15:49:00Z">
              <w:rPr>
                <w:rStyle w:val="string1"/>
              </w:rPr>
            </w:rPrChange>
          </w:rPr>
          <w:t>'language of the publication'</w:t>
        </w:r>
        <w:r w:rsidRPr="00A85691">
          <w:rPr>
            <w:sz w:val="18"/>
            <w:rPrChange w:id="1910" w:author="shorny" w:date="2014-06-09T15:49:00Z">
              <w:rPr/>
            </w:rPrChange>
          </w:rPr>
          <w:t>,</w:t>
        </w:r>
      </w:ins>
    </w:p>
    <w:p w14:paraId="6E265D38" w14:textId="77777777" w:rsidR="00A85691" w:rsidRPr="00A85691" w:rsidRDefault="00A85691">
      <w:pPr>
        <w:pStyle w:val="HTMLPreformatted"/>
        <w:divId w:val="1206136475"/>
        <w:rPr>
          <w:ins w:id="1911" w:author="shorny" w:date="2014-06-09T15:48:00Z"/>
          <w:sz w:val="18"/>
          <w:rPrChange w:id="1912" w:author="shorny" w:date="2014-06-09T15:49:00Z">
            <w:rPr>
              <w:ins w:id="1913" w:author="shorny" w:date="2014-06-09T15:48:00Z"/>
            </w:rPr>
          </w:rPrChange>
        </w:rPr>
      </w:pPr>
      <w:ins w:id="1914" w:author="shorny" w:date="2014-06-09T15:48:00Z">
        <w:r w:rsidRPr="00A85691">
          <w:rPr>
            <w:sz w:val="18"/>
            <w:rPrChange w:id="1915" w:author="shorny" w:date="2014-06-09T15:49:00Z">
              <w:rPr/>
            </w:rPrChange>
          </w:rPr>
          <w:t xml:space="preserve">  </w:t>
        </w:r>
        <w:r w:rsidRPr="00A85691">
          <w:rPr>
            <w:rStyle w:val="keyword1"/>
            <w:sz w:val="18"/>
            <w:rPrChange w:id="1916" w:author="shorny" w:date="2014-06-09T15:49:00Z">
              <w:rPr>
                <w:rStyle w:val="keyword1"/>
              </w:rPr>
            </w:rPrChange>
          </w:rPr>
          <w:t>PRIMARY</w:t>
        </w:r>
        <w:r w:rsidRPr="00A85691">
          <w:rPr>
            <w:sz w:val="18"/>
            <w:rPrChange w:id="1917" w:author="shorny" w:date="2014-06-09T15:49:00Z">
              <w:rPr/>
            </w:rPrChange>
          </w:rPr>
          <w:t xml:space="preserve"> </w:t>
        </w:r>
        <w:r w:rsidRPr="00A85691">
          <w:rPr>
            <w:rStyle w:val="keyword1"/>
            <w:sz w:val="18"/>
            <w:rPrChange w:id="1918" w:author="shorny" w:date="2014-06-09T15:49:00Z">
              <w:rPr>
                <w:rStyle w:val="keyword1"/>
              </w:rPr>
            </w:rPrChange>
          </w:rPr>
          <w:t>KEY</w:t>
        </w:r>
        <w:r w:rsidRPr="00A85691">
          <w:rPr>
            <w:sz w:val="18"/>
            <w:rPrChange w:id="1919" w:author="shorny" w:date="2014-06-09T15:49:00Z">
              <w:rPr/>
            </w:rPrChange>
          </w:rPr>
          <w:t xml:space="preserve"> (PubID))</w:t>
        </w:r>
      </w:ins>
    </w:p>
    <w:p w14:paraId="50D31A97" w14:textId="77777777" w:rsidR="00A85691" w:rsidRPr="00A85691" w:rsidRDefault="00A85691">
      <w:pPr>
        <w:pStyle w:val="HTMLPreformatted"/>
        <w:divId w:val="1206136475"/>
        <w:rPr>
          <w:ins w:id="1920" w:author="shorny" w:date="2014-06-09T15:48:00Z"/>
          <w:sz w:val="18"/>
          <w:rPrChange w:id="1921" w:author="shorny" w:date="2014-06-09T15:49:00Z">
            <w:rPr>
              <w:ins w:id="1922" w:author="shorny" w:date="2014-06-09T15:48:00Z"/>
            </w:rPr>
          </w:rPrChange>
        </w:rPr>
      </w:pPr>
      <w:ins w:id="1923" w:author="shorny" w:date="2014-06-09T15:48:00Z">
        <w:r w:rsidRPr="00A85691">
          <w:rPr>
            <w:sz w:val="18"/>
            <w:rPrChange w:id="1924" w:author="shorny" w:date="2014-06-09T15:49:00Z">
              <w:rPr/>
            </w:rPrChange>
          </w:rPr>
          <w:t>ENGINE=InnoDB;</w:t>
        </w:r>
      </w:ins>
    </w:p>
    <w:p w14:paraId="4DAFE640" w14:textId="77777777" w:rsidR="00A85691" w:rsidRPr="00A85691" w:rsidRDefault="00A85691">
      <w:pPr>
        <w:pStyle w:val="HTMLPreformatted"/>
        <w:divId w:val="1206136475"/>
        <w:rPr>
          <w:ins w:id="1925" w:author="shorny" w:date="2014-06-09T15:48:00Z"/>
          <w:sz w:val="18"/>
          <w:rPrChange w:id="1926" w:author="shorny" w:date="2014-06-09T15:49:00Z">
            <w:rPr>
              <w:ins w:id="1927" w:author="shorny" w:date="2014-06-09T15:48:00Z"/>
            </w:rPr>
          </w:rPrChange>
        </w:rPr>
      </w:pPr>
    </w:p>
    <w:p w14:paraId="70210575" w14:textId="77777777" w:rsidR="00A85691" w:rsidRPr="00A85691" w:rsidRDefault="00A85691">
      <w:pPr>
        <w:pStyle w:val="HTMLPreformatted"/>
        <w:divId w:val="1206136475"/>
        <w:rPr>
          <w:ins w:id="1928" w:author="shorny" w:date="2014-06-09T15:48:00Z"/>
          <w:sz w:val="18"/>
          <w:rPrChange w:id="1929" w:author="shorny" w:date="2014-06-09T15:49:00Z">
            <w:rPr>
              <w:ins w:id="1930" w:author="shorny" w:date="2014-06-09T15:48:00Z"/>
            </w:rPr>
          </w:rPrChange>
        </w:rPr>
      </w:pPr>
      <w:ins w:id="1931" w:author="shorny" w:date="2014-06-09T15:48:00Z">
        <w:r w:rsidRPr="00A85691">
          <w:rPr>
            <w:rStyle w:val="keyword1"/>
            <w:sz w:val="18"/>
            <w:rPrChange w:id="1932" w:author="shorny" w:date="2014-06-09T15:49:00Z">
              <w:rPr>
                <w:rStyle w:val="keyword1"/>
              </w:rPr>
            </w:rPrChange>
          </w:rPr>
          <w:t>CREATE</w:t>
        </w:r>
        <w:r w:rsidRPr="00A85691">
          <w:rPr>
            <w:sz w:val="18"/>
            <w:rPrChange w:id="1933" w:author="shorny" w:date="2014-06-09T15:49:00Z">
              <w:rPr/>
            </w:rPrChange>
          </w:rPr>
          <w:t xml:space="preserve"> </w:t>
        </w:r>
        <w:r w:rsidRPr="00A85691">
          <w:rPr>
            <w:rStyle w:val="keyword1"/>
            <w:sz w:val="18"/>
            <w:rPrChange w:id="1934" w:author="shorny" w:date="2014-06-09T15:49:00Z">
              <w:rPr>
                <w:rStyle w:val="keyword1"/>
              </w:rPr>
            </w:rPrChange>
          </w:rPr>
          <w:t>TABLE</w:t>
        </w:r>
        <w:r w:rsidRPr="00A85691">
          <w:rPr>
            <w:sz w:val="18"/>
            <w:rPrChange w:id="1935" w:author="shorny" w:date="2014-06-09T15:49:00Z">
              <w:rPr/>
            </w:rPrChange>
          </w:rPr>
          <w:t xml:space="preserve"> </w:t>
        </w:r>
        <w:r w:rsidRPr="00A85691">
          <w:rPr>
            <w:rStyle w:val="function-name1"/>
            <w:sz w:val="18"/>
            <w:rPrChange w:id="1936" w:author="shorny" w:date="2014-06-09T15:49:00Z">
              <w:rPr>
                <w:rStyle w:val="function-name1"/>
              </w:rPr>
            </w:rPrChange>
          </w:rPr>
          <w:t>Degree</w:t>
        </w:r>
        <w:r w:rsidRPr="00A85691">
          <w:rPr>
            <w:sz w:val="18"/>
            <w:rPrChange w:id="1937" w:author="shorny" w:date="2014-06-09T15:49:00Z">
              <w:rPr/>
            </w:rPrChange>
          </w:rPr>
          <w:t xml:space="preserve"> (</w:t>
        </w:r>
      </w:ins>
    </w:p>
    <w:p w14:paraId="3DDB3C09" w14:textId="77777777" w:rsidR="00A85691" w:rsidRPr="00A85691" w:rsidRDefault="00A85691">
      <w:pPr>
        <w:pStyle w:val="HTMLPreformatted"/>
        <w:divId w:val="1206136475"/>
        <w:rPr>
          <w:ins w:id="1938" w:author="shorny" w:date="2014-06-09T15:48:00Z"/>
          <w:sz w:val="18"/>
          <w:rPrChange w:id="1939" w:author="shorny" w:date="2014-06-09T15:49:00Z">
            <w:rPr>
              <w:ins w:id="1940" w:author="shorny" w:date="2014-06-09T15:48:00Z"/>
            </w:rPr>
          </w:rPrChange>
        </w:rPr>
      </w:pPr>
      <w:ins w:id="1941" w:author="shorny" w:date="2014-06-09T15:48:00Z">
        <w:r w:rsidRPr="00A85691">
          <w:rPr>
            <w:sz w:val="18"/>
            <w:rPrChange w:id="1942" w:author="shorny" w:date="2014-06-09T15:49:00Z">
              <w:rPr/>
            </w:rPrChange>
          </w:rPr>
          <w:t xml:space="preserve">  DegID mediumint </w:t>
        </w:r>
        <w:r w:rsidRPr="00A85691">
          <w:rPr>
            <w:rStyle w:val="keyword1"/>
            <w:sz w:val="18"/>
            <w:rPrChange w:id="1943" w:author="shorny" w:date="2014-06-09T15:49:00Z">
              <w:rPr>
                <w:rStyle w:val="keyword1"/>
              </w:rPr>
            </w:rPrChange>
          </w:rPr>
          <w:t>NOT</w:t>
        </w:r>
        <w:r w:rsidRPr="00A85691">
          <w:rPr>
            <w:sz w:val="18"/>
            <w:rPrChange w:id="1944" w:author="shorny" w:date="2014-06-09T15:49:00Z">
              <w:rPr/>
            </w:rPrChange>
          </w:rPr>
          <w:t xml:space="preserve"> </w:t>
        </w:r>
        <w:r w:rsidRPr="00A85691">
          <w:rPr>
            <w:rStyle w:val="keyword1"/>
            <w:sz w:val="18"/>
            <w:rPrChange w:id="1945" w:author="shorny" w:date="2014-06-09T15:49:00Z">
              <w:rPr>
                <w:rStyle w:val="keyword1"/>
              </w:rPr>
            </w:rPrChange>
          </w:rPr>
          <w:t>NULL</w:t>
        </w:r>
        <w:r w:rsidRPr="00A85691">
          <w:rPr>
            <w:sz w:val="18"/>
            <w:rPrChange w:id="1946" w:author="shorny" w:date="2014-06-09T15:49:00Z">
              <w:rPr/>
            </w:rPrChange>
          </w:rPr>
          <w:t xml:space="preserve"> AUTO_INCREMENT comment </w:t>
        </w:r>
        <w:r w:rsidRPr="00A85691">
          <w:rPr>
            <w:rStyle w:val="string1"/>
            <w:sz w:val="18"/>
            <w:rPrChange w:id="1947" w:author="shorny" w:date="2014-06-09T15:49:00Z">
              <w:rPr>
                <w:rStyle w:val="string1"/>
              </w:rPr>
            </w:rPrChange>
          </w:rPr>
          <w:t>'The primary key that uniquely identifies the degree'</w:t>
        </w:r>
        <w:r w:rsidRPr="00A85691">
          <w:rPr>
            <w:sz w:val="18"/>
            <w:rPrChange w:id="1948" w:author="shorny" w:date="2014-06-09T15:49:00Z">
              <w:rPr/>
            </w:rPrChange>
          </w:rPr>
          <w:t>,</w:t>
        </w:r>
      </w:ins>
    </w:p>
    <w:p w14:paraId="1E9AF9B7" w14:textId="77777777" w:rsidR="00A85691" w:rsidRPr="00A85691" w:rsidRDefault="00A85691">
      <w:pPr>
        <w:pStyle w:val="HTMLPreformatted"/>
        <w:divId w:val="1206136475"/>
        <w:rPr>
          <w:ins w:id="1949" w:author="shorny" w:date="2014-06-09T15:48:00Z"/>
          <w:sz w:val="18"/>
          <w:rPrChange w:id="1950" w:author="shorny" w:date="2014-06-09T15:49:00Z">
            <w:rPr>
              <w:ins w:id="1951" w:author="shorny" w:date="2014-06-09T15:48:00Z"/>
            </w:rPr>
          </w:rPrChange>
        </w:rPr>
      </w:pPr>
      <w:ins w:id="1952" w:author="shorny" w:date="2014-06-09T15:48:00Z">
        <w:r w:rsidRPr="00A85691">
          <w:rPr>
            <w:sz w:val="18"/>
            <w:rPrChange w:id="1953" w:author="shorny" w:date="2014-06-09T15:49:00Z">
              <w:rPr/>
            </w:rPrChange>
          </w:rPr>
          <w:t xml:space="preserve">  ApplicantID mediumint </w:t>
        </w:r>
        <w:r w:rsidRPr="00A85691">
          <w:rPr>
            <w:rStyle w:val="keyword1"/>
            <w:sz w:val="18"/>
            <w:rPrChange w:id="1954" w:author="shorny" w:date="2014-06-09T15:49:00Z">
              <w:rPr>
                <w:rStyle w:val="keyword1"/>
              </w:rPr>
            </w:rPrChange>
          </w:rPr>
          <w:t>NOT</w:t>
        </w:r>
        <w:r w:rsidRPr="00A85691">
          <w:rPr>
            <w:sz w:val="18"/>
            <w:rPrChange w:id="1955" w:author="shorny" w:date="2014-06-09T15:49:00Z">
              <w:rPr/>
            </w:rPrChange>
          </w:rPr>
          <w:t xml:space="preserve"> </w:t>
        </w:r>
        <w:r w:rsidRPr="00A85691">
          <w:rPr>
            <w:rStyle w:val="keyword1"/>
            <w:sz w:val="18"/>
            <w:rPrChange w:id="1956" w:author="shorny" w:date="2014-06-09T15:49:00Z">
              <w:rPr>
                <w:rStyle w:val="keyword1"/>
              </w:rPr>
            </w:rPrChange>
          </w:rPr>
          <w:t>NULL</w:t>
        </w:r>
        <w:r w:rsidRPr="00A85691">
          <w:rPr>
            <w:sz w:val="18"/>
            <w:rPrChange w:id="1957" w:author="shorny" w:date="2014-06-09T15:49:00Z">
              <w:rPr/>
            </w:rPrChange>
          </w:rPr>
          <w:t xml:space="preserve"> comment </w:t>
        </w:r>
        <w:r w:rsidRPr="00A85691">
          <w:rPr>
            <w:rStyle w:val="string1"/>
            <w:sz w:val="18"/>
            <w:rPrChange w:id="1958" w:author="shorny" w:date="2014-06-09T15:49:00Z">
              <w:rPr>
                <w:rStyle w:val="string1"/>
              </w:rPr>
            </w:rPrChange>
          </w:rPr>
          <w:t>'the ID of the applicant who holds this degree'</w:t>
        </w:r>
        <w:r w:rsidRPr="00A85691">
          <w:rPr>
            <w:sz w:val="18"/>
            <w:rPrChange w:id="1959" w:author="shorny" w:date="2014-06-09T15:49:00Z">
              <w:rPr/>
            </w:rPrChange>
          </w:rPr>
          <w:t>,</w:t>
        </w:r>
      </w:ins>
    </w:p>
    <w:p w14:paraId="3A6AB028" w14:textId="77777777" w:rsidR="00A85691" w:rsidRPr="00A85691" w:rsidRDefault="00A85691">
      <w:pPr>
        <w:pStyle w:val="HTMLPreformatted"/>
        <w:divId w:val="1206136475"/>
        <w:rPr>
          <w:ins w:id="1960" w:author="shorny" w:date="2014-06-09T15:48:00Z"/>
          <w:sz w:val="18"/>
          <w:rPrChange w:id="1961" w:author="shorny" w:date="2014-06-09T15:49:00Z">
            <w:rPr>
              <w:ins w:id="1962" w:author="shorny" w:date="2014-06-09T15:48:00Z"/>
            </w:rPr>
          </w:rPrChange>
        </w:rPr>
      </w:pPr>
      <w:ins w:id="1963" w:author="shorny" w:date="2014-06-09T15:48:00Z">
        <w:r w:rsidRPr="00A85691">
          <w:rPr>
            <w:sz w:val="18"/>
            <w:rPrChange w:id="1964" w:author="shorny" w:date="2014-06-09T15:49:00Z">
              <w:rPr/>
            </w:rPrChange>
          </w:rPr>
          <w:t xml:space="preserve">  </w:t>
        </w:r>
        <w:r w:rsidRPr="00A85691">
          <w:rPr>
            <w:rStyle w:val="keyword1"/>
            <w:sz w:val="18"/>
            <w:rPrChange w:id="1965" w:author="shorny" w:date="2014-06-09T15:49:00Z">
              <w:rPr>
                <w:rStyle w:val="keyword1"/>
              </w:rPr>
            </w:rPrChange>
          </w:rPr>
          <w:t>Name</w:t>
        </w:r>
        <w:r w:rsidRPr="00A85691">
          <w:rPr>
            <w:sz w:val="18"/>
            <w:rPrChange w:id="1966" w:author="shorny" w:date="2014-06-09T15:49:00Z">
              <w:rPr/>
            </w:rPrChange>
          </w:rPr>
          <w:t xml:space="preserve"> </w:t>
        </w:r>
        <w:proofErr w:type="gramStart"/>
        <w:r w:rsidRPr="00A85691">
          <w:rPr>
            <w:rStyle w:val="type1"/>
            <w:sz w:val="18"/>
            <w:rPrChange w:id="1967" w:author="shorny" w:date="2014-06-09T15:49:00Z">
              <w:rPr>
                <w:rStyle w:val="type1"/>
              </w:rPr>
            </w:rPrChange>
          </w:rPr>
          <w:t>varchar</w:t>
        </w:r>
        <w:r w:rsidRPr="00A85691">
          <w:rPr>
            <w:sz w:val="18"/>
            <w:rPrChange w:id="1968" w:author="shorny" w:date="2014-06-09T15:49:00Z">
              <w:rPr/>
            </w:rPrChange>
          </w:rPr>
          <w:t>(</w:t>
        </w:r>
        <w:proofErr w:type="gramEnd"/>
        <w:r w:rsidRPr="00A85691">
          <w:rPr>
            <w:sz w:val="18"/>
            <w:rPrChange w:id="1969" w:author="shorny" w:date="2014-06-09T15:49:00Z">
              <w:rPr/>
            </w:rPrChange>
          </w:rPr>
          <w:t xml:space="preserve">100) </w:t>
        </w:r>
        <w:r w:rsidRPr="00A85691">
          <w:rPr>
            <w:rStyle w:val="keyword1"/>
            <w:sz w:val="18"/>
            <w:rPrChange w:id="1970" w:author="shorny" w:date="2014-06-09T15:49:00Z">
              <w:rPr>
                <w:rStyle w:val="keyword1"/>
              </w:rPr>
            </w:rPrChange>
          </w:rPr>
          <w:t>NOT</w:t>
        </w:r>
        <w:r w:rsidRPr="00A85691">
          <w:rPr>
            <w:sz w:val="18"/>
            <w:rPrChange w:id="1971" w:author="shorny" w:date="2014-06-09T15:49:00Z">
              <w:rPr/>
            </w:rPrChange>
          </w:rPr>
          <w:t xml:space="preserve"> </w:t>
        </w:r>
        <w:r w:rsidRPr="00A85691">
          <w:rPr>
            <w:rStyle w:val="keyword1"/>
            <w:sz w:val="18"/>
            <w:rPrChange w:id="1972" w:author="shorny" w:date="2014-06-09T15:49:00Z">
              <w:rPr>
                <w:rStyle w:val="keyword1"/>
              </w:rPr>
            </w:rPrChange>
          </w:rPr>
          <w:t>NULL</w:t>
        </w:r>
        <w:r w:rsidRPr="00A85691">
          <w:rPr>
            <w:sz w:val="18"/>
            <w:rPrChange w:id="1973" w:author="shorny" w:date="2014-06-09T15:49:00Z">
              <w:rPr/>
            </w:rPrChange>
          </w:rPr>
          <w:t xml:space="preserve"> comment </w:t>
        </w:r>
        <w:r w:rsidRPr="00A85691">
          <w:rPr>
            <w:rStyle w:val="string1"/>
            <w:sz w:val="18"/>
            <w:rPrChange w:id="1974" w:author="shorny" w:date="2014-06-09T15:49:00Z">
              <w:rPr>
                <w:rStyle w:val="string1"/>
              </w:rPr>
            </w:rPrChange>
          </w:rPr>
          <w:t>'The title of the degree'</w:t>
        </w:r>
        <w:r w:rsidRPr="00A85691">
          <w:rPr>
            <w:sz w:val="18"/>
            <w:rPrChange w:id="1975" w:author="shorny" w:date="2014-06-09T15:49:00Z">
              <w:rPr/>
            </w:rPrChange>
          </w:rPr>
          <w:t>,</w:t>
        </w:r>
      </w:ins>
    </w:p>
    <w:p w14:paraId="29F4BDBB" w14:textId="77777777" w:rsidR="00A85691" w:rsidRPr="00A85691" w:rsidRDefault="00A85691">
      <w:pPr>
        <w:pStyle w:val="HTMLPreformatted"/>
        <w:divId w:val="1206136475"/>
        <w:rPr>
          <w:ins w:id="1976" w:author="shorny" w:date="2014-06-09T15:48:00Z"/>
          <w:sz w:val="18"/>
          <w:rPrChange w:id="1977" w:author="shorny" w:date="2014-06-09T15:49:00Z">
            <w:rPr>
              <w:ins w:id="1978" w:author="shorny" w:date="2014-06-09T15:48:00Z"/>
            </w:rPr>
          </w:rPrChange>
        </w:rPr>
      </w:pPr>
      <w:ins w:id="1979" w:author="shorny" w:date="2014-06-09T15:48:00Z">
        <w:r w:rsidRPr="00A85691">
          <w:rPr>
            <w:sz w:val="18"/>
            <w:rPrChange w:id="1980" w:author="shorny" w:date="2014-06-09T15:49:00Z">
              <w:rPr/>
            </w:rPrChange>
          </w:rPr>
          <w:t xml:space="preserve">  </w:t>
        </w:r>
        <w:r w:rsidRPr="00A85691">
          <w:rPr>
            <w:rStyle w:val="keyword1"/>
            <w:sz w:val="18"/>
            <w:rPrChange w:id="1981" w:author="shorny" w:date="2014-06-09T15:49:00Z">
              <w:rPr>
                <w:rStyle w:val="keyword1"/>
              </w:rPr>
            </w:rPrChange>
          </w:rPr>
          <w:t>Type</w:t>
        </w:r>
        <w:r w:rsidRPr="00A85691">
          <w:rPr>
            <w:sz w:val="18"/>
            <w:rPrChange w:id="1982" w:author="shorny" w:date="2014-06-09T15:49:00Z">
              <w:rPr/>
            </w:rPrChange>
          </w:rPr>
          <w:t xml:space="preserve"> </w:t>
        </w:r>
        <w:proofErr w:type="gramStart"/>
        <w:r w:rsidRPr="00A85691">
          <w:rPr>
            <w:rStyle w:val="type1"/>
            <w:sz w:val="18"/>
            <w:rPrChange w:id="1983" w:author="shorny" w:date="2014-06-09T15:49:00Z">
              <w:rPr>
                <w:rStyle w:val="type1"/>
              </w:rPr>
            </w:rPrChange>
          </w:rPr>
          <w:t>varchar</w:t>
        </w:r>
        <w:r w:rsidRPr="00A85691">
          <w:rPr>
            <w:sz w:val="18"/>
            <w:rPrChange w:id="1984" w:author="shorny" w:date="2014-06-09T15:49:00Z">
              <w:rPr/>
            </w:rPrChange>
          </w:rPr>
          <w:t>(</w:t>
        </w:r>
        <w:proofErr w:type="gramEnd"/>
        <w:r w:rsidRPr="00A85691">
          <w:rPr>
            <w:sz w:val="18"/>
            <w:rPrChange w:id="1985" w:author="shorny" w:date="2014-06-09T15:49:00Z">
              <w:rPr/>
            </w:rPrChange>
          </w:rPr>
          <w:t xml:space="preserve">100) </w:t>
        </w:r>
        <w:r w:rsidRPr="00A85691">
          <w:rPr>
            <w:rStyle w:val="keyword1"/>
            <w:sz w:val="18"/>
            <w:rPrChange w:id="1986" w:author="shorny" w:date="2014-06-09T15:49:00Z">
              <w:rPr>
                <w:rStyle w:val="keyword1"/>
              </w:rPr>
            </w:rPrChange>
          </w:rPr>
          <w:t>NOT</w:t>
        </w:r>
        <w:r w:rsidRPr="00A85691">
          <w:rPr>
            <w:sz w:val="18"/>
            <w:rPrChange w:id="1987" w:author="shorny" w:date="2014-06-09T15:49:00Z">
              <w:rPr/>
            </w:rPrChange>
          </w:rPr>
          <w:t xml:space="preserve"> </w:t>
        </w:r>
        <w:r w:rsidRPr="00A85691">
          <w:rPr>
            <w:rStyle w:val="keyword1"/>
            <w:sz w:val="18"/>
            <w:rPrChange w:id="1988" w:author="shorny" w:date="2014-06-09T15:49:00Z">
              <w:rPr>
                <w:rStyle w:val="keyword1"/>
              </w:rPr>
            </w:rPrChange>
          </w:rPr>
          <w:t>NULL</w:t>
        </w:r>
        <w:r w:rsidRPr="00A85691">
          <w:rPr>
            <w:sz w:val="18"/>
            <w:rPrChange w:id="1989" w:author="shorny" w:date="2014-06-09T15:49:00Z">
              <w:rPr/>
            </w:rPrChange>
          </w:rPr>
          <w:t xml:space="preserve"> comment </w:t>
        </w:r>
        <w:r w:rsidRPr="00A85691">
          <w:rPr>
            <w:rStyle w:val="string1"/>
            <w:sz w:val="18"/>
            <w:rPrChange w:id="1990" w:author="shorny" w:date="2014-06-09T15:49:00Z">
              <w:rPr>
                <w:rStyle w:val="string1"/>
              </w:rPr>
            </w:rPrChange>
          </w:rPr>
          <w:t>'The type of the degree  -Â Â Could add specific types'</w:t>
        </w:r>
        <w:r w:rsidRPr="00A85691">
          <w:rPr>
            <w:sz w:val="18"/>
            <w:rPrChange w:id="1991" w:author="shorny" w:date="2014-06-09T15:49:00Z">
              <w:rPr/>
            </w:rPrChange>
          </w:rPr>
          <w:t>,</w:t>
        </w:r>
      </w:ins>
    </w:p>
    <w:p w14:paraId="2D1F888D" w14:textId="77777777" w:rsidR="00A85691" w:rsidRPr="00A85691" w:rsidRDefault="00A85691">
      <w:pPr>
        <w:pStyle w:val="HTMLPreformatted"/>
        <w:divId w:val="1206136475"/>
        <w:rPr>
          <w:ins w:id="1992" w:author="shorny" w:date="2014-06-09T15:48:00Z"/>
          <w:sz w:val="18"/>
          <w:rPrChange w:id="1993" w:author="shorny" w:date="2014-06-09T15:49:00Z">
            <w:rPr>
              <w:ins w:id="1994" w:author="shorny" w:date="2014-06-09T15:48:00Z"/>
            </w:rPr>
          </w:rPrChange>
        </w:rPr>
      </w:pPr>
      <w:ins w:id="1995" w:author="shorny" w:date="2014-06-09T15:48:00Z">
        <w:r w:rsidRPr="00A85691">
          <w:rPr>
            <w:sz w:val="18"/>
            <w:rPrChange w:id="1996" w:author="shorny" w:date="2014-06-09T15:49:00Z">
              <w:rPr/>
            </w:rPrChange>
          </w:rPr>
          <w:t xml:space="preserve">  YearCompleted </w:t>
        </w:r>
        <w:r w:rsidRPr="00A85691">
          <w:rPr>
            <w:rStyle w:val="type1"/>
            <w:sz w:val="18"/>
            <w:rPrChange w:id="1997" w:author="shorny" w:date="2014-06-09T15:49:00Z">
              <w:rPr>
                <w:rStyle w:val="type1"/>
              </w:rPr>
            </w:rPrChange>
          </w:rPr>
          <w:t>date</w:t>
        </w:r>
        <w:r w:rsidRPr="00A85691">
          <w:rPr>
            <w:sz w:val="18"/>
            <w:rPrChange w:id="1998" w:author="shorny" w:date="2014-06-09T15:49:00Z">
              <w:rPr/>
            </w:rPrChange>
          </w:rPr>
          <w:t xml:space="preserve"> comment </w:t>
        </w:r>
        <w:r w:rsidRPr="00A85691">
          <w:rPr>
            <w:rStyle w:val="string1"/>
            <w:sz w:val="18"/>
            <w:rPrChange w:id="1999" w:author="shorny" w:date="2014-06-09T15:49:00Z">
              <w:rPr>
                <w:rStyle w:val="string1"/>
              </w:rPr>
            </w:rPrChange>
          </w:rPr>
          <w:t>'The year the degree was completed or will be completed'</w:t>
        </w:r>
        <w:r w:rsidRPr="00A85691">
          <w:rPr>
            <w:sz w:val="18"/>
            <w:rPrChange w:id="2000" w:author="shorny" w:date="2014-06-09T15:49:00Z">
              <w:rPr/>
            </w:rPrChange>
          </w:rPr>
          <w:t>,</w:t>
        </w:r>
      </w:ins>
    </w:p>
    <w:p w14:paraId="2DC645FE" w14:textId="77777777" w:rsidR="00A85691" w:rsidRPr="00A85691" w:rsidRDefault="00A85691">
      <w:pPr>
        <w:pStyle w:val="HTMLPreformatted"/>
        <w:divId w:val="1206136475"/>
        <w:rPr>
          <w:ins w:id="2001" w:author="shorny" w:date="2014-06-09T15:48:00Z"/>
          <w:sz w:val="18"/>
          <w:rPrChange w:id="2002" w:author="shorny" w:date="2014-06-09T15:49:00Z">
            <w:rPr>
              <w:ins w:id="2003" w:author="shorny" w:date="2014-06-09T15:48:00Z"/>
            </w:rPr>
          </w:rPrChange>
        </w:rPr>
      </w:pPr>
      <w:ins w:id="2004" w:author="shorny" w:date="2014-06-09T15:48:00Z">
        <w:r w:rsidRPr="00A85691">
          <w:rPr>
            <w:sz w:val="18"/>
            <w:rPrChange w:id="2005" w:author="shorny" w:date="2014-06-09T15:49:00Z">
              <w:rPr/>
            </w:rPrChange>
          </w:rPr>
          <w:t xml:space="preserve">  GPA mediumint comment </w:t>
        </w:r>
        <w:r w:rsidRPr="00A85691">
          <w:rPr>
            <w:rStyle w:val="string1"/>
            <w:sz w:val="18"/>
            <w:rPrChange w:id="2006" w:author="shorny" w:date="2014-06-09T15:49:00Z">
              <w:rPr>
                <w:rStyle w:val="string1"/>
              </w:rPr>
            </w:rPrChange>
          </w:rPr>
          <w:t>'The GPA of the degree'</w:t>
        </w:r>
        <w:r w:rsidRPr="00A85691">
          <w:rPr>
            <w:sz w:val="18"/>
            <w:rPrChange w:id="2007" w:author="shorny" w:date="2014-06-09T15:49:00Z">
              <w:rPr/>
            </w:rPrChange>
          </w:rPr>
          <w:t>,</w:t>
        </w:r>
      </w:ins>
    </w:p>
    <w:p w14:paraId="2A77E0AA" w14:textId="77777777" w:rsidR="00A85691" w:rsidRPr="00A85691" w:rsidRDefault="00A85691">
      <w:pPr>
        <w:pStyle w:val="HTMLPreformatted"/>
        <w:divId w:val="1206136475"/>
        <w:rPr>
          <w:ins w:id="2008" w:author="shorny" w:date="2014-06-09T15:48:00Z"/>
          <w:sz w:val="18"/>
          <w:rPrChange w:id="2009" w:author="shorny" w:date="2014-06-09T15:49:00Z">
            <w:rPr>
              <w:ins w:id="2010" w:author="shorny" w:date="2014-06-09T15:48:00Z"/>
            </w:rPr>
          </w:rPrChange>
        </w:rPr>
      </w:pPr>
      <w:ins w:id="2011" w:author="shorny" w:date="2014-06-09T15:48:00Z">
        <w:r w:rsidRPr="00A85691">
          <w:rPr>
            <w:sz w:val="18"/>
            <w:rPrChange w:id="2012" w:author="shorny" w:date="2014-06-09T15:49:00Z">
              <w:rPr/>
            </w:rPrChange>
          </w:rPr>
          <w:t xml:space="preserve">  InstitutionName </w:t>
        </w:r>
        <w:proofErr w:type="gramStart"/>
        <w:r w:rsidRPr="00A85691">
          <w:rPr>
            <w:rStyle w:val="type1"/>
            <w:sz w:val="18"/>
            <w:rPrChange w:id="2013" w:author="shorny" w:date="2014-06-09T15:49:00Z">
              <w:rPr>
                <w:rStyle w:val="type1"/>
              </w:rPr>
            </w:rPrChange>
          </w:rPr>
          <w:t>varchar</w:t>
        </w:r>
        <w:r w:rsidRPr="00A85691">
          <w:rPr>
            <w:sz w:val="18"/>
            <w:rPrChange w:id="2014" w:author="shorny" w:date="2014-06-09T15:49:00Z">
              <w:rPr/>
            </w:rPrChange>
          </w:rPr>
          <w:t>(</w:t>
        </w:r>
        <w:proofErr w:type="gramEnd"/>
        <w:r w:rsidRPr="00A85691">
          <w:rPr>
            <w:sz w:val="18"/>
            <w:rPrChange w:id="2015" w:author="shorny" w:date="2014-06-09T15:49:00Z">
              <w:rPr/>
            </w:rPrChange>
          </w:rPr>
          <w:t xml:space="preserve">100) comment </w:t>
        </w:r>
        <w:r w:rsidRPr="00A85691">
          <w:rPr>
            <w:rStyle w:val="string1"/>
            <w:sz w:val="18"/>
            <w:rPrChange w:id="2016" w:author="shorny" w:date="2014-06-09T15:49:00Z">
              <w:rPr>
                <w:rStyle w:val="string1"/>
              </w:rPr>
            </w:rPrChange>
          </w:rPr>
          <w:t>'The name of the institution'</w:t>
        </w:r>
        <w:r w:rsidRPr="00A85691">
          <w:rPr>
            <w:sz w:val="18"/>
            <w:rPrChange w:id="2017" w:author="shorny" w:date="2014-06-09T15:49:00Z">
              <w:rPr/>
            </w:rPrChange>
          </w:rPr>
          <w:t>,</w:t>
        </w:r>
      </w:ins>
    </w:p>
    <w:p w14:paraId="53F2A6DC" w14:textId="77777777" w:rsidR="00A85691" w:rsidRPr="00A85691" w:rsidRDefault="00A85691">
      <w:pPr>
        <w:pStyle w:val="HTMLPreformatted"/>
        <w:divId w:val="1206136475"/>
        <w:rPr>
          <w:ins w:id="2018" w:author="shorny" w:date="2014-06-09T15:48:00Z"/>
          <w:sz w:val="18"/>
          <w:rPrChange w:id="2019" w:author="shorny" w:date="2014-06-09T15:49:00Z">
            <w:rPr>
              <w:ins w:id="2020" w:author="shorny" w:date="2014-06-09T15:48:00Z"/>
            </w:rPr>
          </w:rPrChange>
        </w:rPr>
      </w:pPr>
      <w:ins w:id="2021" w:author="shorny" w:date="2014-06-09T15:48:00Z">
        <w:r w:rsidRPr="00A85691">
          <w:rPr>
            <w:sz w:val="18"/>
            <w:rPrChange w:id="2022" w:author="shorny" w:date="2014-06-09T15:49:00Z">
              <w:rPr/>
            </w:rPrChange>
          </w:rPr>
          <w:t xml:space="preserve">  InstitutionCountryISOCode </w:t>
        </w:r>
        <w:proofErr w:type="gramStart"/>
        <w:r w:rsidRPr="00A85691">
          <w:rPr>
            <w:rStyle w:val="type1"/>
            <w:sz w:val="18"/>
            <w:rPrChange w:id="2023" w:author="shorny" w:date="2014-06-09T15:49:00Z">
              <w:rPr>
                <w:rStyle w:val="type1"/>
              </w:rPr>
            </w:rPrChange>
          </w:rPr>
          <w:t>char</w:t>
        </w:r>
        <w:r w:rsidRPr="00A85691">
          <w:rPr>
            <w:sz w:val="18"/>
            <w:rPrChange w:id="2024" w:author="shorny" w:date="2014-06-09T15:49:00Z">
              <w:rPr/>
            </w:rPrChange>
          </w:rPr>
          <w:t>(</w:t>
        </w:r>
        <w:proofErr w:type="gramEnd"/>
        <w:r w:rsidRPr="00A85691">
          <w:rPr>
            <w:sz w:val="18"/>
            <w:rPrChange w:id="2025" w:author="shorny" w:date="2014-06-09T15:49:00Z">
              <w:rPr/>
            </w:rPrChange>
          </w:rPr>
          <w:t xml:space="preserve">2) </w:t>
        </w:r>
        <w:r w:rsidRPr="00A85691">
          <w:rPr>
            <w:rStyle w:val="keyword1"/>
            <w:sz w:val="18"/>
            <w:rPrChange w:id="2026" w:author="shorny" w:date="2014-06-09T15:49:00Z">
              <w:rPr>
                <w:rStyle w:val="keyword1"/>
              </w:rPr>
            </w:rPrChange>
          </w:rPr>
          <w:t>NOT</w:t>
        </w:r>
        <w:r w:rsidRPr="00A85691">
          <w:rPr>
            <w:sz w:val="18"/>
            <w:rPrChange w:id="2027" w:author="shorny" w:date="2014-06-09T15:49:00Z">
              <w:rPr/>
            </w:rPrChange>
          </w:rPr>
          <w:t xml:space="preserve"> </w:t>
        </w:r>
        <w:r w:rsidRPr="00A85691">
          <w:rPr>
            <w:rStyle w:val="keyword1"/>
            <w:sz w:val="18"/>
            <w:rPrChange w:id="2028" w:author="shorny" w:date="2014-06-09T15:49:00Z">
              <w:rPr>
                <w:rStyle w:val="keyword1"/>
              </w:rPr>
            </w:rPrChange>
          </w:rPr>
          <w:t>NULL</w:t>
        </w:r>
        <w:r w:rsidRPr="00A85691">
          <w:rPr>
            <w:sz w:val="18"/>
            <w:rPrChange w:id="2029" w:author="shorny" w:date="2014-06-09T15:49:00Z">
              <w:rPr/>
            </w:rPrChange>
          </w:rPr>
          <w:t xml:space="preserve"> comment </w:t>
        </w:r>
        <w:r w:rsidRPr="00A85691">
          <w:rPr>
            <w:rStyle w:val="string1"/>
            <w:sz w:val="18"/>
            <w:rPrChange w:id="2030" w:author="shorny" w:date="2014-06-09T15:49:00Z">
              <w:rPr>
                <w:rStyle w:val="string1"/>
              </w:rPr>
            </w:rPrChange>
          </w:rPr>
          <w:t>'the country the institution is based in'</w:t>
        </w:r>
        <w:r w:rsidRPr="00A85691">
          <w:rPr>
            <w:sz w:val="18"/>
            <w:rPrChange w:id="2031" w:author="shorny" w:date="2014-06-09T15:49:00Z">
              <w:rPr/>
            </w:rPrChange>
          </w:rPr>
          <w:t>,</w:t>
        </w:r>
      </w:ins>
    </w:p>
    <w:p w14:paraId="1EF81C3E" w14:textId="77777777" w:rsidR="00A85691" w:rsidRPr="00A85691" w:rsidRDefault="00A85691">
      <w:pPr>
        <w:pStyle w:val="HTMLPreformatted"/>
        <w:divId w:val="1206136475"/>
        <w:rPr>
          <w:ins w:id="2032" w:author="shorny" w:date="2014-06-09T15:48:00Z"/>
          <w:sz w:val="18"/>
          <w:rPrChange w:id="2033" w:author="shorny" w:date="2014-06-09T15:49:00Z">
            <w:rPr>
              <w:ins w:id="2034" w:author="shorny" w:date="2014-06-09T15:48:00Z"/>
            </w:rPr>
          </w:rPrChange>
        </w:rPr>
      </w:pPr>
      <w:ins w:id="2035" w:author="shorny" w:date="2014-06-09T15:48:00Z">
        <w:r w:rsidRPr="00A85691">
          <w:rPr>
            <w:sz w:val="18"/>
            <w:rPrChange w:id="2036" w:author="shorny" w:date="2014-06-09T15:49:00Z">
              <w:rPr/>
            </w:rPrChange>
          </w:rPr>
          <w:t xml:space="preserve">  </w:t>
        </w:r>
        <w:r w:rsidRPr="00A85691">
          <w:rPr>
            <w:rStyle w:val="keyword1"/>
            <w:sz w:val="18"/>
            <w:rPrChange w:id="2037" w:author="shorny" w:date="2014-06-09T15:49:00Z">
              <w:rPr>
                <w:rStyle w:val="keyword1"/>
              </w:rPr>
            </w:rPrChange>
          </w:rPr>
          <w:t>PRIMARY</w:t>
        </w:r>
        <w:r w:rsidRPr="00A85691">
          <w:rPr>
            <w:sz w:val="18"/>
            <w:rPrChange w:id="2038" w:author="shorny" w:date="2014-06-09T15:49:00Z">
              <w:rPr/>
            </w:rPrChange>
          </w:rPr>
          <w:t xml:space="preserve"> </w:t>
        </w:r>
        <w:r w:rsidRPr="00A85691">
          <w:rPr>
            <w:rStyle w:val="keyword1"/>
            <w:sz w:val="18"/>
            <w:rPrChange w:id="2039" w:author="shorny" w:date="2014-06-09T15:49:00Z">
              <w:rPr>
                <w:rStyle w:val="keyword1"/>
              </w:rPr>
            </w:rPrChange>
          </w:rPr>
          <w:t>KEY</w:t>
        </w:r>
        <w:r w:rsidRPr="00A85691">
          <w:rPr>
            <w:sz w:val="18"/>
            <w:rPrChange w:id="2040" w:author="shorny" w:date="2014-06-09T15:49:00Z">
              <w:rPr/>
            </w:rPrChange>
          </w:rPr>
          <w:t xml:space="preserve"> (DegID),</w:t>
        </w:r>
      </w:ins>
    </w:p>
    <w:p w14:paraId="2F603397" w14:textId="77777777" w:rsidR="00A85691" w:rsidRPr="00A85691" w:rsidRDefault="00A85691">
      <w:pPr>
        <w:pStyle w:val="HTMLPreformatted"/>
        <w:divId w:val="1206136475"/>
        <w:rPr>
          <w:ins w:id="2041" w:author="shorny" w:date="2014-06-09T15:48:00Z"/>
          <w:sz w:val="18"/>
          <w:rPrChange w:id="2042" w:author="shorny" w:date="2014-06-09T15:49:00Z">
            <w:rPr>
              <w:ins w:id="2043" w:author="shorny" w:date="2014-06-09T15:48:00Z"/>
            </w:rPr>
          </w:rPrChange>
        </w:rPr>
      </w:pPr>
      <w:ins w:id="2044" w:author="shorny" w:date="2014-06-09T15:48:00Z">
        <w:r w:rsidRPr="00A85691">
          <w:rPr>
            <w:sz w:val="18"/>
            <w:rPrChange w:id="2045" w:author="shorny" w:date="2014-06-09T15:49:00Z">
              <w:rPr/>
            </w:rPrChange>
          </w:rPr>
          <w:t xml:space="preserve">  INDEX (ApplicantID)</w:t>
        </w:r>
      </w:ins>
    </w:p>
    <w:p w14:paraId="18A8031F" w14:textId="77777777" w:rsidR="00A85691" w:rsidRPr="00A85691" w:rsidRDefault="00A85691">
      <w:pPr>
        <w:pStyle w:val="HTMLPreformatted"/>
        <w:divId w:val="1206136475"/>
        <w:rPr>
          <w:ins w:id="2046" w:author="shorny" w:date="2014-06-09T15:48:00Z"/>
          <w:sz w:val="18"/>
          <w:rPrChange w:id="2047" w:author="shorny" w:date="2014-06-09T15:49:00Z">
            <w:rPr>
              <w:ins w:id="2048" w:author="shorny" w:date="2014-06-09T15:48:00Z"/>
            </w:rPr>
          </w:rPrChange>
        </w:rPr>
      </w:pPr>
      <w:ins w:id="2049" w:author="shorny" w:date="2014-06-09T15:48:00Z">
        <w:r w:rsidRPr="00A85691">
          <w:rPr>
            <w:sz w:val="18"/>
            <w:rPrChange w:id="2050" w:author="shorny" w:date="2014-06-09T15:49:00Z">
              <w:rPr/>
            </w:rPrChange>
          </w:rPr>
          <w:t>)</w:t>
        </w:r>
      </w:ins>
    </w:p>
    <w:p w14:paraId="008C78E2" w14:textId="77777777" w:rsidR="00A85691" w:rsidRPr="00A85691" w:rsidRDefault="00A85691">
      <w:pPr>
        <w:pStyle w:val="HTMLPreformatted"/>
        <w:divId w:val="1206136475"/>
        <w:rPr>
          <w:ins w:id="2051" w:author="shorny" w:date="2014-06-09T15:48:00Z"/>
          <w:sz w:val="18"/>
          <w:rPrChange w:id="2052" w:author="shorny" w:date="2014-06-09T15:49:00Z">
            <w:rPr>
              <w:ins w:id="2053" w:author="shorny" w:date="2014-06-09T15:48:00Z"/>
            </w:rPr>
          </w:rPrChange>
        </w:rPr>
      </w:pPr>
      <w:proofErr w:type="gramStart"/>
      <w:ins w:id="2054" w:author="shorny" w:date="2014-06-09T15:48:00Z">
        <w:r w:rsidRPr="00A85691">
          <w:rPr>
            <w:sz w:val="18"/>
            <w:rPrChange w:id="2055" w:author="shorny" w:date="2014-06-09T15:49:00Z">
              <w:rPr/>
            </w:rPrChange>
          </w:rPr>
          <w:t>comment</w:t>
        </w:r>
        <w:proofErr w:type="gramEnd"/>
        <w:r w:rsidRPr="00A85691">
          <w:rPr>
            <w:sz w:val="18"/>
            <w:rPrChange w:id="2056" w:author="shorny" w:date="2014-06-09T15:49:00Z">
              <w:rPr/>
            </w:rPrChange>
          </w:rPr>
          <w:t>=</w:t>
        </w:r>
        <w:r w:rsidRPr="00A85691">
          <w:rPr>
            <w:rStyle w:val="string1"/>
            <w:sz w:val="18"/>
            <w:rPrChange w:id="2057" w:author="shorny" w:date="2014-06-09T15:49:00Z">
              <w:rPr>
                <w:rStyle w:val="string1"/>
              </w:rPr>
            </w:rPrChange>
          </w:rPr>
          <w:t>'Any Degrees already held by the applicant'</w:t>
        </w:r>
      </w:ins>
    </w:p>
    <w:p w14:paraId="2806278E" w14:textId="77777777" w:rsidR="00A85691" w:rsidRPr="00A85691" w:rsidRDefault="00A85691">
      <w:pPr>
        <w:pStyle w:val="HTMLPreformatted"/>
        <w:divId w:val="1206136475"/>
        <w:rPr>
          <w:ins w:id="2058" w:author="shorny" w:date="2014-06-09T15:48:00Z"/>
          <w:sz w:val="18"/>
          <w:rPrChange w:id="2059" w:author="shorny" w:date="2014-06-09T15:49:00Z">
            <w:rPr>
              <w:ins w:id="2060" w:author="shorny" w:date="2014-06-09T15:48:00Z"/>
            </w:rPr>
          </w:rPrChange>
        </w:rPr>
      </w:pPr>
      <w:ins w:id="2061" w:author="shorny" w:date="2014-06-09T15:48:00Z">
        <w:r w:rsidRPr="00A85691">
          <w:rPr>
            <w:sz w:val="18"/>
            <w:rPrChange w:id="2062" w:author="shorny" w:date="2014-06-09T15:49:00Z">
              <w:rPr/>
            </w:rPrChange>
          </w:rPr>
          <w:t>ENGINE=InnoDB;</w:t>
        </w:r>
      </w:ins>
    </w:p>
    <w:p w14:paraId="0F2847EF" w14:textId="77777777" w:rsidR="00A85691" w:rsidRPr="00A85691" w:rsidRDefault="00A85691">
      <w:pPr>
        <w:pStyle w:val="HTMLPreformatted"/>
        <w:divId w:val="1206136475"/>
        <w:rPr>
          <w:ins w:id="2063" w:author="shorny" w:date="2014-06-09T15:48:00Z"/>
          <w:sz w:val="18"/>
          <w:rPrChange w:id="2064" w:author="shorny" w:date="2014-06-09T15:49:00Z">
            <w:rPr>
              <w:ins w:id="2065" w:author="shorny" w:date="2014-06-09T15:48:00Z"/>
            </w:rPr>
          </w:rPrChange>
        </w:rPr>
      </w:pPr>
    </w:p>
    <w:p w14:paraId="175C5689" w14:textId="77777777" w:rsidR="00A85691" w:rsidRPr="00A85691" w:rsidRDefault="00A85691">
      <w:pPr>
        <w:pStyle w:val="HTMLPreformatted"/>
        <w:divId w:val="1206136475"/>
        <w:rPr>
          <w:ins w:id="2066" w:author="shorny" w:date="2014-06-09T15:48:00Z"/>
          <w:sz w:val="18"/>
          <w:rPrChange w:id="2067" w:author="shorny" w:date="2014-06-09T15:49:00Z">
            <w:rPr>
              <w:ins w:id="2068" w:author="shorny" w:date="2014-06-09T15:48:00Z"/>
            </w:rPr>
          </w:rPrChange>
        </w:rPr>
      </w:pPr>
      <w:ins w:id="2069" w:author="shorny" w:date="2014-06-09T15:48:00Z">
        <w:r w:rsidRPr="00A85691">
          <w:rPr>
            <w:rStyle w:val="keyword1"/>
            <w:sz w:val="18"/>
            <w:rPrChange w:id="2070" w:author="shorny" w:date="2014-06-09T15:49:00Z">
              <w:rPr>
                <w:rStyle w:val="keyword1"/>
              </w:rPr>
            </w:rPrChange>
          </w:rPr>
          <w:t>CREATE</w:t>
        </w:r>
        <w:r w:rsidRPr="00A85691">
          <w:rPr>
            <w:sz w:val="18"/>
            <w:rPrChange w:id="2071" w:author="shorny" w:date="2014-06-09T15:49:00Z">
              <w:rPr/>
            </w:rPrChange>
          </w:rPr>
          <w:t xml:space="preserve"> </w:t>
        </w:r>
        <w:r w:rsidRPr="00A85691">
          <w:rPr>
            <w:rStyle w:val="keyword1"/>
            <w:sz w:val="18"/>
            <w:rPrChange w:id="2072" w:author="shorny" w:date="2014-06-09T15:49:00Z">
              <w:rPr>
                <w:rStyle w:val="keyword1"/>
              </w:rPr>
            </w:rPrChange>
          </w:rPr>
          <w:t>TABLE</w:t>
        </w:r>
        <w:r w:rsidRPr="00A85691">
          <w:rPr>
            <w:sz w:val="18"/>
            <w:rPrChange w:id="2073" w:author="shorny" w:date="2014-06-09T15:49:00Z">
              <w:rPr/>
            </w:rPrChange>
          </w:rPr>
          <w:t xml:space="preserve"> </w:t>
        </w:r>
        <w:r w:rsidRPr="00A85691">
          <w:rPr>
            <w:rStyle w:val="function-name1"/>
            <w:sz w:val="18"/>
            <w:rPrChange w:id="2074" w:author="shorny" w:date="2014-06-09T15:49:00Z">
              <w:rPr>
                <w:rStyle w:val="function-name1"/>
              </w:rPr>
            </w:rPrChange>
          </w:rPr>
          <w:t>Referee</w:t>
        </w:r>
        <w:r w:rsidRPr="00A85691">
          <w:rPr>
            <w:sz w:val="18"/>
            <w:rPrChange w:id="2075" w:author="shorny" w:date="2014-06-09T15:49:00Z">
              <w:rPr/>
            </w:rPrChange>
          </w:rPr>
          <w:t xml:space="preserve"> (</w:t>
        </w:r>
      </w:ins>
    </w:p>
    <w:p w14:paraId="4C70722A" w14:textId="77777777" w:rsidR="00A85691" w:rsidRPr="00A85691" w:rsidRDefault="00A85691">
      <w:pPr>
        <w:pStyle w:val="HTMLPreformatted"/>
        <w:divId w:val="1206136475"/>
        <w:rPr>
          <w:ins w:id="2076" w:author="shorny" w:date="2014-06-09T15:48:00Z"/>
          <w:sz w:val="18"/>
          <w:rPrChange w:id="2077" w:author="shorny" w:date="2014-06-09T15:49:00Z">
            <w:rPr>
              <w:ins w:id="2078" w:author="shorny" w:date="2014-06-09T15:48:00Z"/>
            </w:rPr>
          </w:rPrChange>
        </w:rPr>
      </w:pPr>
      <w:ins w:id="2079" w:author="shorny" w:date="2014-06-09T15:48:00Z">
        <w:r w:rsidRPr="00A85691">
          <w:rPr>
            <w:sz w:val="18"/>
            <w:rPrChange w:id="2080" w:author="shorny" w:date="2014-06-09T15:49:00Z">
              <w:rPr/>
            </w:rPrChange>
          </w:rPr>
          <w:t xml:space="preserve">  RefID mediumint </w:t>
        </w:r>
        <w:r w:rsidRPr="00A85691">
          <w:rPr>
            <w:rStyle w:val="keyword1"/>
            <w:sz w:val="18"/>
            <w:rPrChange w:id="2081" w:author="shorny" w:date="2014-06-09T15:49:00Z">
              <w:rPr>
                <w:rStyle w:val="keyword1"/>
              </w:rPr>
            </w:rPrChange>
          </w:rPr>
          <w:t>NOT</w:t>
        </w:r>
        <w:r w:rsidRPr="00A85691">
          <w:rPr>
            <w:sz w:val="18"/>
            <w:rPrChange w:id="2082" w:author="shorny" w:date="2014-06-09T15:49:00Z">
              <w:rPr/>
            </w:rPrChange>
          </w:rPr>
          <w:t xml:space="preserve"> </w:t>
        </w:r>
        <w:r w:rsidRPr="00A85691">
          <w:rPr>
            <w:rStyle w:val="keyword1"/>
            <w:sz w:val="18"/>
            <w:rPrChange w:id="2083" w:author="shorny" w:date="2014-06-09T15:49:00Z">
              <w:rPr>
                <w:rStyle w:val="keyword1"/>
              </w:rPr>
            </w:rPrChange>
          </w:rPr>
          <w:t>NULL</w:t>
        </w:r>
        <w:r w:rsidRPr="00A85691">
          <w:rPr>
            <w:sz w:val="18"/>
            <w:rPrChange w:id="2084" w:author="shorny" w:date="2014-06-09T15:49:00Z">
              <w:rPr/>
            </w:rPrChange>
          </w:rPr>
          <w:t xml:space="preserve"> AUTO_INCREMENT comment </w:t>
        </w:r>
        <w:r w:rsidRPr="00A85691">
          <w:rPr>
            <w:rStyle w:val="string1"/>
            <w:sz w:val="18"/>
            <w:rPrChange w:id="2085" w:author="shorny" w:date="2014-06-09T15:49:00Z">
              <w:rPr>
                <w:rStyle w:val="string1"/>
              </w:rPr>
            </w:rPrChange>
          </w:rPr>
          <w:t>'The primary key that uniquely identifies the referee supporting an application'</w:t>
        </w:r>
        <w:r w:rsidRPr="00A85691">
          <w:rPr>
            <w:sz w:val="18"/>
            <w:rPrChange w:id="2086" w:author="shorny" w:date="2014-06-09T15:49:00Z">
              <w:rPr/>
            </w:rPrChange>
          </w:rPr>
          <w:t>,</w:t>
        </w:r>
      </w:ins>
    </w:p>
    <w:p w14:paraId="10D893C8" w14:textId="77777777" w:rsidR="00A85691" w:rsidRPr="00A85691" w:rsidRDefault="00A85691">
      <w:pPr>
        <w:pStyle w:val="HTMLPreformatted"/>
        <w:divId w:val="1206136475"/>
        <w:rPr>
          <w:ins w:id="2087" w:author="shorny" w:date="2014-06-09T15:48:00Z"/>
          <w:sz w:val="18"/>
          <w:rPrChange w:id="2088" w:author="shorny" w:date="2014-06-09T15:49:00Z">
            <w:rPr>
              <w:ins w:id="2089" w:author="shorny" w:date="2014-06-09T15:48:00Z"/>
            </w:rPr>
          </w:rPrChange>
        </w:rPr>
      </w:pPr>
      <w:ins w:id="2090" w:author="shorny" w:date="2014-06-09T15:48:00Z">
        <w:r w:rsidRPr="00A85691">
          <w:rPr>
            <w:sz w:val="18"/>
            <w:rPrChange w:id="2091" w:author="shorny" w:date="2014-06-09T15:49:00Z">
              <w:rPr/>
            </w:rPrChange>
          </w:rPr>
          <w:t xml:space="preserve">  ApplicationID mediumint </w:t>
        </w:r>
        <w:r w:rsidRPr="00A85691">
          <w:rPr>
            <w:rStyle w:val="keyword1"/>
            <w:sz w:val="18"/>
            <w:rPrChange w:id="2092" w:author="shorny" w:date="2014-06-09T15:49:00Z">
              <w:rPr>
                <w:rStyle w:val="keyword1"/>
              </w:rPr>
            </w:rPrChange>
          </w:rPr>
          <w:t>NOT</w:t>
        </w:r>
        <w:r w:rsidRPr="00A85691">
          <w:rPr>
            <w:sz w:val="18"/>
            <w:rPrChange w:id="2093" w:author="shorny" w:date="2014-06-09T15:49:00Z">
              <w:rPr/>
            </w:rPrChange>
          </w:rPr>
          <w:t xml:space="preserve"> </w:t>
        </w:r>
        <w:r w:rsidRPr="00A85691">
          <w:rPr>
            <w:rStyle w:val="keyword1"/>
            <w:sz w:val="18"/>
            <w:rPrChange w:id="2094" w:author="shorny" w:date="2014-06-09T15:49:00Z">
              <w:rPr>
                <w:rStyle w:val="keyword1"/>
              </w:rPr>
            </w:rPrChange>
          </w:rPr>
          <w:t>NULL</w:t>
        </w:r>
        <w:r w:rsidRPr="00A85691">
          <w:rPr>
            <w:sz w:val="18"/>
            <w:rPrChange w:id="2095" w:author="shorny" w:date="2014-06-09T15:49:00Z">
              <w:rPr/>
            </w:rPrChange>
          </w:rPr>
          <w:t>,</w:t>
        </w:r>
      </w:ins>
    </w:p>
    <w:p w14:paraId="5FAA2BB5" w14:textId="77777777" w:rsidR="00A85691" w:rsidRPr="00A85691" w:rsidRDefault="00A85691">
      <w:pPr>
        <w:pStyle w:val="HTMLPreformatted"/>
        <w:divId w:val="1206136475"/>
        <w:rPr>
          <w:ins w:id="2096" w:author="shorny" w:date="2014-06-09T15:48:00Z"/>
          <w:sz w:val="18"/>
          <w:rPrChange w:id="2097" w:author="shorny" w:date="2014-06-09T15:49:00Z">
            <w:rPr>
              <w:ins w:id="2098" w:author="shorny" w:date="2014-06-09T15:48:00Z"/>
            </w:rPr>
          </w:rPrChange>
        </w:rPr>
      </w:pPr>
      <w:ins w:id="2099" w:author="shorny" w:date="2014-06-09T15:48:00Z">
        <w:r w:rsidRPr="00A85691">
          <w:rPr>
            <w:sz w:val="18"/>
            <w:rPrChange w:id="2100" w:author="shorny" w:date="2014-06-09T15:49:00Z">
              <w:rPr/>
            </w:rPrChange>
          </w:rPr>
          <w:t xml:space="preserve">  </w:t>
        </w:r>
        <w:r w:rsidRPr="00A85691">
          <w:rPr>
            <w:rStyle w:val="keyword1"/>
            <w:sz w:val="18"/>
            <w:rPrChange w:id="2101" w:author="shorny" w:date="2014-06-09T15:49:00Z">
              <w:rPr>
                <w:rStyle w:val="keyword1"/>
              </w:rPr>
            </w:rPrChange>
          </w:rPr>
          <w:t>Name</w:t>
        </w:r>
        <w:r w:rsidRPr="00A85691">
          <w:rPr>
            <w:sz w:val="18"/>
            <w:rPrChange w:id="2102" w:author="shorny" w:date="2014-06-09T15:49:00Z">
              <w:rPr/>
            </w:rPrChange>
          </w:rPr>
          <w:t xml:space="preserve"> </w:t>
        </w:r>
        <w:proofErr w:type="gramStart"/>
        <w:r w:rsidRPr="00A85691">
          <w:rPr>
            <w:rStyle w:val="type1"/>
            <w:sz w:val="18"/>
            <w:rPrChange w:id="2103" w:author="shorny" w:date="2014-06-09T15:49:00Z">
              <w:rPr>
                <w:rStyle w:val="type1"/>
              </w:rPr>
            </w:rPrChange>
          </w:rPr>
          <w:t>varchar</w:t>
        </w:r>
        <w:r w:rsidRPr="00A85691">
          <w:rPr>
            <w:sz w:val="18"/>
            <w:rPrChange w:id="2104" w:author="shorny" w:date="2014-06-09T15:49:00Z">
              <w:rPr/>
            </w:rPrChange>
          </w:rPr>
          <w:t>(</w:t>
        </w:r>
        <w:proofErr w:type="gramEnd"/>
        <w:r w:rsidRPr="00A85691">
          <w:rPr>
            <w:sz w:val="18"/>
            <w:rPrChange w:id="2105" w:author="shorny" w:date="2014-06-09T15:49:00Z">
              <w:rPr/>
            </w:rPrChange>
          </w:rPr>
          <w:t xml:space="preserve">100) </w:t>
        </w:r>
        <w:r w:rsidRPr="00A85691">
          <w:rPr>
            <w:rStyle w:val="keyword1"/>
            <w:sz w:val="18"/>
            <w:rPrChange w:id="2106" w:author="shorny" w:date="2014-06-09T15:49:00Z">
              <w:rPr>
                <w:rStyle w:val="keyword1"/>
              </w:rPr>
            </w:rPrChange>
          </w:rPr>
          <w:t>NOT</w:t>
        </w:r>
        <w:r w:rsidRPr="00A85691">
          <w:rPr>
            <w:sz w:val="18"/>
            <w:rPrChange w:id="2107" w:author="shorny" w:date="2014-06-09T15:49:00Z">
              <w:rPr/>
            </w:rPrChange>
          </w:rPr>
          <w:t xml:space="preserve"> </w:t>
        </w:r>
        <w:r w:rsidRPr="00A85691">
          <w:rPr>
            <w:rStyle w:val="keyword1"/>
            <w:sz w:val="18"/>
            <w:rPrChange w:id="2108" w:author="shorny" w:date="2014-06-09T15:49:00Z">
              <w:rPr>
                <w:rStyle w:val="keyword1"/>
              </w:rPr>
            </w:rPrChange>
          </w:rPr>
          <w:t>NULL</w:t>
        </w:r>
        <w:r w:rsidRPr="00A85691">
          <w:rPr>
            <w:sz w:val="18"/>
            <w:rPrChange w:id="2109" w:author="shorny" w:date="2014-06-09T15:49:00Z">
              <w:rPr/>
            </w:rPrChange>
          </w:rPr>
          <w:t xml:space="preserve"> comment </w:t>
        </w:r>
        <w:r w:rsidRPr="00A85691">
          <w:rPr>
            <w:rStyle w:val="string1"/>
            <w:sz w:val="18"/>
            <w:rPrChange w:id="2110" w:author="shorny" w:date="2014-06-09T15:49:00Z">
              <w:rPr>
                <w:rStyle w:val="string1"/>
              </w:rPr>
            </w:rPrChange>
          </w:rPr>
          <w:t>'The full name of the referee'</w:t>
        </w:r>
        <w:r w:rsidRPr="00A85691">
          <w:rPr>
            <w:sz w:val="18"/>
            <w:rPrChange w:id="2111" w:author="shorny" w:date="2014-06-09T15:49:00Z">
              <w:rPr/>
            </w:rPrChange>
          </w:rPr>
          <w:t>,</w:t>
        </w:r>
      </w:ins>
    </w:p>
    <w:p w14:paraId="1E5BA69B" w14:textId="77777777" w:rsidR="00A85691" w:rsidRPr="00A85691" w:rsidRDefault="00A85691">
      <w:pPr>
        <w:pStyle w:val="HTMLPreformatted"/>
        <w:divId w:val="1206136475"/>
        <w:rPr>
          <w:ins w:id="2112" w:author="shorny" w:date="2014-06-09T15:48:00Z"/>
          <w:sz w:val="18"/>
          <w:rPrChange w:id="2113" w:author="shorny" w:date="2014-06-09T15:49:00Z">
            <w:rPr>
              <w:ins w:id="2114" w:author="shorny" w:date="2014-06-09T15:48:00Z"/>
            </w:rPr>
          </w:rPrChange>
        </w:rPr>
      </w:pPr>
      <w:ins w:id="2115" w:author="shorny" w:date="2014-06-09T15:48:00Z">
        <w:r w:rsidRPr="00A85691">
          <w:rPr>
            <w:sz w:val="18"/>
            <w:rPrChange w:id="2116" w:author="shorny" w:date="2014-06-09T15:49:00Z">
              <w:rPr/>
            </w:rPrChange>
          </w:rPr>
          <w:t xml:space="preserve">  Relation </w:t>
        </w:r>
        <w:proofErr w:type="gramStart"/>
        <w:r w:rsidRPr="00A85691">
          <w:rPr>
            <w:rStyle w:val="type1"/>
            <w:sz w:val="18"/>
            <w:rPrChange w:id="2117" w:author="shorny" w:date="2014-06-09T15:49:00Z">
              <w:rPr>
                <w:rStyle w:val="type1"/>
              </w:rPr>
            </w:rPrChange>
          </w:rPr>
          <w:t>varchar</w:t>
        </w:r>
        <w:r w:rsidRPr="00A85691">
          <w:rPr>
            <w:sz w:val="18"/>
            <w:rPrChange w:id="2118" w:author="shorny" w:date="2014-06-09T15:49:00Z">
              <w:rPr/>
            </w:rPrChange>
          </w:rPr>
          <w:t>(</w:t>
        </w:r>
        <w:proofErr w:type="gramEnd"/>
        <w:r w:rsidRPr="00A85691">
          <w:rPr>
            <w:sz w:val="18"/>
            <w:rPrChange w:id="2119" w:author="shorny" w:date="2014-06-09T15:49:00Z">
              <w:rPr/>
            </w:rPrChange>
          </w:rPr>
          <w:t xml:space="preserve">100) comment </w:t>
        </w:r>
        <w:r w:rsidRPr="00A85691">
          <w:rPr>
            <w:rStyle w:val="string1"/>
            <w:sz w:val="18"/>
            <w:rPrChange w:id="2120" w:author="shorny" w:date="2014-06-09T15:49:00Z">
              <w:rPr>
                <w:rStyle w:val="string1"/>
              </w:rPr>
            </w:rPrChange>
          </w:rPr>
          <w:t>'The referees relation to the applicant'</w:t>
        </w:r>
        <w:r w:rsidRPr="00A85691">
          <w:rPr>
            <w:sz w:val="18"/>
            <w:rPrChange w:id="2121" w:author="shorny" w:date="2014-06-09T15:49:00Z">
              <w:rPr/>
            </w:rPrChange>
          </w:rPr>
          <w:t>,</w:t>
        </w:r>
      </w:ins>
    </w:p>
    <w:p w14:paraId="3D1358B5" w14:textId="77777777" w:rsidR="00A85691" w:rsidRPr="00A85691" w:rsidRDefault="00A85691">
      <w:pPr>
        <w:pStyle w:val="HTMLPreformatted"/>
        <w:divId w:val="1206136475"/>
        <w:rPr>
          <w:ins w:id="2122" w:author="shorny" w:date="2014-06-09T15:48:00Z"/>
          <w:sz w:val="18"/>
          <w:rPrChange w:id="2123" w:author="shorny" w:date="2014-06-09T15:49:00Z">
            <w:rPr>
              <w:ins w:id="2124" w:author="shorny" w:date="2014-06-09T15:48:00Z"/>
            </w:rPr>
          </w:rPrChange>
        </w:rPr>
      </w:pPr>
      <w:ins w:id="2125" w:author="shorny" w:date="2014-06-09T15:48:00Z">
        <w:r w:rsidRPr="00A85691">
          <w:rPr>
            <w:sz w:val="18"/>
            <w:rPrChange w:id="2126" w:author="shorny" w:date="2014-06-09T15:49:00Z">
              <w:rPr/>
            </w:rPrChange>
          </w:rPr>
          <w:t xml:space="preserve">  Phone </w:t>
        </w:r>
        <w:proofErr w:type="gramStart"/>
        <w:r w:rsidRPr="00A85691">
          <w:rPr>
            <w:rStyle w:val="type1"/>
            <w:sz w:val="18"/>
            <w:rPrChange w:id="2127" w:author="shorny" w:date="2014-06-09T15:49:00Z">
              <w:rPr>
                <w:rStyle w:val="type1"/>
              </w:rPr>
            </w:rPrChange>
          </w:rPr>
          <w:t>varchar</w:t>
        </w:r>
        <w:r w:rsidRPr="00A85691">
          <w:rPr>
            <w:sz w:val="18"/>
            <w:rPrChange w:id="2128" w:author="shorny" w:date="2014-06-09T15:49:00Z">
              <w:rPr/>
            </w:rPrChange>
          </w:rPr>
          <w:t>(</w:t>
        </w:r>
        <w:proofErr w:type="gramEnd"/>
        <w:r w:rsidRPr="00A85691">
          <w:rPr>
            <w:sz w:val="18"/>
            <w:rPrChange w:id="2129" w:author="shorny" w:date="2014-06-09T15:49:00Z">
              <w:rPr/>
            </w:rPrChange>
          </w:rPr>
          <w:t xml:space="preserve">50) comment </w:t>
        </w:r>
        <w:r w:rsidRPr="00A85691">
          <w:rPr>
            <w:rStyle w:val="string1"/>
            <w:sz w:val="18"/>
            <w:rPrChange w:id="2130" w:author="shorny" w:date="2014-06-09T15:49:00Z">
              <w:rPr>
                <w:rStyle w:val="string1"/>
              </w:rPr>
            </w:rPrChange>
          </w:rPr>
          <w:t>'The referees phone number'</w:t>
        </w:r>
        <w:r w:rsidRPr="00A85691">
          <w:rPr>
            <w:sz w:val="18"/>
            <w:rPrChange w:id="2131" w:author="shorny" w:date="2014-06-09T15:49:00Z">
              <w:rPr/>
            </w:rPrChange>
          </w:rPr>
          <w:t>,</w:t>
        </w:r>
      </w:ins>
    </w:p>
    <w:p w14:paraId="2A3EEDC6" w14:textId="77777777" w:rsidR="00A85691" w:rsidRPr="00A85691" w:rsidRDefault="00A85691">
      <w:pPr>
        <w:pStyle w:val="HTMLPreformatted"/>
        <w:divId w:val="1206136475"/>
        <w:rPr>
          <w:ins w:id="2132" w:author="shorny" w:date="2014-06-09T15:48:00Z"/>
          <w:sz w:val="18"/>
          <w:rPrChange w:id="2133" w:author="shorny" w:date="2014-06-09T15:49:00Z">
            <w:rPr>
              <w:ins w:id="2134" w:author="shorny" w:date="2014-06-09T15:48:00Z"/>
            </w:rPr>
          </w:rPrChange>
        </w:rPr>
      </w:pPr>
      <w:ins w:id="2135" w:author="shorny" w:date="2014-06-09T15:48:00Z">
        <w:r w:rsidRPr="00A85691">
          <w:rPr>
            <w:sz w:val="18"/>
            <w:rPrChange w:id="2136" w:author="shorny" w:date="2014-06-09T15:49:00Z">
              <w:rPr/>
            </w:rPrChange>
          </w:rPr>
          <w:t xml:space="preserve">  Email </w:t>
        </w:r>
        <w:proofErr w:type="gramStart"/>
        <w:r w:rsidRPr="00A85691">
          <w:rPr>
            <w:rStyle w:val="type1"/>
            <w:sz w:val="18"/>
            <w:rPrChange w:id="2137" w:author="shorny" w:date="2014-06-09T15:49:00Z">
              <w:rPr>
                <w:rStyle w:val="type1"/>
              </w:rPr>
            </w:rPrChange>
          </w:rPr>
          <w:t>varchar</w:t>
        </w:r>
        <w:r w:rsidRPr="00A85691">
          <w:rPr>
            <w:sz w:val="18"/>
            <w:rPrChange w:id="2138" w:author="shorny" w:date="2014-06-09T15:49:00Z">
              <w:rPr/>
            </w:rPrChange>
          </w:rPr>
          <w:t>(</w:t>
        </w:r>
        <w:proofErr w:type="gramEnd"/>
        <w:r w:rsidRPr="00A85691">
          <w:rPr>
            <w:sz w:val="18"/>
            <w:rPrChange w:id="2139" w:author="shorny" w:date="2014-06-09T15:49:00Z">
              <w:rPr/>
            </w:rPrChange>
          </w:rPr>
          <w:t xml:space="preserve">100) comment </w:t>
        </w:r>
        <w:r w:rsidRPr="00A85691">
          <w:rPr>
            <w:rStyle w:val="string1"/>
            <w:sz w:val="18"/>
            <w:rPrChange w:id="2140" w:author="shorny" w:date="2014-06-09T15:49:00Z">
              <w:rPr>
                <w:rStyle w:val="string1"/>
              </w:rPr>
            </w:rPrChange>
          </w:rPr>
          <w:t>'The referees email address'</w:t>
        </w:r>
        <w:r w:rsidRPr="00A85691">
          <w:rPr>
            <w:sz w:val="18"/>
            <w:rPrChange w:id="2141" w:author="shorny" w:date="2014-06-09T15:49:00Z">
              <w:rPr/>
            </w:rPrChange>
          </w:rPr>
          <w:t>,</w:t>
        </w:r>
      </w:ins>
    </w:p>
    <w:p w14:paraId="4B348C7C" w14:textId="77777777" w:rsidR="00A85691" w:rsidRPr="00A85691" w:rsidRDefault="00A85691">
      <w:pPr>
        <w:pStyle w:val="HTMLPreformatted"/>
        <w:divId w:val="1206136475"/>
        <w:rPr>
          <w:ins w:id="2142" w:author="shorny" w:date="2014-06-09T15:48:00Z"/>
          <w:sz w:val="18"/>
          <w:rPrChange w:id="2143" w:author="shorny" w:date="2014-06-09T15:49:00Z">
            <w:rPr>
              <w:ins w:id="2144" w:author="shorny" w:date="2014-06-09T15:48:00Z"/>
            </w:rPr>
          </w:rPrChange>
        </w:rPr>
      </w:pPr>
      <w:ins w:id="2145" w:author="shorny" w:date="2014-06-09T15:48:00Z">
        <w:r w:rsidRPr="00A85691">
          <w:rPr>
            <w:sz w:val="18"/>
            <w:rPrChange w:id="2146" w:author="shorny" w:date="2014-06-09T15:49:00Z">
              <w:rPr/>
            </w:rPrChange>
          </w:rPr>
          <w:t xml:space="preserve">  Profession </w:t>
        </w:r>
        <w:proofErr w:type="gramStart"/>
        <w:r w:rsidRPr="00A85691">
          <w:rPr>
            <w:rStyle w:val="type1"/>
            <w:sz w:val="18"/>
            <w:rPrChange w:id="2147" w:author="shorny" w:date="2014-06-09T15:49:00Z">
              <w:rPr>
                <w:rStyle w:val="type1"/>
              </w:rPr>
            </w:rPrChange>
          </w:rPr>
          <w:t>varchar</w:t>
        </w:r>
        <w:r w:rsidRPr="00A85691">
          <w:rPr>
            <w:sz w:val="18"/>
            <w:rPrChange w:id="2148" w:author="shorny" w:date="2014-06-09T15:49:00Z">
              <w:rPr/>
            </w:rPrChange>
          </w:rPr>
          <w:t>(</w:t>
        </w:r>
        <w:proofErr w:type="gramEnd"/>
        <w:r w:rsidRPr="00A85691">
          <w:rPr>
            <w:sz w:val="18"/>
            <w:rPrChange w:id="2149" w:author="shorny" w:date="2014-06-09T15:49:00Z">
              <w:rPr/>
            </w:rPrChange>
          </w:rPr>
          <w:t xml:space="preserve">255) comment </w:t>
        </w:r>
        <w:r w:rsidRPr="00A85691">
          <w:rPr>
            <w:rStyle w:val="string1"/>
            <w:sz w:val="18"/>
            <w:rPrChange w:id="2150" w:author="shorny" w:date="2014-06-09T15:49:00Z">
              <w:rPr>
                <w:rStyle w:val="string1"/>
              </w:rPr>
            </w:rPrChange>
          </w:rPr>
          <w:t>'The referees profession'</w:t>
        </w:r>
        <w:r w:rsidRPr="00A85691">
          <w:rPr>
            <w:sz w:val="18"/>
            <w:rPrChange w:id="2151" w:author="shorny" w:date="2014-06-09T15:49:00Z">
              <w:rPr/>
            </w:rPrChange>
          </w:rPr>
          <w:t>,</w:t>
        </w:r>
      </w:ins>
    </w:p>
    <w:p w14:paraId="39FE5CCB" w14:textId="77777777" w:rsidR="00A85691" w:rsidRPr="00A85691" w:rsidRDefault="00A85691">
      <w:pPr>
        <w:pStyle w:val="HTMLPreformatted"/>
        <w:divId w:val="1206136475"/>
        <w:rPr>
          <w:ins w:id="2152" w:author="shorny" w:date="2014-06-09T15:48:00Z"/>
          <w:sz w:val="18"/>
          <w:rPrChange w:id="2153" w:author="shorny" w:date="2014-06-09T15:49:00Z">
            <w:rPr>
              <w:ins w:id="2154" w:author="shorny" w:date="2014-06-09T15:48:00Z"/>
            </w:rPr>
          </w:rPrChange>
        </w:rPr>
      </w:pPr>
      <w:ins w:id="2155" w:author="shorny" w:date="2014-06-09T15:48:00Z">
        <w:r w:rsidRPr="00A85691">
          <w:rPr>
            <w:sz w:val="18"/>
            <w:rPrChange w:id="2156" w:author="shorny" w:date="2014-06-09T15:49:00Z">
              <w:rPr/>
            </w:rPrChange>
          </w:rPr>
          <w:t xml:space="preserve">  AcademicLink </w:t>
        </w:r>
        <w:proofErr w:type="gramStart"/>
        <w:r w:rsidRPr="00A85691">
          <w:rPr>
            <w:rStyle w:val="type1"/>
            <w:sz w:val="18"/>
            <w:rPrChange w:id="2157" w:author="shorny" w:date="2014-06-09T15:49:00Z">
              <w:rPr>
                <w:rStyle w:val="type1"/>
              </w:rPr>
            </w:rPrChange>
          </w:rPr>
          <w:t>varchar</w:t>
        </w:r>
        <w:r w:rsidRPr="00A85691">
          <w:rPr>
            <w:sz w:val="18"/>
            <w:rPrChange w:id="2158" w:author="shorny" w:date="2014-06-09T15:49:00Z">
              <w:rPr/>
            </w:rPrChange>
          </w:rPr>
          <w:t>(</w:t>
        </w:r>
        <w:proofErr w:type="gramEnd"/>
        <w:r w:rsidRPr="00A85691">
          <w:rPr>
            <w:sz w:val="18"/>
            <w:rPrChange w:id="2159" w:author="shorny" w:date="2014-06-09T15:49:00Z">
              <w:rPr/>
            </w:rPrChange>
          </w:rPr>
          <w:t xml:space="preserve">255) comment </w:t>
        </w:r>
        <w:r w:rsidRPr="00A85691">
          <w:rPr>
            <w:rStyle w:val="string1"/>
            <w:sz w:val="18"/>
            <w:rPrChange w:id="2160" w:author="shorny" w:date="2014-06-09T15:49:00Z">
              <w:rPr>
                <w:rStyle w:val="string1"/>
              </w:rPr>
            </w:rPrChange>
          </w:rPr>
          <w:t>'The referees professional page (linked in or university)'</w:t>
        </w:r>
        <w:r w:rsidRPr="00A85691">
          <w:rPr>
            <w:sz w:val="18"/>
            <w:rPrChange w:id="2161" w:author="shorny" w:date="2014-06-09T15:49:00Z">
              <w:rPr/>
            </w:rPrChange>
          </w:rPr>
          <w:t>,</w:t>
        </w:r>
      </w:ins>
    </w:p>
    <w:p w14:paraId="6E3AB93A" w14:textId="77777777" w:rsidR="00A85691" w:rsidRPr="00A85691" w:rsidRDefault="00A85691">
      <w:pPr>
        <w:pStyle w:val="HTMLPreformatted"/>
        <w:divId w:val="1206136475"/>
        <w:rPr>
          <w:ins w:id="2162" w:author="shorny" w:date="2014-06-09T15:48:00Z"/>
          <w:sz w:val="18"/>
          <w:rPrChange w:id="2163" w:author="shorny" w:date="2014-06-09T15:49:00Z">
            <w:rPr>
              <w:ins w:id="2164" w:author="shorny" w:date="2014-06-09T15:48:00Z"/>
            </w:rPr>
          </w:rPrChange>
        </w:rPr>
      </w:pPr>
      <w:ins w:id="2165" w:author="shorny" w:date="2014-06-09T15:48:00Z">
        <w:r w:rsidRPr="00A85691">
          <w:rPr>
            <w:sz w:val="18"/>
            <w:rPrChange w:id="2166" w:author="shorny" w:date="2014-06-09T15:49:00Z">
              <w:rPr/>
            </w:rPrChange>
          </w:rPr>
          <w:t xml:space="preserve">  EnglishSpeaker </w:t>
        </w:r>
        <w:proofErr w:type="gramStart"/>
        <w:r w:rsidRPr="00A85691">
          <w:rPr>
            <w:sz w:val="18"/>
            <w:rPrChange w:id="2167" w:author="shorny" w:date="2014-06-09T15:49:00Z">
              <w:rPr/>
            </w:rPrChange>
          </w:rPr>
          <w:t>tinyint(</w:t>
        </w:r>
        <w:proofErr w:type="gramEnd"/>
        <w:r w:rsidRPr="00A85691">
          <w:rPr>
            <w:sz w:val="18"/>
            <w:rPrChange w:id="2168" w:author="shorny" w:date="2014-06-09T15:49:00Z">
              <w:rPr/>
            </w:rPrChange>
          </w:rPr>
          <w:t xml:space="preserve">1) comment </w:t>
        </w:r>
        <w:r w:rsidRPr="00A85691">
          <w:rPr>
            <w:rStyle w:val="string1"/>
            <w:sz w:val="18"/>
            <w:rPrChange w:id="2169" w:author="shorny" w:date="2014-06-09T15:49:00Z">
              <w:rPr>
                <w:rStyle w:val="string1"/>
              </w:rPr>
            </w:rPrChange>
          </w:rPr>
          <w:t>'If the Referee can speak English'</w:t>
        </w:r>
        <w:r w:rsidRPr="00A85691">
          <w:rPr>
            <w:sz w:val="18"/>
            <w:rPrChange w:id="2170" w:author="shorny" w:date="2014-06-09T15:49:00Z">
              <w:rPr/>
            </w:rPrChange>
          </w:rPr>
          <w:t>,</w:t>
        </w:r>
      </w:ins>
    </w:p>
    <w:p w14:paraId="5DE0CBF9" w14:textId="77777777" w:rsidR="00A85691" w:rsidRPr="00A85691" w:rsidRDefault="00A85691">
      <w:pPr>
        <w:pStyle w:val="HTMLPreformatted"/>
        <w:divId w:val="1206136475"/>
        <w:rPr>
          <w:ins w:id="2171" w:author="shorny" w:date="2014-06-09T15:48:00Z"/>
          <w:sz w:val="18"/>
          <w:rPrChange w:id="2172" w:author="shorny" w:date="2014-06-09T15:49:00Z">
            <w:rPr>
              <w:ins w:id="2173" w:author="shorny" w:date="2014-06-09T15:48:00Z"/>
            </w:rPr>
          </w:rPrChange>
        </w:rPr>
      </w:pPr>
      <w:ins w:id="2174" w:author="shorny" w:date="2014-06-09T15:48:00Z">
        <w:r w:rsidRPr="00A85691">
          <w:rPr>
            <w:sz w:val="18"/>
            <w:rPrChange w:id="2175" w:author="shorny" w:date="2014-06-09T15:49:00Z">
              <w:rPr/>
            </w:rPrChange>
          </w:rPr>
          <w:t xml:space="preserve">  EnglishLiterate </w:t>
        </w:r>
        <w:proofErr w:type="gramStart"/>
        <w:r w:rsidRPr="00A85691">
          <w:rPr>
            <w:sz w:val="18"/>
            <w:rPrChange w:id="2176" w:author="shorny" w:date="2014-06-09T15:49:00Z">
              <w:rPr/>
            </w:rPrChange>
          </w:rPr>
          <w:t>tinyint(</w:t>
        </w:r>
        <w:proofErr w:type="gramEnd"/>
        <w:r w:rsidRPr="00A85691">
          <w:rPr>
            <w:sz w:val="18"/>
            <w:rPrChange w:id="2177" w:author="shorny" w:date="2014-06-09T15:49:00Z">
              <w:rPr/>
            </w:rPrChange>
          </w:rPr>
          <w:t xml:space="preserve">1) comment </w:t>
        </w:r>
        <w:r w:rsidRPr="00A85691">
          <w:rPr>
            <w:rStyle w:val="string1"/>
            <w:sz w:val="18"/>
            <w:rPrChange w:id="2178" w:author="shorny" w:date="2014-06-09T15:49:00Z">
              <w:rPr>
                <w:rStyle w:val="string1"/>
              </w:rPr>
            </w:rPrChange>
          </w:rPr>
          <w:t>'If the Referee can read and write in English'</w:t>
        </w:r>
        <w:r w:rsidRPr="00A85691">
          <w:rPr>
            <w:sz w:val="18"/>
            <w:rPrChange w:id="2179" w:author="shorny" w:date="2014-06-09T15:49:00Z">
              <w:rPr/>
            </w:rPrChange>
          </w:rPr>
          <w:t>,</w:t>
        </w:r>
      </w:ins>
    </w:p>
    <w:p w14:paraId="13FDEA7F" w14:textId="77777777" w:rsidR="00A85691" w:rsidRPr="00A85691" w:rsidRDefault="00A85691">
      <w:pPr>
        <w:pStyle w:val="HTMLPreformatted"/>
        <w:divId w:val="1206136475"/>
        <w:rPr>
          <w:ins w:id="2180" w:author="shorny" w:date="2014-06-09T15:48:00Z"/>
          <w:sz w:val="18"/>
          <w:rPrChange w:id="2181" w:author="shorny" w:date="2014-06-09T15:49:00Z">
            <w:rPr>
              <w:ins w:id="2182" w:author="shorny" w:date="2014-06-09T15:48:00Z"/>
            </w:rPr>
          </w:rPrChange>
        </w:rPr>
      </w:pPr>
      <w:ins w:id="2183" w:author="shorny" w:date="2014-06-09T15:48:00Z">
        <w:r w:rsidRPr="00A85691">
          <w:rPr>
            <w:sz w:val="18"/>
            <w:rPrChange w:id="2184" w:author="shorny" w:date="2014-06-09T15:49:00Z">
              <w:rPr/>
            </w:rPrChange>
          </w:rPr>
          <w:t xml:space="preserve">  </w:t>
        </w:r>
        <w:r w:rsidRPr="00A85691">
          <w:rPr>
            <w:rStyle w:val="keyword1"/>
            <w:sz w:val="18"/>
            <w:rPrChange w:id="2185" w:author="shorny" w:date="2014-06-09T15:49:00Z">
              <w:rPr>
                <w:rStyle w:val="keyword1"/>
              </w:rPr>
            </w:rPrChange>
          </w:rPr>
          <w:t>PRIMARY</w:t>
        </w:r>
        <w:r w:rsidRPr="00A85691">
          <w:rPr>
            <w:sz w:val="18"/>
            <w:rPrChange w:id="2186" w:author="shorny" w:date="2014-06-09T15:49:00Z">
              <w:rPr/>
            </w:rPrChange>
          </w:rPr>
          <w:t xml:space="preserve"> </w:t>
        </w:r>
        <w:r w:rsidRPr="00A85691">
          <w:rPr>
            <w:rStyle w:val="keyword1"/>
            <w:sz w:val="18"/>
            <w:rPrChange w:id="2187" w:author="shorny" w:date="2014-06-09T15:49:00Z">
              <w:rPr>
                <w:rStyle w:val="keyword1"/>
              </w:rPr>
            </w:rPrChange>
          </w:rPr>
          <w:t>KEY</w:t>
        </w:r>
        <w:r w:rsidRPr="00A85691">
          <w:rPr>
            <w:sz w:val="18"/>
            <w:rPrChange w:id="2188" w:author="shorny" w:date="2014-06-09T15:49:00Z">
              <w:rPr/>
            </w:rPrChange>
          </w:rPr>
          <w:t xml:space="preserve"> (RefID)</w:t>
        </w:r>
      </w:ins>
    </w:p>
    <w:p w14:paraId="0F19D837" w14:textId="77777777" w:rsidR="00A85691" w:rsidRPr="00A85691" w:rsidRDefault="00A85691">
      <w:pPr>
        <w:pStyle w:val="HTMLPreformatted"/>
        <w:divId w:val="1206136475"/>
        <w:rPr>
          <w:ins w:id="2189" w:author="shorny" w:date="2014-06-09T15:48:00Z"/>
          <w:sz w:val="18"/>
          <w:rPrChange w:id="2190" w:author="shorny" w:date="2014-06-09T15:49:00Z">
            <w:rPr>
              <w:ins w:id="2191" w:author="shorny" w:date="2014-06-09T15:48:00Z"/>
            </w:rPr>
          </w:rPrChange>
        </w:rPr>
      </w:pPr>
      <w:ins w:id="2192" w:author="shorny" w:date="2014-06-09T15:48:00Z">
        <w:r w:rsidRPr="00A85691">
          <w:rPr>
            <w:sz w:val="18"/>
            <w:rPrChange w:id="2193" w:author="shorny" w:date="2014-06-09T15:49:00Z">
              <w:rPr/>
            </w:rPrChange>
          </w:rPr>
          <w:t>)</w:t>
        </w:r>
      </w:ins>
    </w:p>
    <w:p w14:paraId="6D8873CB" w14:textId="77777777" w:rsidR="00A85691" w:rsidRPr="00A85691" w:rsidRDefault="00A85691">
      <w:pPr>
        <w:pStyle w:val="HTMLPreformatted"/>
        <w:divId w:val="1206136475"/>
        <w:rPr>
          <w:ins w:id="2194" w:author="shorny" w:date="2014-06-09T15:48:00Z"/>
          <w:sz w:val="18"/>
          <w:rPrChange w:id="2195" w:author="shorny" w:date="2014-06-09T15:49:00Z">
            <w:rPr>
              <w:ins w:id="2196" w:author="shorny" w:date="2014-06-09T15:48:00Z"/>
            </w:rPr>
          </w:rPrChange>
        </w:rPr>
      </w:pPr>
      <w:proofErr w:type="gramStart"/>
      <w:ins w:id="2197" w:author="shorny" w:date="2014-06-09T15:48:00Z">
        <w:r w:rsidRPr="00A85691">
          <w:rPr>
            <w:sz w:val="18"/>
            <w:rPrChange w:id="2198" w:author="shorny" w:date="2014-06-09T15:49:00Z">
              <w:rPr/>
            </w:rPrChange>
          </w:rPr>
          <w:lastRenderedPageBreak/>
          <w:t>comment</w:t>
        </w:r>
        <w:proofErr w:type="gramEnd"/>
        <w:r w:rsidRPr="00A85691">
          <w:rPr>
            <w:sz w:val="18"/>
            <w:rPrChange w:id="2199" w:author="shorny" w:date="2014-06-09T15:49:00Z">
              <w:rPr/>
            </w:rPrChange>
          </w:rPr>
          <w:t>=</w:t>
        </w:r>
        <w:r w:rsidRPr="00A85691">
          <w:rPr>
            <w:rStyle w:val="string1"/>
            <w:sz w:val="18"/>
            <w:rPrChange w:id="2200" w:author="shorny" w:date="2014-06-09T15:49:00Z">
              <w:rPr>
                <w:rStyle w:val="string1"/>
              </w:rPr>
            </w:rPrChange>
          </w:rPr>
          <w:t>'A referee for a application'</w:t>
        </w:r>
      </w:ins>
    </w:p>
    <w:p w14:paraId="26CF2D55" w14:textId="77777777" w:rsidR="00A85691" w:rsidRPr="00A85691" w:rsidRDefault="00A85691">
      <w:pPr>
        <w:pStyle w:val="HTMLPreformatted"/>
        <w:divId w:val="1206136475"/>
        <w:rPr>
          <w:ins w:id="2201" w:author="shorny" w:date="2014-06-09T15:48:00Z"/>
          <w:sz w:val="18"/>
          <w:rPrChange w:id="2202" w:author="shorny" w:date="2014-06-09T15:49:00Z">
            <w:rPr>
              <w:ins w:id="2203" w:author="shorny" w:date="2014-06-09T15:48:00Z"/>
            </w:rPr>
          </w:rPrChange>
        </w:rPr>
      </w:pPr>
      <w:ins w:id="2204" w:author="shorny" w:date="2014-06-09T15:48:00Z">
        <w:r w:rsidRPr="00A85691">
          <w:rPr>
            <w:sz w:val="18"/>
            <w:rPrChange w:id="2205" w:author="shorny" w:date="2014-06-09T15:49:00Z">
              <w:rPr/>
            </w:rPrChange>
          </w:rPr>
          <w:t>ENGINE=InnoDB;</w:t>
        </w:r>
      </w:ins>
    </w:p>
    <w:p w14:paraId="750ACFA5" w14:textId="77777777" w:rsidR="00A85691" w:rsidRPr="00A85691" w:rsidRDefault="00A85691">
      <w:pPr>
        <w:pStyle w:val="HTMLPreformatted"/>
        <w:divId w:val="1206136475"/>
        <w:rPr>
          <w:ins w:id="2206" w:author="shorny" w:date="2014-06-09T15:48:00Z"/>
          <w:sz w:val="18"/>
          <w:rPrChange w:id="2207" w:author="shorny" w:date="2014-06-09T15:49:00Z">
            <w:rPr>
              <w:ins w:id="2208" w:author="shorny" w:date="2014-06-09T15:48:00Z"/>
            </w:rPr>
          </w:rPrChange>
        </w:rPr>
      </w:pPr>
    </w:p>
    <w:p w14:paraId="3ACCEEDE" w14:textId="77777777" w:rsidR="00A85691" w:rsidRPr="00A85691" w:rsidRDefault="00A85691">
      <w:pPr>
        <w:pStyle w:val="HTMLPreformatted"/>
        <w:divId w:val="1206136475"/>
        <w:rPr>
          <w:ins w:id="2209" w:author="shorny" w:date="2014-06-09T15:48:00Z"/>
          <w:sz w:val="18"/>
          <w:rPrChange w:id="2210" w:author="shorny" w:date="2014-06-09T15:49:00Z">
            <w:rPr>
              <w:ins w:id="2211" w:author="shorny" w:date="2014-06-09T15:48:00Z"/>
            </w:rPr>
          </w:rPrChange>
        </w:rPr>
      </w:pPr>
      <w:ins w:id="2212" w:author="shorny" w:date="2014-06-09T15:48:00Z">
        <w:r w:rsidRPr="00A85691">
          <w:rPr>
            <w:rStyle w:val="keyword1"/>
            <w:sz w:val="18"/>
            <w:rPrChange w:id="2213" w:author="shorny" w:date="2014-06-09T15:49:00Z">
              <w:rPr>
                <w:rStyle w:val="keyword1"/>
              </w:rPr>
            </w:rPrChange>
          </w:rPr>
          <w:t>CREATE</w:t>
        </w:r>
        <w:r w:rsidRPr="00A85691">
          <w:rPr>
            <w:sz w:val="18"/>
            <w:rPrChange w:id="2214" w:author="shorny" w:date="2014-06-09T15:49:00Z">
              <w:rPr/>
            </w:rPrChange>
          </w:rPr>
          <w:t xml:space="preserve"> </w:t>
        </w:r>
        <w:r w:rsidRPr="00A85691">
          <w:rPr>
            <w:rStyle w:val="keyword1"/>
            <w:sz w:val="18"/>
            <w:rPrChange w:id="2215" w:author="shorny" w:date="2014-06-09T15:49:00Z">
              <w:rPr>
                <w:rStyle w:val="keyword1"/>
              </w:rPr>
            </w:rPrChange>
          </w:rPr>
          <w:t>TABLE</w:t>
        </w:r>
        <w:r w:rsidRPr="00A85691">
          <w:rPr>
            <w:sz w:val="18"/>
            <w:rPrChange w:id="2216" w:author="shorny" w:date="2014-06-09T15:49:00Z">
              <w:rPr/>
            </w:rPrChange>
          </w:rPr>
          <w:t xml:space="preserve"> </w:t>
        </w:r>
        <w:r w:rsidRPr="00A85691">
          <w:rPr>
            <w:rStyle w:val="function-name1"/>
            <w:sz w:val="18"/>
            <w:rPrChange w:id="2217" w:author="shorny" w:date="2014-06-09T15:49:00Z">
              <w:rPr>
                <w:rStyle w:val="function-name1"/>
              </w:rPr>
            </w:rPrChange>
          </w:rPr>
          <w:t>Document</w:t>
        </w:r>
        <w:r w:rsidRPr="00A85691">
          <w:rPr>
            <w:sz w:val="18"/>
            <w:rPrChange w:id="2218" w:author="shorny" w:date="2014-06-09T15:49:00Z">
              <w:rPr/>
            </w:rPrChange>
          </w:rPr>
          <w:t xml:space="preserve"> (</w:t>
        </w:r>
      </w:ins>
    </w:p>
    <w:p w14:paraId="62F49323" w14:textId="77777777" w:rsidR="00A85691" w:rsidRPr="00A85691" w:rsidRDefault="00A85691">
      <w:pPr>
        <w:pStyle w:val="HTMLPreformatted"/>
        <w:divId w:val="1206136475"/>
        <w:rPr>
          <w:ins w:id="2219" w:author="shorny" w:date="2014-06-09T15:48:00Z"/>
          <w:sz w:val="18"/>
          <w:rPrChange w:id="2220" w:author="shorny" w:date="2014-06-09T15:49:00Z">
            <w:rPr>
              <w:ins w:id="2221" w:author="shorny" w:date="2014-06-09T15:48:00Z"/>
            </w:rPr>
          </w:rPrChange>
        </w:rPr>
      </w:pPr>
      <w:ins w:id="2222" w:author="shorny" w:date="2014-06-09T15:48:00Z">
        <w:r w:rsidRPr="00A85691">
          <w:rPr>
            <w:sz w:val="18"/>
            <w:rPrChange w:id="2223" w:author="shorny" w:date="2014-06-09T15:49:00Z">
              <w:rPr/>
            </w:rPrChange>
          </w:rPr>
          <w:t xml:space="preserve">  DocID mediumint </w:t>
        </w:r>
        <w:r w:rsidRPr="00A85691">
          <w:rPr>
            <w:rStyle w:val="keyword1"/>
            <w:sz w:val="18"/>
            <w:rPrChange w:id="2224" w:author="shorny" w:date="2014-06-09T15:49:00Z">
              <w:rPr>
                <w:rStyle w:val="keyword1"/>
              </w:rPr>
            </w:rPrChange>
          </w:rPr>
          <w:t>NOT</w:t>
        </w:r>
        <w:r w:rsidRPr="00A85691">
          <w:rPr>
            <w:sz w:val="18"/>
            <w:rPrChange w:id="2225" w:author="shorny" w:date="2014-06-09T15:49:00Z">
              <w:rPr/>
            </w:rPrChange>
          </w:rPr>
          <w:t xml:space="preserve"> </w:t>
        </w:r>
        <w:r w:rsidRPr="00A85691">
          <w:rPr>
            <w:rStyle w:val="keyword1"/>
            <w:sz w:val="18"/>
            <w:rPrChange w:id="2226" w:author="shorny" w:date="2014-06-09T15:49:00Z">
              <w:rPr>
                <w:rStyle w:val="keyword1"/>
              </w:rPr>
            </w:rPrChange>
          </w:rPr>
          <w:t>NULL</w:t>
        </w:r>
        <w:r w:rsidRPr="00A85691">
          <w:rPr>
            <w:sz w:val="18"/>
            <w:rPrChange w:id="2227" w:author="shorny" w:date="2014-06-09T15:49:00Z">
              <w:rPr/>
            </w:rPrChange>
          </w:rPr>
          <w:t xml:space="preserve"> AUTO_INCREMENT comment </w:t>
        </w:r>
        <w:r w:rsidRPr="00A85691">
          <w:rPr>
            <w:rStyle w:val="string1"/>
            <w:sz w:val="18"/>
            <w:rPrChange w:id="2228" w:author="shorny" w:date="2014-06-09T15:49:00Z">
              <w:rPr>
                <w:rStyle w:val="string1"/>
              </w:rPr>
            </w:rPrChange>
          </w:rPr>
          <w:t>'The primary key that uniquely identifies the document'</w:t>
        </w:r>
        <w:r w:rsidRPr="00A85691">
          <w:rPr>
            <w:sz w:val="18"/>
            <w:rPrChange w:id="2229" w:author="shorny" w:date="2014-06-09T15:49:00Z">
              <w:rPr/>
            </w:rPrChange>
          </w:rPr>
          <w:t>,</w:t>
        </w:r>
      </w:ins>
    </w:p>
    <w:p w14:paraId="5BBD9369" w14:textId="77777777" w:rsidR="00A85691" w:rsidRPr="00A85691" w:rsidRDefault="00A85691">
      <w:pPr>
        <w:pStyle w:val="HTMLPreformatted"/>
        <w:divId w:val="1206136475"/>
        <w:rPr>
          <w:ins w:id="2230" w:author="shorny" w:date="2014-06-09T15:48:00Z"/>
          <w:sz w:val="18"/>
          <w:rPrChange w:id="2231" w:author="shorny" w:date="2014-06-09T15:49:00Z">
            <w:rPr>
              <w:ins w:id="2232" w:author="shorny" w:date="2014-06-09T15:48:00Z"/>
            </w:rPr>
          </w:rPrChange>
        </w:rPr>
      </w:pPr>
      <w:ins w:id="2233" w:author="shorny" w:date="2014-06-09T15:48:00Z">
        <w:r w:rsidRPr="00A85691">
          <w:rPr>
            <w:sz w:val="18"/>
            <w:rPrChange w:id="2234" w:author="shorny" w:date="2014-06-09T15:49:00Z">
              <w:rPr/>
            </w:rPrChange>
          </w:rPr>
          <w:t xml:space="preserve">  Title </w:t>
        </w:r>
        <w:proofErr w:type="gramStart"/>
        <w:r w:rsidRPr="00A85691">
          <w:rPr>
            <w:rStyle w:val="type1"/>
            <w:sz w:val="18"/>
            <w:rPrChange w:id="2235" w:author="shorny" w:date="2014-06-09T15:49:00Z">
              <w:rPr>
                <w:rStyle w:val="type1"/>
              </w:rPr>
            </w:rPrChange>
          </w:rPr>
          <w:t>varchar</w:t>
        </w:r>
        <w:r w:rsidRPr="00A85691">
          <w:rPr>
            <w:sz w:val="18"/>
            <w:rPrChange w:id="2236" w:author="shorny" w:date="2014-06-09T15:49:00Z">
              <w:rPr/>
            </w:rPrChange>
          </w:rPr>
          <w:t>(</w:t>
        </w:r>
        <w:proofErr w:type="gramEnd"/>
        <w:r w:rsidRPr="00A85691">
          <w:rPr>
            <w:sz w:val="18"/>
            <w:rPrChange w:id="2237" w:author="shorny" w:date="2014-06-09T15:49:00Z">
              <w:rPr/>
            </w:rPrChange>
          </w:rPr>
          <w:t xml:space="preserve">254) </w:t>
        </w:r>
        <w:r w:rsidRPr="00A85691">
          <w:rPr>
            <w:rStyle w:val="keyword1"/>
            <w:sz w:val="18"/>
            <w:rPrChange w:id="2238" w:author="shorny" w:date="2014-06-09T15:49:00Z">
              <w:rPr>
                <w:rStyle w:val="keyword1"/>
              </w:rPr>
            </w:rPrChange>
          </w:rPr>
          <w:t>NOT</w:t>
        </w:r>
        <w:r w:rsidRPr="00A85691">
          <w:rPr>
            <w:sz w:val="18"/>
            <w:rPrChange w:id="2239" w:author="shorny" w:date="2014-06-09T15:49:00Z">
              <w:rPr/>
            </w:rPrChange>
          </w:rPr>
          <w:t xml:space="preserve"> </w:t>
        </w:r>
        <w:r w:rsidRPr="00A85691">
          <w:rPr>
            <w:rStyle w:val="keyword1"/>
            <w:sz w:val="18"/>
            <w:rPrChange w:id="2240" w:author="shorny" w:date="2014-06-09T15:49:00Z">
              <w:rPr>
                <w:rStyle w:val="keyword1"/>
              </w:rPr>
            </w:rPrChange>
          </w:rPr>
          <w:t>NULL</w:t>
        </w:r>
        <w:r w:rsidRPr="00A85691">
          <w:rPr>
            <w:sz w:val="18"/>
            <w:rPrChange w:id="2241" w:author="shorny" w:date="2014-06-09T15:49:00Z">
              <w:rPr/>
            </w:rPrChange>
          </w:rPr>
          <w:t xml:space="preserve"> comment </w:t>
        </w:r>
        <w:r w:rsidRPr="00A85691">
          <w:rPr>
            <w:rStyle w:val="string1"/>
            <w:sz w:val="18"/>
            <w:rPrChange w:id="2242" w:author="shorny" w:date="2014-06-09T15:49:00Z">
              <w:rPr>
                <w:rStyle w:val="string1"/>
              </w:rPr>
            </w:rPrChange>
          </w:rPr>
          <w:t>'The title of the document'</w:t>
        </w:r>
        <w:r w:rsidRPr="00A85691">
          <w:rPr>
            <w:sz w:val="18"/>
            <w:rPrChange w:id="2243" w:author="shorny" w:date="2014-06-09T15:49:00Z">
              <w:rPr/>
            </w:rPrChange>
          </w:rPr>
          <w:t>,</w:t>
        </w:r>
      </w:ins>
    </w:p>
    <w:p w14:paraId="12CCF9FD" w14:textId="77777777" w:rsidR="00A85691" w:rsidRPr="00A85691" w:rsidRDefault="00A85691">
      <w:pPr>
        <w:pStyle w:val="HTMLPreformatted"/>
        <w:divId w:val="1206136475"/>
        <w:rPr>
          <w:ins w:id="2244" w:author="shorny" w:date="2014-06-09T15:48:00Z"/>
          <w:sz w:val="18"/>
          <w:rPrChange w:id="2245" w:author="shorny" w:date="2014-06-09T15:49:00Z">
            <w:rPr>
              <w:ins w:id="2246" w:author="shorny" w:date="2014-06-09T15:48:00Z"/>
            </w:rPr>
          </w:rPrChange>
        </w:rPr>
      </w:pPr>
      <w:ins w:id="2247" w:author="shorny" w:date="2014-06-09T15:48:00Z">
        <w:r w:rsidRPr="00A85691">
          <w:rPr>
            <w:sz w:val="18"/>
            <w:rPrChange w:id="2248" w:author="shorny" w:date="2014-06-09T15:49:00Z">
              <w:rPr/>
            </w:rPrChange>
          </w:rPr>
          <w:t xml:space="preserve">  Description </w:t>
        </w:r>
        <w:proofErr w:type="gramStart"/>
        <w:r w:rsidRPr="00A85691">
          <w:rPr>
            <w:rStyle w:val="type1"/>
            <w:sz w:val="18"/>
            <w:rPrChange w:id="2249" w:author="shorny" w:date="2014-06-09T15:49:00Z">
              <w:rPr>
                <w:rStyle w:val="type1"/>
              </w:rPr>
            </w:rPrChange>
          </w:rPr>
          <w:t>varchar</w:t>
        </w:r>
        <w:r w:rsidRPr="00A85691">
          <w:rPr>
            <w:sz w:val="18"/>
            <w:rPrChange w:id="2250" w:author="shorny" w:date="2014-06-09T15:49:00Z">
              <w:rPr/>
            </w:rPrChange>
          </w:rPr>
          <w:t>(</w:t>
        </w:r>
        <w:proofErr w:type="gramEnd"/>
        <w:r w:rsidRPr="00A85691">
          <w:rPr>
            <w:sz w:val="18"/>
            <w:rPrChange w:id="2251" w:author="shorny" w:date="2014-06-09T15:49:00Z">
              <w:rPr/>
            </w:rPrChange>
          </w:rPr>
          <w:t xml:space="preserve">2000) </w:t>
        </w:r>
        <w:r w:rsidRPr="00A85691">
          <w:rPr>
            <w:rStyle w:val="keyword1"/>
            <w:sz w:val="18"/>
            <w:rPrChange w:id="2252" w:author="shorny" w:date="2014-06-09T15:49:00Z">
              <w:rPr>
                <w:rStyle w:val="keyword1"/>
              </w:rPr>
            </w:rPrChange>
          </w:rPr>
          <w:t>NOT</w:t>
        </w:r>
        <w:r w:rsidRPr="00A85691">
          <w:rPr>
            <w:sz w:val="18"/>
            <w:rPrChange w:id="2253" w:author="shorny" w:date="2014-06-09T15:49:00Z">
              <w:rPr/>
            </w:rPrChange>
          </w:rPr>
          <w:t xml:space="preserve"> </w:t>
        </w:r>
        <w:r w:rsidRPr="00A85691">
          <w:rPr>
            <w:rStyle w:val="keyword1"/>
            <w:sz w:val="18"/>
            <w:rPrChange w:id="2254" w:author="shorny" w:date="2014-06-09T15:49:00Z">
              <w:rPr>
                <w:rStyle w:val="keyword1"/>
              </w:rPr>
            </w:rPrChange>
          </w:rPr>
          <w:t>NULL</w:t>
        </w:r>
        <w:r w:rsidRPr="00A85691">
          <w:rPr>
            <w:sz w:val="18"/>
            <w:rPrChange w:id="2255" w:author="shorny" w:date="2014-06-09T15:49:00Z">
              <w:rPr/>
            </w:rPrChange>
          </w:rPr>
          <w:t xml:space="preserve"> comment </w:t>
        </w:r>
        <w:r w:rsidRPr="00A85691">
          <w:rPr>
            <w:rStyle w:val="string1"/>
            <w:sz w:val="18"/>
            <w:rPrChange w:id="2256" w:author="shorny" w:date="2014-06-09T15:49:00Z">
              <w:rPr>
                <w:rStyle w:val="string1"/>
              </w:rPr>
            </w:rPrChange>
          </w:rPr>
          <w:t>'A specific summary related to the document i.e. valid till 2015 etc.'</w:t>
        </w:r>
        <w:r w:rsidRPr="00A85691">
          <w:rPr>
            <w:sz w:val="18"/>
            <w:rPrChange w:id="2257" w:author="shorny" w:date="2014-06-09T15:49:00Z">
              <w:rPr/>
            </w:rPrChange>
          </w:rPr>
          <w:t>,</w:t>
        </w:r>
      </w:ins>
    </w:p>
    <w:p w14:paraId="5C9F2664" w14:textId="77777777" w:rsidR="00A85691" w:rsidRPr="00A85691" w:rsidRDefault="00A85691">
      <w:pPr>
        <w:pStyle w:val="HTMLPreformatted"/>
        <w:divId w:val="1206136475"/>
        <w:rPr>
          <w:ins w:id="2258" w:author="shorny" w:date="2014-06-09T15:48:00Z"/>
          <w:sz w:val="18"/>
          <w:rPrChange w:id="2259" w:author="shorny" w:date="2014-06-09T15:49:00Z">
            <w:rPr>
              <w:ins w:id="2260" w:author="shorny" w:date="2014-06-09T15:48:00Z"/>
            </w:rPr>
          </w:rPrChange>
        </w:rPr>
      </w:pPr>
      <w:ins w:id="2261" w:author="shorny" w:date="2014-06-09T15:48:00Z">
        <w:r w:rsidRPr="00A85691">
          <w:rPr>
            <w:sz w:val="18"/>
            <w:rPrChange w:id="2262" w:author="shorny" w:date="2014-06-09T15:49:00Z">
              <w:rPr/>
            </w:rPrChange>
          </w:rPr>
          <w:t xml:space="preserve">  UploadLink </w:t>
        </w:r>
        <w:proofErr w:type="gramStart"/>
        <w:r w:rsidRPr="00A85691">
          <w:rPr>
            <w:rStyle w:val="type1"/>
            <w:sz w:val="18"/>
            <w:rPrChange w:id="2263" w:author="shorny" w:date="2014-06-09T15:49:00Z">
              <w:rPr>
                <w:rStyle w:val="type1"/>
              </w:rPr>
            </w:rPrChange>
          </w:rPr>
          <w:t>varchar</w:t>
        </w:r>
        <w:r w:rsidRPr="00A85691">
          <w:rPr>
            <w:sz w:val="18"/>
            <w:rPrChange w:id="2264" w:author="shorny" w:date="2014-06-09T15:49:00Z">
              <w:rPr/>
            </w:rPrChange>
          </w:rPr>
          <w:t>(</w:t>
        </w:r>
        <w:proofErr w:type="gramEnd"/>
        <w:r w:rsidRPr="00A85691">
          <w:rPr>
            <w:sz w:val="18"/>
            <w:rPrChange w:id="2265" w:author="shorny" w:date="2014-06-09T15:49:00Z">
              <w:rPr/>
            </w:rPrChange>
          </w:rPr>
          <w:t xml:space="preserve">254) </w:t>
        </w:r>
        <w:r w:rsidRPr="00A85691">
          <w:rPr>
            <w:rStyle w:val="keyword1"/>
            <w:sz w:val="18"/>
            <w:rPrChange w:id="2266" w:author="shorny" w:date="2014-06-09T15:49:00Z">
              <w:rPr>
                <w:rStyle w:val="keyword1"/>
              </w:rPr>
            </w:rPrChange>
          </w:rPr>
          <w:t>NOT</w:t>
        </w:r>
        <w:r w:rsidRPr="00A85691">
          <w:rPr>
            <w:sz w:val="18"/>
            <w:rPrChange w:id="2267" w:author="shorny" w:date="2014-06-09T15:49:00Z">
              <w:rPr/>
            </w:rPrChange>
          </w:rPr>
          <w:t xml:space="preserve"> </w:t>
        </w:r>
        <w:r w:rsidRPr="00A85691">
          <w:rPr>
            <w:rStyle w:val="keyword1"/>
            <w:sz w:val="18"/>
            <w:rPrChange w:id="2268" w:author="shorny" w:date="2014-06-09T15:49:00Z">
              <w:rPr>
                <w:rStyle w:val="keyword1"/>
              </w:rPr>
            </w:rPrChange>
          </w:rPr>
          <w:t>NULL</w:t>
        </w:r>
        <w:r w:rsidRPr="00A85691">
          <w:rPr>
            <w:sz w:val="18"/>
            <w:rPrChange w:id="2269" w:author="shorny" w:date="2014-06-09T15:49:00Z">
              <w:rPr/>
            </w:rPrChange>
          </w:rPr>
          <w:t xml:space="preserve"> comment </w:t>
        </w:r>
        <w:r w:rsidRPr="00A85691">
          <w:rPr>
            <w:rStyle w:val="string1"/>
            <w:sz w:val="18"/>
            <w:rPrChange w:id="2270" w:author="shorny" w:date="2014-06-09T15:49:00Z">
              <w:rPr>
                <w:rStyle w:val="string1"/>
              </w:rPr>
            </w:rPrChange>
          </w:rPr>
          <w:t>'An link to a version uploaded and stored on the university servers'</w:t>
        </w:r>
        <w:r w:rsidRPr="00A85691">
          <w:rPr>
            <w:sz w:val="18"/>
            <w:rPrChange w:id="2271" w:author="shorny" w:date="2014-06-09T15:49:00Z">
              <w:rPr/>
            </w:rPrChange>
          </w:rPr>
          <w:t>,</w:t>
        </w:r>
      </w:ins>
    </w:p>
    <w:p w14:paraId="6090AF1B" w14:textId="77777777" w:rsidR="00A85691" w:rsidRPr="00A85691" w:rsidRDefault="00A85691">
      <w:pPr>
        <w:pStyle w:val="HTMLPreformatted"/>
        <w:divId w:val="1206136475"/>
        <w:rPr>
          <w:ins w:id="2272" w:author="shorny" w:date="2014-06-09T15:48:00Z"/>
          <w:sz w:val="18"/>
          <w:rPrChange w:id="2273" w:author="shorny" w:date="2014-06-09T15:49:00Z">
            <w:rPr>
              <w:ins w:id="2274" w:author="shorny" w:date="2014-06-09T15:48:00Z"/>
            </w:rPr>
          </w:rPrChange>
        </w:rPr>
      </w:pPr>
      <w:ins w:id="2275" w:author="shorny" w:date="2014-06-09T15:48:00Z">
        <w:r w:rsidRPr="00A85691">
          <w:rPr>
            <w:sz w:val="18"/>
            <w:rPrChange w:id="2276" w:author="shorny" w:date="2014-06-09T15:49:00Z">
              <w:rPr/>
            </w:rPrChange>
          </w:rPr>
          <w:t xml:space="preserve">  ApplicationID mediumint,</w:t>
        </w:r>
      </w:ins>
    </w:p>
    <w:p w14:paraId="299A846A" w14:textId="77777777" w:rsidR="00A85691" w:rsidRPr="00A85691" w:rsidRDefault="00A85691">
      <w:pPr>
        <w:pStyle w:val="HTMLPreformatted"/>
        <w:divId w:val="1206136475"/>
        <w:rPr>
          <w:ins w:id="2277" w:author="shorny" w:date="2014-06-09T15:48:00Z"/>
          <w:sz w:val="18"/>
          <w:rPrChange w:id="2278" w:author="shorny" w:date="2014-06-09T15:49:00Z">
            <w:rPr>
              <w:ins w:id="2279" w:author="shorny" w:date="2014-06-09T15:48:00Z"/>
            </w:rPr>
          </w:rPrChange>
        </w:rPr>
      </w:pPr>
      <w:ins w:id="2280" w:author="shorny" w:date="2014-06-09T15:48:00Z">
        <w:r w:rsidRPr="00A85691">
          <w:rPr>
            <w:sz w:val="18"/>
            <w:rPrChange w:id="2281" w:author="shorny" w:date="2014-06-09T15:49:00Z">
              <w:rPr/>
            </w:rPrChange>
          </w:rPr>
          <w:t xml:space="preserve">  ApplicantID mediumint </w:t>
        </w:r>
        <w:r w:rsidRPr="00A85691">
          <w:rPr>
            <w:rStyle w:val="keyword1"/>
            <w:sz w:val="18"/>
            <w:rPrChange w:id="2282" w:author="shorny" w:date="2014-06-09T15:49:00Z">
              <w:rPr>
                <w:rStyle w:val="keyword1"/>
              </w:rPr>
            </w:rPrChange>
          </w:rPr>
          <w:t>NOT</w:t>
        </w:r>
        <w:r w:rsidRPr="00A85691">
          <w:rPr>
            <w:sz w:val="18"/>
            <w:rPrChange w:id="2283" w:author="shorny" w:date="2014-06-09T15:49:00Z">
              <w:rPr/>
            </w:rPrChange>
          </w:rPr>
          <w:t xml:space="preserve"> </w:t>
        </w:r>
        <w:r w:rsidRPr="00A85691">
          <w:rPr>
            <w:rStyle w:val="keyword1"/>
            <w:sz w:val="18"/>
            <w:rPrChange w:id="2284" w:author="shorny" w:date="2014-06-09T15:49:00Z">
              <w:rPr>
                <w:rStyle w:val="keyword1"/>
              </w:rPr>
            </w:rPrChange>
          </w:rPr>
          <w:t>NULL</w:t>
        </w:r>
        <w:r w:rsidRPr="00A85691">
          <w:rPr>
            <w:sz w:val="18"/>
            <w:rPrChange w:id="2285" w:author="shorny" w:date="2014-06-09T15:49:00Z">
              <w:rPr/>
            </w:rPrChange>
          </w:rPr>
          <w:t xml:space="preserve"> comment </w:t>
        </w:r>
        <w:r w:rsidRPr="00A85691">
          <w:rPr>
            <w:rStyle w:val="string1"/>
            <w:sz w:val="18"/>
            <w:rPrChange w:id="2286" w:author="shorny" w:date="2014-06-09T15:49:00Z">
              <w:rPr>
                <w:rStyle w:val="string1"/>
              </w:rPr>
            </w:rPrChange>
          </w:rPr>
          <w:t>'the ID of the applicant who provided this document'</w:t>
        </w:r>
        <w:r w:rsidRPr="00A85691">
          <w:rPr>
            <w:sz w:val="18"/>
            <w:rPrChange w:id="2287" w:author="shorny" w:date="2014-06-09T15:49:00Z">
              <w:rPr/>
            </w:rPrChange>
          </w:rPr>
          <w:t>,</w:t>
        </w:r>
      </w:ins>
    </w:p>
    <w:p w14:paraId="27D695AD" w14:textId="77777777" w:rsidR="00A85691" w:rsidRPr="00A85691" w:rsidRDefault="00A85691">
      <w:pPr>
        <w:pStyle w:val="HTMLPreformatted"/>
        <w:divId w:val="1206136475"/>
        <w:rPr>
          <w:ins w:id="2288" w:author="shorny" w:date="2014-06-09T15:48:00Z"/>
          <w:sz w:val="18"/>
          <w:rPrChange w:id="2289" w:author="shorny" w:date="2014-06-09T15:49:00Z">
            <w:rPr>
              <w:ins w:id="2290" w:author="shorny" w:date="2014-06-09T15:48:00Z"/>
            </w:rPr>
          </w:rPrChange>
        </w:rPr>
      </w:pPr>
      <w:ins w:id="2291" w:author="shorny" w:date="2014-06-09T15:48:00Z">
        <w:r w:rsidRPr="00A85691">
          <w:rPr>
            <w:sz w:val="18"/>
            <w:rPrChange w:id="2292" w:author="shorny" w:date="2014-06-09T15:49:00Z">
              <w:rPr/>
            </w:rPrChange>
          </w:rPr>
          <w:t xml:space="preserve">  DocStatusID mediumint </w:t>
        </w:r>
        <w:r w:rsidRPr="00A85691">
          <w:rPr>
            <w:rStyle w:val="keyword1"/>
            <w:sz w:val="18"/>
            <w:rPrChange w:id="2293" w:author="shorny" w:date="2014-06-09T15:49:00Z">
              <w:rPr>
                <w:rStyle w:val="keyword1"/>
              </w:rPr>
            </w:rPrChange>
          </w:rPr>
          <w:t>NOT</w:t>
        </w:r>
        <w:r w:rsidRPr="00A85691">
          <w:rPr>
            <w:sz w:val="18"/>
            <w:rPrChange w:id="2294" w:author="shorny" w:date="2014-06-09T15:49:00Z">
              <w:rPr/>
            </w:rPrChange>
          </w:rPr>
          <w:t xml:space="preserve"> </w:t>
        </w:r>
        <w:r w:rsidRPr="00A85691">
          <w:rPr>
            <w:rStyle w:val="keyword1"/>
            <w:sz w:val="18"/>
            <w:rPrChange w:id="2295" w:author="shorny" w:date="2014-06-09T15:49:00Z">
              <w:rPr>
                <w:rStyle w:val="keyword1"/>
              </w:rPr>
            </w:rPrChange>
          </w:rPr>
          <w:t>NULL</w:t>
        </w:r>
        <w:r w:rsidRPr="00A85691">
          <w:rPr>
            <w:sz w:val="18"/>
            <w:rPrChange w:id="2296" w:author="shorny" w:date="2014-06-09T15:49:00Z">
              <w:rPr/>
            </w:rPrChange>
          </w:rPr>
          <w:t>,</w:t>
        </w:r>
      </w:ins>
    </w:p>
    <w:p w14:paraId="6E38C60B" w14:textId="77777777" w:rsidR="00A85691" w:rsidRPr="00A85691" w:rsidRDefault="00A85691">
      <w:pPr>
        <w:pStyle w:val="HTMLPreformatted"/>
        <w:divId w:val="1206136475"/>
        <w:rPr>
          <w:ins w:id="2297" w:author="shorny" w:date="2014-06-09T15:48:00Z"/>
          <w:sz w:val="18"/>
          <w:rPrChange w:id="2298" w:author="shorny" w:date="2014-06-09T15:49:00Z">
            <w:rPr>
              <w:ins w:id="2299" w:author="shorny" w:date="2014-06-09T15:48:00Z"/>
            </w:rPr>
          </w:rPrChange>
        </w:rPr>
      </w:pPr>
      <w:ins w:id="2300" w:author="shorny" w:date="2014-06-09T15:48:00Z">
        <w:r w:rsidRPr="00A85691">
          <w:rPr>
            <w:sz w:val="18"/>
            <w:rPrChange w:id="2301" w:author="shorny" w:date="2014-06-09T15:49:00Z">
              <w:rPr/>
            </w:rPrChange>
          </w:rPr>
          <w:t xml:space="preserve">  DocTypeID mediumint </w:t>
        </w:r>
        <w:r w:rsidRPr="00A85691">
          <w:rPr>
            <w:rStyle w:val="keyword1"/>
            <w:sz w:val="18"/>
            <w:rPrChange w:id="2302" w:author="shorny" w:date="2014-06-09T15:49:00Z">
              <w:rPr>
                <w:rStyle w:val="keyword1"/>
              </w:rPr>
            </w:rPrChange>
          </w:rPr>
          <w:t>NOT</w:t>
        </w:r>
        <w:r w:rsidRPr="00A85691">
          <w:rPr>
            <w:sz w:val="18"/>
            <w:rPrChange w:id="2303" w:author="shorny" w:date="2014-06-09T15:49:00Z">
              <w:rPr/>
            </w:rPrChange>
          </w:rPr>
          <w:t xml:space="preserve"> </w:t>
        </w:r>
        <w:r w:rsidRPr="00A85691">
          <w:rPr>
            <w:rStyle w:val="keyword1"/>
            <w:sz w:val="18"/>
            <w:rPrChange w:id="2304" w:author="shorny" w:date="2014-06-09T15:49:00Z">
              <w:rPr>
                <w:rStyle w:val="keyword1"/>
              </w:rPr>
            </w:rPrChange>
          </w:rPr>
          <w:t>NULL</w:t>
        </w:r>
        <w:r w:rsidRPr="00A85691">
          <w:rPr>
            <w:sz w:val="18"/>
            <w:rPrChange w:id="2305" w:author="shorny" w:date="2014-06-09T15:49:00Z">
              <w:rPr/>
            </w:rPrChange>
          </w:rPr>
          <w:t>,</w:t>
        </w:r>
      </w:ins>
    </w:p>
    <w:p w14:paraId="131276AE" w14:textId="77777777" w:rsidR="00A85691" w:rsidRPr="00A85691" w:rsidRDefault="00A85691">
      <w:pPr>
        <w:pStyle w:val="HTMLPreformatted"/>
        <w:divId w:val="1206136475"/>
        <w:rPr>
          <w:ins w:id="2306" w:author="shorny" w:date="2014-06-09T15:48:00Z"/>
          <w:sz w:val="18"/>
          <w:rPrChange w:id="2307" w:author="shorny" w:date="2014-06-09T15:49:00Z">
            <w:rPr>
              <w:ins w:id="2308" w:author="shorny" w:date="2014-06-09T15:48:00Z"/>
            </w:rPr>
          </w:rPrChange>
        </w:rPr>
      </w:pPr>
      <w:ins w:id="2309" w:author="shorny" w:date="2014-06-09T15:48:00Z">
        <w:r w:rsidRPr="00A85691">
          <w:rPr>
            <w:sz w:val="18"/>
            <w:rPrChange w:id="2310" w:author="shorny" w:date="2014-06-09T15:49:00Z">
              <w:rPr/>
            </w:rPrChange>
          </w:rPr>
          <w:t xml:space="preserve">  </w:t>
        </w:r>
        <w:r w:rsidRPr="00A85691">
          <w:rPr>
            <w:rStyle w:val="keyword1"/>
            <w:sz w:val="18"/>
            <w:rPrChange w:id="2311" w:author="shorny" w:date="2014-06-09T15:49:00Z">
              <w:rPr>
                <w:rStyle w:val="keyword1"/>
              </w:rPr>
            </w:rPrChange>
          </w:rPr>
          <w:t>PRIMARY</w:t>
        </w:r>
        <w:r w:rsidRPr="00A85691">
          <w:rPr>
            <w:sz w:val="18"/>
            <w:rPrChange w:id="2312" w:author="shorny" w:date="2014-06-09T15:49:00Z">
              <w:rPr/>
            </w:rPrChange>
          </w:rPr>
          <w:t xml:space="preserve"> </w:t>
        </w:r>
        <w:r w:rsidRPr="00A85691">
          <w:rPr>
            <w:rStyle w:val="keyword1"/>
            <w:sz w:val="18"/>
            <w:rPrChange w:id="2313" w:author="shorny" w:date="2014-06-09T15:49:00Z">
              <w:rPr>
                <w:rStyle w:val="keyword1"/>
              </w:rPr>
            </w:rPrChange>
          </w:rPr>
          <w:t>KEY</w:t>
        </w:r>
        <w:r w:rsidRPr="00A85691">
          <w:rPr>
            <w:sz w:val="18"/>
            <w:rPrChange w:id="2314" w:author="shorny" w:date="2014-06-09T15:49:00Z">
              <w:rPr/>
            </w:rPrChange>
          </w:rPr>
          <w:t xml:space="preserve"> (DocID),</w:t>
        </w:r>
      </w:ins>
    </w:p>
    <w:p w14:paraId="465FAD3A" w14:textId="77777777" w:rsidR="00A85691" w:rsidRPr="00A85691" w:rsidRDefault="00A85691">
      <w:pPr>
        <w:pStyle w:val="HTMLPreformatted"/>
        <w:divId w:val="1206136475"/>
        <w:rPr>
          <w:ins w:id="2315" w:author="shorny" w:date="2014-06-09T15:48:00Z"/>
          <w:sz w:val="18"/>
          <w:rPrChange w:id="2316" w:author="shorny" w:date="2014-06-09T15:49:00Z">
            <w:rPr>
              <w:ins w:id="2317" w:author="shorny" w:date="2014-06-09T15:48:00Z"/>
            </w:rPr>
          </w:rPrChange>
        </w:rPr>
      </w:pPr>
      <w:ins w:id="2318" w:author="shorny" w:date="2014-06-09T15:48:00Z">
        <w:r w:rsidRPr="00A85691">
          <w:rPr>
            <w:sz w:val="18"/>
            <w:rPrChange w:id="2319" w:author="shorny" w:date="2014-06-09T15:49:00Z">
              <w:rPr/>
            </w:rPrChange>
          </w:rPr>
          <w:t xml:space="preserve">  INDEX (ApplicationID),</w:t>
        </w:r>
      </w:ins>
    </w:p>
    <w:p w14:paraId="5F8576DD" w14:textId="77777777" w:rsidR="00A85691" w:rsidRPr="00A85691" w:rsidRDefault="00A85691">
      <w:pPr>
        <w:pStyle w:val="HTMLPreformatted"/>
        <w:divId w:val="1206136475"/>
        <w:rPr>
          <w:ins w:id="2320" w:author="shorny" w:date="2014-06-09T15:48:00Z"/>
          <w:sz w:val="18"/>
          <w:rPrChange w:id="2321" w:author="shorny" w:date="2014-06-09T15:49:00Z">
            <w:rPr>
              <w:ins w:id="2322" w:author="shorny" w:date="2014-06-09T15:48:00Z"/>
            </w:rPr>
          </w:rPrChange>
        </w:rPr>
      </w:pPr>
      <w:ins w:id="2323" w:author="shorny" w:date="2014-06-09T15:48:00Z">
        <w:r w:rsidRPr="00A85691">
          <w:rPr>
            <w:sz w:val="18"/>
            <w:rPrChange w:id="2324" w:author="shorny" w:date="2014-06-09T15:49:00Z">
              <w:rPr/>
            </w:rPrChange>
          </w:rPr>
          <w:t xml:space="preserve">  INDEX (ApplicantID),</w:t>
        </w:r>
      </w:ins>
    </w:p>
    <w:p w14:paraId="1E2DF299" w14:textId="77777777" w:rsidR="00A85691" w:rsidRPr="00A85691" w:rsidRDefault="00A85691">
      <w:pPr>
        <w:pStyle w:val="HTMLPreformatted"/>
        <w:divId w:val="1206136475"/>
        <w:rPr>
          <w:ins w:id="2325" w:author="shorny" w:date="2014-06-09T15:48:00Z"/>
          <w:sz w:val="18"/>
          <w:rPrChange w:id="2326" w:author="shorny" w:date="2014-06-09T15:49:00Z">
            <w:rPr>
              <w:ins w:id="2327" w:author="shorny" w:date="2014-06-09T15:48:00Z"/>
            </w:rPr>
          </w:rPrChange>
        </w:rPr>
      </w:pPr>
      <w:ins w:id="2328" w:author="shorny" w:date="2014-06-09T15:48:00Z">
        <w:r w:rsidRPr="00A85691">
          <w:rPr>
            <w:sz w:val="18"/>
            <w:rPrChange w:id="2329" w:author="shorny" w:date="2014-06-09T15:49:00Z">
              <w:rPr/>
            </w:rPrChange>
          </w:rPr>
          <w:t xml:space="preserve">  INDEX (DocStatusID),</w:t>
        </w:r>
      </w:ins>
    </w:p>
    <w:p w14:paraId="63C0AA27" w14:textId="77777777" w:rsidR="00A85691" w:rsidRPr="00A85691" w:rsidRDefault="00A85691">
      <w:pPr>
        <w:pStyle w:val="HTMLPreformatted"/>
        <w:divId w:val="1206136475"/>
        <w:rPr>
          <w:ins w:id="2330" w:author="shorny" w:date="2014-06-09T15:48:00Z"/>
          <w:sz w:val="18"/>
          <w:rPrChange w:id="2331" w:author="shorny" w:date="2014-06-09T15:49:00Z">
            <w:rPr>
              <w:ins w:id="2332" w:author="shorny" w:date="2014-06-09T15:48:00Z"/>
            </w:rPr>
          </w:rPrChange>
        </w:rPr>
      </w:pPr>
      <w:ins w:id="2333" w:author="shorny" w:date="2014-06-09T15:48:00Z">
        <w:r w:rsidRPr="00A85691">
          <w:rPr>
            <w:sz w:val="18"/>
            <w:rPrChange w:id="2334" w:author="shorny" w:date="2014-06-09T15:49:00Z">
              <w:rPr/>
            </w:rPrChange>
          </w:rPr>
          <w:t xml:space="preserve">  INDEX (DocTypeID)</w:t>
        </w:r>
      </w:ins>
    </w:p>
    <w:p w14:paraId="714C7A73" w14:textId="77777777" w:rsidR="00A85691" w:rsidRPr="00A85691" w:rsidRDefault="00A85691">
      <w:pPr>
        <w:pStyle w:val="HTMLPreformatted"/>
        <w:divId w:val="1206136475"/>
        <w:rPr>
          <w:ins w:id="2335" w:author="shorny" w:date="2014-06-09T15:48:00Z"/>
          <w:sz w:val="18"/>
          <w:rPrChange w:id="2336" w:author="shorny" w:date="2014-06-09T15:49:00Z">
            <w:rPr>
              <w:ins w:id="2337" w:author="shorny" w:date="2014-06-09T15:48:00Z"/>
            </w:rPr>
          </w:rPrChange>
        </w:rPr>
      </w:pPr>
      <w:ins w:id="2338" w:author="shorny" w:date="2014-06-09T15:48:00Z">
        <w:r w:rsidRPr="00A85691">
          <w:rPr>
            <w:sz w:val="18"/>
            <w:rPrChange w:id="2339" w:author="shorny" w:date="2014-06-09T15:49:00Z">
              <w:rPr/>
            </w:rPrChange>
          </w:rPr>
          <w:t>)</w:t>
        </w:r>
      </w:ins>
    </w:p>
    <w:p w14:paraId="1E027747" w14:textId="77777777" w:rsidR="00A85691" w:rsidRPr="00A85691" w:rsidRDefault="00A85691">
      <w:pPr>
        <w:pStyle w:val="HTMLPreformatted"/>
        <w:divId w:val="1206136475"/>
        <w:rPr>
          <w:ins w:id="2340" w:author="shorny" w:date="2014-06-09T15:48:00Z"/>
          <w:rStyle w:val="string1"/>
          <w:sz w:val="18"/>
          <w:rPrChange w:id="2341" w:author="shorny" w:date="2014-06-09T15:49:00Z">
            <w:rPr>
              <w:ins w:id="2342" w:author="shorny" w:date="2014-06-09T15:48:00Z"/>
              <w:rStyle w:val="string1"/>
            </w:rPr>
          </w:rPrChange>
        </w:rPr>
      </w:pPr>
      <w:proofErr w:type="gramStart"/>
      <w:ins w:id="2343" w:author="shorny" w:date="2014-06-09T15:48:00Z">
        <w:r w:rsidRPr="00A85691">
          <w:rPr>
            <w:sz w:val="18"/>
            <w:rPrChange w:id="2344" w:author="shorny" w:date="2014-06-09T15:49:00Z">
              <w:rPr/>
            </w:rPrChange>
          </w:rPr>
          <w:t>comment</w:t>
        </w:r>
        <w:proofErr w:type="gramEnd"/>
        <w:r w:rsidRPr="00A85691">
          <w:rPr>
            <w:sz w:val="18"/>
            <w:rPrChange w:id="2345" w:author="shorny" w:date="2014-06-09T15:49:00Z">
              <w:rPr/>
            </w:rPrChange>
          </w:rPr>
          <w:t>=</w:t>
        </w:r>
        <w:r w:rsidRPr="00A85691">
          <w:rPr>
            <w:rStyle w:val="string1"/>
            <w:sz w:val="18"/>
            <w:rPrChange w:id="2346" w:author="shorny" w:date="2014-06-09T15:49:00Z">
              <w:rPr>
                <w:rStyle w:val="string1"/>
              </w:rPr>
            </w:rPrChange>
          </w:rPr>
          <w:t>'Links to any relevant documents along with descriptions,</w:t>
        </w:r>
      </w:ins>
    </w:p>
    <w:p w14:paraId="5FA6AF0A" w14:textId="77777777" w:rsidR="00A85691" w:rsidRPr="00A85691" w:rsidRDefault="00A85691">
      <w:pPr>
        <w:pStyle w:val="HTMLPreformatted"/>
        <w:divId w:val="1206136475"/>
        <w:rPr>
          <w:ins w:id="2347" w:author="shorny" w:date="2014-06-09T15:48:00Z"/>
          <w:sz w:val="18"/>
          <w:rPrChange w:id="2348" w:author="shorny" w:date="2014-06-09T15:49:00Z">
            <w:rPr>
              <w:ins w:id="2349" w:author="shorny" w:date="2014-06-09T15:48:00Z"/>
            </w:rPr>
          </w:rPrChange>
        </w:rPr>
      </w:pPr>
      <w:ins w:id="2350" w:author="shorny" w:date="2014-06-09T15:48:00Z">
        <w:r w:rsidRPr="00A85691">
          <w:rPr>
            <w:rStyle w:val="string1"/>
            <w:sz w:val="18"/>
            <w:rPrChange w:id="2351" w:author="shorny" w:date="2014-06-09T15:49:00Z">
              <w:rPr>
                <w:rStyle w:val="string1"/>
              </w:rPr>
            </w:rPrChange>
          </w:rPr>
          <w:t xml:space="preserve">  </w:t>
        </w:r>
        <w:proofErr w:type="gramStart"/>
        <w:r w:rsidRPr="00A85691">
          <w:rPr>
            <w:rStyle w:val="string1"/>
            <w:sz w:val="18"/>
            <w:rPrChange w:id="2352" w:author="shorny" w:date="2014-06-09T15:49:00Z">
              <w:rPr>
                <w:rStyle w:val="string1"/>
              </w:rPr>
            </w:rPrChange>
          </w:rPr>
          <w:t>types</w:t>
        </w:r>
        <w:proofErr w:type="gramEnd"/>
        <w:r w:rsidRPr="00A85691">
          <w:rPr>
            <w:rStyle w:val="string1"/>
            <w:sz w:val="18"/>
            <w:rPrChange w:id="2353" w:author="shorny" w:date="2014-06-09T15:49:00Z">
              <w:rPr>
                <w:rStyle w:val="string1"/>
              </w:rPr>
            </w:rPrChange>
          </w:rPr>
          <w:t xml:space="preserve"> and statuses.'</w:t>
        </w:r>
      </w:ins>
    </w:p>
    <w:p w14:paraId="18960114" w14:textId="77777777" w:rsidR="00A85691" w:rsidRPr="00A85691" w:rsidRDefault="00A85691">
      <w:pPr>
        <w:pStyle w:val="HTMLPreformatted"/>
        <w:divId w:val="1206136475"/>
        <w:rPr>
          <w:ins w:id="2354" w:author="shorny" w:date="2014-06-09T15:48:00Z"/>
          <w:sz w:val="18"/>
          <w:rPrChange w:id="2355" w:author="shorny" w:date="2014-06-09T15:49:00Z">
            <w:rPr>
              <w:ins w:id="2356" w:author="shorny" w:date="2014-06-09T15:48:00Z"/>
            </w:rPr>
          </w:rPrChange>
        </w:rPr>
      </w:pPr>
      <w:ins w:id="2357" w:author="shorny" w:date="2014-06-09T15:48:00Z">
        <w:r w:rsidRPr="00A85691">
          <w:rPr>
            <w:sz w:val="18"/>
            <w:rPrChange w:id="2358" w:author="shorny" w:date="2014-06-09T15:49:00Z">
              <w:rPr/>
            </w:rPrChange>
          </w:rPr>
          <w:t>ENGINE=InnoDB;</w:t>
        </w:r>
      </w:ins>
    </w:p>
    <w:p w14:paraId="4DB42C10" w14:textId="77777777" w:rsidR="00A85691" w:rsidRPr="00A85691" w:rsidRDefault="00A85691">
      <w:pPr>
        <w:pStyle w:val="HTMLPreformatted"/>
        <w:divId w:val="1206136475"/>
        <w:rPr>
          <w:ins w:id="2359" w:author="shorny" w:date="2014-06-09T15:48:00Z"/>
          <w:sz w:val="18"/>
          <w:rPrChange w:id="2360" w:author="shorny" w:date="2014-06-09T15:49:00Z">
            <w:rPr>
              <w:ins w:id="2361" w:author="shorny" w:date="2014-06-09T15:48:00Z"/>
            </w:rPr>
          </w:rPrChange>
        </w:rPr>
      </w:pPr>
    </w:p>
    <w:p w14:paraId="140B4CD0" w14:textId="77777777" w:rsidR="00A85691" w:rsidRPr="00A85691" w:rsidRDefault="00A85691">
      <w:pPr>
        <w:pStyle w:val="HTMLPreformatted"/>
        <w:divId w:val="1206136475"/>
        <w:rPr>
          <w:ins w:id="2362" w:author="shorny" w:date="2014-06-09T15:48:00Z"/>
          <w:sz w:val="18"/>
          <w:rPrChange w:id="2363" w:author="shorny" w:date="2014-06-09T15:49:00Z">
            <w:rPr>
              <w:ins w:id="2364" w:author="shorny" w:date="2014-06-09T15:48:00Z"/>
            </w:rPr>
          </w:rPrChange>
        </w:rPr>
      </w:pPr>
      <w:ins w:id="2365" w:author="shorny" w:date="2014-06-09T15:48:00Z">
        <w:r w:rsidRPr="00A85691">
          <w:rPr>
            <w:rStyle w:val="keyword1"/>
            <w:sz w:val="18"/>
            <w:rPrChange w:id="2366" w:author="shorny" w:date="2014-06-09T15:49:00Z">
              <w:rPr>
                <w:rStyle w:val="keyword1"/>
              </w:rPr>
            </w:rPrChange>
          </w:rPr>
          <w:t>CREATE</w:t>
        </w:r>
        <w:r w:rsidRPr="00A85691">
          <w:rPr>
            <w:sz w:val="18"/>
            <w:rPrChange w:id="2367" w:author="shorny" w:date="2014-06-09T15:49:00Z">
              <w:rPr/>
            </w:rPrChange>
          </w:rPr>
          <w:t xml:space="preserve"> </w:t>
        </w:r>
        <w:r w:rsidRPr="00A85691">
          <w:rPr>
            <w:rStyle w:val="keyword1"/>
            <w:sz w:val="18"/>
            <w:rPrChange w:id="2368" w:author="shorny" w:date="2014-06-09T15:49:00Z">
              <w:rPr>
                <w:rStyle w:val="keyword1"/>
              </w:rPr>
            </w:rPrChange>
          </w:rPr>
          <w:t>TABLE</w:t>
        </w:r>
        <w:r w:rsidRPr="00A85691">
          <w:rPr>
            <w:sz w:val="18"/>
            <w:rPrChange w:id="2369" w:author="shorny" w:date="2014-06-09T15:49:00Z">
              <w:rPr/>
            </w:rPrChange>
          </w:rPr>
          <w:t xml:space="preserve"> </w:t>
        </w:r>
        <w:r w:rsidRPr="00A85691">
          <w:rPr>
            <w:rStyle w:val="function-name1"/>
            <w:sz w:val="18"/>
            <w:rPrChange w:id="2370" w:author="shorny" w:date="2014-06-09T15:49:00Z">
              <w:rPr>
                <w:rStyle w:val="function-name1"/>
              </w:rPr>
            </w:rPrChange>
          </w:rPr>
          <w:t>Applicant</w:t>
        </w:r>
        <w:r w:rsidRPr="00A85691">
          <w:rPr>
            <w:sz w:val="18"/>
            <w:rPrChange w:id="2371" w:author="shorny" w:date="2014-06-09T15:49:00Z">
              <w:rPr/>
            </w:rPrChange>
          </w:rPr>
          <w:t xml:space="preserve"> (</w:t>
        </w:r>
      </w:ins>
    </w:p>
    <w:p w14:paraId="108E89BA" w14:textId="77777777" w:rsidR="00A85691" w:rsidRPr="00A85691" w:rsidRDefault="00A85691">
      <w:pPr>
        <w:pStyle w:val="HTMLPreformatted"/>
        <w:divId w:val="1206136475"/>
        <w:rPr>
          <w:ins w:id="2372" w:author="shorny" w:date="2014-06-09T15:48:00Z"/>
          <w:sz w:val="18"/>
          <w:rPrChange w:id="2373" w:author="shorny" w:date="2014-06-09T15:49:00Z">
            <w:rPr>
              <w:ins w:id="2374" w:author="shorny" w:date="2014-06-09T15:48:00Z"/>
            </w:rPr>
          </w:rPrChange>
        </w:rPr>
      </w:pPr>
      <w:ins w:id="2375" w:author="shorny" w:date="2014-06-09T15:48:00Z">
        <w:r w:rsidRPr="00A85691">
          <w:rPr>
            <w:sz w:val="18"/>
            <w:rPrChange w:id="2376" w:author="shorny" w:date="2014-06-09T15:49:00Z">
              <w:rPr/>
            </w:rPrChange>
          </w:rPr>
          <w:t xml:space="preserve">  ApplicantID mediumint </w:t>
        </w:r>
        <w:r w:rsidRPr="00A85691">
          <w:rPr>
            <w:rStyle w:val="keyword1"/>
            <w:sz w:val="18"/>
            <w:rPrChange w:id="2377" w:author="shorny" w:date="2014-06-09T15:49:00Z">
              <w:rPr>
                <w:rStyle w:val="keyword1"/>
              </w:rPr>
            </w:rPrChange>
          </w:rPr>
          <w:t>NOT</w:t>
        </w:r>
        <w:r w:rsidRPr="00A85691">
          <w:rPr>
            <w:sz w:val="18"/>
            <w:rPrChange w:id="2378" w:author="shorny" w:date="2014-06-09T15:49:00Z">
              <w:rPr/>
            </w:rPrChange>
          </w:rPr>
          <w:t xml:space="preserve"> </w:t>
        </w:r>
        <w:r w:rsidRPr="00A85691">
          <w:rPr>
            <w:rStyle w:val="keyword1"/>
            <w:sz w:val="18"/>
            <w:rPrChange w:id="2379" w:author="shorny" w:date="2014-06-09T15:49:00Z">
              <w:rPr>
                <w:rStyle w:val="keyword1"/>
              </w:rPr>
            </w:rPrChange>
          </w:rPr>
          <w:t>NULL</w:t>
        </w:r>
        <w:r w:rsidRPr="00A85691">
          <w:rPr>
            <w:sz w:val="18"/>
            <w:rPrChange w:id="2380" w:author="shorny" w:date="2014-06-09T15:49:00Z">
              <w:rPr/>
            </w:rPrChange>
          </w:rPr>
          <w:t xml:space="preserve"> AUTO_INCREMENT</w:t>
        </w:r>
      </w:ins>
    </w:p>
    <w:p w14:paraId="474666F5" w14:textId="77777777" w:rsidR="00A85691" w:rsidRPr="00A85691" w:rsidRDefault="00A85691">
      <w:pPr>
        <w:pStyle w:val="HTMLPreformatted"/>
        <w:divId w:val="1206136475"/>
        <w:rPr>
          <w:ins w:id="2381" w:author="shorny" w:date="2014-06-09T15:48:00Z"/>
          <w:sz w:val="18"/>
          <w:rPrChange w:id="2382" w:author="shorny" w:date="2014-06-09T15:49:00Z">
            <w:rPr>
              <w:ins w:id="2383" w:author="shorny" w:date="2014-06-09T15:48:00Z"/>
            </w:rPr>
          </w:rPrChange>
        </w:rPr>
      </w:pPr>
      <w:ins w:id="2384" w:author="shorny" w:date="2014-06-09T15:48:00Z">
        <w:r w:rsidRPr="00A85691">
          <w:rPr>
            <w:sz w:val="18"/>
            <w:rPrChange w:id="2385" w:author="shorny" w:date="2014-06-09T15:49:00Z">
              <w:rPr/>
            </w:rPrChange>
          </w:rPr>
          <w:t xml:space="preserve">    </w:t>
        </w:r>
        <w:proofErr w:type="gramStart"/>
        <w:r w:rsidRPr="00A85691">
          <w:rPr>
            <w:sz w:val="18"/>
            <w:rPrChange w:id="2386" w:author="shorny" w:date="2014-06-09T15:49:00Z">
              <w:rPr/>
            </w:rPrChange>
          </w:rPr>
          <w:t>comment</w:t>
        </w:r>
        <w:proofErr w:type="gramEnd"/>
        <w:r w:rsidRPr="00A85691">
          <w:rPr>
            <w:sz w:val="18"/>
            <w:rPrChange w:id="2387" w:author="shorny" w:date="2014-06-09T15:49:00Z">
              <w:rPr/>
            </w:rPrChange>
          </w:rPr>
          <w:t xml:space="preserve"> </w:t>
        </w:r>
        <w:r w:rsidRPr="00A85691">
          <w:rPr>
            <w:rStyle w:val="string1"/>
            <w:sz w:val="18"/>
            <w:rPrChange w:id="2388" w:author="shorny" w:date="2014-06-09T15:49:00Z">
              <w:rPr>
                <w:rStyle w:val="string1"/>
              </w:rPr>
            </w:rPrChange>
          </w:rPr>
          <w:t>'The primary key that uniquely identifies the applicant'</w:t>
        </w:r>
        <w:r w:rsidRPr="00A85691">
          <w:rPr>
            <w:sz w:val="18"/>
            <w:rPrChange w:id="2389" w:author="shorny" w:date="2014-06-09T15:49:00Z">
              <w:rPr/>
            </w:rPrChange>
          </w:rPr>
          <w:t>,</w:t>
        </w:r>
      </w:ins>
    </w:p>
    <w:p w14:paraId="72E89C4B" w14:textId="77777777" w:rsidR="00A85691" w:rsidRPr="00A85691" w:rsidRDefault="00A85691">
      <w:pPr>
        <w:pStyle w:val="HTMLPreformatted"/>
        <w:divId w:val="1206136475"/>
        <w:rPr>
          <w:ins w:id="2390" w:author="shorny" w:date="2014-06-09T15:48:00Z"/>
          <w:sz w:val="18"/>
          <w:rPrChange w:id="2391" w:author="shorny" w:date="2014-06-09T15:49:00Z">
            <w:rPr>
              <w:ins w:id="2392" w:author="shorny" w:date="2014-06-09T15:48:00Z"/>
            </w:rPr>
          </w:rPrChange>
        </w:rPr>
      </w:pPr>
      <w:ins w:id="2393" w:author="shorny" w:date="2014-06-09T15:48:00Z">
        <w:r w:rsidRPr="00A85691">
          <w:rPr>
            <w:sz w:val="18"/>
            <w:rPrChange w:id="2394" w:author="shorny" w:date="2014-06-09T15:49:00Z">
              <w:rPr/>
            </w:rPrChange>
          </w:rPr>
          <w:t xml:space="preserve">  FName </w:t>
        </w:r>
        <w:proofErr w:type="gramStart"/>
        <w:r w:rsidRPr="00A85691">
          <w:rPr>
            <w:rStyle w:val="type1"/>
            <w:sz w:val="18"/>
            <w:rPrChange w:id="2395" w:author="shorny" w:date="2014-06-09T15:49:00Z">
              <w:rPr>
                <w:rStyle w:val="type1"/>
              </w:rPr>
            </w:rPrChange>
          </w:rPr>
          <w:t>varchar</w:t>
        </w:r>
        <w:r w:rsidRPr="00A85691">
          <w:rPr>
            <w:sz w:val="18"/>
            <w:rPrChange w:id="2396" w:author="shorny" w:date="2014-06-09T15:49:00Z">
              <w:rPr/>
            </w:rPrChange>
          </w:rPr>
          <w:t>(</w:t>
        </w:r>
        <w:proofErr w:type="gramEnd"/>
        <w:r w:rsidRPr="00A85691">
          <w:rPr>
            <w:sz w:val="18"/>
            <w:rPrChange w:id="2397" w:author="shorny" w:date="2014-06-09T15:49:00Z">
              <w:rPr/>
            </w:rPrChange>
          </w:rPr>
          <w:t xml:space="preserve">50) </w:t>
        </w:r>
        <w:r w:rsidRPr="00A85691">
          <w:rPr>
            <w:rStyle w:val="keyword1"/>
            <w:sz w:val="18"/>
            <w:rPrChange w:id="2398" w:author="shorny" w:date="2014-06-09T15:49:00Z">
              <w:rPr>
                <w:rStyle w:val="keyword1"/>
              </w:rPr>
            </w:rPrChange>
          </w:rPr>
          <w:t>NOT</w:t>
        </w:r>
        <w:r w:rsidRPr="00A85691">
          <w:rPr>
            <w:sz w:val="18"/>
            <w:rPrChange w:id="2399" w:author="shorny" w:date="2014-06-09T15:49:00Z">
              <w:rPr/>
            </w:rPrChange>
          </w:rPr>
          <w:t xml:space="preserve"> </w:t>
        </w:r>
        <w:r w:rsidRPr="00A85691">
          <w:rPr>
            <w:rStyle w:val="keyword1"/>
            <w:sz w:val="18"/>
            <w:rPrChange w:id="2400" w:author="shorny" w:date="2014-06-09T15:49:00Z">
              <w:rPr>
                <w:rStyle w:val="keyword1"/>
              </w:rPr>
            </w:rPrChange>
          </w:rPr>
          <w:t>NULL</w:t>
        </w:r>
        <w:r w:rsidRPr="00A85691">
          <w:rPr>
            <w:sz w:val="18"/>
            <w:rPrChange w:id="2401" w:author="shorny" w:date="2014-06-09T15:49:00Z">
              <w:rPr/>
            </w:rPrChange>
          </w:rPr>
          <w:t xml:space="preserve"> comment </w:t>
        </w:r>
        <w:r w:rsidRPr="00A85691">
          <w:rPr>
            <w:rStyle w:val="string1"/>
            <w:sz w:val="18"/>
            <w:rPrChange w:id="2402" w:author="shorny" w:date="2014-06-09T15:49:00Z">
              <w:rPr>
                <w:rStyle w:val="string1"/>
              </w:rPr>
            </w:rPrChange>
          </w:rPr>
          <w:t>'First name'</w:t>
        </w:r>
        <w:r w:rsidRPr="00A85691">
          <w:rPr>
            <w:sz w:val="18"/>
            <w:rPrChange w:id="2403" w:author="shorny" w:date="2014-06-09T15:49:00Z">
              <w:rPr/>
            </w:rPrChange>
          </w:rPr>
          <w:t>,</w:t>
        </w:r>
      </w:ins>
    </w:p>
    <w:p w14:paraId="60C0DA89" w14:textId="77777777" w:rsidR="00A85691" w:rsidRPr="00A85691" w:rsidRDefault="00A85691">
      <w:pPr>
        <w:pStyle w:val="HTMLPreformatted"/>
        <w:divId w:val="1206136475"/>
        <w:rPr>
          <w:ins w:id="2404" w:author="shorny" w:date="2014-06-09T15:48:00Z"/>
          <w:sz w:val="18"/>
          <w:rPrChange w:id="2405" w:author="shorny" w:date="2014-06-09T15:49:00Z">
            <w:rPr>
              <w:ins w:id="2406" w:author="shorny" w:date="2014-06-09T15:48:00Z"/>
            </w:rPr>
          </w:rPrChange>
        </w:rPr>
      </w:pPr>
      <w:ins w:id="2407" w:author="shorny" w:date="2014-06-09T15:48:00Z">
        <w:r w:rsidRPr="00A85691">
          <w:rPr>
            <w:sz w:val="18"/>
            <w:rPrChange w:id="2408" w:author="shorny" w:date="2014-06-09T15:49:00Z">
              <w:rPr/>
            </w:rPrChange>
          </w:rPr>
          <w:t xml:space="preserve">  LName </w:t>
        </w:r>
        <w:proofErr w:type="gramStart"/>
        <w:r w:rsidRPr="00A85691">
          <w:rPr>
            <w:rStyle w:val="type1"/>
            <w:sz w:val="18"/>
            <w:rPrChange w:id="2409" w:author="shorny" w:date="2014-06-09T15:49:00Z">
              <w:rPr>
                <w:rStyle w:val="type1"/>
              </w:rPr>
            </w:rPrChange>
          </w:rPr>
          <w:t>varchar</w:t>
        </w:r>
        <w:r w:rsidRPr="00A85691">
          <w:rPr>
            <w:sz w:val="18"/>
            <w:rPrChange w:id="2410" w:author="shorny" w:date="2014-06-09T15:49:00Z">
              <w:rPr/>
            </w:rPrChange>
          </w:rPr>
          <w:t>(</w:t>
        </w:r>
        <w:proofErr w:type="gramEnd"/>
        <w:r w:rsidRPr="00A85691">
          <w:rPr>
            <w:sz w:val="18"/>
            <w:rPrChange w:id="2411" w:author="shorny" w:date="2014-06-09T15:49:00Z">
              <w:rPr/>
            </w:rPrChange>
          </w:rPr>
          <w:t xml:space="preserve">50) comment </w:t>
        </w:r>
        <w:r w:rsidRPr="00A85691">
          <w:rPr>
            <w:rStyle w:val="string1"/>
            <w:sz w:val="18"/>
            <w:rPrChange w:id="2412" w:author="shorny" w:date="2014-06-09T15:49:00Z">
              <w:rPr>
                <w:rStyle w:val="string1"/>
              </w:rPr>
            </w:rPrChange>
          </w:rPr>
          <w:t>'Last name'</w:t>
        </w:r>
        <w:r w:rsidRPr="00A85691">
          <w:rPr>
            <w:sz w:val="18"/>
            <w:rPrChange w:id="2413" w:author="shorny" w:date="2014-06-09T15:49:00Z">
              <w:rPr/>
            </w:rPrChange>
          </w:rPr>
          <w:t>,</w:t>
        </w:r>
      </w:ins>
    </w:p>
    <w:p w14:paraId="618CAC2F" w14:textId="77777777" w:rsidR="00A85691" w:rsidRPr="00A85691" w:rsidRDefault="00A85691">
      <w:pPr>
        <w:pStyle w:val="HTMLPreformatted"/>
        <w:divId w:val="1206136475"/>
        <w:rPr>
          <w:ins w:id="2414" w:author="shorny" w:date="2014-06-09T15:48:00Z"/>
          <w:rStyle w:val="string1"/>
          <w:sz w:val="18"/>
          <w:rPrChange w:id="2415" w:author="shorny" w:date="2014-06-09T15:49:00Z">
            <w:rPr>
              <w:ins w:id="2416" w:author="shorny" w:date="2014-06-09T15:48:00Z"/>
              <w:rStyle w:val="string1"/>
            </w:rPr>
          </w:rPrChange>
        </w:rPr>
      </w:pPr>
      <w:ins w:id="2417" w:author="shorny" w:date="2014-06-09T15:48:00Z">
        <w:r w:rsidRPr="00A85691">
          <w:rPr>
            <w:sz w:val="18"/>
            <w:rPrChange w:id="2418" w:author="shorny" w:date="2014-06-09T15:49:00Z">
              <w:rPr/>
            </w:rPrChange>
          </w:rPr>
          <w:t xml:space="preserve">  PrefTitle </w:t>
        </w:r>
        <w:proofErr w:type="gramStart"/>
        <w:r w:rsidRPr="00A85691">
          <w:rPr>
            <w:rStyle w:val="type1"/>
            <w:sz w:val="18"/>
            <w:rPrChange w:id="2419" w:author="shorny" w:date="2014-06-09T15:49:00Z">
              <w:rPr>
                <w:rStyle w:val="type1"/>
              </w:rPr>
            </w:rPrChange>
          </w:rPr>
          <w:t>varchar</w:t>
        </w:r>
        <w:r w:rsidRPr="00A85691">
          <w:rPr>
            <w:sz w:val="18"/>
            <w:rPrChange w:id="2420" w:author="shorny" w:date="2014-06-09T15:49:00Z">
              <w:rPr/>
            </w:rPrChange>
          </w:rPr>
          <w:t>(</w:t>
        </w:r>
        <w:proofErr w:type="gramEnd"/>
        <w:r w:rsidRPr="00A85691">
          <w:rPr>
            <w:sz w:val="18"/>
            <w:rPrChange w:id="2421" w:author="shorny" w:date="2014-06-09T15:49:00Z">
              <w:rPr/>
            </w:rPrChange>
          </w:rPr>
          <w:t xml:space="preserve">10) comment </w:t>
        </w:r>
        <w:r w:rsidRPr="00A85691">
          <w:rPr>
            <w:rStyle w:val="string1"/>
            <w:sz w:val="18"/>
            <w:rPrChange w:id="2422" w:author="shorny" w:date="2014-06-09T15:49:00Z">
              <w:rPr>
                <w:rStyle w:val="string1"/>
              </w:rPr>
            </w:rPrChange>
          </w:rPr>
          <w:t>'Title Mr,</w:t>
        </w:r>
      </w:ins>
    </w:p>
    <w:p w14:paraId="6CB66EEC" w14:textId="77777777" w:rsidR="00A85691" w:rsidRPr="00A85691" w:rsidRDefault="00A85691">
      <w:pPr>
        <w:pStyle w:val="HTMLPreformatted"/>
        <w:divId w:val="1206136475"/>
        <w:rPr>
          <w:ins w:id="2423" w:author="shorny" w:date="2014-06-09T15:48:00Z"/>
          <w:rStyle w:val="string1"/>
          <w:sz w:val="18"/>
          <w:rPrChange w:id="2424" w:author="shorny" w:date="2014-06-09T15:49:00Z">
            <w:rPr>
              <w:ins w:id="2425" w:author="shorny" w:date="2014-06-09T15:48:00Z"/>
              <w:rStyle w:val="string1"/>
            </w:rPr>
          </w:rPrChange>
        </w:rPr>
      </w:pPr>
      <w:ins w:id="2426" w:author="shorny" w:date="2014-06-09T15:48:00Z">
        <w:r w:rsidRPr="00A85691">
          <w:rPr>
            <w:rStyle w:val="string1"/>
            <w:sz w:val="18"/>
            <w:rPrChange w:id="2427" w:author="shorny" w:date="2014-06-09T15:49:00Z">
              <w:rPr>
                <w:rStyle w:val="string1"/>
              </w:rPr>
            </w:rPrChange>
          </w:rPr>
          <w:t xml:space="preserve">  Mrs,</w:t>
        </w:r>
      </w:ins>
    </w:p>
    <w:p w14:paraId="2DCA4A7F" w14:textId="77777777" w:rsidR="00A85691" w:rsidRPr="00A85691" w:rsidRDefault="00A85691">
      <w:pPr>
        <w:pStyle w:val="HTMLPreformatted"/>
        <w:divId w:val="1206136475"/>
        <w:rPr>
          <w:ins w:id="2428" w:author="shorny" w:date="2014-06-09T15:48:00Z"/>
          <w:rStyle w:val="string1"/>
          <w:sz w:val="18"/>
          <w:rPrChange w:id="2429" w:author="shorny" w:date="2014-06-09T15:49:00Z">
            <w:rPr>
              <w:ins w:id="2430" w:author="shorny" w:date="2014-06-09T15:48:00Z"/>
              <w:rStyle w:val="string1"/>
            </w:rPr>
          </w:rPrChange>
        </w:rPr>
      </w:pPr>
      <w:ins w:id="2431" w:author="shorny" w:date="2014-06-09T15:48:00Z">
        <w:r w:rsidRPr="00A85691">
          <w:rPr>
            <w:rStyle w:val="string1"/>
            <w:sz w:val="18"/>
            <w:rPrChange w:id="2432" w:author="shorny" w:date="2014-06-09T15:49:00Z">
              <w:rPr>
                <w:rStyle w:val="string1"/>
              </w:rPr>
            </w:rPrChange>
          </w:rPr>
          <w:t xml:space="preserve">  Miss,</w:t>
        </w:r>
      </w:ins>
    </w:p>
    <w:p w14:paraId="4498C03B" w14:textId="77777777" w:rsidR="00A85691" w:rsidRPr="00A85691" w:rsidRDefault="00A85691">
      <w:pPr>
        <w:pStyle w:val="HTMLPreformatted"/>
        <w:divId w:val="1206136475"/>
        <w:rPr>
          <w:ins w:id="2433" w:author="shorny" w:date="2014-06-09T15:48:00Z"/>
          <w:sz w:val="18"/>
          <w:rPrChange w:id="2434" w:author="shorny" w:date="2014-06-09T15:49:00Z">
            <w:rPr>
              <w:ins w:id="2435" w:author="shorny" w:date="2014-06-09T15:48:00Z"/>
            </w:rPr>
          </w:rPrChange>
        </w:rPr>
      </w:pPr>
      <w:ins w:id="2436" w:author="shorny" w:date="2014-06-09T15:48:00Z">
        <w:r w:rsidRPr="00A85691">
          <w:rPr>
            <w:rStyle w:val="string1"/>
            <w:sz w:val="18"/>
            <w:rPrChange w:id="2437" w:author="shorny" w:date="2014-06-09T15:49:00Z">
              <w:rPr>
                <w:rStyle w:val="string1"/>
              </w:rPr>
            </w:rPrChange>
          </w:rPr>
          <w:t xml:space="preserve">  Dr. *'</w:t>
        </w:r>
        <w:r w:rsidRPr="00A85691">
          <w:rPr>
            <w:sz w:val="18"/>
            <w:rPrChange w:id="2438" w:author="shorny" w:date="2014-06-09T15:49:00Z">
              <w:rPr/>
            </w:rPrChange>
          </w:rPr>
          <w:t>,</w:t>
        </w:r>
      </w:ins>
    </w:p>
    <w:p w14:paraId="331365F6" w14:textId="77777777" w:rsidR="00A85691" w:rsidRPr="00A85691" w:rsidRDefault="00A85691">
      <w:pPr>
        <w:pStyle w:val="HTMLPreformatted"/>
        <w:divId w:val="1206136475"/>
        <w:rPr>
          <w:ins w:id="2439" w:author="shorny" w:date="2014-06-09T15:48:00Z"/>
          <w:sz w:val="18"/>
          <w:rPrChange w:id="2440" w:author="shorny" w:date="2014-06-09T15:49:00Z">
            <w:rPr>
              <w:ins w:id="2441" w:author="shorny" w:date="2014-06-09T15:48:00Z"/>
            </w:rPr>
          </w:rPrChange>
        </w:rPr>
      </w:pPr>
      <w:ins w:id="2442" w:author="shorny" w:date="2014-06-09T15:48:00Z">
        <w:r w:rsidRPr="00A85691">
          <w:rPr>
            <w:sz w:val="18"/>
            <w:rPrChange w:id="2443" w:author="shorny" w:date="2014-06-09T15:49:00Z">
              <w:rPr/>
            </w:rPrChange>
          </w:rPr>
          <w:t xml:space="preserve">  Sex </w:t>
        </w:r>
        <w:proofErr w:type="gramStart"/>
        <w:r w:rsidRPr="00A85691">
          <w:rPr>
            <w:sz w:val="18"/>
            <w:rPrChange w:id="2444" w:author="shorny" w:date="2014-06-09T15:49:00Z">
              <w:rPr/>
            </w:rPrChange>
          </w:rPr>
          <w:t>tinyint(</w:t>
        </w:r>
        <w:proofErr w:type="gramEnd"/>
        <w:r w:rsidRPr="00A85691">
          <w:rPr>
            <w:sz w:val="18"/>
            <w:rPrChange w:id="2445" w:author="shorny" w:date="2014-06-09T15:49:00Z">
              <w:rPr/>
            </w:rPrChange>
          </w:rPr>
          <w:t xml:space="preserve">1) comment </w:t>
        </w:r>
        <w:r w:rsidRPr="00A85691">
          <w:rPr>
            <w:rStyle w:val="string1"/>
            <w:sz w:val="18"/>
            <w:rPrChange w:id="2446" w:author="shorny" w:date="2014-06-09T15:49:00Z">
              <w:rPr>
                <w:rStyle w:val="string1"/>
              </w:rPr>
            </w:rPrChange>
          </w:rPr>
          <w:t>'The sex of the applicant'</w:t>
        </w:r>
        <w:r w:rsidRPr="00A85691">
          <w:rPr>
            <w:sz w:val="18"/>
            <w:rPrChange w:id="2447" w:author="shorny" w:date="2014-06-09T15:49:00Z">
              <w:rPr/>
            </w:rPrChange>
          </w:rPr>
          <w:t>,</w:t>
        </w:r>
      </w:ins>
    </w:p>
    <w:p w14:paraId="0A3B4FA2" w14:textId="77777777" w:rsidR="00A85691" w:rsidRPr="00A85691" w:rsidRDefault="00A85691">
      <w:pPr>
        <w:pStyle w:val="HTMLPreformatted"/>
        <w:divId w:val="1206136475"/>
        <w:rPr>
          <w:ins w:id="2448" w:author="shorny" w:date="2014-06-09T15:48:00Z"/>
          <w:sz w:val="18"/>
          <w:rPrChange w:id="2449" w:author="shorny" w:date="2014-06-09T15:49:00Z">
            <w:rPr>
              <w:ins w:id="2450" w:author="shorny" w:date="2014-06-09T15:48:00Z"/>
            </w:rPr>
          </w:rPrChange>
        </w:rPr>
      </w:pPr>
      <w:ins w:id="2451" w:author="shorny" w:date="2014-06-09T15:48:00Z">
        <w:r w:rsidRPr="00A85691">
          <w:rPr>
            <w:sz w:val="18"/>
            <w:rPrChange w:id="2452" w:author="shorny" w:date="2014-06-09T15:49:00Z">
              <w:rPr/>
            </w:rPrChange>
          </w:rPr>
          <w:t xml:space="preserve">  DOB </w:t>
        </w:r>
        <w:r w:rsidRPr="00A85691">
          <w:rPr>
            <w:rStyle w:val="type1"/>
            <w:sz w:val="18"/>
            <w:rPrChange w:id="2453" w:author="shorny" w:date="2014-06-09T15:49:00Z">
              <w:rPr>
                <w:rStyle w:val="type1"/>
              </w:rPr>
            </w:rPrChange>
          </w:rPr>
          <w:t>date</w:t>
        </w:r>
        <w:r w:rsidRPr="00A85691">
          <w:rPr>
            <w:sz w:val="18"/>
            <w:rPrChange w:id="2454" w:author="shorny" w:date="2014-06-09T15:49:00Z">
              <w:rPr/>
            </w:rPrChange>
          </w:rPr>
          <w:t xml:space="preserve"> comment </w:t>
        </w:r>
        <w:r w:rsidRPr="00A85691">
          <w:rPr>
            <w:rStyle w:val="string1"/>
            <w:sz w:val="18"/>
            <w:rPrChange w:id="2455" w:author="shorny" w:date="2014-06-09T15:49:00Z">
              <w:rPr>
                <w:rStyle w:val="string1"/>
              </w:rPr>
            </w:rPrChange>
          </w:rPr>
          <w:t>'Date of birth'</w:t>
        </w:r>
        <w:r w:rsidRPr="00A85691">
          <w:rPr>
            <w:sz w:val="18"/>
            <w:rPrChange w:id="2456" w:author="shorny" w:date="2014-06-09T15:49:00Z">
              <w:rPr/>
            </w:rPrChange>
          </w:rPr>
          <w:t>,</w:t>
        </w:r>
      </w:ins>
    </w:p>
    <w:p w14:paraId="206AB559" w14:textId="77777777" w:rsidR="00A85691" w:rsidRPr="00A85691" w:rsidRDefault="00A85691">
      <w:pPr>
        <w:pStyle w:val="HTMLPreformatted"/>
        <w:divId w:val="1206136475"/>
        <w:rPr>
          <w:ins w:id="2457" w:author="shorny" w:date="2014-06-09T15:48:00Z"/>
          <w:sz w:val="18"/>
          <w:rPrChange w:id="2458" w:author="shorny" w:date="2014-06-09T15:49:00Z">
            <w:rPr>
              <w:ins w:id="2459" w:author="shorny" w:date="2014-06-09T15:48:00Z"/>
            </w:rPr>
          </w:rPrChange>
        </w:rPr>
      </w:pPr>
      <w:ins w:id="2460" w:author="shorny" w:date="2014-06-09T15:48:00Z">
        <w:r w:rsidRPr="00A85691">
          <w:rPr>
            <w:sz w:val="18"/>
            <w:rPrChange w:id="2461" w:author="shorny" w:date="2014-06-09T15:49:00Z">
              <w:rPr/>
            </w:rPrChange>
          </w:rPr>
          <w:t xml:space="preserve">  StreetAddress </w:t>
        </w:r>
        <w:proofErr w:type="gramStart"/>
        <w:r w:rsidRPr="00A85691">
          <w:rPr>
            <w:rStyle w:val="type1"/>
            <w:sz w:val="18"/>
            <w:rPrChange w:id="2462" w:author="shorny" w:date="2014-06-09T15:49:00Z">
              <w:rPr>
                <w:rStyle w:val="type1"/>
              </w:rPr>
            </w:rPrChange>
          </w:rPr>
          <w:t>varchar</w:t>
        </w:r>
        <w:r w:rsidRPr="00A85691">
          <w:rPr>
            <w:sz w:val="18"/>
            <w:rPrChange w:id="2463" w:author="shorny" w:date="2014-06-09T15:49:00Z">
              <w:rPr/>
            </w:rPrChange>
          </w:rPr>
          <w:t>(</w:t>
        </w:r>
        <w:proofErr w:type="gramEnd"/>
        <w:r w:rsidRPr="00A85691">
          <w:rPr>
            <w:sz w:val="18"/>
            <w:rPrChange w:id="2464" w:author="shorny" w:date="2014-06-09T15:49:00Z">
              <w:rPr/>
            </w:rPrChange>
          </w:rPr>
          <w:t xml:space="preserve">255) comment </w:t>
        </w:r>
        <w:r w:rsidRPr="00A85691">
          <w:rPr>
            <w:rStyle w:val="string1"/>
            <w:sz w:val="18"/>
            <w:rPrChange w:id="2465" w:author="shorny" w:date="2014-06-09T15:49:00Z">
              <w:rPr>
                <w:rStyle w:val="string1"/>
              </w:rPr>
            </w:rPrChange>
          </w:rPr>
          <w:t>'Residence number and street of residence'</w:t>
        </w:r>
        <w:r w:rsidRPr="00A85691">
          <w:rPr>
            <w:sz w:val="18"/>
            <w:rPrChange w:id="2466" w:author="shorny" w:date="2014-06-09T15:49:00Z">
              <w:rPr/>
            </w:rPrChange>
          </w:rPr>
          <w:t>,</w:t>
        </w:r>
      </w:ins>
    </w:p>
    <w:p w14:paraId="38BBD35A" w14:textId="77777777" w:rsidR="00A85691" w:rsidRPr="00A85691" w:rsidRDefault="00A85691">
      <w:pPr>
        <w:pStyle w:val="HTMLPreformatted"/>
        <w:divId w:val="1206136475"/>
        <w:rPr>
          <w:ins w:id="2467" w:author="shorny" w:date="2014-06-09T15:48:00Z"/>
          <w:sz w:val="18"/>
          <w:rPrChange w:id="2468" w:author="shorny" w:date="2014-06-09T15:49:00Z">
            <w:rPr>
              <w:ins w:id="2469" w:author="shorny" w:date="2014-06-09T15:48:00Z"/>
            </w:rPr>
          </w:rPrChange>
        </w:rPr>
      </w:pPr>
      <w:ins w:id="2470" w:author="shorny" w:date="2014-06-09T15:48:00Z">
        <w:r w:rsidRPr="00A85691">
          <w:rPr>
            <w:sz w:val="18"/>
            <w:rPrChange w:id="2471" w:author="shorny" w:date="2014-06-09T15:49:00Z">
              <w:rPr/>
            </w:rPrChange>
          </w:rPr>
          <w:t xml:space="preserve">  Suburb </w:t>
        </w:r>
        <w:proofErr w:type="gramStart"/>
        <w:r w:rsidRPr="00A85691">
          <w:rPr>
            <w:rStyle w:val="type1"/>
            <w:sz w:val="18"/>
            <w:rPrChange w:id="2472" w:author="shorny" w:date="2014-06-09T15:49:00Z">
              <w:rPr>
                <w:rStyle w:val="type1"/>
              </w:rPr>
            </w:rPrChange>
          </w:rPr>
          <w:t>varchar</w:t>
        </w:r>
        <w:r w:rsidRPr="00A85691">
          <w:rPr>
            <w:sz w:val="18"/>
            <w:rPrChange w:id="2473" w:author="shorny" w:date="2014-06-09T15:49:00Z">
              <w:rPr/>
            </w:rPrChange>
          </w:rPr>
          <w:t>(</w:t>
        </w:r>
        <w:proofErr w:type="gramEnd"/>
        <w:r w:rsidRPr="00A85691">
          <w:rPr>
            <w:sz w:val="18"/>
            <w:rPrChange w:id="2474" w:author="shorny" w:date="2014-06-09T15:49:00Z">
              <w:rPr/>
            </w:rPrChange>
          </w:rPr>
          <w:t xml:space="preserve">100) comment </w:t>
        </w:r>
        <w:r w:rsidRPr="00A85691">
          <w:rPr>
            <w:rStyle w:val="string1"/>
            <w:sz w:val="18"/>
            <w:rPrChange w:id="2475" w:author="shorny" w:date="2014-06-09T15:49:00Z">
              <w:rPr>
                <w:rStyle w:val="string1"/>
              </w:rPr>
            </w:rPrChange>
          </w:rPr>
          <w:t>'The suburb of residence'</w:t>
        </w:r>
        <w:r w:rsidRPr="00A85691">
          <w:rPr>
            <w:sz w:val="18"/>
            <w:rPrChange w:id="2476" w:author="shorny" w:date="2014-06-09T15:49:00Z">
              <w:rPr/>
            </w:rPrChange>
          </w:rPr>
          <w:t>,</w:t>
        </w:r>
      </w:ins>
    </w:p>
    <w:p w14:paraId="18A7EA21" w14:textId="77777777" w:rsidR="00A85691" w:rsidRPr="00A85691" w:rsidRDefault="00A85691">
      <w:pPr>
        <w:pStyle w:val="HTMLPreformatted"/>
        <w:divId w:val="1206136475"/>
        <w:rPr>
          <w:ins w:id="2477" w:author="shorny" w:date="2014-06-09T15:48:00Z"/>
          <w:sz w:val="18"/>
          <w:rPrChange w:id="2478" w:author="shorny" w:date="2014-06-09T15:49:00Z">
            <w:rPr>
              <w:ins w:id="2479" w:author="shorny" w:date="2014-06-09T15:48:00Z"/>
            </w:rPr>
          </w:rPrChange>
        </w:rPr>
      </w:pPr>
      <w:ins w:id="2480" w:author="shorny" w:date="2014-06-09T15:48:00Z">
        <w:r w:rsidRPr="00A85691">
          <w:rPr>
            <w:sz w:val="18"/>
            <w:rPrChange w:id="2481" w:author="shorny" w:date="2014-06-09T15:49:00Z">
              <w:rPr/>
            </w:rPrChange>
          </w:rPr>
          <w:t xml:space="preserve">  Postcode mediumint comment </w:t>
        </w:r>
        <w:r w:rsidRPr="00A85691">
          <w:rPr>
            <w:rStyle w:val="string1"/>
            <w:sz w:val="18"/>
            <w:rPrChange w:id="2482" w:author="shorny" w:date="2014-06-09T15:49:00Z">
              <w:rPr>
                <w:rStyle w:val="string1"/>
              </w:rPr>
            </w:rPrChange>
          </w:rPr>
          <w:t>'The postcode of residence'</w:t>
        </w:r>
        <w:r w:rsidRPr="00A85691">
          <w:rPr>
            <w:sz w:val="18"/>
            <w:rPrChange w:id="2483" w:author="shorny" w:date="2014-06-09T15:49:00Z">
              <w:rPr/>
            </w:rPrChange>
          </w:rPr>
          <w:t>,</w:t>
        </w:r>
      </w:ins>
    </w:p>
    <w:p w14:paraId="7CCDC3EF" w14:textId="77777777" w:rsidR="00A85691" w:rsidRPr="00A85691" w:rsidRDefault="00A85691">
      <w:pPr>
        <w:pStyle w:val="HTMLPreformatted"/>
        <w:divId w:val="1206136475"/>
        <w:rPr>
          <w:ins w:id="2484" w:author="shorny" w:date="2014-06-09T15:48:00Z"/>
          <w:sz w:val="18"/>
          <w:rPrChange w:id="2485" w:author="shorny" w:date="2014-06-09T15:49:00Z">
            <w:rPr>
              <w:ins w:id="2486" w:author="shorny" w:date="2014-06-09T15:48:00Z"/>
            </w:rPr>
          </w:rPrChange>
        </w:rPr>
      </w:pPr>
      <w:ins w:id="2487" w:author="shorny" w:date="2014-06-09T15:48:00Z">
        <w:r w:rsidRPr="00A85691">
          <w:rPr>
            <w:sz w:val="18"/>
            <w:rPrChange w:id="2488" w:author="shorny" w:date="2014-06-09T15:49:00Z">
              <w:rPr/>
            </w:rPrChange>
          </w:rPr>
          <w:t xml:space="preserve">  City </w:t>
        </w:r>
        <w:proofErr w:type="gramStart"/>
        <w:r w:rsidRPr="00A85691">
          <w:rPr>
            <w:rStyle w:val="type1"/>
            <w:sz w:val="18"/>
            <w:rPrChange w:id="2489" w:author="shorny" w:date="2014-06-09T15:49:00Z">
              <w:rPr>
                <w:rStyle w:val="type1"/>
              </w:rPr>
            </w:rPrChange>
          </w:rPr>
          <w:t>varchar</w:t>
        </w:r>
        <w:r w:rsidRPr="00A85691">
          <w:rPr>
            <w:sz w:val="18"/>
            <w:rPrChange w:id="2490" w:author="shorny" w:date="2014-06-09T15:49:00Z">
              <w:rPr/>
            </w:rPrChange>
          </w:rPr>
          <w:t>(</w:t>
        </w:r>
        <w:proofErr w:type="gramEnd"/>
        <w:r w:rsidRPr="00A85691">
          <w:rPr>
            <w:sz w:val="18"/>
            <w:rPrChange w:id="2491" w:author="shorny" w:date="2014-06-09T15:49:00Z">
              <w:rPr/>
            </w:rPrChange>
          </w:rPr>
          <w:t xml:space="preserve">50) comment </w:t>
        </w:r>
        <w:r w:rsidRPr="00A85691">
          <w:rPr>
            <w:rStyle w:val="string1"/>
            <w:sz w:val="18"/>
            <w:rPrChange w:id="2492" w:author="shorny" w:date="2014-06-09T15:49:00Z">
              <w:rPr>
                <w:rStyle w:val="string1"/>
              </w:rPr>
            </w:rPrChange>
          </w:rPr>
          <w:t>'The city or town of residence'</w:t>
        </w:r>
        <w:r w:rsidRPr="00A85691">
          <w:rPr>
            <w:sz w:val="18"/>
            <w:rPrChange w:id="2493" w:author="shorny" w:date="2014-06-09T15:49:00Z">
              <w:rPr/>
            </w:rPrChange>
          </w:rPr>
          <w:t>,</w:t>
        </w:r>
      </w:ins>
    </w:p>
    <w:p w14:paraId="7CE2A0C1" w14:textId="77777777" w:rsidR="00A85691" w:rsidRPr="00A85691" w:rsidRDefault="00A85691">
      <w:pPr>
        <w:pStyle w:val="HTMLPreformatted"/>
        <w:divId w:val="1206136475"/>
        <w:rPr>
          <w:ins w:id="2494" w:author="shorny" w:date="2014-06-09T15:48:00Z"/>
          <w:sz w:val="18"/>
          <w:rPrChange w:id="2495" w:author="shorny" w:date="2014-06-09T15:49:00Z">
            <w:rPr>
              <w:ins w:id="2496" w:author="shorny" w:date="2014-06-09T15:48:00Z"/>
            </w:rPr>
          </w:rPrChange>
        </w:rPr>
      </w:pPr>
      <w:ins w:id="2497" w:author="shorny" w:date="2014-06-09T15:48:00Z">
        <w:r w:rsidRPr="00A85691">
          <w:rPr>
            <w:sz w:val="18"/>
            <w:rPrChange w:id="2498" w:author="shorny" w:date="2014-06-09T15:49:00Z">
              <w:rPr/>
            </w:rPrChange>
          </w:rPr>
          <w:t xml:space="preserve">  </w:t>
        </w:r>
        <w:r w:rsidRPr="00A85691">
          <w:rPr>
            <w:rStyle w:val="keyword1"/>
            <w:sz w:val="18"/>
            <w:rPrChange w:id="2499" w:author="shorny" w:date="2014-06-09T15:49:00Z">
              <w:rPr>
                <w:rStyle w:val="keyword1"/>
              </w:rPr>
            </w:rPrChange>
          </w:rPr>
          <w:t>State</w:t>
        </w:r>
        <w:r w:rsidRPr="00A85691">
          <w:rPr>
            <w:sz w:val="18"/>
            <w:rPrChange w:id="2500" w:author="shorny" w:date="2014-06-09T15:49:00Z">
              <w:rPr/>
            </w:rPrChange>
          </w:rPr>
          <w:t xml:space="preserve"> </w:t>
        </w:r>
        <w:proofErr w:type="gramStart"/>
        <w:r w:rsidRPr="00A85691">
          <w:rPr>
            <w:rStyle w:val="type1"/>
            <w:sz w:val="18"/>
            <w:rPrChange w:id="2501" w:author="shorny" w:date="2014-06-09T15:49:00Z">
              <w:rPr>
                <w:rStyle w:val="type1"/>
              </w:rPr>
            </w:rPrChange>
          </w:rPr>
          <w:t>varchar</w:t>
        </w:r>
        <w:r w:rsidRPr="00A85691">
          <w:rPr>
            <w:sz w:val="18"/>
            <w:rPrChange w:id="2502" w:author="shorny" w:date="2014-06-09T15:49:00Z">
              <w:rPr/>
            </w:rPrChange>
          </w:rPr>
          <w:t>(</w:t>
        </w:r>
        <w:proofErr w:type="gramEnd"/>
        <w:r w:rsidRPr="00A85691">
          <w:rPr>
            <w:sz w:val="18"/>
            <w:rPrChange w:id="2503" w:author="shorny" w:date="2014-06-09T15:49:00Z">
              <w:rPr/>
            </w:rPrChange>
          </w:rPr>
          <w:t xml:space="preserve">50) comment </w:t>
        </w:r>
        <w:r w:rsidRPr="00A85691">
          <w:rPr>
            <w:rStyle w:val="string1"/>
            <w:sz w:val="18"/>
            <w:rPrChange w:id="2504" w:author="shorny" w:date="2014-06-09T15:49:00Z">
              <w:rPr>
                <w:rStyle w:val="string1"/>
              </w:rPr>
            </w:rPrChange>
          </w:rPr>
          <w:t>'The State of residence'</w:t>
        </w:r>
        <w:r w:rsidRPr="00A85691">
          <w:rPr>
            <w:sz w:val="18"/>
            <w:rPrChange w:id="2505" w:author="shorny" w:date="2014-06-09T15:49:00Z">
              <w:rPr/>
            </w:rPrChange>
          </w:rPr>
          <w:t>,</w:t>
        </w:r>
      </w:ins>
    </w:p>
    <w:p w14:paraId="1D3E12C3" w14:textId="77777777" w:rsidR="00A85691" w:rsidRPr="00A85691" w:rsidRDefault="00A85691">
      <w:pPr>
        <w:pStyle w:val="HTMLPreformatted"/>
        <w:divId w:val="1206136475"/>
        <w:rPr>
          <w:ins w:id="2506" w:author="shorny" w:date="2014-06-09T15:48:00Z"/>
          <w:sz w:val="18"/>
          <w:rPrChange w:id="2507" w:author="shorny" w:date="2014-06-09T15:49:00Z">
            <w:rPr>
              <w:ins w:id="2508" w:author="shorny" w:date="2014-06-09T15:48:00Z"/>
            </w:rPr>
          </w:rPrChange>
        </w:rPr>
      </w:pPr>
      <w:ins w:id="2509" w:author="shorny" w:date="2014-06-09T15:48:00Z">
        <w:r w:rsidRPr="00A85691">
          <w:rPr>
            <w:sz w:val="18"/>
            <w:rPrChange w:id="2510" w:author="shorny" w:date="2014-06-09T15:49:00Z">
              <w:rPr/>
            </w:rPrChange>
          </w:rPr>
          <w:t xml:space="preserve">  Mobile </w:t>
        </w:r>
        <w:proofErr w:type="gramStart"/>
        <w:r w:rsidRPr="00A85691">
          <w:rPr>
            <w:rStyle w:val="type1"/>
            <w:sz w:val="18"/>
            <w:rPrChange w:id="2511" w:author="shorny" w:date="2014-06-09T15:49:00Z">
              <w:rPr>
                <w:rStyle w:val="type1"/>
              </w:rPr>
            </w:rPrChange>
          </w:rPr>
          <w:t>varchar</w:t>
        </w:r>
        <w:r w:rsidRPr="00A85691">
          <w:rPr>
            <w:sz w:val="18"/>
            <w:rPrChange w:id="2512" w:author="shorny" w:date="2014-06-09T15:49:00Z">
              <w:rPr/>
            </w:rPrChange>
          </w:rPr>
          <w:t>(</w:t>
        </w:r>
        <w:proofErr w:type="gramEnd"/>
        <w:r w:rsidRPr="00A85691">
          <w:rPr>
            <w:sz w:val="18"/>
            <w:rPrChange w:id="2513" w:author="shorny" w:date="2014-06-09T15:49:00Z">
              <w:rPr/>
            </w:rPrChange>
          </w:rPr>
          <w:t xml:space="preserve">50) comment </w:t>
        </w:r>
        <w:r w:rsidRPr="00A85691">
          <w:rPr>
            <w:rStyle w:val="string1"/>
            <w:sz w:val="18"/>
            <w:rPrChange w:id="2514" w:author="shorny" w:date="2014-06-09T15:49:00Z">
              <w:rPr>
                <w:rStyle w:val="string1"/>
              </w:rPr>
            </w:rPrChange>
          </w:rPr>
          <w:t>'Mobile phone number'</w:t>
        </w:r>
        <w:r w:rsidRPr="00A85691">
          <w:rPr>
            <w:sz w:val="18"/>
            <w:rPrChange w:id="2515" w:author="shorny" w:date="2014-06-09T15:49:00Z">
              <w:rPr/>
            </w:rPrChange>
          </w:rPr>
          <w:t>,</w:t>
        </w:r>
      </w:ins>
    </w:p>
    <w:p w14:paraId="7162860C" w14:textId="77777777" w:rsidR="00A85691" w:rsidRPr="00A85691" w:rsidRDefault="00A85691">
      <w:pPr>
        <w:pStyle w:val="HTMLPreformatted"/>
        <w:divId w:val="1206136475"/>
        <w:rPr>
          <w:ins w:id="2516" w:author="shorny" w:date="2014-06-09T15:48:00Z"/>
          <w:sz w:val="18"/>
          <w:rPrChange w:id="2517" w:author="shorny" w:date="2014-06-09T15:49:00Z">
            <w:rPr>
              <w:ins w:id="2518" w:author="shorny" w:date="2014-06-09T15:48:00Z"/>
            </w:rPr>
          </w:rPrChange>
        </w:rPr>
      </w:pPr>
      <w:ins w:id="2519" w:author="shorny" w:date="2014-06-09T15:48:00Z">
        <w:r w:rsidRPr="00A85691">
          <w:rPr>
            <w:sz w:val="18"/>
            <w:rPrChange w:id="2520" w:author="shorny" w:date="2014-06-09T15:49:00Z">
              <w:rPr/>
            </w:rPrChange>
          </w:rPr>
          <w:t xml:space="preserve">  Phone </w:t>
        </w:r>
        <w:proofErr w:type="gramStart"/>
        <w:r w:rsidRPr="00A85691">
          <w:rPr>
            <w:rStyle w:val="type1"/>
            <w:sz w:val="18"/>
            <w:rPrChange w:id="2521" w:author="shorny" w:date="2014-06-09T15:49:00Z">
              <w:rPr>
                <w:rStyle w:val="type1"/>
              </w:rPr>
            </w:rPrChange>
          </w:rPr>
          <w:t>varchar</w:t>
        </w:r>
        <w:r w:rsidRPr="00A85691">
          <w:rPr>
            <w:sz w:val="18"/>
            <w:rPrChange w:id="2522" w:author="shorny" w:date="2014-06-09T15:49:00Z">
              <w:rPr/>
            </w:rPrChange>
          </w:rPr>
          <w:t>(</w:t>
        </w:r>
        <w:proofErr w:type="gramEnd"/>
        <w:r w:rsidRPr="00A85691">
          <w:rPr>
            <w:sz w:val="18"/>
            <w:rPrChange w:id="2523" w:author="shorny" w:date="2014-06-09T15:49:00Z">
              <w:rPr/>
            </w:rPrChange>
          </w:rPr>
          <w:t xml:space="preserve">50) comment </w:t>
        </w:r>
        <w:r w:rsidRPr="00A85691">
          <w:rPr>
            <w:rStyle w:val="string1"/>
            <w:sz w:val="18"/>
            <w:rPrChange w:id="2524" w:author="shorny" w:date="2014-06-09T15:49:00Z">
              <w:rPr>
                <w:rStyle w:val="string1"/>
              </w:rPr>
            </w:rPrChange>
          </w:rPr>
          <w:t>'Landline phone number'</w:t>
        </w:r>
        <w:r w:rsidRPr="00A85691">
          <w:rPr>
            <w:sz w:val="18"/>
            <w:rPrChange w:id="2525" w:author="shorny" w:date="2014-06-09T15:49:00Z">
              <w:rPr/>
            </w:rPrChange>
          </w:rPr>
          <w:t>,</w:t>
        </w:r>
      </w:ins>
    </w:p>
    <w:p w14:paraId="6BBD77F0" w14:textId="77777777" w:rsidR="00A85691" w:rsidRPr="00A85691" w:rsidRDefault="00A85691">
      <w:pPr>
        <w:pStyle w:val="HTMLPreformatted"/>
        <w:divId w:val="1206136475"/>
        <w:rPr>
          <w:ins w:id="2526" w:author="shorny" w:date="2014-06-09T15:48:00Z"/>
          <w:sz w:val="18"/>
          <w:rPrChange w:id="2527" w:author="shorny" w:date="2014-06-09T15:49:00Z">
            <w:rPr>
              <w:ins w:id="2528" w:author="shorny" w:date="2014-06-09T15:48:00Z"/>
            </w:rPr>
          </w:rPrChange>
        </w:rPr>
      </w:pPr>
      <w:ins w:id="2529" w:author="shorny" w:date="2014-06-09T15:48:00Z">
        <w:r w:rsidRPr="00A85691">
          <w:rPr>
            <w:sz w:val="18"/>
            <w:rPrChange w:id="2530" w:author="shorny" w:date="2014-06-09T15:49:00Z">
              <w:rPr/>
            </w:rPrChange>
          </w:rPr>
          <w:t xml:space="preserve">  Email </w:t>
        </w:r>
        <w:proofErr w:type="gramStart"/>
        <w:r w:rsidRPr="00A85691">
          <w:rPr>
            <w:rStyle w:val="type1"/>
            <w:sz w:val="18"/>
            <w:rPrChange w:id="2531" w:author="shorny" w:date="2014-06-09T15:49:00Z">
              <w:rPr>
                <w:rStyle w:val="type1"/>
              </w:rPr>
            </w:rPrChange>
          </w:rPr>
          <w:t>varchar</w:t>
        </w:r>
        <w:r w:rsidRPr="00A85691">
          <w:rPr>
            <w:sz w:val="18"/>
            <w:rPrChange w:id="2532" w:author="shorny" w:date="2014-06-09T15:49:00Z">
              <w:rPr/>
            </w:rPrChange>
          </w:rPr>
          <w:t>(</w:t>
        </w:r>
        <w:proofErr w:type="gramEnd"/>
        <w:r w:rsidRPr="00A85691">
          <w:rPr>
            <w:sz w:val="18"/>
            <w:rPrChange w:id="2533" w:author="shorny" w:date="2014-06-09T15:49:00Z">
              <w:rPr/>
            </w:rPrChange>
          </w:rPr>
          <w:t xml:space="preserve">100) comment </w:t>
        </w:r>
        <w:r w:rsidRPr="00A85691">
          <w:rPr>
            <w:rStyle w:val="string1"/>
            <w:sz w:val="18"/>
            <w:rPrChange w:id="2534" w:author="shorny" w:date="2014-06-09T15:49:00Z">
              <w:rPr>
                <w:rStyle w:val="string1"/>
              </w:rPr>
            </w:rPrChange>
          </w:rPr>
          <w:t>'The email address of the applicant'</w:t>
        </w:r>
        <w:r w:rsidRPr="00A85691">
          <w:rPr>
            <w:sz w:val="18"/>
            <w:rPrChange w:id="2535" w:author="shorny" w:date="2014-06-09T15:49:00Z">
              <w:rPr/>
            </w:rPrChange>
          </w:rPr>
          <w:t>,</w:t>
        </w:r>
      </w:ins>
    </w:p>
    <w:p w14:paraId="5EAF1C82" w14:textId="77777777" w:rsidR="00A85691" w:rsidRPr="00A85691" w:rsidRDefault="00A85691">
      <w:pPr>
        <w:pStyle w:val="HTMLPreformatted"/>
        <w:divId w:val="1206136475"/>
        <w:rPr>
          <w:ins w:id="2536" w:author="shorny" w:date="2014-06-09T15:48:00Z"/>
          <w:sz w:val="18"/>
          <w:rPrChange w:id="2537" w:author="shorny" w:date="2014-06-09T15:49:00Z">
            <w:rPr>
              <w:ins w:id="2538" w:author="shorny" w:date="2014-06-09T15:48:00Z"/>
            </w:rPr>
          </w:rPrChange>
        </w:rPr>
      </w:pPr>
      <w:ins w:id="2539" w:author="shorny" w:date="2014-06-09T15:48:00Z">
        <w:r w:rsidRPr="00A85691">
          <w:rPr>
            <w:sz w:val="18"/>
            <w:rPrChange w:id="2540" w:author="shorny" w:date="2014-06-09T15:49:00Z">
              <w:rPr/>
            </w:rPrChange>
          </w:rPr>
          <w:t xml:space="preserve">  IsNZAUCitizen </w:t>
        </w:r>
        <w:proofErr w:type="gramStart"/>
        <w:r w:rsidRPr="00A85691">
          <w:rPr>
            <w:sz w:val="18"/>
            <w:rPrChange w:id="2541" w:author="shorny" w:date="2014-06-09T15:49:00Z">
              <w:rPr/>
            </w:rPrChange>
          </w:rPr>
          <w:t>tinyint(</w:t>
        </w:r>
        <w:proofErr w:type="gramEnd"/>
        <w:r w:rsidRPr="00A85691">
          <w:rPr>
            <w:sz w:val="18"/>
            <w:rPrChange w:id="2542" w:author="shorny" w:date="2014-06-09T15:49:00Z">
              <w:rPr/>
            </w:rPrChange>
          </w:rPr>
          <w:t xml:space="preserve">1) comment </w:t>
        </w:r>
        <w:r w:rsidRPr="00A85691">
          <w:rPr>
            <w:rStyle w:val="string1"/>
            <w:sz w:val="18"/>
            <w:rPrChange w:id="2543" w:author="shorny" w:date="2014-06-09T15:49:00Z">
              <w:rPr>
                <w:rStyle w:val="string1"/>
              </w:rPr>
            </w:rPrChange>
          </w:rPr>
          <w:t>'Is a new Zealand or Australian citizen, a check to see if visa information is required ***'</w:t>
        </w:r>
        <w:r w:rsidRPr="00A85691">
          <w:rPr>
            <w:sz w:val="18"/>
            <w:rPrChange w:id="2544" w:author="shorny" w:date="2014-06-09T15:49:00Z">
              <w:rPr/>
            </w:rPrChange>
          </w:rPr>
          <w:t>,</w:t>
        </w:r>
      </w:ins>
    </w:p>
    <w:p w14:paraId="7EE59DD6" w14:textId="77777777" w:rsidR="00A85691" w:rsidRPr="00A85691" w:rsidRDefault="00A85691">
      <w:pPr>
        <w:pStyle w:val="HTMLPreformatted"/>
        <w:divId w:val="1206136475"/>
        <w:rPr>
          <w:ins w:id="2545" w:author="shorny" w:date="2014-06-09T15:48:00Z"/>
          <w:sz w:val="18"/>
          <w:rPrChange w:id="2546" w:author="shorny" w:date="2014-06-09T15:49:00Z">
            <w:rPr>
              <w:ins w:id="2547" w:author="shorny" w:date="2014-06-09T15:48:00Z"/>
            </w:rPr>
          </w:rPrChange>
        </w:rPr>
      </w:pPr>
      <w:ins w:id="2548" w:author="shorny" w:date="2014-06-09T15:48:00Z">
        <w:r w:rsidRPr="00A85691">
          <w:rPr>
            <w:sz w:val="18"/>
            <w:rPrChange w:id="2549" w:author="shorny" w:date="2014-06-09T15:49:00Z">
              <w:rPr/>
            </w:rPrChange>
          </w:rPr>
          <w:t xml:space="preserve">  EnglishProficient </w:t>
        </w:r>
        <w:proofErr w:type="gramStart"/>
        <w:r w:rsidRPr="00A85691">
          <w:rPr>
            <w:sz w:val="18"/>
            <w:rPrChange w:id="2550" w:author="shorny" w:date="2014-06-09T15:49:00Z">
              <w:rPr/>
            </w:rPrChange>
          </w:rPr>
          <w:t>tinyint(</w:t>
        </w:r>
        <w:proofErr w:type="gramEnd"/>
        <w:r w:rsidRPr="00A85691">
          <w:rPr>
            <w:sz w:val="18"/>
            <w:rPrChange w:id="2551" w:author="shorny" w:date="2014-06-09T15:49:00Z">
              <w:rPr/>
            </w:rPrChange>
          </w:rPr>
          <w:t xml:space="preserve">1) comment </w:t>
        </w:r>
        <w:r w:rsidRPr="00A85691">
          <w:rPr>
            <w:rStyle w:val="string1"/>
            <w:sz w:val="18"/>
            <w:rPrChange w:id="2552" w:author="shorny" w:date="2014-06-09T15:49:00Z">
              <w:rPr>
                <w:rStyle w:val="string1"/>
              </w:rPr>
            </w:rPrChange>
          </w:rPr>
          <w:t>'English ability'</w:t>
        </w:r>
        <w:r w:rsidRPr="00A85691">
          <w:rPr>
            <w:sz w:val="18"/>
            <w:rPrChange w:id="2553" w:author="shorny" w:date="2014-06-09T15:49:00Z">
              <w:rPr/>
            </w:rPrChange>
          </w:rPr>
          <w:t>,</w:t>
        </w:r>
      </w:ins>
    </w:p>
    <w:p w14:paraId="49E50930" w14:textId="77777777" w:rsidR="00A85691" w:rsidRPr="00A85691" w:rsidRDefault="00A85691">
      <w:pPr>
        <w:pStyle w:val="HTMLPreformatted"/>
        <w:divId w:val="1206136475"/>
        <w:rPr>
          <w:ins w:id="2554" w:author="shorny" w:date="2014-06-09T15:48:00Z"/>
          <w:sz w:val="18"/>
          <w:rPrChange w:id="2555" w:author="shorny" w:date="2014-06-09T15:49:00Z">
            <w:rPr>
              <w:ins w:id="2556" w:author="shorny" w:date="2014-06-09T15:48:00Z"/>
            </w:rPr>
          </w:rPrChange>
        </w:rPr>
      </w:pPr>
      <w:ins w:id="2557" w:author="shorny" w:date="2014-06-09T15:48:00Z">
        <w:r w:rsidRPr="00A85691">
          <w:rPr>
            <w:sz w:val="18"/>
            <w:rPrChange w:id="2558" w:author="shorny" w:date="2014-06-09T15:49:00Z">
              <w:rPr/>
            </w:rPrChange>
          </w:rPr>
          <w:t xml:space="preserve">  StudentID mediumint comment </w:t>
        </w:r>
        <w:r w:rsidRPr="00A85691">
          <w:rPr>
            <w:rStyle w:val="string1"/>
            <w:sz w:val="18"/>
            <w:rPrChange w:id="2559" w:author="shorny" w:date="2014-06-09T15:49:00Z">
              <w:rPr>
                <w:rStyle w:val="string1"/>
              </w:rPr>
            </w:rPrChange>
          </w:rPr>
          <w:t xml:space="preserve">'The flinders university student id if they are or have been enrolled at </w:t>
        </w:r>
        <w:proofErr w:type="gramStart"/>
        <w:r w:rsidRPr="00A85691">
          <w:rPr>
            <w:rStyle w:val="string1"/>
            <w:sz w:val="18"/>
            <w:rPrChange w:id="2560" w:author="shorny" w:date="2014-06-09T15:49:00Z">
              <w:rPr>
                <w:rStyle w:val="string1"/>
              </w:rPr>
            </w:rPrChange>
          </w:rPr>
          <w:t>flinders university</w:t>
        </w:r>
        <w:proofErr w:type="gramEnd"/>
        <w:r w:rsidRPr="00A85691">
          <w:rPr>
            <w:rStyle w:val="string1"/>
            <w:sz w:val="18"/>
            <w:rPrChange w:id="2561" w:author="shorny" w:date="2014-06-09T15:49:00Z">
              <w:rPr>
                <w:rStyle w:val="string1"/>
              </w:rPr>
            </w:rPrChange>
          </w:rPr>
          <w:t>'</w:t>
        </w:r>
        <w:r w:rsidRPr="00A85691">
          <w:rPr>
            <w:sz w:val="18"/>
            <w:rPrChange w:id="2562" w:author="shorny" w:date="2014-06-09T15:49:00Z">
              <w:rPr/>
            </w:rPrChange>
          </w:rPr>
          <w:t>,</w:t>
        </w:r>
      </w:ins>
    </w:p>
    <w:p w14:paraId="729E463C" w14:textId="77777777" w:rsidR="00A85691" w:rsidRPr="00A85691" w:rsidRDefault="00A85691">
      <w:pPr>
        <w:pStyle w:val="HTMLPreformatted"/>
        <w:divId w:val="1206136475"/>
        <w:rPr>
          <w:ins w:id="2563" w:author="shorny" w:date="2014-06-09T15:48:00Z"/>
          <w:sz w:val="18"/>
          <w:rPrChange w:id="2564" w:author="shorny" w:date="2014-06-09T15:49:00Z">
            <w:rPr>
              <w:ins w:id="2565" w:author="shorny" w:date="2014-06-09T15:48:00Z"/>
            </w:rPr>
          </w:rPrChange>
        </w:rPr>
      </w:pPr>
      <w:ins w:id="2566" w:author="shorny" w:date="2014-06-09T15:48:00Z">
        <w:r w:rsidRPr="00A85691">
          <w:rPr>
            <w:sz w:val="18"/>
            <w:rPrChange w:id="2567" w:author="shorny" w:date="2014-06-09T15:49:00Z">
              <w:rPr/>
            </w:rPrChange>
          </w:rPr>
          <w:t xml:space="preserve">  DateAdded </w:t>
        </w:r>
        <w:r w:rsidRPr="00A85691">
          <w:rPr>
            <w:rStyle w:val="type1"/>
            <w:sz w:val="18"/>
            <w:rPrChange w:id="2568" w:author="shorny" w:date="2014-06-09T15:49:00Z">
              <w:rPr>
                <w:rStyle w:val="type1"/>
              </w:rPr>
            </w:rPrChange>
          </w:rPr>
          <w:t>date</w:t>
        </w:r>
        <w:r w:rsidRPr="00A85691">
          <w:rPr>
            <w:sz w:val="18"/>
            <w:rPrChange w:id="2569" w:author="shorny" w:date="2014-06-09T15:49:00Z">
              <w:rPr/>
            </w:rPrChange>
          </w:rPr>
          <w:t xml:space="preserve"> </w:t>
        </w:r>
        <w:r w:rsidRPr="00A85691">
          <w:rPr>
            <w:rStyle w:val="keyword1"/>
            <w:sz w:val="18"/>
            <w:rPrChange w:id="2570" w:author="shorny" w:date="2014-06-09T15:49:00Z">
              <w:rPr>
                <w:rStyle w:val="keyword1"/>
              </w:rPr>
            </w:rPrChange>
          </w:rPr>
          <w:t>NOT</w:t>
        </w:r>
        <w:r w:rsidRPr="00A85691">
          <w:rPr>
            <w:sz w:val="18"/>
            <w:rPrChange w:id="2571" w:author="shorny" w:date="2014-06-09T15:49:00Z">
              <w:rPr/>
            </w:rPrChange>
          </w:rPr>
          <w:t xml:space="preserve"> </w:t>
        </w:r>
        <w:r w:rsidRPr="00A85691">
          <w:rPr>
            <w:rStyle w:val="keyword1"/>
            <w:sz w:val="18"/>
            <w:rPrChange w:id="2572" w:author="shorny" w:date="2014-06-09T15:49:00Z">
              <w:rPr>
                <w:rStyle w:val="keyword1"/>
              </w:rPr>
            </w:rPrChange>
          </w:rPr>
          <w:t>NULL</w:t>
        </w:r>
        <w:r w:rsidRPr="00A85691">
          <w:rPr>
            <w:sz w:val="18"/>
            <w:rPrChange w:id="2573" w:author="shorny" w:date="2014-06-09T15:49:00Z">
              <w:rPr/>
            </w:rPrChange>
          </w:rPr>
          <w:t xml:space="preserve"> comment </w:t>
        </w:r>
        <w:r w:rsidRPr="00A85691">
          <w:rPr>
            <w:rStyle w:val="string1"/>
            <w:sz w:val="18"/>
            <w:rPrChange w:id="2574" w:author="shorny" w:date="2014-06-09T15:49:00Z">
              <w:rPr>
                <w:rStyle w:val="string1"/>
              </w:rPr>
            </w:rPrChange>
          </w:rPr>
          <w:t>'The date the applicant was added to the system'</w:t>
        </w:r>
        <w:r w:rsidRPr="00A85691">
          <w:rPr>
            <w:sz w:val="18"/>
            <w:rPrChange w:id="2575" w:author="shorny" w:date="2014-06-09T15:49:00Z">
              <w:rPr/>
            </w:rPrChange>
          </w:rPr>
          <w:t>,</w:t>
        </w:r>
      </w:ins>
    </w:p>
    <w:p w14:paraId="3CF956CC" w14:textId="77777777" w:rsidR="00A85691" w:rsidRPr="00A85691" w:rsidRDefault="00A85691">
      <w:pPr>
        <w:pStyle w:val="HTMLPreformatted"/>
        <w:divId w:val="1206136475"/>
        <w:rPr>
          <w:ins w:id="2576" w:author="shorny" w:date="2014-06-09T15:48:00Z"/>
          <w:sz w:val="18"/>
          <w:rPrChange w:id="2577" w:author="shorny" w:date="2014-06-09T15:49:00Z">
            <w:rPr>
              <w:ins w:id="2578" w:author="shorny" w:date="2014-06-09T15:48:00Z"/>
            </w:rPr>
          </w:rPrChange>
        </w:rPr>
      </w:pPr>
      <w:ins w:id="2579" w:author="shorny" w:date="2014-06-09T15:48:00Z">
        <w:r w:rsidRPr="00A85691">
          <w:rPr>
            <w:sz w:val="18"/>
            <w:rPrChange w:id="2580" w:author="shorny" w:date="2014-06-09T15:49:00Z">
              <w:rPr/>
            </w:rPrChange>
          </w:rPr>
          <w:t xml:space="preserve">  AddressCountryISOCode </w:t>
        </w:r>
        <w:proofErr w:type="gramStart"/>
        <w:r w:rsidRPr="00A85691">
          <w:rPr>
            <w:rStyle w:val="type1"/>
            <w:sz w:val="18"/>
            <w:rPrChange w:id="2581" w:author="shorny" w:date="2014-06-09T15:49:00Z">
              <w:rPr>
                <w:rStyle w:val="type1"/>
              </w:rPr>
            </w:rPrChange>
          </w:rPr>
          <w:t>char</w:t>
        </w:r>
        <w:r w:rsidRPr="00A85691">
          <w:rPr>
            <w:sz w:val="18"/>
            <w:rPrChange w:id="2582" w:author="shorny" w:date="2014-06-09T15:49:00Z">
              <w:rPr/>
            </w:rPrChange>
          </w:rPr>
          <w:t>(</w:t>
        </w:r>
        <w:proofErr w:type="gramEnd"/>
        <w:r w:rsidRPr="00A85691">
          <w:rPr>
            <w:sz w:val="18"/>
            <w:rPrChange w:id="2583" w:author="shorny" w:date="2014-06-09T15:49:00Z">
              <w:rPr/>
            </w:rPrChange>
          </w:rPr>
          <w:t>2),</w:t>
        </w:r>
      </w:ins>
    </w:p>
    <w:p w14:paraId="44839245" w14:textId="77777777" w:rsidR="00A85691" w:rsidRPr="00A85691" w:rsidRDefault="00A85691">
      <w:pPr>
        <w:pStyle w:val="HTMLPreformatted"/>
        <w:divId w:val="1206136475"/>
        <w:rPr>
          <w:ins w:id="2584" w:author="shorny" w:date="2014-06-09T15:48:00Z"/>
          <w:sz w:val="18"/>
          <w:rPrChange w:id="2585" w:author="shorny" w:date="2014-06-09T15:49:00Z">
            <w:rPr>
              <w:ins w:id="2586" w:author="shorny" w:date="2014-06-09T15:48:00Z"/>
            </w:rPr>
          </w:rPrChange>
        </w:rPr>
      </w:pPr>
      <w:ins w:id="2587" w:author="shorny" w:date="2014-06-09T15:48:00Z">
        <w:r w:rsidRPr="00A85691">
          <w:rPr>
            <w:sz w:val="18"/>
            <w:rPrChange w:id="2588" w:author="shorny" w:date="2014-06-09T15:49:00Z">
              <w:rPr/>
            </w:rPrChange>
          </w:rPr>
          <w:t xml:space="preserve">  NationalityCountryISOCode </w:t>
        </w:r>
        <w:proofErr w:type="gramStart"/>
        <w:r w:rsidRPr="00A85691">
          <w:rPr>
            <w:rStyle w:val="type1"/>
            <w:sz w:val="18"/>
            <w:rPrChange w:id="2589" w:author="shorny" w:date="2014-06-09T15:49:00Z">
              <w:rPr>
                <w:rStyle w:val="type1"/>
              </w:rPr>
            </w:rPrChange>
          </w:rPr>
          <w:t>char</w:t>
        </w:r>
        <w:r w:rsidRPr="00A85691">
          <w:rPr>
            <w:sz w:val="18"/>
            <w:rPrChange w:id="2590" w:author="shorny" w:date="2014-06-09T15:49:00Z">
              <w:rPr/>
            </w:rPrChange>
          </w:rPr>
          <w:t>(</w:t>
        </w:r>
        <w:proofErr w:type="gramEnd"/>
        <w:r w:rsidRPr="00A85691">
          <w:rPr>
            <w:sz w:val="18"/>
            <w:rPrChange w:id="2591" w:author="shorny" w:date="2014-06-09T15:49:00Z">
              <w:rPr/>
            </w:rPrChange>
          </w:rPr>
          <w:t>2),</w:t>
        </w:r>
      </w:ins>
    </w:p>
    <w:p w14:paraId="068F49D2" w14:textId="77777777" w:rsidR="00A85691" w:rsidRPr="00A85691" w:rsidRDefault="00A85691">
      <w:pPr>
        <w:pStyle w:val="HTMLPreformatted"/>
        <w:divId w:val="1206136475"/>
        <w:rPr>
          <w:ins w:id="2592" w:author="shorny" w:date="2014-06-09T15:48:00Z"/>
          <w:sz w:val="18"/>
          <w:rPrChange w:id="2593" w:author="shorny" w:date="2014-06-09T15:49:00Z">
            <w:rPr>
              <w:ins w:id="2594" w:author="shorny" w:date="2014-06-09T15:48:00Z"/>
            </w:rPr>
          </w:rPrChange>
        </w:rPr>
      </w:pPr>
      <w:ins w:id="2595" w:author="shorny" w:date="2014-06-09T15:48:00Z">
        <w:r w:rsidRPr="00A85691">
          <w:rPr>
            <w:sz w:val="18"/>
            <w:rPrChange w:id="2596" w:author="shorny" w:date="2014-06-09T15:49:00Z">
              <w:rPr/>
            </w:rPrChange>
          </w:rPr>
          <w:t xml:space="preserve">  LastModifiedByStaffID mediumint </w:t>
        </w:r>
        <w:r w:rsidRPr="00A85691">
          <w:rPr>
            <w:rStyle w:val="keyword1"/>
            <w:sz w:val="18"/>
            <w:rPrChange w:id="2597" w:author="shorny" w:date="2014-06-09T15:49:00Z">
              <w:rPr>
                <w:rStyle w:val="keyword1"/>
              </w:rPr>
            </w:rPrChange>
          </w:rPr>
          <w:t>NOT</w:t>
        </w:r>
        <w:r w:rsidRPr="00A85691">
          <w:rPr>
            <w:sz w:val="18"/>
            <w:rPrChange w:id="2598" w:author="shorny" w:date="2014-06-09T15:49:00Z">
              <w:rPr/>
            </w:rPrChange>
          </w:rPr>
          <w:t xml:space="preserve"> </w:t>
        </w:r>
        <w:r w:rsidRPr="00A85691">
          <w:rPr>
            <w:rStyle w:val="keyword1"/>
            <w:sz w:val="18"/>
            <w:rPrChange w:id="2599" w:author="shorny" w:date="2014-06-09T15:49:00Z">
              <w:rPr>
                <w:rStyle w:val="keyword1"/>
              </w:rPr>
            </w:rPrChange>
          </w:rPr>
          <w:t>NULL</w:t>
        </w:r>
        <w:r w:rsidRPr="00A85691">
          <w:rPr>
            <w:sz w:val="18"/>
            <w:rPrChange w:id="2600" w:author="shorny" w:date="2014-06-09T15:49:00Z">
              <w:rPr/>
            </w:rPrChange>
          </w:rPr>
          <w:t xml:space="preserve"> comment </w:t>
        </w:r>
        <w:r w:rsidRPr="00A85691">
          <w:rPr>
            <w:rStyle w:val="string1"/>
            <w:sz w:val="18"/>
            <w:rPrChange w:id="2601" w:author="shorny" w:date="2014-06-09T15:49:00Z">
              <w:rPr>
                <w:rStyle w:val="string1"/>
              </w:rPr>
            </w:rPrChange>
          </w:rPr>
          <w:t>'the staff member ID of the last person to modify the applicant (all modifications are recorded in the decision table)'</w:t>
        </w:r>
        <w:r w:rsidRPr="00A85691">
          <w:rPr>
            <w:sz w:val="18"/>
            <w:rPrChange w:id="2602" w:author="shorny" w:date="2014-06-09T15:49:00Z">
              <w:rPr/>
            </w:rPrChange>
          </w:rPr>
          <w:t>,</w:t>
        </w:r>
      </w:ins>
    </w:p>
    <w:p w14:paraId="420FAE38" w14:textId="77777777" w:rsidR="00A85691" w:rsidRPr="00A85691" w:rsidRDefault="00A85691">
      <w:pPr>
        <w:pStyle w:val="HTMLPreformatted"/>
        <w:divId w:val="1206136475"/>
        <w:rPr>
          <w:ins w:id="2603" w:author="shorny" w:date="2014-06-09T15:48:00Z"/>
          <w:sz w:val="18"/>
          <w:rPrChange w:id="2604" w:author="shorny" w:date="2014-06-09T15:49:00Z">
            <w:rPr>
              <w:ins w:id="2605" w:author="shorny" w:date="2014-06-09T15:48:00Z"/>
            </w:rPr>
          </w:rPrChange>
        </w:rPr>
      </w:pPr>
      <w:ins w:id="2606" w:author="shorny" w:date="2014-06-09T15:48:00Z">
        <w:r w:rsidRPr="00A85691">
          <w:rPr>
            <w:sz w:val="18"/>
            <w:rPrChange w:id="2607" w:author="shorny" w:date="2014-06-09T15:49:00Z">
              <w:rPr/>
            </w:rPrChange>
          </w:rPr>
          <w:t xml:space="preserve">  </w:t>
        </w:r>
        <w:r w:rsidRPr="00A85691">
          <w:rPr>
            <w:rStyle w:val="keyword1"/>
            <w:sz w:val="18"/>
            <w:rPrChange w:id="2608" w:author="shorny" w:date="2014-06-09T15:49:00Z">
              <w:rPr>
                <w:rStyle w:val="keyword1"/>
              </w:rPr>
            </w:rPrChange>
          </w:rPr>
          <w:t>PRIMARY</w:t>
        </w:r>
        <w:r w:rsidRPr="00A85691">
          <w:rPr>
            <w:sz w:val="18"/>
            <w:rPrChange w:id="2609" w:author="shorny" w:date="2014-06-09T15:49:00Z">
              <w:rPr/>
            </w:rPrChange>
          </w:rPr>
          <w:t xml:space="preserve"> </w:t>
        </w:r>
        <w:r w:rsidRPr="00A85691">
          <w:rPr>
            <w:rStyle w:val="keyword1"/>
            <w:sz w:val="18"/>
            <w:rPrChange w:id="2610" w:author="shorny" w:date="2014-06-09T15:49:00Z">
              <w:rPr>
                <w:rStyle w:val="keyword1"/>
              </w:rPr>
            </w:rPrChange>
          </w:rPr>
          <w:t>KEY</w:t>
        </w:r>
        <w:r w:rsidRPr="00A85691">
          <w:rPr>
            <w:sz w:val="18"/>
            <w:rPrChange w:id="2611" w:author="shorny" w:date="2014-06-09T15:49:00Z">
              <w:rPr/>
            </w:rPrChange>
          </w:rPr>
          <w:t xml:space="preserve"> (ApplicantID),</w:t>
        </w:r>
      </w:ins>
    </w:p>
    <w:p w14:paraId="6E9B6545" w14:textId="77777777" w:rsidR="00A85691" w:rsidRPr="00A85691" w:rsidRDefault="00A85691">
      <w:pPr>
        <w:pStyle w:val="HTMLPreformatted"/>
        <w:divId w:val="1206136475"/>
        <w:rPr>
          <w:ins w:id="2612" w:author="shorny" w:date="2014-06-09T15:48:00Z"/>
          <w:sz w:val="18"/>
          <w:rPrChange w:id="2613" w:author="shorny" w:date="2014-06-09T15:49:00Z">
            <w:rPr>
              <w:ins w:id="2614" w:author="shorny" w:date="2014-06-09T15:48:00Z"/>
            </w:rPr>
          </w:rPrChange>
        </w:rPr>
      </w:pPr>
      <w:ins w:id="2615" w:author="shorny" w:date="2014-06-09T15:48:00Z">
        <w:r w:rsidRPr="00A85691">
          <w:rPr>
            <w:sz w:val="18"/>
            <w:rPrChange w:id="2616" w:author="shorny" w:date="2014-06-09T15:49:00Z">
              <w:rPr/>
            </w:rPrChange>
          </w:rPr>
          <w:t xml:space="preserve">  INDEX (FName),</w:t>
        </w:r>
      </w:ins>
    </w:p>
    <w:p w14:paraId="5A88FA7B" w14:textId="77777777" w:rsidR="00A85691" w:rsidRPr="00A85691" w:rsidRDefault="00A85691">
      <w:pPr>
        <w:pStyle w:val="HTMLPreformatted"/>
        <w:divId w:val="1206136475"/>
        <w:rPr>
          <w:ins w:id="2617" w:author="shorny" w:date="2014-06-09T15:48:00Z"/>
          <w:sz w:val="18"/>
          <w:rPrChange w:id="2618" w:author="shorny" w:date="2014-06-09T15:49:00Z">
            <w:rPr>
              <w:ins w:id="2619" w:author="shorny" w:date="2014-06-09T15:48:00Z"/>
            </w:rPr>
          </w:rPrChange>
        </w:rPr>
      </w:pPr>
      <w:ins w:id="2620" w:author="shorny" w:date="2014-06-09T15:48:00Z">
        <w:r w:rsidRPr="00A85691">
          <w:rPr>
            <w:sz w:val="18"/>
            <w:rPrChange w:id="2621" w:author="shorny" w:date="2014-06-09T15:49:00Z">
              <w:rPr/>
            </w:rPrChange>
          </w:rPr>
          <w:t xml:space="preserve">  INDEX (LName),</w:t>
        </w:r>
      </w:ins>
    </w:p>
    <w:p w14:paraId="53FE289C" w14:textId="77777777" w:rsidR="00A85691" w:rsidRPr="00A85691" w:rsidRDefault="00A85691">
      <w:pPr>
        <w:pStyle w:val="HTMLPreformatted"/>
        <w:divId w:val="1206136475"/>
        <w:rPr>
          <w:ins w:id="2622" w:author="shorny" w:date="2014-06-09T15:48:00Z"/>
          <w:sz w:val="18"/>
          <w:rPrChange w:id="2623" w:author="shorny" w:date="2014-06-09T15:49:00Z">
            <w:rPr>
              <w:ins w:id="2624" w:author="shorny" w:date="2014-06-09T15:48:00Z"/>
            </w:rPr>
          </w:rPrChange>
        </w:rPr>
      </w:pPr>
      <w:ins w:id="2625" w:author="shorny" w:date="2014-06-09T15:48:00Z">
        <w:r w:rsidRPr="00A85691">
          <w:rPr>
            <w:sz w:val="18"/>
            <w:rPrChange w:id="2626" w:author="shorny" w:date="2014-06-09T15:49:00Z">
              <w:rPr/>
            </w:rPrChange>
          </w:rPr>
          <w:t xml:space="preserve">  INDEX (Email)</w:t>
        </w:r>
      </w:ins>
    </w:p>
    <w:p w14:paraId="5868C009" w14:textId="77777777" w:rsidR="00A85691" w:rsidRPr="00A85691" w:rsidRDefault="00A85691">
      <w:pPr>
        <w:pStyle w:val="HTMLPreformatted"/>
        <w:divId w:val="1206136475"/>
        <w:rPr>
          <w:ins w:id="2627" w:author="shorny" w:date="2014-06-09T15:48:00Z"/>
          <w:sz w:val="18"/>
          <w:rPrChange w:id="2628" w:author="shorny" w:date="2014-06-09T15:49:00Z">
            <w:rPr>
              <w:ins w:id="2629" w:author="shorny" w:date="2014-06-09T15:48:00Z"/>
            </w:rPr>
          </w:rPrChange>
        </w:rPr>
      </w:pPr>
      <w:ins w:id="2630" w:author="shorny" w:date="2014-06-09T15:48:00Z">
        <w:r w:rsidRPr="00A85691">
          <w:rPr>
            <w:sz w:val="18"/>
            <w:rPrChange w:id="2631" w:author="shorny" w:date="2014-06-09T15:49:00Z">
              <w:rPr/>
            </w:rPrChange>
          </w:rPr>
          <w:t>)</w:t>
        </w:r>
      </w:ins>
    </w:p>
    <w:p w14:paraId="459C1188" w14:textId="77777777" w:rsidR="00A85691" w:rsidRPr="00A85691" w:rsidRDefault="00A85691">
      <w:pPr>
        <w:pStyle w:val="HTMLPreformatted"/>
        <w:divId w:val="1206136475"/>
        <w:rPr>
          <w:ins w:id="2632" w:author="shorny" w:date="2014-06-09T15:48:00Z"/>
          <w:sz w:val="18"/>
          <w:rPrChange w:id="2633" w:author="shorny" w:date="2014-06-09T15:49:00Z">
            <w:rPr>
              <w:ins w:id="2634" w:author="shorny" w:date="2014-06-09T15:48:00Z"/>
            </w:rPr>
          </w:rPrChange>
        </w:rPr>
      </w:pPr>
      <w:proofErr w:type="gramStart"/>
      <w:ins w:id="2635" w:author="shorny" w:date="2014-06-09T15:48:00Z">
        <w:r w:rsidRPr="00A85691">
          <w:rPr>
            <w:sz w:val="18"/>
            <w:rPrChange w:id="2636" w:author="shorny" w:date="2014-06-09T15:49:00Z">
              <w:rPr/>
            </w:rPrChange>
          </w:rPr>
          <w:t>comment</w:t>
        </w:r>
        <w:proofErr w:type="gramEnd"/>
        <w:r w:rsidRPr="00A85691">
          <w:rPr>
            <w:sz w:val="18"/>
            <w:rPrChange w:id="2637" w:author="shorny" w:date="2014-06-09T15:49:00Z">
              <w:rPr/>
            </w:rPrChange>
          </w:rPr>
          <w:t>=</w:t>
        </w:r>
        <w:r w:rsidRPr="00A85691">
          <w:rPr>
            <w:rStyle w:val="string1"/>
            <w:sz w:val="18"/>
            <w:rPrChange w:id="2638" w:author="shorny" w:date="2014-06-09T15:49:00Z">
              <w:rPr>
                <w:rStyle w:val="string1"/>
              </w:rPr>
            </w:rPrChange>
          </w:rPr>
          <w:t>'Holds the applicant specific details'</w:t>
        </w:r>
      </w:ins>
    </w:p>
    <w:p w14:paraId="0F595657" w14:textId="77777777" w:rsidR="00A85691" w:rsidRPr="00A85691" w:rsidRDefault="00A85691">
      <w:pPr>
        <w:pStyle w:val="HTMLPreformatted"/>
        <w:divId w:val="1206136475"/>
        <w:rPr>
          <w:ins w:id="2639" w:author="shorny" w:date="2014-06-09T15:48:00Z"/>
          <w:sz w:val="18"/>
          <w:rPrChange w:id="2640" w:author="shorny" w:date="2014-06-09T15:49:00Z">
            <w:rPr>
              <w:ins w:id="2641" w:author="shorny" w:date="2014-06-09T15:48:00Z"/>
            </w:rPr>
          </w:rPrChange>
        </w:rPr>
      </w:pPr>
      <w:ins w:id="2642" w:author="shorny" w:date="2014-06-09T15:48:00Z">
        <w:r w:rsidRPr="00A85691">
          <w:rPr>
            <w:sz w:val="18"/>
            <w:rPrChange w:id="2643" w:author="shorny" w:date="2014-06-09T15:49:00Z">
              <w:rPr/>
            </w:rPrChange>
          </w:rPr>
          <w:t>ENGINE=InnoDB;</w:t>
        </w:r>
      </w:ins>
    </w:p>
    <w:p w14:paraId="71520977" w14:textId="77777777" w:rsidR="00A85691" w:rsidRPr="00A85691" w:rsidRDefault="00A85691">
      <w:pPr>
        <w:pStyle w:val="HTMLPreformatted"/>
        <w:divId w:val="1206136475"/>
        <w:rPr>
          <w:ins w:id="2644" w:author="shorny" w:date="2014-06-09T15:48:00Z"/>
          <w:sz w:val="18"/>
          <w:rPrChange w:id="2645" w:author="shorny" w:date="2014-06-09T15:49:00Z">
            <w:rPr>
              <w:ins w:id="2646" w:author="shorny" w:date="2014-06-09T15:48:00Z"/>
            </w:rPr>
          </w:rPrChange>
        </w:rPr>
      </w:pPr>
    </w:p>
    <w:p w14:paraId="73420D78" w14:textId="77777777" w:rsidR="00A85691" w:rsidRPr="00A85691" w:rsidRDefault="00A85691">
      <w:pPr>
        <w:pStyle w:val="HTMLPreformatted"/>
        <w:divId w:val="1206136475"/>
        <w:rPr>
          <w:ins w:id="2647" w:author="shorny" w:date="2014-06-09T15:48:00Z"/>
          <w:sz w:val="18"/>
          <w:rPrChange w:id="2648" w:author="shorny" w:date="2014-06-09T15:49:00Z">
            <w:rPr>
              <w:ins w:id="2649" w:author="shorny" w:date="2014-06-09T15:48:00Z"/>
            </w:rPr>
          </w:rPrChange>
        </w:rPr>
      </w:pPr>
      <w:ins w:id="2650" w:author="shorny" w:date="2014-06-09T15:48:00Z">
        <w:r w:rsidRPr="00A85691">
          <w:rPr>
            <w:rStyle w:val="keyword1"/>
            <w:sz w:val="18"/>
            <w:rPrChange w:id="2651" w:author="shorny" w:date="2014-06-09T15:49:00Z">
              <w:rPr>
                <w:rStyle w:val="keyword1"/>
              </w:rPr>
            </w:rPrChange>
          </w:rPr>
          <w:t>CREATE</w:t>
        </w:r>
        <w:r w:rsidRPr="00A85691">
          <w:rPr>
            <w:sz w:val="18"/>
            <w:rPrChange w:id="2652" w:author="shorny" w:date="2014-06-09T15:49:00Z">
              <w:rPr/>
            </w:rPrChange>
          </w:rPr>
          <w:t xml:space="preserve"> </w:t>
        </w:r>
        <w:r w:rsidRPr="00A85691">
          <w:rPr>
            <w:rStyle w:val="keyword1"/>
            <w:sz w:val="18"/>
            <w:rPrChange w:id="2653" w:author="shorny" w:date="2014-06-09T15:49:00Z">
              <w:rPr>
                <w:rStyle w:val="keyword1"/>
              </w:rPr>
            </w:rPrChange>
          </w:rPr>
          <w:t>TABLE</w:t>
        </w:r>
        <w:r w:rsidRPr="00A85691">
          <w:rPr>
            <w:sz w:val="18"/>
            <w:rPrChange w:id="2654" w:author="shorny" w:date="2014-06-09T15:49:00Z">
              <w:rPr/>
            </w:rPrChange>
          </w:rPr>
          <w:t xml:space="preserve"> </w:t>
        </w:r>
        <w:r w:rsidRPr="00A85691">
          <w:rPr>
            <w:rStyle w:val="function-name1"/>
            <w:sz w:val="18"/>
            <w:rPrChange w:id="2655" w:author="shorny" w:date="2014-06-09T15:49:00Z">
              <w:rPr>
                <w:rStyle w:val="function-name1"/>
              </w:rPr>
            </w:rPrChange>
          </w:rPr>
          <w:t>Visa</w:t>
        </w:r>
        <w:r w:rsidRPr="00A85691">
          <w:rPr>
            <w:sz w:val="18"/>
            <w:rPrChange w:id="2656" w:author="shorny" w:date="2014-06-09T15:49:00Z">
              <w:rPr/>
            </w:rPrChange>
          </w:rPr>
          <w:t xml:space="preserve"> (</w:t>
        </w:r>
      </w:ins>
    </w:p>
    <w:p w14:paraId="480B9C5F" w14:textId="77777777" w:rsidR="00A85691" w:rsidRPr="00A85691" w:rsidRDefault="00A85691">
      <w:pPr>
        <w:pStyle w:val="HTMLPreformatted"/>
        <w:divId w:val="1206136475"/>
        <w:rPr>
          <w:ins w:id="2657" w:author="shorny" w:date="2014-06-09T15:48:00Z"/>
          <w:sz w:val="18"/>
          <w:rPrChange w:id="2658" w:author="shorny" w:date="2014-06-09T15:49:00Z">
            <w:rPr>
              <w:ins w:id="2659" w:author="shorny" w:date="2014-06-09T15:48:00Z"/>
            </w:rPr>
          </w:rPrChange>
        </w:rPr>
      </w:pPr>
      <w:ins w:id="2660" w:author="shorny" w:date="2014-06-09T15:48:00Z">
        <w:r w:rsidRPr="00A85691">
          <w:rPr>
            <w:sz w:val="18"/>
            <w:rPrChange w:id="2661" w:author="shorny" w:date="2014-06-09T15:49:00Z">
              <w:rPr/>
            </w:rPrChange>
          </w:rPr>
          <w:t xml:space="preserve">  VisaID mediumint </w:t>
        </w:r>
        <w:r w:rsidRPr="00A85691">
          <w:rPr>
            <w:rStyle w:val="keyword1"/>
            <w:sz w:val="18"/>
            <w:rPrChange w:id="2662" w:author="shorny" w:date="2014-06-09T15:49:00Z">
              <w:rPr>
                <w:rStyle w:val="keyword1"/>
              </w:rPr>
            </w:rPrChange>
          </w:rPr>
          <w:t>NOT</w:t>
        </w:r>
        <w:r w:rsidRPr="00A85691">
          <w:rPr>
            <w:sz w:val="18"/>
            <w:rPrChange w:id="2663" w:author="shorny" w:date="2014-06-09T15:49:00Z">
              <w:rPr/>
            </w:rPrChange>
          </w:rPr>
          <w:t xml:space="preserve"> </w:t>
        </w:r>
        <w:r w:rsidRPr="00A85691">
          <w:rPr>
            <w:rStyle w:val="keyword1"/>
            <w:sz w:val="18"/>
            <w:rPrChange w:id="2664" w:author="shorny" w:date="2014-06-09T15:49:00Z">
              <w:rPr>
                <w:rStyle w:val="keyword1"/>
              </w:rPr>
            </w:rPrChange>
          </w:rPr>
          <w:t>NULL</w:t>
        </w:r>
        <w:r w:rsidRPr="00A85691">
          <w:rPr>
            <w:sz w:val="18"/>
            <w:rPrChange w:id="2665" w:author="shorny" w:date="2014-06-09T15:49:00Z">
              <w:rPr/>
            </w:rPrChange>
          </w:rPr>
          <w:t xml:space="preserve"> AUTO_INCREMENT comment </w:t>
        </w:r>
        <w:r w:rsidRPr="00A85691">
          <w:rPr>
            <w:rStyle w:val="string1"/>
            <w:sz w:val="18"/>
            <w:rPrChange w:id="2666" w:author="shorny" w:date="2014-06-09T15:49:00Z">
              <w:rPr>
                <w:rStyle w:val="string1"/>
              </w:rPr>
            </w:rPrChange>
          </w:rPr>
          <w:t>'The primary key that uniquely identifies the visa'</w:t>
        </w:r>
        <w:r w:rsidRPr="00A85691">
          <w:rPr>
            <w:sz w:val="18"/>
            <w:rPrChange w:id="2667" w:author="shorny" w:date="2014-06-09T15:49:00Z">
              <w:rPr/>
            </w:rPrChange>
          </w:rPr>
          <w:t>,</w:t>
        </w:r>
      </w:ins>
    </w:p>
    <w:p w14:paraId="007AB205" w14:textId="77777777" w:rsidR="00A85691" w:rsidRPr="00A85691" w:rsidRDefault="00A85691">
      <w:pPr>
        <w:pStyle w:val="HTMLPreformatted"/>
        <w:divId w:val="1206136475"/>
        <w:rPr>
          <w:ins w:id="2668" w:author="shorny" w:date="2014-06-09T15:48:00Z"/>
          <w:sz w:val="18"/>
          <w:rPrChange w:id="2669" w:author="shorny" w:date="2014-06-09T15:49:00Z">
            <w:rPr>
              <w:ins w:id="2670" w:author="shorny" w:date="2014-06-09T15:48:00Z"/>
            </w:rPr>
          </w:rPrChange>
        </w:rPr>
      </w:pPr>
      <w:ins w:id="2671" w:author="shorny" w:date="2014-06-09T15:48:00Z">
        <w:r w:rsidRPr="00A85691">
          <w:rPr>
            <w:sz w:val="18"/>
            <w:rPrChange w:id="2672" w:author="shorny" w:date="2014-06-09T15:49:00Z">
              <w:rPr/>
            </w:rPrChange>
          </w:rPr>
          <w:t xml:space="preserve">  ValidFrom </w:t>
        </w:r>
        <w:r w:rsidRPr="00A85691">
          <w:rPr>
            <w:rStyle w:val="type1"/>
            <w:sz w:val="18"/>
            <w:rPrChange w:id="2673" w:author="shorny" w:date="2014-06-09T15:49:00Z">
              <w:rPr>
                <w:rStyle w:val="type1"/>
              </w:rPr>
            </w:rPrChange>
          </w:rPr>
          <w:t>date</w:t>
        </w:r>
        <w:r w:rsidRPr="00A85691">
          <w:rPr>
            <w:sz w:val="18"/>
            <w:rPrChange w:id="2674" w:author="shorny" w:date="2014-06-09T15:49:00Z">
              <w:rPr/>
            </w:rPrChange>
          </w:rPr>
          <w:t xml:space="preserve"> comment </w:t>
        </w:r>
        <w:r w:rsidRPr="00A85691">
          <w:rPr>
            <w:rStyle w:val="string1"/>
            <w:sz w:val="18"/>
            <w:rPrChange w:id="2675" w:author="shorny" w:date="2014-06-09T15:49:00Z">
              <w:rPr>
                <w:rStyle w:val="string1"/>
              </w:rPr>
            </w:rPrChange>
          </w:rPr>
          <w:t>'When the visa is valid from'</w:t>
        </w:r>
        <w:r w:rsidRPr="00A85691">
          <w:rPr>
            <w:sz w:val="18"/>
            <w:rPrChange w:id="2676" w:author="shorny" w:date="2014-06-09T15:49:00Z">
              <w:rPr/>
            </w:rPrChange>
          </w:rPr>
          <w:t>,</w:t>
        </w:r>
      </w:ins>
    </w:p>
    <w:p w14:paraId="7E0C248F" w14:textId="77777777" w:rsidR="00A85691" w:rsidRPr="00A85691" w:rsidRDefault="00A85691">
      <w:pPr>
        <w:pStyle w:val="HTMLPreformatted"/>
        <w:divId w:val="1206136475"/>
        <w:rPr>
          <w:ins w:id="2677" w:author="shorny" w:date="2014-06-09T15:48:00Z"/>
          <w:sz w:val="18"/>
          <w:rPrChange w:id="2678" w:author="shorny" w:date="2014-06-09T15:49:00Z">
            <w:rPr>
              <w:ins w:id="2679" w:author="shorny" w:date="2014-06-09T15:48:00Z"/>
            </w:rPr>
          </w:rPrChange>
        </w:rPr>
      </w:pPr>
      <w:ins w:id="2680" w:author="shorny" w:date="2014-06-09T15:48:00Z">
        <w:r w:rsidRPr="00A85691">
          <w:rPr>
            <w:sz w:val="18"/>
            <w:rPrChange w:id="2681" w:author="shorny" w:date="2014-06-09T15:49:00Z">
              <w:rPr/>
            </w:rPrChange>
          </w:rPr>
          <w:lastRenderedPageBreak/>
          <w:t xml:space="preserve">  ValidTo </w:t>
        </w:r>
        <w:r w:rsidRPr="00A85691">
          <w:rPr>
            <w:rStyle w:val="type1"/>
            <w:sz w:val="18"/>
            <w:rPrChange w:id="2682" w:author="shorny" w:date="2014-06-09T15:49:00Z">
              <w:rPr>
                <w:rStyle w:val="type1"/>
              </w:rPr>
            </w:rPrChange>
          </w:rPr>
          <w:t>date</w:t>
        </w:r>
        <w:r w:rsidRPr="00A85691">
          <w:rPr>
            <w:sz w:val="18"/>
            <w:rPrChange w:id="2683" w:author="shorny" w:date="2014-06-09T15:49:00Z">
              <w:rPr/>
            </w:rPrChange>
          </w:rPr>
          <w:t xml:space="preserve"> comment </w:t>
        </w:r>
        <w:r w:rsidRPr="00A85691">
          <w:rPr>
            <w:rStyle w:val="string1"/>
            <w:sz w:val="18"/>
            <w:rPrChange w:id="2684" w:author="shorny" w:date="2014-06-09T15:49:00Z">
              <w:rPr>
                <w:rStyle w:val="string1"/>
              </w:rPr>
            </w:rPrChange>
          </w:rPr>
          <w:t>'When the visa is valid to'</w:t>
        </w:r>
        <w:r w:rsidRPr="00A85691">
          <w:rPr>
            <w:sz w:val="18"/>
            <w:rPrChange w:id="2685" w:author="shorny" w:date="2014-06-09T15:49:00Z">
              <w:rPr/>
            </w:rPrChange>
          </w:rPr>
          <w:t>,</w:t>
        </w:r>
      </w:ins>
    </w:p>
    <w:p w14:paraId="32E36B60" w14:textId="77777777" w:rsidR="00A85691" w:rsidRPr="00A85691" w:rsidRDefault="00A85691">
      <w:pPr>
        <w:pStyle w:val="HTMLPreformatted"/>
        <w:divId w:val="1206136475"/>
        <w:rPr>
          <w:ins w:id="2686" w:author="shorny" w:date="2014-06-09T15:48:00Z"/>
          <w:sz w:val="18"/>
          <w:rPrChange w:id="2687" w:author="shorny" w:date="2014-06-09T15:49:00Z">
            <w:rPr>
              <w:ins w:id="2688" w:author="shorny" w:date="2014-06-09T15:48:00Z"/>
            </w:rPr>
          </w:rPrChange>
        </w:rPr>
      </w:pPr>
      <w:ins w:id="2689" w:author="shorny" w:date="2014-06-09T15:48:00Z">
        <w:r w:rsidRPr="00A85691">
          <w:rPr>
            <w:sz w:val="18"/>
            <w:rPrChange w:id="2690" w:author="shorny" w:date="2014-06-09T15:49:00Z">
              <w:rPr/>
            </w:rPrChange>
          </w:rPr>
          <w:t xml:space="preserve">  CountryISOCode </w:t>
        </w:r>
        <w:proofErr w:type="gramStart"/>
        <w:r w:rsidRPr="00A85691">
          <w:rPr>
            <w:rStyle w:val="type1"/>
            <w:sz w:val="18"/>
            <w:rPrChange w:id="2691" w:author="shorny" w:date="2014-06-09T15:49:00Z">
              <w:rPr>
                <w:rStyle w:val="type1"/>
              </w:rPr>
            </w:rPrChange>
          </w:rPr>
          <w:t>char</w:t>
        </w:r>
        <w:r w:rsidRPr="00A85691">
          <w:rPr>
            <w:sz w:val="18"/>
            <w:rPrChange w:id="2692" w:author="shorny" w:date="2014-06-09T15:49:00Z">
              <w:rPr/>
            </w:rPrChange>
          </w:rPr>
          <w:t>(</w:t>
        </w:r>
        <w:proofErr w:type="gramEnd"/>
        <w:r w:rsidRPr="00A85691">
          <w:rPr>
            <w:sz w:val="18"/>
            <w:rPrChange w:id="2693" w:author="shorny" w:date="2014-06-09T15:49:00Z">
              <w:rPr/>
            </w:rPrChange>
          </w:rPr>
          <w:t xml:space="preserve">2) </w:t>
        </w:r>
        <w:r w:rsidRPr="00A85691">
          <w:rPr>
            <w:rStyle w:val="keyword1"/>
            <w:sz w:val="18"/>
            <w:rPrChange w:id="2694" w:author="shorny" w:date="2014-06-09T15:49:00Z">
              <w:rPr>
                <w:rStyle w:val="keyword1"/>
              </w:rPr>
            </w:rPrChange>
          </w:rPr>
          <w:t>NOT</w:t>
        </w:r>
        <w:r w:rsidRPr="00A85691">
          <w:rPr>
            <w:sz w:val="18"/>
            <w:rPrChange w:id="2695" w:author="shorny" w:date="2014-06-09T15:49:00Z">
              <w:rPr/>
            </w:rPrChange>
          </w:rPr>
          <w:t xml:space="preserve"> </w:t>
        </w:r>
        <w:r w:rsidRPr="00A85691">
          <w:rPr>
            <w:rStyle w:val="keyword1"/>
            <w:sz w:val="18"/>
            <w:rPrChange w:id="2696" w:author="shorny" w:date="2014-06-09T15:49:00Z">
              <w:rPr>
                <w:rStyle w:val="keyword1"/>
              </w:rPr>
            </w:rPrChange>
          </w:rPr>
          <w:t>NULL</w:t>
        </w:r>
        <w:r w:rsidRPr="00A85691">
          <w:rPr>
            <w:sz w:val="18"/>
            <w:rPrChange w:id="2697" w:author="shorny" w:date="2014-06-09T15:49:00Z">
              <w:rPr/>
            </w:rPrChange>
          </w:rPr>
          <w:t xml:space="preserve"> comment </w:t>
        </w:r>
        <w:r w:rsidRPr="00A85691">
          <w:rPr>
            <w:rStyle w:val="string1"/>
            <w:sz w:val="18"/>
            <w:rPrChange w:id="2698" w:author="shorny" w:date="2014-06-09T15:49:00Z">
              <w:rPr>
                <w:rStyle w:val="string1"/>
              </w:rPr>
            </w:rPrChange>
          </w:rPr>
          <w:t>'the applicant country, the visa is granted to'</w:t>
        </w:r>
        <w:r w:rsidRPr="00A85691">
          <w:rPr>
            <w:sz w:val="18"/>
            <w:rPrChange w:id="2699" w:author="shorny" w:date="2014-06-09T15:49:00Z">
              <w:rPr/>
            </w:rPrChange>
          </w:rPr>
          <w:t>,</w:t>
        </w:r>
      </w:ins>
    </w:p>
    <w:p w14:paraId="599B169E" w14:textId="77777777" w:rsidR="00A85691" w:rsidRPr="00A85691" w:rsidRDefault="00A85691">
      <w:pPr>
        <w:pStyle w:val="HTMLPreformatted"/>
        <w:divId w:val="1206136475"/>
        <w:rPr>
          <w:ins w:id="2700" w:author="shorny" w:date="2014-06-09T15:48:00Z"/>
          <w:sz w:val="18"/>
          <w:rPrChange w:id="2701" w:author="shorny" w:date="2014-06-09T15:49:00Z">
            <w:rPr>
              <w:ins w:id="2702" w:author="shorny" w:date="2014-06-09T15:48:00Z"/>
            </w:rPr>
          </w:rPrChange>
        </w:rPr>
      </w:pPr>
      <w:ins w:id="2703" w:author="shorny" w:date="2014-06-09T15:48:00Z">
        <w:r w:rsidRPr="00A85691">
          <w:rPr>
            <w:sz w:val="18"/>
            <w:rPrChange w:id="2704" w:author="shorny" w:date="2014-06-09T15:49:00Z">
              <w:rPr/>
            </w:rPrChange>
          </w:rPr>
          <w:t xml:space="preserve">  ApplicantID mediumint </w:t>
        </w:r>
        <w:r w:rsidRPr="00A85691">
          <w:rPr>
            <w:rStyle w:val="keyword1"/>
            <w:sz w:val="18"/>
            <w:rPrChange w:id="2705" w:author="shorny" w:date="2014-06-09T15:49:00Z">
              <w:rPr>
                <w:rStyle w:val="keyword1"/>
              </w:rPr>
            </w:rPrChange>
          </w:rPr>
          <w:t>NOT</w:t>
        </w:r>
        <w:r w:rsidRPr="00A85691">
          <w:rPr>
            <w:sz w:val="18"/>
            <w:rPrChange w:id="2706" w:author="shorny" w:date="2014-06-09T15:49:00Z">
              <w:rPr/>
            </w:rPrChange>
          </w:rPr>
          <w:t xml:space="preserve"> </w:t>
        </w:r>
        <w:r w:rsidRPr="00A85691">
          <w:rPr>
            <w:rStyle w:val="keyword1"/>
            <w:sz w:val="18"/>
            <w:rPrChange w:id="2707" w:author="shorny" w:date="2014-06-09T15:49:00Z">
              <w:rPr>
                <w:rStyle w:val="keyword1"/>
              </w:rPr>
            </w:rPrChange>
          </w:rPr>
          <w:t>NULL</w:t>
        </w:r>
        <w:r w:rsidRPr="00A85691">
          <w:rPr>
            <w:sz w:val="18"/>
            <w:rPrChange w:id="2708" w:author="shorny" w:date="2014-06-09T15:49:00Z">
              <w:rPr/>
            </w:rPrChange>
          </w:rPr>
          <w:t xml:space="preserve"> comment </w:t>
        </w:r>
        <w:r w:rsidRPr="00A85691">
          <w:rPr>
            <w:rStyle w:val="string1"/>
            <w:sz w:val="18"/>
            <w:rPrChange w:id="2709" w:author="shorny" w:date="2014-06-09T15:49:00Z">
              <w:rPr>
                <w:rStyle w:val="string1"/>
              </w:rPr>
            </w:rPrChange>
          </w:rPr>
          <w:t>'the ID of the applicant who holds or may hold this visa'</w:t>
        </w:r>
        <w:r w:rsidRPr="00A85691">
          <w:rPr>
            <w:sz w:val="18"/>
            <w:rPrChange w:id="2710" w:author="shorny" w:date="2014-06-09T15:49:00Z">
              <w:rPr/>
            </w:rPrChange>
          </w:rPr>
          <w:t>,</w:t>
        </w:r>
      </w:ins>
    </w:p>
    <w:p w14:paraId="2DBF95F3" w14:textId="77777777" w:rsidR="00A85691" w:rsidRPr="00A85691" w:rsidRDefault="00A85691">
      <w:pPr>
        <w:pStyle w:val="HTMLPreformatted"/>
        <w:divId w:val="1206136475"/>
        <w:rPr>
          <w:ins w:id="2711" w:author="shorny" w:date="2014-06-09T15:48:00Z"/>
          <w:sz w:val="18"/>
          <w:rPrChange w:id="2712" w:author="shorny" w:date="2014-06-09T15:49:00Z">
            <w:rPr>
              <w:ins w:id="2713" w:author="shorny" w:date="2014-06-09T15:48:00Z"/>
            </w:rPr>
          </w:rPrChange>
        </w:rPr>
      </w:pPr>
      <w:ins w:id="2714" w:author="shorny" w:date="2014-06-09T15:48:00Z">
        <w:r w:rsidRPr="00A85691">
          <w:rPr>
            <w:sz w:val="18"/>
            <w:rPrChange w:id="2715" w:author="shorny" w:date="2014-06-09T15:49:00Z">
              <w:rPr/>
            </w:rPrChange>
          </w:rPr>
          <w:t xml:space="preserve">  VisaStatusID mediumint </w:t>
        </w:r>
        <w:r w:rsidRPr="00A85691">
          <w:rPr>
            <w:rStyle w:val="keyword1"/>
            <w:sz w:val="18"/>
            <w:rPrChange w:id="2716" w:author="shorny" w:date="2014-06-09T15:49:00Z">
              <w:rPr>
                <w:rStyle w:val="keyword1"/>
              </w:rPr>
            </w:rPrChange>
          </w:rPr>
          <w:t>NOT</w:t>
        </w:r>
        <w:r w:rsidRPr="00A85691">
          <w:rPr>
            <w:sz w:val="18"/>
            <w:rPrChange w:id="2717" w:author="shorny" w:date="2014-06-09T15:49:00Z">
              <w:rPr/>
            </w:rPrChange>
          </w:rPr>
          <w:t xml:space="preserve"> </w:t>
        </w:r>
        <w:r w:rsidRPr="00A85691">
          <w:rPr>
            <w:rStyle w:val="keyword1"/>
            <w:sz w:val="18"/>
            <w:rPrChange w:id="2718" w:author="shorny" w:date="2014-06-09T15:49:00Z">
              <w:rPr>
                <w:rStyle w:val="keyword1"/>
              </w:rPr>
            </w:rPrChange>
          </w:rPr>
          <w:t>NULL</w:t>
        </w:r>
        <w:r w:rsidRPr="00A85691">
          <w:rPr>
            <w:sz w:val="18"/>
            <w:rPrChange w:id="2719" w:author="shorny" w:date="2014-06-09T15:49:00Z">
              <w:rPr/>
            </w:rPrChange>
          </w:rPr>
          <w:t>,</w:t>
        </w:r>
      </w:ins>
    </w:p>
    <w:p w14:paraId="29E849FE" w14:textId="77777777" w:rsidR="00A85691" w:rsidRPr="00A85691" w:rsidRDefault="00A85691">
      <w:pPr>
        <w:pStyle w:val="HTMLPreformatted"/>
        <w:divId w:val="1206136475"/>
        <w:rPr>
          <w:ins w:id="2720" w:author="shorny" w:date="2014-06-09T15:48:00Z"/>
          <w:sz w:val="18"/>
          <w:rPrChange w:id="2721" w:author="shorny" w:date="2014-06-09T15:49:00Z">
            <w:rPr>
              <w:ins w:id="2722" w:author="shorny" w:date="2014-06-09T15:48:00Z"/>
            </w:rPr>
          </w:rPrChange>
        </w:rPr>
      </w:pPr>
      <w:ins w:id="2723" w:author="shorny" w:date="2014-06-09T15:48:00Z">
        <w:r w:rsidRPr="00A85691">
          <w:rPr>
            <w:sz w:val="18"/>
            <w:rPrChange w:id="2724" w:author="shorny" w:date="2014-06-09T15:49:00Z">
              <w:rPr/>
            </w:rPrChange>
          </w:rPr>
          <w:t xml:space="preserve">  </w:t>
        </w:r>
        <w:r w:rsidRPr="00A85691">
          <w:rPr>
            <w:rStyle w:val="keyword1"/>
            <w:sz w:val="18"/>
            <w:rPrChange w:id="2725" w:author="shorny" w:date="2014-06-09T15:49:00Z">
              <w:rPr>
                <w:rStyle w:val="keyword1"/>
              </w:rPr>
            </w:rPrChange>
          </w:rPr>
          <w:t>PRIMARY</w:t>
        </w:r>
        <w:r w:rsidRPr="00A85691">
          <w:rPr>
            <w:sz w:val="18"/>
            <w:rPrChange w:id="2726" w:author="shorny" w:date="2014-06-09T15:49:00Z">
              <w:rPr/>
            </w:rPrChange>
          </w:rPr>
          <w:t xml:space="preserve"> </w:t>
        </w:r>
        <w:r w:rsidRPr="00A85691">
          <w:rPr>
            <w:rStyle w:val="keyword1"/>
            <w:sz w:val="18"/>
            <w:rPrChange w:id="2727" w:author="shorny" w:date="2014-06-09T15:49:00Z">
              <w:rPr>
                <w:rStyle w:val="keyword1"/>
              </w:rPr>
            </w:rPrChange>
          </w:rPr>
          <w:t>KEY</w:t>
        </w:r>
        <w:r w:rsidRPr="00A85691">
          <w:rPr>
            <w:sz w:val="18"/>
            <w:rPrChange w:id="2728" w:author="shorny" w:date="2014-06-09T15:49:00Z">
              <w:rPr/>
            </w:rPrChange>
          </w:rPr>
          <w:t xml:space="preserve"> (VisaID),</w:t>
        </w:r>
      </w:ins>
    </w:p>
    <w:p w14:paraId="4F6B7063" w14:textId="77777777" w:rsidR="00A85691" w:rsidRPr="00A85691" w:rsidRDefault="00A85691">
      <w:pPr>
        <w:pStyle w:val="HTMLPreformatted"/>
        <w:divId w:val="1206136475"/>
        <w:rPr>
          <w:ins w:id="2729" w:author="shorny" w:date="2014-06-09T15:48:00Z"/>
          <w:sz w:val="18"/>
          <w:rPrChange w:id="2730" w:author="shorny" w:date="2014-06-09T15:49:00Z">
            <w:rPr>
              <w:ins w:id="2731" w:author="shorny" w:date="2014-06-09T15:48:00Z"/>
            </w:rPr>
          </w:rPrChange>
        </w:rPr>
      </w:pPr>
      <w:ins w:id="2732" w:author="shorny" w:date="2014-06-09T15:48:00Z">
        <w:r w:rsidRPr="00A85691">
          <w:rPr>
            <w:sz w:val="18"/>
            <w:rPrChange w:id="2733" w:author="shorny" w:date="2014-06-09T15:49:00Z">
              <w:rPr/>
            </w:rPrChange>
          </w:rPr>
          <w:t xml:space="preserve">  INDEX (ApplicantID),</w:t>
        </w:r>
      </w:ins>
    </w:p>
    <w:p w14:paraId="67C35B02" w14:textId="77777777" w:rsidR="00A85691" w:rsidRPr="00A85691" w:rsidRDefault="00A85691">
      <w:pPr>
        <w:pStyle w:val="HTMLPreformatted"/>
        <w:divId w:val="1206136475"/>
        <w:rPr>
          <w:ins w:id="2734" w:author="shorny" w:date="2014-06-09T15:48:00Z"/>
          <w:sz w:val="18"/>
          <w:rPrChange w:id="2735" w:author="shorny" w:date="2014-06-09T15:49:00Z">
            <w:rPr>
              <w:ins w:id="2736" w:author="shorny" w:date="2014-06-09T15:48:00Z"/>
            </w:rPr>
          </w:rPrChange>
        </w:rPr>
      </w:pPr>
      <w:ins w:id="2737" w:author="shorny" w:date="2014-06-09T15:48:00Z">
        <w:r w:rsidRPr="00A85691">
          <w:rPr>
            <w:sz w:val="18"/>
            <w:rPrChange w:id="2738" w:author="shorny" w:date="2014-06-09T15:49:00Z">
              <w:rPr/>
            </w:rPrChange>
          </w:rPr>
          <w:t xml:space="preserve">  INDEX (VisaStatusID)</w:t>
        </w:r>
      </w:ins>
    </w:p>
    <w:p w14:paraId="4C873BC9" w14:textId="77777777" w:rsidR="00A85691" w:rsidRPr="00A85691" w:rsidRDefault="00A85691">
      <w:pPr>
        <w:pStyle w:val="HTMLPreformatted"/>
        <w:divId w:val="1206136475"/>
        <w:rPr>
          <w:ins w:id="2739" w:author="shorny" w:date="2014-06-09T15:48:00Z"/>
          <w:sz w:val="18"/>
          <w:rPrChange w:id="2740" w:author="shorny" w:date="2014-06-09T15:49:00Z">
            <w:rPr>
              <w:ins w:id="2741" w:author="shorny" w:date="2014-06-09T15:48:00Z"/>
            </w:rPr>
          </w:rPrChange>
        </w:rPr>
      </w:pPr>
      <w:ins w:id="2742" w:author="shorny" w:date="2014-06-09T15:48:00Z">
        <w:r w:rsidRPr="00A85691">
          <w:rPr>
            <w:sz w:val="18"/>
            <w:rPrChange w:id="2743" w:author="shorny" w:date="2014-06-09T15:49:00Z">
              <w:rPr/>
            </w:rPrChange>
          </w:rPr>
          <w:t>)</w:t>
        </w:r>
      </w:ins>
    </w:p>
    <w:p w14:paraId="7B0D629C" w14:textId="77777777" w:rsidR="00A85691" w:rsidRPr="00A85691" w:rsidRDefault="00A85691">
      <w:pPr>
        <w:pStyle w:val="HTMLPreformatted"/>
        <w:divId w:val="1206136475"/>
        <w:rPr>
          <w:ins w:id="2744" w:author="shorny" w:date="2014-06-09T15:48:00Z"/>
          <w:sz w:val="18"/>
          <w:rPrChange w:id="2745" w:author="shorny" w:date="2014-06-09T15:49:00Z">
            <w:rPr>
              <w:ins w:id="2746" w:author="shorny" w:date="2014-06-09T15:48:00Z"/>
            </w:rPr>
          </w:rPrChange>
        </w:rPr>
      </w:pPr>
      <w:proofErr w:type="gramStart"/>
      <w:ins w:id="2747" w:author="shorny" w:date="2014-06-09T15:48:00Z">
        <w:r w:rsidRPr="00A85691">
          <w:rPr>
            <w:sz w:val="18"/>
            <w:rPrChange w:id="2748" w:author="shorny" w:date="2014-06-09T15:49:00Z">
              <w:rPr/>
            </w:rPrChange>
          </w:rPr>
          <w:t>comment</w:t>
        </w:r>
        <w:proofErr w:type="gramEnd"/>
        <w:r w:rsidRPr="00A85691">
          <w:rPr>
            <w:sz w:val="18"/>
            <w:rPrChange w:id="2749" w:author="shorny" w:date="2014-06-09T15:49:00Z">
              <w:rPr/>
            </w:rPrChange>
          </w:rPr>
          <w:t>=</w:t>
        </w:r>
        <w:r w:rsidRPr="00A85691">
          <w:rPr>
            <w:rStyle w:val="string1"/>
            <w:sz w:val="18"/>
            <w:rPrChange w:id="2750" w:author="shorny" w:date="2014-06-09T15:49:00Z">
              <w:rPr>
                <w:rStyle w:val="string1"/>
              </w:rPr>
            </w:rPrChange>
          </w:rPr>
          <w:t>'The applicants visa details'</w:t>
        </w:r>
      </w:ins>
    </w:p>
    <w:p w14:paraId="4B8CFDA5" w14:textId="77777777" w:rsidR="00A85691" w:rsidRPr="00A85691" w:rsidRDefault="00A85691">
      <w:pPr>
        <w:pStyle w:val="HTMLPreformatted"/>
        <w:divId w:val="1206136475"/>
        <w:rPr>
          <w:ins w:id="2751" w:author="shorny" w:date="2014-06-09T15:48:00Z"/>
          <w:sz w:val="18"/>
          <w:rPrChange w:id="2752" w:author="shorny" w:date="2014-06-09T15:49:00Z">
            <w:rPr>
              <w:ins w:id="2753" w:author="shorny" w:date="2014-06-09T15:48:00Z"/>
            </w:rPr>
          </w:rPrChange>
        </w:rPr>
      </w:pPr>
      <w:ins w:id="2754" w:author="shorny" w:date="2014-06-09T15:48:00Z">
        <w:r w:rsidRPr="00A85691">
          <w:rPr>
            <w:sz w:val="18"/>
            <w:rPrChange w:id="2755" w:author="shorny" w:date="2014-06-09T15:49:00Z">
              <w:rPr/>
            </w:rPrChange>
          </w:rPr>
          <w:t>ENGINE=InnoDB;</w:t>
        </w:r>
      </w:ins>
    </w:p>
    <w:p w14:paraId="7AEB9042" w14:textId="77777777" w:rsidR="00A85691" w:rsidRPr="00A85691" w:rsidRDefault="00A85691">
      <w:pPr>
        <w:pStyle w:val="HTMLPreformatted"/>
        <w:divId w:val="1206136475"/>
        <w:rPr>
          <w:ins w:id="2756" w:author="shorny" w:date="2014-06-09T15:48:00Z"/>
          <w:sz w:val="18"/>
          <w:rPrChange w:id="2757" w:author="shorny" w:date="2014-06-09T15:49:00Z">
            <w:rPr>
              <w:ins w:id="2758" w:author="shorny" w:date="2014-06-09T15:48:00Z"/>
            </w:rPr>
          </w:rPrChange>
        </w:rPr>
      </w:pPr>
    </w:p>
    <w:p w14:paraId="3A0A34B4" w14:textId="77777777" w:rsidR="00A85691" w:rsidRPr="00A85691" w:rsidRDefault="00A85691">
      <w:pPr>
        <w:pStyle w:val="HTMLPreformatted"/>
        <w:divId w:val="1206136475"/>
        <w:rPr>
          <w:ins w:id="2759" w:author="shorny" w:date="2014-06-09T15:48:00Z"/>
          <w:sz w:val="18"/>
          <w:rPrChange w:id="2760" w:author="shorny" w:date="2014-06-09T15:49:00Z">
            <w:rPr>
              <w:ins w:id="2761" w:author="shorny" w:date="2014-06-09T15:48:00Z"/>
            </w:rPr>
          </w:rPrChange>
        </w:rPr>
      </w:pPr>
      <w:ins w:id="2762" w:author="shorny" w:date="2014-06-09T15:48:00Z">
        <w:r w:rsidRPr="00A85691">
          <w:rPr>
            <w:rStyle w:val="keyword1"/>
            <w:sz w:val="18"/>
            <w:rPrChange w:id="2763" w:author="shorny" w:date="2014-06-09T15:49:00Z">
              <w:rPr>
                <w:rStyle w:val="keyword1"/>
              </w:rPr>
            </w:rPrChange>
          </w:rPr>
          <w:t>CREATE</w:t>
        </w:r>
        <w:r w:rsidRPr="00A85691">
          <w:rPr>
            <w:sz w:val="18"/>
            <w:rPrChange w:id="2764" w:author="shorny" w:date="2014-06-09T15:49:00Z">
              <w:rPr/>
            </w:rPrChange>
          </w:rPr>
          <w:t xml:space="preserve"> </w:t>
        </w:r>
        <w:r w:rsidRPr="00A85691">
          <w:rPr>
            <w:rStyle w:val="keyword1"/>
            <w:sz w:val="18"/>
            <w:rPrChange w:id="2765" w:author="shorny" w:date="2014-06-09T15:49:00Z">
              <w:rPr>
                <w:rStyle w:val="keyword1"/>
              </w:rPr>
            </w:rPrChange>
          </w:rPr>
          <w:t>TABLE</w:t>
        </w:r>
        <w:r w:rsidRPr="00A85691">
          <w:rPr>
            <w:sz w:val="18"/>
            <w:rPrChange w:id="2766" w:author="shorny" w:date="2014-06-09T15:49:00Z">
              <w:rPr/>
            </w:rPrChange>
          </w:rPr>
          <w:t xml:space="preserve"> `Visa Status` (</w:t>
        </w:r>
      </w:ins>
    </w:p>
    <w:p w14:paraId="3494B97B" w14:textId="77777777" w:rsidR="00A85691" w:rsidRPr="00A85691" w:rsidRDefault="00A85691">
      <w:pPr>
        <w:pStyle w:val="HTMLPreformatted"/>
        <w:divId w:val="1206136475"/>
        <w:rPr>
          <w:ins w:id="2767" w:author="shorny" w:date="2014-06-09T15:48:00Z"/>
          <w:sz w:val="18"/>
          <w:rPrChange w:id="2768" w:author="shorny" w:date="2014-06-09T15:49:00Z">
            <w:rPr>
              <w:ins w:id="2769" w:author="shorny" w:date="2014-06-09T15:48:00Z"/>
            </w:rPr>
          </w:rPrChange>
        </w:rPr>
      </w:pPr>
      <w:ins w:id="2770" w:author="shorny" w:date="2014-06-09T15:48:00Z">
        <w:r w:rsidRPr="00A85691">
          <w:rPr>
            <w:sz w:val="18"/>
            <w:rPrChange w:id="2771" w:author="shorny" w:date="2014-06-09T15:49:00Z">
              <w:rPr/>
            </w:rPrChange>
          </w:rPr>
          <w:t xml:space="preserve">  VisaStatusID mediumint </w:t>
        </w:r>
        <w:r w:rsidRPr="00A85691">
          <w:rPr>
            <w:rStyle w:val="keyword1"/>
            <w:sz w:val="18"/>
            <w:rPrChange w:id="2772" w:author="shorny" w:date="2014-06-09T15:49:00Z">
              <w:rPr>
                <w:rStyle w:val="keyword1"/>
              </w:rPr>
            </w:rPrChange>
          </w:rPr>
          <w:t>NOT</w:t>
        </w:r>
        <w:r w:rsidRPr="00A85691">
          <w:rPr>
            <w:sz w:val="18"/>
            <w:rPrChange w:id="2773" w:author="shorny" w:date="2014-06-09T15:49:00Z">
              <w:rPr/>
            </w:rPrChange>
          </w:rPr>
          <w:t xml:space="preserve"> </w:t>
        </w:r>
        <w:r w:rsidRPr="00A85691">
          <w:rPr>
            <w:rStyle w:val="keyword1"/>
            <w:sz w:val="18"/>
            <w:rPrChange w:id="2774" w:author="shorny" w:date="2014-06-09T15:49:00Z">
              <w:rPr>
                <w:rStyle w:val="keyword1"/>
              </w:rPr>
            </w:rPrChange>
          </w:rPr>
          <w:t>NULL</w:t>
        </w:r>
        <w:r w:rsidRPr="00A85691">
          <w:rPr>
            <w:sz w:val="18"/>
            <w:rPrChange w:id="2775" w:author="shorny" w:date="2014-06-09T15:49:00Z">
              <w:rPr/>
            </w:rPrChange>
          </w:rPr>
          <w:t xml:space="preserve"> AUTO_INCREMENT,</w:t>
        </w:r>
      </w:ins>
    </w:p>
    <w:p w14:paraId="489C603A" w14:textId="77777777" w:rsidR="00A85691" w:rsidRPr="00A85691" w:rsidRDefault="00A85691">
      <w:pPr>
        <w:pStyle w:val="HTMLPreformatted"/>
        <w:divId w:val="1206136475"/>
        <w:rPr>
          <w:ins w:id="2776" w:author="shorny" w:date="2014-06-09T15:48:00Z"/>
          <w:sz w:val="18"/>
          <w:rPrChange w:id="2777" w:author="shorny" w:date="2014-06-09T15:49:00Z">
            <w:rPr>
              <w:ins w:id="2778" w:author="shorny" w:date="2014-06-09T15:48:00Z"/>
            </w:rPr>
          </w:rPrChange>
        </w:rPr>
      </w:pPr>
      <w:ins w:id="2779" w:author="shorny" w:date="2014-06-09T15:48:00Z">
        <w:r w:rsidRPr="00A85691">
          <w:rPr>
            <w:sz w:val="18"/>
            <w:rPrChange w:id="2780" w:author="shorny" w:date="2014-06-09T15:49:00Z">
              <w:rPr/>
            </w:rPrChange>
          </w:rPr>
          <w:t xml:space="preserve">  Status </w:t>
        </w:r>
        <w:proofErr w:type="gramStart"/>
        <w:r w:rsidRPr="00A85691">
          <w:rPr>
            <w:rStyle w:val="type1"/>
            <w:sz w:val="18"/>
            <w:rPrChange w:id="2781" w:author="shorny" w:date="2014-06-09T15:49:00Z">
              <w:rPr>
                <w:rStyle w:val="type1"/>
              </w:rPr>
            </w:rPrChange>
          </w:rPr>
          <w:t>varchar</w:t>
        </w:r>
        <w:r w:rsidRPr="00A85691">
          <w:rPr>
            <w:sz w:val="18"/>
            <w:rPrChange w:id="2782" w:author="shorny" w:date="2014-06-09T15:49:00Z">
              <w:rPr/>
            </w:rPrChange>
          </w:rPr>
          <w:t>(</w:t>
        </w:r>
        <w:proofErr w:type="gramEnd"/>
        <w:r w:rsidRPr="00A85691">
          <w:rPr>
            <w:sz w:val="18"/>
            <w:rPrChange w:id="2783" w:author="shorny" w:date="2014-06-09T15:49:00Z">
              <w:rPr/>
            </w:rPrChange>
          </w:rPr>
          <w:t xml:space="preserve">50) </w:t>
        </w:r>
        <w:r w:rsidRPr="00A85691">
          <w:rPr>
            <w:rStyle w:val="keyword1"/>
            <w:sz w:val="18"/>
            <w:rPrChange w:id="2784" w:author="shorny" w:date="2014-06-09T15:49:00Z">
              <w:rPr>
                <w:rStyle w:val="keyword1"/>
              </w:rPr>
            </w:rPrChange>
          </w:rPr>
          <w:t>NOT</w:t>
        </w:r>
        <w:r w:rsidRPr="00A85691">
          <w:rPr>
            <w:sz w:val="18"/>
            <w:rPrChange w:id="2785" w:author="shorny" w:date="2014-06-09T15:49:00Z">
              <w:rPr/>
            </w:rPrChange>
          </w:rPr>
          <w:t xml:space="preserve"> </w:t>
        </w:r>
        <w:r w:rsidRPr="00A85691">
          <w:rPr>
            <w:rStyle w:val="keyword1"/>
            <w:sz w:val="18"/>
            <w:rPrChange w:id="2786" w:author="shorny" w:date="2014-06-09T15:49:00Z">
              <w:rPr>
                <w:rStyle w:val="keyword1"/>
              </w:rPr>
            </w:rPrChange>
          </w:rPr>
          <w:t>NULL</w:t>
        </w:r>
        <w:r w:rsidRPr="00A85691">
          <w:rPr>
            <w:sz w:val="18"/>
            <w:rPrChange w:id="2787" w:author="shorny" w:date="2014-06-09T15:49:00Z">
              <w:rPr/>
            </w:rPrChange>
          </w:rPr>
          <w:t xml:space="preserve"> </w:t>
        </w:r>
        <w:r w:rsidRPr="00A85691">
          <w:rPr>
            <w:rStyle w:val="keyword1"/>
            <w:sz w:val="18"/>
            <w:rPrChange w:id="2788" w:author="shorny" w:date="2014-06-09T15:49:00Z">
              <w:rPr>
                <w:rStyle w:val="keyword1"/>
              </w:rPr>
            </w:rPrChange>
          </w:rPr>
          <w:t>UNIQUE</w:t>
        </w:r>
        <w:r w:rsidRPr="00A85691">
          <w:rPr>
            <w:sz w:val="18"/>
            <w:rPrChange w:id="2789" w:author="shorny" w:date="2014-06-09T15:49:00Z">
              <w:rPr/>
            </w:rPrChange>
          </w:rPr>
          <w:t xml:space="preserve"> comment </w:t>
        </w:r>
        <w:r w:rsidRPr="00A85691">
          <w:rPr>
            <w:rStyle w:val="string1"/>
            <w:sz w:val="18"/>
            <w:rPrChange w:id="2790" w:author="shorny" w:date="2014-06-09T15:49:00Z">
              <w:rPr>
                <w:rStyle w:val="string1"/>
              </w:rPr>
            </w:rPrChange>
          </w:rPr>
          <w:t>'the status of the visa application'</w:t>
        </w:r>
        <w:r w:rsidRPr="00A85691">
          <w:rPr>
            <w:sz w:val="18"/>
            <w:rPrChange w:id="2791" w:author="shorny" w:date="2014-06-09T15:49:00Z">
              <w:rPr/>
            </w:rPrChange>
          </w:rPr>
          <w:t>,</w:t>
        </w:r>
      </w:ins>
    </w:p>
    <w:p w14:paraId="322461EB" w14:textId="77777777" w:rsidR="00A85691" w:rsidRPr="00A85691" w:rsidRDefault="00A85691">
      <w:pPr>
        <w:pStyle w:val="HTMLPreformatted"/>
        <w:divId w:val="1206136475"/>
        <w:rPr>
          <w:ins w:id="2792" w:author="shorny" w:date="2014-06-09T15:48:00Z"/>
          <w:sz w:val="18"/>
          <w:rPrChange w:id="2793" w:author="shorny" w:date="2014-06-09T15:49:00Z">
            <w:rPr>
              <w:ins w:id="2794" w:author="shorny" w:date="2014-06-09T15:48:00Z"/>
            </w:rPr>
          </w:rPrChange>
        </w:rPr>
      </w:pPr>
      <w:ins w:id="2795" w:author="shorny" w:date="2014-06-09T15:48:00Z">
        <w:r w:rsidRPr="00A85691">
          <w:rPr>
            <w:sz w:val="18"/>
            <w:rPrChange w:id="2796" w:author="shorny" w:date="2014-06-09T15:49:00Z">
              <w:rPr/>
            </w:rPrChange>
          </w:rPr>
          <w:t xml:space="preserve">  </w:t>
        </w:r>
        <w:proofErr w:type="gramStart"/>
        <w:r w:rsidRPr="00A85691">
          <w:rPr>
            <w:sz w:val="18"/>
            <w:rPrChange w:id="2797" w:author="shorny" w:date="2014-06-09T15:49:00Z">
              <w:rPr/>
            </w:rPrChange>
          </w:rPr>
          <w:t>description</w:t>
        </w:r>
        <w:proofErr w:type="gramEnd"/>
        <w:r w:rsidRPr="00A85691">
          <w:rPr>
            <w:sz w:val="18"/>
            <w:rPrChange w:id="2798" w:author="shorny" w:date="2014-06-09T15:49:00Z">
              <w:rPr/>
            </w:rPrChange>
          </w:rPr>
          <w:t xml:space="preserve"> </w:t>
        </w:r>
        <w:r w:rsidRPr="00A85691">
          <w:rPr>
            <w:rStyle w:val="type1"/>
            <w:sz w:val="18"/>
            <w:rPrChange w:id="2799" w:author="shorny" w:date="2014-06-09T15:49:00Z">
              <w:rPr>
                <w:rStyle w:val="type1"/>
              </w:rPr>
            </w:rPrChange>
          </w:rPr>
          <w:t>varchar</w:t>
        </w:r>
        <w:r w:rsidRPr="00A85691">
          <w:rPr>
            <w:sz w:val="18"/>
            <w:rPrChange w:id="2800" w:author="shorny" w:date="2014-06-09T15:49:00Z">
              <w:rPr/>
            </w:rPrChange>
          </w:rPr>
          <w:t xml:space="preserve">(1000) </w:t>
        </w:r>
        <w:r w:rsidRPr="00A85691">
          <w:rPr>
            <w:rStyle w:val="keyword1"/>
            <w:sz w:val="18"/>
            <w:rPrChange w:id="2801" w:author="shorny" w:date="2014-06-09T15:49:00Z">
              <w:rPr>
                <w:rStyle w:val="keyword1"/>
              </w:rPr>
            </w:rPrChange>
          </w:rPr>
          <w:t>NOT</w:t>
        </w:r>
        <w:r w:rsidRPr="00A85691">
          <w:rPr>
            <w:sz w:val="18"/>
            <w:rPrChange w:id="2802" w:author="shorny" w:date="2014-06-09T15:49:00Z">
              <w:rPr/>
            </w:rPrChange>
          </w:rPr>
          <w:t xml:space="preserve"> </w:t>
        </w:r>
        <w:r w:rsidRPr="00A85691">
          <w:rPr>
            <w:rStyle w:val="keyword1"/>
            <w:sz w:val="18"/>
            <w:rPrChange w:id="2803" w:author="shorny" w:date="2014-06-09T15:49:00Z">
              <w:rPr>
                <w:rStyle w:val="keyword1"/>
              </w:rPr>
            </w:rPrChange>
          </w:rPr>
          <w:t>NULL</w:t>
        </w:r>
        <w:r w:rsidRPr="00A85691">
          <w:rPr>
            <w:sz w:val="18"/>
            <w:rPrChange w:id="2804" w:author="shorny" w:date="2014-06-09T15:49:00Z">
              <w:rPr/>
            </w:rPrChange>
          </w:rPr>
          <w:t xml:space="preserve"> comment </w:t>
        </w:r>
        <w:r w:rsidRPr="00A85691">
          <w:rPr>
            <w:rStyle w:val="string1"/>
            <w:sz w:val="18"/>
            <w:rPrChange w:id="2805" w:author="shorny" w:date="2014-06-09T15:49:00Z">
              <w:rPr>
                <w:rStyle w:val="string1"/>
              </w:rPr>
            </w:rPrChange>
          </w:rPr>
          <w:t>'a description of the status of the visa'</w:t>
        </w:r>
        <w:r w:rsidRPr="00A85691">
          <w:rPr>
            <w:sz w:val="18"/>
            <w:rPrChange w:id="2806" w:author="shorny" w:date="2014-06-09T15:49:00Z">
              <w:rPr/>
            </w:rPrChange>
          </w:rPr>
          <w:t>,</w:t>
        </w:r>
      </w:ins>
    </w:p>
    <w:p w14:paraId="38CD4DD6" w14:textId="77777777" w:rsidR="00A85691" w:rsidRPr="00A85691" w:rsidRDefault="00A85691">
      <w:pPr>
        <w:pStyle w:val="HTMLPreformatted"/>
        <w:divId w:val="1206136475"/>
        <w:rPr>
          <w:ins w:id="2807" w:author="shorny" w:date="2014-06-09T15:48:00Z"/>
          <w:sz w:val="18"/>
          <w:rPrChange w:id="2808" w:author="shorny" w:date="2014-06-09T15:49:00Z">
            <w:rPr>
              <w:ins w:id="2809" w:author="shorny" w:date="2014-06-09T15:48:00Z"/>
            </w:rPr>
          </w:rPrChange>
        </w:rPr>
      </w:pPr>
      <w:ins w:id="2810" w:author="shorny" w:date="2014-06-09T15:48:00Z">
        <w:r w:rsidRPr="00A85691">
          <w:rPr>
            <w:sz w:val="18"/>
            <w:rPrChange w:id="2811" w:author="shorny" w:date="2014-06-09T15:49:00Z">
              <w:rPr/>
            </w:rPrChange>
          </w:rPr>
          <w:t xml:space="preserve">  </w:t>
        </w:r>
        <w:r w:rsidRPr="00A85691">
          <w:rPr>
            <w:rStyle w:val="keyword1"/>
            <w:sz w:val="18"/>
            <w:rPrChange w:id="2812" w:author="shorny" w:date="2014-06-09T15:49:00Z">
              <w:rPr>
                <w:rStyle w:val="keyword1"/>
              </w:rPr>
            </w:rPrChange>
          </w:rPr>
          <w:t>PRIMARY</w:t>
        </w:r>
        <w:r w:rsidRPr="00A85691">
          <w:rPr>
            <w:sz w:val="18"/>
            <w:rPrChange w:id="2813" w:author="shorny" w:date="2014-06-09T15:49:00Z">
              <w:rPr/>
            </w:rPrChange>
          </w:rPr>
          <w:t xml:space="preserve"> </w:t>
        </w:r>
        <w:r w:rsidRPr="00A85691">
          <w:rPr>
            <w:rStyle w:val="keyword1"/>
            <w:sz w:val="18"/>
            <w:rPrChange w:id="2814" w:author="shorny" w:date="2014-06-09T15:49:00Z">
              <w:rPr>
                <w:rStyle w:val="keyword1"/>
              </w:rPr>
            </w:rPrChange>
          </w:rPr>
          <w:t>KEY</w:t>
        </w:r>
        <w:r w:rsidRPr="00A85691">
          <w:rPr>
            <w:sz w:val="18"/>
            <w:rPrChange w:id="2815" w:author="shorny" w:date="2014-06-09T15:49:00Z">
              <w:rPr/>
            </w:rPrChange>
          </w:rPr>
          <w:t xml:space="preserve"> (VisaStatusID)</w:t>
        </w:r>
      </w:ins>
    </w:p>
    <w:p w14:paraId="372FDFF0" w14:textId="77777777" w:rsidR="00A85691" w:rsidRPr="00A85691" w:rsidRDefault="00A85691">
      <w:pPr>
        <w:pStyle w:val="HTMLPreformatted"/>
        <w:divId w:val="1206136475"/>
        <w:rPr>
          <w:ins w:id="2816" w:author="shorny" w:date="2014-06-09T15:48:00Z"/>
          <w:sz w:val="18"/>
          <w:rPrChange w:id="2817" w:author="shorny" w:date="2014-06-09T15:49:00Z">
            <w:rPr>
              <w:ins w:id="2818" w:author="shorny" w:date="2014-06-09T15:48:00Z"/>
            </w:rPr>
          </w:rPrChange>
        </w:rPr>
      </w:pPr>
      <w:ins w:id="2819" w:author="shorny" w:date="2014-06-09T15:48:00Z">
        <w:r w:rsidRPr="00A85691">
          <w:rPr>
            <w:sz w:val="18"/>
            <w:rPrChange w:id="2820" w:author="shorny" w:date="2014-06-09T15:49:00Z">
              <w:rPr/>
            </w:rPrChange>
          </w:rPr>
          <w:t>)</w:t>
        </w:r>
      </w:ins>
    </w:p>
    <w:p w14:paraId="42AEC1D2" w14:textId="77777777" w:rsidR="00A85691" w:rsidRPr="00A85691" w:rsidRDefault="00A85691">
      <w:pPr>
        <w:pStyle w:val="HTMLPreformatted"/>
        <w:divId w:val="1206136475"/>
        <w:rPr>
          <w:ins w:id="2821" w:author="shorny" w:date="2014-06-09T15:48:00Z"/>
          <w:sz w:val="18"/>
          <w:rPrChange w:id="2822" w:author="shorny" w:date="2014-06-09T15:49:00Z">
            <w:rPr>
              <w:ins w:id="2823" w:author="shorny" w:date="2014-06-09T15:48:00Z"/>
            </w:rPr>
          </w:rPrChange>
        </w:rPr>
      </w:pPr>
      <w:proofErr w:type="gramStart"/>
      <w:ins w:id="2824" w:author="shorny" w:date="2014-06-09T15:48:00Z">
        <w:r w:rsidRPr="00A85691">
          <w:rPr>
            <w:sz w:val="18"/>
            <w:rPrChange w:id="2825" w:author="shorny" w:date="2014-06-09T15:49:00Z">
              <w:rPr/>
            </w:rPrChange>
          </w:rPr>
          <w:t>comment</w:t>
        </w:r>
        <w:proofErr w:type="gramEnd"/>
        <w:r w:rsidRPr="00A85691">
          <w:rPr>
            <w:sz w:val="18"/>
            <w:rPrChange w:id="2826" w:author="shorny" w:date="2014-06-09T15:49:00Z">
              <w:rPr/>
            </w:rPrChange>
          </w:rPr>
          <w:t>=</w:t>
        </w:r>
        <w:r w:rsidRPr="00A85691">
          <w:rPr>
            <w:rStyle w:val="string1"/>
            <w:sz w:val="18"/>
            <w:rPrChange w:id="2827" w:author="shorny" w:date="2014-06-09T15:49:00Z">
              <w:rPr>
                <w:rStyle w:val="string1"/>
              </w:rPr>
            </w:rPrChange>
          </w:rPr>
          <w:t>'the possible statuses of the visa application'</w:t>
        </w:r>
      </w:ins>
    </w:p>
    <w:p w14:paraId="454E61A4" w14:textId="77777777" w:rsidR="00A85691" w:rsidRPr="00A85691" w:rsidRDefault="00A85691">
      <w:pPr>
        <w:pStyle w:val="HTMLPreformatted"/>
        <w:divId w:val="1206136475"/>
        <w:rPr>
          <w:ins w:id="2828" w:author="shorny" w:date="2014-06-09T15:48:00Z"/>
          <w:sz w:val="18"/>
          <w:rPrChange w:id="2829" w:author="shorny" w:date="2014-06-09T15:49:00Z">
            <w:rPr>
              <w:ins w:id="2830" w:author="shorny" w:date="2014-06-09T15:48:00Z"/>
            </w:rPr>
          </w:rPrChange>
        </w:rPr>
      </w:pPr>
      <w:ins w:id="2831" w:author="shorny" w:date="2014-06-09T15:48:00Z">
        <w:r w:rsidRPr="00A85691">
          <w:rPr>
            <w:sz w:val="18"/>
            <w:rPrChange w:id="2832" w:author="shorny" w:date="2014-06-09T15:49:00Z">
              <w:rPr/>
            </w:rPrChange>
          </w:rPr>
          <w:t>ENGINE=InnoDB;</w:t>
        </w:r>
      </w:ins>
    </w:p>
    <w:p w14:paraId="6B04ADF0" w14:textId="77777777" w:rsidR="00A85691" w:rsidRPr="00A85691" w:rsidRDefault="00A85691">
      <w:pPr>
        <w:pStyle w:val="HTMLPreformatted"/>
        <w:divId w:val="1206136475"/>
        <w:rPr>
          <w:ins w:id="2833" w:author="shorny" w:date="2014-06-09T15:48:00Z"/>
          <w:sz w:val="18"/>
          <w:rPrChange w:id="2834" w:author="shorny" w:date="2014-06-09T15:49:00Z">
            <w:rPr>
              <w:ins w:id="2835" w:author="shorny" w:date="2014-06-09T15:48:00Z"/>
            </w:rPr>
          </w:rPrChange>
        </w:rPr>
      </w:pPr>
    </w:p>
    <w:p w14:paraId="2D91B677" w14:textId="77777777" w:rsidR="00A85691" w:rsidRPr="00A85691" w:rsidRDefault="00A85691">
      <w:pPr>
        <w:pStyle w:val="HTMLPreformatted"/>
        <w:divId w:val="1206136475"/>
        <w:rPr>
          <w:ins w:id="2836" w:author="shorny" w:date="2014-06-09T15:48:00Z"/>
          <w:sz w:val="18"/>
          <w:rPrChange w:id="2837" w:author="shorny" w:date="2014-06-09T15:49:00Z">
            <w:rPr>
              <w:ins w:id="2838" w:author="shorny" w:date="2014-06-09T15:48:00Z"/>
            </w:rPr>
          </w:rPrChange>
        </w:rPr>
      </w:pPr>
      <w:ins w:id="2839" w:author="shorny" w:date="2014-06-09T15:48:00Z">
        <w:r w:rsidRPr="00A85691">
          <w:rPr>
            <w:rStyle w:val="keyword1"/>
            <w:sz w:val="18"/>
            <w:rPrChange w:id="2840" w:author="shorny" w:date="2014-06-09T15:49:00Z">
              <w:rPr>
                <w:rStyle w:val="keyword1"/>
              </w:rPr>
            </w:rPrChange>
          </w:rPr>
          <w:t>CREATE</w:t>
        </w:r>
        <w:r w:rsidRPr="00A85691">
          <w:rPr>
            <w:sz w:val="18"/>
            <w:rPrChange w:id="2841" w:author="shorny" w:date="2014-06-09T15:49:00Z">
              <w:rPr/>
            </w:rPrChange>
          </w:rPr>
          <w:t xml:space="preserve"> </w:t>
        </w:r>
        <w:r w:rsidRPr="00A85691">
          <w:rPr>
            <w:rStyle w:val="keyword1"/>
            <w:sz w:val="18"/>
            <w:rPrChange w:id="2842" w:author="shorny" w:date="2014-06-09T15:49:00Z">
              <w:rPr>
                <w:rStyle w:val="keyword1"/>
              </w:rPr>
            </w:rPrChange>
          </w:rPr>
          <w:t>TABLE</w:t>
        </w:r>
        <w:r w:rsidRPr="00A85691">
          <w:rPr>
            <w:sz w:val="18"/>
            <w:rPrChange w:id="2843" w:author="shorny" w:date="2014-06-09T15:49:00Z">
              <w:rPr/>
            </w:rPrChange>
          </w:rPr>
          <w:t xml:space="preserve"> </w:t>
        </w:r>
        <w:r w:rsidRPr="00A85691">
          <w:rPr>
            <w:rStyle w:val="function-name1"/>
            <w:sz w:val="18"/>
            <w:rPrChange w:id="2844" w:author="shorny" w:date="2014-06-09T15:49:00Z">
              <w:rPr>
                <w:rStyle w:val="function-name1"/>
              </w:rPr>
            </w:rPrChange>
          </w:rPr>
          <w:t>Correspondence</w:t>
        </w:r>
        <w:r w:rsidRPr="00A85691">
          <w:rPr>
            <w:sz w:val="18"/>
            <w:rPrChange w:id="2845" w:author="shorny" w:date="2014-06-09T15:49:00Z">
              <w:rPr/>
            </w:rPrChange>
          </w:rPr>
          <w:t xml:space="preserve"> (</w:t>
        </w:r>
      </w:ins>
    </w:p>
    <w:p w14:paraId="4A11CAD2" w14:textId="77777777" w:rsidR="00A85691" w:rsidRPr="00A85691" w:rsidRDefault="00A85691">
      <w:pPr>
        <w:pStyle w:val="HTMLPreformatted"/>
        <w:divId w:val="1206136475"/>
        <w:rPr>
          <w:ins w:id="2846" w:author="shorny" w:date="2014-06-09T15:48:00Z"/>
          <w:sz w:val="18"/>
          <w:rPrChange w:id="2847" w:author="shorny" w:date="2014-06-09T15:49:00Z">
            <w:rPr>
              <w:ins w:id="2848" w:author="shorny" w:date="2014-06-09T15:48:00Z"/>
            </w:rPr>
          </w:rPrChange>
        </w:rPr>
      </w:pPr>
      <w:ins w:id="2849" w:author="shorny" w:date="2014-06-09T15:48:00Z">
        <w:r w:rsidRPr="00A85691">
          <w:rPr>
            <w:sz w:val="18"/>
            <w:rPrChange w:id="2850" w:author="shorny" w:date="2014-06-09T15:49:00Z">
              <w:rPr/>
            </w:rPrChange>
          </w:rPr>
          <w:t xml:space="preserve">  CorrID mediumint </w:t>
        </w:r>
        <w:r w:rsidRPr="00A85691">
          <w:rPr>
            <w:rStyle w:val="keyword1"/>
            <w:sz w:val="18"/>
            <w:rPrChange w:id="2851" w:author="shorny" w:date="2014-06-09T15:49:00Z">
              <w:rPr>
                <w:rStyle w:val="keyword1"/>
              </w:rPr>
            </w:rPrChange>
          </w:rPr>
          <w:t>NOT</w:t>
        </w:r>
        <w:r w:rsidRPr="00A85691">
          <w:rPr>
            <w:sz w:val="18"/>
            <w:rPrChange w:id="2852" w:author="shorny" w:date="2014-06-09T15:49:00Z">
              <w:rPr/>
            </w:rPrChange>
          </w:rPr>
          <w:t xml:space="preserve"> </w:t>
        </w:r>
        <w:r w:rsidRPr="00A85691">
          <w:rPr>
            <w:rStyle w:val="keyword1"/>
            <w:sz w:val="18"/>
            <w:rPrChange w:id="2853" w:author="shorny" w:date="2014-06-09T15:49:00Z">
              <w:rPr>
                <w:rStyle w:val="keyword1"/>
              </w:rPr>
            </w:rPrChange>
          </w:rPr>
          <w:t>NULL</w:t>
        </w:r>
        <w:r w:rsidRPr="00A85691">
          <w:rPr>
            <w:sz w:val="18"/>
            <w:rPrChange w:id="2854" w:author="shorny" w:date="2014-06-09T15:49:00Z">
              <w:rPr/>
            </w:rPrChange>
          </w:rPr>
          <w:t xml:space="preserve"> AUTO_INCREMENT,</w:t>
        </w:r>
      </w:ins>
    </w:p>
    <w:p w14:paraId="279EC118" w14:textId="77777777" w:rsidR="00A85691" w:rsidRPr="00A85691" w:rsidRDefault="00A85691">
      <w:pPr>
        <w:pStyle w:val="HTMLPreformatted"/>
        <w:divId w:val="1206136475"/>
        <w:rPr>
          <w:ins w:id="2855" w:author="shorny" w:date="2014-06-09T15:48:00Z"/>
          <w:sz w:val="18"/>
          <w:rPrChange w:id="2856" w:author="shorny" w:date="2014-06-09T15:49:00Z">
            <w:rPr>
              <w:ins w:id="2857" w:author="shorny" w:date="2014-06-09T15:48:00Z"/>
            </w:rPr>
          </w:rPrChange>
        </w:rPr>
      </w:pPr>
      <w:ins w:id="2858" w:author="shorny" w:date="2014-06-09T15:48:00Z">
        <w:r w:rsidRPr="00A85691">
          <w:rPr>
            <w:sz w:val="18"/>
            <w:rPrChange w:id="2859" w:author="shorny" w:date="2014-06-09T15:49:00Z">
              <w:rPr/>
            </w:rPrChange>
          </w:rPr>
          <w:t xml:space="preserve">  `</w:t>
        </w:r>
        <w:r w:rsidRPr="00A85691">
          <w:rPr>
            <w:rStyle w:val="type1"/>
            <w:sz w:val="18"/>
            <w:rPrChange w:id="2860" w:author="shorny" w:date="2014-06-09T15:49:00Z">
              <w:rPr>
                <w:rStyle w:val="type1"/>
              </w:rPr>
            </w:rPrChange>
          </w:rPr>
          <w:t>Date</w:t>
        </w:r>
        <w:r w:rsidRPr="00A85691">
          <w:rPr>
            <w:sz w:val="18"/>
            <w:rPrChange w:id="2861" w:author="shorny" w:date="2014-06-09T15:49:00Z">
              <w:rPr/>
            </w:rPrChange>
          </w:rPr>
          <w:t xml:space="preserve">` </w:t>
        </w:r>
        <w:r w:rsidRPr="00A85691">
          <w:rPr>
            <w:rStyle w:val="type1"/>
            <w:sz w:val="18"/>
            <w:rPrChange w:id="2862" w:author="shorny" w:date="2014-06-09T15:49:00Z">
              <w:rPr>
                <w:rStyle w:val="type1"/>
              </w:rPr>
            </w:rPrChange>
          </w:rPr>
          <w:t>date</w:t>
        </w:r>
        <w:r w:rsidRPr="00A85691">
          <w:rPr>
            <w:sz w:val="18"/>
            <w:rPrChange w:id="2863" w:author="shorny" w:date="2014-06-09T15:49:00Z">
              <w:rPr/>
            </w:rPrChange>
          </w:rPr>
          <w:t xml:space="preserve"> </w:t>
        </w:r>
        <w:r w:rsidRPr="00A85691">
          <w:rPr>
            <w:rStyle w:val="keyword1"/>
            <w:sz w:val="18"/>
            <w:rPrChange w:id="2864" w:author="shorny" w:date="2014-06-09T15:49:00Z">
              <w:rPr>
                <w:rStyle w:val="keyword1"/>
              </w:rPr>
            </w:rPrChange>
          </w:rPr>
          <w:t>NOT</w:t>
        </w:r>
        <w:r w:rsidRPr="00A85691">
          <w:rPr>
            <w:sz w:val="18"/>
            <w:rPrChange w:id="2865" w:author="shorny" w:date="2014-06-09T15:49:00Z">
              <w:rPr/>
            </w:rPrChange>
          </w:rPr>
          <w:t xml:space="preserve"> </w:t>
        </w:r>
        <w:r w:rsidRPr="00A85691">
          <w:rPr>
            <w:rStyle w:val="keyword1"/>
            <w:sz w:val="18"/>
            <w:rPrChange w:id="2866" w:author="shorny" w:date="2014-06-09T15:49:00Z">
              <w:rPr>
                <w:rStyle w:val="keyword1"/>
              </w:rPr>
            </w:rPrChange>
          </w:rPr>
          <w:t>NULL</w:t>
        </w:r>
        <w:r w:rsidRPr="00A85691">
          <w:rPr>
            <w:sz w:val="18"/>
            <w:rPrChange w:id="2867" w:author="shorny" w:date="2014-06-09T15:49:00Z">
              <w:rPr/>
            </w:rPrChange>
          </w:rPr>
          <w:t xml:space="preserve"> comment </w:t>
        </w:r>
        <w:r w:rsidRPr="00A85691">
          <w:rPr>
            <w:rStyle w:val="string1"/>
            <w:sz w:val="18"/>
            <w:rPrChange w:id="2868" w:author="shorny" w:date="2014-06-09T15:49:00Z">
              <w:rPr>
                <w:rStyle w:val="string1"/>
              </w:rPr>
            </w:rPrChange>
          </w:rPr>
          <w:t>'The date the correspondence was made/received'</w:t>
        </w:r>
        <w:r w:rsidRPr="00A85691">
          <w:rPr>
            <w:sz w:val="18"/>
            <w:rPrChange w:id="2869" w:author="shorny" w:date="2014-06-09T15:49:00Z">
              <w:rPr/>
            </w:rPrChange>
          </w:rPr>
          <w:t>,</w:t>
        </w:r>
      </w:ins>
    </w:p>
    <w:p w14:paraId="1062714A" w14:textId="77777777" w:rsidR="00A85691" w:rsidRPr="00A85691" w:rsidRDefault="00A85691">
      <w:pPr>
        <w:pStyle w:val="HTMLPreformatted"/>
        <w:divId w:val="1206136475"/>
        <w:rPr>
          <w:ins w:id="2870" w:author="shorny" w:date="2014-06-09T15:48:00Z"/>
          <w:sz w:val="18"/>
          <w:rPrChange w:id="2871" w:author="shorny" w:date="2014-06-09T15:49:00Z">
            <w:rPr>
              <w:ins w:id="2872" w:author="shorny" w:date="2014-06-09T15:48:00Z"/>
            </w:rPr>
          </w:rPrChange>
        </w:rPr>
      </w:pPr>
      <w:ins w:id="2873" w:author="shorny" w:date="2014-06-09T15:48:00Z">
        <w:r w:rsidRPr="00A85691">
          <w:rPr>
            <w:sz w:val="18"/>
            <w:rPrChange w:id="2874" w:author="shorny" w:date="2014-06-09T15:49:00Z">
              <w:rPr/>
            </w:rPrChange>
          </w:rPr>
          <w:t xml:space="preserve">  Summary </w:t>
        </w:r>
        <w:proofErr w:type="gramStart"/>
        <w:r w:rsidRPr="00A85691">
          <w:rPr>
            <w:rStyle w:val="type1"/>
            <w:sz w:val="18"/>
            <w:rPrChange w:id="2875" w:author="shorny" w:date="2014-06-09T15:49:00Z">
              <w:rPr>
                <w:rStyle w:val="type1"/>
              </w:rPr>
            </w:rPrChange>
          </w:rPr>
          <w:t>varchar</w:t>
        </w:r>
        <w:r w:rsidRPr="00A85691">
          <w:rPr>
            <w:sz w:val="18"/>
            <w:rPrChange w:id="2876" w:author="shorny" w:date="2014-06-09T15:49:00Z">
              <w:rPr/>
            </w:rPrChange>
          </w:rPr>
          <w:t>(</w:t>
        </w:r>
        <w:proofErr w:type="gramEnd"/>
        <w:r w:rsidRPr="00A85691">
          <w:rPr>
            <w:sz w:val="18"/>
            <w:rPrChange w:id="2877" w:author="shorny" w:date="2014-06-09T15:49:00Z">
              <w:rPr/>
            </w:rPrChange>
          </w:rPr>
          <w:t xml:space="preserve">1000) </w:t>
        </w:r>
        <w:r w:rsidRPr="00A85691">
          <w:rPr>
            <w:rStyle w:val="keyword1"/>
            <w:sz w:val="18"/>
            <w:rPrChange w:id="2878" w:author="shorny" w:date="2014-06-09T15:49:00Z">
              <w:rPr>
                <w:rStyle w:val="keyword1"/>
              </w:rPr>
            </w:rPrChange>
          </w:rPr>
          <w:t>NOT</w:t>
        </w:r>
        <w:r w:rsidRPr="00A85691">
          <w:rPr>
            <w:sz w:val="18"/>
            <w:rPrChange w:id="2879" w:author="shorny" w:date="2014-06-09T15:49:00Z">
              <w:rPr/>
            </w:rPrChange>
          </w:rPr>
          <w:t xml:space="preserve"> </w:t>
        </w:r>
        <w:r w:rsidRPr="00A85691">
          <w:rPr>
            <w:rStyle w:val="keyword1"/>
            <w:sz w:val="18"/>
            <w:rPrChange w:id="2880" w:author="shorny" w:date="2014-06-09T15:49:00Z">
              <w:rPr>
                <w:rStyle w:val="keyword1"/>
              </w:rPr>
            </w:rPrChange>
          </w:rPr>
          <w:t>NULL</w:t>
        </w:r>
        <w:r w:rsidRPr="00A85691">
          <w:rPr>
            <w:sz w:val="18"/>
            <w:rPrChange w:id="2881" w:author="shorny" w:date="2014-06-09T15:49:00Z">
              <w:rPr/>
            </w:rPrChange>
          </w:rPr>
          <w:t xml:space="preserve"> comment </w:t>
        </w:r>
        <w:r w:rsidRPr="00A85691">
          <w:rPr>
            <w:rStyle w:val="string1"/>
            <w:sz w:val="18"/>
            <w:rPrChange w:id="2882" w:author="shorny" w:date="2014-06-09T15:49:00Z">
              <w:rPr>
                <w:rStyle w:val="string1"/>
              </w:rPr>
            </w:rPrChange>
          </w:rPr>
          <w:t>'A small summary of the Correspondence'</w:t>
        </w:r>
        <w:r w:rsidRPr="00A85691">
          <w:rPr>
            <w:sz w:val="18"/>
            <w:rPrChange w:id="2883" w:author="shorny" w:date="2014-06-09T15:49:00Z">
              <w:rPr/>
            </w:rPrChange>
          </w:rPr>
          <w:t>,</w:t>
        </w:r>
      </w:ins>
    </w:p>
    <w:p w14:paraId="2BA0E6DF" w14:textId="77777777" w:rsidR="00A85691" w:rsidRPr="00A85691" w:rsidRDefault="00A85691">
      <w:pPr>
        <w:pStyle w:val="HTMLPreformatted"/>
        <w:divId w:val="1206136475"/>
        <w:rPr>
          <w:ins w:id="2884" w:author="shorny" w:date="2014-06-09T15:48:00Z"/>
          <w:sz w:val="18"/>
          <w:rPrChange w:id="2885" w:author="shorny" w:date="2014-06-09T15:49:00Z">
            <w:rPr>
              <w:ins w:id="2886" w:author="shorny" w:date="2014-06-09T15:48:00Z"/>
            </w:rPr>
          </w:rPrChange>
        </w:rPr>
      </w:pPr>
      <w:ins w:id="2887" w:author="shorny" w:date="2014-06-09T15:48:00Z">
        <w:r w:rsidRPr="00A85691">
          <w:rPr>
            <w:sz w:val="18"/>
            <w:rPrChange w:id="2888" w:author="shorny" w:date="2014-06-09T15:49:00Z">
              <w:rPr/>
            </w:rPrChange>
          </w:rPr>
          <w:t xml:space="preserve">  Message </w:t>
        </w:r>
        <w:proofErr w:type="gramStart"/>
        <w:r w:rsidRPr="00A85691">
          <w:rPr>
            <w:rStyle w:val="type1"/>
            <w:sz w:val="18"/>
            <w:rPrChange w:id="2889" w:author="shorny" w:date="2014-06-09T15:49:00Z">
              <w:rPr>
                <w:rStyle w:val="type1"/>
              </w:rPr>
            </w:rPrChange>
          </w:rPr>
          <w:t>varchar</w:t>
        </w:r>
        <w:r w:rsidRPr="00A85691">
          <w:rPr>
            <w:sz w:val="18"/>
            <w:rPrChange w:id="2890" w:author="shorny" w:date="2014-06-09T15:49:00Z">
              <w:rPr/>
            </w:rPrChange>
          </w:rPr>
          <w:t>(</w:t>
        </w:r>
        <w:proofErr w:type="gramEnd"/>
        <w:r w:rsidRPr="00A85691">
          <w:rPr>
            <w:sz w:val="18"/>
            <w:rPrChange w:id="2891" w:author="shorny" w:date="2014-06-09T15:49:00Z">
              <w:rPr/>
            </w:rPrChange>
          </w:rPr>
          <w:t xml:space="preserve">2000) comment </w:t>
        </w:r>
        <w:r w:rsidRPr="00A85691">
          <w:rPr>
            <w:rStyle w:val="string1"/>
            <w:sz w:val="18"/>
            <w:rPrChange w:id="2892" w:author="shorny" w:date="2014-06-09T15:49:00Z">
              <w:rPr>
                <w:rStyle w:val="string1"/>
              </w:rPr>
            </w:rPrChange>
          </w:rPr>
          <w:t>'The actual message contained in the correspondence'</w:t>
        </w:r>
        <w:r w:rsidRPr="00A85691">
          <w:rPr>
            <w:sz w:val="18"/>
            <w:rPrChange w:id="2893" w:author="shorny" w:date="2014-06-09T15:49:00Z">
              <w:rPr/>
            </w:rPrChange>
          </w:rPr>
          <w:t>,</w:t>
        </w:r>
      </w:ins>
    </w:p>
    <w:p w14:paraId="56C5BB52" w14:textId="77777777" w:rsidR="00A85691" w:rsidRPr="00A85691" w:rsidRDefault="00A85691">
      <w:pPr>
        <w:pStyle w:val="HTMLPreformatted"/>
        <w:divId w:val="1206136475"/>
        <w:rPr>
          <w:ins w:id="2894" w:author="shorny" w:date="2014-06-09T15:48:00Z"/>
          <w:sz w:val="18"/>
          <w:rPrChange w:id="2895" w:author="shorny" w:date="2014-06-09T15:49:00Z">
            <w:rPr>
              <w:ins w:id="2896" w:author="shorny" w:date="2014-06-09T15:48:00Z"/>
            </w:rPr>
          </w:rPrChange>
        </w:rPr>
      </w:pPr>
      <w:ins w:id="2897" w:author="shorny" w:date="2014-06-09T15:48:00Z">
        <w:r w:rsidRPr="00A85691">
          <w:rPr>
            <w:sz w:val="18"/>
            <w:rPrChange w:id="2898" w:author="shorny" w:date="2014-06-09T15:49:00Z">
              <w:rPr/>
            </w:rPrChange>
          </w:rPr>
          <w:t xml:space="preserve">  ApplicationID mediumint </w:t>
        </w:r>
        <w:r w:rsidRPr="00A85691">
          <w:rPr>
            <w:rStyle w:val="keyword1"/>
            <w:sz w:val="18"/>
            <w:rPrChange w:id="2899" w:author="shorny" w:date="2014-06-09T15:49:00Z">
              <w:rPr>
                <w:rStyle w:val="keyword1"/>
              </w:rPr>
            </w:rPrChange>
          </w:rPr>
          <w:t>NOT</w:t>
        </w:r>
        <w:r w:rsidRPr="00A85691">
          <w:rPr>
            <w:sz w:val="18"/>
            <w:rPrChange w:id="2900" w:author="shorny" w:date="2014-06-09T15:49:00Z">
              <w:rPr/>
            </w:rPrChange>
          </w:rPr>
          <w:t xml:space="preserve"> </w:t>
        </w:r>
        <w:r w:rsidRPr="00A85691">
          <w:rPr>
            <w:rStyle w:val="keyword1"/>
            <w:sz w:val="18"/>
            <w:rPrChange w:id="2901" w:author="shorny" w:date="2014-06-09T15:49:00Z">
              <w:rPr>
                <w:rStyle w:val="keyword1"/>
              </w:rPr>
            </w:rPrChange>
          </w:rPr>
          <w:t>NULL</w:t>
        </w:r>
        <w:r w:rsidRPr="00A85691">
          <w:rPr>
            <w:sz w:val="18"/>
            <w:rPrChange w:id="2902" w:author="shorny" w:date="2014-06-09T15:49:00Z">
              <w:rPr/>
            </w:rPrChange>
          </w:rPr>
          <w:t xml:space="preserve"> comment </w:t>
        </w:r>
        <w:r w:rsidRPr="00A85691">
          <w:rPr>
            <w:rStyle w:val="string1"/>
            <w:sz w:val="18"/>
            <w:rPrChange w:id="2903" w:author="shorny" w:date="2014-06-09T15:49:00Z">
              <w:rPr>
                <w:rStyle w:val="string1"/>
              </w:rPr>
            </w:rPrChange>
          </w:rPr>
          <w:t>'the application ID the correspondence is in relation to'</w:t>
        </w:r>
        <w:r w:rsidRPr="00A85691">
          <w:rPr>
            <w:sz w:val="18"/>
            <w:rPrChange w:id="2904" w:author="shorny" w:date="2014-06-09T15:49:00Z">
              <w:rPr/>
            </w:rPrChange>
          </w:rPr>
          <w:t>,</w:t>
        </w:r>
      </w:ins>
    </w:p>
    <w:p w14:paraId="7AB02F79" w14:textId="77777777" w:rsidR="00A85691" w:rsidRPr="00A85691" w:rsidRDefault="00A85691">
      <w:pPr>
        <w:pStyle w:val="HTMLPreformatted"/>
        <w:divId w:val="1206136475"/>
        <w:rPr>
          <w:ins w:id="2905" w:author="shorny" w:date="2014-06-09T15:48:00Z"/>
          <w:sz w:val="18"/>
          <w:rPrChange w:id="2906" w:author="shorny" w:date="2014-06-09T15:49:00Z">
            <w:rPr>
              <w:ins w:id="2907" w:author="shorny" w:date="2014-06-09T15:48:00Z"/>
            </w:rPr>
          </w:rPrChange>
        </w:rPr>
      </w:pPr>
      <w:ins w:id="2908" w:author="shorny" w:date="2014-06-09T15:48:00Z">
        <w:r w:rsidRPr="00A85691">
          <w:rPr>
            <w:sz w:val="18"/>
            <w:rPrChange w:id="2909" w:author="shorny" w:date="2014-06-09T15:49:00Z">
              <w:rPr/>
            </w:rPrChange>
          </w:rPr>
          <w:t xml:space="preserve">  StaffID mediumint </w:t>
        </w:r>
        <w:r w:rsidRPr="00A85691">
          <w:rPr>
            <w:rStyle w:val="keyword1"/>
            <w:sz w:val="18"/>
            <w:rPrChange w:id="2910" w:author="shorny" w:date="2014-06-09T15:49:00Z">
              <w:rPr>
                <w:rStyle w:val="keyword1"/>
              </w:rPr>
            </w:rPrChange>
          </w:rPr>
          <w:t>NOT</w:t>
        </w:r>
        <w:r w:rsidRPr="00A85691">
          <w:rPr>
            <w:sz w:val="18"/>
            <w:rPrChange w:id="2911" w:author="shorny" w:date="2014-06-09T15:49:00Z">
              <w:rPr/>
            </w:rPrChange>
          </w:rPr>
          <w:t xml:space="preserve"> </w:t>
        </w:r>
        <w:r w:rsidRPr="00A85691">
          <w:rPr>
            <w:rStyle w:val="keyword1"/>
            <w:sz w:val="18"/>
            <w:rPrChange w:id="2912" w:author="shorny" w:date="2014-06-09T15:49:00Z">
              <w:rPr>
                <w:rStyle w:val="keyword1"/>
              </w:rPr>
            </w:rPrChange>
          </w:rPr>
          <w:t>NULL</w:t>
        </w:r>
        <w:r w:rsidRPr="00A85691">
          <w:rPr>
            <w:sz w:val="18"/>
            <w:rPrChange w:id="2913" w:author="shorny" w:date="2014-06-09T15:49:00Z">
              <w:rPr/>
            </w:rPrChange>
          </w:rPr>
          <w:t xml:space="preserve"> comment </w:t>
        </w:r>
        <w:r w:rsidRPr="00A85691">
          <w:rPr>
            <w:rStyle w:val="string1"/>
            <w:sz w:val="18"/>
            <w:rPrChange w:id="2914" w:author="shorny" w:date="2014-06-09T15:49:00Z">
              <w:rPr>
                <w:rStyle w:val="string1"/>
              </w:rPr>
            </w:rPrChange>
          </w:rPr>
          <w:t>'the staff ID of the staff member the correspondence is to/from'</w:t>
        </w:r>
        <w:r w:rsidRPr="00A85691">
          <w:rPr>
            <w:sz w:val="18"/>
            <w:rPrChange w:id="2915" w:author="shorny" w:date="2014-06-09T15:49:00Z">
              <w:rPr/>
            </w:rPrChange>
          </w:rPr>
          <w:t>,</w:t>
        </w:r>
      </w:ins>
    </w:p>
    <w:p w14:paraId="541A2A5E" w14:textId="77777777" w:rsidR="00A85691" w:rsidRPr="00A85691" w:rsidRDefault="00A85691">
      <w:pPr>
        <w:pStyle w:val="HTMLPreformatted"/>
        <w:divId w:val="1206136475"/>
        <w:rPr>
          <w:ins w:id="2916" w:author="shorny" w:date="2014-06-09T15:48:00Z"/>
          <w:sz w:val="18"/>
          <w:rPrChange w:id="2917" w:author="shorny" w:date="2014-06-09T15:49:00Z">
            <w:rPr>
              <w:ins w:id="2918" w:author="shorny" w:date="2014-06-09T15:48:00Z"/>
            </w:rPr>
          </w:rPrChange>
        </w:rPr>
      </w:pPr>
      <w:ins w:id="2919" w:author="shorny" w:date="2014-06-09T15:48:00Z">
        <w:r w:rsidRPr="00A85691">
          <w:rPr>
            <w:sz w:val="18"/>
            <w:rPrChange w:id="2920" w:author="shorny" w:date="2014-06-09T15:49:00Z">
              <w:rPr/>
            </w:rPrChange>
          </w:rPr>
          <w:t xml:space="preserve">  CorrMethodID mediumint </w:t>
        </w:r>
        <w:r w:rsidRPr="00A85691">
          <w:rPr>
            <w:rStyle w:val="keyword1"/>
            <w:sz w:val="18"/>
            <w:rPrChange w:id="2921" w:author="shorny" w:date="2014-06-09T15:49:00Z">
              <w:rPr>
                <w:rStyle w:val="keyword1"/>
              </w:rPr>
            </w:rPrChange>
          </w:rPr>
          <w:t>NOT</w:t>
        </w:r>
        <w:r w:rsidRPr="00A85691">
          <w:rPr>
            <w:sz w:val="18"/>
            <w:rPrChange w:id="2922" w:author="shorny" w:date="2014-06-09T15:49:00Z">
              <w:rPr/>
            </w:rPrChange>
          </w:rPr>
          <w:t xml:space="preserve"> </w:t>
        </w:r>
        <w:r w:rsidRPr="00A85691">
          <w:rPr>
            <w:rStyle w:val="keyword1"/>
            <w:sz w:val="18"/>
            <w:rPrChange w:id="2923" w:author="shorny" w:date="2014-06-09T15:49:00Z">
              <w:rPr>
                <w:rStyle w:val="keyword1"/>
              </w:rPr>
            </w:rPrChange>
          </w:rPr>
          <w:t>NULL</w:t>
        </w:r>
        <w:r w:rsidRPr="00A85691">
          <w:rPr>
            <w:sz w:val="18"/>
            <w:rPrChange w:id="2924" w:author="shorny" w:date="2014-06-09T15:49:00Z">
              <w:rPr/>
            </w:rPrChange>
          </w:rPr>
          <w:t>,</w:t>
        </w:r>
      </w:ins>
    </w:p>
    <w:p w14:paraId="0AD84A45" w14:textId="77777777" w:rsidR="00A85691" w:rsidRPr="00A85691" w:rsidRDefault="00A85691">
      <w:pPr>
        <w:pStyle w:val="HTMLPreformatted"/>
        <w:divId w:val="1206136475"/>
        <w:rPr>
          <w:ins w:id="2925" w:author="shorny" w:date="2014-06-09T15:48:00Z"/>
          <w:sz w:val="18"/>
          <w:rPrChange w:id="2926" w:author="shorny" w:date="2014-06-09T15:49:00Z">
            <w:rPr>
              <w:ins w:id="2927" w:author="shorny" w:date="2014-06-09T15:48:00Z"/>
            </w:rPr>
          </w:rPrChange>
        </w:rPr>
      </w:pPr>
      <w:ins w:id="2928" w:author="shorny" w:date="2014-06-09T15:48:00Z">
        <w:r w:rsidRPr="00A85691">
          <w:rPr>
            <w:sz w:val="18"/>
            <w:rPrChange w:id="2929" w:author="shorny" w:date="2014-06-09T15:49:00Z">
              <w:rPr/>
            </w:rPrChange>
          </w:rPr>
          <w:t xml:space="preserve">  </w:t>
        </w:r>
        <w:r w:rsidRPr="00A85691">
          <w:rPr>
            <w:rStyle w:val="keyword1"/>
            <w:sz w:val="18"/>
            <w:rPrChange w:id="2930" w:author="shorny" w:date="2014-06-09T15:49:00Z">
              <w:rPr>
                <w:rStyle w:val="keyword1"/>
              </w:rPr>
            </w:rPrChange>
          </w:rPr>
          <w:t>PRIMARY</w:t>
        </w:r>
        <w:r w:rsidRPr="00A85691">
          <w:rPr>
            <w:sz w:val="18"/>
            <w:rPrChange w:id="2931" w:author="shorny" w:date="2014-06-09T15:49:00Z">
              <w:rPr/>
            </w:rPrChange>
          </w:rPr>
          <w:t xml:space="preserve"> </w:t>
        </w:r>
        <w:r w:rsidRPr="00A85691">
          <w:rPr>
            <w:rStyle w:val="keyword1"/>
            <w:sz w:val="18"/>
            <w:rPrChange w:id="2932" w:author="shorny" w:date="2014-06-09T15:49:00Z">
              <w:rPr>
                <w:rStyle w:val="keyword1"/>
              </w:rPr>
            </w:rPrChange>
          </w:rPr>
          <w:t>KEY</w:t>
        </w:r>
        <w:r w:rsidRPr="00A85691">
          <w:rPr>
            <w:sz w:val="18"/>
            <w:rPrChange w:id="2933" w:author="shorny" w:date="2014-06-09T15:49:00Z">
              <w:rPr/>
            </w:rPrChange>
          </w:rPr>
          <w:t xml:space="preserve"> (CorrID),</w:t>
        </w:r>
      </w:ins>
    </w:p>
    <w:p w14:paraId="26A5DEAF" w14:textId="77777777" w:rsidR="00A85691" w:rsidRPr="00A85691" w:rsidRDefault="00A85691">
      <w:pPr>
        <w:pStyle w:val="HTMLPreformatted"/>
        <w:divId w:val="1206136475"/>
        <w:rPr>
          <w:ins w:id="2934" w:author="shorny" w:date="2014-06-09T15:48:00Z"/>
          <w:sz w:val="18"/>
          <w:rPrChange w:id="2935" w:author="shorny" w:date="2014-06-09T15:49:00Z">
            <w:rPr>
              <w:ins w:id="2936" w:author="shorny" w:date="2014-06-09T15:48:00Z"/>
            </w:rPr>
          </w:rPrChange>
        </w:rPr>
      </w:pPr>
      <w:ins w:id="2937" w:author="shorny" w:date="2014-06-09T15:48:00Z">
        <w:r w:rsidRPr="00A85691">
          <w:rPr>
            <w:sz w:val="18"/>
            <w:rPrChange w:id="2938" w:author="shorny" w:date="2014-06-09T15:49:00Z">
              <w:rPr/>
            </w:rPrChange>
          </w:rPr>
          <w:t xml:space="preserve">  INDEX (ApplicationID),</w:t>
        </w:r>
      </w:ins>
    </w:p>
    <w:p w14:paraId="445C9A18" w14:textId="77777777" w:rsidR="00A85691" w:rsidRPr="00A85691" w:rsidRDefault="00A85691">
      <w:pPr>
        <w:pStyle w:val="HTMLPreformatted"/>
        <w:divId w:val="1206136475"/>
        <w:rPr>
          <w:ins w:id="2939" w:author="shorny" w:date="2014-06-09T15:48:00Z"/>
          <w:sz w:val="18"/>
          <w:rPrChange w:id="2940" w:author="shorny" w:date="2014-06-09T15:49:00Z">
            <w:rPr>
              <w:ins w:id="2941" w:author="shorny" w:date="2014-06-09T15:48:00Z"/>
            </w:rPr>
          </w:rPrChange>
        </w:rPr>
      </w:pPr>
      <w:ins w:id="2942" w:author="shorny" w:date="2014-06-09T15:48:00Z">
        <w:r w:rsidRPr="00A85691">
          <w:rPr>
            <w:sz w:val="18"/>
            <w:rPrChange w:id="2943" w:author="shorny" w:date="2014-06-09T15:49:00Z">
              <w:rPr/>
            </w:rPrChange>
          </w:rPr>
          <w:t xml:space="preserve">  INDEX (StaffID)</w:t>
        </w:r>
      </w:ins>
    </w:p>
    <w:p w14:paraId="2F905F3D" w14:textId="77777777" w:rsidR="00A85691" w:rsidRPr="00A85691" w:rsidRDefault="00A85691">
      <w:pPr>
        <w:pStyle w:val="HTMLPreformatted"/>
        <w:divId w:val="1206136475"/>
        <w:rPr>
          <w:ins w:id="2944" w:author="shorny" w:date="2014-06-09T15:48:00Z"/>
          <w:sz w:val="18"/>
          <w:rPrChange w:id="2945" w:author="shorny" w:date="2014-06-09T15:49:00Z">
            <w:rPr>
              <w:ins w:id="2946" w:author="shorny" w:date="2014-06-09T15:48:00Z"/>
            </w:rPr>
          </w:rPrChange>
        </w:rPr>
      </w:pPr>
      <w:ins w:id="2947" w:author="shorny" w:date="2014-06-09T15:48:00Z">
        <w:r w:rsidRPr="00A85691">
          <w:rPr>
            <w:sz w:val="18"/>
            <w:rPrChange w:id="2948" w:author="shorny" w:date="2014-06-09T15:49:00Z">
              <w:rPr/>
            </w:rPrChange>
          </w:rPr>
          <w:t>)</w:t>
        </w:r>
      </w:ins>
    </w:p>
    <w:p w14:paraId="50A27CCD" w14:textId="77777777" w:rsidR="00A85691" w:rsidRPr="00A85691" w:rsidRDefault="00A85691">
      <w:pPr>
        <w:pStyle w:val="HTMLPreformatted"/>
        <w:divId w:val="1206136475"/>
        <w:rPr>
          <w:ins w:id="2949" w:author="shorny" w:date="2014-06-09T15:48:00Z"/>
          <w:sz w:val="18"/>
          <w:rPrChange w:id="2950" w:author="shorny" w:date="2014-06-09T15:49:00Z">
            <w:rPr>
              <w:ins w:id="2951" w:author="shorny" w:date="2014-06-09T15:48:00Z"/>
            </w:rPr>
          </w:rPrChange>
        </w:rPr>
      </w:pPr>
      <w:proofErr w:type="gramStart"/>
      <w:ins w:id="2952" w:author="shorny" w:date="2014-06-09T15:48:00Z">
        <w:r w:rsidRPr="00A85691">
          <w:rPr>
            <w:sz w:val="18"/>
            <w:rPrChange w:id="2953" w:author="shorny" w:date="2014-06-09T15:49:00Z">
              <w:rPr/>
            </w:rPrChange>
          </w:rPr>
          <w:t>comment</w:t>
        </w:r>
        <w:proofErr w:type="gramEnd"/>
        <w:r w:rsidRPr="00A85691">
          <w:rPr>
            <w:sz w:val="18"/>
            <w:rPrChange w:id="2954" w:author="shorny" w:date="2014-06-09T15:49:00Z">
              <w:rPr/>
            </w:rPrChange>
          </w:rPr>
          <w:t>=</w:t>
        </w:r>
        <w:r w:rsidRPr="00A85691">
          <w:rPr>
            <w:rStyle w:val="string1"/>
            <w:sz w:val="18"/>
            <w:rPrChange w:id="2955" w:author="shorny" w:date="2014-06-09T15:49:00Z">
              <w:rPr>
                <w:rStyle w:val="string1"/>
              </w:rPr>
            </w:rPrChange>
          </w:rPr>
          <w:t>'Correspondence between the Applicant and University Staff Member'</w:t>
        </w:r>
      </w:ins>
    </w:p>
    <w:p w14:paraId="049AB5EB" w14:textId="77777777" w:rsidR="00A85691" w:rsidRPr="00A85691" w:rsidRDefault="00A85691">
      <w:pPr>
        <w:pStyle w:val="HTMLPreformatted"/>
        <w:divId w:val="1206136475"/>
        <w:rPr>
          <w:ins w:id="2956" w:author="shorny" w:date="2014-06-09T15:48:00Z"/>
          <w:sz w:val="18"/>
          <w:rPrChange w:id="2957" w:author="shorny" w:date="2014-06-09T15:49:00Z">
            <w:rPr>
              <w:ins w:id="2958" w:author="shorny" w:date="2014-06-09T15:48:00Z"/>
            </w:rPr>
          </w:rPrChange>
        </w:rPr>
      </w:pPr>
      <w:ins w:id="2959" w:author="shorny" w:date="2014-06-09T15:48:00Z">
        <w:r w:rsidRPr="00A85691">
          <w:rPr>
            <w:sz w:val="18"/>
            <w:rPrChange w:id="2960" w:author="shorny" w:date="2014-06-09T15:49:00Z">
              <w:rPr/>
            </w:rPrChange>
          </w:rPr>
          <w:t>ENGINE=InnoDB;</w:t>
        </w:r>
      </w:ins>
    </w:p>
    <w:p w14:paraId="3E41ABFF" w14:textId="77777777" w:rsidR="00A85691" w:rsidRPr="00A85691" w:rsidRDefault="00A85691">
      <w:pPr>
        <w:pStyle w:val="HTMLPreformatted"/>
        <w:divId w:val="1206136475"/>
        <w:rPr>
          <w:ins w:id="2961" w:author="shorny" w:date="2014-06-09T15:48:00Z"/>
          <w:sz w:val="18"/>
          <w:rPrChange w:id="2962" w:author="shorny" w:date="2014-06-09T15:49:00Z">
            <w:rPr>
              <w:ins w:id="2963" w:author="shorny" w:date="2014-06-09T15:48:00Z"/>
            </w:rPr>
          </w:rPrChange>
        </w:rPr>
      </w:pPr>
    </w:p>
    <w:p w14:paraId="7870353E" w14:textId="77777777" w:rsidR="00A85691" w:rsidRPr="00A85691" w:rsidRDefault="00A85691">
      <w:pPr>
        <w:pStyle w:val="HTMLPreformatted"/>
        <w:divId w:val="1206136475"/>
        <w:rPr>
          <w:ins w:id="2964" w:author="shorny" w:date="2014-06-09T15:48:00Z"/>
          <w:sz w:val="18"/>
          <w:rPrChange w:id="2965" w:author="shorny" w:date="2014-06-09T15:49:00Z">
            <w:rPr>
              <w:ins w:id="2966" w:author="shorny" w:date="2014-06-09T15:48:00Z"/>
            </w:rPr>
          </w:rPrChange>
        </w:rPr>
      </w:pPr>
      <w:ins w:id="2967" w:author="shorny" w:date="2014-06-09T15:48:00Z">
        <w:r w:rsidRPr="00A85691">
          <w:rPr>
            <w:rStyle w:val="keyword1"/>
            <w:sz w:val="18"/>
            <w:rPrChange w:id="2968" w:author="shorny" w:date="2014-06-09T15:49:00Z">
              <w:rPr>
                <w:rStyle w:val="keyword1"/>
              </w:rPr>
            </w:rPrChange>
          </w:rPr>
          <w:t>CREATE</w:t>
        </w:r>
        <w:r w:rsidRPr="00A85691">
          <w:rPr>
            <w:sz w:val="18"/>
            <w:rPrChange w:id="2969" w:author="shorny" w:date="2014-06-09T15:49:00Z">
              <w:rPr/>
            </w:rPrChange>
          </w:rPr>
          <w:t xml:space="preserve"> </w:t>
        </w:r>
        <w:r w:rsidRPr="00A85691">
          <w:rPr>
            <w:rStyle w:val="keyword1"/>
            <w:sz w:val="18"/>
            <w:rPrChange w:id="2970" w:author="shorny" w:date="2014-06-09T15:49:00Z">
              <w:rPr>
                <w:rStyle w:val="keyword1"/>
              </w:rPr>
            </w:rPrChange>
          </w:rPr>
          <w:t>TABLE</w:t>
        </w:r>
        <w:r w:rsidRPr="00A85691">
          <w:rPr>
            <w:sz w:val="18"/>
            <w:rPrChange w:id="2971" w:author="shorny" w:date="2014-06-09T15:49:00Z">
              <w:rPr/>
            </w:rPrChange>
          </w:rPr>
          <w:t xml:space="preserve"> </w:t>
        </w:r>
        <w:r w:rsidRPr="00A85691">
          <w:rPr>
            <w:rStyle w:val="function-name1"/>
            <w:sz w:val="18"/>
            <w:rPrChange w:id="2972" w:author="shorny" w:date="2014-06-09T15:49:00Z">
              <w:rPr>
                <w:rStyle w:val="function-name1"/>
              </w:rPr>
            </w:rPrChange>
          </w:rPr>
          <w:t>Decision</w:t>
        </w:r>
        <w:r w:rsidRPr="00A85691">
          <w:rPr>
            <w:sz w:val="18"/>
            <w:rPrChange w:id="2973" w:author="shorny" w:date="2014-06-09T15:49:00Z">
              <w:rPr/>
            </w:rPrChange>
          </w:rPr>
          <w:t xml:space="preserve"> (</w:t>
        </w:r>
      </w:ins>
    </w:p>
    <w:p w14:paraId="03B7830A" w14:textId="77777777" w:rsidR="00A85691" w:rsidRPr="00A85691" w:rsidRDefault="00A85691">
      <w:pPr>
        <w:pStyle w:val="HTMLPreformatted"/>
        <w:divId w:val="1206136475"/>
        <w:rPr>
          <w:ins w:id="2974" w:author="shorny" w:date="2014-06-09T15:48:00Z"/>
          <w:sz w:val="18"/>
          <w:rPrChange w:id="2975" w:author="shorny" w:date="2014-06-09T15:49:00Z">
            <w:rPr>
              <w:ins w:id="2976" w:author="shorny" w:date="2014-06-09T15:48:00Z"/>
            </w:rPr>
          </w:rPrChange>
        </w:rPr>
      </w:pPr>
      <w:ins w:id="2977" w:author="shorny" w:date="2014-06-09T15:48:00Z">
        <w:r w:rsidRPr="00A85691">
          <w:rPr>
            <w:sz w:val="18"/>
            <w:rPrChange w:id="2978" w:author="shorny" w:date="2014-06-09T15:49:00Z">
              <w:rPr/>
            </w:rPrChange>
          </w:rPr>
          <w:t xml:space="preserve">  DecID mediumint </w:t>
        </w:r>
        <w:r w:rsidRPr="00A85691">
          <w:rPr>
            <w:rStyle w:val="keyword1"/>
            <w:sz w:val="18"/>
            <w:rPrChange w:id="2979" w:author="shorny" w:date="2014-06-09T15:49:00Z">
              <w:rPr>
                <w:rStyle w:val="keyword1"/>
              </w:rPr>
            </w:rPrChange>
          </w:rPr>
          <w:t>NOT</w:t>
        </w:r>
        <w:r w:rsidRPr="00A85691">
          <w:rPr>
            <w:sz w:val="18"/>
            <w:rPrChange w:id="2980" w:author="shorny" w:date="2014-06-09T15:49:00Z">
              <w:rPr/>
            </w:rPrChange>
          </w:rPr>
          <w:t xml:space="preserve"> </w:t>
        </w:r>
        <w:r w:rsidRPr="00A85691">
          <w:rPr>
            <w:rStyle w:val="keyword1"/>
            <w:sz w:val="18"/>
            <w:rPrChange w:id="2981" w:author="shorny" w:date="2014-06-09T15:49:00Z">
              <w:rPr>
                <w:rStyle w:val="keyword1"/>
              </w:rPr>
            </w:rPrChange>
          </w:rPr>
          <w:t>NULL</w:t>
        </w:r>
        <w:r w:rsidRPr="00A85691">
          <w:rPr>
            <w:sz w:val="18"/>
            <w:rPrChange w:id="2982" w:author="shorny" w:date="2014-06-09T15:49:00Z">
              <w:rPr/>
            </w:rPrChange>
          </w:rPr>
          <w:t xml:space="preserve"> AUTO_INCREMENT comment </w:t>
        </w:r>
        <w:r w:rsidRPr="00A85691">
          <w:rPr>
            <w:rStyle w:val="string1"/>
            <w:sz w:val="18"/>
            <w:rPrChange w:id="2983" w:author="shorny" w:date="2014-06-09T15:49:00Z">
              <w:rPr>
                <w:rStyle w:val="string1"/>
              </w:rPr>
            </w:rPrChange>
          </w:rPr>
          <w:t>'The primary key that uniquely identifies the Decision/comment made'</w:t>
        </w:r>
        <w:r w:rsidRPr="00A85691">
          <w:rPr>
            <w:sz w:val="18"/>
            <w:rPrChange w:id="2984" w:author="shorny" w:date="2014-06-09T15:49:00Z">
              <w:rPr/>
            </w:rPrChange>
          </w:rPr>
          <w:t>,</w:t>
        </w:r>
      </w:ins>
    </w:p>
    <w:p w14:paraId="322ABF52" w14:textId="77777777" w:rsidR="00A85691" w:rsidRPr="00A85691" w:rsidRDefault="00A85691">
      <w:pPr>
        <w:pStyle w:val="HTMLPreformatted"/>
        <w:divId w:val="1206136475"/>
        <w:rPr>
          <w:ins w:id="2985" w:author="shorny" w:date="2014-06-09T15:48:00Z"/>
          <w:sz w:val="18"/>
          <w:rPrChange w:id="2986" w:author="shorny" w:date="2014-06-09T15:49:00Z">
            <w:rPr>
              <w:ins w:id="2987" w:author="shorny" w:date="2014-06-09T15:48:00Z"/>
            </w:rPr>
          </w:rPrChange>
        </w:rPr>
      </w:pPr>
      <w:ins w:id="2988" w:author="shorny" w:date="2014-06-09T15:48:00Z">
        <w:r w:rsidRPr="00A85691">
          <w:rPr>
            <w:sz w:val="18"/>
            <w:rPrChange w:id="2989" w:author="shorny" w:date="2014-06-09T15:49:00Z">
              <w:rPr/>
            </w:rPrChange>
          </w:rPr>
          <w:t xml:space="preserve">  `</w:t>
        </w:r>
        <w:r w:rsidRPr="00A85691">
          <w:rPr>
            <w:rStyle w:val="type1"/>
            <w:sz w:val="18"/>
            <w:rPrChange w:id="2990" w:author="shorny" w:date="2014-06-09T15:49:00Z">
              <w:rPr>
                <w:rStyle w:val="type1"/>
              </w:rPr>
            </w:rPrChange>
          </w:rPr>
          <w:t>Date</w:t>
        </w:r>
        <w:r w:rsidRPr="00A85691">
          <w:rPr>
            <w:sz w:val="18"/>
            <w:rPrChange w:id="2991" w:author="shorny" w:date="2014-06-09T15:49:00Z">
              <w:rPr/>
            </w:rPrChange>
          </w:rPr>
          <w:t xml:space="preserve">` </w:t>
        </w:r>
        <w:r w:rsidRPr="00A85691">
          <w:rPr>
            <w:rStyle w:val="type1"/>
            <w:sz w:val="18"/>
            <w:rPrChange w:id="2992" w:author="shorny" w:date="2014-06-09T15:49:00Z">
              <w:rPr>
                <w:rStyle w:val="type1"/>
              </w:rPr>
            </w:rPrChange>
          </w:rPr>
          <w:t>date</w:t>
        </w:r>
        <w:r w:rsidRPr="00A85691">
          <w:rPr>
            <w:sz w:val="18"/>
            <w:rPrChange w:id="2993" w:author="shorny" w:date="2014-06-09T15:49:00Z">
              <w:rPr/>
            </w:rPrChange>
          </w:rPr>
          <w:t xml:space="preserve"> </w:t>
        </w:r>
        <w:r w:rsidRPr="00A85691">
          <w:rPr>
            <w:rStyle w:val="keyword1"/>
            <w:sz w:val="18"/>
            <w:rPrChange w:id="2994" w:author="shorny" w:date="2014-06-09T15:49:00Z">
              <w:rPr>
                <w:rStyle w:val="keyword1"/>
              </w:rPr>
            </w:rPrChange>
          </w:rPr>
          <w:t>NOT</w:t>
        </w:r>
        <w:r w:rsidRPr="00A85691">
          <w:rPr>
            <w:sz w:val="18"/>
            <w:rPrChange w:id="2995" w:author="shorny" w:date="2014-06-09T15:49:00Z">
              <w:rPr/>
            </w:rPrChange>
          </w:rPr>
          <w:t xml:space="preserve"> </w:t>
        </w:r>
        <w:r w:rsidRPr="00A85691">
          <w:rPr>
            <w:rStyle w:val="keyword1"/>
            <w:sz w:val="18"/>
            <w:rPrChange w:id="2996" w:author="shorny" w:date="2014-06-09T15:49:00Z">
              <w:rPr>
                <w:rStyle w:val="keyword1"/>
              </w:rPr>
            </w:rPrChange>
          </w:rPr>
          <w:t>NULL</w:t>
        </w:r>
        <w:r w:rsidRPr="00A85691">
          <w:rPr>
            <w:sz w:val="18"/>
            <w:rPrChange w:id="2997" w:author="shorny" w:date="2014-06-09T15:49:00Z">
              <w:rPr/>
            </w:rPrChange>
          </w:rPr>
          <w:t xml:space="preserve"> comment </w:t>
        </w:r>
        <w:r w:rsidRPr="00A85691">
          <w:rPr>
            <w:rStyle w:val="string1"/>
            <w:sz w:val="18"/>
            <w:rPrChange w:id="2998" w:author="shorny" w:date="2014-06-09T15:49:00Z">
              <w:rPr>
                <w:rStyle w:val="string1"/>
              </w:rPr>
            </w:rPrChange>
          </w:rPr>
          <w:t>'The date the decision was made on'</w:t>
        </w:r>
        <w:r w:rsidRPr="00A85691">
          <w:rPr>
            <w:sz w:val="18"/>
            <w:rPrChange w:id="2999" w:author="shorny" w:date="2014-06-09T15:49:00Z">
              <w:rPr/>
            </w:rPrChange>
          </w:rPr>
          <w:t>,</w:t>
        </w:r>
      </w:ins>
    </w:p>
    <w:p w14:paraId="2CFA7878" w14:textId="77777777" w:rsidR="00A85691" w:rsidRPr="00A85691" w:rsidRDefault="00A85691">
      <w:pPr>
        <w:pStyle w:val="HTMLPreformatted"/>
        <w:divId w:val="1206136475"/>
        <w:rPr>
          <w:ins w:id="3000" w:author="shorny" w:date="2014-06-09T15:48:00Z"/>
          <w:sz w:val="18"/>
          <w:rPrChange w:id="3001" w:author="shorny" w:date="2014-06-09T15:49:00Z">
            <w:rPr>
              <w:ins w:id="3002" w:author="shorny" w:date="2014-06-09T15:48:00Z"/>
            </w:rPr>
          </w:rPrChange>
        </w:rPr>
      </w:pPr>
      <w:ins w:id="3003" w:author="shorny" w:date="2014-06-09T15:48:00Z">
        <w:r w:rsidRPr="00A85691">
          <w:rPr>
            <w:sz w:val="18"/>
            <w:rPrChange w:id="3004" w:author="shorny" w:date="2014-06-09T15:49:00Z">
              <w:rPr/>
            </w:rPrChange>
          </w:rPr>
          <w:t xml:space="preserve">  Comment </w:t>
        </w:r>
        <w:proofErr w:type="gramStart"/>
        <w:r w:rsidRPr="00A85691">
          <w:rPr>
            <w:rStyle w:val="type1"/>
            <w:sz w:val="18"/>
            <w:rPrChange w:id="3005" w:author="shorny" w:date="2014-06-09T15:49:00Z">
              <w:rPr>
                <w:rStyle w:val="type1"/>
              </w:rPr>
            </w:rPrChange>
          </w:rPr>
          <w:t>varchar</w:t>
        </w:r>
        <w:r w:rsidRPr="00A85691">
          <w:rPr>
            <w:sz w:val="18"/>
            <w:rPrChange w:id="3006" w:author="shorny" w:date="2014-06-09T15:49:00Z">
              <w:rPr/>
            </w:rPrChange>
          </w:rPr>
          <w:t>(</w:t>
        </w:r>
        <w:proofErr w:type="gramEnd"/>
        <w:r w:rsidRPr="00A85691">
          <w:rPr>
            <w:sz w:val="18"/>
            <w:rPrChange w:id="3007" w:author="shorny" w:date="2014-06-09T15:49:00Z">
              <w:rPr/>
            </w:rPrChange>
          </w:rPr>
          <w:t xml:space="preserve">1000) comment </w:t>
        </w:r>
        <w:r w:rsidRPr="00A85691">
          <w:rPr>
            <w:rStyle w:val="string1"/>
            <w:sz w:val="18"/>
            <w:rPrChange w:id="3008" w:author="shorny" w:date="2014-06-09T15:49:00Z">
              <w:rPr>
                <w:rStyle w:val="string1"/>
              </w:rPr>
            </w:rPrChange>
          </w:rPr>
          <w:t>'Extra information about the decision'</w:t>
        </w:r>
        <w:r w:rsidRPr="00A85691">
          <w:rPr>
            <w:sz w:val="18"/>
            <w:rPrChange w:id="3009" w:author="shorny" w:date="2014-06-09T15:49:00Z">
              <w:rPr/>
            </w:rPrChange>
          </w:rPr>
          <w:t>,</w:t>
        </w:r>
      </w:ins>
    </w:p>
    <w:p w14:paraId="1FEC589B" w14:textId="77777777" w:rsidR="00A85691" w:rsidRPr="00A85691" w:rsidRDefault="00A85691">
      <w:pPr>
        <w:pStyle w:val="HTMLPreformatted"/>
        <w:divId w:val="1206136475"/>
        <w:rPr>
          <w:ins w:id="3010" w:author="shorny" w:date="2014-06-09T15:48:00Z"/>
          <w:sz w:val="18"/>
          <w:rPrChange w:id="3011" w:author="shorny" w:date="2014-06-09T15:49:00Z">
            <w:rPr>
              <w:ins w:id="3012" w:author="shorny" w:date="2014-06-09T15:48:00Z"/>
            </w:rPr>
          </w:rPrChange>
        </w:rPr>
      </w:pPr>
      <w:ins w:id="3013" w:author="shorny" w:date="2014-06-09T15:48:00Z">
        <w:r w:rsidRPr="00A85691">
          <w:rPr>
            <w:sz w:val="18"/>
            <w:rPrChange w:id="3014" w:author="shorny" w:date="2014-06-09T15:49:00Z">
              <w:rPr/>
            </w:rPrChange>
          </w:rPr>
          <w:t xml:space="preserve">  ApplicationID mediumint comment </w:t>
        </w:r>
        <w:r w:rsidRPr="00A85691">
          <w:rPr>
            <w:rStyle w:val="string1"/>
            <w:sz w:val="18"/>
            <w:rPrChange w:id="3015" w:author="shorny" w:date="2014-06-09T15:49:00Z">
              <w:rPr>
                <w:rStyle w:val="string1"/>
              </w:rPr>
            </w:rPrChange>
          </w:rPr>
          <w:t>'the id of the application this decision is made with regards to, if this is a decision associated with an application'</w:t>
        </w:r>
        <w:r w:rsidRPr="00A85691">
          <w:rPr>
            <w:sz w:val="18"/>
            <w:rPrChange w:id="3016" w:author="shorny" w:date="2014-06-09T15:49:00Z">
              <w:rPr/>
            </w:rPrChange>
          </w:rPr>
          <w:t>,</w:t>
        </w:r>
      </w:ins>
    </w:p>
    <w:p w14:paraId="490FF0F3" w14:textId="77777777" w:rsidR="00A85691" w:rsidRPr="00A85691" w:rsidRDefault="00A85691">
      <w:pPr>
        <w:pStyle w:val="HTMLPreformatted"/>
        <w:divId w:val="1206136475"/>
        <w:rPr>
          <w:ins w:id="3017" w:author="shorny" w:date="2014-06-09T15:48:00Z"/>
          <w:sz w:val="18"/>
          <w:rPrChange w:id="3018" w:author="shorny" w:date="2014-06-09T15:49:00Z">
            <w:rPr>
              <w:ins w:id="3019" w:author="shorny" w:date="2014-06-09T15:48:00Z"/>
            </w:rPr>
          </w:rPrChange>
        </w:rPr>
      </w:pPr>
      <w:ins w:id="3020" w:author="shorny" w:date="2014-06-09T15:48:00Z">
        <w:r w:rsidRPr="00A85691">
          <w:rPr>
            <w:sz w:val="18"/>
            <w:rPrChange w:id="3021" w:author="shorny" w:date="2014-06-09T15:49:00Z">
              <w:rPr/>
            </w:rPrChange>
          </w:rPr>
          <w:t xml:space="preserve">  StaffID mediumint </w:t>
        </w:r>
        <w:r w:rsidRPr="00A85691">
          <w:rPr>
            <w:rStyle w:val="keyword1"/>
            <w:sz w:val="18"/>
            <w:rPrChange w:id="3022" w:author="shorny" w:date="2014-06-09T15:49:00Z">
              <w:rPr>
                <w:rStyle w:val="keyword1"/>
              </w:rPr>
            </w:rPrChange>
          </w:rPr>
          <w:t>NOT</w:t>
        </w:r>
        <w:r w:rsidRPr="00A85691">
          <w:rPr>
            <w:sz w:val="18"/>
            <w:rPrChange w:id="3023" w:author="shorny" w:date="2014-06-09T15:49:00Z">
              <w:rPr/>
            </w:rPrChange>
          </w:rPr>
          <w:t xml:space="preserve"> </w:t>
        </w:r>
        <w:r w:rsidRPr="00A85691">
          <w:rPr>
            <w:rStyle w:val="keyword1"/>
            <w:sz w:val="18"/>
            <w:rPrChange w:id="3024" w:author="shorny" w:date="2014-06-09T15:49:00Z">
              <w:rPr>
                <w:rStyle w:val="keyword1"/>
              </w:rPr>
            </w:rPrChange>
          </w:rPr>
          <w:t>NULL</w:t>
        </w:r>
        <w:r w:rsidRPr="00A85691">
          <w:rPr>
            <w:sz w:val="18"/>
            <w:rPrChange w:id="3025" w:author="shorny" w:date="2014-06-09T15:49:00Z">
              <w:rPr/>
            </w:rPrChange>
          </w:rPr>
          <w:t xml:space="preserve"> comment </w:t>
        </w:r>
        <w:r w:rsidRPr="00A85691">
          <w:rPr>
            <w:rStyle w:val="string1"/>
            <w:sz w:val="18"/>
            <w:rPrChange w:id="3026" w:author="shorny" w:date="2014-06-09T15:49:00Z">
              <w:rPr>
                <w:rStyle w:val="string1"/>
              </w:rPr>
            </w:rPrChange>
          </w:rPr>
          <w:t>'the staff ID of the staff member who made this decision/comment'</w:t>
        </w:r>
        <w:r w:rsidRPr="00A85691">
          <w:rPr>
            <w:sz w:val="18"/>
            <w:rPrChange w:id="3027" w:author="shorny" w:date="2014-06-09T15:49:00Z">
              <w:rPr/>
            </w:rPrChange>
          </w:rPr>
          <w:t>,</w:t>
        </w:r>
      </w:ins>
    </w:p>
    <w:p w14:paraId="039B6E6D" w14:textId="77777777" w:rsidR="00A85691" w:rsidRPr="00A85691" w:rsidRDefault="00A85691">
      <w:pPr>
        <w:pStyle w:val="HTMLPreformatted"/>
        <w:divId w:val="1206136475"/>
        <w:rPr>
          <w:ins w:id="3028" w:author="shorny" w:date="2014-06-09T15:48:00Z"/>
          <w:sz w:val="18"/>
          <w:rPrChange w:id="3029" w:author="shorny" w:date="2014-06-09T15:49:00Z">
            <w:rPr>
              <w:ins w:id="3030" w:author="shorny" w:date="2014-06-09T15:48:00Z"/>
            </w:rPr>
          </w:rPrChange>
        </w:rPr>
      </w:pPr>
      <w:ins w:id="3031" w:author="shorny" w:date="2014-06-09T15:48:00Z">
        <w:r w:rsidRPr="00A85691">
          <w:rPr>
            <w:sz w:val="18"/>
            <w:rPrChange w:id="3032" w:author="shorny" w:date="2014-06-09T15:49:00Z">
              <w:rPr/>
            </w:rPrChange>
          </w:rPr>
          <w:t xml:space="preserve">  DecisionTypeID mediumint </w:t>
        </w:r>
        <w:r w:rsidRPr="00A85691">
          <w:rPr>
            <w:rStyle w:val="keyword1"/>
            <w:sz w:val="18"/>
            <w:rPrChange w:id="3033" w:author="shorny" w:date="2014-06-09T15:49:00Z">
              <w:rPr>
                <w:rStyle w:val="keyword1"/>
              </w:rPr>
            </w:rPrChange>
          </w:rPr>
          <w:t>NOT</w:t>
        </w:r>
        <w:r w:rsidRPr="00A85691">
          <w:rPr>
            <w:sz w:val="18"/>
            <w:rPrChange w:id="3034" w:author="shorny" w:date="2014-06-09T15:49:00Z">
              <w:rPr/>
            </w:rPrChange>
          </w:rPr>
          <w:t xml:space="preserve"> </w:t>
        </w:r>
        <w:r w:rsidRPr="00A85691">
          <w:rPr>
            <w:rStyle w:val="keyword1"/>
            <w:sz w:val="18"/>
            <w:rPrChange w:id="3035" w:author="shorny" w:date="2014-06-09T15:49:00Z">
              <w:rPr>
                <w:rStyle w:val="keyword1"/>
              </w:rPr>
            </w:rPrChange>
          </w:rPr>
          <w:t>NULL</w:t>
        </w:r>
        <w:r w:rsidRPr="00A85691">
          <w:rPr>
            <w:sz w:val="18"/>
            <w:rPrChange w:id="3036" w:author="shorny" w:date="2014-06-09T15:49:00Z">
              <w:rPr/>
            </w:rPrChange>
          </w:rPr>
          <w:t>,</w:t>
        </w:r>
      </w:ins>
    </w:p>
    <w:p w14:paraId="7CE7FE65" w14:textId="77777777" w:rsidR="00A85691" w:rsidRPr="00A85691" w:rsidRDefault="00A85691">
      <w:pPr>
        <w:pStyle w:val="HTMLPreformatted"/>
        <w:divId w:val="1206136475"/>
        <w:rPr>
          <w:ins w:id="3037" w:author="shorny" w:date="2014-06-09T15:48:00Z"/>
          <w:sz w:val="18"/>
          <w:rPrChange w:id="3038" w:author="shorny" w:date="2014-06-09T15:49:00Z">
            <w:rPr>
              <w:ins w:id="3039" w:author="shorny" w:date="2014-06-09T15:48:00Z"/>
            </w:rPr>
          </w:rPrChange>
        </w:rPr>
      </w:pPr>
      <w:ins w:id="3040" w:author="shorny" w:date="2014-06-09T15:48:00Z">
        <w:r w:rsidRPr="00A85691">
          <w:rPr>
            <w:sz w:val="18"/>
            <w:rPrChange w:id="3041" w:author="shorny" w:date="2014-06-09T15:49:00Z">
              <w:rPr/>
            </w:rPrChange>
          </w:rPr>
          <w:t xml:space="preserve">  Reportable </w:t>
        </w:r>
        <w:proofErr w:type="gramStart"/>
        <w:r w:rsidRPr="00A85691">
          <w:rPr>
            <w:sz w:val="18"/>
            <w:rPrChange w:id="3042" w:author="shorny" w:date="2014-06-09T15:49:00Z">
              <w:rPr/>
            </w:rPrChange>
          </w:rPr>
          <w:t>tinyint(</w:t>
        </w:r>
        <w:proofErr w:type="gramEnd"/>
        <w:r w:rsidRPr="00A85691">
          <w:rPr>
            <w:sz w:val="18"/>
            <w:rPrChange w:id="3043" w:author="shorny" w:date="2014-06-09T15:49:00Z">
              <w:rPr/>
            </w:rPrChange>
          </w:rPr>
          <w:t xml:space="preserve">1) </w:t>
        </w:r>
        <w:r w:rsidRPr="00A85691">
          <w:rPr>
            <w:rStyle w:val="keyword1"/>
            <w:sz w:val="18"/>
            <w:rPrChange w:id="3044" w:author="shorny" w:date="2014-06-09T15:49:00Z">
              <w:rPr>
                <w:rStyle w:val="keyword1"/>
              </w:rPr>
            </w:rPrChange>
          </w:rPr>
          <w:t>NOT</w:t>
        </w:r>
        <w:r w:rsidRPr="00A85691">
          <w:rPr>
            <w:sz w:val="18"/>
            <w:rPrChange w:id="3045" w:author="shorny" w:date="2014-06-09T15:49:00Z">
              <w:rPr/>
            </w:rPrChange>
          </w:rPr>
          <w:t xml:space="preserve"> </w:t>
        </w:r>
        <w:r w:rsidRPr="00A85691">
          <w:rPr>
            <w:rStyle w:val="keyword1"/>
            <w:sz w:val="18"/>
            <w:rPrChange w:id="3046" w:author="shorny" w:date="2014-06-09T15:49:00Z">
              <w:rPr>
                <w:rStyle w:val="keyword1"/>
              </w:rPr>
            </w:rPrChange>
          </w:rPr>
          <w:t>NULL</w:t>
        </w:r>
        <w:r w:rsidRPr="00A85691">
          <w:rPr>
            <w:sz w:val="18"/>
            <w:rPrChange w:id="3047" w:author="shorny" w:date="2014-06-09T15:49:00Z">
              <w:rPr/>
            </w:rPrChange>
          </w:rPr>
          <w:t xml:space="preserve"> comment </w:t>
        </w:r>
        <w:r w:rsidRPr="00A85691">
          <w:rPr>
            <w:rStyle w:val="string1"/>
            <w:sz w:val="18"/>
            <w:rPrChange w:id="3048" w:author="shorny" w:date="2014-06-09T15:49:00Z">
              <w:rPr>
                <w:rStyle w:val="string1"/>
              </w:rPr>
            </w:rPrChange>
          </w:rPr>
          <w:t>'a boolean that is automatically ticked if the change is deemed reportable (status changes request filled etc.)'</w:t>
        </w:r>
        <w:r w:rsidRPr="00A85691">
          <w:rPr>
            <w:sz w:val="18"/>
            <w:rPrChange w:id="3049" w:author="shorny" w:date="2014-06-09T15:49:00Z">
              <w:rPr/>
            </w:rPrChange>
          </w:rPr>
          <w:t>,</w:t>
        </w:r>
      </w:ins>
    </w:p>
    <w:p w14:paraId="6B176EBC" w14:textId="77777777" w:rsidR="00A85691" w:rsidRPr="00A85691" w:rsidRDefault="00A85691">
      <w:pPr>
        <w:pStyle w:val="HTMLPreformatted"/>
        <w:divId w:val="1206136475"/>
        <w:rPr>
          <w:ins w:id="3050" w:author="shorny" w:date="2014-06-09T15:48:00Z"/>
          <w:sz w:val="18"/>
          <w:rPrChange w:id="3051" w:author="shorny" w:date="2014-06-09T15:49:00Z">
            <w:rPr>
              <w:ins w:id="3052" w:author="shorny" w:date="2014-06-09T15:48:00Z"/>
            </w:rPr>
          </w:rPrChange>
        </w:rPr>
      </w:pPr>
      <w:ins w:id="3053" w:author="shorny" w:date="2014-06-09T15:48:00Z">
        <w:r w:rsidRPr="00A85691">
          <w:rPr>
            <w:sz w:val="18"/>
            <w:rPrChange w:id="3054" w:author="shorny" w:date="2014-06-09T15:49:00Z">
              <w:rPr/>
            </w:rPrChange>
          </w:rPr>
          <w:t xml:space="preserve">  Sent </w:t>
        </w:r>
        <w:proofErr w:type="gramStart"/>
        <w:r w:rsidRPr="00A85691">
          <w:rPr>
            <w:sz w:val="18"/>
            <w:rPrChange w:id="3055" w:author="shorny" w:date="2014-06-09T15:49:00Z">
              <w:rPr/>
            </w:rPrChange>
          </w:rPr>
          <w:t>tinyint(</w:t>
        </w:r>
        <w:proofErr w:type="gramEnd"/>
        <w:r w:rsidRPr="00A85691">
          <w:rPr>
            <w:sz w:val="18"/>
            <w:rPrChange w:id="3056" w:author="shorny" w:date="2014-06-09T15:49:00Z">
              <w:rPr/>
            </w:rPrChange>
          </w:rPr>
          <w:t xml:space="preserve">1) comment </w:t>
        </w:r>
        <w:r w:rsidRPr="00A85691">
          <w:rPr>
            <w:rStyle w:val="string1"/>
            <w:sz w:val="18"/>
            <w:rPrChange w:id="3057" w:author="shorny" w:date="2014-06-09T15:49:00Z">
              <w:rPr>
                <w:rStyle w:val="string1"/>
              </w:rPr>
            </w:rPrChange>
          </w:rPr>
          <w:t>'a boolean to check if the related email has been sent'</w:t>
        </w:r>
        <w:r w:rsidRPr="00A85691">
          <w:rPr>
            <w:sz w:val="18"/>
            <w:rPrChange w:id="3058" w:author="shorny" w:date="2014-06-09T15:49:00Z">
              <w:rPr/>
            </w:rPrChange>
          </w:rPr>
          <w:t>,</w:t>
        </w:r>
      </w:ins>
    </w:p>
    <w:p w14:paraId="7D0020D9" w14:textId="77777777" w:rsidR="00A85691" w:rsidRPr="00A85691" w:rsidRDefault="00A85691">
      <w:pPr>
        <w:pStyle w:val="HTMLPreformatted"/>
        <w:divId w:val="1206136475"/>
        <w:rPr>
          <w:ins w:id="3059" w:author="shorny" w:date="2014-06-09T15:48:00Z"/>
          <w:sz w:val="18"/>
          <w:rPrChange w:id="3060" w:author="shorny" w:date="2014-06-09T15:49:00Z">
            <w:rPr>
              <w:ins w:id="3061" w:author="shorny" w:date="2014-06-09T15:48:00Z"/>
            </w:rPr>
          </w:rPrChange>
        </w:rPr>
      </w:pPr>
      <w:ins w:id="3062" w:author="shorny" w:date="2014-06-09T15:48:00Z">
        <w:r w:rsidRPr="00A85691">
          <w:rPr>
            <w:sz w:val="18"/>
            <w:rPrChange w:id="3063" w:author="shorny" w:date="2014-06-09T15:49:00Z">
              <w:rPr/>
            </w:rPrChange>
          </w:rPr>
          <w:t xml:space="preserve">  </w:t>
        </w:r>
        <w:r w:rsidRPr="00A85691">
          <w:rPr>
            <w:rStyle w:val="keyword1"/>
            <w:sz w:val="18"/>
            <w:rPrChange w:id="3064" w:author="shorny" w:date="2014-06-09T15:49:00Z">
              <w:rPr>
                <w:rStyle w:val="keyword1"/>
              </w:rPr>
            </w:rPrChange>
          </w:rPr>
          <w:t>PRIMARY</w:t>
        </w:r>
        <w:r w:rsidRPr="00A85691">
          <w:rPr>
            <w:sz w:val="18"/>
            <w:rPrChange w:id="3065" w:author="shorny" w:date="2014-06-09T15:49:00Z">
              <w:rPr/>
            </w:rPrChange>
          </w:rPr>
          <w:t xml:space="preserve"> </w:t>
        </w:r>
        <w:r w:rsidRPr="00A85691">
          <w:rPr>
            <w:rStyle w:val="keyword1"/>
            <w:sz w:val="18"/>
            <w:rPrChange w:id="3066" w:author="shorny" w:date="2014-06-09T15:49:00Z">
              <w:rPr>
                <w:rStyle w:val="keyword1"/>
              </w:rPr>
            </w:rPrChange>
          </w:rPr>
          <w:t>KEY</w:t>
        </w:r>
        <w:r w:rsidRPr="00A85691">
          <w:rPr>
            <w:sz w:val="18"/>
            <w:rPrChange w:id="3067" w:author="shorny" w:date="2014-06-09T15:49:00Z">
              <w:rPr/>
            </w:rPrChange>
          </w:rPr>
          <w:t xml:space="preserve"> (DecID),</w:t>
        </w:r>
      </w:ins>
    </w:p>
    <w:p w14:paraId="08F91D18" w14:textId="77777777" w:rsidR="00A85691" w:rsidRPr="00A85691" w:rsidRDefault="00A85691">
      <w:pPr>
        <w:pStyle w:val="HTMLPreformatted"/>
        <w:divId w:val="1206136475"/>
        <w:rPr>
          <w:ins w:id="3068" w:author="shorny" w:date="2014-06-09T15:48:00Z"/>
          <w:sz w:val="18"/>
          <w:rPrChange w:id="3069" w:author="shorny" w:date="2014-06-09T15:49:00Z">
            <w:rPr>
              <w:ins w:id="3070" w:author="shorny" w:date="2014-06-09T15:48:00Z"/>
            </w:rPr>
          </w:rPrChange>
        </w:rPr>
      </w:pPr>
      <w:ins w:id="3071" w:author="shorny" w:date="2014-06-09T15:48:00Z">
        <w:r w:rsidRPr="00A85691">
          <w:rPr>
            <w:sz w:val="18"/>
            <w:rPrChange w:id="3072" w:author="shorny" w:date="2014-06-09T15:49:00Z">
              <w:rPr/>
            </w:rPrChange>
          </w:rPr>
          <w:t xml:space="preserve">  INDEX (ApplicationID),</w:t>
        </w:r>
      </w:ins>
    </w:p>
    <w:p w14:paraId="57DDE9B9" w14:textId="77777777" w:rsidR="00A85691" w:rsidRPr="00A85691" w:rsidRDefault="00A85691">
      <w:pPr>
        <w:pStyle w:val="HTMLPreformatted"/>
        <w:divId w:val="1206136475"/>
        <w:rPr>
          <w:ins w:id="3073" w:author="shorny" w:date="2014-06-09T15:48:00Z"/>
          <w:sz w:val="18"/>
          <w:rPrChange w:id="3074" w:author="shorny" w:date="2014-06-09T15:49:00Z">
            <w:rPr>
              <w:ins w:id="3075" w:author="shorny" w:date="2014-06-09T15:48:00Z"/>
            </w:rPr>
          </w:rPrChange>
        </w:rPr>
      </w:pPr>
      <w:ins w:id="3076" w:author="shorny" w:date="2014-06-09T15:48:00Z">
        <w:r w:rsidRPr="00A85691">
          <w:rPr>
            <w:sz w:val="18"/>
            <w:rPrChange w:id="3077" w:author="shorny" w:date="2014-06-09T15:49:00Z">
              <w:rPr/>
            </w:rPrChange>
          </w:rPr>
          <w:t xml:space="preserve">  INDEX (StaffID),</w:t>
        </w:r>
      </w:ins>
    </w:p>
    <w:p w14:paraId="775C4D66" w14:textId="77777777" w:rsidR="00A85691" w:rsidRPr="00A85691" w:rsidRDefault="00A85691">
      <w:pPr>
        <w:pStyle w:val="HTMLPreformatted"/>
        <w:divId w:val="1206136475"/>
        <w:rPr>
          <w:ins w:id="3078" w:author="shorny" w:date="2014-06-09T15:48:00Z"/>
          <w:sz w:val="18"/>
          <w:rPrChange w:id="3079" w:author="shorny" w:date="2014-06-09T15:49:00Z">
            <w:rPr>
              <w:ins w:id="3080" w:author="shorny" w:date="2014-06-09T15:48:00Z"/>
            </w:rPr>
          </w:rPrChange>
        </w:rPr>
      </w:pPr>
      <w:ins w:id="3081" w:author="shorny" w:date="2014-06-09T15:48:00Z">
        <w:r w:rsidRPr="00A85691">
          <w:rPr>
            <w:sz w:val="18"/>
            <w:rPrChange w:id="3082" w:author="shorny" w:date="2014-06-09T15:49:00Z">
              <w:rPr/>
            </w:rPrChange>
          </w:rPr>
          <w:t xml:space="preserve">  INDEX (DecisionTypeID),</w:t>
        </w:r>
      </w:ins>
    </w:p>
    <w:p w14:paraId="2B12312D" w14:textId="77777777" w:rsidR="00A85691" w:rsidRPr="00A85691" w:rsidRDefault="00A85691">
      <w:pPr>
        <w:pStyle w:val="HTMLPreformatted"/>
        <w:divId w:val="1206136475"/>
        <w:rPr>
          <w:ins w:id="3083" w:author="shorny" w:date="2014-06-09T15:48:00Z"/>
          <w:sz w:val="18"/>
          <w:rPrChange w:id="3084" w:author="shorny" w:date="2014-06-09T15:49:00Z">
            <w:rPr>
              <w:ins w:id="3085" w:author="shorny" w:date="2014-06-09T15:48:00Z"/>
            </w:rPr>
          </w:rPrChange>
        </w:rPr>
      </w:pPr>
      <w:ins w:id="3086" w:author="shorny" w:date="2014-06-09T15:48:00Z">
        <w:r w:rsidRPr="00A85691">
          <w:rPr>
            <w:sz w:val="18"/>
            <w:rPrChange w:id="3087" w:author="shorny" w:date="2014-06-09T15:49:00Z">
              <w:rPr/>
            </w:rPrChange>
          </w:rPr>
          <w:t xml:space="preserve">  INDEX (Reportable),</w:t>
        </w:r>
      </w:ins>
    </w:p>
    <w:p w14:paraId="73F54D35" w14:textId="77777777" w:rsidR="00A85691" w:rsidRPr="00A85691" w:rsidRDefault="00A85691">
      <w:pPr>
        <w:pStyle w:val="HTMLPreformatted"/>
        <w:divId w:val="1206136475"/>
        <w:rPr>
          <w:ins w:id="3088" w:author="shorny" w:date="2014-06-09T15:48:00Z"/>
          <w:sz w:val="18"/>
          <w:rPrChange w:id="3089" w:author="shorny" w:date="2014-06-09T15:49:00Z">
            <w:rPr>
              <w:ins w:id="3090" w:author="shorny" w:date="2014-06-09T15:48:00Z"/>
            </w:rPr>
          </w:rPrChange>
        </w:rPr>
      </w:pPr>
      <w:ins w:id="3091" w:author="shorny" w:date="2014-06-09T15:48:00Z">
        <w:r w:rsidRPr="00A85691">
          <w:rPr>
            <w:sz w:val="18"/>
            <w:rPrChange w:id="3092" w:author="shorny" w:date="2014-06-09T15:49:00Z">
              <w:rPr/>
            </w:rPrChange>
          </w:rPr>
          <w:t xml:space="preserve">  INDEX (Sent)</w:t>
        </w:r>
      </w:ins>
    </w:p>
    <w:p w14:paraId="249FDD7F" w14:textId="77777777" w:rsidR="00A85691" w:rsidRPr="00A85691" w:rsidRDefault="00A85691">
      <w:pPr>
        <w:pStyle w:val="HTMLPreformatted"/>
        <w:divId w:val="1206136475"/>
        <w:rPr>
          <w:ins w:id="3093" w:author="shorny" w:date="2014-06-09T15:48:00Z"/>
          <w:sz w:val="18"/>
          <w:rPrChange w:id="3094" w:author="shorny" w:date="2014-06-09T15:49:00Z">
            <w:rPr>
              <w:ins w:id="3095" w:author="shorny" w:date="2014-06-09T15:48:00Z"/>
            </w:rPr>
          </w:rPrChange>
        </w:rPr>
      </w:pPr>
      <w:ins w:id="3096" w:author="shorny" w:date="2014-06-09T15:48:00Z">
        <w:r w:rsidRPr="00A85691">
          <w:rPr>
            <w:sz w:val="18"/>
            <w:rPrChange w:id="3097" w:author="shorny" w:date="2014-06-09T15:49:00Z">
              <w:rPr/>
            </w:rPrChange>
          </w:rPr>
          <w:t>)</w:t>
        </w:r>
      </w:ins>
    </w:p>
    <w:p w14:paraId="2401128D" w14:textId="77777777" w:rsidR="00A85691" w:rsidRPr="00A85691" w:rsidRDefault="00A85691">
      <w:pPr>
        <w:pStyle w:val="HTMLPreformatted"/>
        <w:divId w:val="1206136475"/>
        <w:rPr>
          <w:ins w:id="3098" w:author="shorny" w:date="2014-06-09T15:48:00Z"/>
          <w:sz w:val="18"/>
          <w:rPrChange w:id="3099" w:author="shorny" w:date="2014-06-09T15:49:00Z">
            <w:rPr>
              <w:ins w:id="3100" w:author="shorny" w:date="2014-06-09T15:48:00Z"/>
            </w:rPr>
          </w:rPrChange>
        </w:rPr>
      </w:pPr>
      <w:proofErr w:type="gramStart"/>
      <w:ins w:id="3101" w:author="shorny" w:date="2014-06-09T15:48:00Z">
        <w:r w:rsidRPr="00A85691">
          <w:rPr>
            <w:sz w:val="18"/>
            <w:rPrChange w:id="3102" w:author="shorny" w:date="2014-06-09T15:49:00Z">
              <w:rPr/>
            </w:rPrChange>
          </w:rPr>
          <w:t>comment</w:t>
        </w:r>
        <w:proofErr w:type="gramEnd"/>
        <w:r w:rsidRPr="00A85691">
          <w:rPr>
            <w:sz w:val="18"/>
            <w:rPrChange w:id="3103" w:author="shorny" w:date="2014-06-09T15:49:00Z">
              <w:rPr/>
            </w:rPrChange>
          </w:rPr>
          <w:t>=</w:t>
        </w:r>
        <w:r w:rsidRPr="00A85691">
          <w:rPr>
            <w:rStyle w:val="string1"/>
            <w:sz w:val="18"/>
            <w:rPrChange w:id="3104" w:author="shorny" w:date="2014-06-09T15:49:00Z">
              <w:rPr>
                <w:rStyle w:val="string1"/>
              </w:rPr>
            </w:rPrChange>
          </w:rPr>
          <w:t>'The decision/comment made for an application by a RHD staff member'</w:t>
        </w:r>
      </w:ins>
    </w:p>
    <w:p w14:paraId="583174A7" w14:textId="77777777" w:rsidR="00A85691" w:rsidRPr="00A85691" w:rsidRDefault="00A85691">
      <w:pPr>
        <w:pStyle w:val="HTMLPreformatted"/>
        <w:divId w:val="1206136475"/>
        <w:rPr>
          <w:ins w:id="3105" w:author="shorny" w:date="2014-06-09T15:48:00Z"/>
          <w:sz w:val="18"/>
          <w:rPrChange w:id="3106" w:author="shorny" w:date="2014-06-09T15:49:00Z">
            <w:rPr>
              <w:ins w:id="3107" w:author="shorny" w:date="2014-06-09T15:48:00Z"/>
            </w:rPr>
          </w:rPrChange>
        </w:rPr>
      </w:pPr>
      <w:ins w:id="3108" w:author="shorny" w:date="2014-06-09T15:48:00Z">
        <w:r w:rsidRPr="00A85691">
          <w:rPr>
            <w:sz w:val="18"/>
            <w:rPrChange w:id="3109" w:author="shorny" w:date="2014-06-09T15:49:00Z">
              <w:rPr/>
            </w:rPrChange>
          </w:rPr>
          <w:t>ENGINE=InnoDB;</w:t>
        </w:r>
      </w:ins>
    </w:p>
    <w:p w14:paraId="7C5504CE" w14:textId="77777777" w:rsidR="00A85691" w:rsidRPr="00A85691" w:rsidRDefault="00A85691">
      <w:pPr>
        <w:pStyle w:val="HTMLPreformatted"/>
        <w:divId w:val="1206136475"/>
        <w:rPr>
          <w:ins w:id="3110" w:author="shorny" w:date="2014-06-09T15:48:00Z"/>
          <w:sz w:val="18"/>
          <w:rPrChange w:id="3111" w:author="shorny" w:date="2014-06-09T15:49:00Z">
            <w:rPr>
              <w:ins w:id="3112" w:author="shorny" w:date="2014-06-09T15:48:00Z"/>
            </w:rPr>
          </w:rPrChange>
        </w:rPr>
      </w:pPr>
    </w:p>
    <w:p w14:paraId="64A64061" w14:textId="77777777" w:rsidR="00A85691" w:rsidRPr="00A85691" w:rsidRDefault="00A85691">
      <w:pPr>
        <w:pStyle w:val="HTMLPreformatted"/>
        <w:divId w:val="1206136475"/>
        <w:rPr>
          <w:ins w:id="3113" w:author="shorny" w:date="2014-06-09T15:48:00Z"/>
          <w:sz w:val="18"/>
          <w:rPrChange w:id="3114" w:author="shorny" w:date="2014-06-09T15:49:00Z">
            <w:rPr>
              <w:ins w:id="3115" w:author="shorny" w:date="2014-06-09T15:48:00Z"/>
            </w:rPr>
          </w:rPrChange>
        </w:rPr>
      </w:pPr>
      <w:ins w:id="3116" w:author="shorny" w:date="2014-06-09T15:48:00Z">
        <w:r w:rsidRPr="00A85691">
          <w:rPr>
            <w:rStyle w:val="keyword1"/>
            <w:sz w:val="18"/>
            <w:rPrChange w:id="3117" w:author="shorny" w:date="2014-06-09T15:49:00Z">
              <w:rPr>
                <w:rStyle w:val="keyword1"/>
              </w:rPr>
            </w:rPrChange>
          </w:rPr>
          <w:t>CREATE</w:t>
        </w:r>
        <w:r w:rsidRPr="00A85691">
          <w:rPr>
            <w:sz w:val="18"/>
            <w:rPrChange w:id="3118" w:author="shorny" w:date="2014-06-09T15:49:00Z">
              <w:rPr/>
            </w:rPrChange>
          </w:rPr>
          <w:t xml:space="preserve"> </w:t>
        </w:r>
        <w:r w:rsidRPr="00A85691">
          <w:rPr>
            <w:rStyle w:val="keyword1"/>
            <w:sz w:val="18"/>
            <w:rPrChange w:id="3119" w:author="shorny" w:date="2014-06-09T15:49:00Z">
              <w:rPr>
                <w:rStyle w:val="keyword1"/>
              </w:rPr>
            </w:rPrChange>
          </w:rPr>
          <w:t>TABLE</w:t>
        </w:r>
        <w:r w:rsidRPr="00A85691">
          <w:rPr>
            <w:sz w:val="18"/>
            <w:rPrChange w:id="3120" w:author="shorny" w:date="2014-06-09T15:49:00Z">
              <w:rPr/>
            </w:rPrChange>
          </w:rPr>
          <w:t xml:space="preserve"> `Research Area` (</w:t>
        </w:r>
      </w:ins>
    </w:p>
    <w:p w14:paraId="5900B881" w14:textId="77777777" w:rsidR="00A85691" w:rsidRPr="00A85691" w:rsidRDefault="00A85691">
      <w:pPr>
        <w:pStyle w:val="HTMLPreformatted"/>
        <w:divId w:val="1206136475"/>
        <w:rPr>
          <w:ins w:id="3121" w:author="shorny" w:date="2014-06-09T15:48:00Z"/>
          <w:rStyle w:val="string1"/>
          <w:sz w:val="18"/>
          <w:rPrChange w:id="3122" w:author="shorny" w:date="2014-06-09T15:49:00Z">
            <w:rPr>
              <w:ins w:id="3123" w:author="shorny" w:date="2014-06-09T15:48:00Z"/>
              <w:rStyle w:val="string1"/>
            </w:rPr>
          </w:rPrChange>
        </w:rPr>
      </w:pPr>
      <w:ins w:id="3124" w:author="shorny" w:date="2014-06-09T15:48:00Z">
        <w:r w:rsidRPr="00A85691">
          <w:rPr>
            <w:sz w:val="18"/>
            <w:rPrChange w:id="3125" w:author="shorny" w:date="2014-06-09T15:49:00Z">
              <w:rPr/>
            </w:rPrChange>
          </w:rPr>
          <w:t xml:space="preserve">  FORCode </w:t>
        </w:r>
        <w:proofErr w:type="gramStart"/>
        <w:r w:rsidRPr="00A85691">
          <w:rPr>
            <w:sz w:val="18"/>
            <w:rPrChange w:id="3126" w:author="shorny" w:date="2014-06-09T15:49:00Z">
              <w:rPr/>
            </w:rPrChange>
          </w:rPr>
          <w:t>mediumint(</w:t>
        </w:r>
        <w:proofErr w:type="gramEnd"/>
        <w:r w:rsidRPr="00A85691">
          <w:rPr>
            <w:sz w:val="18"/>
            <w:rPrChange w:id="3127" w:author="shorny" w:date="2014-06-09T15:49:00Z">
              <w:rPr/>
            </w:rPrChange>
          </w:rPr>
          <w:t xml:space="preserve">6) </w:t>
        </w:r>
        <w:r w:rsidRPr="00A85691">
          <w:rPr>
            <w:rStyle w:val="keyword1"/>
            <w:sz w:val="18"/>
            <w:rPrChange w:id="3128" w:author="shorny" w:date="2014-06-09T15:49:00Z">
              <w:rPr>
                <w:rStyle w:val="keyword1"/>
              </w:rPr>
            </w:rPrChange>
          </w:rPr>
          <w:t>NOT</w:t>
        </w:r>
        <w:r w:rsidRPr="00A85691">
          <w:rPr>
            <w:sz w:val="18"/>
            <w:rPrChange w:id="3129" w:author="shorny" w:date="2014-06-09T15:49:00Z">
              <w:rPr/>
            </w:rPrChange>
          </w:rPr>
          <w:t xml:space="preserve"> </w:t>
        </w:r>
        <w:r w:rsidRPr="00A85691">
          <w:rPr>
            <w:rStyle w:val="keyword1"/>
            <w:sz w:val="18"/>
            <w:rPrChange w:id="3130" w:author="shorny" w:date="2014-06-09T15:49:00Z">
              <w:rPr>
                <w:rStyle w:val="keyword1"/>
              </w:rPr>
            </w:rPrChange>
          </w:rPr>
          <w:t>NULL</w:t>
        </w:r>
        <w:r w:rsidRPr="00A85691">
          <w:rPr>
            <w:sz w:val="18"/>
            <w:rPrChange w:id="3131" w:author="shorny" w:date="2014-06-09T15:49:00Z">
              <w:rPr/>
            </w:rPrChange>
          </w:rPr>
          <w:t xml:space="preserve"> AUTO_INCREMENT comment </w:t>
        </w:r>
        <w:r w:rsidRPr="00A85691">
          <w:rPr>
            <w:rStyle w:val="string1"/>
            <w:sz w:val="18"/>
            <w:rPrChange w:id="3132" w:author="shorny" w:date="2014-06-09T15:49:00Z">
              <w:rPr>
                <w:rStyle w:val="string1"/>
              </w:rPr>
            </w:rPrChange>
          </w:rPr>
          <w:t>'The Australian Field Of Research (FOR) code,</w:t>
        </w:r>
      </w:ins>
    </w:p>
    <w:p w14:paraId="0BB322F4" w14:textId="77777777" w:rsidR="00A85691" w:rsidRPr="00A85691" w:rsidRDefault="00A85691">
      <w:pPr>
        <w:pStyle w:val="HTMLPreformatted"/>
        <w:divId w:val="1206136475"/>
        <w:rPr>
          <w:ins w:id="3133" w:author="shorny" w:date="2014-06-09T15:48:00Z"/>
          <w:rStyle w:val="string1"/>
          <w:sz w:val="18"/>
          <w:rPrChange w:id="3134" w:author="shorny" w:date="2014-06-09T15:49:00Z">
            <w:rPr>
              <w:ins w:id="3135" w:author="shorny" w:date="2014-06-09T15:48:00Z"/>
              <w:rStyle w:val="string1"/>
            </w:rPr>
          </w:rPrChange>
        </w:rPr>
      </w:pPr>
      <w:ins w:id="3136" w:author="shorny" w:date="2014-06-09T15:48:00Z">
        <w:r w:rsidRPr="00A85691">
          <w:rPr>
            <w:rStyle w:val="string1"/>
            <w:sz w:val="18"/>
            <w:rPrChange w:id="3137" w:author="shorny" w:date="2014-06-09T15:49:00Z">
              <w:rPr>
                <w:rStyle w:val="string1"/>
              </w:rPr>
            </w:rPrChange>
          </w:rPr>
          <w:t xml:space="preserve">  </w:t>
        </w:r>
        <w:proofErr w:type="gramStart"/>
        <w:r w:rsidRPr="00A85691">
          <w:rPr>
            <w:rStyle w:val="string1"/>
            <w:sz w:val="18"/>
            <w:rPrChange w:id="3138" w:author="shorny" w:date="2014-06-09T15:49:00Z">
              <w:rPr>
                <w:rStyle w:val="string1"/>
              </w:rPr>
            </w:rPrChange>
          </w:rPr>
          <w:t>primary</w:t>
        </w:r>
        <w:proofErr w:type="gramEnd"/>
        <w:r w:rsidRPr="00A85691">
          <w:rPr>
            <w:rStyle w:val="string1"/>
            <w:sz w:val="18"/>
            <w:rPrChange w:id="3139" w:author="shorny" w:date="2014-06-09T15:49:00Z">
              <w:rPr>
                <w:rStyle w:val="string1"/>
              </w:rPr>
            </w:rPrChange>
          </w:rPr>
          <w:t xml:space="preserve"> key,</w:t>
        </w:r>
      </w:ins>
    </w:p>
    <w:p w14:paraId="7250A84E" w14:textId="77777777" w:rsidR="00A85691" w:rsidRPr="00A85691" w:rsidRDefault="00A85691">
      <w:pPr>
        <w:pStyle w:val="HTMLPreformatted"/>
        <w:divId w:val="1206136475"/>
        <w:rPr>
          <w:ins w:id="3140" w:author="shorny" w:date="2014-06-09T15:48:00Z"/>
          <w:sz w:val="18"/>
          <w:rPrChange w:id="3141" w:author="shorny" w:date="2014-06-09T15:49:00Z">
            <w:rPr>
              <w:ins w:id="3142" w:author="shorny" w:date="2014-06-09T15:48:00Z"/>
            </w:rPr>
          </w:rPrChange>
        </w:rPr>
      </w:pPr>
      <w:ins w:id="3143" w:author="shorny" w:date="2014-06-09T15:48:00Z">
        <w:r w:rsidRPr="00A85691">
          <w:rPr>
            <w:rStyle w:val="string1"/>
            <w:sz w:val="18"/>
            <w:rPrChange w:id="3144" w:author="shorny" w:date="2014-06-09T15:49:00Z">
              <w:rPr>
                <w:rStyle w:val="string1"/>
              </w:rPr>
            </w:rPrChange>
          </w:rPr>
          <w:lastRenderedPageBreak/>
          <w:t xml:space="preserve">  </w:t>
        </w:r>
        <w:proofErr w:type="gramStart"/>
        <w:r w:rsidRPr="00A85691">
          <w:rPr>
            <w:rStyle w:val="string1"/>
            <w:sz w:val="18"/>
            <w:rPrChange w:id="3145" w:author="shorny" w:date="2014-06-09T15:49:00Z">
              <w:rPr>
                <w:rStyle w:val="string1"/>
              </w:rPr>
            </w:rPrChange>
          </w:rPr>
          <w:t>that</w:t>
        </w:r>
        <w:proofErr w:type="gramEnd"/>
        <w:r w:rsidRPr="00A85691">
          <w:rPr>
            <w:rStyle w:val="string1"/>
            <w:sz w:val="18"/>
            <w:rPrChange w:id="3146" w:author="shorny" w:date="2014-06-09T15:49:00Z">
              <w:rPr>
                <w:rStyle w:val="string1"/>
              </w:rPr>
            </w:rPrChange>
          </w:rPr>
          <w:t xml:space="preserve"> uniquely identifies the Research area'</w:t>
        </w:r>
        <w:r w:rsidRPr="00A85691">
          <w:rPr>
            <w:sz w:val="18"/>
            <w:rPrChange w:id="3147" w:author="shorny" w:date="2014-06-09T15:49:00Z">
              <w:rPr/>
            </w:rPrChange>
          </w:rPr>
          <w:t>,</w:t>
        </w:r>
      </w:ins>
    </w:p>
    <w:p w14:paraId="1B55A4FC" w14:textId="77777777" w:rsidR="00A85691" w:rsidRPr="00A85691" w:rsidRDefault="00A85691">
      <w:pPr>
        <w:pStyle w:val="HTMLPreformatted"/>
        <w:divId w:val="1206136475"/>
        <w:rPr>
          <w:ins w:id="3148" w:author="shorny" w:date="2014-06-09T15:48:00Z"/>
          <w:sz w:val="18"/>
          <w:rPrChange w:id="3149" w:author="shorny" w:date="2014-06-09T15:49:00Z">
            <w:rPr>
              <w:ins w:id="3150" w:author="shorny" w:date="2014-06-09T15:48:00Z"/>
            </w:rPr>
          </w:rPrChange>
        </w:rPr>
      </w:pPr>
      <w:ins w:id="3151" w:author="shorny" w:date="2014-06-09T15:48:00Z">
        <w:r w:rsidRPr="00A85691">
          <w:rPr>
            <w:sz w:val="18"/>
            <w:rPrChange w:id="3152" w:author="shorny" w:date="2014-06-09T15:49:00Z">
              <w:rPr/>
            </w:rPrChange>
          </w:rPr>
          <w:t xml:space="preserve">  Description </w:t>
        </w:r>
        <w:proofErr w:type="gramStart"/>
        <w:r w:rsidRPr="00A85691">
          <w:rPr>
            <w:rStyle w:val="type1"/>
            <w:sz w:val="18"/>
            <w:rPrChange w:id="3153" w:author="shorny" w:date="2014-06-09T15:49:00Z">
              <w:rPr>
                <w:rStyle w:val="type1"/>
              </w:rPr>
            </w:rPrChange>
          </w:rPr>
          <w:t>varchar</w:t>
        </w:r>
        <w:r w:rsidRPr="00A85691">
          <w:rPr>
            <w:sz w:val="18"/>
            <w:rPrChange w:id="3154" w:author="shorny" w:date="2014-06-09T15:49:00Z">
              <w:rPr/>
            </w:rPrChange>
          </w:rPr>
          <w:t>(</w:t>
        </w:r>
        <w:proofErr w:type="gramEnd"/>
        <w:r w:rsidRPr="00A85691">
          <w:rPr>
            <w:sz w:val="18"/>
            <w:rPrChange w:id="3155" w:author="shorny" w:date="2014-06-09T15:49:00Z">
              <w:rPr/>
            </w:rPrChange>
          </w:rPr>
          <w:t xml:space="preserve">2000) </w:t>
        </w:r>
        <w:r w:rsidRPr="00A85691">
          <w:rPr>
            <w:rStyle w:val="keyword1"/>
            <w:sz w:val="18"/>
            <w:rPrChange w:id="3156" w:author="shorny" w:date="2014-06-09T15:49:00Z">
              <w:rPr>
                <w:rStyle w:val="keyword1"/>
              </w:rPr>
            </w:rPrChange>
          </w:rPr>
          <w:t>NOT</w:t>
        </w:r>
        <w:r w:rsidRPr="00A85691">
          <w:rPr>
            <w:sz w:val="18"/>
            <w:rPrChange w:id="3157" w:author="shorny" w:date="2014-06-09T15:49:00Z">
              <w:rPr/>
            </w:rPrChange>
          </w:rPr>
          <w:t xml:space="preserve"> </w:t>
        </w:r>
        <w:r w:rsidRPr="00A85691">
          <w:rPr>
            <w:rStyle w:val="keyword1"/>
            <w:sz w:val="18"/>
            <w:rPrChange w:id="3158" w:author="shorny" w:date="2014-06-09T15:49:00Z">
              <w:rPr>
                <w:rStyle w:val="keyword1"/>
              </w:rPr>
            </w:rPrChange>
          </w:rPr>
          <w:t>NULL</w:t>
        </w:r>
        <w:r w:rsidRPr="00A85691">
          <w:rPr>
            <w:sz w:val="18"/>
            <w:rPrChange w:id="3159" w:author="shorny" w:date="2014-06-09T15:49:00Z">
              <w:rPr/>
            </w:rPrChange>
          </w:rPr>
          <w:t xml:space="preserve"> comment </w:t>
        </w:r>
        <w:r w:rsidRPr="00A85691">
          <w:rPr>
            <w:rStyle w:val="string1"/>
            <w:sz w:val="18"/>
            <w:rPrChange w:id="3160" w:author="shorny" w:date="2014-06-09T15:49:00Z">
              <w:rPr>
                <w:rStyle w:val="string1"/>
              </w:rPr>
            </w:rPrChange>
          </w:rPr>
          <w:t>'A small text description of the FOR i.e. 2201'</w:t>
        </w:r>
        <w:r w:rsidRPr="00A85691">
          <w:rPr>
            <w:sz w:val="18"/>
            <w:rPrChange w:id="3161" w:author="shorny" w:date="2014-06-09T15:49:00Z">
              <w:rPr/>
            </w:rPrChange>
          </w:rPr>
          <w:t>,</w:t>
        </w:r>
      </w:ins>
    </w:p>
    <w:p w14:paraId="3FA7198F" w14:textId="77777777" w:rsidR="00A85691" w:rsidRPr="00A85691" w:rsidRDefault="00A85691">
      <w:pPr>
        <w:pStyle w:val="HTMLPreformatted"/>
        <w:divId w:val="1206136475"/>
        <w:rPr>
          <w:ins w:id="3162" w:author="shorny" w:date="2014-06-09T15:48:00Z"/>
          <w:sz w:val="18"/>
          <w:rPrChange w:id="3163" w:author="shorny" w:date="2014-06-09T15:49:00Z">
            <w:rPr>
              <w:ins w:id="3164" w:author="shorny" w:date="2014-06-09T15:48:00Z"/>
            </w:rPr>
          </w:rPrChange>
        </w:rPr>
      </w:pPr>
      <w:ins w:id="3165" w:author="shorny" w:date="2014-06-09T15:48:00Z">
        <w:r w:rsidRPr="00A85691">
          <w:rPr>
            <w:sz w:val="18"/>
            <w:rPrChange w:id="3166" w:author="shorny" w:date="2014-06-09T15:49:00Z">
              <w:rPr/>
            </w:rPrChange>
          </w:rPr>
          <w:t xml:space="preserve">  ResearchArea </w:t>
        </w:r>
        <w:proofErr w:type="gramStart"/>
        <w:r w:rsidRPr="00A85691">
          <w:rPr>
            <w:rStyle w:val="type1"/>
            <w:sz w:val="18"/>
            <w:rPrChange w:id="3167" w:author="shorny" w:date="2014-06-09T15:49:00Z">
              <w:rPr>
                <w:rStyle w:val="type1"/>
              </w:rPr>
            </w:rPrChange>
          </w:rPr>
          <w:t>varchar</w:t>
        </w:r>
        <w:r w:rsidRPr="00A85691">
          <w:rPr>
            <w:sz w:val="18"/>
            <w:rPrChange w:id="3168" w:author="shorny" w:date="2014-06-09T15:49:00Z">
              <w:rPr/>
            </w:rPrChange>
          </w:rPr>
          <w:t>(</w:t>
        </w:r>
        <w:proofErr w:type="gramEnd"/>
        <w:r w:rsidRPr="00A85691">
          <w:rPr>
            <w:sz w:val="18"/>
            <w:rPrChange w:id="3169" w:author="shorny" w:date="2014-06-09T15:49:00Z">
              <w:rPr/>
            </w:rPrChange>
          </w:rPr>
          <w:t xml:space="preserve">50) </w:t>
        </w:r>
        <w:r w:rsidRPr="00A85691">
          <w:rPr>
            <w:rStyle w:val="keyword1"/>
            <w:sz w:val="18"/>
            <w:rPrChange w:id="3170" w:author="shorny" w:date="2014-06-09T15:49:00Z">
              <w:rPr>
                <w:rStyle w:val="keyword1"/>
              </w:rPr>
            </w:rPrChange>
          </w:rPr>
          <w:t>NOT</w:t>
        </w:r>
        <w:r w:rsidRPr="00A85691">
          <w:rPr>
            <w:sz w:val="18"/>
            <w:rPrChange w:id="3171" w:author="shorny" w:date="2014-06-09T15:49:00Z">
              <w:rPr/>
            </w:rPrChange>
          </w:rPr>
          <w:t xml:space="preserve"> </w:t>
        </w:r>
        <w:r w:rsidRPr="00A85691">
          <w:rPr>
            <w:rStyle w:val="keyword1"/>
            <w:sz w:val="18"/>
            <w:rPrChange w:id="3172" w:author="shorny" w:date="2014-06-09T15:49:00Z">
              <w:rPr>
                <w:rStyle w:val="keyword1"/>
              </w:rPr>
            </w:rPrChange>
          </w:rPr>
          <w:t>NULL</w:t>
        </w:r>
        <w:r w:rsidRPr="00A85691">
          <w:rPr>
            <w:sz w:val="18"/>
            <w:rPrChange w:id="3173" w:author="shorny" w:date="2014-06-09T15:49:00Z">
              <w:rPr/>
            </w:rPrChange>
          </w:rPr>
          <w:t xml:space="preserve"> comment </w:t>
        </w:r>
        <w:r w:rsidRPr="00A85691">
          <w:rPr>
            <w:rStyle w:val="string1"/>
            <w:sz w:val="18"/>
            <w:rPrChange w:id="3174" w:author="shorny" w:date="2014-06-09T15:49:00Z">
              <w:rPr>
                <w:rStyle w:val="string1"/>
              </w:rPr>
            </w:rPrChange>
          </w:rPr>
          <w:t>'The FOR title; i.e. Applied Ethics'</w:t>
        </w:r>
        <w:r w:rsidRPr="00A85691">
          <w:rPr>
            <w:sz w:val="18"/>
            <w:rPrChange w:id="3175" w:author="shorny" w:date="2014-06-09T15:49:00Z">
              <w:rPr/>
            </w:rPrChange>
          </w:rPr>
          <w:t>,</w:t>
        </w:r>
      </w:ins>
    </w:p>
    <w:p w14:paraId="088C5DC4" w14:textId="77777777" w:rsidR="00A85691" w:rsidRPr="00A85691" w:rsidRDefault="00A85691">
      <w:pPr>
        <w:pStyle w:val="HTMLPreformatted"/>
        <w:divId w:val="1206136475"/>
        <w:rPr>
          <w:ins w:id="3176" w:author="shorny" w:date="2014-06-09T15:48:00Z"/>
          <w:sz w:val="18"/>
          <w:rPrChange w:id="3177" w:author="shorny" w:date="2014-06-09T15:49:00Z">
            <w:rPr>
              <w:ins w:id="3178" w:author="shorny" w:date="2014-06-09T15:48:00Z"/>
            </w:rPr>
          </w:rPrChange>
        </w:rPr>
      </w:pPr>
      <w:ins w:id="3179" w:author="shorny" w:date="2014-06-09T15:48:00Z">
        <w:r w:rsidRPr="00A85691">
          <w:rPr>
            <w:sz w:val="18"/>
            <w:rPrChange w:id="3180" w:author="shorny" w:date="2014-06-09T15:49:00Z">
              <w:rPr/>
            </w:rPrChange>
          </w:rPr>
          <w:t xml:space="preserve">  GeneralArea </w:t>
        </w:r>
        <w:proofErr w:type="gramStart"/>
        <w:r w:rsidRPr="00A85691">
          <w:rPr>
            <w:rStyle w:val="type1"/>
            <w:sz w:val="18"/>
            <w:rPrChange w:id="3181" w:author="shorny" w:date="2014-06-09T15:49:00Z">
              <w:rPr>
                <w:rStyle w:val="type1"/>
              </w:rPr>
            </w:rPrChange>
          </w:rPr>
          <w:t>varchar</w:t>
        </w:r>
        <w:r w:rsidRPr="00A85691">
          <w:rPr>
            <w:sz w:val="18"/>
            <w:rPrChange w:id="3182" w:author="shorny" w:date="2014-06-09T15:49:00Z">
              <w:rPr/>
            </w:rPrChange>
          </w:rPr>
          <w:t>(</w:t>
        </w:r>
        <w:proofErr w:type="gramEnd"/>
        <w:r w:rsidRPr="00A85691">
          <w:rPr>
            <w:sz w:val="18"/>
            <w:rPrChange w:id="3183" w:author="shorny" w:date="2014-06-09T15:49:00Z">
              <w:rPr/>
            </w:rPrChange>
          </w:rPr>
          <w:t xml:space="preserve">50) </w:t>
        </w:r>
        <w:r w:rsidRPr="00A85691">
          <w:rPr>
            <w:rStyle w:val="keyword1"/>
            <w:sz w:val="18"/>
            <w:rPrChange w:id="3184" w:author="shorny" w:date="2014-06-09T15:49:00Z">
              <w:rPr>
                <w:rStyle w:val="keyword1"/>
              </w:rPr>
            </w:rPrChange>
          </w:rPr>
          <w:t>NOT</w:t>
        </w:r>
        <w:r w:rsidRPr="00A85691">
          <w:rPr>
            <w:sz w:val="18"/>
            <w:rPrChange w:id="3185" w:author="shorny" w:date="2014-06-09T15:49:00Z">
              <w:rPr/>
            </w:rPrChange>
          </w:rPr>
          <w:t xml:space="preserve"> </w:t>
        </w:r>
        <w:r w:rsidRPr="00A85691">
          <w:rPr>
            <w:rStyle w:val="keyword1"/>
            <w:sz w:val="18"/>
            <w:rPrChange w:id="3186" w:author="shorny" w:date="2014-06-09T15:49:00Z">
              <w:rPr>
                <w:rStyle w:val="keyword1"/>
              </w:rPr>
            </w:rPrChange>
          </w:rPr>
          <w:t>NULL</w:t>
        </w:r>
        <w:r w:rsidRPr="00A85691">
          <w:rPr>
            <w:sz w:val="18"/>
            <w:rPrChange w:id="3187" w:author="shorny" w:date="2014-06-09T15:49:00Z">
              <w:rPr/>
            </w:rPrChange>
          </w:rPr>
          <w:t xml:space="preserve"> comment </w:t>
        </w:r>
        <w:r w:rsidRPr="00A85691">
          <w:rPr>
            <w:rStyle w:val="string1"/>
            <w:sz w:val="18"/>
            <w:rPrChange w:id="3188" w:author="shorny" w:date="2014-06-09T15:49:00Z">
              <w:rPr>
                <w:rStyle w:val="string1"/>
              </w:rPr>
            </w:rPrChange>
          </w:rPr>
          <w:t>'The general area of the FOR'</w:t>
        </w:r>
        <w:r w:rsidRPr="00A85691">
          <w:rPr>
            <w:sz w:val="18"/>
            <w:rPrChange w:id="3189" w:author="shorny" w:date="2014-06-09T15:49:00Z">
              <w:rPr/>
            </w:rPrChange>
          </w:rPr>
          <w:t>,</w:t>
        </w:r>
      </w:ins>
    </w:p>
    <w:p w14:paraId="0BF5E160" w14:textId="77777777" w:rsidR="00A85691" w:rsidRPr="00A85691" w:rsidRDefault="00A85691">
      <w:pPr>
        <w:pStyle w:val="HTMLPreformatted"/>
        <w:divId w:val="1206136475"/>
        <w:rPr>
          <w:ins w:id="3190" w:author="shorny" w:date="2014-06-09T15:48:00Z"/>
          <w:sz w:val="18"/>
          <w:rPrChange w:id="3191" w:author="shorny" w:date="2014-06-09T15:49:00Z">
            <w:rPr>
              <w:ins w:id="3192" w:author="shorny" w:date="2014-06-09T15:48:00Z"/>
            </w:rPr>
          </w:rPrChange>
        </w:rPr>
      </w:pPr>
      <w:ins w:id="3193" w:author="shorny" w:date="2014-06-09T15:48:00Z">
        <w:r w:rsidRPr="00A85691">
          <w:rPr>
            <w:sz w:val="18"/>
            <w:rPrChange w:id="3194" w:author="shorny" w:date="2014-06-09T15:49:00Z">
              <w:rPr/>
            </w:rPrChange>
          </w:rPr>
          <w:t xml:space="preserve">  </w:t>
        </w:r>
        <w:r w:rsidRPr="00A85691">
          <w:rPr>
            <w:rStyle w:val="keyword1"/>
            <w:sz w:val="18"/>
            <w:rPrChange w:id="3195" w:author="shorny" w:date="2014-06-09T15:49:00Z">
              <w:rPr>
                <w:rStyle w:val="keyword1"/>
              </w:rPr>
            </w:rPrChange>
          </w:rPr>
          <w:t>PRIMARY</w:t>
        </w:r>
        <w:r w:rsidRPr="00A85691">
          <w:rPr>
            <w:sz w:val="18"/>
            <w:rPrChange w:id="3196" w:author="shorny" w:date="2014-06-09T15:49:00Z">
              <w:rPr/>
            </w:rPrChange>
          </w:rPr>
          <w:t xml:space="preserve"> </w:t>
        </w:r>
        <w:r w:rsidRPr="00A85691">
          <w:rPr>
            <w:rStyle w:val="keyword1"/>
            <w:sz w:val="18"/>
            <w:rPrChange w:id="3197" w:author="shorny" w:date="2014-06-09T15:49:00Z">
              <w:rPr>
                <w:rStyle w:val="keyword1"/>
              </w:rPr>
            </w:rPrChange>
          </w:rPr>
          <w:t>KEY</w:t>
        </w:r>
        <w:r w:rsidRPr="00A85691">
          <w:rPr>
            <w:sz w:val="18"/>
            <w:rPrChange w:id="3198" w:author="shorny" w:date="2014-06-09T15:49:00Z">
              <w:rPr/>
            </w:rPrChange>
          </w:rPr>
          <w:t xml:space="preserve"> (FORCode),</w:t>
        </w:r>
      </w:ins>
    </w:p>
    <w:p w14:paraId="72D3EA0D" w14:textId="77777777" w:rsidR="00A85691" w:rsidRPr="00A85691" w:rsidRDefault="00A85691">
      <w:pPr>
        <w:pStyle w:val="HTMLPreformatted"/>
        <w:divId w:val="1206136475"/>
        <w:rPr>
          <w:ins w:id="3199" w:author="shorny" w:date="2014-06-09T15:48:00Z"/>
          <w:sz w:val="18"/>
          <w:rPrChange w:id="3200" w:author="shorny" w:date="2014-06-09T15:49:00Z">
            <w:rPr>
              <w:ins w:id="3201" w:author="shorny" w:date="2014-06-09T15:48:00Z"/>
            </w:rPr>
          </w:rPrChange>
        </w:rPr>
      </w:pPr>
      <w:ins w:id="3202" w:author="shorny" w:date="2014-06-09T15:48:00Z">
        <w:r w:rsidRPr="00A85691">
          <w:rPr>
            <w:sz w:val="18"/>
            <w:rPrChange w:id="3203" w:author="shorny" w:date="2014-06-09T15:49:00Z">
              <w:rPr/>
            </w:rPrChange>
          </w:rPr>
          <w:t xml:space="preserve">  INDEX (GeneralArea))</w:t>
        </w:r>
      </w:ins>
    </w:p>
    <w:p w14:paraId="46C6EE2E" w14:textId="77777777" w:rsidR="00A85691" w:rsidRPr="00A85691" w:rsidRDefault="00A85691">
      <w:pPr>
        <w:pStyle w:val="HTMLPreformatted"/>
        <w:divId w:val="1206136475"/>
        <w:rPr>
          <w:ins w:id="3204" w:author="shorny" w:date="2014-06-09T15:48:00Z"/>
          <w:sz w:val="18"/>
          <w:rPrChange w:id="3205" w:author="shorny" w:date="2014-06-09T15:49:00Z">
            <w:rPr>
              <w:ins w:id="3206" w:author="shorny" w:date="2014-06-09T15:48:00Z"/>
            </w:rPr>
          </w:rPrChange>
        </w:rPr>
      </w:pPr>
      <w:ins w:id="3207" w:author="shorny" w:date="2014-06-09T15:48:00Z">
        <w:r w:rsidRPr="00A85691">
          <w:rPr>
            <w:sz w:val="18"/>
            <w:rPrChange w:id="3208" w:author="shorny" w:date="2014-06-09T15:49:00Z">
              <w:rPr/>
            </w:rPrChange>
          </w:rPr>
          <w:t>ENGINE=InnoDB;</w:t>
        </w:r>
      </w:ins>
    </w:p>
    <w:p w14:paraId="58AC457C" w14:textId="77777777" w:rsidR="00A85691" w:rsidRPr="00A85691" w:rsidRDefault="00A85691">
      <w:pPr>
        <w:pStyle w:val="HTMLPreformatted"/>
        <w:divId w:val="1206136475"/>
        <w:rPr>
          <w:ins w:id="3209" w:author="shorny" w:date="2014-06-09T15:48:00Z"/>
          <w:sz w:val="18"/>
          <w:rPrChange w:id="3210" w:author="shorny" w:date="2014-06-09T15:49:00Z">
            <w:rPr>
              <w:ins w:id="3211" w:author="shorny" w:date="2014-06-09T15:48:00Z"/>
            </w:rPr>
          </w:rPrChange>
        </w:rPr>
      </w:pPr>
    </w:p>
    <w:p w14:paraId="63F279AA" w14:textId="77777777" w:rsidR="00A85691" w:rsidRPr="00A85691" w:rsidRDefault="00A85691">
      <w:pPr>
        <w:pStyle w:val="HTMLPreformatted"/>
        <w:divId w:val="1206136475"/>
        <w:rPr>
          <w:ins w:id="3212" w:author="shorny" w:date="2014-06-09T15:48:00Z"/>
          <w:sz w:val="18"/>
          <w:rPrChange w:id="3213" w:author="shorny" w:date="2014-06-09T15:49:00Z">
            <w:rPr>
              <w:ins w:id="3214" w:author="shorny" w:date="2014-06-09T15:48:00Z"/>
            </w:rPr>
          </w:rPrChange>
        </w:rPr>
      </w:pPr>
      <w:ins w:id="3215" w:author="shorny" w:date="2014-06-09T15:48:00Z">
        <w:r w:rsidRPr="00A85691">
          <w:rPr>
            <w:rStyle w:val="keyword1"/>
            <w:sz w:val="18"/>
            <w:rPrChange w:id="3216" w:author="shorny" w:date="2014-06-09T15:49:00Z">
              <w:rPr>
                <w:rStyle w:val="keyword1"/>
              </w:rPr>
            </w:rPrChange>
          </w:rPr>
          <w:t>CREATE</w:t>
        </w:r>
        <w:r w:rsidRPr="00A85691">
          <w:rPr>
            <w:sz w:val="18"/>
            <w:rPrChange w:id="3217" w:author="shorny" w:date="2014-06-09T15:49:00Z">
              <w:rPr/>
            </w:rPrChange>
          </w:rPr>
          <w:t xml:space="preserve"> </w:t>
        </w:r>
        <w:r w:rsidRPr="00A85691">
          <w:rPr>
            <w:rStyle w:val="keyword1"/>
            <w:sz w:val="18"/>
            <w:rPrChange w:id="3218" w:author="shorny" w:date="2014-06-09T15:49:00Z">
              <w:rPr>
                <w:rStyle w:val="keyword1"/>
              </w:rPr>
            </w:rPrChange>
          </w:rPr>
          <w:t>TABLE</w:t>
        </w:r>
        <w:r w:rsidRPr="00A85691">
          <w:rPr>
            <w:sz w:val="18"/>
            <w:rPrChange w:id="3219" w:author="shorny" w:date="2014-06-09T15:49:00Z">
              <w:rPr/>
            </w:rPrChange>
          </w:rPr>
          <w:t xml:space="preserve"> `University Staff Member` (</w:t>
        </w:r>
      </w:ins>
    </w:p>
    <w:p w14:paraId="683263DE" w14:textId="77777777" w:rsidR="00A85691" w:rsidRPr="00A85691" w:rsidRDefault="00A85691">
      <w:pPr>
        <w:pStyle w:val="HTMLPreformatted"/>
        <w:divId w:val="1206136475"/>
        <w:rPr>
          <w:ins w:id="3220" w:author="shorny" w:date="2014-06-09T15:48:00Z"/>
          <w:rStyle w:val="string1"/>
          <w:sz w:val="18"/>
          <w:rPrChange w:id="3221" w:author="shorny" w:date="2014-06-09T15:49:00Z">
            <w:rPr>
              <w:ins w:id="3222" w:author="shorny" w:date="2014-06-09T15:48:00Z"/>
              <w:rStyle w:val="string1"/>
            </w:rPr>
          </w:rPrChange>
        </w:rPr>
      </w:pPr>
      <w:ins w:id="3223" w:author="shorny" w:date="2014-06-09T15:48:00Z">
        <w:r w:rsidRPr="00A85691">
          <w:rPr>
            <w:sz w:val="18"/>
            <w:rPrChange w:id="3224" w:author="shorny" w:date="2014-06-09T15:49:00Z">
              <w:rPr/>
            </w:rPrChange>
          </w:rPr>
          <w:t xml:space="preserve">  StaffID mediumint </w:t>
        </w:r>
        <w:r w:rsidRPr="00A85691">
          <w:rPr>
            <w:rStyle w:val="keyword1"/>
            <w:sz w:val="18"/>
            <w:rPrChange w:id="3225" w:author="shorny" w:date="2014-06-09T15:49:00Z">
              <w:rPr>
                <w:rStyle w:val="keyword1"/>
              </w:rPr>
            </w:rPrChange>
          </w:rPr>
          <w:t>NOT</w:t>
        </w:r>
        <w:r w:rsidRPr="00A85691">
          <w:rPr>
            <w:sz w:val="18"/>
            <w:rPrChange w:id="3226" w:author="shorny" w:date="2014-06-09T15:49:00Z">
              <w:rPr/>
            </w:rPrChange>
          </w:rPr>
          <w:t xml:space="preserve"> </w:t>
        </w:r>
        <w:r w:rsidRPr="00A85691">
          <w:rPr>
            <w:rStyle w:val="keyword1"/>
            <w:sz w:val="18"/>
            <w:rPrChange w:id="3227" w:author="shorny" w:date="2014-06-09T15:49:00Z">
              <w:rPr>
                <w:rStyle w:val="keyword1"/>
              </w:rPr>
            </w:rPrChange>
          </w:rPr>
          <w:t>NULL</w:t>
        </w:r>
        <w:r w:rsidRPr="00A85691">
          <w:rPr>
            <w:sz w:val="18"/>
            <w:rPrChange w:id="3228" w:author="shorny" w:date="2014-06-09T15:49:00Z">
              <w:rPr/>
            </w:rPrChange>
          </w:rPr>
          <w:t xml:space="preserve"> AUTO_INCREMENT comment </w:t>
        </w:r>
        <w:r w:rsidRPr="00A85691">
          <w:rPr>
            <w:rStyle w:val="string1"/>
            <w:sz w:val="18"/>
            <w:rPrChange w:id="3229" w:author="shorny" w:date="2014-06-09T15:49:00Z">
              <w:rPr>
                <w:rStyle w:val="string1"/>
              </w:rPr>
            </w:rPrChange>
          </w:rPr>
          <w:t>'The flinders uni staff ID number,</w:t>
        </w:r>
      </w:ins>
    </w:p>
    <w:p w14:paraId="702E382D" w14:textId="77777777" w:rsidR="00A85691" w:rsidRPr="00A85691" w:rsidRDefault="00A85691">
      <w:pPr>
        <w:pStyle w:val="HTMLPreformatted"/>
        <w:divId w:val="1206136475"/>
        <w:rPr>
          <w:ins w:id="3230" w:author="shorny" w:date="2014-06-09T15:48:00Z"/>
          <w:sz w:val="18"/>
          <w:rPrChange w:id="3231" w:author="shorny" w:date="2014-06-09T15:49:00Z">
            <w:rPr>
              <w:ins w:id="3232" w:author="shorny" w:date="2014-06-09T15:48:00Z"/>
            </w:rPr>
          </w:rPrChange>
        </w:rPr>
      </w:pPr>
      <w:ins w:id="3233" w:author="shorny" w:date="2014-06-09T15:48:00Z">
        <w:r w:rsidRPr="00A85691">
          <w:rPr>
            <w:rStyle w:val="string1"/>
            <w:sz w:val="18"/>
            <w:rPrChange w:id="3234" w:author="shorny" w:date="2014-06-09T15:49:00Z">
              <w:rPr>
                <w:rStyle w:val="string1"/>
              </w:rPr>
            </w:rPrChange>
          </w:rPr>
          <w:t xml:space="preserve">  </w:t>
        </w:r>
        <w:proofErr w:type="gramStart"/>
        <w:r w:rsidRPr="00A85691">
          <w:rPr>
            <w:rStyle w:val="string1"/>
            <w:sz w:val="18"/>
            <w:rPrChange w:id="3235" w:author="shorny" w:date="2014-06-09T15:49:00Z">
              <w:rPr>
                <w:rStyle w:val="string1"/>
              </w:rPr>
            </w:rPrChange>
          </w:rPr>
          <w:t>the</w:t>
        </w:r>
        <w:proofErr w:type="gramEnd"/>
        <w:r w:rsidRPr="00A85691">
          <w:rPr>
            <w:rStyle w:val="string1"/>
            <w:sz w:val="18"/>
            <w:rPrChange w:id="3236" w:author="shorny" w:date="2014-06-09T15:49:00Z">
              <w:rPr>
                <w:rStyle w:val="string1"/>
              </w:rPr>
            </w:rPrChange>
          </w:rPr>
          <w:t xml:space="preserve"> primary key that uniquely identifies the staff member'</w:t>
        </w:r>
        <w:r w:rsidRPr="00A85691">
          <w:rPr>
            <w:sz w:val="18"/>
            <w:rPrChange w:id="3237" w:author="shorny" w:date="2014-06-09T15:49:00Z">
              <w:rPr/>
            </w:rPrChange>
          </w:rPr>
          <w:t>,</w:t>
        </w:r>
      </w:ins>
    </w:p>
    <w:p w14:paraId="382E1234" w14:textId="77777777" w:rsidR="00A85691" w:rsidRPr="00A85691" w:rsidRDefault="00A85691">
      <w:pPr>
        <w:pStyle w:val="HTMLPreformatted"/>
        <w:divId w:val="1206136475"/>
        <w:rPr>
          <w:ins w:id="3238" w:author="shorny" w:date="2014-06-09T15:48:00Z"/>
          <w:sz w:val="18"/>
          <w:rPrChange w:id="3239" w:author="shorny" w:date="2014-06-09T15:49:00Z">
            <w:rPr>
              <w:ins w:id="3240" w:author="shorny" w:date="2014-06-09T15:48:00Z"/>
            </w:rPr>
          </w:rPrChange>
        </w:rPr>
      </w:pPr>
      <w:ins w:id="3241" w:author="shorny" w:date="2014-06-09T15:48:00Z">
        <w:r w:rsidRPr="00A85691">
          <w:rPr>
            <w:sz w:val="18"/>
            <w:rPrChange w:id="3242" w:author="shorny" w:date="2014-06-09T15:49:00Z">
              <w:rPr/>
            </w:rPrChange>
          </w:rPr>
          <w:t xml:space="preserve">  FName </w:t>
        </w:r>
        <w:proofErr w:type="gramStart"/>
        <w:r w:rsidRPr="00A85691">
          <w:rPr>
            <w:rStyle w:val="type1"/>
            <w:sz w:val="18"/>
            <w:rPrChange w:id="3243" w:author="shorny" w:date="2014-06-09T15:49:00Z">
              <w:rPr>
                <w:rStyle w:val="type1"/>
              </w:rPr>
            </w:rPrChange>
          </w:rPr>
          <w:t>varchar</w:t>
        </w:r>
        <w:r w:rsidRPr="00A85691">
          <w:rPr>
            <w:sz w:val="18"/>
            <w:rPrChange w:id="3244" w:author="shorny" w:date="2014-06-09T15:49:00Z">
              <w:rPr/>
            </w:rPrChange>
          </w:rPr>
          <w:t>(</w:t>
        </w:r>
        <w:proofErr w:type="gramEnd"/>
        <w:r w:rsidRPr="00A85691">
          <w:rPr>
            <w:sz w:val="18"/>
            <w:rPrChange w:id="3245" w:author="shorny" w:date="2014-06-09T15:49:00Z">
              <w:rPr/>
            </w:rPrChange>
          </w:rPr>
          <w:t xml:space="preserve">50) </w:t>
        </w:r>
        <w:r w:rsidRPr="00A85691">
          <w:rPr>
            <w:rStyle w:val="keyword1"/>
            <w:sz w:val="18"/>
            <w:rPrChange w:id="3246" w:author="shorny" w:date="2014-06-09T15:49:00Z">
              <w:rPr>
                <w:rStyle w:val="keyword1"/>
              </w:rPr>
            </w:rPrChange>
          </w:rPr>
          <w:t>NOT</w:t>
        </w:r>
        <w:r w:rsidRPr="00A85691">
          <w:rPr>
            <w:sz w:val="18"/>
            <w:rPrChange w:id="3247" w:author="shorny" w:date="2014-06-09T15:49:00Z">
              <w:rPr/>
            </w:rPrChange>
          </w:rPr>
          <w:t xml:space="preserve"> </w:t>
        </w:r>
        <w:r w:rsidRPr="00A85691">
          <w:rPr>
            <w:rStyle w:val="keyword1"/>
            <w:sz w:val="18"/>
            <w:rPrChange w:id="3248" w:author="shorny" w:date="2014-06-09T15:49:00Z">
              <w:rPr>
                <w:rStyle w:val="keyword1"/>
              </w:rPr>
            </w:rPrChange>
          </w:rPr>
          <w:t>NULL</w:t>
        </w:r>
        <w:r w:rsidRPr="00A85691">
          <w:rPr>
            <w:sz w:val="18"/>
            <w:rPrChange w:id="3249" w:author="shorny" w:date="2014-06-09T15:49:00Z">
              <w:rPr/>
            </w:rPrChange>
          </w:rPr>
          <w:t xml:space="preserve"> comment </w:t>
        </w:r>
        <w:r w:rsidRPr="00A85691">
          <w:rPr>
            <w:rStyle w:val="string1"/>
            <w:sz w:val="18"/>
            <w:rPrChange w:id="3250" w:author="shorny" w:date="2014-06-09T15:49:00Z">
              <w:rPr>
                <w:rStyle w:val="string1"/>
              </w:rPr>
            </w:rPrChange>
          </w:rPr>
          <w:t>'The last name of the staff member'</w:t>
        </w:r>
        <w:r w:rsidRPr="00A85691">
          <w:rPr>
            <w:sz w:val="18"/>
            <w:rPrChange w:id="3251" w:author="shorny" w:date="2014-06-09T15:49:00Z">
              <w:rPr/>
            </w:rPrChange>
          </w:rPr>
          <w:t>,</w:t>
        </w:r>
      </w:ins>
    </w:p>
    <w:p w14:paraId="5A7D3878" w14:textId="77777777" w:rsidR="00A85691" w:rsidRPr="00A85691" w:rsidRDefault="00A85691">
      <w:pPr>
        <w:pStyle w:val="HTMLPreformatted"/>
        <w:divId w:val="1206136475"/>
        <w:rPr>
          <w:ins w:id="3252" w:author="shorny" w:date="2014-06-09T15:48:00Z"/>
          <w:sz w:val="18"/>
          <w:rPrChange w:id="3253" w:author="shorny" w:date="2014-06-09T15:49:00Z">
            <w:rPr>
              <w:ins w:id="3254" w:author="shorny" w:date="2014-06-09T15:48:00Z"/>
            </w:rPr>
          </w:rPrChange>
        </w:rPr>
      </w:pPr>
      <w:ins w:id="3255" w:author="shorny" w:date="2014-06-09T15:48:00Z">
        <w:r w:rsidRPr="00A85691">
          <w:rPr>
            <w:sz w:val="18"/>
            <w:rPrChange w:id="3256" w:author="shorny" w:date="2014-06-09T15:49:00Z">
              <w:rPr/>
            </w:rPrChange>
          </w:rPr>
          <w:t xml:space="preserve">  LName </w:t>
        </w:r>
        <w:proofErr w:type="gramStart"/>
        <w:r w:rsidRPr="00A85691">
          <w:rPr>
            <w:rStyle w:val="type1"/>
            <w:sz w:val="18"/>
            <w:rPrChange w:id="3257" w:author="shorny" w:date="2014-06-09T15:49:00Z">
              <w:rPr>
                <w:rStyle w:val="type1"/>
              </w:rPr>
            </w:rPrChange>
          </w:rPr>
          <w:t>varchar</w:t>
        </w:r>
        <w:r w:rsidRPr="00A85691">
          <w:rPr>
            <w:sz w:val="18"/>
            <w:rPrChange w:id="3258" w:author="shorny" w:date="2014-06-09T15:49:00Z">
              <w:rPr/>
            </w:rPrChange>
          </w:rPr>
          <w:t>(</w:t>
        </w:r>
        <w:proofErr w:type="gramEnd"/>
        <w:r w:rsidRPr="00A85691">
          <w:rPr>
            <w:sz w:val="18"/>
            <w:rPrChange w:id="3259" w:author="shorny" w:date="2014-06-09T15:49:00Z">
              <w:rPr/>
            </w:rPrChange>
          </w:rPr>
          <w:t xml:space="preserve">50) comment </w:t>
        </w:r>
        <w:r w:rsidRPr="00A85691">
          <w:rPr>
            <w:rStyle w:val="string1"/>
            <w:sz w:val="18"/>
            <w:rPrChange w:id="3260" w:author="shorny" w:date="2014-06-09T15:49:00Z">
              <w:rPr>
                <w:rStyle w:val="string1"/>
              </w:rPr>
            </w:rPrChange>
          </w:rPr>
          <w:t>'The first name of the staff member'</w:t>
        </w:r>
        <w:r w:rsidRPr="00A85691">
          <w:rPr>
            <w:sz w:val="18"/>
            <w:rPrChange w:id="3261" w:author="shorny" w:date="2014-06-09T15:49:00Z">
              <w:rPr/>
            </w:rPrChange>
          </w:rPr>
          <w:t>,</w:t>
        </w:r>
      </w:ins>
    </w:p>
    <w:p w14:paraId="10EC3CCC" w14:textId="77777777" w:rsidR="00A85691" w:rsidRPr="00A85691" w:rsidRDefault="00A85691">
      <w:pPr>
        <w:pStyle w:val="HTMLPreformatted"/>
        <w:divId w:val="1206136475"/>
        <w:rPr>
          <w:ins w:id="3262" w:author="shorny" w:date="2014-06-09T15:48:00Z"/>
          <w:sz w:val="18"/>
          <w:rPrChange w:id="3263" w:author="shorny" w:date="2014-06-09T15:49:00Z">
            <w:rPr>
              <w:ins w:id="3264" w:author="shorny" w:date="2014-06-09T15:48:00Z"/>
            </w:rPr>
          </w:rPrChange>
        </w:rPr>
      </w:pPr>
      <w:ins w:id="3265" w:author="shorny" w:date="2014-06-09T15:48:00Z">
        <w:r w:rsidRPr="00A85691">
          <w:rPr>
            <w:sz w:val="18"/>
            <w:rPrChange w:id="3266" w:author="shorny" w:date="2014-06-09T15:49:00Z">
              <w:rPr/>
            </w:rPrChange>
          </w:rPr>
          <w:t xml:space="preserve">  </w:t>
        </w:r>
        <w:proofErr w:type="gramStart"/>
        <w:r w:rsidRPr="00A85691">
          <w:rPr>
            <w:sz w:val="18"/>
            <w:rPrChange w:id="3267" w:author="shorny" w:date="2014-06-09T15:49:00Z">
              <w:rPr/>
            </w:rPrChange>
          </w:rPr>
          <w:t>canSupervise</w:t>
        </w:r>
        <w:proofErr w:type="gramEnd"/>
        <w:r w:rsidRPr="00A85691">
          <w:rPr>
            <w:sz w:val="18"/>
            <w:rPrChange w:id="3268" w:author="shorny" w:date="2014-06-09T15:49:00Z">
              <w:rPr/>
            </w:rPrChange>
          </w:rPr>
          <w:t xml:space="preserve"> tinyint(1) </w:t>
        </w:r>
        <w:r w:rsidRPr="00A85691">
          <w:rPr>
            <w:rStyle w:val="keyword1"/>
            <w:sz w:val="18"/>
            <w:rPrChange w:id="3269" w:author="shorny" w:date="2014-06-09T15:49:00Z">
              <w:rPr>
                <w:rStyle w:val="keyword1"/>
              </w:rPr>
            </w:rPrChange>
          </w:rPr>
          <w:t>NOT</w:t>
        </w:r>
        <w:r w:rsidRPr="00A85691">
          <w:rPr>
            <w:sz w:val="18"/>
            <w:rPrChange w:id="3270" w:author="shorny" w:date="2014-06-09T15:49:00Z">
              <w:rPr/>
            </w:rPrChange>
          </w:rPr>
          <w:t xml:space="preserve"> </w:t>
        </w:r>
        <w:r w:rsidRPr="00A85691">
          <w:rPr>
            <w:rStyle w:val="keyword1"/>
            <w:sz w:val="18"/>
            <w:rPrChange w:id="3271" w:author="shorny" w:date="2014-06-09T15:49:00Z">
              <w:rPr>
                <w:rStyle w:val="keyword1"/>
              </w:rPr>
            </w:rPrChange>
          </w:rPr>
          <w:t>NULL</w:t>
        </w:r>
        <w:r w:rsidRPr="00A85691">
          <w:rPr>
            <w:sz w:val="18"/>
            <w:rPrChange w:id="3272" w:author="shorny" w:date="2014-06-09T15:49:00Z">
              <w:rPr/>
            </w:rPrChange>
          </w:rPr>
          <w:t xml:space="preserve"> comment </w:t>
        </w:r>
        <w:r w:rsidRPr="00A85691">
          <w:rPr>
            <w:rStyle w:val="string1"/>
            <w:sz w:val="18"/>
            <w:rPrChange w:id="3273" w:author="shorny" w:date="2014-06-09T15:49:00Z">
              <w:rPr>
                <w:rStyle w:val="string1"/>
              </w:rPr>
            </w:rPrChange>
          </w:rPr>
          <w:t>'if the staff member is able supervise a RHD applicant'</w:t>
        </w:r>
        <w:r w:rsidRPr="00A85691">
          <w:rPr>
            <w:sz w:val="18"/>
            <w:rPrChange w:id="3274" w:author="shorny" w:date="2014-06-09T15:49:00Z">
              <w:rPr/>
            </w:rPrChange>
          </w:rPr>
          <w:t>,</w:t>
        </w:r>
      </w:ins>
    </w:p>
    <w:p w14:paraId="51E5127C" w14:textId="77777777" w:rsidR="00A85691" w:rsidRPr="00A85691" w:rsidRDefault="00A85691">
      <w:pPr>
        <w:pStyle w:val="HTMLPreformatted"/>
        <w:divId w:val="1206136475"/>
        <w:rPr>
          <w:ins w:id="3275" w:author="shorny" w:date="2014-06-09T15:48:00Z"/>
          <w:sz w:val="18"/>
          <w:rPrChange w:id="3276" w:author="shorny" w:date="2014-06-09T15:49:00Z">
            <w:rPr>
              <w:ins w:id="3277" w:author="shorny" w:date="2014-06-09T15:48:00Z"/>
            </w:rPr>
          </w:rPrChange>
        </w:rPr>
      </w:pPr>
      <w:ins w:id="3278" w:author="shorny" w:date="2014-06-09T15:48:00Z">
        <w:r w:rsidRPr="00A85691">
          <w:rPr>
            <w:sz w:val="18"/>
            <w:rPrChange w:id="3279" w:author="shorny" w:date="2014-06-09T15:49:00Z">
              <w:rPr/>
            </w:rPrChange>
          </w:rPr>
          <w:t xml:space="preserve">  </w:t>
        </w:r>
        <w:proofErr w:type="gramStart"/>
        <w:r w:rsidRPr="00A85691">
          <w:rPr>
            <w:sz w:val="18"/>
            <w:rPrChange w:id="3280" w:author="shorny" w:date="2014-06-09T15:49:00Z">
              <w:rPr/>
            </w:rPrChange>
          </w:rPr>
          <w:t>email</w:t>
        </w:r>
        <w:proofErr w:type="gramEnd"/>
        <w:r w:rsidRPr="00A85691">
          <w:rPr>
            <w:sz w:val="18"/>
            <w:rPrChange w:id="3281" w:author="shorny" w:date="2014-06-09T15:49:00Z">
              <w:rPr/>
            </w:rPrChange>
          </w:rPr>
          <w:t xml:space="preserve"> </w:t>
        </w:r>
        <w:r w:rsidRPr="00A85691">
          <w:rPr>
            <w:rStyle w:val="type1"/>
            <w:sz w:val="18"/>
            <w:rPrChange w:id="3282" w:author="shorny" w:date="2014-06-09T15:49:00Z">
              <w:rPr>
                <w:rStyle w:val="type1"/>
              </w:rPr>
            </w:rPrChange>
          </w:rPr>
          <w:t>varchar</w:t>
        </w:r>
        <w:r w:rsidRPr="00A85691">
          <w:rPr>
            <w:sz w:val="18"/>
            <w:rPrChange w:id="3283" w:author="shorny" w:date="2014-06-09T15:49:00Z">
              <w:rPr/>
            </w:rPrChange>
          </w:rPr>
          <w:t xml:space="preserve">(100) </w:t>
        </w:r>
        <w:r w:rsidRPr="00A85691">
          <w:rPr>
            <w:rStyle w:val="keyword1"/>
            <w:sz w:val="18"/>
            <w:rPrChange w:id="3284" w:author="shorny" w:date="2014-06-09T15:49:00Z">
              <w:rPr>
                <w:rStyle w:val="keyword1"/>
              </w:rPr>
            </w:rPrChange>
          </w:rPr>
          <w:t>NOT</w:t>
        </w:r>
        <w:r w:rsidRPr="00A85691">
          <w:rPr>
            <w:sz w:val="18"/>
            <w:rPrChange w:id="3285" w:author="shorny" w:date="2014-06-09T15:49:00Z">
              <w:rPr/>
            </w:rPrChange>
          </w:rPr>
          <w:t xml:space="preserve"> </w:t>
        </w:r>
        <w:r w:rsidRPr="00A85691">
          <w:rPr>
            <w:rStyle w:val="keyword1"/>
            <w:sz w:val="18"/>
            <w:rPrChange w:id="3286" w:author="shorny" w:date="2014-06-09T15:49:00Z">
              <w:rPr>
                <w:rStyle w:val="keyword1"/>
              </w:rPr>
            </w:rPrChange>
          </w:rPr>
          <w:t>NULL</w:t>
        </w:r>
        <w:r w:rsidRPr="00A85691">
          <w:rPr>
            <w:sz w:val="18"/>
            <w:rPrChange w:id="3287" w:author="shorny" w:date="2014-06-09T15:49:00Z">
              <w:rPr/>
            </w:rPrChange>
          </w:rPr>
          <w:t>,</w:t>
        </w:r>
      </w:ins>
    </w:p>
    <w:p w14:paraId="5C02F79C" w14:textId="77777777" w:rsidR="00A85691" w:rsidRPr="00A85691" w:rsidRDefault="00A85691">
      <w:pPr>
        <w:pStyle w:val="HTMLPreformatted"/>
        <w:divId w:val="1206136475"/>
        <w:rPr>
          <w:ins w:id="3288" w:author="shorny" w:date="2014-06-09T15:48:00Z"/>
          <w:sz w:val="18"/>
          <w:rPrChange w:id="3289" w:author="shorny" w:date="2014-06-09T15:49:00Z">
            <w:rPr>
              <w:ins w:id="3290" w:author="shorny" w:date="2014-06-09T15:48:00Z"/>
            </w:rPr>
          </w:rPrChange>
        </w:rPr>
      </w:pPr>
      <w:ins w:id="3291" w:author="shorny" w:date="2014-06-09T15:48:00Z">
        <w:r w:rsidRPr="00A85691">
          <w:rPr>
            <w:sz w:val="18"/>
            <w:rPrChange w:id="3292" w:author="shorny" w:date="2014-06-09T15:49:00Z">
              <w:rPr/>
            </w:rPrChange>
          </w:rPr>
          <w:t xml:space="preserve">  </w:t>
        </w:r>
        <w:r w:rsidRPr="00A85691">
          <w:rPr>
            <w:rStyle w:val="keyword1"/>
            <w:sz w:val="18"/>
            <w:rPrChange w:id="3293" w:author="shorny" w:date="2014-06-09T15:49:00Z">
              <w:rPr>
                <w:rStyle w:val="keyword1"/>
              </w:rPr>
            </w:rPrChange>
          </w:rPr>
          <w:t>PRIMARY</w:t>
        </w:r>
        <w:r w:rsidRPr="00A85691">
          <w:rPr>
            <w:sz w:val="18"/>
            <w:rPrChange w:id="3294" w:author="shorny" w:date="2014-06-09T15:49:00Z">
              <w:rPr/>
            </w:rPrChange>
          </w:rPr>
          <w:t xml:space="preserve"> </w:t>
        </w:r>
        <w:r w:rsidRPr="00A85691">
          <w:rPr>
            <w:rStyle w:val="keyword1"/>
            <w:sz w:val="18"/>
            <w:rPrChange w:id="3295" w:author="shorny" w:date="2014-06-09T15:49:00Z">
              <w:rPr>
                <w:rStyle w:val="keyword1"/>
              </w:rPr>
            </w:rPrChange>
          </w:rPr>
          <w:t>KEY</w:t>
        </w:r>
        <w:r w:rsidRPr="00A85691">
          <w:rPr>
            <w:sz w:val="18"/>
            <w:rPrChange w:id="3296" w:author="shorny" w:date="2014-06-09T15:49:00Z">
              <w:rPr/>
            </w:rPrChange>
          </w:rPr>
          <w:t xml:space="preserve"> (StaffID),</w:t>
        </w:r>
      </w:ins>
    </w:p>
    <w:p w14:paraId="78E21055" w14:textId="77777777" w:rsidR="00A85691" w:rsidRPr="00A85691" w:rsidRDefault="00A85691">
      <w:pPr>
        <w:pStyle w:val="HTMLPreformatted"/>
        <w:divId w:val="1206136475"/>
        <w:rPr>
          <w:ins w:id="3297" w:author="shorny" w:date="2014-06-09T15:48:00Z"/>
          <w:sz w:val="18"/>
          <w:rPrChange w:id="3298" w:author="shorny" w:date="2014-06-09T15:49:00Z">
            <w:rPr>
              <w:ins w:id="3299" w:author="shorny" w:date="2014-06-09T15:48:00Z"/>
            </w:rPr>
          </w:rPrChange>
        </w:rPr>
      </w:pPr>
      <w:ins w:id="3300" w:author="shorny" w:date="2014-06-09T15:48:00Z">
        <w:r w:rsidRPr="00A85691">
          <w:rPr>
            <w:sz w:val="18"/>
            <w:rPrChange w:id="3301" w:author="shorny" w:date="2014-06-09T15:49:00Z">
              <w:rPr/>
            </w:rPrChange>
          </w:rPr>
          <w:t xml:space="preserve">  INDEX (FName)</w:t>
        </w:r>
      </w:ins>
    </w:p>
    <w:p w14:paraId="139985F7" w14:textId="77777777" w:rsidR="00A85691" w:rsidRPr="00A85691" w:rsidRDefault="00A85691">
      <w:pPr>
        <w:pStyle w:val="HTMLPreformatted"/>
        <w:divId w:val="1206136475"/>
        <w:rPr>
          <w:ins w:id="3302" w:author="shorny" w:date="2014-06-09T15:48:00Z"/>
          <w:sz w:val="18"/>
          <w:rPrChange w:id="3303" w:author="shorny" w:date="2014-06-09T15:49:00Z">
            <w:rPr>
              <w:ins w:id="3304" w:author="shorny" w:date="2014-06-09T15:48:00Z"/>
            </w:rPr>
          </w:rPrChange>
        </w:rPr>
      </w:pPr>
      <w:ins w:id="3305" w:author="shorny" w:date="2014-06-09T15:48:00Z">
        <w:r w:rsidRPr="00A85691">
          <w:rPr>
            <w:sz w:val="18"/>
            <w:rPrChange w:id="3306" w:author="shorny" w:date="2014-06-09T15:49:00Z">
              <w:rPr/>
            </w:rPrChange>
          </w:rPr>
          <w:t>)</w:t>
        </w:r>
      </w:ins>
    </w:p>
    <w:p w14:paraId="03B51C97" w14:textId="77777777" w:rsidR="00A85691" w:rsidRPr="00A85691" w:rsidRDefault="00A85691">
      <w:pPr>
        <w:pStyle w:val="HTMLPreformatted"/>
        <w:divId w:val="1206136475"/>
        <w:rPr>
          <w:ins w:id="3307" w:author="shorny" w:date="2014-06-09T15:48:00Z"/>
          <w:sz w:val="18"/>
          <w:rPrChange w:id="3308" w:author="shorny" w:date="2014-06-09T15:49:00Z">
            <w:rPr>
              <w:ins w:id="3309" w:author="shorny" w:date="2014-06-09T15:48:00Z"/>
            </w:rPr>
          </w:rPrChange>
        </w:rPr>
      </w:pPr>
      <w:proofErr w:type="gramStart"/>
      <w:ins w:id="3310" w:author="shorny" w:date="2014-06-09T15:48:00Z">
        <w:r w:rsidRPr="00A85691">
          <w:rPr>
            <w:sz w:val="18"/>
            <w:rPrChange w:id="3311" w:author="shorny" w:date="2014-06-09T15:49:00Z">
              <w:rPr/>
            </w:rPrChange>
          </w:rPr>
          <w:t>comment</w:t>
        </w:r>
        <w:proofErr w:type="gramEnd"/>
        <w:r w:rsidRPr="00A85691">
          <w:rPr>
            <w:sz w:val="18"/>
            <w:rPrChange w:id="3312" w:author="shorny" w:date="2014-06-09T15:49:00Z">
              <w:rPr/>
            </w:rPrChange>
          </w:rPr>
          <w:t>=</w:t>
        </w:r>
        <w:r w:rsidRPr="00A85691">
          <w:rPr>
            <w:rStyle w:val="string1"/>
            <w:sz w:val="18"/>
            <w:rPrChange w:id="3313" w:author="shorny" w:date="2014-06-09T15:49:00Z">
              <w:rPr>
                <w:rStyle w:val="string1"/>
              </w:rPr>
            </w:rPrChange>
          </w:rPr>
          <w:t>'a university staff member who may be able to supervise a application'</w:t>
        </w:r>
      </w:ins>
    </w:p>
    <w:p w14:paraId="561687C0" w14:textId="77777777" w:rsidR="00A85691" w:rsidRPr="00A85691" w:rsidRDefault="00A85691">
      <w:pPr>
        <w:pStyle w:val="HTMLPreformatted"/>
        <w:divId w:val="1206136475"/>
        <w:rPr>
          <w:ins w:id="3314" w:author="shorny" w:date="2014-06-09T15:48:00Z"/>
          <w:sz w:val="18"/>
          <w:rPrChange w:id="3315" w:author="shorny" w:date="2014-06-09T15:49:00Z">
            <w:rPr>
              <w:ins w:id="3316" w:author="shorny" w:date="2014-06-09T15:48:00Z"/>
            </w:rPr>
          </w:rPrChange>
        </w:rPr>
      </w:pPr>
      <w:ins w:id="3317" w:author="shorny" w:date="2014-06-09T15:48:00Z">
        <w:r w:rsidRPr="00A85691">
          <w:rPr>
            <w:sz w:val="18"/>
            <w:rPrChange w:id="3318" w:author="shorny" w:date="2014-06-09T15:49:00Z">
              <w:rPr/>
            </w:rPrChange>
          </w:rPr>
          <w:t>ENGINE=InnoDB;</w:t>
        </w:r>
      </w:ins>
    </w:p>
    <w:p w14:paraId="3962A1C0" w14:textId="77777777" w:rsidR="00A85691" w:rsidRPr="00A85691" w:rsidRDefault="00A85691">
      <w:pPr>
        <w:pStyle w:val="HTMLPreformatted"/>
        <w:divId w:val="1206136475"/>
        <w:rPr>
          <w:ins w:id="3319" w:author="shorny" w:date="2014-06-09T15:48:00Z"/>
          <w:sz w:val="18"/>
          <w:rPrChange w:id="3320" w:author="shorny" w:date="2014-06-09T15:49:00Z">
            <w:rPr>
              <w:ins w:id="3321" w:author="shorny" w:date="2014-06-09T15:48:00Z"/>
            </w:rPr>
          </w:rPrChange>
        </w:rPr>
      </w:pPr>
    </w:p>
    <w:p w14:paraId="17E403CA" w14:textId="77777777" w:rsidR="00A85691" w:rsidRPr="00A85691" w:rsidRDefault="00A85691">
      <w:pPr>
        <w:pStyle w:val="HTMLPreformatted"/>
        <w:divId w:val="1206136475"/>
        <w:rPr>
          <w:ins w:id="3322" w:author="shorny" w:date="2014-06-09T15:48:00Z"/>
          <w:sz w:val="18"/>
          <w:rPrChange w:id="3323" w:author="shorny" w:date="2014-06-09T15:49:00Z">
            <w:rPr>
              <w:ins w:id="3324" w:author="shorny" w:date="2014-06-09T15:48:00Z"/>
            </w:rPr>
          </w:rPrChange>
        </w:rPr>
      </w:pPr>
      <w:ins w:id="3325" w:author="shorny" w:date="2014-06-09T15:48:00Z">
        <w:r w:rsidRPr="00A85691">
          <w:rPr>
            <w:rStyle w:val="keyword1"/>
            <w:sz w:val="18"/>
            <w:rPrChange w:id="3326" w:author="shorny" w:date="2014-06-09T15:49:00Z">
              <w:rPr>
                <w:rStyle w:val="keyword1"/>
              </w:rPr>
            </w:rPrChange>
          </w:rPr>
          <w:t>CREATE</w:t>
        </w:r>
        <w:r w:rsidRPr="00A85691">
          <w:rPr>
            <w:sz w:val="18"/>
            <w:rPrChange w:id="3327" w:author="shorny" w:date="2014-06-09T15:49:00Z">
              <w:rPr/>
            </w:rPrChange>
          </w:rPr>
          <w:t xml:space="preserve"> </w:t>
        </w:r>
        <w:r w:rsidRPr="00A85691">
          <w:rPr>
            <w:rStyle w:val="keyword1"/>
            <w:sz w:val="18"/>
            <w:rPrChange w:id="3328" w:author="shorny" w:date="2014-06-09T15:49:00Z">
              <w:rPr>
                <w:rStyle w:val="keyword1"/>
              </w:rPr>
            </w:rPrChange>
          </w:rPr>
          <w:t>TABLE</w:t>
        </w:r>
        <w:r w:rsidRPr="00A85691">
          <w:rPr>
            <w:sz w:val="18"/>
            <w:rPrChange w:id="3329" w:author="shorny" w:date="2014-06-09T15:49:00Z">
              <w:rPr/>
            </w:rPrChange>
          </w:rPr>
          <w:t xml:space="preserve"> `Correspondence </w:t>
        </w:r>
        <w:r w:rsidRPr="00A85691">
          <w:rPr>
            <w:rStyle w:val="keyword1"/>
            <w:sz w:val="18"/>
            <w:rPrChange w:id="3330" w:author="shorny" w:date="2014-06-09T15:49:00Z">
              <w:rPr>
                <w:rStyle w:val="keyword1"/>
              </w:rPr>
            </w:rPrChange>
          </w:rPr>
          <w:t>Method</w:t>
        </w:r>
        <w:r w:rsidRPr="00A85691">
          <w:rPr>
            <w:sz w:val="18"/>
            <w:rPrChange w:id="3331" w:author="shorny" w:date="2014-06-09T15:49:00Z">
              <w:rPr/>
            </w:rPrChange>
          </w:rPr>
          <w:t>` (</w:t>
        </w:r>
      </w:ins>
    </w:p>
    <w:p w14:paraId="21722956" w14:textId="77777777" w:rsidR="00A85691" w:rsidRPr="00A85691" w:rsidRDefault="00A85691">
      <w:pPr>
        <w:pStyle w:val="HTMLPreformatted"/>
        <w:divId w:val="1206136475"/>
        <w:rPr>
          <w:ins w:id="3332" w:author="shorny" w:date="2014-06-09T15:48:00Z"/>
          <w:sz w:val="18"/>
          <w:rPrChange w:id="3333" w:author="shorny" w:date="2014-06-09T15:49:00Z">
            <w:rPr>
              <w:ins w:id="3334" w:author="shorny" w:date="2014-06-09T15:48:00Z"/>
            </w:rPr>
          </w:rPrChange>
        </w:rPr>
      </w:pPr>
      <w:ins w:id="3335" w:author="shorny" w:date="2014-06-09T15:48:00Z">
        <w:r w:rsidRPr="00A85691">
          <w:rPr>
            <w:sz w:val="18"/>
            <w:rPrChange w:id="3336" w:author="shorny" w:date="2014-06-09T15:49:00Z">
              <w:rPr/>
            </w:rPrChange>
          </w:rPr>
          <w:t xml:space="preserve">  CorrMethodID mediumint </w:t>
        </w:r>
        <w:r w:rsidRPr="00A85691">
          <w:rPr>
            <w:rStyle w:val="keyword1"/>
            <w:sz w:val="18"/>
            <w:rPrChange w:id="3337" w:author="shorny" w:date="2014-06-09T15:49:00Z">
              <w:rPr>
                <w:rStyle w:val="keyword1"/>
              </w:rPr>
            </w:rPrChange>
          </w:rPr>
          <w:t>NOT</w:t>
        </w:r>
        <w:r w:rsidRPr="00A85691">
          <w:rPr>
            <w:sz w:val="18"/>
            <w:rPrChange w:id="3338" w:author="shorny" w:date="2014-06-09T15:49:00Z">
              <w:rPr/>
            </w:rPrChange>
          </w:rPr>
          <w:t xml:space="preserve"> </w:t>
        </w:r>
        <w:r w:rsidRPr="00A85691">
          <w:rPr>
            <w:rStyle w:val="keyword1"/>
            <w:sz w:val="18"/>
            <w:rPrChange w:id="3339" w:author="shorny" w:date="2014-06-09T15:49:00Z">
              <w:rPr>
                <w:rStyle w:val="keyword1"/>
              </w:rPr>
            </w:rPrChange>
          </w:rPr>
          <w:t>NULL</w:t>
        </w:r>
        <w:r w:rsidRPr="00A85691">
          <w:rPr>
            <w:sz w:val="18"/>
            <w:rPrChange w:id="3340" w:author="shorny" w:date="2014-06-09T15:49:00Z">
              <w:rPr/>
            </w:rPrChange>
          </w:rPr>
          <w:t xml:space="preserve"> AUTO_INCREMENT,</w:t>
        </w:r>
      </w:ins>
    </w:p>
    <w:p w14:paraId="33A890A0" w14:textId="77777777" w:rsidR="00A85691" w:rsidRPr="00A85691" w:rsidRDefault="00A85691">
      <w:pPr>
        <w:pStyle w:val="HTMLPreformatted"/>
        <w:divId w:val="1206136475"/>
        <w:rPr>
          <w:ins w:id="3341" w:author="shorny" w:date="2014-06-09T15:48:00Z"/>
          <w:sz w:val="18"/>
          <w:rPrChange w:id="3342" w:author="shorny" w:date="2014-06-09T15:49:00Z">
            <w:rPr>
              <w:ins w:id="3343" w:author="shorny" w:date="2014-06-09T15:48:00Z"/>
            </w:rPr>
          </w:rPrChange>
        </w:rPr>
      </w:pPr>
      <w:ins w:id="3344" w:author="shorny" w:date="2014-06-09T15:48:00Z">
        <w:r w:rsidRPr="00A85691">
          <w:rPr>
            <w:sz w:val="18"/>
            <w:rPrChange w:id="3345" w:author="shorny" w:date="2014-06-09T15:49:00Z">
              <w:rPr/>
            </w:rPrChange>
          </w:rPr>
          <w:t xml:space="preserve">  </w:t>
        </w:r>
        <w:r w:rsidRPr="00A85691">
          <w:rPr>
            <w:rStyle w:val="keyword1"/>
            <w:sz w:val="18"/>
            <w:rPrChange w:id="3346" w:author="shorny" w:date="2014-06-09T15:49:00Z">
              <w:rPr>
                <w:rStyle w:val="keyword1"/>
              </w:rPr>
            </w:rPrChange>
          </w:rPr>
          <w:t>Method</w:t>
        </w:r>
        <w:r w:rsidRPr="00A85691">
          <w:rPr>
            <w:sz w:val="18"/>
            <w:rPrChange w:id="3347" w:author="shorny" w:date="2014-06-09T15:49:00Z">
              <w:rPr/>
            </w:rPrChange>
          </w:rPr>
          <w:t xml:space="preserve"> </w:t>
        </w:r>
        <w:proofErr w:type="gramStart"/>
        <w:r w:rsidRPr="00A85691">
          <w:rPr>
            <w:rStyle w:val="type1"/>
            <w:sz w:val="18"/>
            <w:rPrChange w:id="3348" w:author="shorny" w:date="2014-06-09T15:49:00Z">
              <w:rPr>
                <w:rStyle w:val="type1"/>
              </w:rPr>
            </w:rPrChange>
          </w:rPr>
          <w:t>varchar</w:t>
        </w:r>
        <w:r w:rsidRPr="00A85691">
          <w:rPr>
            <w:sz w:val="18"/>
            <w:rPrChange w:id="3349" w:author="shorny" w:date="2014-06-09T15:49:00Z">
              <w:rPr/>
            </w:rPrChange>
          </w:rPr>
          <w:t>(</w:t>
        </w:r>
        <w:proofErr w:type="gramEnd"/>
        <w:r w:rsidRPr="00A85691">
          <w:rPr>
            <w:sz w:val="18"/>
            <w:rPrChange w:id="3350" w:author="shorny" w:date="2014-06-09T15:49:00Z">
              <w:rPr/>
            </w:rPrChange>
          </w:rPr>
          <w:t xml:space="preserve">50) </w:t>
        </w:r>
        <w:r w:rsidRPr="00A85691">
          <w:rPr>
            <w:rStyle w:val="keyword1"/>
            <w:sz w:val="18"/>
            <w:rPrChange w:id="3351" w:author="shorny" w:date="2014-06-09T15:49:00Z">
              <w:rPr>
                <w:rStyle w:val="keyword1"/>
              </w:rPr>
            </w:rPrChange>
          </w:rPr>
          <w:t>NOT</w:t>
        </w:r>
        <w:r w:rsidRPr="00A85691">
          <w:rPr>
            <w:sz w:val="18"/>
            <w:rPrChange w:id="3352" w:author="shorny" w:date="2014-06-09T15:49:00Z">
              <w:rPr/>
            </w:rPrChange>
          </w:rPr>
          <w:t xml:space="preserve"> </w:t>
        </w:r>
        <w:r w:rsidRPr="00A85691">
          <w:rPr>
            <w:rStyle w:val="keyword1"/>
            <w:sz w:val="18"/>
            <w:rPrChange w:id="3353" w:author="shorny" w:date="2014-06-09T15:49:00Z">
              <w:rPr>
                <w:rStyle w:val="keyword1"/>
              </w:rPr>
            </w:rPrChange>
          </w:rPr>
          <w:t>NULL</w:t>
        </w:r>
        <w:r w:rsidRPr="00A85691">
          <w:rPr>
            <w:sz w:val="18"/>
            <w:rPrChange w:id="3354" w:author="shorny" w:date="2014-06-09T15:49:00Z">
              <w:rPr/>
            </w:rPrChange>
          </w:rPr>
          <w:t xml:space="preserve"> </w:t>
        </w:r>
        <w:r w:rsidRPr="00A85691">
          <w:rPr>
            <w:rStyle w:val="keyword1"/>
            <w:sz w:val="18"/>
            <w:rPrChange w:id="3355" w:author="shorny" w:date="2014-06-09T15:49:00Z">
              <w:rPr>
                <w:rStyle w:val="keyword1"/>
              </w:rPr>
            </w:rPrChange>
          </w:rPr>
          <w:t>UNIQUE</w:t>
        </w:r>
        <w:r w:rsidRPr="00A85691">
          <w:rPr>
            <w:sz w:val="18"/>
            <w:rPrChange w:id="3356" w:author="shorny" w:date="2014-06-09T15:49:00Z">
              <w:rPr/>
            </w:rPrChange>
          </w:rPr>
          <w:t xml:space="preserve"> comment </w:t>
        </w:r>
        <w:r w:rsidRPr="00A85691">
          <w:rPr>
            <w:rStyle w:val="string1"/>
            <w:sz w:val="18"/>
            <w:rPrChange w:id="3357" w:author="shorny" w:date="2014-06-09T15:49:00Z">
              <w:rPr>
                <w:rStyle w:val="string1"/>
              </w:rPr>
            </w:rPrChange>
          </w:rPr>
          <w:t>'the method of correspondence'</w:t>
        </w:r>
        <w:r w:rsidRPr="00A85691">
          <w:rPr>
            <w:sz w:val="18"/>
            <w:rPrChange w:id="3358" w:author="shorny" w:date="2014-06-09T15:49:00Z">
              <w:rPr/>
            </w:rPrChange>
          </w:rPr>
          <w:t>,</w:t>
        </w:r>
      </w:ins>
    </w:p>
    <w:p w14:paraId="64C10F6F" w14:textId="77777777" w:rsidR="00A85691" w:rsidRPr="00A85691" w:rsidRDefault="00A85691">
      <w:pPr>
        <w:pStyle w:val="HTMLPreformatted"/>
        <w:divId w:val="1206136475"/>
        <w:rPr>
          <w:ins w:id="3359" w:author="shorny" w:date="2014-06-09T15:48:00Z"/>
          <w:sz w:val="18"/>
          <w:rPrChange w:id="3360" w:author="shorny" w:date="2014-06-09T15:49:00Z">
            <w:rPr>
              <w:ins w:id="3361" w:author="shorny" w:date="2014-06-09T15:48:00Z"/>
            </w:rPr>
          </w:rPrChange>
        </w:rPr>
      </w:pPr>
      <w:ins w:id="3362" w:author="shorny" w:date="2014-06-09T15:48:00Z">
        <w:r w:rsidRPr="00A85691">
          <w:rPr>
            <w:sz w:val="18"/>
            <w:rPrChange w:id="3363" w:author="shorny" w:date="2014-06-09T15:49:00Z">
              <w:rPr/>
            </w:rPrChange>
          </w:rPr>
          <w:t xml:space="preserve">  </w:t>
        </w:r>
        <w:r w:rsidRPr="00A85691">
          <w:rPr>
            <w:rStyle w:val="keyword1"/>
            <w:sz w:val="18"/>
            <w:rPrChange w:id="3364" w:author="shorny" w:date="2014-06-09T15:49:00Z">
              <w:rPr>
                <w:rStyle w:val="keyword1"/>
              </w:rPr>
            </w:rPrChange>
          </w:rPr>
          <w:t>PRIMARY</w:t>
        </w:r>
        <w:r w:rsidRPr="00A85691">
          <w:rPr>
            <w:sz w:val="18"/>
            <w:rPrChange w:id="3365" w:author="shorny" w:date="2014-06-09T15:49:00Z">
              <w:rPr/>
            </w:rPrChange>
          </w:rPr>
          <w:t xml:space="preserve"> </w:t>
        </w:r>
        <w:r w:rsidRPr="00A85691">
          <w:rPr>
            <w:rStyle w:val="keyword1"/>
            <w:sz w:val="18"/>
            <w:rPrChange w:id="3366" w:author="shorny" w:date="2014-06-09T15:49:00Z">
              <w:rPr>
                <w:rStyle w:val="keyword1"/>
              </w:rPr>
            </w:rPrChange>
          </w:rPr>
          <w:t>KEY</w:t>
        </w:r>
        <w:r w:rsidRPr="00A85691">
          <w:rPr>
            <w:sz w:val="18"/>
            <w:rPrChange w:id="3367" w:author="shorny" w:date="2014-06-09T15:49:00Z">
              <w:rPr/>
            </w:rPrChange>
          </w:rPr>
          <w:t xml:space="preserve"> (CorrMethodID))</w:t>
        </w:r>
      </w:ins>
    </w:p>
    <w:p w14:paraId="5D79EFD6" w14:textId="77777777" w:rsidR="00A85691" w:rsidRPr="00A85691" w:rsidRDefault="00A85691">
      <w:pPr>
        <w:pStyle w:val="HTMLPreformatted"/>
        <w:divId w:val="1206136475"/>
        <w:rPr>
          <w:ins w:id="3368" w:author="shorny" w:date="2014-06-09T15:48:00Z"/>
          <w:sz w:val="18"/>
          <w:rPrChange w:id="3369" w:author="shorny" w:date="2014-06-09T15:49:00Z">
            <w:rPr>
              <w:ins w:id="3370" w:author="shorny" w:date="2014-06-09T15:48:00Z"/>
            </w:rPr>
          </w:rPrChange>
        </w:rPr>
      </w:pPr>
      <w:ins w:id="3371" w:author="shorny" w:date="2014-06-09T15:48:00Z">
        <w:r w:rsidRPr="00A85691">
          <w:rPr>
            <w:sz w:val="18"/>
            <w:rPrChange w:id="3372" w:author="shorny" w:date="2014-06-09T15:49:00Z">
              <w:rPr/>
            </w:rPrChange>
          </w:rPr>
          <w:t>ENGINE=InnoDB;</w:t>
        </w:r>
      </w:ins>
    </w:p>
    <w:p w14:paraId="29F2CEC4" w14:textId="77777777" w:rsidR="00A85691" w:rsidRPr="00A85691" w:rsidRDefault="00A85691">
      <w:pPr>
        <w:pStyle w:val="HTMLPreformatted"/>
        <w:divId w:val="1206136475"/>
        <w:rPr>
          <w:ins w:id="3373" w:author="shorny" w:date="2014-06-09T15:48:00Z"/>
          <w:sz w:val="18"/>
          <w:rPrChange w:id="3374" w:author="shorny" w:date="2014-06-09T15:49:00Z">
            <w:rPr>
              <w:ins w:id="3375" w:author="shorny" w:date="2014-06-09T15:48:00Z"/>
            </w:rPr>
          </w:rPrChange>
        </w:rPr>
      </w:pPr>
    </w:p>
    <w:p w14:paraId="62F30FDD" w14:textId="77777777" w:rsidR="00A85691" w:rsidRPr="00A85691" w:rsidRDefault="00A85691">
      <w:pPr>
        <w:pStyle w:val="HTMLPreformatted"/>
        <w:divId w:val="1206136475"/>
        <w:rPr>
          <w:ins w:id="3376" w:author="shorny" w:date="2014-06-09T15:48:00Z"/>
          <w:sz w:val="18"/>
          <w:rPrChange w:id="3377" w:author="shorny" w:date="2014-06-09T15:49:00Z">
            <w:rPr>
              <w:ins w:id="3378" w:author="shorny" w:date="2014-06-09T15:48:00Z"/>
            </w:rPr>
          </w:rPrChange>
        </w:rPr>
      </w:pPr>
      <w:ins w:id="3379" w:author="shorny" w:date="2014-06-09T15:48:00Z">
        <w:r w:rsidRPr="00A85691">
          <w:rPr>
            <w:rStyle w:val="keyword1"/>
            <w:sz w:val="18"/>
            <w:rPrChange w:id="3380" w:author="shorny" w:date="2014-06-09T15:49:00Z">
              <w:rPr>
                <w:rStyle w:val="keyword1"/>
              </w:rPr>
            </w:rPrChange>
          </w:rPr>
          <w:t>CREATE</w:t>
        </w:r>
        <w:r w:rsidRPr="00A85691">
          <w:rPr>
            <w:sz w:val="18"/>
            <w:rPrChange w:id="3381" w:author="shorny" w:date="2014-06-09T15:49:00Z">
              <w:rPr/>
            </w:rPrChange>
          </w:rPr>
          <w:t xml:space="preserve"> </w:t>
        </w:r>
        <w:r w:rsidRPr="00A85691">
          <w:rPr>
            <w:rStyle w:val="keyword1"/>
            <w:sz w:val="18"/>
            <w:rPrChange w:id="3382" w:author="shorny" w:date="2014-06-09T15:49:00Z">
              <w:rPr>
                <w:rStyle w:val="keyword1"/>
              </w:rPr>
            </w:rPrChange>
          </w:rPr>
          <w:t>TABLE</w:t>
        </w:r>
        <w:r w:rsidRPr="00A85691">
          <w:rPr>
            <w:sz w:val="18"/>
            <w:rPrChange w:id="3383" w:author="shorny" w:date="2014-06-09T15:49:00Z">
              <w:rPr/>
            </w:rPrChange>
          </w:rPr>
          <w:t xml:space="preserve"> `Application Status` (</w:t>
        </w:r>
      </w:ins>
    </w:p>
    <w:p w14:paraId="21B4893F" w14:textId="77777777" w:rsidR="00A85691" w:rsidRPr="00A85691" w:rsidRDefault="00A85691">
      <w:pPr>
        <w:pStyle w:val="HTMLPreformatted"/>
        <w:divId w:val="1206136475"/>
        <w:rPr>
          <w:ins w:id="3384" w:author="shorny" w:date="2014-06-09T15:48:00Z"/>
          <w:sz w:val="18"/>
          <w:rPrChange w:id="3385" w:author="shorny" w:date="2014-06-09T15:49:00Z">
            <w:rPr>
              <w:ins w:id="3386" w:author="shorny" w:date="2014-06-09T15:48:00Z"/>
            </w:rPr>
          </w:rPrChange>
        </w:rPr>
      </w:pPr>
      <w:ins w:id="3387" w:author="shorny" w:date="2014-06-09T15:48:00Z">
        <w:r w:rsidRPr="00A85691">
          <w:rPr>
            <w:sz w:val="18"/>
            <w:rPrChange w:id="3388" w:author="shorny" w:date="2014-06-09T15:49:00Z">
              <w:rPr/>
            </w:rPrChange>
          </w:rPr>
          <w:t xml:space="preserve">  ApplicationStatusID mediumint </w:t>
        </w:r>
        <w:r w:rsidRPr="00A85691">
          <w:rPr>
            <w:rStyle w:val="keyword1"/>
            <w:sz w:val="18"/>
            <w:rPrChange w:id="3389" w:author="shorny" w:date="2014-06-09T15:49:00Z">
              <w:rPr>
                <w:rStyle w:val="keyword1"/>
              </w:rPr>
            </w:rPrChange>
          </w:rPr>
          <w:t>NOT</w:t>
        </w:r>
        <w:r w:rsidRPr="00A85691">
          <w:rPr>
            <w:sz w:val="18"/>
            <w:rPrChange w:id="3390" w:author="shorny" w:date="2014-06-09T15:49:00Z">
              <w:rPr/>
            </w:rPrChange>
          </w:rPr>
          <w:t xml:space="preserve"> </w:t>
        </w:r>
        <w:r w:rsidRPr="00A85691">
          <w:rPr>
            <w:rStyle w:val="keyword1"/>
            <w:sz w:val="18"/>
            <w:rPrChange w:id="3391" w:author="shorny" w:date="2014-06-09T15:49:00Z">
              <w:rPr>
                <w:rStyle w:val="keyword1"/>
              </w:rPr>
            </w:rPrChange>
          </w:rPr>
          <w:t>NULL</w:t>
        </w:r>
        <w:r w:rsidRPr="00A85691">
          <w:rPr>
            <w:sz w:val="18"/>
            <w:rPrChange w:id="3392" w:author="shorny" w:date="2014-06-09T15:49:00Z">
              <w:rPr/>
            </w:rPrChange>
          </w:rPr>
          <w:t xml:space="preserve"> AUTO_INCREMENT,</w:t>
        </w:r>
      </w:ins>
    </w:p>
    <w:p w14:paraId="2602084F" w14:textId="77777777" w:rsidR="00A85691" w:rsidRPr="00A85691" w:rsidRDefault="00A85691">
      <w:pPr>
        <w:pStyle w:val="HTMLPreformatted"/>
        <w:divId w:val="1206136475"/>
        <w:rPr>
          <w:ins w:id="3393" w:author="shorny" w:date="2014-06-09T15:48:00Z"/>
          <w:sz w:val="18"/>
          <w:rPrChange w:id="3394" w:author="shorny" w:date="2014-06-09T15:49:00Z">
            <w:rPr>
              <w:ins w:id="3395" w:author="shorny" w:date="2014-06-09T15:48:00Z"/>
            </w:rPr>
          </w:rPrChange>
        </w:rPr>
      </w:pPr>
      <w:ins w:id="3396" w:author="shorny" w:date="2014-06-09T15:48:00Z">
        <w:r w:rsidRPr="00A85691">
          <w:rPr>
            <w:sz w:val="18"/>
            <w:rPrChange w:id="3397" w:author="shorny" w:date="2014-06-09T15:49:00Z">
              <w:rPr/>
            </w:rPrChange>
          </w:rPr>
          <w:t xml:space="preserve">  Status </w:t>
        </w:r>
        <w:proofErr w:type="gramStart"/>
        <w:r w:rsidRPr="00A85691">
          <w:rPr>
            <w:rStyle w:val="type1"/>
            <w:sz w:val="18"/>
            <w:rPrChange w:id="3398" w:author="shorny" w:date="2014-06-09T15:49:00Z">
              <w:rPr>
                <w:rStyle w:val="type1"/>
              </w:rPr>
            </w:rPrChange>
          </w:rPr>
          <w:t>varchar</w:t>
        </w:r>
        <w:r w:rsidRPr="00A85691">
          <w:rPr>
            <w:sz w:val="18"/>
            <w:rPrChange w:id="3399" w:author="shorny" w:date="2014-06-09T15:49:00Z">
              <w:rPr/>
            </w:rPrChange>
          </w:rPr>
          <w:t>(</w:t>
        </w:r>
        <w:proofErr w:type="gramEnd"/>
        <w:r w:rsidRPr="00A85691">
          <w:rPr>
            <w:sz w:val="18"/>
            <w:rPrChange w:id="3400" w:author="shorny" w:date="2014-06-09T15:49:00Z">
              <w:rPr/>
            </w:rPrChange>
          </w:rPr>
          <w:t xml:space="preserve">50) </w:t>
        </w:r>
        <w:r w:rsidRPr="00A85691">
          <w:rPr>
            <w:rStyle w:val="keyword1"/>
            <w:sz w:val="18"/>
            <w:rPrChange w:id="3401" w:author="shorny" w:date="2014-06-09T15:49:00Z">
              <w:rPr>
                <w:rStyle w:val="keyword1"/>
              </w:rPr>
            </w:rPrChange>
          </w:rPr>
          <w:t>NOT</w:t>
        </w:r>
        <w:r w:rsidRPr="00A85691">
          <w:rPr>
            <w:sz w:val="18"/>
            <w:rPrChange w:id="3402" w:author="shorny" w:date="2014-06-09T15:49:00Z">
              <w:rPr/>
            </w:rPrChange>
          </w:rPr>
          <w:t xml:space="preserve"> </w:t>
        </w:r>
        <w:r w:rsidRPr="00A85691">
          <w:rPr>
            <w:rStyle w:val="keyword1"/>
            <w:sz w:val="18"/>
            <w:rPrChange w:id="3403" w:author="shorny" w:date="2014-06-09T15:49:00Z">
              <w:rPr>
                <w:rStyle w:val="keyword1"/>
              </w:rPr>
            </w:rPrChange>
          </w:rPr>
          <w:t>NULL</w:t>
        </w:r>
        <w:r w:rsidRPr="00A85691">
          <w:rPr>
            <w:sz w:val="18"/>
            <w:rPrChange w:id="3404" w:author="shorny" w:date="2014-06-09T15:49:00Z">
              <w:rPr/>
            </w:rPrChange>
          </w:rPr>
          <w:t xml:space="preserve"> </w:t>
        </w:r>
        <w:r w:rsidRPr="00A85691">
          <w:rPr>
            <w:rStyle w:val="keyword1"/>
            <w:sz w:val="18"/>
            <w:rPrChange w:id="3405" w:author="shorny" w:date="2014-06-09T15:49:00Z">
              <w:rPr>
                <w:rStyle w:val="keyword1"/>
              </w:rPr>
            </w:rPrChange>
          </w:rPr>
          <w:t>UNIQUE</w:t>
        </w:r>
        <w:r w:rsidRPr="00A85691">
          <w:rPr>
            <w:sz w:val="18"/>
            <w:rPrChange w:id="3406" w:author="shorny" w:date="2014-06-09T15:49:00Z">
              <w:rPr/>
            </w:rPrChange>
          </w:rPr>
          <w:t xml:space="preserve"> comment </w:t>
        </w:r>
        <w:r w:rsidRPr="00A85691">
          <w:rPr>
            <w:rStyle w:val="string1"/>
            <w:sz w:val="18"/>
            <w:rPrChange w:id="3407" w:author="shorny" w:date="2014-06-09T15:49:00Z">
              <w:rPr>
                <w:rStyle w:val="string1"/>
              </w:rPr>
            </w:rPrChange>
          </w:rPr>
          <w:t>'the name of the status'</w:t>
        </w:r>
        <w:r w:rsidRPr="00A85691">
          <w:rPr>
            <w:sz w:val="18"/>
            <w:rPrChange w:id="3408" w:author="shorny" w:date="2014-06-09T15:49:00Z">
              <w:rPr/>
            </w:rPrChange>
          </w:rPr>
          <w:t>,</w:t>
        </w:r>
      </w:ins>
    </w:p>
    <w:p w14:paraId="3705910C" w14:textId="77777777" w:rsidR="00A85691" w:rsidRPr="00A85691" w:rsidRDefault="00A85691">
      <w:pPr>
        <w:pStyle w:val="HTMLPreformatted"/>
        <w:divId w:val="1206136475"/>
        <w:rPr>
          <w:ins w:id="3409" w:author="shorny" w:date="2014-06-09T15:48:00Z"/>
          <w:sz w:val="18"/>
          <w:rPrChange w:id="3410" w:author="shorny" w:date="2014-06-09T15:49:00Z">
            <w:rPr>
              <w:ins w:id="3411" w:author="shorny" w:date="2014-06-09T15:48:00Z"/>
            </w:rPr>
          </w:rPrChange>
        </w:rPr>
      </w:pPr>
      <w:ins w:id="3412" w:author="shorny" w:date="2014-06-09T15:48:00Z">
        <w:r w:rsidRPr="00A85691">
          <w:rPr>
            <w:sz w:val="18"/>
            <w:rPrChange w:id="3413" w:author="shorny" w:date="2014-06-09T15:49:00Z">
              <w:rPr/>
            </w:rPrChange>
          </w:rPr>
          <w:t xml:space="preserve">  Description </w:t>
        </w:r>
        <w:proofErr w:type="gramStart"/>
        <w:r w:rsidRPr="00A85691">
          <w:rPr>
            <w:rStyle w:val="type1"/>
            <w:sz w:val="18"/>
            <w:rPrChange w:id="3414" w:author="shorny" w:date="2014-06-09T15:49:00Z">
              <w:rPr>
                <w:rStyle w:val="type1"/>
              </w:rPr>
            </w:rPrChange>
          </w:rPr>
          <w:t>varchar</w:t>
        </w:r>
        <w:r w:rsidRPr="00A85691">
          <w:rPr>
            <w:sz w:val="18"/>
            <w:rPrChange w:id="3415" w:author="shorny" w:date="2014-06-09T15:49:00Z">
              <w:rPr/>
            </w:rPrChange>
          </w:rPr>
          <w:t>(</w:t>
        </w:r>
        <w:proofErr w:type="gramEnd"/>
        <w:r w:rsidRPr="00A85691">
          <w:rPr>
            <w:sz w:val="18"/>
            <w:rPrChange w:id="3416" w:author="shorny" w:date="2014-06-09T15:49:00Z">
              <w:rPr/>
            </w:rPrChange>
          </w:rPr>
          <w:t xml:space="preserve">1000) </w:t>
        </w:r>
        <w:r w:rsidRPr="00A85691">
          <w:rPr>
            <w:rStyle w:val="keyword1"/>
            <w:sz w:val="18"/>
            <w:rPrChange w:id="3417" w:author="shorny" w:date="2014-06-09T15:49:00Z">
              <w:rPr>
                <w:rStyle w:val="keyword1"/>
              </w:rPr>
            </w:rPrChange>
          </w:rPr>
          <w:t>NOT</w:t>
        </w:r>
        <w:r w:rsidRPr="00A85691">
          <w:rPr>
            <w:sz w:val="18"/>
            <w:rPrChange w:id="3418" w:author="shorny" w:date="2014-06-09T15:49:00Z">
              <w:rPr/>
            </w:rPrChange>
          </w:rPr>
          <w:t xml:space="preserve"> </w:t>
        </w:r>
        <w:r w:rsidRPr="00A85691">
          <w:rPr>
            <w:rStyle w:val="keyword1"/>
            <w:sz w:val="18"/>
            <w:rPrChange w:id="3419" w:author="shorny" w:date="2014-06-09T15:49:00Z">
              <w:rPr>
                <w:rStyle w:val="keyword1"/>
              </w:rPr>
            </w:rPrChange>
          </w:rPr>
          <w:t>NULL</w:t>
        </w:r>
        <w:r w:rsidRPr="00A85691">
          <w:rPr>
            <w:sz w:val="18"/>
            <w:rPrChange w:id="3420" w:author="shorny" w:date="2014-06-09T15:49:00Z">
              <w:rPr/>
            </w:rPrChange>
          </w:rPr>
          <w:t xml:space="preserve"> comment </w:t>
        </w:r>
        <w:r w:rsidRPr="00A85691">
          <w:rPr>
            <w:rStyle w:val="string1"/>
            <w:sz w:val="18"/>
            <w:rPrChange w:id="3421" w:author="shorny" w:date="2014-06-09T15:49:00Z">
              <w:rPr>
                <w:rStyle w:val="string1"/>
              </w:rPr>
            </w:rPrChange>
          </w:rPr>
          <w:t>'a full description of the status'</w:t>
        </w:r>
        <w:r w:rsidRPr="00A85691">
          <w:rPr>
            <w:sz w:val="18"/>
            <w:rPrChange w:id="3422" w:author="shorny" w:date="2014-06-09T15:49:00Z">
              <w:rPr/>
            </w:rPrChange>
          </w:rPr>
          <w:t>,</w:t>
        </w:r>
      </w:ins>
    </w:p>
    <w:p w14:paraId="6B9A44BC" w14:textId="77777777" w:rsidR="00A85691" w:rsidRPr="00A85691" w:rsidRDefault="00A85691">
      <w:pPr>
        <w:pStyle w:val="HTMLPreformatted"/>
        <w:divId w:val="1206136475"/>
        <w:rPr>
          <w:ins w:id="3423" w:author="shorny" w:date="2014-06-09T15:48:00Z"/>
          <w:sz w:val="18"/>
          <w:rPrChange w:id="3424" w:author="shorny" w:date="2014-06-09T15:49:00Z">
            <w:rPr>
              <w:ins w:id="3425" w:author="shorny" w:date="2014-06-09T15:48:00Z"/>
            </w:rPr>
          </w:rPrChange>
        </w:rPr>
      </w:pPr>
      <w:ins w:id="3426" w:author="shorny" w:date="2014-06-09T15:48:00Z">
        <w:r w:rsidRPr="00A85691">
          <w:rPr>
            <w:sz w:val="18"/>
            <w:rPrChange w:id="3427" w:author="shorny" w:date="2014-06-09T15:49:00Z">
              <w:rPr/>
            </w:rPrChange>
          </w:rPr>
          <w:t xml:space="preserve">  </w:t>
        </w:r>
        <w:r w:rsidRPr="00A85691">
          <w:rPr>
            <w:rStyle w:val="keyword1"/>
            <w:sz w:val="18"/>
            <w:rPrChange w:id="3428" w:author="shorny" w:date="2014-06-09T15:49:00Z">
              <w:rPr>
                <w:rStyle w:val="keyword1"/>
              </w:rPr>
            </w:rPrChange>
          </w:rPr>
          <w:t>PRIMARY</w:t>
        </w:r>
        <w:r w:rsidRPr="00A85691">
          <w:rPr>
            <w:sz w:val="18"/>
            <w:rPrChange w:id="3429" w:author="shorny" w:date="2014-06-09T15:49:00Z">
              <w:rPr/>
            </w:rPrChange>
          </w:rPr>
          <w:t xml:space="preserve"> </w:t>
        </w:r>
        <w:r w:rsidRPr="00A85691">
          <w:rPr>
            <w:rStyle w:val="keyword1"/>
            <w:sz w:val="18"/>
            <w:rPrChange w:id="3430" w:author="shorny" w:date="2014-06-09T15:49:00Z">
              <w:rPr>
                <w:rStyle w:val="keyword1"/>
              </w:rPr>
            </w:rPrChange>
          </w:rPr>
          <w:t>KEY</w:t>
        </w:r>
        <w:r w:rsidRPr="00A85691">
          <w:rPr>
            <w:sz w:val="18"/>
            <w:rPrChange w:id="3431" w:author="shorny" w:date="2014-06-09T15:49:00Z">
              <w:rPr/>
            </w:rPrChange>
          </w:rPr>
          <w:t xml:space="preserve"> (ApplicationStatusID),</w:t>
        </w:r>
      </w:ins>
    </w:p>
    <w:p w14:paraId="184BD629" w14:textId="77777777" w:rsidR="00A85691" w:rsidRPr="00A85691" w:rsidRDefault="00A85691">
      <w:pPr>
        <w:pStyle w:val="HTMLPreformatted"/>
        <w:divId w:val="1206136475"/>
        <w:rPr>
          <w:ins w:id="3432" w:author="shorny" w:date="2014-06-09T15:48:00Z"/>
          <w:sz w:val="18"/>
          <w:rPrChange w:id="3433" w:author="shorny" w:date="2014-06-09T15:49:00Z">
            <w:rPr>
              <w:ins w:id="3434" w:author="shorny" w:date="2014-06-09T15:48:00Z"/>
            </w:rPr>
          </w:rPrChange>
        </w:rPr>
      </w:pPr>
      <w:ins w:id="3435" w:author="shorny" w:date="2014-06-09T15:48:00Z">
        <w:r w:rsidRPr="00A85691">
          <w:rPr>
            <w:sz w:val="18"/>
            <w:rPrChange w:id="3436" w:author="shorny" w:date="2014-06-09T15:49:00Z">
              <w:rPr/>
            </w:rPrChange>
          </w:rPr>
          <w:t xml:space="preserve">  </w:t>
        </w:r>
        <w:r w:rsidRPr="00A85691">
          <w:rPr>
            <w:rStyle w:val="keyword1"/>
            <w:sz w:val="18"/>
            <w:rPrChange w:id="3437" w:author="shorny" w:date="2014-06-09T15:49:00Z">
              <w:rPr>
                <w:rStyle w:val="keyword1"/>
              </w:rPr>
            </w:rPrChange>
          </w:rPr>
          <w:t>UNIQUE</w:t>
        </w:r>
        <w:r w:rsidRPr="00A85691">
          <w:rPr>
            <w:sz w:val="18"/>
            <w:rPrChange w:id="3438" w:author="shorny" w:date="2014-06-09T15:49:00Z">
              <w:rPr/>
            </w:rPrChange>
          </w:rPr>
          <w:t xml:space="preserve"> INDEX (ApplicationStatusID)</w:t>
        </w:r>
      </w:ins>
    </w:p>
    <w:p w14:paraId="3063B218" w14:textId="77777777" w:rsidR="00A85691" w:rsidRPr="00A85691" w:rsidRDefault="00A85691">
      <w:pPr>
        <w:pStyle w:val="HTMLPreformatted"/>
        <w:divId w:val="1206136475"/>
        <w:rPr>
          <w:ins w:id="3439" w:author="shorny" w:date="2014-06-09T15:48:00Z"/>
          <w:sz w:val="18"/>
          <w:rPrChange w:id="3440" w:author="shorny" w:date="2014-06-09T15:49:00Z">
            <w:rPr>
              <w:ins w:id="3441" w:author="shorny" w:date="2014-06-09T15:48:00Z"/>
            </w:rPr>
          </w:rPrChange>
        </w:rPr>
      </w:pPr>
      <w:ins w:id="3442" w:author="shorny" w:date="2014-06-09T15:48:00Z">
        <w:r w:rsidRPr="00A85691">
          <w:rPr>
            <w:sz w:val="18"/>
            <w:rPrChange w:id="3443" w:author="shorny" w:date="2014-06-09T15:49:00Z">
              <w:rPr/>
            </w:rPrChange>
          </w:rPr>
          <w:t>)</w:t>
        </w:r>
      </w:ins>
    </w:p>
    <w:p w14:paraId="7BB41C54" w14:textId="77777777" w:rsidR="00A85691" w:rsidRPr="00A85691" w:rsidRDefault="00A85691">
      <w:pPr>
        <w:pStyle w:val="HTMLPreformatted"/>
        <w:divId w:val="1206136475"/>
        <w:rPr>
          <w:ins w:id="3444" w:author="shorny" w:date="2014-06-09T15:48:00Z"/>
          <w:sz w:val="18"/>
          <w:rPrChange w:id="3445" w:author="shorny" w:date="2014-06-09T15:49:00Z">
            <w:rPr>
              <w:ins w:id="3446" w:author="shorny" w:date="2014-06-09T15:48:00Z"/>
            </w:rPr>
          </w:rPrChange>
        </w:rPr>
      </w:pPr>
      <w:proofErr w:type="gramStart"/>
      <w:ins w:id="3447" w:author="shorny" w:date="2014-06-09T15:48:00Z">
        <w:r w:rsidRPr="00A85691">
          <w:rPr>
            <w:sz w:val="18"/>
            <w:rPrChange w:id="3448" w:author="shorny" w:date="2014-06-09T15:49:00Z">
              <w:rPr/>
            </w:rPrChange>
          </w:rPr>
          <w:t>comment</w:t>
        </w:r>
        <w:proofErr w:type="gramEnd"/>
        <w:r w:rsidRPr="00A85691">
          <w:rPr>
            <w:sz w:val="18"/>
            <w:rPrChange w:id="3449" w:author="shorny" w:date="2014-06-09T15:49:00Z">
              <w:rPr/>
            </w:rPrChange>
          </w:rPr>
          <w:t>=</w:t>
        </w:r>
        <w:r w:rsidRPr="00A85691">
          <w:rPr>
            <w:rStyle w:val="string1"/>
            <w:sz w:val="18"/>
            <w:rPrChange w:id="3450" w:author="shorny" w:date="2014-06-09T15:49:00Z">
              <w:rPr>
                <w:rStyle w:val="string1"/>
              </w:rPr>
            </w:rPrChange>
          </w:rPr>
          <w:t>'the possible application statuses of an application'</w:t>
        </w:r>
      </w:ins>
    </w:p>
    <w:p w14:paraId="47AFCC02" w14:textId="77777777" w:rsidR="00A85691" w:rsidRPr="00A85691" w:rsidRDefault="00A85691">
      <w:pPr>
        <w:pStyle w:val="HTMLPreformatted"/>
        <w:divId w:val="1206136475"/>
        <w:rPr>
          <w:ins w:id="3451" w:author="shorny" w:date="2014-06-09T15:48:00Z"/>
          <w:sz w:val="18"/>
          <w:rPrChange w:id="3452" w:author="shorny" w:date="2014-06-09T15:49:00Z">
            <w:rPr>
              <w:ins w:id="3453" w:author="shorny" w:date="2014-06-09T15:48:00Z"/>
            </w:rPr>
          </w:rPrChange>
        </w:rPr>
      </w:pPr>
      <w:ins w:id="3454" w:author="shorny" w:date="2014-06-09T15:48:00Z">
        <w:r w:rsidRPr="00A85691">
          <w:rPr>
            <w:sz w:val="18"/>
            <w:rPrChange w:id="3455" w:author="shorny" w:date="2014-06-09T15:49:00Z">
              <w:rPr/>
            </w:rPrChange>
          </w:rPr>
          <w:t>ENGINE=InnoDB;</w:t>
        </w:r>
      </w:ins>
    </w:p>
    <w:p w14:paraId="3E324E8E" w14:textId="77777777" w:rsidR="00A85691" w:rsidRPr="00A85691" w:rsidRDefault="00A85691">
      <w:pPr>
        <w:pStyle w:val="HTMLPreformatted"/>
        <w:divId w:val="1206136475"/>
        <w:rPr>
          <w:ins w:id="3456" w:author="shorny" w:date="2014-06-09T15:48:00Z"/>
          <w:sz w:val="18"/>
          <w:rPrChange w:id="3457" w:author="shorny" w:date="2014-06-09T15:49:00Z">
            <w:rPr>
              <w:ins w:id="3458" w:author="shorny" w:date="2014-06-09T15:48:00Z"/>
            </w:rPr>
          </w:rPrChange>
        </w:rPr>
      </w:pPr>
    </w:p>
    <w:p w14:paraId="2AFC71A8" w14:textId="77777777" w:rsidR="00A85691" w:rsidRPr="00A85691" w:rsidRDefault="00A85691">
      <w:pPr>
        <w:pStyle w:val="HTMLPreformatted"/>
        <w:divId w:val="1206136475"/>
        <w:rPr>
          <w:ins w:id="3459" w:author="shorny" w:date="2014-06-09T15:48:00Z"/>
          <w:sz w:val="18"/>
          <w:rPrChange w:id="3460" w:author="shorny" w:date="2014-06-09T15:49:00Z">
            <w:rPr>
              <w:ins w:id="3461" w:author="shorny" w:date="2014-06-09T15:48:00Z"/>
            </w:rPr>
          </w:rPrChange>
        </w:rPr>
      </w:pPr>
      <w:ins w:id="3462" w:author="shorny" w:date="2014-06-09T15:48:00Z">
        <w:r w:rsidRPr="00A85691">
          <w:rPr>
            <w:rStyle w:val="keyword1"/>
            <w:sz w:val="18"/>
            <w:rPrChange w:id="3463" w:author="shorny" w:date="2014-06-09T15:49:00Z">
              <w:rPr>
                <w:rStyle w:val="keyword1"/>
              </w:rPr>
            </w:rPrChange>
          </w:rPr>
          <w:t>CREATE</w:t>
        </w:r>
        <w:r w:rsidRPr="00A85691">
          <w:rPr>
            <w:sz w:val="18"/>
            <w:rPrChange w:id="3464" w:author="shorny" w:date="2014-06-09T15:49:00Z">
              <w:rPr/>
            </w:rPrChange>
          </w:rPr>
          <w:t xml:space="preserve"> </w:t>
        </w:r>
        <w:r w:rsidRPr="00A85691">
          <w:rPr>
            <w:rStyle w:val="keyword1"/>
            <w:sz w:val="18"/>
            <w:rPrChange w:id="3465" w:author="shorny" w:date="2014-06-09T15:49:00Z">
              <w:rPr>
                <w:rStyle w:val="keyword1"/>
              </w:rPr>
            </w:rPrChange>
          </w:rPr>
          <w:t>TABLE</w:t>
        </w:r>
        <w:r w:rsidRPr="00A85691">
          <w:rPr>
            <w:sz w:val="18"/>
            <w:rPrChange w:id="3466" w:author="shorny" w:date="2014-06-09T15:49:00Z">
              <w:rPr/>
            </w:rPrChange>
          </w:rPr>
          <w:t xml:space="preserve"> `Document </w:t>
        </w:r>
        <w:r w:rsidRPr="00A85691">
          <w:rPr>
            <w:rStyle w:val="keyword1"/>
            <w:sz w:val="18"/>
            <w:rPrChange w:id="3467" w:author="shorny" w:date="2014-06-09T15:49:00Z">
              <w:rPr>
                <w:rStyle w:val="keyword1"/>
              </w:rPr>
            </w:rPrChange>
          </w:rPr>
          <w:t>Type</w:t>
        </w:r>
        <w:r w:rsidRPr="00A85691">
          <w:rPr>
            <w:sz w:val="18"/>
            <w:rPrChange w:id="3468" w:author="shorny" w:date="2014-06-09T15:49:00Z">
              <w:rPr/>
            </w:rPrChange>
          </w:rPr>
          <w:t>` (</w:t>
        </w:r>
      </w:ins>
    </w:p>
    <w:p w14:paraId="31A10C3B" w14:textId="77777777" w:rsidR="00A85691" w:rsidRPr="00A85691" w:rsidRDefault="00A85691">
      <w:pPr>
        <w:pStyle w:val="HTMLPreformatted"/>
        <w:divId w:val="1206136475"/>
        <w:rPr>
          <w:ins w:id="3469" w:author="shorny" w:date="2014-06-09T15:48:00Z"/>
          <w:sz w:val="18"/>
          <w:rPrChange w:id="3470" w:author="shorny" w:date="2014-06-09T15:49:00Z">
            <w:rPr>
              <w:ins w:id="3471" w:author="shorny" w:date="2014-06-09T15:48:00Z"/>
            </w:rPr>
          </w:rPrChange>
        </w:rPr>
      </w:pPr>
      <w:ins w:id="3472" w:author="shorny" w:date="2014-06-09T15:48:00Z">
        <w:r w:rsidRPr="00A85691">
          <w:rPr>
            <w:sz w:val="18"/>
            <w:rPrChange w:id="3473" w:author="shorny" w:date="2014-06-09T15:49:00Z">
              <w:rPr/>
            </w:rPrChange>
          </w:rPr>
          <w:t xml:space="preserve">  DocTypeID mediumint </w:t>
        </w:r>
        <w:r w:rsidRPr="00A85691">
          <w:rPr>
            <w:rStyle w:val="keyword1"/>
            <w:sz w:val="18"/>
            <w:rPrChange w:id="3474" w:author="shorny" w:date="2014-06-09T15:49:00Z">
              <w:rPr>
                <w:rStyle w:val="keyword1"/>
              </w:rPr>
            </w:rPrChange>
          </w:rPr>
          <w:t>NOT</w:t>
        </w:r>
        <w:r w:rsidRPr="00A85691">
          <w:rPr>
            <w:sz w:val="18"/>
            <w:rPrChange w:id="3475" w:author="shorny" w:date="2014-06-09T15:49:00Z">
              <w:rPr/>
            </w:rPrChange>
          </w:rPr>
          <w:t xml:space="preserve"> </w:t>
        </w:r>
        <w:r w:rsidRPr="00A85691">
          <w:rPr>
            <w:rStyle w:val="keyword1"/>
            <w:sz w:val="18"/>
            <w:rPrChange w:id="3476" w:author="shorny" w:date="2014-06-09T15:49:00Z">
              <w:rPr>
                <w:rStyle w:val="keyword1"/>
              </w:rPr>
            </w:rPrChange>
          </w:rPr>
          <w:t>NULL</w:t>
        </w:r>
        <w:r w:rsidRPr="00A85691">
          <w:rPr>
            <w:sz w:val="18"/>
            <w:rPrChange w:id="3477" w:author="shorny" w:date="2014-06-09T15:49:00Z">
              <w:rPr/>
            </w:rPrChange>
          </w:rPr>
          <w:t xml:space="preserve"> AUTO_INCREMENT,</w:t>
        </w:r>
      </w:ins>
    </w:p>
    <w:p w14:paraId="0A5EF0E1" w14:textId="77777777" w:rsidR="00A85691" w:rsidRPr="00A85691" w:rsidRDefault="00A85691">
      <w:pPr>
        <w:pStyle w:val="HTMLPreformatted"/>
        <w:divId w:val="1206136475"/>
        <w:rPr>
          <w:ins w:id="3478" w:author="shorny" w:date="2014-06-09T15:48:00Z"/>
          <w:rStyle w:val="string1"/>
          <w:sz w:val="18"/>
          <w:rPrChange w:id="3479" w:author="shorny" w:date="2014-06-09T15:49:00Z">
            <w:rPr>
              <w:ins w:id="3480" w:author="shorny" w:date="2014-06-09T15:48:00Z"/>
              <w:rStyle w:val="string1"/>
            </w:rPr>
          </w:rPrChange>
        </w:rPr>
      </w:pPr>
      <w:ins w:id="3481" w:author="shorny" w:date="2014-06-09T15:48:00Z">
        <w:r w:rsidRPr="00A85691">
          <w:rPr>
            <w:sz w:val="18"/>
            <w:rPrChange w:id="3482" w:author="shorny" w:date="2014-06-09T15:49:00Z">
              <w:rPr/>
            </w:rPrChange>
          </w:rPr>
          <w:t xml:space="preserve">  </w:t>
        </w:r>
        <w:r w:rsidRPr="00A85691">
          <w:rPr>
            <w:rStyle w:val="keyword1"/>
            <w:sz w:val="18"/>
            <w:rPrChange w:id="3483" w:author="shorny" w:date="2014-06-09T15:49:00Z">
              <w:rPr>
                <w:rStyle w:val="keyword1"/>
              </w:rPr>
            </w:rPrChange>
          </w:rPr>
          <w:t>Type</w:t>
        </w:r>
        <w:r w:rsidRPr="00A85691">
          <w:rPr>
            <w:sz w:val="18"/>
            <w:rPrChange w:id="3484" w:author="shorny" w:date="2014-06-09T15:49:00Z">
              <w:rPr/>
            </w:rPrChange>
          </w:rPr>
          <w:t xml:space="preserve"> </w:t>
        </w:r>
        <w:proofErr w:type="gramStart"/>
        <w:r w:rsidRPr="00A85691">
          <w:rPr>
            <w:rStyle w:val="type1"/>
            <w:sz w:val="18"/>
            <w:rPrChange w:id="3485" w:author="shorny" w:date="2014-06-09T15:49:00Z">
              <w:rPr>
                <w:rStyle w:val="type1"/>
              </w:rPr>
            </w:rPrChange>
          </w:rPr>
          <w:t>varchar</w:t>
        </w:r>
        <w:r w:rsidRPr="00A85691">
          <w:rPr>
            <w:sz w:val="18"/>
            <w:rPrChange w:id="3486" w:author="shorny" w:date="2014-06-09T15:49:00Z">
              <w:rPr/>
            </w:rPrChange>
          </w:rPr>
          <w:t>(</w:t>
        </w:r>
        <w:proofErr w:type="gramEnd"/>
        <w:r w:rsidRPr="00A85691">
          <w:rPr>
            <w:sz w:val="18"/>
            <w:rPrChange w:id="3487" w:author="shorny" w:date="2014-06-09T15:49:00Z">
              <w:rPr/>
            </w:rPrChange>
          </w:rPr>
          <w:t xml:space="preserve">50) </w:t>
        </w:r>
        <w:r w:rsidRPr="00A85691">
          <w:rPr>
            <w:rStyle w:val="keyword1"/>
            <w:sz w:val="18"/>
            <w:rPrChange w:id="3488" w:author="shorny" w:date="2014-06-09T15:49:00Z">
              <w:rPr>
                <w:rStyle w:val="keyword1"/>
              </w:rPr>
            </w:rPrChange>
          </w:rPr>
          <w:t>NOT</w:t>
        </w:r>
        <w:r w:rsidRPr="00A85691">
          <w:rPr>
            <w:sz w:val="18"/>
            <w:rPrChange w:id="3489" w:author="shorny" w:date="2014-06-09T15:49:00Z">
              <w:rPr/>
            </w:rPrChange>
          </w:rPr>
          <w:t xml:space="preserve"> </w:t>
        </w:r>
        <w:r w:rsidRPr="00A85691">
          <w:rPr>
            <w:rStyle w:val="keyword1"/>
            <w:sz w:val="18"/>
            <w:rPrChange w:id="3490" w:author="shorny" w:date="2014-06-09T15:49:00Z">
              <w:rPr>
                <w:rStyle w:val="keyword1"/>
              </w:rPr>
            </w:rPrChange>
          </w:rPr>
          <w:t>NULL</w:t>
        </w:r>
        <w:r w:rsidRPr="00A85691">
          <w:rPr>
            <w:sz w:val="18"/>
            <w:rPrChange w:id="3491" w:author="shorny" w:date="2014-06-09T15:49:00Z">
              <w:rPr/>
            </w:rPrChange>
          </w:rPr>
          <w:t xml:space="preserve"> </w:t>
        </w:r>
        <w:r w:rsidRPr="00A85691">
          <w:rPr>
            <w:rStyle w:val="keyword1"/>
            <w:sz w:val="18"/>
            <w:rPrChange w:id="3492" w:author="shorny" w:date="2014-06-09T15:49:00Z">
              <w:rPr>
                <w:rStyle w:val="keyword1"/>
              </w:rPr>
            </w:rPrChange>
          </w:rPr>
          <w:t>UNIQUE</w:t>
        </w:r>
        <w:r w:rsidRPr="00A85691">
          <w:rPr>
            <w:sz w:val="18"/>
            <w:rPrChange w:id="3493" w:author="shorny" w:date="2014-06-09T15:49:00Z">
              <w:rPr/>
            </w:rPrChange>
          </w:rPr>
          <w:t xml:space="preserve"> comment </w:t>
        </w:r>
        <w:r w:rsidRPr="00A85691">
          <w:rPr>
            <w:rStyle w:val="string1"/>
            <w:sz w:val="18"/>
            <w:rPrChange w:id="3494" w:author="shorny" w:date="2014-06-09T15:49:00Z">
              <w:rPr>
                <w:rStyle w:val="string1"/>
              </w:rPr>
            </w:rPrChange>
          </w:rPr>
          <w:t>'the type of document eg. Publication,</w:t>
        </w:r>
      </w:ins>
    </w:p>
    <w:p w14:paraId="774B991D" w14:textId="77777777" w:rsidR="00A85691" w:rsidRPr="00A85691" w:rsidRDefault="00A85691">
      <w:pPr>
        <w:pStyle w:val="HTMLPreformatted"/>
        <w:divId w:val="1206136475"/>
        <w:rPr>
          <w:ins w:id="3495" w:author="shorny" w:date="2014-06-09T15:48:00Z"/>
          <w:sz w:val="18"/>
          <w:rPrChange w:id="3496" w:author="shorny" w:date="2014-06-09T15:49:00Z">
            <w:rPr>
              <w:ins w:id="3497" w:author="shorny" w:date="2014-06-09T15:48:00Z"/>
            </w:rPr>
          </w:rPrChange>
        </w:rPr>
      </w:pPr>
      <w:ins w:id="3498" w:author="shorny" w:date="2014-06-09T15:48:00Z">
        <w:r w:rsidRPr="00A85691">
          <w:rPr>
            <w:rStyle w:val="string1"/>
            <w:sz w:val="18"/>
            <w:rPrChange w:id="3499" w:author="shorny" w:date="2014-06-09T15:49:00Z">
              <w:rPr>
                <w:rStyle w:val="string1"/>
              </w:rPr>
            </w:rPrChange>
          </w:rPr>
          <w:t xml:space="preserve">  </w:t>
        </w:r>
        <w:proofErr w:type="gramStart"/>
        <w:r w:rsidRPr="00A85691">
          <w:rPr>
            <w:rStyle w:val="string1"/>
            <w:sz w:val="18"/>
            <w:rPrChange w:id="3500" w:author="shorny" w:date="2014-06-09T15:49:00Z">
              <w:rPr>
                <w:rStyle w:val="string1"/>
              </w:rPr>
            </w:rPrChange>
          </w:rPr>
          <w:t>visa</w:t>
        </w:r>
        <w:proofErr w:type="gramEnd"/>
        <w:r w:rsidRPr="00A85691">
          <w:rPr>
            <w:rStyle w:val="string1"/>
            <w:sz w:val="18"/>
            <w:rPrChange w:id="3501" w:author="shorny" w:date="2014-06-09T15:49:00Z">
              <w:rPr>
                <w:rStyle w:val="string1"/>
              </w:rPr>
            </w:rPrChange>
          </w:rPr>
          <w:t xml:space="preserve"> etc.'</w:t>
        </w:r>
        <w:r w:rsidRPr="00A85691">
          <w:rPr>
            <w:sz w:val="18"/>
            <w:rPrChange w:id="3502" w:author="shorny" w:date="2014-06-09T15:49:00Z">
              <w:rPr/>
            </w:rPrChange>
          </w:rPr>
          <w:t>,</w:t>
        </w:r>
      </w:ins>
    </w:p>
    <w:p w14:paraId="2A3DE246" w14:textId="77777777" w:rsidR="00A85691" w:rsidRPr="00A85691" w:rsidRDefault="00A85691">
      <w:pPr>
        <w:pStyle w:val="HTMLPreformatted"/>
        <w:divId w:val="1206136475"/>
        <w:rPr>
          <w:ins w:id="3503" w:author="shorny" w:date="2014-06-09T15:48:00Z"/>
          <w:sz w:val="18"/>
          <w:rPrChange w:id="3504" w:author="shorny" w:date="2014-06-09T15:49:00Z">
            <w:rPr>
              <w:ins w:id="3505" w:author="shorny" w:date="2014-06-09T15:48:00Z"/>
            </w:rPr>
          </w:rPrChange>
        </w:rPr>
      </w:pPr>
      <w:ins w:id="3506" w:author="shorny" w:date="2014-06-09T15:48:00Z">
        <w:r w:rsidRPr="00A85691">
          <w:rPr>
            <w:sz w:val="18"/>
            <w:rPrChange w:id="3507" w:author="shorny" w:date="2014-06-09T15:49:00Z">
              <w:rPr/>
            </w:rPrChange>
          </w:rPr>
          <w:t xml:space="preserve">  Description </w:t>
        </w:r>
        <w:proofErr w:type="gramStart"/>
        <w:r w:rsidRPr="00A85691">
          <w:rPr>
            <w:rStyle w:val="type1"/>
            <w:sz w:val="18"/>
            <w:rPrChange w:id="3508" w:author="shorny" w:date="2014-06-09T15:49:00Z">
              <w:rPr>
                <w:rStyle w:val="type1"/>
              </w:rPr>
            </w:rPrChange>
          </w:rPr>
          <w:t>varchar</w:t>
        </w:r>
        <w:r w:rsidRPr="00A85691">
          <w:rPr>
            <w:sz w:val="18"/>
            <w:rPrChange w:id="3509" w:author="shorny" w:date="2014-06-09T15:49:00Z">
              <w:rPr/>
            </w:rPrChange>
          </w:rPr>
          <w:t>(</w:t>
        </w:r>
        <w:proofErr w:type="gramEnd"/>
        <w:r w:rsidRPr="00A85691">
          <w:rPr>
            <w:sz w:val="18"/>
            <w:rPrChange w:id="3510" w:author="shorny" w:date="2014-06-09T15:49:00Z">
              <w:rPr/>
            </w:rPrChange>
          </w:rPr>
          <w:t xml:space="preserve">1000) </w:t>
        </w:r>
        <w:r w:rsidRPr="00A85691">
          <w:rPr>
            <w:rStyle w:val="keyword1"/>
            <w:sz w:val="18"/>
            <w:rPrChange w:id="3511" w:author="shorny" w:date="2014-06-09T15:49:00Z">
              <w:rPr>
                <w:rStyle w:val="keyword1"/>
              </w:rPr>
            </w:rPrChange>
          </w:rPr>
          <w:t>NOT</w:t>
        </w:r>
        <w:r w:rsidRPr="00A85691">
          <w:rPr>
            <w:sz w:val="18"/>
            <w:rPrChange w:id="3512" w:author="shorny" w:date="2014-06-09T15:49:00Z">
              <w:rPr/>
            </w:rPrChange>
          </w:rPr>
          <w:t xml:space="preserve"> </w:t>
        </w:r>
        <w:r w:rsidRPr="00A85691">
          <w:rPr>
            <w:rStyle w:val="keyword1"/>
            <w:sz w:val="18"/>
            <w:rPrChange w:id="3513" w:author="shorny" w:date="2014-06-09T15:49:00Z">
              <w:rPr>
                <w:rStyle w:val="keyword1"/>
              </w:rPr>
            </w:rPrChange>
          </w:rPr>
          <w:t>NULL</w:t>
        </w:r>
        <w:r w:rsidRPr="00A85691">
          <w:rPr>
            <w:sz w:val="18"/>
            <w:rPrChange w:id="3514" w:author="shorny" w:date="2014-06-09T15:49:00Z">
              <w:rPr/>
            </w:rPrChange>
          </w:rPr>
          <w:t xml:space="preserve"> comment </w:t>
        </w:r>
        <w:r w:rsidRPr="00A85691">
          <w:rPr>
            <w:rStyle w:val="string1"/>
            <w:sz w:val="18"/>
            <w:rPrChange w:id="3515" w:author="shorny" w:date="2014-06-09T15:49:00Z">
              <w:rPr>
                <w:rStyle w:val="string1"/>
              </w:rPr>
            </w:rPrChange>
          </w:rPr>
          <w:t>'a full description of the type of the document'</w:t>
        </w:r>
        <w:r w:rsidRPr="00A85691">
          <w:rPr>
            <w:sz w:val="18"/>
            <w:rPrChange w:id="3516" w:author="shorny" w:date="2014-06-09T15:49:00Z">
              <w:rPr/>
            </w:rPrChange>
          </w:rPr>
          <w:t>,</w:t>
        </w:r>
      </w:ins>
    </w:p>
    <w:p w14:paraId="231E711F" w14:textId="77777777" w:rsidR="00A85691" w:rsidRPr="00A85691" w:rsidRDefault="00A85691">
      <w:pPr>
        <w:pStyle w:val="HTMLPreformatted"/>
        <w:divId w:val="1206136475"/>
        <w:rPr>
          <w:ins w:id="3517" w:author="shorny" w:date="2014-06-09T15:48:00Z"/>
          <w:sz w:val="18"/>
          <w:rPrChange w:id="3518" w:author="shorny" w:date="2014-06-09T15:49:00Z">
            <w:rPr>
              <w:ins w:id="3519" w:author="shorny" w:date="2014-06-09T15:48:00Z"/>
            </w:rPr>
          </w:rPrChange>
        </w:rPr>
      </w:pPr>
      <w:ins w:id="3520" w:author="shorny" w:date="2014-06-09T15:48:00Z">
        <w:r w:rsidRPr="00A85691">
          <w:rPr>
            <w:sz w:val="18"/>
            <w:rPrChange w:id="3521" w:author="shorny" w:date="2014-06-09T15:49:00Z">
              <w:rPr/>
            </w:rPrChange>
          </w:rPr>
          <w:t xml:space="preserve">  </w:t>
        </w:r>
        <w:r w:rsidRPr="00A85691">
          <w:rPr>
            <w:rStyle w:val="keyword1"/>
            <w:sz w:val="18"/>
            <w:rPrChange w:id="3522" w:author="shorny" w:date="2014-06-09T15:49:00Z">
              <w:rPr>
                <w:rStyle w:val="keyword1"/>
              </w:rPr>
            </w:rPrChange>
          </w:rPr>
          <w:t>PRIMARY</w:t>
        </w:r>
        <w:r w:rsidRPr="00A85691">
          <w:rPr>
            <w:sz w:val="18"/>
            <w:rPrChange w:id="3523" w:author="shorny" w:date="2014-06-09T15:49:00Z">
              <w:rPr/>
            </w:rPrChange>
          </w:rPr>
          <w:t xml:space="preserve"> </w:t>
        </w:r>
        <w:r w:rsidRPr="00A85691">
          <w:rPr>
            <w:rStyle w:val="keyword1"/>
            <w:sz w:val="18"/>
            <w:rPrChange w:id="3524" w:author="shorny" w:date="2014-06-09T15:49:00Z">
              <w:rPr>
                <w:rStyle w:val="keyword1"/>
              </w:rPr>
            </w:rPrChange>
          </w:rPr>
          <w:t>KEY</w:t>
        </w:r>
        <w:r w:rsidRPr="00A85691">
          <w:rPr>
            <w:sz w:val="18"/>
            <w:rPrChange w:id="3525" w:author="shorny" w:date="2014-06-09T15:49:00Z">
              <w:rPr/>
            </w:rPrChange>
          </w:rPr>
          <w:t xml:space="preserve"> (DocTypeID)</w:t>
        </w:r>
      </w:ins>
    </w:p>
    <w:p w14:paraId="61E675FF" w14:textId="77777777" w:rsidR="00A85691" w:rsidRPr="00A85691" w:rsidRDefault="00A85691">
      <w:pPr>
        <w:pStyle w:val="HTMLPreformatted"/>
        <w:divId w:val="1206136475"/>
        <w:rPr>
          <w:ins w:id="3526" w:author="shorny" w:date="2014-06-09T15:48:00Z"/>
          <w:sz w:val="18"/>
          <w:rPrChange w:id="3527" w:author="shorny" w:date="2014-06-09T15:49:00Z">
            <w:rPr>
              <w:ins w:id="3528" w:author="shorny" w:date="2014-06-09T15:48:00Z"/>
            </w:rPr>
          </w:rPrChange>
        </w:rPr>
      </w:pPr>
      <w:ins w:id="3529" w:author="shorny" w:date="2014-06-09T15:48:00Z">
        <w:r w:rsidRPr="00A85691">
          <w:rPr>
            <w:sz w:val="18"/>
            <w:rPrChange w:id="3530" w:author="shorny" w:date="2014-06-09T15:49:00Z">
              <w:rPr/>
            </w:rPrChange>
          </w:rPr>
          <w:t>)</w:t>
        </w:r>
      </w:ins>
    </w:p>
    <w:p w14:paraId="61499944" w14:textId="77777777" w:rsidR="00A85691" w:rsidRPr="00A85691" w:rsidRDefault="00A85691">
      <w:pPr>
        <w:pStyle w:val="HTMLPreformatted"/>
        <w:divId w:val="1206136475"/>
        <w:rPr>
          <w:ins w:id="3531" w:author="shorny" w:date="2014-06-09T15:48:00Z"/>
          <w:sz w:val="18"/>
          <w:rPrChange w:id="3532" w:author="shorny" w:date="2014-06-09T15:49:00Z">
            <w:rPr>
              <w:ins w:id="3533" w:author="shorny" w:date="2014-06-09T15:48:00Z"/>
            </w:rPr>
          </w:rPrChange>
        </w:rPr>
      </w:pPr>
      <w:proofErr w:type="gramStart"/>
      <w:ins w:id="3534" w:author="shorny" w:date="2014-06-09T15:48:00Z">
        <w:r w:rsidRPr="00A85691">
          <w:rPr>
            <w:sz w:val="18"/>
            <w:rPrChange w:id="3535" w:author="shorny" w:date="2014-06-09T15:49:00Z">
              <w:rPr/>
            </w:rPrChange>
          </w:rPr>
          <w:t>comment</w:t>
        </w:r>
        <w:proofErr w:type="gramEnd"/>
        <w:r w:rsidRPr="00A85691">
          <w:rPr>
            <w:sz w:val="18"/>
            <w:rPrChange w:id="3536" w:author="shorny" w:date="2014-06-09T15:49:00Z">
              <w:rPr/>
            </w:rPrChange>
          </w:rPr>
          <w:t>=</w:t>
        </w:r>
        <w:r w:rsidRPr="00A85691">
          <w:rPr>
            <w:rStyle w:val="string1"/>
            <w:sz w:val="18"/>
            <w:rPrChange w:id="3537" w:author="shorny" w:date="2014-06-09T15:49:00Z">
              <w:rPr>
                <w:rStyle w:val="string1"/>
              </w:rPr>
            </w:rPrChange>
          </w:rPr>
          <w:t>'the possible types of a document'</w:t>
        </w:r>
      </w:ins>
    </w:p>
    <w:p w14:paraId="5F89B98A" w14:textId="77777777" w:rsidR="00A85691" w:rsidRPr="00A85691" w:rsidRDefault="00A85691">
      <w:pPr>
        <w:pStyle w:val="HTMLPreformatted"/>
        <w:divId w:val="1206136475"/>
        <w:rPr>
          <w:ins w:id="3538" w:author="shorny" w:date="2014-06-09T15:48:00Z"/>
          <w:sz w:val="18"/>
          <w:rPrChange w:id="3539" w:author="shorny" w:date="2014-06-09T15:49:00Z">
            <w:rPr>
              <w:ins w:id="3540" w:author="shorny" w:date="2014-06-09T15:48:00Z"/>
            </w:rPr>
          </w:rPrChange>
        </w:rPr>
      </w:pPr>
      <w:ins w:id="3541" w:author="shorny" w:date="2014-06-09T15:48:00Z">
        <w:r w:rsidRPr="00A85691">
          <w:rPr>
            <w:sz w:val="18"/>
            <w:rPrChange w:id="3542" w:author="shorny" w:date="2014-06-09T15:49:00Z">
              <w:rPr/>
            </w:rPrChange>
          </w:rPr>
          <w:t>ENGINE=InnoDB;</w:t>
        </w:r>
      </w:ins>
    </w:p>
    <w:p w14:paraId="419FDC4B" w14:textId="77777777" w:rsidR="00A85691" w:rsidRPr="00A85691" w:rsidRDefault="00A85691">
      <w:pPr>
        <w:pStyle w:val="HTMLPreformatted"/>
        <w:divId w:val="1206136475"/>
        <w:rPr>
          <w:ins w:id="3543" w:author="shorny" w:date="2014-06-09T15:48:00Z"/>
          <w:sz w:val="18"/>
          <w:rPrChange w:id="3544" w:author="shorny" w:date="2014-06-09T15:49:00Z">
            <w:rPr>
              <w:ins w:id="3545" w:author="shorny" w:date="2014-06-09T15:48:00Z"/>
            </w:rPr>
          </w:rPrChange>
        </w:rPr>
      </w:pPr>
    </w:p>
    <w:p w14:paraId="2CD2F812" w14:textId="77777777" w:rsidR="00A85691" w:rsidRPr="00A85691" w:rsidRDefault="00A85691">
      <w:pPr>
        <w:pStyle w:val="HTMLPreformatted"/>
        <w:divId w:val="1206136475"/>
        <w:rPr>
          <w:ins w:id="3546" w:author="shorny" w:date="2014-06-09T15:48:00Z"/>
          <w:sz w:val="18"/>
          <w:rPrChange w:id="3547" w:author="shorny" w:date="2014-06-09T15:49:00Z">
            <w:rPr>
              <w:ins w:id="3548" w:author="shorny" w:date="2014-06-09T15:48:00Z"/>
            </w:rPr>
          </w:rPrChange>
        </w:rPr>
      </w:pPr>
      <w:ins w:id="3549" w:author="shorny" w:date="2014-06-09T15:48:00Z">
        <w:r w:rsidRPr="00A85691">
          <w:rPr>
            <w:rStyle w:val="keyword1"/>
            <w:sz w:val="18"/>
            <w:rPrChange w:id="3550" w:author="shorny" w:date="2014-06-09T15:49:00Z">
              <w:rPr>
                <w:rStyle w:val="keyword1"/>
              </w:rPr>
            </w:rPrChange>
          </w:rPr>
          <w:t>CREATE</w:t>
        </w:r>
        <w:r w:rsidRPr="00A85691">
          <w:rPr>
            <w:sz w:val="18"/>
            <w:rPrChange w:id="3551" w:author="shorny" w:date="2014-06-09T15:49:00Z">
              <w:rPr/>
            </w:rPrChange>
          </w:rPr>
          <w:t xml:space="preserve"> </w:t>
        </w:r>
        <w:r w:rsidRPr="00A85691">
          <w:rPr>
            <w:rStyle w:val="keyword1"/>
            <w:sz w:val="18"/>
            <w:rPrChange w:id="3552" w:author="shorny" w:date="2014-06-09T15:49:00Z">
              <w:rPr>
                <w:rStyle w:val="keyword1"/>
              </w:rPr>
            </w:rPrChange>
          </w:rPr>
          <w:t>TABLE</w:t>
        </w:r>
        <w:r w:rsidRPr="00A85691">
          <w:rPr>
            <w:sz w:val="18"/>
            <w:rPrChange w:id="3553" w:author="shorny" w:date="2014-06-09T15:49:00Z">
              <w:rPr/>
            </w:rPrChange>
          </w:rPr>
          <w:t xml:space="preserve"> `Award </w:t>
        </w:r>
        <w:r w:rsidRPr="00A85691">
          <w:rPr>
            <w:rStyle w:val="keyword1"/>
            <w:sz w:val="18"/>
            <w:rPrChange w:id="3554" w:author="shorny" w:date="2014-06-09T15:49:00Z">
              <w:rPr>
                <w:rStyle w:val="keyword1"/>
              </w:rPr>
            </w:rPrChange>
          </w:rPr>
          <w:t>Type</w:t>
        </w:r>
        <w:r w:rsidRPr="00A85691">
          <w:rPr>
            <w:sz w:val="18"/>
            <w:rPrChange w:id="3555" w:author="shorny" w:date="2014-06-09T15:49:00Z">
              <w:rPr/>
            </w:rPrChange>
          </w:rPr>
          <w:t>` (</w:t>
        </w:r>
      </w:ins>
    </w:p>
    <w:p w14:paraId="3483A7AD" w14:textId="77777777" w:rsidR="00A85691" w:rsidRPr="00A85691" w:rsidRDefault="00A85691">
      <w:pPr>
        <w:pStyle w:val="HTMLPreformatted"/>
        <w:divId w:val="1206136475"/>
        <w:rPr>
          <w:ins w:id="3556" w:author="shorny" w:date="2014-06-09T15:48:00Z"/>
          <w:sz w:val="18"/>
          <w:rPrChange w:id="3557" w:author="shorny" w:date="2014-06-09T15:49:00Z">
            <w:rPr>
              <w:ins w:id="3558" w:author="shorny" w:date="2014-06-09T15:48:00Z"/>
            </w:rPr>
          </w:rPrChange>
        </w:rPr>
      </w:pPr>
      <w:ins w:id="3559" w:author="shorny" w:date="2014-06-09T15:48:00Z">
        <w:r w:rsidRPr="00A85691">
          <w:rPr>
            <w:sz w:val="18"/>
            <w:rPrChange w:id="3560" w:author="shorny" w:date="2014-06-09T15:49:00Z">
              <w:rPr/>
            </w:rPrChange>
          </w:rPr>
          <w:t xml:space="preserve">  AwardID mediumint </w:t>
        </w:r>
        <w:r w:rsidRPr="00A85691">
          <w:rPr>
            <w:rStyle w:val="keyword1"/>
            <w:sz w:val="18"/>
            <w:rPrChange w:id="3561" w:author="shorny" w:date="2014-06-09T15:49:00Z">
              <w:rPr>
                <w:rStyle w:val="keyword1"/>
              </w:rPr>
            </w:rPrChange>
          </w:rPr>
          <w:t>NOT</w:t>
        </w:r>
        <w:r w:rsidRPr="00A85691">
          <w:rPr>
            <w:sz w:val="18"/>
            <w:rPrChange w:id="3562" w:author="shorny" w:date="2014-06-09T15:49:00Z">
              <w:rPr/>
            </w:rPrChange>
          </w:rPr>
          <w:t xml:space="preserve"> </w:t>
        </w:r>
        <w:r w:rsidRPr="00A85691">
          <w:rPr>
            <w:rStyle w:val="keyword1"/>
            <w:sz w:val="18"/>
            <w:rPrChange w:id="3563" w:author="shorny" w:date="2014-06-09T15:49:00Z">
              <w:rPr>
                <w:rStyle w:val="keyword1"/>
              </w:rPr>
            </w:rPrChange>
          </w:rPr>
          <w:t>NULL</w:t>
        </w:r>
        <w:r w:rsidRPr="00A85691">
          <w:rPr>
            <w:sz w:val="18"/>
            <w:rPrChange w:id="3564" w:author="shorny" w:date="2014-06-09T15:49:00Z">
              <w:rPr/>
            </w:rPrChange>
          </w:rPr>
          <w:t xml:space="preserve"> AUTO_INCREMENT,</w:t>
        </w:r>
      </w:ins>
    </w:p>
    <w:p w14:paraId="39C46938" w14:textId="77777777" w:rsidR="00A85691" w:rsidRPr="00A85691" w:rsidRDefault="00A85691">
      <w:pPr>
        <w:pStyle w:val="HTMLPreformatted"/>
        <w:divId w:val="1206136475"/>
        <w:rPr>
          <w:ins w:id="3565" w:author="shorny" w:date="2014-06-09T15:48:00Z"/>
          <w:sz w:val="18"/>
          <w:rPrChange w:id="3566" w:author="shorny" w:date="2014-06-09T15:49:00Z">
            <w:rPr>
              <w:ins w:id="3567" w:author="shorny" w:date="2014-06-09T15:48:00Z"/>
            </w:rPr>
          </w:rPrChange>
        </w:rPr>
      </w:pPr>
      <w:ins w:id="3568" w:author="shorny" w:date="2014-06-09T15:48:00Z">
        <w:r w:rsidRPr="00A85691">
          <w:rPr>
            <w:sz w:val="18"/>
            <w:rPrChange w:id="3569" w:author="shorny" w:date="2014-06-09T15:49:00Z">
              <w:rPr/>
            </w:rPrChange>
          </w:rPr>
          <w:t xml:space="preserve">  </w:t>
        </w:r>
        <w:r w:rsidRPr="00A85691">
          <w:rPr>
            <w:rStyle w:val="keyword1"/>
            <w:sz w:val="18"/>
            <w:rPrChange w:id="3570" w:author="shorny" w:date="2014-06-09T15:49:00Z">
              <w:rPr>
                <w:rStyle w:val="keyword1"/>
              </w:rPr>
            </w:rPrChange>
          </w:rPr>
          <w:t>Type</w:t>
        </w:r>
        <w:r w:rsidRPr="00A85691">
          <w:rPr>
            <w:sz w:val="18"/>
            <w:rPrChange w:id="3571" w:author="shorny" w:date="2014-06-09T15:49:00Z">
              <w:rPr/>
            </w:rPrChange>
          </w:rPr>
          <w:t xml:space="preserve"> </w:t>
        </w:r>
        <w:proofErr w:type="gramStart"/>
        <w:r w:rsidRPr="00A85691">
          <w:rPr>
            <w:rStyle w:val="type1"/>
            <w:sz w:val="18"/>
            <w:rPrChange w:id="3572" w:author="shorny" w:date="2014-06-09T15:49:00Z">
              <w:rPr>
                <w:rStyle w:val="type1"/>
              </w:rPr>
            </w:rPrChange>
          </w:rPr>
          <w:t>varchar</w:t>
        </w:r>
        <w:r w:rsidRPr="00A85691">
          <w:rPr>
            <w:sz w:val="18"/>
            <w:rPrChange w:id="3573" w:author="shorny" w:date="2014-06-09T15:49:00Z">
              <w:rPr/>
            </w:rPrChange>
          </w:rPr>
          <w:t>(</w:t>
        </w:r>
        <w:proofErr w:type="gramEnd"/>
        <w:r w:rsidRPr="00A85691">
          <w:rPr>
            <w:sz w:val="18"/>
            <w:rPrChange w:id="3574" w:author="shorny" w:date="2014-06-09T15:49:00Z">
              <w:rPr/>
            </w:rPrChange>
          </w:rPr>
          <w:t xml:space="preserve">50) </w:t>
        </w:r>
        <w:r w:rsidRPr="00A85691">
          <w:rPr>
            <w:rStyle w:val="keyword1"/>
            <w:sz w:val="18"/>
            <w:rPrChange w:id="3575" w:author="shorny" w:date="2014-06-09T15:49:00Z">
              <w:rPr>
                <w:rStyle w:val="keyword1"/>
              </w:rPr>
            </w:rPrChange>
          </w:rPr>
          <w:t>NOT</w:t>
        </w:r>
        <w:r w:rsidRPr="00A85691">
          <w:rPr>
            <w:sz w:val="18"/>
            <w:rPrChange w:id="3576" w:author="shorny" w:date="2014-06-09T15:49:00Z">
              <w:rPr/>
            </w:rPrChange>
          </w:rPr>
          <w:t xml:space="preserve"> </w:t>
        </w:r>
        <w:r w:rsidRPr="00A85691">
          <w:rPr>
            <w:rStyle w:val="keyword1"/>
            <w:sz w:val="18"/>
            <w:rPrChange w:id="3577" w:author="shorny" w:date="2014-06-09T15:49:00Z">
              <w:rPr>
                <w:rStyle w:val="keyword1"/>
              </w:rPr>
            </w:rPrChange>
          </w:rPr>
          <w:t>NULL</w:t>
        </w:r>
        <w:r w:rsidRPr="00A85691">
          <w:rPr>
            <w:sz w:val="18"/>
            <w:rPrChange w:id="3578" w:author="shorny" w:date="2014-06-09T15:49:00Z">
              <w:rPr/>
            </w:rPrChange>
          </w:rPr>
          <w:t xml:space="preserve"> </w:t>
        </w:r>
        <w:r w:rsidRPr="00A85691">
          <w:rPr>
            <w:rStyle w:val="keyword1"/>
            <w:sz w:val="18"/>
            <w:rPrChange w:id="3579" w:author="shorny" w:date="2014-06-09T15:49:00Z">
              <w:rPr>
                <w:rStyle w:val="keyword1"/>
              </w:rPr>
            </w:rPrChange>
          </w:rPr>
          <w:t>UNIQUE</w:t>
        </w:r>
        <w:r w:rsidRPr="00A85691">
          <w:rPr>
            <w:sz w:val="18"/>
            <w:rPrChange w:id="3580" w:author="shorny" w:date="2014-06-09T15:49:00Z">
              <w:rPr/>
            </w:rPrChange>
          </w:rPr>
          <w:t xml:space="preserve"> comment </w:t>
        </w:r>
        <w:r w:rsidRPr="00A85691">
          <w:rPr>
            <w:rStyle w:val="string1"/>
            <w:sz w:val="18"/>
            <w:rPrChange w:id="3581" w:author="shorny" w:date="2014-06-09T15:49:00Z">
              <w:rPr>
                <w:rStyle w:val="string1"/>
              </w:rPr>
            </w:rPrChange>
          </w:rPr>
          <w:t>'the type of award sought by the applicant'</w:t>
        </w:r>
        <w:r w:rsidRPr="00A85691">
          <w:rPr>
            <w:sz w:val="18"/>
            <w:rPrChange w:id="3582" w:author="shorny" w:date="2014-06-09T15:49:00Z">
              <w:rPr/>
            </w:rPrChange>
          </w:rPr>
          <w:t>,</w:t>
        </w:r>
      </w:ins>
    </w:p>
    <w:p w14:paraId="3F056D39" w14:textId="77777777" w:rsidR="00A85691" w:rsidRPr="00A85691" w:rsidRDefault="00A85691">
      <w:pPr>
        <w:pStyle w:val="HTMLPreformatted"/>
        <w:divId w:val="1206136475"/>
        <w:rPr>
          <w:ins w:id="3583" w:author="shorny" w:date="2014-06-09T15:48:00Z"/>
          <w:sz w:val="18"/>
          <w:rPrChange w:id="3584" w:author="shorny" w:date="2014-06-09T15:49:00Z">
            <w:rPr>
              <w:ins w:id="3585" w:author="shorny" w:date="2014-06-09T15:48:00Z"/>
            </w:rPr>
          </w:rPrChange>
        </w:rPr>
      </w:pPr>
      <w:ins w:id="3586" w:author="shorny" w:date="2014-06-09T15:48:00Z">
        <w:r w:rsidRPr="00A85691">
          <w:rPr>
            <w:sz w:val="18"/>
            <w:rPrChange w:id="3587" w:author="shorny" w:date="2014-06-09T15:49:00Z">
              <w:rPr/>
            </w:rPrChange>
          </w:rPr>
          <w:t xml:space="preserve">  Description </w:t>
        </w:r>
        <w:proofErr w:type="gramStart"/>
        <w:r w:rsidRPr="00A85691">
          <w:rPr>
            <w:rStyle w:val="type1"/>
            <w:sz w:val="18"/>
            <w:rPrChange w:id="3588" w:author="shorny" w:date="2014-06-09T15:49:00Z">
              <w:rPr>
                <w:rStyle w:val="type1"/>
              </w:rPr>
            </w:rPrChange>
          </w:rPr>
          <w:t>varchar</w:t>
        </w:r>
        <w:r w:rsidRPr="00A85691">
          <w:rPr>
            <w:sz w:val="18"/>
            <w:rPrChange w:id="3589" w:author="shorny" w:date="2014-06-09T15:49:00Z">
              <w:rPr/>
            </w:rPrChange>
          </w:rPr>
          <w:t>(</w:t>
        </w:r>
        <w:proofErr w:type="gramEnd"/>
        <w:r w:rsidRPr="00A85691">
          <w:rPr>
            <w:sz w:val="18"/>
            <w:rPrChange w:id="3590" w:author="shorny" w:date="2014-06-09T15:49:00Z">
              <w:rPr/>
            </w:rPrChange>
          </w:rPr>
          <w:t xml:space="preserve">1000) </w:t>
        </w:r>
        <w:r w:rsidRPr="00A85691">
          <w:rPr>
            <w:rStyle w:val="keyword1"/>
            <w:sz w:val="18"/>
            <w:rPrChange w:id="3591" w:author="shorny" w:date="2014-06-09T15:49:00Z">
              <w:rPr>
                <w:rStyle w:val="keyword1"/>
              </w:rPr>
            </w:rPrChange>
          </w:rPr>
          <w:t>NOT</w:t>
        </w:r>
        <w:r w:rsidRPr="00A85691">
          <w:rPr>
            <w:sz w:val="18"/>
            <w:rPrChange w:id="3592" w:author="shorny" w:date="2014-06-09T15:49:00Z">
              <w:rPr/>
            </w:rPrChange>
          </w:rPr>
          <w:t xml:space="preserve"> </w:t>
        </w:r>
        <w:r w:rsidRPr="00A85691">
          <w:rPr>
            <w:rStyle w:val="keyword1"/>
            <w:sz w:val="18"/>
            <w:rPrChange w:id="3593" w:author="shorny" w:date="2014-06-09T15:49:00Z">
              <w:rPr>
                <w:rStyle w:val="keyword1"/>
              </w:rPr>
            </w:rPrChange>
          </w:rPr>
          <w:t>NULL</w:t>
        </w:r>
        <w:r w:rsidRPr="00A85691">
          <w:rPr>
            <w:sz w:val="18"/>
            <w:rPrChange w:id="3594" w:author="shorny" w:date="2014-06-09T15:49:00Z">
              <w:rPr/>
            </w:rPrChange>
          </w:rPr>
          <w:t xml:space="preserve"> comment </w:t>
        </w:r>
        <w:r w:rsidRPr="00A85691">
          <w:rPr>
            <w:rStyle w:val="string1"/>
            <w:sz w:val="18"/>
            <w:rPrChange w:id="3595" w:author="shorny" w:date="2014-06-09T15:49:00Z">
              <w:rPr>
                <w:rStyle w:val="string1"/>
              </w:rPr>
            </w:rPrChange>
          </w:rPr>
          <w:t>'a full description of the award type'</w:t>
        </w:r>
        <w:r w:rsidRPr="00A85691">
          <w:rPr>
            <w:sz w:val="18"/>
            <w:rPrChange w:id="3596" w:author="shorny" w:date="2014-06-09T15:49:00Z">
              <w:rPr/>
            </w:rPrChange>
          </w:rPr>
          <w:t>,</w:t>
        </w:r>
      </w:ins>
    </w:p>
    <w:p w14:paraId="4E3C026A" w14:textId="77777777" w:rsidR="00A85691" w:rsidRPr="00A85691" w:rsidRDefault="00A85691">
      <w:pPr>
        <w:pStyle w:val="HTMLPreformatted"/>
        <w:divId w:val="1206136475"/>
        <w:rPr>
          <w:ins w:id="3597" w:author="shorny" w:date="2014-06-09T15:48:00Z"/>
          <w:sz w:val="18"/>
          <w:rPrChange w:id="3598" w:author="shorny" w:date="2014-06-09T15:49:00Z">
            <w:rPr>
              <w:ins w:id="3599" w:author="shorny" w:date="2014-06-09T15:48:00Z"/>
            </w:rPr>
          </w:rPrChange>
        </w:rPr>
      </w:pPr>
      <w:ins w:id="3600" w:author="shorny" w:date="2014-06-09T15:48:00Z">
        <w:r w:rsidRPr="00A85691">
          <w:rPr>
            <w:sz w:val="18"/>
            <w:rPrChange w:id="3601" w:author="shorny" w:date="2014-06-09T15:49:00Z">
              <w:rPr/>
            </w:rPrChange>
          </w:rPr>
          <w:t xml:space="preserve">  </w:t>
        </w:r>
        <w:r w:rsidRPr="00A85691">
          <w:rPr>
            <w:rStyle w:val="keyword1"/>
            <w:sz w:val="18"/>
            <w:rPrChange w:id="3602" w:author="shorny" w:date="2014-06-09T15:49:00Z">
              <w:rPr>
                <w:rStyle w:val="keyword1"/>
              </w:rPr>
            </w:rPrChange>
          </w:rPr>
          <w:t>PRIMARY</w:t>
        </w:r>
        <w:r w:rsidRPr="00A85691">
          <w:rPr>
            <w:sz w:val="18"/>
            <w:rPrChange w:id="3603" w:author="shorny" w:date="2014-06-09T15:49:00Z">
              <w:rPr/>
            </w:rPrChange>
          </w:rPr>
          <w:t xml:space="preserve"> </w:t>
        </w:r>
        <w:r w:rsidRPr="00A85691">
          <w:rPr>
            <w:rStyle w:val="keyword1"/>
            <w:sz w:val="18"/>
            <w:rPrChange w:id="3604" w:author="shorny" w:date="2014-06-09T15:49:00Z">
              <w:rPr>
                <w:rStyle w:val="keyword1"/>
              </w:rPr>
            </w:rPrChange>
          </w:rPr>
          <w:t>KEY</w:t>
        </w:r>
        <w:r w:rsidRPr="00A85691">
          <w:rPr>
            <w:sz w:val="18"/>
            <w:rPrChange w:id="3605" w:author="shorny" w:date="2014-06-09T15:49:00Z">
              <w:rPr/>
            </w:rPrChange>
          </w:rPr>
          <w:t xml:space="preserve"> (AwardID)</w:t>
        </w:r>
      </w:ins>
    </w:p>
    <w:p w14:paraId="6F358D1F" w14:textId="77777777" w:rsidR="00A85691" w:rsidRPr="00A85691" w:rsidRDefault="00A85691">
      <w:pPr>
        <w:pStyle w:val="HTMLPreformatted"/>
        <w:divId w:val="1206136475"/>
        <w:rPr>
          <w:ins w:id="3606" w:author="shorny" w:date="2014-06-09T15:48:00Z"/>
          <w:sz w:val="18"/>
          <w:rPrChange w:id="3607" w:author="shorny" w:date="2014-06-09T15:49:00Z">
            <w:rPr>
              <w:ins w:id="3608" w:author="shorny" w:date="2014-06-09T15:48:00Z"/>
            </w:rPr>
          </w:rPrChange>
        </w:rPr>
      </w:pPr>
      <w:ins w:id="3609" w:author="shorny" w:date="2014-06-09T15:48:00Z">
        <w:r w:rsidRPr="00A85691">
          <w:rPr>
            <w:sz w:val="18"/>
            <w:rPrChange w:id="3610" w:author="shorny" w:date="2014-06-09T15:49:00Z">
              <w:rPr/>
            </w:rPrChange>
          </w:rPr>
          <w:t>)</w:t>
        </w:r>
      </w:ins>
    </w:p>
    <w:p w14:paraId="7473DEB0" w14:textId="77777777" w:rsidR="00A85691" w:rsidRPr="00A85691" w:rsidRDefault="00A85691">
      <w:pPr>
        <w:pStyle w:val="HTMLPreformatted"/>
        <w:divId w:val="1206136475"/>
        <w:rPr>
          <w:ins w:id="3611" w:author="shorny" w:date="2014-06-09T15:48:00Z"/>
          <w:sz w:val="18"/>
          <w:rPrChange w:id="3612" w:author="shorny" w:date="2014-06-09T15:49:00Z">
            <w:rPr>
              <w:ins w:id="3613" w:author="shorny" w:date="2014-06-09T15:48:00Z"/>
            </w:rPr>
          </w:rPrChange>
        </w:rPr>
      </w:pPr>
      <w:proofErr w:type="gramStart"/>
      <w:ins w:id="3614" w:author="shorny" w:date="2014-06-09T15:48:00Z">
        <w:r w:rsidRPr="00A85691">
          <w:rPr>
            <w:sz w:val="18"/>
            <w:rPrChange w:id="3615" w:author="shorny" w:date="2014-06-09T15:49:00Z">
              <w:rPr/>
            </w:rPrChange>
          </w:rPr>
          <w:t>comment</w:t>
        </w:r>
        <w:proofErr w:type="gramEnd"/>
        <w:r w:rsidRPr="00A85691">
          <w:rPr>
            <w:sz w:val="18"/>
            <w:rPrChange w:id="3616" w:author="shorny" w:date="2014-06-09T15:49:00Z">
              <w:rPr/>
            </w:rPrChange>
          </w:rPr>
          <w:t>=</w:t>
        </w:r>
        <w:r w:rsidRPr="00A85691">
          <w:rPr>
            <w:rStyle w:val="string1"/>
            <w:sz w:val="18"/>
            <w:rPrChange w:id="3617" w:author="shorny" w:date="2014-06-09T15:49:00Z">
              <w:rPr>
                <w:rStyle w:val="string1"/>
              </w:rPr>
            </w:rPrChange>
          </w:rPr>
          <w:t>'the possible award types (degrees) sought by an application'</w:t>
        </w:r>
      </w:ins>
    </w:p>
    <w:p w14:paraId="1C32EC84" w14:textId="77777777" w:rsidR="00A85691" w:rsidRPr="00A85691" w:rsidRDefault="00A85691">
      <w:pPr>
        <w:pStyle w:val="HTMLPreformatted"/>
        <w:divId w:val="1206136475"/>
        <w:rPr>
          <w:ins w:id="3618" w:author="shorny" w:date="2014-06-09T15:48:00Z"/>
          <w:sz w:val="18"/>
          <w:rPrChange w:id="3619" w:author="shorny" w:date="2014-06-09T15:49:00Z">
            <w:rPr>
              <w:ins w:id="3620" w:author="shorny" w:date="2014-06-09T15:48:00Z"/>
            </w:rPr>
          </w:rPrChange>
        </w:rPr>
      </w:pPr>
      <w:ins w:id="3621" w:author="shorny" w:date="2014-06-09T15:48:00Z">
        <w:r w:rsidRPr="00A85691">
          <w:rPr>
            <w:sz w:val="18"/>
            <w:rPrChange w:id="3622" w:author="shorny" w:date="2014-06-09T15:49:00Z">
              <w:rPr/>
            </w:rPrChange>
          </w:rPr>
          <w:t>ENGINE=InnoDB;</w:t>
        </w:r>
      </w:ins>
    </w:p>
    <w:p w14:paraId="68A8510D" w14:textId="77777777" w:rsidR="00A85691" w:rsidRPr="00A85691" w:rsidRDefault="00A85691">
      <w:pPr>
        <w:pStyle w:val="HTMLPreformatted"/>
        <w:divId w:val="1206136475"/>
        <w:rPr>
          <w:ins w:id="3623" w:author="shorny" w:date="2014-06-09T15:48:00Z"/>
          <w:sz w:val="18"/>
          <w:rPrChange w:id="3624" w:author="shorny" w:date="2014-06-09T15:49:00Z">
            <w:rPr>
              <w:ins w:id="3625" w:author="shorny" w:date="2014-06-09T15:48:00Z"/>
            </w:rPr>
          </w:rPrChange>
        </w:rPr>
      </w:pPr>
    </w:p>
    <w:p w14:paraId="1C3A5C68" w14:textId="77777777" w:rsidR="00A85691" w:rsidRPr="00A85691" w:rsidRDefault="00A85691">
      <w:pPr>
        <w:pStyle w:val="HTMLPreformatted"/>
        <w:divId w:val="1206136475"/>
        <w:rPr>
          <w:ins w:id="3626" w:author="shorny" w:date="2014-06-09T15:48:00Z"/>
          <w:sz w:val="18"/>
          <w:rPrChange w:id="3627" w:author="shorny" w:date="2014-06-09T15:49:00Z">
            <w:rPr>
              <w:ins w:id="3628" w:author="shorny" w:date="2014-06-09T15:48:00Z"/>
            </w:rPr>
          </w:rPrChange>
        </w:rPr>
      </w:pPr>
      <w:ins w:id="3629" w:author="shorny" w:date="2014-06-09T15:48:00Z">
        <w:r w:rsidRPr="00A85691">
          <w:rPr>
            <w:rStyle w:val="keyword1"/>
            <w:sz w:val="18"/>
            <w:rPrChange w:id="3630" w:author="shorny" w:date="2014-06-09T15:49:00Z">
              <w:rPr>
                <w:rStyle w:val="keyword1"/>
              </w:rPr>
            </w:rPrChange>
          </w:rPr>
          <w:t>CREATE</w:t>
        </w:r>
        <w:r w:rsidRPr="00A85691">
          <w:rPr>
            <w:sz w:val="18"/>
            <w:rPrChange w:id="3631" w:author="shorny" w:date="2014-06-09T15:49:00Z">
              <w:rPr/>
            </w:rPrChange>
          </w:rPr>
          <w:t xml:space="preserve"> </w:t>
        </w:r>
        <w:r w:rsidRPr="00A85691">
          <w:rPr>
            <w:rStyle w:val="keyword1"/>
            <w:sz w:val="18"/>
            <w:rPrChange w:id="3632" w:author="shorny" w:date="2014-06-09T15:49:00Z">
              <w:rPr>
                <w:rStyle w:val="keyword1"/>
              </w:rPr>
            </w:rPrChange>
          </w:rPr>
          <w:t>TABLE</w:t>
        </w:r>
        <w:r w:rsidRPr="00A85691">
          <w:rPr>
            <w:sz w:val="18"/>
            <w:rPrChange w:id="3633" w:author="shorny" w:date="2014-06-09T15:49:00Z">
              <w:rPr/>
            </w:rPrChange>
          </w:rPr>
          <w:t xml:space="preserve"> </w:t>
        </w:r>
        <w:r w:rsidRPr="00A85691">
          <w:rPr>
            <w:rStyle w:val="function-name1"/>
            <w:sz w:val="18"/>
            <w:rPrChange w:id="3634" w:author="shorny" w:date="2014-06-09T15:49:00Z">
              <w:rPr>
                <w:rStyle w:val="function-name1"/>
              </w:rPr>
            </w:rPrChange>
          </w:rPr>
          <w:t>Country</w:t>
        </w:r>
        <w:r w:rsidRPr="00A85691">
          <w:rPr>
            <w:sz w:val="18"/>
            <w:rPrChange w:id="3635" w:author="shorny" w:date="2014-06-09T15:49:00Z">
              <w:rPr/>
            </w:rPrChange>
          </w:rPr>
          <w:t xml:space="preserve"> (</w:t>
        </w:r>
      </w:ins>
    </w:p>
    <w:p w14:paraId="05F7BEDA" w14:textId="77777777" w:rsidR="00A85691" w:rsidRPr="00A85691" w:rsidRDefault="00A85691">
      <w:pPr>
        <w:pStyle w:val="HTMLPreformatted"/>
        <w:divId w:val="1206136475"/>
        <w:rPr>
          <w:ins w:id="3636" w:author="shorny" w:date="2014-06-09T15:48:00Z"/>
          <w:sz w:val="18"/>
          <w:rPrChange w:id="3637" w:author="shorny" w:date="2014-06-09T15:49:00Z">
            <w:rPr>
              <w:ins w:id="3638" w:author="shorny" w:date="2014-06-09T15:48:00Z"/>
            </w:rPr>
          </w:rPrChange>
        </w:rPr>
      </w:pPr>
      <w:ins w:id="3639" w:author="shorny" w:date="2014-06-09T15:48:00Z">
        <w:r w:rsidRPr="00A85691">
          <w:rPr>
            <w:sz w:val="18"/>
            <w:rPrChange w:id="3640" w:author="shorny" w:date="2014-06-09T15:49:00Z">
              <w:rPr/>
            </w:rPrChange>
          </w:rPr>
          <w:t xml:space="preserve">  CountryISOCode </w:t>
        </w:r>
        <w:proofErr w:type="gramStart"/>
        <w:r w:rsidRPr="00A85691">
          <w:rPr>
            <w:rStyle w:val="type1"/>
            <w:sz w:val="18"/>
            <w:rPrChange w:id="3641" w:author="shorny" w:date="2014-06-09T15:49:00Z">
              <w:rPr>
                <w:rStyle w:val="type1"/>
              </w:rPr>
            </w:rPrChange>
          </w:rPr>
          <w:t>char</w:t>
        </w:r>
        <w:r w:rsidRPr="00A85691">
          <w:rPr>
            <w:sz w:val="18"/>
            <w:rPrChange w:id="3642" w:author="shorny" w:date="2014-06-09T15:49:00Z">
              <w:rPr/>
            </w:rPrChange>
          </w:rPr>
          <w:t>(</w:t>
        </w:r>
        <w:proofErr w:type="gramEnd"/>
        <w:r w:rsidRPr="00A85691">
          <w:rPr>
            <w:sz w:val="18"/>
            <w:rPrChange w:id="3643" w:author="shorny" w:date="2014-06-09T15:49:00Z">
              <w:rPr/>
            </w:rPrChange>
          </w:rPr>
          <w:t xml:space="preserve">2) </w:t>
        </w:r>
        <w:r w:rsidRPr="00A85691">
          <w:rPr>
            <w:rStyle w:val="keyword1"/>
            <w:sz w:val="18"/>
            <w:rPrChange w:id="3644" w:author="shorny" w:date="2014-06-09T15:49:00Z">
              <w:rPr>
                <w:rStyle w:val="keyword1"/>
              </w:rPr>
            </w:rPrChange>
          </w:rPr>
          <w:t>NOT</w:t>
        </w:r>
        <w:r w:rsidRPr="00A85691">
          <w:rPr>
            <w:sz w:val="18"/>
            <w:rPrChange w:id="3645" w:author="shorny" w:date="2014-06-09T15:49:00Z">
              <w:rPr/>
            </w:rPrChange>
          </w:rPr>
          <w:t xml:space="preserve"> </w:t>
        </w:r>
        <w:r w:rsidRPr="00A85691">
          <w:rPr>
            <w:rStyle w:val="keyword1"/>
            <w:sz w:val="18"/>
            <w:rPrChange w:id="3646" w:author="shorny" w:date="2014-06-09T15:49:00Z">
              <w:rPr>
                <w:rStyle w:val="keyword1"/>
              </w:rPr>
            </w:rPrChange>
          </w:rPr>
          <w:t>NULL</w:t>
        </w:r>
      </w:ins>
    </w:p>
    <w:p w14:paraId="0C616619" w14:textId="77777777" w:rsidR="00A85691" w:rsidRPr="00A85691" w:rsidRDefault="00A85691">
      <w:pPr>
        <w:pStyle w:val="HTMLPreformatted"/>
        <w:divId w:val="1206136475"/>
        <w:rPr>
          <w:ins w:id="3647" w:author="shorny" w:date="2014-06-09T15:48:00Z"/>
          <w:sz w:val="18"/>
          <w:rPrChange w:id="3648" w:author="shorny" w:date="2014-06-09T15:49:00Z">
            <w:rPr>
              <w:ins w:id="3649" w:author="shorny" w:date="2014-06-09T15:48:00Z"/>
            </w:rPr>
          </w:rPrChange>
        </w:rPr>
      </w:pPr>
      <w:ins w:id="3650" w:author="shorny" w:date="2014-06-09T15:48:00Z">
        <w:r w:rsidRPr="00A85691">
          <w:rPr>
            <w:sz w:val="18"/>
            <w:rPrChange w:id="3651" w:author="shorny" w:date="2014-06-09T15:49:00Z">
              <w:rPr/>
            </w:rPrChange>
          </w:rPr>
          <w:t xml:space="preserve">    </w:t>
        </w:r>
        <w:proofErr w:type="gramStart"/>
        <w:r w:rsidRPr="00A85691">
          <w:rPr>
            <w:sz w:val="18"/>
            <w:rPrChange w:id="3652" w:author="shorny" w:date="2014-06-09T15:49:00Z">
              <w:rPr/>
            </w:rPrChange>
          </w:rPr>
          <w:t>comment</w:t>
        </w:r>
        <w:proofErr w:type="gramEnd"/>
        <w:r w:rsidRPr="00A85691">
          <w:rPr>
            <w:sz w:val="18"/>
            <w:rPrChange w:id="3653" w:author="shorny" w:date="2014-06-09T15:49:00Z">
              <w:rPr/>
            </w:rPrChange>
          </w:rPr>
          <w:t xml:space="preserve"> </w:t>
        </w:r>
        <w:r w:rsidRPr="00A85691">
          <w:rPr>
            <w:rStyle w:val="string1"/>
            <w:sz w:val="18"/>
            <w:rPrChange w:id="3654" w:author="shorny" w:date="2014-06-09T15:49:00Z">
              <w:rPr>
                <w:rStyle w:val="string1"/>
              </w:rPr>
            </w:rPrChange>
          </w:rPr>
          <w:t>'the country corresponding ISO 3166-1 alpha-2 code'</w:t>
        </w:r>
        <w:r w:rsidRPr="00A85691">
          <w:rPr>
            <w:sz w:val="18"/>
            <w:rPrChange w:id="3655" w:author="shorny" w:date="2014-06-09T15:49:00Z">
              <w:rPr/>
            </w:rPrChange>
          </w:rPr>
          <w:t>,</w:t>
        </w:r>
      </w:ins>
    </w:p>
    <w:p w14:paraId="0F9689B4" w14:textId="77777777" w:rsidR="00A85691" w:rsidRPr="00A85691" w:rsidRDefault="00A85691">
      <w:pPr>
        <w:pStyle w:val="HTMLPreformatted"/>
        <w:divId w:val="1206136475"/>
        <w:rPr>
          <w:ins w:id="3656" w:author="shorny" w:date="2014-06-09T15:48:00Z"/>
          <w:sz w:val="18"/>
          <w:rPrChange w:id="3657" w:author="shorny" w:date="2014-06-09T15:49:00Z">
            <w:rPr>
              <w:ins w:id="3658" w:author="shorny" w:date="2014-06-09T15:48:00Z"/>
            </w:rPr>
          </w:rPrChange>
        </w:rPr>
      </w:pPr>
      <w:ins w:id="3659" w:author="shorny" w:date="2014-06-09T15:48:00Z">
        <w:r w:rsidRPr="00A85691">
          <w:rPr>
            <w:sz w:val="18"/>
            <w:rPrChange w:id="3660" w:author="shorny" w:date="2014-06-09T15:49:00Z">
              <w:rPr/>
            </w:rPrChange>
          </w:rPr>
          <w:t xml:space="preserve">  </w:t>
        </w:r>
        <w:r w:rsidRPr="00A85691">
          <w:rPr>
            <w:rStyle w:val="keyword1"/>
            <w:sz w:val="18"/>
            <w:rPrChange w:id="3661" w:author="shorny" w:date="2014-06-09T15:49:00Z">
              <w:rPr>
                <w:rStyle w:val="keyword1"/>
              </w:rPr>
            </w:rPrChange>
          </w:rPr>
          <w:t>Name</w:t>
        </w:r>
        <w:r w:rsidRPr="00A85691">
          <w:rPr>
            <w:sz w:val="18"/>
            <w:rPrChange w:id="3662" w:author="shorny" w:date="2014-06-09T15:49:00Z">
              <w:rPr/>
            </w:rPrChange>
          </w:rPr>
          <w:t xml:space="preserve"> </w:t>
        </w:r>
        <w:proofErr w:type="gramStart"/>
        <w:r w:rsidRPr="00A85691">
          <w:rPr>
            <w:rStyle w:val="type1"/>
            <w:sz w:val="18"/>
            <w:rPrChange w:id="3663" w:author="shorny" w:date="2014-06-09T15:49:00Z">
              <w:rPr>
                <w:rStyle w:val="type1"/>
              </w:rPr>
            </w:rPrChange>
          </w:rPr>
          <w:t>varchar</w:t>
        </w:r>
        <w:r w:rsidRPr="00A85691">
          <w:rPr>
            <w:sz w:val="18"/>
            <w:rPrChange w:id="3664" w:author="shorny" w:date="2014-06-09T15:49:00Z">
              <w:rPr/>
            </w:rPrChange>
          </w:rPr>
          <w:t>(</w:t>
        </w:r>
        <w:proofErr w:type="gramEnd"/>
        <w:r w:rsidRPr="00A85691">
          <w:rPr>
            <w:sz w:val="18"/>
            <w:rPrChange w:id="3665" w:author="shorny" w:date="2014-06-09T15:49:00Z">
              <w:rPr/>
            </w:rPrChange>
          </w:rPr>
          <w:t xml:space="preserve">50) </w:t>
        </w:r>
        <w:r w:rsidRPr="00A85691">
          <w:rPr>
            <w:rStyle w:val="keyword1"/>
            <w:sz w:val="18"/>
            <w:rPrChange w:id="3666" w:author="shorny" w:date="2014-06-09T15:49:00Z">
              <w:rPr>
                <w:rStyle w:val="keyword1"/>
              </w:rPr>
            </w:rPrChange>
          </w:rPr>
          <w:t>NOT</w:t>
        </w:r>
        <w:r w:rsidRPr="00A85691">
          <w:rPr>
            <w:sz w:val="18"/>
            <w:rPrChange w:id="3667" w:author="shorny" w:date="2014-06-09T15:49:00Z">
              <w:rPr/>
            </w:rPrChange>
          </w:rPr>
          <w:t xml:space="preserve"> </w:t>
        </w:r>
        <w:r w:rsidRPr="00A85691">
          <w:rPr>
            <w:rStyle w:val="keyword1"/>
            <w:sz w:val="18"/>
            <w:rPrChange w:id="3668" w:author="shorny" w:date="2014-06-09T15:49:00Z">
              <w:rPr>
                <w:rStyle w:val="keyword1"/>
              </w:rPr>
            </w:rPrChange>
          </w:rPr>
          <w:t>NULL</w:t>
        </w:r>
        <w:r w:rsidRPr="00A85691">
          <w:rPr>
            <w:sz w:val="18"/>
            <w:rPrChange w:id="3669" w:author="shorny" w:date="2014-06-09T15:49:00Z">
              <w:rPr/>
            </w:rPrChange>
          </w:rPr>
          <w:t xml:space="preserve"> </w:t>
        </w:r>
        <w:r w:rsidRPr="00A85691">
          <w:rPr>
            <w:rStyle w:val="keyword1"/>
            <w:sz w:val="18"/>
            <w:rPrChange w:id="3670" w:author="shorny" w:date="2014-06-09T15:49:00Z">
              <w:rPr>
                <w:rStyle w:val="keyword1"/>
              </w:rPr>
            </w:rPrChange>
          </w:rPr>
          <w:t>UNIQUE</w:t>
        </w:r>
        <w:r w:rsidRPr="00A85691">
          <w:rPr>
            <w:sz w:val="18"/>
            <w:rPrChange w:id="3671" w:author="shorny" w:date="2014-06-09T15:49:00Z">
              <w:rPr/>
            </w:rPrChange>
          </w:rPr>
          <w:t xml:space="preserve"> comment </w:t>
        </w:r>
        <w:r w:rsidRPr="00A85691">
          <w:rPr>
            <w:rStyle w:val="string1"/>
            <w:sz w:val="18"/>
            <w:rPrChange w:id="3672" w:author="shorny" w:date="2014-06-09T15:49:00Z">
              <w:rPr>
                <w:rStyle w:val="string1"/>
              </w:rPr>
            </w:rPrChange>
          </w:rPr>
          <w:t>'the full name of the country'</w:t>
        </w:r>
        <w:r w:rsidRPr="00A85691">
          <w:rPr>
            <w:sz w:val="18"/>
            <w:rPrChange w:id="3673" w:author="shorny" w:date="2014-06-09T15:49:00Z">
              <w:rPr/>
            </w:rPrChange>
          </w:rPr>
          <w:t>,</w:t>
        </w:r>
      </w:ins>
    </w:p>
    <w:p w14:paraId="1D2D6FD9" w14:textId="77777777" w:rsidR="00A85691" w:rsidRPr="00A85691" w:rsidRDefault="00A85691">
      <w:pPr>
        <w:pStyle w:val="HTMLPreformatted"/>
        <w:divId w:val="1206136475"/>
        <w:rPr>
          <w:ins w:id="3674" w:author="shorny" w:date="2014-06-09T15:48:00Z"/>
          <w:sz w:val="18"/>
          <w:rPrChange w:id="3675" w:author="shorny" w:date="2014-06-09T15:49:00Z">
            <w:rPr>
              <w:ins w:id="3676" w:author="shorny" w:date="2014-06-09T15:48:00Z"/>
            </w:rPr>
          </w:rPrChange>
        </w:rPr>
      </w:pPr>
      <w:ins w:id="3677" w:author="shorny" w:date="2014-06-09T15:48:00Z">
        <w:r w:rsidRPr="00A85691">
          <w:rPr>
            <w:sz w:val="18"/>
            <w:rPrChange w:id="3678" w:author="shorny" w:date="2014-06-09T15:49:00Z">
              <w:rPr/>
            </w:rPrChange>
          </w:rPr>
          <w:t xml:space="preserve">  </w:t>
        </w:r>
        <w:r w:rsidRPr="00A85691">
          <w:rPr>
            <w:rStyle w:val="keyword1"/>
            <w:sz w:val="18"/>
            <w:rPrChange w:id="3679" w:author="shorny" w:date="2014-06-09T15:49:00Z">
              <w:rPr>
                <w:rStyle w:val="keyword1"/>
              </w:rPr>
            </w:rPrChange>
          </w:rPr>
          <w:t>PRIMARY</w:t>
        </w:r>
        <w:r w:rsidRPr="00A85691">
          <w:rPr>
            <w:sz w:val="18"/>
            <w:rPrChange w:id="3680" w:author="shorny" w:date="2014-06-09T15:49:00Z">
              <w:rPr/>
            </w:rPrChange>
          </w:rPr>
          <w:t xml:space="preserve"> </w:t>
        </w:r>
        <w:r w:rsidRPr="00A85691">
          <w:rPr>
            <w:rStyle w:val="keyword1"/>
            <w:sz w:val="18"/>
            <w:rPrChange w:id="3681" w:author="shorny" w:date="2014-06-09T15:49:00Z">
              <w:rPr>
                <w:rStyle w:val="keyword1"/>
              </w:rPr>
            </w:rPrChange>
          </w:rPr>
          <w:t>KEY</w:t>
        </w:r>
        <w:r w:rsidRPr="00A85691">
          <w:rPr>
            <w:sz w:val="18"/>
            <w:rPrChange w:id="3682" w:author="shorny" w:date="2014-06-09T15:49:00Z">
              <w:rPr/>
            </w:rPrChange>
          </w:rPr>
          <w:t xml:space="preserve"> (CountryISOCode)</w:t>
        </w:r>
      </w:ins>
    </w:p>
    <w:p w14:paraId="732886CF" w14:textId="77777777" w:rsidR="00A85691" w:rsidRPr="00A85691" w:rsidRDefault="00A85691">
      <w:pPr>
        <w:pStyle w:val="HTMLPreformatted"/>
        <w:divId w:val="1206136475"/>
        <w:rPr>
          <w:ins w:id="3683" w:author="shorny" w:date="2014-06-09T15:48:00Z"/>
          <w:sz w:val="18"/>
          <w:rPrChange w:id="3684" w:author="shorny" w:date="2014-06-09T15:49:00Z">
            <w:rPr>
              <w:ins w:id="3685" w:author="shorny" w:date="2014-06-09T15:48:00Z"/>
            </w:rPr>
          </w:rPrChange>
        </w:rPr>
      </w:pPr>
      <w:ins w:id="3686" w:author="shorny" w:date="2014-06-09T15:48:00Z">
        <w:r w:rsidRPr="00A85691">
          <w:rPr>
            <w:sz w:val="18"/>
            <w:rPrChange w:id="3687" w:author="shorny" w:date="2014-06-09T15:49:00Z">
              <w:rPr/>
            </w:rPrChange>
          </w:rPr>
          <w:t>)</w:t>
        </w:r>
      </w:ins>
    </w:p>
    <w:p w14:paraId="74C8AF21" w14:textId="77777777" w:rsidR="00A85691" w:rsidRPr="00A85691" w:rsidRDefault="00A85691">
      <w:pPr>
        <w:pStyle w:val="HTMLPreformatted"/>
        <w:divId w:val="1206136475"/>
        <w:rPr>
          <w:ins w:id="3688" w:author="shorny" w:date="2014-06-09T15:48:00Z"/>
          <w:rStyle w:val="string1"/>
          <w:sz w:val="18"/>
          <w:rPrChange w:id="3689" w:author="shorny" w:date="2014-06-09T15:49:00Z">
            <w:rPr>
              <w:ins w:id="3690" w:author="shorny" w:date="2014-06-09T15:48:00Z"/>
              <w:rStyle w:val="string1"/>
            </w:rPr>
          </w:rPrChange>
        </w:rPr>
      </w:pPr>
      <w:proofErr w:type="gramStart"/>
      <w:ins w:id="3691" w:author="shorny" w:date="2014-06-09T15:48:00Z">
        <w:r w:rsidRPr="00A85691">
          <w:rPr>
            <w:sz w:val="18"/>
            <w:rPrChange w:id="3692" w:author="shorny" w:date="2014-06-09T15:49:00Z">
              <w:rPr/>
            </w:rPrChange>
          </w:rPr>
          <w:lastRenderedPageBreak/>
          <w:t>comment</w:t>
        </w:r>
        <w:proofErr w:type="gramEnd"/>
        <w:r w:rsidRPr="00A85691">
          <w:rPr>
            <w:sz w:val="18"/>
            <w:rPrChange w:id="3693" w:author="shorny" w:date="2014-06-09T15:49:00Z">
              <w:rPr/>
            </w:rPrChange>
          </w:rPr>
          <w:t>=</w:t>
        </w:r>
        <w:r w:rsidRPr="00A85691">
          <w:rPr>
            <w:rStyle w:val="string1"/>
            <w:sz w:val="18"/>
            <w:rPrChange w:id="3694" w:author="shorny" w:date="2014-06-09T15:49:00Z">
              <w:rPr>
                <w:rStyle w:val="string1"/>
              </w:rPr>
            </w:rPrChange>
          </w:rPr>
          <w:t>'a list of countries for reuse in nationality,</w:t>
        </w:r>
      </w:ins>
    </w:p>
    <w:p w14:paraId="51F36F76" w14:textId="77777777" w:rsidR="00A85691" w:rsidRPr="00A85691" w:rsidRDefault="00A85691">
      <w:pPr>
        <w:pStyle w:val="HTMLPreformatted"/>
        <w:divId w:val="1206136475"/>
        <w:rPr>
          <w:ins w:id="3695" w:author="shorny" w:date="2014-06-09T15:48:00Z"/>
          <w:rStyle w:val="string1"/>
          <w:sz w:val="18"/>
          <w:rPrChange w:id="3696" w:author="shorny" w:date="2014-06-09T15:49:00Z">
            <w:rPr>
              <w:ins w:id="3697" w:author="shorny" w:date="2014-06-09T15:48:00Z"/>
              <w:rStyle w:val="string1"/>
            </w:rPr>
          </w:rPrChange>
        </w:rPr>
      </w:pPr>
      <w:ins w:id="3698" w:author="shorny" w:date="2014-06-09T15:48:00Z">
        <w:r w:rsidRPr="00A85691">
          <w:rPr>
            <w:rStyle w:val="string1"/>
            <w:sz w:val="18"/>
            <w:rPrChange w:id="3699" w:author="shorny" w:date="2014-06-09T15:49:00Z">
              <w:rPr>
                <w:rStyle w:val="string1"/>
              </w:rPr>
            </w:rPrChange>
          </w:rPr>
          <w:t xml:space="preserve">  </w:t>
        </w:r>
        <w:proofErr w:type="gramStart"/>
        <w:r w:rsidRPr="00A85691">
          <w:rPr>
            <w:rStyle w:val="string1"/>
            <w:sz w:val="18"/>
            <w:rPrChange w:id="3700" w:author="shorny" w:date="2014-06-09T15:49:00Z">
              <w:rPr>
                <w:rStyle w:val="string1"/>
              </w:rPr>
            </w:rPrChange>
          </w:rPr>
          <w:t>institution</w:t>
        </w:r>
        <w:proofErr w:type="gramEnd"/>
        <w:r w:rsidRPr="00A85691">
          <w:rPr>
            <w:rStyle w:val="string1"/>
            <w:sz w:val="18"/>
            <w:rPrChange w:id="3701" w:author="shorny" w:date="2014-06-09T15:49:00Z">
              <w:rPr>
                <w:rStyle w:val="string1"/>
              </w:rPr>
            </w:rPrChange>
          </w:rPr>
          <w:t xml:space="preserve"> country,</w:t>
        </w:r>
      </w:ins>
    </w:p>
    <w:p w14:paraId="0307E00E" w14:textId="77777777" w:rsidR="00A85691" w:rsidRPr="00A85691" w:rsidRDefault="00A85691">
      <w:pPr>
        <w:pStyle w:val="HTMLPreformatted"/>
        <w:divId w:val="1206136475"/>
        <w:rPr>
          <w:ins w:id="3702" w:author="shorny" w:date="2014-06-09T15:48:00Z"/>
          <w:sz w:val="18"/>
          <w:rPrChange w:id="3703" w:author="shorny" w:date="2014-06-09T15:49:00Z">
            <w:rPr>
              <w:ins w:id="3704" w:author="shorny" w:date="2014-06-09T15:48:00Z"/>
            </w:rPr>
          </w:rPrChange>
        </w:rPr>
      </w:pPr>
      <w:ins w:id="3705" w:author="shorny" w:date="2014-06-09T15:48:00Z">
        <w:r w:rsidRPr="00A85691">
          <w:rPr>
            <w:rStyle w:val="string1"/>
            <w:sz w:val="18"/>
            <w:rPrChange w:id="3706" w:author="shorny" w:date="2014-06-09T15:49:00Z">
              <w:rPr>
                <w:rStyle w:val="string1"/>
              </w:rPr>
            </w:rPrChange>
          </w:rPr>
          <w:t xml:space="preserve">  </w:t>
        </w:r>
        <w:proofErr w:type="gramStart"/>
        <w:r w:rsidRPr="00A85691">
          <w:rPr>
            <w:rStyle w:val="string1"/>
            <w:sz w:val="18"/>
            <w:rPrChange w:id="3707" w:author="shorny" w:date="2014-06-09T15:49:00Z">
              <w:rPr>
                <w:rStyle w:val="string1"/>
              </w:rPr>
            </w:rPrChange>
          </w:rPr>
          <w:t>address</w:t>
        </w:r>
        <w:proofErr w:type="gramEnd"/>
        <w:r w:rsidRPr="00A85691">
          <w:rPr>
            <w:rStyle w:val="string1"/>
            <w:sz w:val="18"/>
            <w:rPrChange w:id="3708" w:author="shorny" w:date="2014-06-09T15:49:00Z">
              <w:rPr>
                <w:rStyle w:val="string1"/>
              </w:rPr>
            </w:rPrChange>
          </w:rPr>
          <w:t xml:space="preserve"> and visa country'</w:t>
        </w:r>
      </w:ins>
    </w:p>
    <w:p w14:paraId="602B38EC" w14:textId="77777777" w:rsidR="00A85691" w:rsidRPr="00A85691" w:rsidRDefault="00A85691">
      <w:pPr>
        <w:pStyle w:val="HTMLPreformatted"/>
        <w:divId w:val="1206136475"/>
        <w:rPr>
          <w:ins w:id="3709" w:author="shorny" w:date="2014-06-09T15:48:00Z"/>
          <w:sz w:val="18"/>
          <w:rPrChange w:id="3710" w:author="shorny" w:date="2014-06-09T15:49:00Z">
            <w:rPr>
              <w:ins w:id="3711" w:author="shorny" w:date="2014-06-09T15:48:00Z"/>
            </w:rPr>
          </w:rPrChange>
        </w:rPr>
      </w:pPr>
      <w:ins w:id="3712" w:author="shorny" w:date="2014-06-09T15:48:00Z">
        <w:r w:rsidRPr="00A85691">
          <w:rPr>
            <w:sz w:val="18"/>
            <w:rPrChange w:id="3713" w:author="shorny" w:date="2014-06-09T15:49:00Z">
              <w:rPr/>
            </w:rPrChange>
          </w:rPr>
          <w:t>ENGINE=InnoDB;</w:t>
        </w:r>
      </w:ins>
    </w:p>
    <w:p w14:paraId="7533ACA5" w14:textId="77777777" w:rsidR="00A85691" w:rsidRPr="00A85691" w:rsidRDefault="00A85691">
      <w:pPr>
        <w:pStyle w:val="HTMLPreformatted"/>
        <w:divId w:val="1206136475"/>
        <w:rPr>
          <w:ins w:id="3714" w:author="shorny" w:date="2014-06-09T15:48:00Z"/>
          <w:sz w:val="18"/>
          <w:rPrChange w:id="3715" w:author="shorny" w:date="2014-06-09T15:49:00Z">
            <w:rPr>
              <w:ins w:id="3716" w:author="shorny" w:date="2014-06-09T15:48:00Z"/>
            </w:rPr>
          </w:rPrChange>
        </w:rPr>
      </w:pPr>
    </w:p>
    <w:p w14:paraId="5A7330E6" w14:textId="77777777" w:rsidR="00A85691" w:rsidRPr="00A85691" w:rsidRDefault="00A85691">
      <w:pPr>
        <w:pStyle w:val="HTMLPreformatted"/>
        <w:divId w:val="1206136475"/>
        <w:rPr>
          <w:ins w:id="3717" w:author="shorny" w:date="2014-06-09T15:48:00Z"/>
          <w:sz w:val="18"/>
          <w:rPrChange w:id="3718" w:author="shorny" w:date="2014-06-09T15:49:00Z">
            <w:rPr>
              <w:ins w:id="3719" w:author="shorny" w:date="2014-06-09T15:48:00Z"/>
            </w:rPr>
          </w:rPrChange>
        </w:rPr>
      </w:pPr>
      <w:ins w:id="3720" w:author="shorny" w:date="2014-06-09T15:48:00Z">
        <w:r w:rsidRPr="00A85691">
          <w:rPr>
            <w:rStyle w:val="keyword1"/>
            <w:sz w:val="18"/>
            <w:rPrChange w:id="3721" w:author="shorny" w:date="2014-06-09T15:49:00Z">
              <w:rPr>
                <w:rStyle w:val="keyword1"/>
              </w:rPr>
            </w:rPrChange>
          </w:rPr>
          <w:t>CREATE</w:t>
        </w:r>
        <w:r w:rsidRPr="00A85691">
          <w:rPr>
            <w:sz w:val="18"/>
            <w:rPrChange w:id="3722" w:author="shorny" w:date="2014-06-09T15:49:00Z">
              <w:rPr/>
            </w:rPrChange>
          </w:rPr>
          <w:t xml:space="preserve"> </w:t>
        </w:r>
        <w:r w:rsidRPr="00A85691">
          <w:rPr>
            <w:rStyle w:val="keyword1"/>
            <w:sz w:val="18"/>
            <w:rPrChange w:id="3723" w:author="shorny" w:date="2014-06-09T15:49:00Z">
              <w:rPr>
                <w:rStyle w:val="keyword1"/>
              </w:rPr>
            </w:rPrChange>
          </w:rPr>
          <w:t>TABLE</w:t>
        </w:r>
        <w:r w:rsidRPr="00A85691">
          <w:rPr>
            <w:sz w:val="18"/>
            <w:rPrChange w:id="3724" w:author="shorny" w:date="2014-06-09T15:49:00Z">
              <w:rPr/>
            </w:rPrChange>
          </w:rPr>
          <w:t xml:space="preserve"> `Supervise </w:t>
        </w:r>
        <w:r w:rsidRPr="00A85691">
          <w:rPr>
            <w:rStyle w:val="keyword1"/>
            <w:sz w:val="18"/>
            <w:rPrChange w:id="3725" w:author="shorny" w:date="2014-06-09T15:49:00Z">
              <w:rPr>
                <w:rStyle w:val="keyword1"/>
              </w:rPr>
            </w:rPrChange>
          </w:rPr>
          <w:t>as</w:t>
        </w:r>
        <w:r w:rsidRPr="00A85691">
          <w:rPr>
            <w:sz w:val="18"/>
            <w:rPrChange w:id="3726" w:author="shorny" w:date="2014-06-09T15:49:00Z">
              <w:rPr/>
            </w:rPrChange>
          </w:rPr>
          <w:t>` (</w:t>
        </w:r>
      </w:ins>
    </w:p>
    <w:p w14:paraId="1027C43F" w14:textId="77777777" w:rsidR="00A85691" w:rsidRPr="00A85691" w:rsidRDefault="00A85691">
      <w:pPr>
        <w:pStyle w:val="HTMLPreformatted"/>
        <w:divId w:val="1206136475"/>
        <w:rPr>
          <w:ins w:id="3727" w:author="shorny" w:date="2014-06-09T15:48:00Z"/>
          <w:sz w:val="18"/>
          <w:rPrChange w:id="3728" w:author="shorny" w:date="2014-06-09T15:49:00Z">
            <w:rPr>
              <w:ins w:id="3729" w:author="shorny" w:date="2014-06-09T15:48:00Z"/>
            </w:rPr>
          </w:rPrChange>
        </w:rPr>
      </w:pPr>
      <w:ins w:id="3730" w:author="shorny" w:date="2014-06-09T15:48:00Z">
        <w:r w:rsidRPr="00A85691">
          <w:rPr>
            <w:sz w:val="18"/>
            <w:rPrChange w:id="3731" w:author="shorny" w:date="2014-06-09T15:49:00Z">
              <w:rPr/>
            </w:rPrChange>
          </w:rPr>
          <w:t xml:space="preserve">  PrimarySupervisor </w:t>
        </w:r>
        <w:proofErr w:type="gramStart"/>
        <w:r w:rsidRPr="00A85691">
          <w:rPr>
            <w:sz w:val="18"/>
            <w:rPrChange w:id="3732" w:author="shorny" w:date="2014-06-09T15:49:00Z">
              <w:rPr/>
            </w:rPrChange>
          </w:rPr>
          <w:t>tinyint(</w:t>
        </w:r>
        <w:proofErr w:type="gramEnd"/>
        <w:r w:rsidRPr="00A85691">
          <w:rPr>
            <w:sz w:val="18"/>
            <w:rPrChange w:id="3733" w:author="shorny" w:date="2014-06-09T15:49:00Z">
              <w:rPr/>
            </w:rPrChange>
          </w:rPr>
          <w:t xml:space="preserve">1) </w:t>
        </w:r>
        <w:r w:rsidRPr="00A85691">
          <w:rPr>
            <w:rStyle w:val="keyword1"/>
            <w:sz w:val="18"/>
            <w:rPrChange w:id="3734" w:author="shorny" w:date="2014-06-09T15:49:00Z">
              <w:rPr>
                <w:rStyle w:val="keyword1"/>
              </w:rPr>
            </w:rPrChange>
          </w:rPr>
          <w:t>NOT</w:t>
        </w:r>
        <w:r w:rsidRPr="00A85691">
          <w:rPr>
            <w:sz w:val="18"/>
            <w:rPrChange w:id="3735" w:author="shorny" w:date="2014-06-09T15:49:00Z">
              <w:rPr/>
            </w:rPrChange>
          </w:rPr>
          <w:t xml:space="preserve"> </w:t>
        </w:r>
        <w:r w:rsidRPr="00A85691">
          <w:rPr>
            <w:rStyle w:val="keyword1"/>
            <w:sz w:val="18"/>
            <w:rPrChange w:id="3736" w:author="shorny" w:date="2014-06-09T15:49:00Z">
              <w:rPr>
                <w:rStyle w:val="keyword1"/>
              </w:rPr>
            </w:rPrChange>
          </w:rPr>
          <w:t>NULL</w:t>
        </w:r>
        <w:r w:rsidRPr="00A85691">
          <w:rPr>
            <w:sz w:val="18"/>
            <w:rPrChange w:id="3737" w:author="shorny" w:date="2014-06-09T15:49:00Z">
              <w:rPr/>
            </w:rPrChange>
          </w:rPr>
          <w:t xml:space="preserve"> comment </w:t>
        </w:r>
        <w:r w:rsidRPr="00A85691">
          <w:rPr>
            <w:rStyle w:val="string1"/>
            <w:sz w:val="18"/>
            <w:rPrChange w:id="3738" w:author="shorny" w:date="2014-06-09T15:49:00Z">
              <w:rPr>
                <w:rStyle w:val="string1"/>
              </w:rPr>
            </w:rPrChange>
          </w:rPr>
          <w:t>'if the supervisor is a primary'</w:t>
        </w:r>
        <w:r w:rsidRPr="00A85691">
          <w:rPr>
            <w:sz w:val="18"/>
            <w:rPrChange w:id="3739" w:author="shorny" w:date="2014-06-09T15:49:00Z">
              <w:rPr/>
            </w:rPrChange>
          </w:rPr>
          <w:t>,</w:t>
        </w:r>
      </w:ins>
    </w:p>
    <w:p w14:paraId="60A04C72" w14:textId="77777777" w:rsidR="00A85691" w:rsidRPr="00A85691" w:rsidRDefault="00A85691">
      <w:pPr>
        <w:pStyle w:val="HTMLPreformatted"/>
        <w:divId w:val="1206136475"/>
        <w:rPr>
          <w:ins w:id="3740" w:author="shorny" w:date="2014-06-09T15:48:00Z"/>
          <w:sz w:val="18"/>
          <w:rPrChange w:id="3741" w:author="shorny" w:date="2014-06-09T15:49:00Z">
            <w:rPr>
              <w:ins w:id="3742" w:author="shorny" w:date="2014-06-09T15:48:00Z"/>
            </w:rPr>
          </w:rPrChange>
        </w:rPr>
      </w:pPr>
      <w:ins w:id="3743" w:author="shorny" w:date="2014-06-09T15:48:00Z">
        <w:r w:rsidRPr="00A85691">
          <w:rPr>
            <w:sz w:val="18"/>
            <w:rPrChange w:id="3744" w:author="shorny" w:date="2014-06-09T15:49:00Z">
              <w:rPr/>
            </w:rPrChange>
          </w:rPr>
          <w:t xml:space="preserve">  ApplicationID mediumint </w:t>
        </w:r>
        <w:r w:rsidRPr="00A85691">
          <w:rPr>
            <w:rStyle w:val="keyword1"/>
            <w:sz w:val="18"/>
            <w:rPrChange w:id="3745" w:author="shorny" w:date="2014-06-09T15:49:00Z">
              <w:rPr>
                <w:rStyle w:val="keyword1"/>
              </w:rPr>
            </w:rPrChange>
          </w:rPr>
          <w:t>NOT</w:t>
        </w:r>
        <w:r w:rsidRPr="00A85691">
          <w:rPr>
            <w:sz w:val="18"/>
            <w:rPrChange w:id="3746" w:author="shorny" w:date="2014-06-09T15:49:00Z">
              <w:rPr/>
            </w:rPrChange>
          </w:rPr>
          <w:t xml:space="preserve"> </w:t>
        </w:r>
        <w:r w:rsidRPr="00A85691">
          <w:rPr>
            <w:rStyle w:val="keyword1"/>
            <w:sz w:val="18"/>
            <w:rPrChange w:id="3747" w:author="shorny" w:date="2014-06-09T15:49:00Z">
              <w:rPr>
                <w:rStyle w:val="keyword1"/>
              </w:rPr>
            </w:rPrChange>
          </w:rPr>
          <w:t>NULL</w:t>
        </w:r>
        <w:r w:rsidRPr="00A85691">
          <w:rPr>
            <w:sz w:val="18"/>
            <w:rPrChange w:id="3748" w:author="shorny" w:date="2014-06-09T15:49:00Z">
              <w:rPr/>
            </w:rPrChange>
          </w:rPr>
          <w:t xml:space="preserve"> comment </w:t>
        </w:r>
        <w:r w:rsidRPr="00A85691">
          <w:rPr>
            <w:rStyle w:val="string1"/>
            <w:sz w:val="18"/>
            <w:rPrChange w:id="3749" w:author="shorny" w:date="2014-06-09T15:49:00Z">
              <w:rPr>
                <w:rStyle w:val="string1"/>
              </w:rPr>
            </w:rPrChange>
          </w:rPr>
          <w:t>'the application ID of the application the staff member will supervise'</w:t>
        </w:r>
        <w:r w:rsidRPr="00A85691">
          <w:rPr>
            <w:sz w:val="18"/>
            <w:rPrChange w:id="3750" w:author="shorny" w:date="2014-06-09T15:49:00Z">
              <w:rPr/>
            </w:rPrChange>
          </w:rPr>
          <w:t>,</w:t>
        </w:r>
      </w:ins>
    </w:p>
    <w:p w14:paraId="00A1AE06" w14:textId="77777777" w:rsidR="00A85691" w:rsidRPr="00A85691" w:rsidRDefault="00A85691">
      <w:pPr>
        <w:pStyle w:val="HTMLPreformatted"/>
        <w:divId w:val="1206136475"/>
        <w:rPr>
          <w:ins w:id="3751" w:author="shorny" w:date="2014-06-09T15:48:00Z"/>
          <w:sz w:val="18"/>
          <w:rPrChange w:id="3752" w:author="shorny" w:date="2014-06-09T15:49:00Z">
            <w:rPr>
              <w:ins w:id="3753" w:author="shorny" w:date="2014-06-09T15:48:00Z"/>
            </w:rPr>
          </w:rPrChange>
        </w:rPr>
      </w:pPr>
      <w:ins w:id="3754" w:author="shorny" w:date="2014-06-09T15:48:00Z">
        <w:r w:rsidRPr="00A85691">
          <w:rPr>
            <w:sz w:val="18"/>
            <w:rPrChange w:id="3755" w:author="shorny" w:date="2014-06-09T15:49:00Z">
              <w:rPr/>
            </w:rPrChange>
          </w:rPr>
          <w:t xml:space="preserve">  StaffID mediumint </w:t>
        </w:r>
        <w:r w:rsidRPr="00A85691">
          <w:rPr>
            <w:rStyle w:val="keyword1"/>
            <w:sz w:val="18"/>
            <w:rPrChange w:id="3756" w:author="shorny" w:date="2014-06-09T15:49:00Z">
              <w:rPr>
                <w:rStyle w:val="keyword1"/>
              </w:rPr>
            </w:rPrChange>
          </w:rPr>
          <w:t>NOT</w:t>
        </w:r>
        <w:r w:rsidRPr="00A85691">
          <w:rPr>
            <w:sz w:val="18"/>
            <w:rPrChange w:id="3757" w:author="shorny" w:date="2014-06-09T15:49:00Z">
              <w:rPr/>
            </w:rPrChange>
          </w:rPr>
          <w:t xml:space="preserve"> </w:t>
        </w:r>
        <w:r w:rsidRPr="00A85691">
          <w:rPr>
            <w:rStyle w:val="keyword1"/>
            <w:sz w:val="18"/>
            <w:rPrChange w:id="3758" w:author="shorny" w:date="2014-06-09T15:49:00Z">
              <w:rPr>
                <w:rStyle w:val="keyword1"/>
              </w:rPr>
            </w:rPrChange>
          </w:rPr>
          <w:t>NULL</w:t>
        </w:r>
        <w:r w:rsidRPr="00A85691">
          <w:rPr>
            <w:sz w:val="18"/>
            <w:rPrChange w:id="3759" w:author="shorny" w:date="2014-06-09T15:49:00Z">
              <w:rPr/>
            </w:rPrChange>
          </w:rPr>
          <w:t xml:space="preserve"> comment </w:t>
        </w:r>
        <w:r w:rsidRPr="00A85691">
          <w:rPr>
            <w:rStyle w:val="string1"/>
            <w:sz w:val="18"/>
            <w:rPrChange w:id="3760" w:author="shorny" w:date="2014-06-09T15:49:00Z">
              <w:rPr>
                <w:rStyle w:val="string1"/>
              </w:rPr>
            </w:rPrChange>
          </w:rPr>
          <w:t>'the staff ID of the staff member who will supervise the applicaiton'</w:t>
        </w:r>
        <w:r w:rsidRPr="00A85691">
          <w:rPr>
            <w:sz w:val="18"/>
            <w:rPrChange w:id="3761" w:author="shorny" w:date="2014-06-09T15:49:00Z">
              <w:rPr/>
            </w:rPrChange>
          </w:rPr>
          <w:t>,</w:t>
        </w:r>
      </w:ins>
    </w:p>
    <w:p w14:paraId="559DD247" w14:textId="77777777" w:rsidR="00A85691" w:rsidRPr="00A85691" w:rsidRDefault="00A85691">
      <w:pPr>
        <w:pStyle w:val="HTMLPreformatted"/>
        <w:divId w:val="1206136475"/>
        <w:rPr>
          <w:ins w:id="3762" w:author="shorny" w:date="2014-06-09T15:48:00Z"/>
          <w:sz w:val="18"/>
          <w:rPrChange w:id="3763" w:author="shorny" w:date="2014-06-09T15:49:00Z">
            <w:rPr>
              <w:ins w:id="3764" w:author="shorny" w:date="2014-06-09T15:48:00Z"/>
            </w:rPr>
          </w:rPrChange>
        </w:rPr>
      </w:pPr>
      <w:ins w:id="3765" w:author="shorny" w:date="2014-06-09T15:48:00Z">
        <w:r w:rsidRPr="00A85691">
          <w:rPr>
            <w:sz w:val="18"/>
            <w:rPrChange w:id="3766" w:author="shorny" w:date="2014-06-09T15:49:00Z">
              <w:rPr/>
            </w:rPrChange>
          </w:rPr>
          <w:t xml:space="preserve">  </w:t>
        </w:r>
        <w:r w:rsidRPr="00A85691">
          <w:rPr>
            <w:rStyle w:val="keyword1"/>
            <w:sz w:val="18"/>
            <w:rPrChange w:id="3767" w:author="shorny" w:date="2014-06-09T15:49:00Z">
              <w:rPr>
                <w:rStyle w:val="keyword1"/>
              </w:rPr>
            </w:rPrChange>
          </w:rPr>
          <w:t>PRIMARY</w:t>
        </w:r>
        <w:r w:rsidRPr="00A85691">
          <w:rPr>
            <w:sz w:val="18"/>
            <w:rPrChange w:id="3768" w:author="shorny" w:date="2014-06-09T15:49:00Z">
              <w:rPr/>
            </w:rPrChange>
          </w:rPr>
          <w:t xml:space="preserve"> </w:t>
        </w:r>
        <w:r w:rsidRPr="00A85691">
          <w:rPr>
            <w:rStyle w:val="keyword1"/>
            <w:sz w:val="18"/>
            <w:rPrChange w:id="3769" w:author="shorny" w:date="2014-06-09T15:49:00Z">
              <w:rPr>
                <w:rStyle w:val="keyword1"/>
              </w:rPr>
            </w:rPrChange>
          </w:rPr>
          <w:t>KEY</w:t>
        </w:r>
        <w:r w:rsidRPr="00A85691">
          <w:rPr>
            <w:sz w:val="18"/>
            <w:rPrChange w:id="3770" w:author="shorny" w:date="2014-06-09T15:49:00Z">
              <w:rPr/>
            </w:rPrChange>
          </w:rPr>
          <w:t xml:space="preserve"> (ApplicationID,</w:t>
        </w:r>
      </w:ins>
    </w:p>
    <w:p w14:paraId="2298CD2E" w14:textId="77777777" w:rsidR="00A85691" w:rsidRPr="00A85691" w:rsidRDefault="00A85691">
      <w:pPr>
        <w:pStyle w:val="HTMLPreformatted"/>
        <w:divId w:val="1206136475"/>
        <w:rPr>
          <w:ins w:id="3771" w:author="shorny" w:date="2014-06-09T15:48:00Z"/>
          <w:sz w:val="18"/>
          <w:rPrChange w:id="3772" w:author="shorny" w:date="2014-06-09T15:49:00Z">
            <w:rPr>
              <w:ins w:id="3773" w:author="shorny" w:date="2014-06-09T15:48:00Z"/>
            </w:rPr>
          </w:rPrChange>
        </w:rPr>
      </w:pPr>
      <w:ins w:id="3774" w:author="shorny" w:date="2014-06-09T15:48:00Z">
        <w:r w:rsidRPr="00A85691">
          <w:rPr>
            <w:sz w:val="18"/>
            <w:rPrChange w:id="3775" w:author="shorny" w:date="2014-06-09T15:49:00Z">
              <w:rPr/>
            </w:rPrChange>
          </w:rPr>
          <w:t xml:space="preserve">  StaffID),</w:t>
        </w:r>
      </w:ins>
    </w:p>
    <w:p w14:paraId="5B04256A" w14:textId="77777777" w:rsidR="00A85691" w:rsidRPr="00A85691" w:rsidRDefault="00A85691">
      <w:pPr>
        <w:pStyle w:val="HTMLPreformatted"/>
        <w:divId w:val="1206136475"/>
        <w:rPr>
          <w:ins w:id="3776" w:author="shorny" w:date="2014-06-09T15:48:00Z"/>
          <w:sz w:val="18"/>
          <w:rPrChange w:id="3777" w:author="shorny" w:date="2014-06-09T15:49:00Z">
            <w:rPr>
              <w:ins w:id="3778" w:author="shorny" w:date="2014-06-09T15:48:00Z"/>
            </w:rPr>
          </w:rPrChange>
        </w:rPr>
      </w:pPr>
      <w:ins w:id="3779" w:author="shorny" w:date="2014-06-09T15:48:00Z">
        <w:r w:rsidRPr="00A85691">
          <w:rPr>
            <w:sz w:val="18"/>
            <w:rPrChange w:id="3780" w:author="shorny" w:date="2014-06-09T15:49:00Z">
              <w:rPr/>
            </w:rPrChange>
          </w:rPr>
          <w:t xml:space="preserve">  INDEX (ApplicationID),</w:t>
        </w:r>
      </w:ins>
    </w:p>
    <w:p w14:paraId="491C4D31" w14:textId="77777777" w:rsidR="00A85691" w:rsidRPr="00A85691" w:rsidRDefault="00A85691">
      <w:pPr>
        <w:pStyle w:val="HTMLPreformatted"/>
        <w:divId w:val="1206136475"/>
        <w:rPr>
          <w:ins w:id="3781" w:author="shorny" w:date="2014-06-09T15:48:00Z"/>
          <w:sz w:val="18"/>
          <w:rPrChange w:id="3782" w:author="shorny" w:date="2014-06-09T15:49:00Z">
            <w:rPr>
              <w:ins w:id="3783" w:author="shorny" w:date="2014-06-09T15:48:00Z"/>
            </w:rPr>
          </w:rPrChange>
        </w:rPr>
      </w:pPr>
      <w:ins w:id="3784" w:author="shorny" w:date="2014-06-09T15:48:00Z">
        <w:r w:rsidRPr="00A85691">
          <w:rPr>
            <w:sz w:val="18"/>
            <w:rPrChange w:id="3785" w:author="shorny" w:date="2014-06-09T15:49:00Z">
              <w:rPr/>
            </w:rPrChange>
          </w:rPr>
          <w:t xml:space="preserve">  INDEX (StaffID)</w:t>
        </w:r>
      </w:ins>
    </w:p>
    <w:p w14:paraId="5DCA2A0A" w14:textId="77777777" w:rsidR="00A85691" w:rsidRPr="00A85691" w:rsidRDefault="00A85691">
      <w:pPr>
        <w:pStyle w:val="HTMLPreformatted"/>
        <w:divId w:val="1206136475"/>
        <w:rPr>
          <w:ins w:id="3786" w:author="shorny" w:date="2014-06-09T15:48:00Z"/>
          <w:sz w:val="18"/>
          <w:rPrChange w:id="3787" w:author="shorny" w:date="2014-06-09T15:49:00Z">
            <w:rPr>
              <w:ins w:id="3788" w:author="shorny" w:date="2014-06-09T15:48:00Z"/>
            </w:rPr>
          </w:rPrChange>
        </w:rPr>
      </w:pPr>
      <w:ins w:id="3789" w:author="shorny" w:date="2014-06-09T15:48:00Z">
        <w:r w:rsidRPr="00A85691">
          <w:rPr>
            <w:sz w:val="18"/>
            <w:rPrChange w:id="3790" w:author="shorny" w:date="2014-06-09T15:49:00Z">
              <w:rPr/>
            </w:rPrChange>
          </w:rPr>
          <w:t>)</w:t>
        </w:r>
      </w:ins>
    </w:p>
    <w:p w14:paraId="2FBBA849" w14:textId="77777777" w:rsidR="00A85691" w:rsidRPr="00A85691" w:rsidRDefault="00A85691">
      <w:pPr>
        <w:pStyle w:val="HTMLPreformatted"/>
        <w:divId w:val="1206136475"/>
        <w:rPr>
          <w:ins w:id="3791" w:author="shorny" w:date="2014-06-09T15:48:00Z"/>
          <w:sz w:val="18"/>
          <w:rPrChange w:id="3792" w:author="shorny" w:date="2014-06-09T15:49:00Z">
            <w:rPr>
              <w:ins w:id="3793" w:author="shorny" w:date="2014-06-09T15:48:00Z"/>
            </w:rPr>
          </w:rPrChange>
        </w:rPr>
      </w:pPr>
      <w:proofErr w:type="gramStart"/>
      <w:ins w:id="3794" w:author="shorny" w:date="2014-06-09T15:48:00Z">
        <w:r w:rsidRPr="00A85691">
          <w:rPr>
            <w:sz w:val="18"/>
            <w:rPrChange w:id="3795" w:author="shorny" w:date="2014-06-09T15:49:00Z">
              <w:rPr/>
            </w:rPrChange>
          </w:rPr>
          <w:t>comment</w:t>
        </w:r>
        <w:proofErr w:type="gramEnd"/>
        <w:r w:rsidRPr="00A85691">
          <w:rPr>
            <w:sz w:val="18"/>
            <w:rPrChange w:id="3796" w:author="shorny" w:date="2014-06-09T15:49:00Z">
              <w:rPr/>
            </w:rPrChange>
          </w:rPr>
          <w:t>=</w:t>
        </w:r>
        <w:r w:rsidRPr="00A85691">
          <w:rPr>
            <w:rStyle w:val="string1"/>
            <w:sz w:val="18"/>
            <w:rPrChange w:id="3797" w:author="shorny" w:date="2014-06-09T15:49:00Z">
              <w:rPr>
                <w:rStyle w:val="string1"/>
              </w:rPr>
            </w:rPrChange>
          </w:rPr>
          <w:t>'the staff members who have agreed to supervise an application'</w:t>
        </w:r>
      </w:ins>
    </w:p>
    <w:p w14:paraId="4D33CC83" w14:textId="77777777" w:rsidR="00A85691" w:rsidRPr="00A85691" w:rsidRDefault="00A85691">
      <w:pPr>
        <w:pStyle w:val="HTMLPreformatted"/>
        <w:divId w:val="1206136475"/>
        <w:rPr>
          <w:ins w:id="3798" w:author="shorny" w:date="2014-06-09T15:48:00Z"/>
          <w:sz w:val="18"/>
          <w:rPrChange w:id="3799" w:author="shorny" w:date="2014-06-09T15:49:00Z">
            <w:rPr>
              <w:ins w:id="3800" w:author="shorny" w:date="2014-06-09T15:48:00Z"/>
            </w:rPr>
          </w:rPrChange>
        </w:rPr>
      </w:pPr>
      <w:ins w:id="3801" w:author="shorny" w:date="2014-06-09T15:48:00Z">
        <w:r w:rsidRPr="00A85691">
          <w:rPr>
            <w:sz w:val="18"/>
            <w:rPrChange w:id="3802" w:author="shorny" w:date="2014-06-09T15:49:00Z">
              <w:rPr/>
            </w:rPrChange>
          </w:rPr>
          <w:t>ENGINE=InnoDB;</w:t>
        </w:r>
      </w:ins>
    </w:p>
    <w:p w14:paraId="5739AF2E" w14:textId="77777777" w:rsidR="00A85691" w:rsidRPr="00A85691" w:rsidRDefault="00A85691">
      <w:pPr>
        <w:pStyle w:val="HTMLPreformatted"/>
        <w:divId w:val="1206136475"/>
        <w:rPr>
          <w:ins w:id="3803" w:author="shorny" w:date="2014-06-09T15:48:00Z"/>
          <w:sz w:val="18"/>
          <w:rPrChange w:id="3804" w:author="shorny" w:date="2014-06-09T15:49:00Z">
            <w:rPr>
              <w:ins w:id="3805" w:author="shorny" w:date="2014-06-09T15:48:00Z"/>
            </w:rPr>
          </w:rPrChange>
        </w:rPr>
      </w:pPr>
    </w:p>
    <w:p w14:paraId="5B025FA3" w14:textId="77777777" w:rsidR="00A85691" w:rsidRPr="00A85691" w:rsidRDefault="00A85691">
      <w:pPr>
        <w:pStyle w:val="HTMLPreformatted"/>
        <w:divId w:val="1206136475"/>
        <w:rPr>
          <w:ins w:id="3806" w:author="shorny" w:date="2014-06-09T15:48:00Z"/>
          <w:sz w:val="18"/>
          <w:rPrChange w:id="3807" w:author="shorny" w:date="2014-06-09T15:49:00Z">
            <w:rPr>
              <w:ins w:id="3808" w:author="shorny" w:date="2014-06-09T15:48:00Z"/>
            </w:rPr>
          </w:rPrChange>
        </w:rPr>
      </w:pPr>
      <w:ins w:id="3809" w:author="shorny" w:date="2014-06-09T15:48:00Z">
        <w:r w:rsidRPr="00A85691">
          <w:rPr>
            <w:rStyle w:val="keyword1"/>
            <w:sz w:val="18"/>
            <w:rPrChange w:id="3810" w:author="shorny" w:date="2014-06-09T15:49:00Z">
              <w:rPr>
                <w:rStyle w:val="keyword1"/>
              </w:rPr>
            </w:rPrChange>
          </w:rPr>
          <w:t>CREATE</w:t>
        </w:r>
        <w:r w:rsidRPr="00A85691">
          <w:rPr>
            <w:sz w:val="18"/>
            <w:rPrChange w:id="3811" w:author="shorny" w:date="2014-06-09T15:49:00Z">
              <w:rPr/>
            </w:rPrChange>
          </w:rPr>
          <w:t xml:space="preserve"> </w:t>
        </w:r>
        <w:r w:rsidRPr="00A85691">
          <w:rPr>
            <w:rStyle w:val="keyword1"/>
            <w:sz w:val="18"/>
            <w:rPrChange w:id="3812" w:author="shorny" w:date="2014-06-09T15:49:00Z">
              <w:rPr>
                <w:rStyle w:val="keyword1"/>
              </w:rPr>
            </w:rPrChange>
          </w:rPr>
          <w:t>TABLE</w:t>
        </w:r>
        <w:r w:rsidRPr="00A85691">
          <w:rPr>
            <w:sz w:val="18"/>
            <w:rPrChange w:id="3813" w:author="shorny" w:date="2014-06-09T15:49:00Z">
              <w:rPr/>
            </w:rPrChange>
          </w:rPr>
          <w:t xml:space="preserve"> `Application_Research Area` (</w:t>
        </w:r>
      </w:ins>
    </w:p>
    <w:p w14:paraId="051BC796" w14:textId="77777777" w:rsidR="00A85691" w:rsidRPr="00A85691" w:rsidRDefault="00A85691">
      <w:pPr>
        <w:pStyle w:val="HTMLPreformatted"/>
        <w:divId w:val="1206136475"/>
        <w:rPr>
          <w:ins w:id="3814" w:author="shorny" w:date="2014-06-09T15:48:00Z"/>
          <w:sz w:val="18"/>
          <w:rPrChange w:id="3815" w:author="shorny" w:date="2014-06-09T15:49:00Z">
            <w:rPr>
              <w:ins w:id="3816" w:author="shorny" w:date="2014-06-09T15:48:00Z"/>
            </w:rPr>
          </w:rPrChange>
        </w:rPr>
      </w:pPr>
      <w:ins w:id="3817" w:author="shorny" w:date="2014-06-09T15:48:00Z">
        <w:r w:rsidRPr="00A85691">
          <w:rPr>
            <w:sz w:val="18"/>
            <w:rPrChange w:id="3818" w:author="shorny" w:date="2014-06-09T15:49:00Z">
              <w:rPr/>
            </w:rPrChange>
          </w:rPr>
          <w:t xml:space="preserve">  ApplicationID mediumint </w:t>
        </w:r>
        <w:r w:rsidRPr="00A85691">
          <w:rPr>
            <w:rStyle w:val="keyword1"/>
            <w:sz w:val="18"/>
            <w:rPrChange w:id="3819" w:author="shorny" w:date="2014-06-09T15:49:00Z">
              <w:rPr>
                <w:rStyle w:val="keyword1"/>
              </w:rPr>
            </w:rPrChange>
          </w:rPr>
          <w:t>NOT</w:t>
        </w:r>
        <w:r w:rsidRPr="00A85691">
          <w:rPr>
            <w:sz w:val="18"/>
            <w:rPrChange w:id="3820" w:author="shorny" w:date="2014-06-09T15:49:00Z">
              <w:rPr/>
            </w:rPrChange>
          </w:rPr>
          <w:t xml:space="preserve"> </w:t>
        </w:r>
        <w:r w:rsidRPr="00A85691">
          <w:rPr>
            <w:rStyle w:val="keyword1"/>
            <w:sz w:val="18"/>
            <w:rPrChange w:id="3821" w:author="shorny" w:date="2014-06-09T15:49:00Z">
              <w:rPr>
                <w:rStyle w:val="keyword1"/>
              </w:rPr>
            </w:rPrChange>
          </w:rPr>
          <w:t>NULL</w:t>
        </w:r>
        <w:r w:rsidRPr="00A85691">
          <w:rPr>
            <w:sz w:val="18"/>
            <w:rPrChange w:id="3822" w:author="shorny" w:date="2014-06-09T15:49:00Z">
              <w:rPr/>
            </w:rPrChange>
          </w:rPr>
          <w:t xml:space="preserve"> comment </w:t>
        </w:r>
        <w:r w:rsidRPr="00A85691">
          <w:rPr>
            <w:rStyle w:val="string1"/>
            <w:sz w:val="18"/>
            <w:rPrChange w:id="3823" w:author="shorny" w:date="2014-06-09T15:49:00Z">
              <w:rPr>
                <w:rStyle w:val="string1"/>
              </w:rPr>
            </w:rPrChange>
          </w:rPr>
          <w:t>'the ID of the application'</w:t>
        </w:r>
        <w:r w:rsidRPr="00A85691">
          <w:rPr>
            <w:sz w:val="18"/>
            <w:rPrChange w:id="3824" w:author="shorny" w:date="2014-06-09T15:49:00Z">
              <w:rPr/>
            </w:rPrChange>
          </w:rPr>
          <w:t>,</w:t>
        </w:r>
      </w:ins>
    </w:p>
    <w:p w14:paraId="15C47107" w14:textId="77777777" w:rsidR="00A85691" w:rsidRPr="00A85691" w:rsidRDefault="00A85691">
      <w:pPr>
        <w:pStyle w:val="HTMLPreformatted"/>
        <w:divId w:val="1206136475"/>
        <w:rPr>
          <w:ins w:id="3825" w:author="shorny" w:date="2014-06-09T15:48:00Z"/>
          <w:sz w:val="18"/>
          <w:rPrChange w:id="3826" w:author="shorny" w:date="2014-06-09T15:49:00Z">
            <w:rPr>
              <w:ins w:id="3827" w:author="shorny" w:date="2014-06-09T15:48:00Z"/>
            </w:rPr>
          </w:rPrChange>
        </w:rPr>
      </w:pPr>
      <w:ins w:id="3828" w:author="shorny" w:date="2014-06-09T15:48:00Z">
        <w:r w:rsidRPr="00A85691">
          <w:rPr>
            <w:sz w:val="18"/>
            <w:rPrChange w:id="3829" w:author="shorny" w:date="2014-06-09T15:49:00Z">
              <w:rPr/>
            </w:rPrChange>
          </w:rPr>
          <w:t xml:space="preserve">  FORCode </w:t>
        </w:r>
        <w:proofErr w:type="gramStart"/>
        <w:r w:rsidRPr="00A85691">
          <w:rPr>
            <w:sz w:val="18"/>
            <w:rPrChange w:id="3830" w:author="shorny" w:date="2014-06-09T15:49:00Z">
              <w:rPr/>
            </w:rPrChange>
          </w:rPr>
          <w:t>mediumint(</w:t>
        </w:r>
        <w:proofErr w:type="gramEnd"/>
        <w:r w:rsidRPr="00A85691">
          <w:rPr>
            <w:sz w:val="18"/>
            <w:rPrChange w:id="3831" w:author="shorny" w:date="2014-06-09T15:49:00Z">
              <w:rPr/>
            </w:rPrChange>
          </w:rPr>
          <w:t xml:space="preserve">6) </w:t>
        </w:r>
        <w:r w:rsidRPr="00A85691">
          <w:rPr>
            <w:rStyle w:val="keyword1"/>
            <w:sz w:val="18"/>
            <w:rPrChange w:id="3832" w:author="shorny" w:date="2014-06-09T15:49:00Z">
              <w:rPr>
                <w:rStyle w:val="keyword1"/>
              </w:rPr>
            </w:rPrChange>
          </w:rPr>
          <w:t>NOT</w:t>
        </w:r>
        <w:r w:rsidRPr="00A85691">
          <w:rPr>
            <w:sz w:val="18"/>
            <w:rPrChange w:id="3833" w:author="shorny" w:date="2014-06-09T15:49:00Z">
              <w:rPr/>
            </w:rPrChange>
          </w:rPr>
          <w:t xml:space="preserve"> </w:t>
        </w:r>
        <w:r w:rsidRPr="00A85691">
          <w:rPr>
            <w:rStyle w:val="keyword1"/>
            <w:sz w:val="18"/>
            <w:rPrChange w:id="3834" w:author="shorny" w:date="2014-06-09T15:49:00Z">
              <w:rPr>
                <w:rStyle w:val="keyword1"/>
              </w:rPr>
            </w:rPrChange>
          </w:rPr>
          <w:t>NULL</w:t>
        </w:r>
        <w:r w:rsidRPr="00A85691">
          <w:rPr>
            <w:sz w:val="18"/>
            <w:rPrChange w:id="3835" w:author="shorny" w:date="2014-06-09T15:49:00Z">
              <w:rPr/>
            </w:rPrChange>
          </w:rPr>
          <w:t xml:space="preserve"> comment </w:t>
        </w:r>
        <w:r w:rsidRPr="00A85691">
          <w:rPr>
            <w:rStyle w:val="string1"/>
            <w:sz w:val="18"/>
            <w:rPrChange w:id="3836" w:author="shorny" w:date="2014-06-09T15:49:00Z">
              <w:rPr>
                <w:rStyle w:val="string1"/>
              </w:rPr>
            </w:rPrChange>
          </w:rPr>
          <w:t>'the FORCode research area the applicant states they want to study in'</w:t>
        </w:r>
        <w:r w:rsidRPr="00A85691">
          <w:rPr>
            <w:sz w:val="18"/>
            <w:rPrChange w:id="3837" w:author="shorny" w:date="2014-06-09T15:49:00Z">
              <w:rPr/>
            </w:rPrChange>
          </w:rPr>
          <w:t>,</w:t>
        </w:r>
      </w:ins>
    </w:p>
    <w:p w14:paraId="2C30E17A" w14:textId="77777777" w:rsidR="00A85691" w:rsidRPr="00A85691" w:rsidRDefault="00A85691">
      <w:pPr>
        <w:pStyle w:val="HTMLPreformatted"/>
        <w:divId w:val="1206136475"/>
        <w:rPr>
          <w:ins w:id="3838" w:author="shorny" w:date="2014-06-09T15:48:00Z"/>
          <w:sz w:val="18"/>
          <w:rPrChange w:id="3839" w:author="shorny" w:date="2014-06-09T15:49:00Z">
            <w:rPr>
              <w:ins w:id="3840" w:author="shorny" w:date="2014-06-09T15:48:00Z"/>
            </w:rPr>
          </w:rPrChange>
        </w:rPr>
      </w:pPr>
      <w:ins w:id="3841" w:author="shorny" w:date="2014-06-09T15:48:00Z">
        <w:r w:rsidRPr="00A85691">
          <w:rPr>
            <w:sz w:val="18"/>
            <w:rPrChange w:id="3842" w:author="shorny" w:date="2014-06-09T15:49:00Z">
              <w:rPr/>
            </w:rPrChange>
          </w:rPr>
          <w:t xml:space="preserve">  </w:t>
        </w:r>
        <w:r w:rsidRPr="00A85691">
          <w:rPr>
            <w:rStyle w:val="keyword1"/>
            <w:sz w:val="18"/>
            <w:rPrChange w:id="3843" w:author="shorny" w:date="2014-06-09T15:49:00Z">
              <w:rPr>
                <w:rStyle w:val="keyword1"/>
              </w:rPr>
            </w:rPrChange>
          </w:rPr>
          <w:t>PRIMARY</w:t>
        </w:r>
        <w:r w:rsidRPr="00A85691">
          <w:rPr>
            <w:sz w:val="18"/>
            <w:rPrChange w:id="3844" w:author="shorny" w:date="2014-06-09T15:49:00Z">
              <w:rPr/>
            </w:rPrChange>
          </w:rPr>
          <w:t xml:space="preserve"> </w:t>
        </w:r>
        <w:r w:rsidRPr="00A85691">
          <w:rPr>
            <w:rStyle w:val="keyword1"/>
            <w:sz w:val="18"/>
            <w:rPrChange w:id="3845" w:author="shorny" w:date="2014-06-09T15:49:00Z">
              <w:rPr>
                <w:rStyle w:val="keyword1"/>
              </w:rPr>
            </w:rPrChange>
          </w:rPr>
          <w:t>KEY</w:t>
        </w:r>
        <w:r w:rsidRPr="00A85691">
          <w:rPr>
            <w:sz w:val="18"/>
            <w:rPrChange w:id="3846" w:author="shorny" w:date="2014-06-09T15:49:00Z">
              <w:rPr/>
            </w:rPrChange>
          </w:rPr>
          <w:t xml:space="preserve"> (ApplicationID, FORCode),</w:t>
        </w:r>
      </w:ins>
    </w:p>
    <w:p w14:paraId="6A46C72E" w14:textId="77777777" w:rsidR="00A85691" w:rsidRPr="00A85691" w:rsidRDefault="00A85691">
      <w:pPr>
        <w:pStyle w:val="HTMLPreformatted"/>
        <w:divId w:val="1206136475"/>
        <w:rPr>
          <w:ins w:id="3847" w:author="shorny" w:date="2014-06-09T15:48:00Z"/>
          <w:sz w:val="18"/>
          <w:rPrChange w:id="3848" w:author="shorny" w:date="2014-06-09T15:49:00Z">
            <w:rPr>
              <w:ins w:id="3849" w:author="shorny" w:date="2014-06-09T15:48:00Z"/>
            </w:rPr>
          </w:rPrChange>
        </w:rPr>
      </w:pPr>
      <w:ins w:id="3850" w:author="shorny" w:date="2014-06-09T15:48:00Z">
        <w:r w:rsidRPr="00A85691">
          <w:rPr>
            <w:sz w:val="18"/>
            <w:rPrChange w:id="3851" w:author="shorny" w:date="2014-06-09T15:49:00Z">
              <w:rPr/>
            </w:rPrChange>
          </w:rPr>
          <w:t xml:space="preserve">  INDEX (ApplicationID),</w:t>
        </w:r>
      </w:ins>
    </w:p>
    <w:p w14:paraId="385422F4" w14:textId="77777777" w:rsidR="00A85691" w:rsidRPr="00A85691" w:rsidRDefault="00A85691">
      <w:pPr>
        <w:pStyle w:val="HTMLPreformatted"/>
        <w:divId w:val="1206136475"/>
        <w:rPr>
          <w:ins w:id="3852" w:author="shorny" w:date="2014-06-09T15:48:00Z"/>
          <w:sz w:val="18"/>
          <w:rPrChange w:id="3853" w:author="shorny" w:date="2014-06-09T15:49:00Z">
            <w:rPr>
              <w:ins w:id="3854" w:author="shorny" w:date="2014-06-09T15:48:00Z"/>
            </w:rPr>
          </w:rPrChange>
        </w:rPr>
      </w:pPr>
      <w:ins w:id="3855" w:author="shorny" w:date="2014-06-09T15:48:00Z">
        <w:r w:rsidRPr="00A85691">
          <w:rPr>
            <w:sz w:val="18"/>
            <w:rPrChange w:id="3856" w:author="shorny" w:date="2014-06-09T15:49:00Z">
              <w:rPr/>
            </w:rPrChange>
          </w:rPr>
          <w:t xml:space="preserve">  INDEX (FORCode)</w:t>
        </w:r>
      </w:ins>
    </w:p>
    <w:p w14:paraId="0ECDAC0E" w14:textId="77777777" w:rsidR="00A85691" w:rsidRPr="00A85691" w:rsidRDefault="00A85691">
      <w:pPr>
        <w:pStyle w:val="HTMLPreformatted"/>
        <w:divId w:val="1206136475"/>
        <w:rPr>
          <w:ins w:id="3857" w:author="shorny" w:date="2014-06-09T15:48:00Z"/>
          <w:sz w:val="18"/>
          <w:rPrChange w:id="3858" w:author="shorny" w:date="2014-06-09T15:49:00Z">
            <w:rPr>
              <w:ins w:id="3859" w:author="shorny" w:date="2014-06-09T15:48:00Z"/>
            </w:rPr>
          </w:rPrChange>
        </w:rPr>
      </w:pPr>
      <w:ins w:id="3860" w:author="shorny" w:date="2014-06-09T15:48:00Z">
        <w:r w:rsidRPr="00A85691">
          <w:rPr>
            <w:sz w:val="18"/>
            <w:rPrChange w:id="3861" w:author="shorny" w:date="2014-06-09T15:49:00Z">
              <w:rPr/>
            </w:rPrChange>
          </w:rPr>
          <w:t>)</w:t>
        </w:r>
      </w:ins>
    </w:p>
    <w:p w14:paraId="034E5E85" w14:textId="77777777" w:rsidR="00A85691" w:rsidRPr="00A85691" w:rsidRDefault="00A85691">
      <w:pPr>
        <w:pStyle w:val="HTMLPreformatted"/>
        <w:divId w:val="1206136475"/>
        <w:rPr>
          <w:ins w:id="3862" w:author="shorny" w:date="2014-06-09T15:48:00Z"/>
          <w:sz w:val="18"/>
          <w:rPrChange w:id="3863" w:author="shorny" w:date="2014-06-09T15:49:00Z">
            <w:rPr>
              <w:ins w:id="3864" w:author="shorny" w:date="2014-06-09T15:48:00Z"/>
            </w:rPr>
          </w:rPrChange>
        </w:rPr>
      </w:pPr>
      <w:proofErr w:type="gramStart"/>
      <w:ins w:id="3865" w:author="shorny" w:date="2014-06-09T15:48:00Z">
        <w:r w:rsidRPr="00A85691">
          <w:rPr>
            <w:sz w:val="18"/>
            <w:rPrChange w:id="3866" w:author="shorny" w:date="2014-06-09T15:49:00Z">
              <w:rPr/>
            </w:rPrChange>
          </w:rPr>
          <w:t>comment</w:t>
        </w:r>
        <w:proofErr w:type="gramEnd"/>
        <w:r w:rsidRPr="00A85691">
          <w:rPr>
            <w:sz w:val="18"/>
            <w:rPrChange w:id="3867" w:author="shorny" w:date="2014-06-09T15:49:00Z">
              <w:rPr/>
            </w:rPrChange>
          </w:rPr>
          <w:t>=</w:t>
        </w:r>
        <w:r w:rsidRPr="00A85691">
          <w:rPr>
            <w:rStyle w:val="string1"/>
            <w:sz w:val="18"/>
            <w:rPrChange w:id="3868" w:author="shorny" w:date="2014-06-09T15:49:00Z">
              <w:rPr>
                <w:rStyle w:val="string1"/>
              </w:rPr>
            </w:rPrChange>
          </w:rPr>
          <w:t>'The application and the research area they are looking to study in'</w:t>
        </w:r>
      </w:ins>
    </w:p>
    <w:p w14:paraId="708CC817" w14:textId="77777777" w:rsidR="00A85691" w:rsidRPr="00A85691" w:rsidRDefault="00A85691">
      <w:pPr>
        <w:pStyle w:val="HTMLPreformatted"/>
        <w:divId w:val="1206136475"/>
        <w:rPr>
          <w:ins w:id="3869" w:author="shorny" w:date="2014-06-09T15:48:00Z"/>
          <w:sz w:val="18"/>
          <w:rPrChange w:id="3870" w:author="shorny" w:date="2014-06-09T15:49:00Z">
            <w:rPr>
              <w:ins w:id="3871" w:author="shorny" w:date="2014-06-09T15:48:00Z"/>
            </w:rPr>
          </w:rPrChange>
        </w:rPr>
      </w:pPr>
      <w:ins w:id="3872" w:author="shorny" w:date="2014-06-09T15:48:00Z">
        <w:r w:rsidRPr="00A85691">
          <w:rPr>
            <w:sz w:val="18"/>
            <w:rPrChange w:id="3873" w:author="shorny" w:date="2014-06-09T15:49:00Z">
              <w:rPr/>
            </w:rPrChange>
          </w:rPr>
          <w:t>ENGINE=InnoDB;</w:t>
        </w:r>
      </w:ins>
    </w:p>
    <w:p w14:paraId="63E507E7" w14:textId="77777777" w:rsidR="00A85691" w:rsidRPr="00A85691" w:rsidRDefault="00A85691">
      <w:pPr>
        <w:pStyle w:val="HTMLPreformatted"/>
        <w:divId w:val="1206136475"/>
        <w:rPr>
          <w:ins w:id="3874" w:author="shorny" w:date="2014-06-09T15:48:00Z"/>
          <w:sz w:val="18"/>
          <w:rPrChange w:id="3875" w:author="shorny" w:date="2014-06-09T15:49:00Z">
            <w:rPr>
              <w:ins w:id="3876" w:author="shorny" w:date="2014-06-09T15:48:00Z"/>
            </w:rPr>
          </w:rPrChange>
        </w:rPr>
      </w:pPr>
    </w:p>
    <w:p w14:paraId="646D08C0" w14:textId="77777777" w:rsidR="00A85691" w:rsidRPr="00A85691" w:rsidRDefault="00A85691">
      <w:pPr>
        <w:pStyle w:val="HTMLPreformatted"/>
        <w:divId w:val="1206136475"/>
        <w:rPr>
          <w:ins w:id="3877" w:author="shorny" w:date="2014-06-09T15:48:00Z"/>
          <w:sz w:val="18"/>
          <w:rPrChange w:id="3878" w:author="shorny" w:date="2014-06-09T15:49:00Z">
            <w:rPr>
              <w:ins w:id="3879" w:author="shorny" w:date="2014-06-09T15:48:00Z"/>
            </w:rPr>
          </w:rPrChange>
        </w:rPr>
      </w:pPr>
      <w:ins w:id="3880" w:author="shorny" w:date="2014-06-09T15:48:00Z">
        <w:r w:rsidRPr="00A85691">
          <w:rPr>
            <w:rStyle w:val="keyword1"/>
            <w:sz w:val="18"/>
            <w:rPrChange w:id="3881" w:author="shorny" w:date="2014-06-09T15:49:00Z">
              <w:rPr>
                <w:rStyle w:val="keyword1"/>
              </w:rPr>
            </w:rPrChange>
          </w:rPr>
          <w:t>CREATE</w:t>
        </w:r>
        <w:r w:rsidRPr="00A85691">
          <w:rPr>
            <w:sz w:val="18"/>
            <w:rPrChange w:id="3882" w:author="shorny" w:date="2014-06-09T15:49:00Z">
              <w:rPr/>
            </w:rPrChange>
          </w:rPr>
          <w:t xml:space="preserve"> </w:t>
        </w:r>
        <w:r w:rsidRPr="00A85691">
          <w:rPr>
            <w:rStyle w:val="keyword1"/>
            <w:sz w:val="18"/>
            <w:rPrChange w:id="3883" w:author="shorny" w:date="2014-06-09T15:49:00Z">
              <w:rPr>
                <w:rStyle w:val="keyword1"/>
              </w:rPr>
            </w:rPrChange>
          </w:rPr>
          <w:t>TABLE</w:t>
        </w:r>
        <w:r w:rsidRPr="00A85691">
          <w:rPr>
            <w:sz w:val="18"/>
            <w:rPrChange w:id="3884" w:author="shorny" w:date="2014-06-09T15:49:00Z">
              <w:rPr/>
            </w:rPrChange>
          </w:rPr>
          <w:t xml:space="preserve"> `University Staff Member_Research Area` (</w:t>
        </w:r>
      </w:ins>
    </w:p>
    <w:p w14:paraId="45F593CD" w14:textId="77777777" w:rsidR="00A85691" w:rsidRPr="00A85691" w:rsidRDefault="00A85691">
      <w:pPr>
        <w:pStyle w:val="HTMLPreformatted"/>
        <w:divId w:val="1206136475"/>
        <w:rPr>
          <w:ins w:id="3885" w:author="shorny" w:date="2014-06-09T15:48:00Z"/>
          <w:sz w:val="18"/>
          <w:rPrChange w:id="3886" w:author="shorny" w:date="2014-06-09T15:49:00Z">
            <w:rPr>
              <w:ins w:id="3887" w:author="shorny" w:date="2014-06-09T15:48:00Z"/>
            </w:rPr>
          </w:rPrChange>
        </w:rPr>
      </w:pPr>
      <w:ins w:id="3888" w:author="shorny" w:date="2014-06-09T15:48:00Z">
        <w:r w:rsidRPr="00A85691">
          <w:rPr>
            <w:sz w:val="18"/>
            <w:rPrChange w:id="3889" w:author="shorny" w:date="2014-06-09T15:49:00Z">
              <w:rPr/>
            </w:rPrChange>
          </w:rPr>
          <w:t xml:space="preserve">  StaffID mediumint </w:t>
        </w:r>
        <w:r w:rsidRPr="00A85691">
          <w:rPr>
            <w:rStyle w:val="keyword1"/>
            <w:sz w:val="18"/>
            <w:rPrChange w:id="3890" w:author="shorny" w:date="2014-06-09T15:49:00Z">
              <w:rPr>
                <w:rStyle w:val="keyword1"/>
              </w:rPr>
            </w:rPrChange>
          </w:rPr>
          <w:t>NOT</w:t>
        </w:r>
        <w:r w:rsidRPr="00A85691">
          <w:rPr>
            <w:sz w:val="18"/>
            <w:rPrChange w:id="3891" w:author="shorny" w:date="2014-06-09T15:49:00Z">
              <w:rPr/>
            </w:rPrChange>
          </w:rPr>
          <w:t xml:space="preserve"> </w:t>
        </w:r>
        <w:r w:rsidRPr="00A85691">
          <w:rPr>
            <w:rStyle w:val="keyword1"/>
            <w:sz w:val="18"/>
            <w:rPrChange w:id="3892" w:author="shorny" w:date="2014-06-09T15:49:00Z">
              <w:rPr>
                <w:rStyle w:val="keyword1"/>
              </w:rPr>
            </w:rPrChange>
          </w:rPr>
          <w:t>NULL</w:t>
        </w:r>
        <w:r w:rsidRPr="00A85691">
          <w:rPr>
            <w:sz w:val="18"/>
            <w:rPrChange w:id="3893" w:author="shorny" w:date="2014-06-09T15:49:00Z">
              <w:rPr/>
            </w:rPrChange>
          </w:rPr>
          <w:t xml:space="preserve"> comment </w:t>
        </w:r>
        <w:r w:rsidRPr="00A85691">
          <w:rPr>
            <w:rStyle w:val="string1"/>
            <w:sz w:val="18"/>
            <w:rPrChange w:id="3894" w:author="shorny" w:date="2014-06-09T15:49:00Z">
              <w:rPr>
                <w:rStyle w:val="string1"/>
              </w:rPr>
            </w:rPrChange>
          </w:rPr>
          <w:t>'the staff ID of the staff member who works in the research area'</w:t>
        </w:r>
        <w:r w:rsidRPr="00A85691">
          <w:rPr>
            <w:sz w:val="18"/>
            <w:rPrChange w:id="3895" w:author="shorny" w:date="2014-06-09T15:49:00Z">
              <w:rPr/>
            </w:rPrChange>
          </w:rPr>
          <w:t>,</w:t>
        </w:r>
      </w:ins>
    </w:p>
    <w:p w14:paraId="79340872" w14:textId="77777777" w:rsidR="00A85691" w:rsidRPr="00A85691" w:rsidRDefault="00A85691">
      <w:pPr>
        <w:pStyle w:val="HTMLPreformatted"/>
        <w:divId w:val="1206136475"/>
        <w:rPr>
          <w:ins w:id="3896" w:author="shorny" w:date="2014-06-09T15:48:00Z"/>
          <w:sz w:val="18"/>
          <w:rPrChange w:id="3897" w:author="shorny" w:date="2014-06-09T15:49:00Z">
            <w:rPr>
              <w:ins w:id="3898" w:author="shorny" w:date="2014-06-09T15:48:00Z"/>
            </w:rPr>
          </w:rPrChange>
        </w:rPr>
      </w:pPr>
      <w:ins w:id="3899" w:author="shorny" w:date="2014-06-09T15:48:00Z">
        <w:r w:rsidRPr="00A85691">
          <w:rPr>
            <w:sz w:val="18"/>
            <w:rPrChange w:id="3900" w:author="shorny" w:date="2014-06-09T15:49:00Z">
              <w:rPr/>
            </w:rPrChange>
          </w:rPr>
          <w:t xml:space="preserve">  FORCode </w:t>
        </w:r>
        <w:proofErr w:type="gramStart"/>
        <w:r w:rsidRPr="00A85691">
          <w:rPr>
            <w:sz w:val="18"/>
            <w:rPrChange w:id="3901" w:author="shorny" w:date="2014-06-09T15:49:00Z">
              <w:rPr/>
            </w:rPrChange>
          </w:rPr>
          <w:t>mediumint(</w:t>
        </w:r>
        <w:proofErr w:type="gramEnd"/>
        <w:r w:rsidRPr="00A85691">
          <w:rPr>
            <w:sz w:val="18"/>
            <w:rPrChange w:id="3902" w:author="shorny" w:date="2014-06-09T15:49:00Z">
              <w:rPr/>
            </w:rPrChange>
          </w:rPr>
          <w:t xml:space="preserve">6) </w:t>
        </w:r>
        <w:r w:rsidRPr="00A85691">
          <w:rPr>
            <w:rStyle w:val="keyword1"/>
            <w:sz w:val="18"/>
            <w:rPrChange w:id="3903" w:author="shorny" w:date="2014-06-09T15:49:00Z">
              <w:rPr>
                <w:rStyle w:val="keyword1"/>
              </w:rPr>
            </w:rPrChange>
          </w:rPr>
          <w:t>NOT</w:t>
        </w:r>
        <w:r w:rsidRPr="00A85691">
          <w:rPr>
            <w:sz w:val="18"/>
            <w:rPrChange w:id="3904" w:author="shorny" w:date="2014-06-09T15:49:00Z">
              <w:rPr/>
            </w:rPrChange>
          </w:rPr>
          <w:t xml:space="preserve"> </w:t>
        </w:r>
        <w:r w:rsidRPr="00A85691">
          <w:rPr>
            <w:rStyle w:val="keyword1"/>
            <w:sz w:val="18"/>
            <w:rPrChange w:id="3905" w:author="shorny" w:date="2014-06-09T15:49:00Z">
              <w:rPr>
                <w:rStyle w:val="keyword1"/>
              </w:rPr>
            </w:rPrChange>
          </w:rPr>
          <w:t>NULL</w:t>
        </w:r>
        <w:r w:rsidRPr="00A85691">
          <w:rPr>
            <w:sz w:val="18"/>
            <w:rPrChange w:id="3906" w:author="shorny" w:date="2014-06-09T15:49:00Z">
              <w:rPr/>
            </w:rPrChange>
          </w:rPr>
          <w:t xml:space="preserve"> comment </w:t>
        </w:r>
        <w:r w:rsidRPr="00A85691">
          <w:rPr>
            <w:rStyle w:val="string1"/>
            <w:sz w:val="18"/>
            <w:rPrChange w:id="3907" w:author="shorny" w:date="2014-06-09T15:49:00Z">
              <w:rPr>
                <w:rStyle w:val="string1"/>
              </w:rPr>
            </w:rPrChange>
          </w:rPr>
          <w:t>'the field of research that the staff member works in'</w:t>
        </w:r>
        <w:r w:rsidRPr="00A85691">
          <w:rPr>
            <w:sz w:val="18"/>
            <w:rPrChange w:id="3908" w:author="shorny" w:date="2014-06-09T15:49:00Z">
              <w:rPr/>
            </w:rPrChange>
          </w:rPr>
          <w:t>,</w:t>
        </w:r>
      </w:ins>
    </w:p>
    <w:p w14:paraId="5C34E99C" w14:textId="77777777" w:rsidR="00A85691" w:rsidRPr="00A85691" w:rsidRDefault="00A85691">
      <w:pPr>
        <w:pStyle w:val="HTMLPreformatted"/>
        <w:divId w:val="1206136475"/>
        <w:rPr>
          <w:ins w:id="3909" w:author="shorny" w:date="2014-06-09T15:48:00Z"/>
          <w:sz w:val="18"/>
          <w:rPrChange w:id="3910" w:author="shorny" w:date="2014-06-09T15:49:00Z">
            <w:rPr>
              <w:ins w:id="3911" w:author="shorny" w:date="2014-06-09T15:48:00Z"/>
            </w:rPr>
          </w:rPrChange>
        </w:rPr>
      </w:pPr>
      <w:ins w:id="3912" w:author="shorny" w:date="2014-06-09T15:48:00Z">
        <w:r w:rsidRPr="00A85691">
          <w:rPr>
            <w:sz w:val="18"/>
            <w:rPrChange w:id="3913" w:author="shorny" w:date="2014-06-09T15:49:00Z">
              <w:rPr/>
            </w:rPrChange>
          </w:rPr>
          <w:t xml:space="preserve">  </w:t>
        </w:r>
        <w:r w:rsidRPr="00A85691">
          <w:rPr>
            <w:rStyle w:val="keyword1"/>
            <w:sz w:val="18"/>
            <w:rPrChange w:id="3914" w:author="shorny" w:date="2014-06-09T15:49:00Z">
              <w:rPr>
                <w:rStyle w:val="keyword1"/>
              </w:rPr>
            </w:rPrChange>
          </w:rPr>
          <w:t>PRIMARY</w:t>
        </w:r>
        <w:r w:rsidRPr="00A85691">
          <w:rPr>
            <w:sz w:val="18"/>
            <w:rPrChange w:id="3915" w:author="shorny" w:date="2014-06-09T15:49:00Z">
              <w:rPr/>
            </w:rPrChange>
          </w:rPr>
          <w:t xml:space="preserve"> </w:t>
        </w:r>
        <w:r w:rsidRPr="00A85691">
          <w:rPr>
            <w:rStyle w:val="keyword1"/>
            <w:sz w:val="18"/>
            <w:rPrChange w:id="3916" w:author="shorny" w:date="2014-06-09T15:49:00Z">
              <w:rPr>
                <w:rStyle w:val="keyword1"/>
              </w:rPr>
            </w:rPrChange>
          </w:rPr>
          <w:t>KEY</w:t>
        </w:r>
        <w:r w:rsidRPr="00A85691">
          <w:rPr>
            <w:sz w:val="18"/>
            <w:rPrChange w:id="3917" w:author="shorny" w:date="2014-06-09T15:49:00Z">
              <w:rPr/>
            </w:rPrChange>
          </w:rPr>
          <w:t xml:space="preserve"> (StaffID, FORCode),</w:t>
        </w:r>
      </w:ins>
    </w:p>
    <w:p w14:paraId="74F2EA99" w14:textId="77777777" w:rsidR="00A85691" w:rsidRPr="00A85691" w:rsidRDefault="00A85691">
      <w:pPr>
        <w:pStyle w:val="HTMLPreformatted"/>
        <w:divId w:val="1206136475"/>
        <w:rPr>
          <w:ins w:id="3918" w:author="shorny" w:date="2014-06-09T15:48:00Z"/>
          <w:sz w:val="18"/>
          <w:rPrChange w:id="3919" w:author="shorny" w:date="2014-06-09T15:49:00Z">
            <w:rPr>
              <w:ins w:id="3920" w:author="shorny" w:date="2014-06-09T15:48:00Z"/>
            </w:rPr>
          </w:rPrChange>
        </w:rPr>
      </w:pPr>
      <w:ins w:id="3921" w:author="shorny" w:date="2014-06-09T15:48:00Z">
        <w:r w:rsidRPr="00A85691">
          <w:rPr>
            <w:sz w:val="18"/>
            <w:rPrChange w:id="3922" w:author="shorny" w:date="2014-06-09T15:49:00Z">
              <w:rPr/>
            </w:rPrChange>
          </w:rPr>
          <w:t xml:space="preserve">  INDEX (StaffID),</w:t>
        </w:r>
      </w:ins>
    </w:p>
    <w:p w14:paraId="261EE320" w14:textId="77777777" w:rsidR="00A85691" w:rsidRPr="00A85691" w:rsidRDefault="00A85691">
      <w:pPr>
        <w:pStyle w:val="HTMLPreformatted"/>
        <w:divId w:val="1206136475"/>
        <w:rPr>
          <w:ins w:id="3923" w:author="shorny" w:date="2014-06-09T15:48:00Z"/>
          <w:sz w:val="18"/>
          <w:rPrChange w:id="3924" w:author="shorny" w:date="2014-06-09T15:49:00Z">
            <w:rPr>
              <w:ins w:id="3925" w:author="shorny" w:date="2014-06-09T15:48:00Z"/>
            </w:rPr>
          </w:rPrChange>
        </w:rPr>
      </w:pPr>
      <w:ins w:id="3926" w:author="shorny" w:date="2014-06-09T15:48:00Z">
        <w:r w:rsidRPr="00A85691">
          <w:rPr>
            <w:sz w:val="18"/>
            <w:rPrChange w:id="3927" w:author="shorny" w:date="2014-06-09T15:49:00Z">
              <w:rPr/>
            </w:rPrChange>
          </w:rPr>
          <w:t xml:space="preserve">  INDEX (FORCode)</w:t>
        </w:r>
      </w:ins>
    </w:p>
    <w:p w14:paraId="09FBF98D" w14:textId="77777777" w:rsidR="00A85691" w:rsidRPr="00A85691" w:rsidRDefault="00A85691">
      <w:pPr>
        <w:pStyle w:val="HTMLPreformatted"/>
        <w:divId w:val="1206136475"/>
        <w:rPr>
          <w:ins w:id="3928" w:author="shorny" w:date="2014-06-09T15:48:00Z"/>
          <w:sz w:val="18"/>
          <w:rPrChange w:id="3929" w:author="shorny" w:date="2014-06-09T15:49:00Z">
            <w:rPr>
              <w:ins w:id="3930" w:author="shorny" w:date="2014-06-09T15:48:00Z"/>
            </w:rPr>
          </w:rPrChange>
        </w:rPr>
      </w:pPr>
      <w:ins w:id="3931" w:author="shorny" w:date="2014-06-09T15:48:00Z">
        <w:r w:rsidRPr="00A85691">
          <w:rPr>
            <w:sz w:val="18"/>
            <w:rPrChange w:id="3932" w:author="shorny" w:date="2014-06-09T15:49:00Z">
              <w:rPr/>
            </w:rPrChange>
          </w:rPr>
          <w:t>)</w:t>
        </w:r>
      </w:ins>
    </w:p>
    <w:p w14:paraId="22A14F2C" w14:textId="77777777" w:rsidR="00A85691" w:rsidRPr="00A85691" w:rsidRDefault="00A85691">
      <w:pPr>
        <w:pStyle w:val="HTMLPreformatted"/>
        <w:divId w:val="1206136475"/>
        <w:rPr>
          <w:ins w:id="3933" w:author="shorny" w:date="2014-06-09T15:48:00Z"/>
          <w:sz w:val="18"/>
          <w:rPrChange w:id="3934" w:author="shorny" w:date="2014-06-09T15:49:00Z">
            <w:rPr>
              <w:ins w:id="3935" w:author="shorny" w:date="2014-06-09T15:48:00Z"/>
            </w:rPr>
          </w:rPrChange>
        </w:rPr>
      </w:pPr>
      <w:proofErr w:type="gramStart"/>
      <w:ins w:id="3936" w:author="shorny" w:date="2014-06-09T15:48:00Z">
        <w:r w:rsidRPr="00A85691">
          <w:rPr>
            <w:sz w:val="18"/>
            <w:rPrChange w:id="3937" w:author="shorny" w:date="2014-06-09T15:49:00Z">
              <w:rPr/>
            </w:rPrChange>
          </w:rPr>
          <w:t>comment</w:t>
        </w:r>
        <w:proofErr w:type="gramEnd"/>
        <w:r w:rsidRPr="00A85691">
          <w:rPr>
            <w:sz w:val="18"/>
            <w:rPrChange w:id="3938" w:author="shorny" w:date="2014-06-09T15:49:00Z">
              <w:rPr/>
            </w:rPrChange>
          </w:rPr>
          <w:t>=</w:t>
        </w:r>
        <w:r w:rsidRPr="00A85691">
          <w:rPr>
            <w:rStyle w:val="string1"/>
            <w:sz w:val="18"/>
            <w:rPrChange w:id="3939" w:author="shorny" w:date="2014-06-09T15:49:00Z">
              <w:rPr>
                <w:rStyle w:val="string1"/>
              </w:rPr>
            </w:rPrChange>
          </w:rPr>
          <w:t>'the research area the staff member states they work in'</w:t>
        </w:r>
      </w:ins>
    </w:p>
    <w:p w14:paraId="21670043" w14:textId="77777777" w:rsidR="00A85691" w:rsidRPr="00A85691" w:rsidRDefault="00A85691">
      <w:pPr>
        <w:pStyle w:val="HTMLPreformatted"/>
        <w:divId w:val="1206136475"/>
        <w:rPr>
          <w:ins w:id="3940" w:author="shorny" w:date="2014-06-09T15:48:00Z"/>
          <w:sz w:val="18"/>
          <w:rPrChange w:id="3941" w:author="shorny" w:date="2014-06-09T15:49:00Z">
            <w:rPr>
              <w:ins w:id="3942" w:author="shorny" w:date="2014-06-09T15:48:00Z"/>
            </w:rPr>
          </w:rPrChange>
        </w:rPr>
      </w:pPr>
      <w:ins w:id="3943" w:author="shorny" w:date="2014-06-09T15:48:00Z">
        <w:r w:rsidRPr="00A85691">
          <w:rPr>
            <w:sz w:val="18"/>
            <w:rPrChange w:id="3944" w:author="shorny" w:date="2014-06-09T15:49:00Z">
              <w:rPr/>
            </w:rPrChange>
          </w:rPr>
          <w:t>ENGINE=InnoDB;</w:t>
        </w:r>
      </w:ins>
    </w:p>
    <w:p w14:paraId="0781C370" w14:textId="77777777" w:rsidR="00A85691" w:rsidRPr="00A85691" w:rsidRDefault="00A85691">
      <w:pPr>
        <w:pStyle w:val="HTMLPreformatted"/>
        <w:divId w:val="1206136475"/>
        <w:rPr>
          <w:ins w:id="3945" w:author="shorny" w:date="2014-06-09T15:48:00Z"/>
          <w:sz w:val="18"/>
          <w:rPrChange w:id="3946" w:author="shorny" w:date="2014-06-09T15:49:00Z">
            <w:rPr>
              <w:ins w:id="3947" w:author="shorny" w:date="2014-06-09T15:48:00Z"/>
            </w:rPr>
          </w:rPrChange>
        </w:rPr>
      </w:pPr>
    </w:p>
    <w:p w14:paraId="183362E7" w14:textId="77777777" w:rsidR="00A85691" w:rsidRPr="00A85691" w:rsidRDefault="00A85691">
      <w:pPr>
        <w:pStyle w:val="HTMLPreformatted"/>
        <w:divId w:val="1206136475"/>
        <w:rPr>
          <w:ins w:id="3948" w:author="shorny" w:date="2014-06-09T15:48:00Z"/>
          <w:sz w:val="18"/>
          <w:rPrChange w:id="3949" w:author="shorny" w:date="2014-06-09T15:49:00Z">
            <w:rPr>
              <w:ins w:id="3950" w:author="shorny" w:date="2014-06-09T15:48:00Z"/>
            </w:rPr>
          </w:rPrChange>
        </w:rPr>
      </w:pPr>
      <w:ins w:id="3951" w:author="shorny" w:date="2014-06-09T15:48:00Z">
        <w:r w:rsidRPr="00A85691">
          <w:rPr>
            <w:rStyle w:val="keyword1"/>
            <w:sz w:val="18"/>
            <w:rPrChange w:id="3952" w:author="shorny" w:date="2014-06-09T15:49:00Z">
              <w:rPr>
                <w:rStyle w:val="keyword1"/>
              </w:rPr>
            </w:rPrChange>
          </w:rPr>
          <w:t>CREATE</w:t>
        </w:r>
        <w:r w:rsidRPr="00A85691">
          <w:rPr>
            <w:sz w:val="18"/>
            <w:rPrChange w:id="3953" w:author="shorny" w:date="2014-06-09T15:49:00Z">
              <w:rPr/>
            </w:rPrChange>
          </w:rPr>
          <w:t xml:space="preserve"> </w:t>
        </w:r>
        <w:r w:rsidRPr="00A85691">
          <w:rPr>
            <w:rStyle w:val="keyword1"/>
            <w:sz w:val="18"/>
            <w:rPrChange w:id="3954" w:author="shorny" w:date="2014-06-09T15:49:00Z">
              <w:rPr>
                <w:rStyle w:val="keyword1"/>
              </w:rPr>
            </w:rPrChange>
          </w:rPr>
          <w:t>TABLE</w:t>
        </w:r>
        <w:r w:rsidRPr="00A85691">
          <w:rPr>
            <w:sz w:val="18"/>
            <w:rPrChange w:id="3955" w:author="shorny" w:date="2014-06-09T15:49:00Z">
              <w:rPr/>
            </w:rPrChange>
          </w:rPr>
          <w:t xml:space="preserve"> `University Staff Member_Research Area2` (</w:t>
        </w:r>
      </w:ins>
    </w:p>
    <w:p w14:paraId="0665E8C6" w14:textId="77777777" w:rsidR="00A85691" w:rsidRPr="00A85691" w:rsidRDefault="00A85691">
      <w:pPr>
        <w:pStyle w:val="HTMLPreformatted"/>
        <w:divId w:val="1206136475"/>
        <w:rPr>
          <w:ins w:id="3956" w:author="shorny" w:date="2014-06-09T15:48:00Z"/>
          <w:sz w:val="18"/>
          <w:rPrChange w:id="3957" w:author="shorny" w:date="2014-06-09T15:49:00Z">
            <w:rPr>
              <w:ins w:id="3958" w:author="shorny" w:date="2014-06-09T15:48:00Z"/>
            </w:rPr>
          </w:rPrChange>
        </w:rPr>
      </w:pPr>
      <w:ins w:id="3959" w:author="shorny" w:date="2014-06-09T15:48:00Z">
        <w:r w:rsidRPr="00A85691">
          <w:rPr>
            <w:sz w:val="18"/>
            <w:rPrChange w:id="3960" w:author="shorny" w:date="2014-06-09T15:49:00Z">
              <w:rPr/>
            </w:rPrChange>
          </w:rPr>
          <w:t xml:space="preserve">  StaffID mediumint </w:t>
        </w:r>
        <w:r w:rsidRPr="00A85691">
          <w:rPr>
            <w:rStyle w:val="keyword1"/>
            <w:sz w:val="18"/>
            <w:rPrChange w:id="3961" w:author="shorny" w:date="2014-06-09T15:49:00Z">
              <w:rPr>
                <w:rStyle w:val="keyword1"/>
              </w:rPr>
            </w:rPrChange>
          </w:rPr>
          <w:t>NOT</w:t>
        </w:r>
        <w:r w:rsidRPr="00A85691">
          <w:rPr>
            <w:sz w:val="18"/>
            <w:rPrChange w:id="3962" w:author="shorny" w:date="2014-06-09T15:49:00Z">
              <w:rPr/>
            </w:rPrChange>
          </w:rPr>
          <w:t xml:space="preserve"> </w:t>
        </w:r>
        <w:r w:rsidRPr="00A85691">
          <w:rPr>
            <w:rStyle w:val="keyword1"/>
            <w:sz w:val="18"/>
            <w:rPrChange w:id="3963" w:author="shorny" w:date="2014-06-09T15:49:00Z">
              <w:rPr>
                <w:rStyle w:val="keyword1"/>
              </w:rPr>
            </w:rPrChange>
          </w:rPr>
          <w:t>NULL</w:t>
        </w:r>
        <w:r w:rsidRPr="00A85691">
          <w:rPr>
            <w:sz w:val="18"/>
            <w:rPrChange w:id="3964" w:author="shorny" w:date="2014-06-09T15:49:00Z">
              <w:rPr/>
            </w:rPrChange>
          </w:rPr>
          <w:t xml:space="preserve"> comment </w:t>
        </w:r>
        <w:r w:rsidRPr="00A85691">
          <w:rPr>
            <w:rStyle w:val="string1"/>
            <w:sz w:val="18"/>
            <w:rPrChange w:id="3965" w:author="shorny" w:date="2014-06-09T15:49:00Z">
              <w:rPr>
                <w:rStyle w:val="string1"/>
              </w:rPr>
            </w:rPrChange>
          </w:rPr>
          <w:t>'the staff ID of the staff member who oversees the research area'</w:t>
        </w:r>
        <w:r w:rsidRPr="00A85691">
          <w:rPr>
            <w:sz w:val="18"/>
            <w:rPrChange w:id="3966" w:author="shorny" w:date="2014-06-09T15:49:00Z">
              <w:rPr/>
            </w:rPrChange>
          </w:rPr>
          <w:t>,</w:t>
        </w:r>
      </w:ins>
    </w:p>
    <w:p w14:paraId="0E9FB7E5" w14:textId="77777777" w:rsidR="00A85691" w:rsidRPr="00A85691" w:rsidRDefault="00A85691">
      <w:pPr>
        <w:pStyle w:val="HTMLPreformatted"/>
        <w:divId w:val="1206136475"/>
        <w:rPr>
          <w:ins w:id="3967" w:author="shorny" w:date="2014-06-09T15:48:00Z"/>
          <w:sz w:val="18"/>
          <w:rPrChange w:id="3968" w:author="shorny" w:date="2014-06-09T15:49:00Z">
            <w:rPr>
              <w:ins w:id="3969" w:author="shorny" w:date="2014-06-09T15:48:00Z"/>
            </w:rPr>
          </w:rPrChange>
        </w:rPr>
      </w:pPr>
      <w:ins w:id="3970" w:author="shorny" w:date="2014-06-09T15:48:00Z">
        <w:r w:rsidRPr="00A85691">
          <w:rPr>
            <w:sz w:val="18"/>
            <w:rPrChange w:id="3971" w:author="shorny" w:date="2014-06-09T15:49:00Z">
              <w:rPr/>
            </w:rPrChange>
          </w:rPr>
          <w:t xml:space="preserve">  FORCode </w:t>
        </w:r>
        <w:proofErr w:type="gramStart"/>
        <w:r w:rsidRPr="00A85691">
          <w:rPr>
            <w:sz w:val="18"/>
            <w:rPrChange w:id="3972" w:author="shorny" w:date="2014-06-09T15:49:00Z">
              <w:rPr/>
            </w:rPrChange>
          </w:rPr>
          <w:t>mediumint(</w:t>
        </w:r>
        <w:proofErr w:type="gramEnd"/>
        <w:r w:rsidRPr="00A85691">
          <w:rPr>
            <w:sz w:val="18"/>
            <w:rPrChange w:id="3973" w:author="shorny" w:date="2014-06-09T15:49:00Z">
              <w:rPr/>
            </w:rPrChange>
          </w:rPr>
          <w:t xml:space="preserve">6) </w:t>
        </w:r>
        <w:r w:rsidRPr="00A85691">
          <w:rPr>
            <w:rStyle w:val="keyword1"/>
            <w:sz w:val="18"/>
            <w:rPrChange w:id="3974" w:author="shorny" w:date="2014-06-09T15:49:00Z">
              <w:rPr>
                <w:rStyle w:val="keyword1"/>
              </w:rPr>
            </w:rPrChange>
          </w:rPr>
          <w:t>NOT</w:t>
        </w:r>
        <w:r w:rsidRPr="00A85691">
          <w:rPr>
            <w:sz w:val="18"/>
            <w:rPrChange w:id="3975" w:author="shorny" w:date="2014-06-09T15:49:00Z">
              <w:rPr/>
            </w:rPrChange>
          </w:rPr>
          <w:t xml:space="preserve"> </w:t>
        </w:r>
        <w:r w:rsidRPr="00A85691">
          <w:rPr>
            <w:rStyle w:val="keyword1"/>
            <w:sz w:val="18"/>
            <w:rPrChange w:id="3976" w:author="shorny" w:date="2014-06-09T15:49:00Z">
              <w:rPr>
                <w:rStyle w:val="keyword1"/>
              </w:rPr>
            </w:rPrChange>
          </w:rPr>
          <w:t>NULL</w:t>
        </w:r>
        <w:r w:rsidRPr="00A85691">
          <w:rPr>
            <w:sz w:val="18"/>
            <w:rPrChange w:id="3977" w:author="shorny" w:date="2014-06-09T15:49:00Z">
              <w:rPr/>
            </w:rPrChange>
          </w:rPr>
          <w:t xml:space="preserve"> comment </w:t>
        </w:r>
        <w:r w:rsidRPr="00A85691">
          <w:rPr>
            <w:rStyle w:val="string1"/>
            <w:sz w:val="18"/>
            <w:rPrChange w:id="3978" w:author="shorny" w:date="2014-06-09T15:49:00Z">
              <w:rPr>
                <w:rStyle w:val="string1"/>
              </w:rPr>
            </w:rPrChange>
          </w:rPr>
          <w:t>'the FORCode of the research area that the staff member oversees'</w:t>
        </w:r>
        <w:r w:rsidRPr="00A85691">
          <w:rPr>
            <w:sz w:val="18"/>
            <w:rPrChange w:id="3979" w:author="shorny" w:date="2014-06-09T15:49:00Z">
              <w:rPr/>
            </w:rPrChange>
          </w:rPr>
          <w:t>,</w:t>
        </w:r>
      </w:ins>
    </w:p>
    <w:p w14:paraId="205E7601" w14:textId="77777777" w:rsidR="00A85691" w:rsidRPr="00A85691" w:rsidRDefault="00A85691">
      <w:pPr>
        <w:pStyle w:val="HTMLPreformatted"/>
        <w:divId w:val="1206136475"/>
        <w:rPr>
          <w:ins w:id="3980" w:author="shorny" w:date="2014-06-09T15:48:00Z"/>
          <w:sz w:val="18"/>
          <w:rPrChange w:id="3981" w:author="shorny" w:date="2014-06-09T15:49:00Z">
            <w:rPr>
              <w:ins w:id="3982" w:author="shorny" w:date="2014-06-09T15:48:00Z"/>
            </w:rPr>
          </w:rPrChange>
        </w:rPr>
      </w:pPr>
      <w:ins w:id="3983" w:author="shorny" w:date="2014-06-09T15:48:00Z">
        <w:r w:rsidRPr="00A85691">
          <w:rPr>
            <w:sz w:val="18"/>
            <w:rPrChange w:id="3984" w:author="shorny" w:date="2014-06-09T15:49:00Z">
              <w:rPr/>
            </w:rPrChange>
          </w:rPr>
          <w:t xml:space="preserve">  </w:t>
        </w:r>
        <w:r w:rsidRPr="00A85691">
          <w:rPr>
            <w:rStyle w:val="keyword1"/>
            <w:sz w:val="18"/>
            <w:rPrChange w:id="3985" w:author="shorny" w:date="2014-06-09T15:49:00Z">
              <w:rPr>
                <w:rStyle w:val="keyword1"/>
              </w:rPr>
            </w:rPrChange>
          </w:rPr>
          <w:t>PRIMARY</w:t>
        </w:r>
        <w:r w:rsidRPr="00A85691">
          <w:rPr>
            <w:sz w:val="18"/>
            <w:rPrChange w:id="3986" w:author="shorny" w:date="2014-06-09T15:49:00Z">
              <w:rPr/>
            </w:rPrChange>
          </w:rPr>
          <w:t xml:space="preserve"> </w:t>
        </w:r>
        <w:r w:rsidRPr="00A85691">
          <w:rPr>
            <w:rStyle w:val="keyword1"/>
            <w:sz w:val="18"/>
            <w:rPrChange w:id="3987" w:author="shorny" w:date="2014-06-09T15:49:00Z">
              <w:rPr>
                <w:rStyle w:val="keyword1"/>
              </w:rPr>
            </w:rPrChange>
          </w:rPr>
          <w:t>KEY</w:t>
        </w:r>
        <w:r w:rsidRPr="00A85691">
          <w:rPr>
            <w:sz w:val="18"/>
            <w:rPrChange w:id="3988" w:author="shorny" w:date="2014-06-09T15:49:00Z">
              <w:rPr/>
            </w:rPrChange>
          </w:rPr>
          <w:t xml:space="preserve"> (StaffID, FORCode),</w:t>
        </w:r>
      </w:ins>
    </w:p>
    <w:p w14:paraId="62E1C579" w14:textId="77777777" w:rsidR="00A85691" w:rsidRPr="00A85691" w:rsidRDefault="00A85691">
      <w:pPr>
        <w:pStyle w:val="HTMLPreformatted"/>
        <w:divId w:val="1206136475"/>
        <w:rPr>
          <w:ins w:id="3989" w:author="shorny" w:date="2014-06-09T15:48:00Z"/>
          <w:sz w:val="18"/>
          <w:rPrChange w:id="3990" w:author="shorny" w:date="2014-06-09T15:49:00Z">
            <w:rPr>
              <w:ins w:id="3991" w:author="shorny" w:date="2014-06-09T15:48:00Z"/>
            </w:rPr>
          </w:rPrChange>
        </w:rPr>
      </w:pPr>
      <w:ins w:id="3992" w:author="shorny" w:date="2014-06-09T15:48:00Z">
        <w:r w:rsidRPr="00A85691">
          <w:rPr>
            <w:sz w:val="18"/>
            <w:rPrChange w:id="3993" w:author="shorny" w:date="2014-06-09T15:49:00Z">
              <w:rPr/>
            </w:rPrChange>
          </w:rPr>
          <w:t xml:space="preserve">  INDEX (StaffID),</w:t>
        </w:r>
      </w:ins>
    </w:p>
    <w:p w14:paraId="0A61AD3E" w14:textId="77777777" w:rsidR="00A85691" w:rsidRPr="00A85691" w:rsidRDefault="00A85691">
      <w:pPr>
        <w:pStyle w:val="HTMLPreformatted"/>
        <w:divId w:val="1206136475"/>
        <w:rPr>
          <w:ins w:id="3994" w:author="shorny" w:date="2014-06-09T15:48:00Z"/>
          <w:sz w:val="18"/>
          <w:rPrChange w:id="3995" w:author="shorny" w:date="2014-06-09T15:49:00Z">
            <w:rPr>
              <w:ins w:id="3996" w:author="shorny" w:date="2014-06-09T15:48:00Z"/>
            </w:rPr>
          </w:rPrChange>
        </w:rPr>
      </w:pPr>
      <w:ins w:id="3997" w:author="shorny" w:date="2014-06-09T15:48:00Z">
        <w:r w:rsidRPr="00A85691">
          <w:rPr>
            <w:sz w:val="18"/>
            <w:rPrChange w:id="3998" w:author="shorny" w:date="2014-06-09T15:49:00Z">
              <w:rPr/>
            </w:rPrChange>
          </w:rPr>
          <w:t xml:space="preserve">  INDEX (FORCode)</w:t>
        </w:r>
      </w:ins>
    </w:p>
    <w:p w14:paraId="603FE7C8" w14:textId="77777777" w:rsidR="00A85691" w:rsidRPr="00A85691" w:rsidRDefault="00A85691">
      <w:pPr>
        <w:pStyle w:val="HTMLPreformatted"/>
        <w:divId w:val="1206136475"/>
        <w:rPr>
          <w:ins w:id="3999" w:author="shorny" w:date="2014-06-09T15:48:00Z"/>
          <w:sz w:val="18"/>
          <w:rPrChange w:id="4000" w:author="shorny" w:date="2014-06-09T15:49:00Z">
            <w:rPr>
              <w:ins w:id="4001" w:author="shorny" w:date="2014-06-09T15:48:00Z"/>
            </w:rPr>
          </w:rPrChange>
        </w:rPr>
      </w:pPr>
      <w:ins w:id="4002" w:author="shorny" w:date="2014-06-09T15:48:00Z">
        <w:r w:rsidRPr="00A85691">
          <w:rPr>
            <w:sz w:val="18"/>
            <w:rPrChange w:id="4003" w:author="shorny" w:date="2014-06-09T15:49:00Z">
              <w:rPr/>
            </w:rPrChange>
          </w:rPr>
          <w:t>)</w:t>
        </w:r>
      </w:ins>
    </w:p>
    <w:p w14:paraId="0EABCFB5" w14:textId="77777777" w:rsidR="00A85691" w:rsidRPr="00A85691" w:rsidRDefault="00A85691">
      <w:pPr>
        <w:pStyle w:val="HTMLPreformatted"/>
        <w:divId w:val="1206136475"/>
        <w:rPr>
          <w:ins w:id="4004" w:author="shorny" w:date="2014-06-09T15:48:00Z"/>
          <w:sz w:val="18"/>
          <w:rPrChange w:id="4005" w:author="shorny" w:date="2014-06-09T15:49:00Z">
            <w:rPr>
              <w:ins w:id="4006" w:author="shorny" w:date="2014-06-09T15:48:00Z"/>
            </w:rPr>
          </w:rPrChange>
        </w:rPr>
      </w:pPr>
      <w:proofErr w:type="gramStart"/>
      <w:ins w:id="4007" w:author="shorny" w:date="2014-06-09T15:48:00Z">
        <w:r w:rsidRPr="00A85691">
          <w:rPr>
            <w:sz w:val="18"/>
            <w:rPrChange w:id="4008" w:author="shorny" w:date="2014-06-09T15:49:00Z">
              <w:rPr/>
            </w:rPrChange>
          </w:rPr>
          <w:t>comment</w:t>
        </w:r>
        <w:proofErr w:type="gramEnd"/>
        <w:r w:rsidRPr="00A85691">
          <w:rPr>
            <w:sz w:val="18"/>
            <w:rPrChange w:id="4009" w:author="shorny" w:date="2014-06-09T15:49:00Z">
              <w:rPr/>
            </w:rPrChange>
          </w:rPr>
          <w:t>=</w:t>
        </w:r>
        <w:r w:rsidRPr="00A85691">
          <w:rPr>
            <w:rStyle w:val="string1"/>
            <w:sz w:val="18"/>
            <w:rPrChange w:id="4010" w:author="shorny" w:date="2014-06-09T15:49:00Z">
              <w:rPr>
                <w:rStyle w:val="string1"/>
              </w:rPr>
            </w:rPrChange>
          </w:rPr>
          <w:t>'the research areas that a staff member oversees (can be more than one staff member per area)'</w:t>
        </w:r>
      </w:ins>
    </w:p>
    <w:p w14:paraId="704C0361" w14:textId="77777777" w:rsidR="00A85691" w:rsidRPr="00A85691" w:rsidRDefault="00A85691">
      <w:pPr>
        <w:pStyle w:val="HTMLPreformatted"/>
        <w:divId w:val="1206136475"/>
        <w:rPr>
          <w:ins w:id="4011" w:author="shorny" w:date="2014-06-09T15:48:00Z"/>
          <w:sz w:val="18"/>
          <w:rPrChange w:id="4012" w:author="shorny" w:date="2014-06-09T15:49:00Z">
            <w:rPr>
              <w:ins w:id="4013" w:author="shorny" w:date="2014-06-09T15:48:00Z"/>
            </w:rPr>
          </w:rPrChange>
        </w:rPr>
      </w:pPr>
      <w:ins w:id="4014" w:author="shorny" w:date="2014-06-09T15:48:00Z">
        <w:r w:rsidRPr="00A85691">
          <w:rPr>
            <w:sz w:val="18"/>
            <w:rPrChange w:id="4015" w:author="shorny" w:date="2014-06-09T15:49:00Z">
              <w:rPr/>
            </w:rPrChange>
          </w:rPr>
          <w:t>ENGINE=InnoDB;</w:t>
        </w:r>
      </w:ins>
    </w:p>
    <w:p w14:paraId="2F2A9C05" w14:textId="77777777" w:rsidR="00A85691" w:rsidRPr="00A85691" w:rsidRDefault="00A85691">
      <w:pPr>
        <w:pStyle w:val="HTMLPreformatted"/>
        <w:divId w:val="1206136475"/>
        <w:rPr>
          <w:ins w:id="4016" w:author="shorny" w:date="2014-06-09T15:48:00Z"/>
          <w:sz w:val="18"/>
          <w:rPrChange w:id="4017" w:author="shorny" w:date="2014-06-09T15:49:00Z">
            <w:rPr>
              <w:ins w:id="4018" w:author="shorny" w:date="2014-06-09T15:48:00Z"/>
            </w:rPr>
          </w:rPrChange>
        </w:rPr>
      </w:pPr>
    </w:p>
    <w:p w14:paraId="10B0485B" w14:textId="77777777" w:rsidR="00A85691" w:rsidRPr="00A85691" w:rsidRDefault="00A85691">
      <w:pPr>
        <w:pStyle w:val="HTMLPreformatted"/>
        <w:divId w:val="1206136475"/>
        <w:rPr>
          <w:ins w:id="4019" w:author="shorny" w:date="2014-06-09T15:48:00Z"/>
          <w:sz w:val="18"/>
          <w:rPrChange w:id="4020" w:author="shorny" w:date="2014-06-09T15:49:00Z">
            <w:rPr>
              <w:ins w:id="4021" w:author="shorny" w:date="2014-06-09T15:48:00Z"/>
            </w:rPr>
          </w:rPrChange>
        </w:rPr>
      </w:pPr>
      <w:ins w:id="4022" w:author="shorny" w:date="2014-06-09T15:48:00Z">
        <w:r w:rsidRPr="00A85691">
          <w:rPr>
            <w:rStyle w:val="keyword1"/>
            <w:sz w:val="18"/>
            <w:rPrChange w:id="4023" w:author="shorny" w:date="2014-06-09T15:49:00Z">
              <w:rPr>
                <w:rStyle w:val="keyword1"/>
              </w:rPr>
            </w:rPrChange>
          </w:rPr>
          <w:t>CREATE</w:t>
        </w:r>
        <w:r w:rsidRPr="00A85691">
          <w:rPr>
            <w:sz w:val="18"/>
            <w:rPrChange w:id="4024" w:author="shorny" w:date="2014-06-09T15:49:00Z">
              <w:rPr/>
            </w:rPrChange>
          </w:rPr>
          <w:t xml:space="preserve"> </w:t>
        </w:r>
        <w:r w:rsidRPr="00A85691">
          <w:rPr>
            <w:rStyle w:val="keyword1"/>
            <w:sz w:val="18"/>
            <w:rPrChange w:id="4025" w:author="shorny" w:date="2014-06-09T15:49:00Z">
              <w:rPr>
                <w:rStyle w:val="keyword1"/>
              </w:rPr>
            </w:rPrChange>
          </w:rPr>
          <w:t>TABLE</w:t>
        </w:r>
        <w:r w:rsidRPr="00A85691">
          <w:rPr>
            <w:sz w:val="18"/>
            <w:rPrChange w:id="4026" w:author="shorny" w:date="2014-06-09T15:49:00Z">
              <w:rPr/>
            </w:rPrChange>
          </w:rPr>
          <w:t xml:space="preserve"> `University Staff Member_Application` (</w:t>
        </w:r>
      </w:ins>
    </w:p>
    <w:p w14:paraId="55D48B0C" w14:textId="77777777" w:rsidR="00A85691" w:rsidRPr="00A85691" w:rsidRDefault="00A85691">
      <w:pPr>
        <w:pStyle w:val="HTMLPreformatted"/>
        <w:divId w:val="1206136475"/>
        <w:rPr>
          <w:ins w:id="4027" w:author="shorny" w:date="2014-06-09T15:48:00Z"/>
          <w:sz w:val="18"/>
          <w:rPrChange w:id="4028" w:author="shorny" w:date="2014-06-09T15:49:00Z">
            <w:rPr>
              <w:ins w:id="4029" w:author="shorny" w:date="2014-06-09T15:48:00Z"/>
            </w:rPr>
          </w:rPrChange>
        </w:rPr>
      </w:pPr>
      <w:ins w:id="4030" w:author="shorny" w:date="2014-06-09T15:48:00Z">
        <w:r w:rsidRPr="00A85691">
          <w:rPr>
            <w:sz w:val="18"/>
            <w:rPrChange w:id="4031" w:author="shorny" w:date="2014-06-09T15:49:00Z">
              <w:rPr/>
            </w:rPrChange>
          </w:rPr>
          <w:t xml:space="preserve">  StaffID mediumint </w:t>
        </w:r>
        <w:r w:rsidRPr="00A85691">
          <w:rPr>
            <w:rStyle w:val="keyword1"/>
            <w:sz w:val="18"/>
            <w:rPrChange w:id="4032" w:author="shorny" w:date="2014-06-09T15:49:00Z">
              <w:rPr>
                <w:rStyle w:val="keyword1"/>
              </w:rPr>
            </w:rPrChange>
          </w:rPr>
          <w:t>NOT</w:t>
        </w:r>
        <w:r w:rsidRPr="00A85691">
          <w:rPr>
            <w:sz w:val="18"/>
            <w:rPrChange w:id="4033" w:author="shorny" w:date="2014-06-09T15:49:00Z">
              <w:rPr/>
            </w:rPrChange>
          </w:rPr>
          <w:t xml:space="preserve"> </w:t>
        </w:r>
        <w:r w:rsidRPr="00A85691">
          <w:rPr>
            <w:rStyle w:val="keyword1"/>
            <w:sz w:val="18"/>
            <w:rPrChange w:id="4034" w:author="shorny" w:date="2014-06-09T15:49:00Z">
              <w:rPr>
                <w:rStyle w:val="keyword1"/>
              </w:rPr>
            </w:rPrChange>
          </w:rPr>
          <w:t>NULL</w:t>
        </w:r>
        <w:r w:rsidRPr="00A85691">
          <w:rPr>
            <w:sz w:val="18"/>
            <w:rPrChange w:id="4035" w:author="shorny" w:date="2014-06-09T15:49:00Z">
              <w:rPr/>
            </w:rPrChange>
          </w:rPr>
          <w:t xml:space="preserve"> comment </w:t>
        </w:r>
        <w:r w:rsidRPr="00A85691">
          <w:rPr>
            <w:rStyle w:val="string1"/>
            <w:sz w:val="18"/>
            <w:rPrChange w:id="4036" w:author="shorny" w:date="2014-06-09T15:49:00Z">
              <w:rPr>
                <w:rStyle w:val="string1"/>
              </w:rPr>
            </w:rPrChange>
          </w:rPr>
          <w:t>'the staff ID of the staff member who flagged the application'</w:t>
        </w:r>
        <w:r w:rsidRPr="00A85691">
          <w:rPr>
            <w:sz w:val="18"/>
            <w:rPrChange w:id="4037" w:author="shorny" w:date="2014-06-09T15:49:00Z">
              <w:rPr/>
            </w:rPrChange>
          </w:rPr>
          <w:t>,</w:t>
        </w:r>
      </w:ins>
    </w:p>
    <w:p w14:paraId="55E729D8" w14:textId="77777777" w:rsidR="00A85691" w:rsidRPr="00A85691" w:rsidRDefault="00A85691">
      <w:pPr>
        <w:pStyle w:val="HTMLPreformatted"/>
        <w:divId w:val="1206136475"/>
        <w:rPr>
          <w:ins w:id="4038" w:author="shorny" w:date="2014-06-09T15:48:00Z"/>
          <w:sz w:val="18"/>
          <w:rPrChange w:id="4039" w:author="shorny" w:date="2014-06-09T15:49:00Z">
            <w:rPr>
              <w:ins w:id="4040" w:author="shorny" w:date="2014-06-09T15:48:00Z"/>
            </w:rPr>
          </w:rPrChange>
        </w:rPr>
      </w:pPr>
      <w:ins w:id="4041" w:author="shorny" w:date="2014-06-09T15:48:00Z">
        <w:r w:rsidRPr="00A85691">
          <w:rPr>
            <w:sz w:val="18"/>
            <w:rPrChange w:id="4042" w:author="shorny" w:date="2014-06-09T15:49:00Z">
              <w:rPr/>
            </w:rPrChange>
          </w:rPr>
          <w:t xml:space="preserve">  ApplicationID mediumint </w:t>
        </w:r>
        <w:r w:rsidRPr="00A85691">
          <w:rPr>
            <w:rStyle w:val="keyword1"/>
            <w:sz w:val="18"/>
            <w:rPrChange w:id="4043" w:author="shorny" w:date="2014-06-09T15:49:00Z">
              <w:rPr>
                <w:rStyle w:val="keyword1"/>
              </w:rPr>
            </w:rPrChange>
          </w:rPr>
          <w:t>NOT</w:t>
        </w:r>
        <w:r w:rsidRPr="00A85691">
          <w:rPr>
            <w:sz w:val="18"/>
            <w:rPrChange w:id="4044" w:author="shorny" w:date="2014-06-09T15:49:00Z">
              <w:rPr/>
            </w:rPrChange>
          </w:rPr>
          <w:t xml:space="preserve"> </w:t>
        </w:r>
        <w:r w:rsidRPr="00A85691">
          <w:rPr>
            <w:rStyle w:val="keyword1"/>
            <w:sz w:val="18"/>
            <w:rPrChange w:id="4045" w:author="shorny" w:date="2014-06-09T15:49:00Z">
              <w:rPr>
                <w:rStyle w:val="keyword1"/>
              </w:rPr>
            </w:rPrChange>
          </w:rPr>
          <w:t>NULL</w:t>
        </w:r>
        <w:r w:rsidRPr="00A85691">
          <w:rPr>
            <w:sz w:val="18"/>
            <w:rPrChange w:id="4046" w:author="shorny" w:date="2014-06-09T15:49:00Z">
              <w:rPr/>
            </w:rPrChange>
          </w:rPr>
          <w:t xml:space="preserve"> comment </w:t>
        </w:r>
        <w:r w:rsidRPr="00A85691">
          <w:rPr>
            <w:rStyle w:val="string1"/>
            <w:sz w:val="18"/>
            <w:rPrChange w:id="4047" w:author="shorny" w:date="2014-06-09T15:49:00Z">
              <w:rPr>
                <w:rStyle w:val="string1"/>
              </w:rPr>
            </w:rPrChange>
          </w:rPr>
          <w:t>'the application the staff member has flagged'</w:t>
        </w:r>
        <w:r w:rsidRPr="00A85691">
          <w:rPr>
            <w:sz w:val="18"/>
            <w:rPrChange w:id="4048" w:author="shorny" w:date="2014-06-09T15:49:00Z">
              <w:rPr/>
            </w:rPrChange>
          </w:rPr>
          <w:t>,</w:t>
        </w:r>
      </w:ins>
    </w:p>
    <w:p w14:paraId="203D1F2F" w14:textId="77777777" w:rsidR="00A85691" w:rsidRPr="00A85691" w:rsidRDefault="00A85691">
      <w:pPr>
        <w:pStyle w:val="HTMLPreformatted"/>
        <w:divId w:val="1206136475"/>
        <w:rPr>
          <w:ins w:id="4049" w:author="shorny" w:date="2014-06-09T15:48:00Z"/>
          <w:sz w:val="18"/>
          <w:rPrChange w:id="4050" w:author="shorny" w:date="2014-06-09T15:49:00Z">
            <w:rPr>
              <w:ins w:id="4051" w:author="shorny" w:date="2014-06-09T15:48:00Z"/>
            </w:rPr>
          </w:rPrChange>
        </w:rPr>
      </w:pPr>
      <w:ins w:id="4052" w:author="shorny" w:date="2014-06-09T15:48:00Z">
        <w:r w:rsidRPr="00A85691">
          <w:rPr>
            <w:sz w:val="18"/>
            <w:rPrChange w:id="4053" w:author="shorny" w:date="2014-06-09T15:49:00Z">
              <w:rPr/>
            </w:rPrChange>
          </w:rPr>
          <w:t xml:space="preserve">  ReceiveEmailUpdates </w:t>
        </w:r>
        <w:proofErr w:type="gramStart"/>
        <w:r w:rsidRPr="00A85691">
          <w:rPr>
            <w:sz w:val="18"/>
            <w:rPrChange w:id="4054" w:author="shorny" w:date="2014-06-09T15:49:00Z">
              <w:rPr/>
            </w:rPrChange>
          </w:rPr>
          <w:t>tinyint(</w:t>
        </w:r>
        <w:proofErr w:type="gramEnd"/>
        <w:r w:rsidRPr="00A85691">
          <w:rPr>
            <w:sz w:val="18"/>
            <w:rPrChange w:id="4055" w:author="shorny" w:date="2014-06-09T15:49:00Z">
              <w:rPr/>
            </w:rPrChange>
          </w:rPr>
          <w:t xml:space="preserve">1) </w:t>
        </w:r>
        <w:r w:rsidRPr="00A85691">
          <w:rPr>
            <w:rStyle w:val="keyword1"/>
            <w:sz w:val="18"/>
            <w:rPrChange w:id="4056" w:author="shorny" w:date="2014-06-09T15:49:00Z">
              <w:rPr>
                <w:rStyle w:val="keyword1"/>
              </w:rPr>
            </w:rPrChange>
          </w:rPr>
          <w:t>NOT</w:t>
        </w:r>
        <w:r w:rsidRPr="00A85691">
          <w:rPr>
            <w:sz w:val="18"/>
            <w:rPrChange w:id="4057" w:author="shorny" w:date="2014-06-09T15:49:00Z">
              <w:rPr/>
            </w:rPrChange>
          </w:rPr>
          <w:t xml:space="preserve"> </w:t>
        </w:r>
        <w:r w:rsidRPr="00A85691">
          <w:rPr>
            <w:rStyle w:val="keyword1"/>
            <w:sz w:val="18"/>
            <w:rPrChange w:id="4058" w:author="shorny" w:date="2014-06-09T15:49:00Z">
              <w:rPr>
                <w:rStyle w:val="keyword1"/>
              </w:rPr>
            </w:rPrChange>
          </w:rPr>
          <w:t>NULL</w:t>
        </w:r>
        <w:r w:rsidRPr="00A85691">
          <w:rPr>
            <w:sz w:val="18"/>
            <w:rPrChange w:id="4059" w:author="shorny" w:date="2014-06-09T15:49:00Z">
              <w:rPr/>
            </w:rPrChange>
          </w:rPr>
          <w:t xml:space="preserve"> comment </w:t>
        </w:r>
        <w:r w:rsidRPr="00A85691">
          <w:rPr>
            <w:rStyle w:val="string1"/>
            <w:sz w:val="18"/>
            <w:rPrChange w:id="4060" w:author="shorny" w:date="2014-06-09T15:49:00Z">
              <w:rPr>
                <w:rStyle w:val="string1"/>
              </w:rPr>
            </w:rPrChange>
          </w:rPr>
          <w:t>'a boolean that a user can check if they want to be alerted About an update or simply keep a reference on their application page'</w:t>
        </w:r>
        <w:r w:rsidRPr="00A85691">
          <w:rPr>
            <w:sz w:val="18"/>
            <w:rPrChange w:id="4061" w:author="shorny" w:date="2014-06-09T15:49:00Z">
              <w:rPr/>
            </w:rPrChange>
          </w:rPr>
          <w:t>,</w:t>
        </w:r>
      </w:ins>
    </w:p>
    <w:p w14:paraId="63E20E23" w14:textId="77777777" w:rsidR="00A85691" w:rsidRPr="00A85691" w:rsidRDefault="00A85691">
      <w:pPr>
        <w:pStyle w:val="HTMLPreformatted"/>
        <w:divId w:val="1206136475"/>
        <w:rPr>
          <w:ins w:id="4062" w:author="shorny" w:date="2014-06-09T15:48:00Z"/>
          <w:sz w:val="18"/>
          <w:rPrChange w:id="4063" w:author="shorny" w:date="2014-06-09T15:49:00Z">
            <w:rPr>
              <w:ins w:id="4064" w:author="shorny" w:date="2014-06-09T15:48:00Z"/>
            </w:rPr>
          </w:rPrChange>
        </w:rPr>
      </w:pPr>
      <w:ins w:id="4065" w:author="shorny" w:date="2014-06-09T15:48:00Z">
        <w:r w:rsidRPr="00A85691">
          <w:rPr>
            <w:sz w:val="18"/>
            <w:rPrChange w:id="4066" w:author="shorny" w:date="2014-06-09T15:49:00Z">
              <w:rPr/>
            </w:rPrChange>
          </w:rPr>
          <w:t xml:space="preserve">  </w:t>
        </w:r>
        <w:r w:rsidRPr="00A85691">
          <w:rPr>
            <w:rStyle w:val="keyword1"/>
            <w:sz w:val="18"/>
            <w:rPrChange w:id="4067" w:author="shorny" w:date="2014-06-09T15:49:00Z">
              <w:rPr>
                <w:rStyle w:val="keyword1"/>
              </w:rPr>
            </w:rPrChange>
          </w:rPr>
          <w:t>PRIMARY</w:t>
        </w:r>
        <w:r w:rsidRPr="00A85691">
          <w:rPr>
            <w:sz w:val="18"/>
            <w:rPrChange w:id="4068" w:author="shorny" w:date="2014-06-09T15:49:00Z">
              <w:rPr/>
            </w:rPrChange>
          </w:rPr>
          <w:t xml:space="preserve"> </w:t>
        </w:r>
        <w:r w:rsidRPr="00A85691">
          <w:rPr>
            <w:rStyle w:val="keyword1"/>
            <w:sz w:val="18"/>
            <w:rPrChange w:id="4069" w:author="shorny" w:date="2014-06-09T15:49:00Z">
              <w:rPr>
                <w:rStyle w:val="keyword1"/>
              </w:rPr>
            </w:rPrChange>
          </w:rPr>
          <w:t>KEY</w:t>
        </w:r>
        <w:r w:rsidRPr="00A85691">
          <w:rPr>
            <w:sz w:val="18"/>
            <w:rPrChange w:id="4070" w:author="shorny" w:date="2014-06-09T15:49:00Z">
              <w:rPr/>
            </w:rPrChange>
          </w:rPr>
          <w:t xml:space="preserve"> (StaffID,</w:t>
        </w:r>
      </w:ins>
    </w:p>
    <w:p w14:paraId="72453A2A" w14:textId="77777777" w:rsidR="00A85691" w:rsidRPr="00A85691" w:rsidRDefault="00A85691">
      <w:pPr>
        <w:pStyle w:val="HTMLPreformatted"/>
        <w:divId w:val="1206136475"/>
        <w:rPr>
          <w:ins w:id="4071" w:author="shorny" w:date="2014-06-09T15:48:00Z"/>
          <w:sz w:val="18"/>
          <w:rPrChange w:id="4072" w:author="shorny" w:date="2014-06-09T15:49:00Z">
            <w:rPr>
              <w:ins w:id="4073" w:author="shorny" w:date="2014-06-09T15:48:00Z"/>
            </w:rPr>
          </w:rPrChange>
        </w:rPr>
      </w:pPr>
      <w:ins w:id="4074" w:author="shorny" w:date="2014-06-09T15:48:00Z">
        <w:r w:rsidRPr="00A85691">
          <w:rPr>
            <w:sz w:val="18"/>
            <w:rPrChange w:id="4075" w:author="shorny" w:date="2014-06-09T15:49:00Z">
              <w:rPr/>
            </w:rPrChange>
          </w:rPr>
          <w:t xml:space="preserve">  ApplicationID),</w:t>
        </w:r>
      </w:ins>
    </w:p>
    <w:p w14:paraId="64D55B36" w14:textId="77777777" w:rsidR="00A85691" w:rsidRPr="00A85691" w:rsidRDefault="00A85691">
      <w:pPr>
        <w:pStyle w:val="HTMLPreformatted"/>
        <w:divId w:val="1206136475"/>
        <w:rPr>
          <w:ins w:id="4076" w:author="shorny" w:date="2014-06-09T15:48:00Z"/>
          <w:sz w:val="18"/>
          <w:rPrChange w:id="4077" w:author="shorny" w:date="2014-06-09T15:49:00Z">
            <w:rPr>
              <w:ins w:id="4078" w:author="shorny" w:date="2014-06-09T15:48:00Z"/>
            </w:rPr>
          </w:rPrChange>
        </w:rPr>
      </w:pPr>
      <w:ins w:id="4079" w:author="shorny" w:date="2014-06-09T15:48:00Z">
        <w:r w:rsidRPr="00A85691">
          <w:rPr>
            <w:sz w:val="18"/>
            <w:rPrChange w:id="4080" w:author="shorny" w:date="2014-06-09T15:49:00Z">
              <w:rPr/>
            </w:rPrChange>
          </w:rPr>
          <w:t xml:space="preserve">  INDEX (StaffID),</w:t>
        </w:r>
      </w:ins>
    </w:p>
    <w:p w14:paraId="68190D7E" w14:textId="77777777" w:rsidR="00A85691" w:rsidRPr="00A85691" w:rsidRDefault="00A85691">
      <w:pPr>
        <w:pStyle w:val="HTMLPreformatted"/>
        <w:divId w:val="1206136475"/>
        <w:rPr>
          <w:ins w:id="4081" w:author="shorny" w:date="2014-06-09T15:48:00Z"/>
          <w:sz w:val="18"/>
          <w:rPrChange w:id="4082" w:author="shorny" w:date="2014-06-09T15:49:00Z">
            <w:rPr>
              <w:ins w:id="4083" w:author="shorny" w:date="2014-06-09T15:48:00Z"/>
            </w:rPr>
          </w:rPrChange>
        </w:rPr>
      </w:pPr>
      <w:ins w:id="4084" w:author="shorny" w:date="2014-06-09T15:48:00Z">
        <w:r w:rsidRPr="00A85691">
          <w:rPr>
            <w:sz w:val="18"/>
            <w:rPrChange w:id="4085" w:author="shorny" w:date="2014-06-09T15:49:00Z">
              <w:rPr/>
            </w:rPrChange>
          </w:rPr>
          <w:t xml:space="preserve">  INDEX (ApplicationID)</w:t>
        </w:r>
      </w:ins>
    </w:p>
    <w:p w14:paraId="242783AD" w14:textId="77777777" w:rsidR="00A85691" w:rsidRPr="00A85691" w:rsidRDefault="00A85691">
      <w:pPr>
        <w:pStyle w:val="HTMLPreformatted"/>
        <w:divId w:val="1206136475"/>
        <w:rPr>
          <w:ins w:id="4086" w:author="shorny" w:date="2014-06-09T15:48:00Z"/>
          <w:sz w:val="18"/>
          <w:rPrChange w:id="4087" w:author="shorny" w:date="2014-06-09T15:49:00Z">
            <w:rPr>
              <w:ins w:id="4088" w:author="shorny" w:date="2014-06-09T15:48:00Z"/>
            </w:rPr>
          </w:rPrChange>
        </w:rPr>
      </w:pPr>
      <w:ins w:id="4089" w:author="shorny" w:date="2014-06-09T15:48:00Z">
        <w:r w:rsidRPr="00A85691">
          <w:rPr>
            <w:sz w:val="18"/>
            <w:rPrChange w:id="4090" w:author="shorny" w:date="2014-06-09T15:49:00Z">
              <w:rPr/>
            </w:rPrChange>
          </w:rPr>
          <w:t>)</w:t>
        </w:r>
      </w:ins>
    </w:p>
    <w:p w14:paraId="1AF342B7" w14:textId="77777777" w:rsidR="00A85691" w:rsidRPr="00A85691" w:rsidRDefault="00A85691">
      <w:pPr>
        <w:pStyle w:val="HTMLPreformatted"/>
        <w:divId w:val="1206136475"/>
        <w:rPr>
          <w:ins w:id="4091" w:author="shorny" w:date="2014-06-09T15:48:00Z"/>
          <w:sz w:val="18"/>
          <w:rPrChange w:id="4092" w:author="shorny" w:date="2014-06-09T15:49:00Z">
            <w:rPr>
              <w:ins w:id="4093" w:author="shorny" w:date="2014-06-09T15:48:00Z"/>
            </w:rPr>
          </w:rPrChange>
        </w:rPr>
      </w:pPr>
      <w:proofErr w:type="gramStart"/>
      <w:ins w:id="4094" w:author="shorny" w:date="2014-06-09T15:48:00Z">
        <w:r w:rsidRPr="00A85691">
          <w:rPr>
            <w:sz w:val="18"/>
            <w:rPrChange w:id="4095" w:author="shorny" w:date="2014-06-09T15:49:00Z">
              <w:rPr/>
            </w:rPrChange>
          </w:rPr>
          <w:lastRenderedPageBreak/>
          <w:t>comment</w:t>
        </w:r>
        <w:proofErr w:type="gramEnd"/>
        <w:r w:rsidRPr="00A85691">
          <w:rPr>
            <w:sz w:val="18"/>
            <w:rPrChange w:id="4096" w:author="shorny" w:date="2014-06-09T15:49:00Z">
              <w:rPr/>
            </w:rPrChange>
          </w:rPr>
          <w:t>=</w:t>
        </w:r>
        <w:r w:rsidRPr="00A85691">
          <w:rPr>
            <w:rStyle w:val="string1"/>
            <w:sz w:val="18"/>
            <w:rPrChange w:id="4097" w:author="shorny" w:date="2014-06-09T15:49:00Z">
              <w:rPr>
                <w:rStyle w:val="string1"/>
              </w:rPr>
            </w:rPrChange>
          </w:rPr>
          <w:t>'the staff members who have flagged an application to come back and check later'</w:t>
        </w:r>
      </w:ins>
    </w:p>
    <w:p w14:paraId="0153292C" w14:textId="77777777" w:rsidR="00A85691" w:rsidRPr="00A85691" w:rsidRDefault="00A85691">
      <w:pPr>
        <w:pStyle w:val="HTMLPreformatted"/>
        <w:divId w:val="1206136475"/>
        <w:rPr>
          <w:ins w:id="4098" w:author="shorny" w:date="2014-06-09T15:48:00Z"/>
          <w:sz w:val="18"/>
          <w:rPrChange w:id="4099" w:author="shorny" w:date="2014-06-09T15:49:00Z">
            <w:rPr>
              <w:ins w:id="4100" w:author="shorny" w:date="2014-06-09T15:48:00Z"/>
            </w:rPr>
          </w:rPrChange>
        </w:rPr>
      </w:pPr>
      <w:ins w:id="4101" w:author="shorny" w:date="2014-06-09T15:48:00Z">
        <w:r w:rsidRPr="00A85691">
          <w:rPr>
            <w:sz w:val="18"/>
            <w:rPrChange w:id="4102" w:author="shorny" w:date="2014-06-09T15:49:00Z">
              <w:rPr/>
            </w:rPrChange>
          </w:rPr>
          <w:t>ENGINE=InnoDB;</w:t>
        </w:r>
      </w:ins>
    </w:p>
    <w:p w14:paraId="6E5F236C" w14:textId="77777777" w:rsidR="00A85691" w:rsidRPr="00A85691" w:rsidRDefault="00A85691">
      <w:pPr>
        <w:pStyle w:val="HTMLPreformatted"/>
        <w:divId w:val="1206136475"/>
        <w:rPr>
          <w:ins w:id="4103" w:author="shorny" w:date="2014-06-09T15:48:00Z"/>
          <w:sz w:val="18"/>
          <w:rPrChange w:id="4104" w:author="shorny" w:date="2014-06-09T15:49:00Z">
            <w:rPr>
              <w:ins w:id="4105" w:author="shorny" w:date="2014-06-09T15:48:00Z"/>
            </w:rPr>
          </w:rPrChange>
        </w:rPr>
      </w:pPr>
    </w:p>
    <w:p w14:paraId="52DEC70B" w14:textId="77777777" w:rsidR="00A85691" w:rsidRPr="00A85691" w:rsidRDefault="00A85691">
      <w:pPr>
        <w:pStyle w:val="HTMLPreformatted"/>
        <w:divId w:val="1206136475"/>
        <w:rPr>
          <w:ins w:id="4106" w:author="shorny" w:date="2014-06-09T15:48:00Z"/>
          <w:sz w:val="18"/>
          <w:rPrChange w:id="4107" w:author="shorny" w:date="2014-06-09T15:49:00Z">
            <w:rPr>
              <w:ins w:id="4108" w:author="shorny" w:date="2014-06-09T15:48:00Z"/>
            </w:rPr>
          </w:rPrChange>
        </w:rPr>
      </w:pPr>
    </w:p>
    <w:p w14:paraId="4786CA16" w14:textId="77777777" w:rsidR="00A85691" w:rsidRPr="00A85691" w:rsidRDefault="00A85691">
      <w:pPr>
        <w:pStyle w:val="HTMLPreformatted"/>
        <w:divId w:val="1206136475"/>
        <w:rPr>
          <w:ins w:id="4109" w:author="shorny" w:date="2014-06-09T15:48:00Z"/>
          <w:rStyle w:val="comment1"/>
          <w:sz w:val="18"/>
          <w:rPrChange w:id="4110" w:author="shorny" w:date="2014-06-09T15:49:00Z">
            <w:rPr>
              <w:ins w:id="4111" w:author="shorny" w:date="2014-06-09T15:48:00Z"/>
              <w:rStyle w:val="comment1"/>
            </w:rPr>
          </w:rPrChange>
        </w:rPr>
      </w:pPr>
      <w:ins w:id="4112" w:author="shorny" w:date="2014-06-09T15:48:00Z">
        <w:r w:rsidRPr="00A85691">
          <w:rPr>
            <w:rStyle w:val="comment1"/>
            <w:sz w:val="18"/>
            <w:rPrChange w:id="4113" w:author="shorny" w:date="2014-06-09T15:49:00Z">
              <w:rPr>
                <w:rStyle w:val="comment1"/>
              </w:rPr>
            </w:rPrChange>
          </w:rPr>
          <w:t>-- -----------------------------------------------------------------------------</w:t>
        </w:r>
      </w:ins>
    </w:p>
    <w:p w14:paraId="190386B6" w14:textId="77777777" w:rsidR="00A85691" w:rsidRPr="00A85691" w:rsidRDefault="00A85691">
      <w:pPr>
        <w:pStyle w:val="HTMLPreformatted"/>
        <w:divId w:val="1206136475"/>
        <w:rPr>
          <w:ins w:id="4114" w:author="shorny" w:date="2014-06-09T15:48:00Z"/>
          <w:rStyle w:val="comment1"/>
          <w:sz w:val="18"/>
          <w:rPrChange w:id="4115" w:author="shorny" w:date="2014-06-09T15:49:00Z">
            <w:rPr>
              <w:ins w:id="4116" w:author="shorny" w:date="2014-06-09T15:48:00Z"/>
              <w:rStyle w:val="comment1"/>
            </w:rPr>
          </w:rPrChange>
        </w:rPr>
      </w:pPr>
      <w:ins w:id="4117" w:author="shorny" w:date="2014-06-09T15:48:00Z">
        <w:r w:rsidRPr="00A85691">
          <w:rPr>
            <w:rStyle w:val="comment1"/>
            <w:sz w:val="18"/>
            <w:rPrChange w:id="4118" w:author="shorny" w:date="2014-06-09T15:49:00Z">
              <w:rPr>
                <w:rStyle w:val="comment1"/>
              </w:rPr>
            </w:rPrChange>
          </w:rPr>
          <w:t>-- Add constraints and indexes</w:t>
        </w:r>
      </w:ins>
    </w:p>
    <w:p w14:paraId="3753A9FE" w14:textId="77777777" w:rsidR="00A85691" w:rsidRPr="00A85691" w:rsidRDefault="00A85691">
      <w:pPr>
        <w:pStyle w:val="HTMLPreformatted"/>
        <w:divId w:val="1206136475"/>
        <w:rPr>
          <w:ins w:id="4119" w:author="shorny" w:date="2014-06-09T15:48:00Z"/>
          <w:sz w:val="18"/>
          <w:rPrChange w:id="4120" w:author="shorny" w:date="2014-06-09T15:49:00Z">
            <w:rPr>
              <w:ins w:id="4121" w:author="shorny" w:date="2014-06-09T15:48:00Z"/>
            </w:rPr>
          </w:rPrChange>
        </w:rPr>
      </w:pPr>
      <w:ins w:id="4122" w:author="shorny" w:date="2014-06-09T15:48:00Z">
        <w:r w:rsidRPr="00A85691">
          <w:rPr>
            <w:rStyle w:val="keyword1"/>
            <w:sz w:val="18"/>
            <w:rPrChange w:id="4123" w:author="shorny" w:date="2014-06-09T15:49:00Z">
              <w:rPr>
                <w:rStyle w:val="keyword1"/>
              </w:rPr>
            </w:rPrChange>
          </w:rPr>
          <w:t>SELECT</w:t>
        </w:r>
        <w:r w:rsidRPr="00A85691">
          <w:rPr>
            <w:sz w:val="18"/>
            <w:rPrChange w:id="4124" w:author="shorny" w:date="2014-06-09T15:49:00Z">
              <w:rPr/>
            </w:rPrChange>
          </w:rPr>
          <w:t xml:space="preserve"> "Adding indexes </w:t>
        </w:r>
        <w:r w:rsidRPr="00A85691">
          <w:rPr>
            <w:rStyle w:val="keyword1"/>
            <w:sz w:val="18"/>
            <w:rPrChange w:id="4125" w:author="shorny" w:date="2014-06-09T15:49:00Z">
              <w:rPr>
                <w:rStyle w:val="keyword1"/>
              </w:rPr>
            </w:rPrChange>
          </w:rPr>
          <w:t>and</w:t>
        </w:r>
        <w:r w:rsidRPr="00A85691">
          <w:rPr>
            <w:sz w:val="18"/>
            <w:rPrChange w:id="4126" w:author="shorny" w:date="2014-06-09T15:49:00Z">
              <w:rPr/>
            </w:rPrChange>
          </w:rPr>
          <w:t xml:space="preserve"> FK </w:t>
        </w:r>
        <w:r w:rsidRPr="00A85691">
          <w:rPr>
            <w:rStyle w:val="keyword1"/>
            <w:sz w:val="18"/>
            <w:rPrChange w:id="4127" w:author="shorny" w:date="2014-06-09T15:49:00Z">
              <w:rPr>
                <w:rStyle w:val="keyword1"/>
              </w:rPr>
            </w:rPrChange>
          </w:rPr>
          <w:t>constraints</w:t>
        </w:r>
        <w:proofErr w:type="gramStart"/>
        <w:r w:rsidRPr="00A85691">
          <w:rPr>
            <w:sz w:val="18"/>
            <w:rPrChange w:id="4128" w:author="shorny" w:date="2014-06-09T15:49:00Z">
              <w:rPr/>
            </w:rPrChange>
          </w:rPr>
          <w:t>" ;</w:t>
        </w:r>
        <w:proofErr w:type="gramEnd"/>
      </w:ins>
    </w:p>
    <w:p w14:paraId="1FAD3FC1" w14:textId="77777777" w:rsidR="00A85691" w:rsidRPr="00A85691" w:rsidRDefault="00A85691">
      <w:pPr>
        <w:pStyle w:val="HTMLPreformatted"/>
        <w:divId w:val="1206136475"/>
        <w:rPr>
          <w:ins w:id="4129" w:author="shorny" w:date="2014-06-09T15:48:00Z"/>
          <w:sz w:val="18"/>
          <w:rPrChange w:id="4130" w:author="shorny" w:date="2014-06-09T15:49:00Z">
            <w:rPr>
              <w:ins w:id="4131" w:author="shorny" w:date="2014-06-09T15:48:00Z"/>
            </w:rPr>
          </w:rPrChange>
        </w:rPr>
      </w:pPr>
    </w:p>
    <w:p w14:paraId="547397B8" w14:textId="77777777" w:rsidR="00A85691" w:rsidRPr="00A85691" w:rsidRDefault="00A85691">
      <w:pPr>
        <w:pStyle w:val="HTMLPreformatted"/>
        <w:divId w:val="1206136475"/>
        <w:rPr>
          <w:ins w:id="4132" w:author="shorny" w:date="2014-06-09T15:48:00Z"/>
          <w:sz w:val="18"/>
          <w:rPrChange w:id="4133" w:author="shorny" w:date="2014-06-09T15:49:00Z">
            <w:rPr>
              <w:ins w:id="4134" w:author="shorny" w:date="2014-06-09T15:48:00Z"/>
            </w:rPr>
          </w:rPrChange>
        </w:rPr>
      </w:pPr>
      <w:ins w:id="4135" w:author="shorny" w:date="2014-06-09T15:48:00Z">
        <w:r w:rsidRPr="00A85691">
          <w:rPr>
            <w:rStyle w:val="keyword1"/>
            <w:sz w:val="18"/>
            <w:rPrChange w:id="4136" w:author="shorny" w:date="2014-06-09T15:49:00Z">
              <w:rPr>
                <w:rStyle w:val="keyword1"/>
              </w:rPr>
            </w:rPrChange>
          </w:rPr>
          <w:t>ALTER</w:t>
        </w:r>
        <w:r w:rsidRPr="00A85691">
          <w:rPr>
            <w:sz w:val="18"/>
            <w:rPrChange w:id="4137" w:author="shorny" w:date="2014-06-09T15:49:00Z">
              <w:rPr/>
            </w:rPrChange>
          </w:rPr>
          <w:t xml:space="preserve"> </w:t>
        </w:r>
        <w:r w:rsidRPr="00A85691">
          <w:rPr>
            <w:rStyle w:val="keyword1"/>
            <w:sz w:val="18"/>
            <w:rPrChange w:id="4138" w:author="shorny" w:date="2014-06-09T15:49:00Z">
              <w:rPr>
                <w:rStyle w:val="keyword1"/>
              </w:rPr>
            </w:rPrChange>
          </w:rPr>
          <w:t>TABLE</w:t>
        </w:r>
        <w:r w:rsidRPr="00A85691">
          <w:rPr>
            <w:sz w:val="18"/>
            <w:rPrChange w:id="4139" w:author="shorny" w:date="2014-06-09T15:49:00Z">
              <w:rPr/>
            </w:rPrChange>
          </w:rPr>
          <w:t xml:space="preserve"> </w:t>
        </w:r>
        <w:r w:rsidRPr="00A85691">
          <w:rPr>
            <w:rStyle w:val="function-name1"/>
            <w:sz w:val="18"/>
            <w:rPrChange w:id="4140" w:author="shorny" w:date="2014-06-09T15:49:00Z">
              <w:rPr>
                <w:rStyle w:val="function-name1"/>
              </w:rPr>
            </w:rPrChange>
          </w:rPr>
          <w:t>Document</w:t>
        </w:r>
      </w:ins>
    </w:p>
    <w:p w14:paraId="7190480E" w14:textId="77777777" w:rsidR="00A85691" w:rsidRPr="00A85691" w:rsidRDefault="00A85691">
      <w:pPr>
        <w:pStyle w:val="HTMLPreformatted"/>
        <w:divId w:val="1206136475"/>
        <w:rPr>
          <w:ins w:id="4141" w:author="shorny" w:date="2014-06-09T15:48:00Z"/>
          <w:sz w:val="18"/>
          <w:rPrChange w:id="4142" w:author="shorny" w:date="2014-06-09T15:49:00Z">
            <w:rPr>
              <w:ins w:id="4143" w:author="shorny" w:date="2014-06-09T15:48:00Z"/>
            </w:rPr>
          </w:rPrChange>
        </w:rPr>
      </w:pPr>
      <w:ins w:id="4144" w:author="shorny" w:date="2014-06-09T15:48:00Z">
        <w:r w:rsidRPr="00A85691">
          <w:rPr>
            <w:rStyle w:val="keyword1"/>
            <w:sz w:val="18"/>
            <w:rPrChange w:id="4145" w:author="shorny" w:date="2014-06-09T15:49:00Z">
              <w:rPr>
                <w:rStyle w:val="keyword1"/>
              </w:rPr>
            </w:rPrChange>
          </w:rPr>
          <w:t>ADD</w:t>
        </w:r>
        <w:r w:rsidRPr="00A85691">
          <w:rPr>
            <w:sz w:val="18"/>
            <w:rPrChange w:id="4146" w:author="shorny" w:date="2014-06-09T15:49:00Z">
              <w:rPr/>
            </w:rPrChange>
          </w:rPr>
          <w:t xml:space="preserve"> INDEX associated (ApplicationID),</w:t>
        </w:r>
      </w:ins>
    </w:p>
    <w:p w14:paraId="47293599" w14:textId="77777777" w:rsidR="00A85691" w:rsidRPr="00A85691" w:rsidRDefault="00A85691">
      <w:pPr>
        <w:pStyle w:val="HTMLPreformatted"/>
        <w:divId w:val="1206136475"/>
        <w:rPr>
          <w:ins w:id="4147" w:author="shorny" w:date="2014-06-09T15:48:00Z"/>
          <w:sz w:val="18"/>
          <w:rPrChange w:id="4148" w:author="shorny" w:date="2014-06-09T15:49:00Z">
            <w:rPr>
              <w:ins w:id="4149" w:author="shorny" w:date="2014-06-09T15:48:00Z"/>
            </w:rPr>
          </w:rPrChange>
        </w:rPr>
      </w:pPr>
      <w:ins w:id="4150" w:author="shorny" w:date="2014-06-09T15:48:00Z">
        <w:r w:rsidRPr="00A85691">
          <w:rPr>
            <w:rStyle w:val="keyword1"/>
            <w:sz w:val="18"/>
            <w:rPrChange w:id="4151" w:author="shorny" w:date="2014-06-09T15:49:00Z">
              <w:rPr>
                <w:rStyle w:val="keyword1"/>
              </w:rPr>
            </w:rPrChange>
          </w:rPr>
          <w:t>ADD</w:t>
        </w:r>
        <w:r w:rsidRPr="00A85691">
          <w:rPr>
            <w:sz w:val="18"/>
            <w:rPrChange w:id="4152" w:author="shorny" w:date="2014-06-09T15:49:00Z">
              <w:rPr/>
            </w:rPrChange>
          </w:rPr>
          <w:t xml:space="preserve"> </w:t>
        </w:r>
        <w:r w:rsidRPr="00A85691">
          <w:rPr>
            <w:rStyle w:val="keyword1"/>
            <w:sz w:val="18"/>
            <w:rPrChange w:id="4153" w:author="shorny" w:date="2014-06-09T15:49:00Z">
              <w:rPr>
                <w:rStyle w:val="keyword1"/>
              </w:rPr>
            </w:rPrChange>
          </w:rPr>
          <w:t>CONSTRAINT</w:t>
        </w:r>
        <w:r w:rsidRPr="00A85691">
          <w:rPr>
            <w:sz w:val="18"/>
            <w:rPrChange w:id="4154" w:author="shorny" w:date="2014-06-09T15:49:00Z">
              <w:rPr/>
            </w:rPrChange>
          </w:rPr>
          <w:t xml:space="preserve"> associated </w:t>
        </w:r>
        <w:r w:rsidRPr="00A85691">
          <w:rPr>
            <w:rStyle w:val="keyword1"/>
            <w:sz w:val="18"/>
            <w:rPrChange w:id="4155" w:author="shorny" w:date="2014-06-09T15:49:00Z">
              <w:rPr>
                <w:rStyle w:val="keyword1"/>
              </w:rPr>
            </w:rPrChange>
          </w:rPr>
          <w:t>FOREIGN</w:t>
        </w:r>
        <w:r w:rsidRPr="00A85691">
          <w:rPr>
            <w:sz w:val="18"/>
            <w:rPrChange w:id="4156" w:author="shorny" w:date="2014-06-09T15:49:00Z">
              <w:rPr/>
            </w:rPrChange>
          </w:rPr>
          <w:t xml:space="preserve"> </w:t>
        </w:r>
        <w:r w:rsidRPr="00A85691">
          <w:rPr>
            <w:rStyle w:val="keyword1"/>
            <w:sz w:val="18"/>
            <w:rPrChange w:id="4157" w:author="shorny" w:date="2014-06-09T15:49:00Z">
              <w:rPr>
                <w:rStyle w:val="keyword1"/>
              </w:rPr>
            </w:rPrChange>
          </w:rPr>
          <w:t>KEY</w:t>
        </w:r>
        <w:r w:rsidRPr="00A85691">
          <w:rPr>
            <w:sz w:val="18"/>
            <w:rPrChange w:id="4158" w:author="shorny" w:date="2014-06-09T15:49:00Z">
              <w:rPr/>
            </w:rPrChange>
          </w:rPr>
          <w:t xml:space="preserve"> (ApplicationID)</w:t>
        </w:r>
      </w:ins>
    </w:p>
    <w:p w14:paraId="12FA19CF" w14:textId="77777777" w:rsidR="00A85691" w:rsidRPr="00A85691" w:rsidRDefault="00A85691">
      <w:pPr>
        <w:pStyle w:val="HTMLPreformatted"/>
        <w:divId w:val="1206136475"/>
        <w:rPr>
          <w:ins w:id="4159" w:author="shorny" w:date="2014-06-09T15:48:00Z"/>
          <w:sz w:val="18"/>
          <w:rPrChange w:id="4160" w:author="shorny" w:date="2014-06-09T15:49:00Z">
            <w:rPr>
              <w:ins w:id="4161" w:author="shorny" w:date="2014-06-09T15:48:00Z"/>
            </w:rPr>
          </w:rPrChange>
        </w:rPr>
      </w:pPr>
      <w:ins w:id="4162" w:author="shorny" w:date="2014-06-09T15:48:00Z">
        <w:r w:rsidRPr="00A85691">
          <w:rPr>
            <w:sz w:val="18"/>
            <w:rPrChange w:id="4163" w:author="shorny" w:date="2014-06-09T15:49:00Z">
              <w:rPr/>
            </w:rPrChange>
          </w:rPr>
          <w:t xml:space="preserve">  </w:t>
        </w:r>
        <w:r w:rsidRPr="00A85691">
          <w:rPr>
            <w:rStyle w:val="keyword1"/>
            <w:sz w:val="18"/>
            <w:rPrChange w:id="4164" w:author="shorny" w:date="2014-06-09T15:49:00Z">
              <w:rPr>
                <w:rStyle w:val="keyword1"/>
              </w:rPr>
            </w:rPrChange>
          </w:rPr>
          <w:t>REFERENCES</w:t>
        </w:r>
        <w:r w:rsidRPr="00A85691">
          <w:rPr>
            <w:sz w:val="18"/>
            <w:rPrChange w:id="4165" w:author="shorny" w:date="2014-06-09T15:49:00Z">
              <w:rPr/>
            </w:rPrChange>
          </w:rPr>
          <w:t xml:space="preserve"> Application (ApplicationID) </w:t>
        </w:r>
        <w:r w:rsidRPr="00A85691">
          <w:rPr>
            <w:rStyle w:val="keyword1"/>
            <w:sz w:val="18"/>
            <w:rPrChange w:id="4166" w:author="shorny" w:date="2014-06-09T15:49:00Z">
              <w:rPr>
                <w:rStyle w:val="keyword1"/>
              </w:rPr>
            </w:rPrChange>
          </w:rPr>
          <w:t>ON</w:t>
        </w:r>
        <w:r w:rsidRPr="00A85691">
          <w:rPr>
            <w:sz w:val="18"/>
            <w:rPrChange w:id="4167" w:author="shorny" w:date="2014-06-09T15:49:00Z">
              <w:rPr/>
            </w:rPrChange>
          </w:rPr>
          <w:t xml:space="preserve"> </w:t>
        </w:r>
        <w:r w:rsidRPr="00A85691">
          <w:rPr>
            <w:rStyle w:val="keyword1"/>
            <w:sz w:val="18"/>
            <w:rPrChange w:id="4168" w:author="shorny" w:date="2014-06-09T15:49:00Z">
              <w:rPr>
                <w:rStyle w:val="keyword1"/>
              </w:rPr>
            </w:rPrChange>
          </w:rPr>
          <w:t>UPDATE</w:t>
        </w:r>
        <w:r w:rsidRPr="00A85691">
          <w:rPr>
            <w:sz w:val="18"/>
            <w:rPrChange w:id="4169" w:author="shorny" w:date="2014-06-09T15:49:00Z">
              <w:rPr/>
            </w:rPrChange>
          </w:rPr>
          <w:t xml:space="preserve"> </w:t>
        </w:r>
        <w:r w:rsidRPr="00A85691">
          <w:rPr>
            <w:rStyle w:val="keyword1"/>
            <w:sz w:val="18"/>
            <w:rPrChange w:id="4170" w:author="shorny" w:date="2014-06-09T15:49:00Z">
              <w:rPr>
                <w:rStyle w:val="keyword1"/>
              </w:rPr>
            </w:rPrChange>
          </w:rPr>
          <w:t>Cascade</w:t>
        </w:r>
        <w:r w:rsidRPr="00A85691">
          <w:rPr>
            <w:sz w:val="18"/>
            <w:rPrChange w:id="4171" w:author="shorny" w:date="2014-06-09T15:49:00Z">
              <w:rPr/>
            </w:rPrChange>
          </w:rPr>
          <w:t xml:space="preserve"> </w:t>
        </w:r>
        <w:r w:rsidRPr="00A85691">
          <w:rPr>
            <w:rStyle w:val="keyword1"/>
            <w:sz w:val="18"/>
            <w:rPrChange w:id="4172" w:author="shorny" w:date="2014-06-09T15:49:00Z">
              <w:rPr>
                <w:rStyle w:val="keyword1"/>
              </w:rPr>
            </w:rPrChange>
          </w:rPr>
          <w:t>ON</w:t>
        </w:r>
        <w:r w:rsidRPr="00A85691">
          <w:rPr>
            <w:sz w:val="18"/>
            <w:rPrChange w:id="4173" w:author="shorny" w:date="2014-06-09T15:49:00Z">
              <w:rPr/>
            </w:rPrChange>
          </w:rPr>
          <w:t xml:space="preserve"> </w:t>
        </w:r>
        <w:proofErr w:type="gramStart"/>
        <w:r w:rsidRPr="00A85691">
          <w:rPr>
            <w:rStyle w:val="keyword1"/>
            <w:sz w:val="18"/>
            <w:rPrChange w:id="4174" w:author="shorny" w:date="2014-06-09T15:49:00Z">
              <w:rPr>
                <w:rStyle w:val="keyword1"/>
              </w:rPr>
            </w:rPrChange>
          </w:rPr>
          <w:t>DELETE</w:t>
        </w:r>
        <w:proofErr w:type="gramEnd"/>
        <w:r w:rsidRPr="00A85691">
          <w:rPr>
            <w:sz w:val="18"/>
            <w:rPrChange w:id="4175" w:author="shorny" w:date="2014-06-09T15:49:00Z">
              <w:rPr/>
            </w:rPrChange>
          </w:rPr>
          <w:t xml:space="preserve"> </w:t>
        </w:r>
        <w:r w:rsidRPr="00A85691">
          <w:rPr>
            <w:rStyle w:val="keyword1"/>
            <w:sz w:val="18"/>
            <w:rPrChange w:id="4176" w:author="shorny" w:date="2014-06-09T15:49:00Z">
              <w:rPr>
                <w:rStyle w:val="keyword1"/>
              </w:rPr>
            </w:rPrChange>
          </w:rPr>
          <w:t>Restrict</w:t>
        </w:r>
        <w:r w:rsidRPr="00A85691">
          <w:rPr>
            <w:sz w:val="18"/>
            <w:rPrChange w:id="4177" w:author="shorny" w:date="2014-06-09T15:49:00Z">
              <w:rPr/>
            </w:rPrChange>
          </w:rPr>
          <w:t>;</w:t>
        </w:r>
      </w:ins>
    </w:p>
    <w:p w14:paraId="1FBCCAE8" w14:textId="77777777" w:rsidR="00A85691" w:rsidRPr="00A85691" w:rsidRDefault="00A85691">
      <w:pPr>
        <w:pStyle w:val="HTMLPreformatted"/>
        <w:divId w:val="1206136475"/>
        <w:rPr>
          <w:ins w:id="4178" w:author="shorny" w:date="2014-06-09T15:48:00Z"/>
          <w:sz w:val="18"/>
          <w:rPrChange w:id="4179" w:author="shorny" w:date="2014-06-09T15:49:00Z">
            <w:rPr>
              <w:ins w:id="4180" w:author="shorny" w:date="2014-06-09T15:48:00Z"/>
            </w:rPr>
          </w:rPrChange>
        </w:rPr>
      </w:pPr>
    </w:p>
    <w:p w14:paraId="28C0DC4E" w14:textId="77777777" w:rsidR="00A85691" w:rsidRPr="00A85691" w:rsidRDefault="00A85691">
      <w:pPr>
        <w:pStyle w:val="HTMLPreformatted"/>
        <w:divId w:val="1206136475"/>
        <w:rPr>
          <w:ins w:id="4181" w:author="shorny" w:date="2014-06-09T15:48:00Z"/>
          <w:sz w:val="18"/>
          <w:rPrChange w:id="4182" w:author="shorny" w:date="2014-06-09T15:49:00Z">
            <w:rPr>
              <w:ins w:id="4183" w:author="shorny" w:date="2014-06-09T15:48:00Z"/>
            </w:rPr>
          </w:rPrChange>
        </w:rPr>
      </w:pPr>
      <w:ins w:id="4184" w:author="shorny" w:date="2014-06-09T15:48:00Z">
        <w:r w:rsidRPr="00A85691">
          <w:rPr>
            <w:rStyle w:val="keyword1"/>
            <w:sz w:val="18"/>
            <w:rPrChange w:id="4185" w:author="shorny" w:date="2014-06-09T15:49:00Z">
              <w:rPr>
                <w:rStyle w:val="keyword1"/>
              </w:rPr>
            </w:rPrChange>
          </w:rPr>
          <w:t>ALTER</w:t>
        </w:r>
        <w:r w:rsidRPr="00A85691">
          <w:rPr>
            <w:sz w:val="18"/>
            <w:rPrChange w:id="4186" w:author="shorny" w:date="2014-06-09T15:49:00Z">
              <w:rPr/>
            </w:rPrChange>
          </w:rPr>
          <w:t xml:space="preserve"> </w:t>
        </w:r>
        <w:r w:rsidRPr="00A85691">
          <w:rPr>
            <w:rStyle w:val="keyword1"/>
            <w:sz w:val="18"/>
            <w:rPrChange w:id="4187" w:author="shorny" w:date="2014-06-09T15:49:00Z">
              <w:rPr>
                <w:rStyle w:val="keyword1"/>
              </w:rPr>
            </w:rPrChange>
          </w:rPr>
          <w:t>TABLE</w:t>
        </w:r>
        <w:r w:rsidRPr="00A85691">
          <w:rPr>
            <w:sz w:val="18"/>
            <w:rPrChange w:id="4188" w:author="shorny" w:date="2014-06-09T15:49:00Z">
              <w:rPr/>
            </w:rPrChange>
          </w:rPr>
          <w:t xml:space="preserve"> </w:t>
        </w:r>
        <w:r w:rsidRPr="00A85691">
          <w:rPr>
            <w:rStyle w:val="function-name1"/>
            <w:sz w:val="18"/>
            <w:rPrChange w:id="4189" w:author="shorny" w:date="2014-06-09T15:49:00Z">
              <w:rPr>
                <w:rStyle w:val="function-name1"/>
              </w:rPr>
            </w:rPrChange>
          </w:rPr>
          <w:t>Document</w:t>
        </w:r>
      </w:ins>
    </w:p>
    <w:p w14:paraId="09D074C1" w14:textId="77777777" w:rsidR="00A85691" w:rsidRPr="00A85691" w:rsidRDefault="00A85691">
      <w:pPr>
        <w:pStyle w:val="HTMLPreformatted"/>
        <w:divId w:val="1206136475"/>
        <w:rPr>
          <w:ins w:id="4190" w:author="shorny" w:date="2014-06-09T15:48:00Z"/>
          <w:sz w:val="18"/>
          <w:rPrChange w:id="4191" w:author="shorny" w:date="2014-06-09T15:49:00Z">
            <w:rPr>
              <w:ins w:id="4192" w:author="shorny" w:date="2014-06-09T15:48:00Z"/>
            </w:rPr>
          </w:rPrChange>
        </w:rPr>
      </w:pPr>
      <w:ins w:id="4193" w:author="shorny" w:date="2014-06-09T15:48:00Z">
        <w:r w:rsidRPr="00A85691">
          <w:rPr>
            <w:rStyle w:val="keyword1"/>
            <w:sz w:val="18"/>
            <w:rPrChange w:id="4194" w:author="shorny" w:date="2014-06-09T15:49:00Z">
              <w:rPr>
                <w:rStyle w:val="keyword1"/>
              </w:rPr>
            </w:rPrChange>
          </w:rPr>
          <w:t>ADD</w:t>
        </w:r>
        <w:r w:rsidRPr="00A85691">
          <w:rPr>
            <w:sz w:val="18"/>
            <w:rPrChange w:id="4195" w:author="shorny" w:date="2014-06-09T15:49:00Z">
              <w:rPr/>
            </w:rPrChange>
          </w:rPr>
          <w:t xml:space="preserve"> INDEX provides (ApplicantID),</w:t>
        </w:r>
      </w:ins>
    </w:p>
    <w:p w14:paraId="1D1BD07B" w14:textId="77777777" w:rsidR="00A85691" w:rsidRPr="00A85691" w:rsidRDefault="00A85691">
      <w:pPr>
        <w:pStyle w:val="HTMLPreformatted"/>
        <w:divId w:val="1206136475"/>
        <w:rPr>
          <w:ins w:id="4196" w:author="shorny" w:date="2014-06-09T15:48:00Z"/>
          <w:sz w:val="18"/>
          <w:rPrChange w:id="4197" w:author="shorny" w:date="2014-06-09T15:49:00Z">
            <w:rPr>
              <w:ins w:id="4198" w:author="shorny" w:date="2014-06-09T15:48:00Z"/>
            </w:rPr>
          </w:rPrChange>
        </w:rPr>
      </w:pPr>
      <w:ins w:id="4199" w:author="shorny" w:date="2014-06-09T15:48:00Z">
        <w:r w:rsidRPr="00A85691">
          <w:rPr>
            <w:rStyle w:val="keyword1"/>
            <w:sz w:val="18"/>
            <w:rPrChange w:id="4200" w:author="shorny" w:date="2014-06-09T15:49:00Z">
              <w:rPr>
                <w:rStyle w:val="keyword1"/>
              </w:rPr>
            </w:rPrChange>
          </w:rPr>
          <w:t>ADD</w:t>
        </w:r>
        <w:r w:rsidRPr="00A85691">
          <w:rPr>
            <w:sz w:val="18"/>
            <w:rPrChange w:id="4201" w:author="shorny" w:date="2014-06-09T15:49:00Z">
              <w:rPr/>
            </w:rPrChange>
          </w:rPr>
          <w:t xml:space="preserve"> </w:t>
        </w:r>
        <w:r w:rsidRPr="00A85691">
          <w:rPr>
            <w:rStyle w:val="keyword1"/>
            <w:sz w:val="18"/>
            <w:rPrChange w:id="4202" w:author="shorny" w:date="2014-06-09T15:49:00Z">
              <w:rPr>
                <w:rStyle w:val="keyword1"/>
              </w:rPr>
            </w:rPrChange>
          </w:rPr>
          <w:t>CONSTRAINT</w:t>
        </w:r>
        <w:r w:rsidRPr="00A85691">
          <w:rPr>
            <w:sz w:val="18"/>
            <w:rPrChange w:id="4203" w:author="shorny" w:date="2014-06-09T15:49:00Z">
              <w:rPr/>
            </w:rPrChange>
          </w:rPr>
          <w:t xml:space="preserve"> provides </w:t>
        </w:r>
        <w:r w:rsidRPr="00A85691">
          <w:rPr>
            <w:rStyle w:val="keyword1"/>
            <w:sz w:val="18"/>
            <w:rPrChange w:id="4204" w:author="shorny" w:date="2014-06-09T15:49:00Z">
              <w:rPr>
                <w:rStyle w:val="keyword1"/>
              </w:rPr>
            </w:rPrChange>
          </w:rPr>
          <w:t>FOREIGN</w:t>
        </w:r>
        <w:r w:rsidRPr="00A85691">
          <w:rPr>
            <w:sz w:val="18"/>
            <w:rPrChange w:id="4205" w:author="shorny" w:date="2014-06-09T15:49:00Z">
              <w:rPr/>
            </w:rPrChange>
          </w:rPr>
          <w:t xml:space="preserve"> </w:t>
        </w:r>
        <w:r w:rsidRPr="00A85691">
          <w:rPr>
            <w:rStyle w:val="keyword1"/>
            <w:sz w:val="18"/>
            <w:rPrChange w:id="4206" w:author="shorny" w:date="2014-06-09T15:49:00Z">
              <w:rPr>
                <w:rStyle w:val="keyword1"/>
              </w:rPr>
            </w:rPrChange>
          </w:rPr>
          <w:t>KEY</w:t>
        </w:r>
        <w:r w:rsidRPr="00A85691">
          <w:rPr>
            <w:sz w:val="18"/>
            <w:rPrChange w:id="4207" w:author="shorny" w:date="2014-06-09T15:49:00Z">
              <w:rPr/>
            </w:rPrChange>
          </w:rPr>
          <w:t xml:space="preserve"> (ApplicantID)</w:t>
        </w:r>
      </w:ins>
    </w:p>
    <w:p w14:paraId="4F19B348" w14:textId="77777777" w:rsidR="00A85691" w:rsidRPr="00A85691" w:rsidRDefault="00A85691">
      <w:pPr>
        <w:pStyle w:val="HTMLPreformatted"/>
        <w:divId w:val="1206136475"/>
        <w:rPr>
          <w:ins w:id="4208" w:author="shorny" w:date="2014-06-09T15:48:00Z"/>
          <w:sz w:val="18"/>
          <w:rPrChange w:id="4209" w:author="shorny" w:date="2014-06-09T15:49:00Z">
            <w:rPr>
              <w:ins w:id="4210" w:author="shorny" w:date="2014-06-09T15:48:00Z"/>
            </w:rPr>
          </w:rPrChange>
        </w:rPr>
      </w:pPr>
      <w:ins w:id="4211" w:author="shorny" w:date="2014-06-09T15:48:00Z">
        <w:r w:rsidRPr="00A85691">
          <w:rPr>
            <w:sz w:val="18"/>
            <w:rPrChange w:id="4212" w:author="shorny" w:date="2014-06-09T15:49:00Z">
              <w:rPr/>
            </w:rPrChange>
          </w:rPr>
          <w:t xml:space="preserve">  </w:t>
        </w:r>
        <w:r w:rsidRPr="00A85691">
          <w:rPr>
            <w:rStyle w:val="keyword1"/>
            <w:sz w:val="18"/>
            <w:rPrChange w:id="4213" w:author="shorny" w:date="2014-06-09T15:49:00Z">
              <w:rPr>
                <w:rStyle w:val="keyword1"/>
              </w:rPr>
            </w:rPrChange>
          </w:rPr>
          <w:t>REFERENCES</w:t>
        </w:r>
        <w:r w:rsidRPr="00A85691">
          <w:rPr>
            <w:sz w:val="18"/>
            <w:rPrChange w:id="4214" w:author="shorny" w:date="2014-06-09T15:49:00Z">
              <w:rPr/>
            </w:rPrChange>
          </w:rPr>
          <w:t xml:space="preserve"> Applicant (ApplicantID) </w:t>
        </w:r>
        <w:r w:rsidRPr="00A85691">
          <w:rPr>
            <w:rStyle w:val="keyword1"/>
            <w:sz w:val="18"/>
            <w:rPrChange w:id="4215" w:author="shorny" w:date="2014-06-09T15:49:00Z">
              <w:rPr>
                <w:rStyle w:val="keyword1"/>
              </w:rPr>
            </w:rPrChange>
          </w:rPr>
          <w:t>ON</w:t>
        </w:r>
        <w:r w:rsidRPr="00A85691">
          <w:rPr>
            <w:sz w:val="18"/>
            <w:rPrChange w:id="4216" w:author="shorny" w:date="2014-06-09T15:49:00Z">
              <w:rPr/>
            </w:rPrChange>
          </w:rPr>
          <w:t xml:space="preserve"> </w:t>
        </w:r>
        <w:r w:rsidRPr="00A85691">
          <w:rPr>
            <w:rStyle w:val="keyword1"/>
            <w:sz w:val="18"/>
            <w:rPrChange w:id="4217" w:author="shorny" w:date="2014-06-09T15:49:00Z">
              <w:rPr>
                <w:rStyle w:val="keyword1"/>
              </w:rPr>
            </w:rPrChange>
          </w:rPr>
          <w:t>UPDATE</w:t>
        </w:r>
        <w:r w:rsidRPr="00A85691">
          <w:rPr>
            <w:sz w:val="18"/>
            <w:rPrChange w:id="4218" w:author="shorny" w:date="2014-06-09T15:49:00Z">
              <w:rPr/>
            </w:rPrChange>
          </w:rPr>
          <w:t xml:space="preserve"> </w:t>
        </w:r>
        <w:r w:rsidRPr="00A85691">
          <w:rPr>
            <w:rStyle w:val="keyword1"/>
            <w:sz w:val="18"/>
            <w:rPrChange w:id="4219" w:author="shorny" w:date="2014-06-09T15:49:00Z">
              <w:rPr>
                <w:rStyle w:val="keyword1"/>
              </w:rPr>
            </w:rPrChange>
          </w:rPr>
          <w:t>Cascade</w:t>
        </w:r>
        <w:r w:rsidRPr="00A85691">
          <w:rPr>
            <w:sz w:val="18"/>
            <w:rPrChange w:id="4220" w:author="shorny" w:date="2014-06-09T15:49:00Z">
              <w:rPr/>
            </w:rPrChange>
          </w:rPr>
          <w:t xml:space="preserve"> </w:t>
        </w:r>
        <w:r w:rsidRPr="00A85691">
          <w:rPr>
            <w:rStyle w:val="keyword1"/>
            <w:sz w:val="18"/>
            <w:rPrChange w:id="4221" w:author="shorny" w:date="2014-06-09T15:49:00Z">
              <w:rPr>
                <w:rStyle w:val="keyword1"/>
              </w:rPr>
            </w:rPrChange>
          </w:rPr>
          <w:t>ON</w:t>
        </w:r>
        <w:r w:rsidRPr="00A85691">
          <w:rPr>
            <w:sz w:val="18"/>
            <w:rPrChange w:id="4222" w:author="shorny" w:date="2014-06-09T15:49:00Z">
              <w:rPr/>
            </w:rPrChange>
          </w:rPr>
          <w:t xml:space="preserve"> </w:t>
        </w:r>
        <w:proofErr w:type="gramStart"/>
        <w:r w:rsidRPr="00A85691">
          <w:rPr>
            <w:rStyle w:val="keyword1"/>
            <w:sz w:val="18"/>
            <w:rPrChange w:id="4223" w:author="shorny" w:date="2014-06-09T15:49:00Z">
              <w:rPr>
                <w:rStyle w:val="keyword1"/>
              </w:rPr>
            </w:rPrChange>
          </w:rPr>
          <w:t>DELETE</w:t>
        </w:r>
        <w:proofErr w:type="gramEnd"/>
        <w:r w:rsidRPr="00A85691">
          <w:rPr>
            <w:sz w:val="18"/>
            <w:rPrChange w:id="4224" w:author="shorny" w:date="2014-06-09T15:49:00Z">
              <w:rPr/>
            </w:rPrChange>
          </w:rPr>
          <w:t xml:space="preserve"> </w:t>
        </w:r>
        <w:r w:rsidRPr="00A85691">
          <w:rPr>
            <w:rStyle w:val="keyword1"/>
            <w:sz w:val="18"/>
            <w:rPrChange w:id="4225" w:author="shorny" w:date="2014-06-09T15:49:00Z">
              <w:rPr>
                <w:rStyle w:val="keyword1"/>
              </w:rPr>
            </w:rPrChange>
          </w:rPr>
          <w:t>Cascade</w:t>
        </w:r>
        <w:r w:rsidRPr="00A85691">
          <w:rPr>
            <w:sz w:val="18"/>
            <w:rPrChange w:id="4226" w:author="shorny" w:date="2014-06-09T15:49:00Z">
              <w:rPr/>
            </w:rPrChange>
          </w:rPr>
          <w:t>;</w:t>
        </w:r>
      </w:ins>
    </w:p>
    <w:p w14:paraId="27FFBEA1" w14:textId="77777777" w:rsidR="00A85691" w:rsidRPr="00A85691" w:rsidRDefault="00A85691">
      <w:pPr>
        <w:pStyle w:val="HTMLPreformatted"/>
        <w:divId w:val="1206136475"/>
        <w:rPr>
          <w:ins w:id="4227" w:author="shorny" w:date="2014-06-09T15:48:00Z"/>
          <w:sz w:val="18"/>
          <w:rPrChange w:id="4228" w:author="shorny" w:date="2014-06-09T15:49:00Z">
            <w:rPr>
              <w:ins w:id="4229" w:author="shorny" w:date="2014-06-09T15:48:00Z"/>
            </w:rPr>
          </w:rPrChange>
        </w:rPr>
      </w:pPr>
    </w:p>
    <w:p w14:paraId="1940E86E" w14:textId="77777777" w:rsidR="00A85691" w:rsidRPr="00A85691" w:rsidRDefault="00A85691">
      <w:pPr>
        <w:pStyle w:val="HTMLPreformatted"/>
        <w:divId w:val="1206136475"/>
        <w:rPr>
          <w:ins w:id="4230" w:author="shorny" w:date="2014-06-09T15:48:00Z"/>
          <w:sz w:val="18"/>
          <w:rPrChange w:id="4231" w:author="shorny" w:date="2014-06-09T15:49:00Z">
            <w:rPr>
              <w:ins w:id="4232" w:author="shorny" w:date="2014-06-09T15:48:00Z"/>
            </w:rPr>
          </w:rPrChange>
        </w:rPr>
      </w:pPr>
      <w:ins w:id="4233" w:author="shorny" w:date="2014-06-09T15:48:00Z">
        <w:r w:rsidRPr="00A85691">
          <w:rPr>
            <w:rStyle w:val="keyword1"/>
            <w:sz w:val="18"/>
            <w:rPrChange w:id="4234" w:author="shorny" w:date="2014-06-09T15:49:00Z">
              <w:rPr>
                <w:rStyle w:val="keyword1"/>
              </w:rPr>
            </w:rPrChange>
          </w:rPr>
          <w:t>ALTER</w:t>
        </w:r>
        <w:r w:rsidRPr="00A85691">
          <w:rPr>
            <w:sz w:val="18"/>
            <w:rPrChange w:id="4235" w:author="shorny" w:date="2014-06-09T15:49:00Z">
              <w:rPr/>
            </w:rPrChange>
          </w:rPr>
          <w:t xml:space="preserve"> </w:t>
        </w:r>
        <w:r w:rsidRPr="00A85691">
          <w:rPr>
            <w:rStyle w:val="keyword1"/>
            <w:sz w:val="18"/>
            <w:rPrChange w:id="4236" w:author="shorny" w:date="2014-06-09T15:49:00Z">
              <w:rPr>
                <w:rStyle w:val="keyword1"/>
              </w:rPr>
            </w:rPrChange>
          </w:rPr>
          <w:t>TABLE</w:t>
        </w:r>
        <w:r w:rsidRPr="00A85691">
          <w:rPr>
            <w:sz w:val="18"/>
            <w:rPrChange w:id="4237" w:author="shorny" w:date="2014-06-09T15:49:00Z">
              <w:rPr/>
            </w:rPrChange>
          </w:rPr>
          <w:t xml:space="preserve"> </w:t>
        </w:r>
        <w:r w:rsidRPr="00A85691">
          <w:rPr>
            <w:rStyle w:val="function-name1"/>
            <w:sz w:val="18"/>
            <w:rPrChange w:id="4238" w:author="shorny" w:date="2014-06-09T15:49:00Z">
              <w:rPr>
                <w:rStyle w:val="function-name1"/>
              </w:rPr>
            </w:rPrChange>
          </w:rPr>
          <w:t>Decision</w:t>
        </w:r>
      </w:ins>
    </w:p>
    <w:p w14:paraId="6A217171" w14:textId="77777777" w:rsidR="00A85691" w:rsidRPr="00A85691" w:rsidRDefault="00A85691">
      <w:pPr>
        <w:pStyle w:val="HTMLPreformatted"/>
        <w:divId w:val="1206136475"/>
        <w:rPr>
          <w:ins w:id="4239" w:author="shorny" w:date="2014-06-09T15:48:00Z"/>
          <w:sz w:val="18"/>
          <w:rPrChange w:id="4240" w:author="shorny" w:date="2014-06-09T15:49:00Z">
            <w:rPr>
              <w:ins w:id="4241" w:author="shorny" w:date="2014-06-09T15:48:00Z"/>
            </w:rPr>
          </w:rPrChange>
        </w:rPr>
      </w:pPr>
      <w:ins w:id="4242" w:author="shorny" w:date="2014-06-09T15:48:00Z">
        <w:r w:rsidRPr="00A85691">
          <w:rPr>
            <w:rStyle w:val="keyword1"/>
            <w:sz w:val="18"/>
            <w:rPrChange w:id="4243" w:author="shorny" w:date="2014-06-09T15:49:00Z">
              <w:rPr>
                <w:rStyle w:val="keyword1"/>
              </w:rPr>
            </w:rPrChange>
          </w:rPr>
          <w:t>ADD</w:t>
        </w:r>
        <w:r w:rsidRPr="00A85691">
          <w:rPr>
            <w:sz w:val="18"/>
            <w:rPrChange w:id="4244" w:author="shorny" w:date="2014-06-09T15:49:00Z">
              <w:rPr/>
            </w:rPrChange>
          </w:rPr>
          <w:t xml:space="preserve"> INDEX `specified </w:t>
        </w:r>
        <w:r w:rsidRPr="00A85691">
          <w:rPr>
            <w:rStyle w:val="keyword1"/>
            <w:sz w:val="18"/>
            <w:rPrChange w:id="4245" w:author="shorny" w:date="2014-06-09T15:49:00Z">
              <w:rPr>
                <w:rStyle w:val="keyword1"/>
              </w:rPr>
            </w:rPrChange>
          </w:rPr>
          <w:t>by</w:t>
        </w:r>
        <w:r w:rsidRPr="00A85691">
          <w:rPr>
            <w:sz w:val="18"/>
            <w:rPrChange w:id="4246" w:author="shorny" w:date="2014-06-09T15:49:00Z">
              <w:rPr/>
            </w:rPrChange>
          </w:rPr>
          <w:t>` (DecisionTypeID),</w:t>
        </w:r>
      </w:ins>
    </w:p>
    <w:p w14:paraId="2009DFB5" w14:textId="77777777" w:rsidR="00A85691" w:rsidRPr="00A85691" w:rsidRDefault="00A85691">
      <w:pPr>
        <w:pStyle w:val="HTMLPreformatted"/>
        <w:divId w:val="1206136475"/>
        <w:rPr>
          <w:ins w:id="4247" w:author="shorny" w:date="2014-06-09T15:48:00Z"/>
          <w:sz w:val="18"/>
          <w:rPrChange w:id="4248" w:author="shorny" w:date="2014-06-09T15:49:00Z">
            <w:rPr>
              <w:ins w:id="4249" w:author="shorny" w:date="2014-06-09T15:48:00Z"/>
            </w:rPr>
          </w:rPrChange>
        </w:rPr>
      </w:pPr>
      <w:ins w:id="4250" w:author="shorny" w:date="2014-06-09T15:48:00Z">
        <w:r w:rsidRPr="00A85691">
          <w:rPr>
            <w:rStyle w:val="keyword1"/>
            <w:sz w:val="18"/>
            <w:rPrChange w:id="4251" w:author="shorny" w:date="2014-06-09T15:49:00Z">
              <w:rPr>
                <w:rStyle w:val="keyword1"/>
              </w:rPr>
            </w:rPrChange>
          </w:rPr>
          <w:t>ADD</w:t>
        </w:r>
        <w:r w:rsidRPr="00A85691">
          <w:rPr>
            <w:sz w:val="18"/>
            <w:rPrChange w:id="4252" w:author="shorny" w:date="2014-06-09T15:49:00Z">
              <w:rPr/>
            </w:rPrChange>
          </w:rPr>
          <w:t xml:space="preserve"> </w:t>
        </w:r>
        <w:r w:rsidRPr="00A85691">
          <w:rPr>
            <w:rStyle w:val="keyword1"/>
            <w:sz w:val="18"/>
            <w:rPrChange w:id="4253" w:author="shorny" w:date="2014-06-09T15:49:00Z">
              <w:rPr>
                <w:rStyle w:val="keyword1"/>
              </w:rPr>
            </w:rPrChange>
          </w:rPr>
          <w:t>CONSTRAINT</w:t>
        </w:r>
        <w:r w:rsidRPr="00A85691">
          <w:rPr>
            <w:sz w:val="18"/>
            <w:rPrChange w:id="4254" w:author="shorny" w:date="2014-06-09T15:49:00Z">
              <w:rPr/>
            </w:rPrChange>
          </w:rPr>
          <w:t xml:space="preserve"> `specified </w:t>
        </w:r>
        <w:r w:rsidRPr="00A85691">
          <w:rPr>
            <w:rStyle w:val="keyword1"/>
            <w:sz w:val="18"/>
            <w:rPrChange w:id="4255" w:author="shorny" w:date="2014-06-09T15:49:00Z">
              <w:rPr>
                <w:rStyle w:val="keyword1"/>
              </w:rPr>
            </w:rPrChange>
          </w:rPr>
          <w:t>by</w:t>
        </w:r>
        <w:r w:rsidRPr="00A85691">
          <w:rPr>
            <w:sz w:val="18"/>
            <w:rPrChange w:id="4256" w:author="shorny" w:date="2014-06-09T15:49:00Z">
              <w:rPr/>
            </w:rPrChange>
          </w:rPr>
          <w:t xml:space="preserve">` </w:t>
        </w:r>
        <w:r w:rsidRPr="00A85691">
          <w:rPr>
            <w:rStyle w:val="keyword1"/>
            <w:sz w:val="18"/>
            <w:rPrChange w:id="4257" w:author="shorny" w:date="2014-06-09T15:49:00Z">
              <w:rPr>
                <w:rStyle w:val="keyword1"/>
              </w:rPr>
            </w:rPrChange>
          </w:rPr>
          <w:t>FOREIGN</w:t>
        </w:r>
        <w:r w:rsidRPr="00A85691">
          <w:rPr>
            <w:sz w:val="18"/>
            <w:rPrChange w:id="4258" w:author="shorny" w:date="2014-06-09T15:49:00Z">
              <w:rPr/>
            </w:rPrChange>
          </w:rPr>
          <w:t xml:space="preserve"> </w:t>
        </w:r>
        <w:r w:rsidRPr="00A85691">
          <w:rPr>
            <w:rStyle w:val="keyword1"/>
            <w:sz w:val="18"/>
            <w:rPrChange w:id="4259" w:author="shorny" w:date="2014-06-09T15:49:00Z">
              <w:rPr>
                <w:rStyle w:val="keyword1"/>
              </w:rPr>
            </w:rPrChange>
          </w:rPr>
          <w:t>KEY</w:t>
        </w:r>
        <w:r w:rsidRPr="00A85691">
          <w:rPr>
            <w:sz w:val="18"/>
            <w:rPrChange w:id="4260" w:author="shorny" w:date="2014-06-09T15:49:00Z">
              <w:rPr/>
            </w:rPrChange>
          </w:rPr>
          <w:t xml:space="preserve"> (DecisionTypeID)</w:t>
        </w:r>
      </w:ins>
    </w:p>
    <w:p w14:paraId="35D7EC8F" w14:textId="77777777" w:rsidR="00A85691" w:rsidRPr="00A85691" w:rsidRDefault="00A85691">
      <w:pPr>
        <w:pStyle w:val="HTMLPreformatted"/>
        <w:divId w:val="1206136475"/>
        <w:rPr>
          <w:ins w:id="4261" w:author="shorny" w:date="2014-06-09T15:48:00Z"/>
          <w:sz w:val="18"/>
          <w:rPrChange w:id="4262" w:author="shorny" w:date="2014-06-09T15:49:00Z">
            <w:rPr>
              <w:ins w:id="4263" w:author="shorny" w:date="2014-06-09T15:48:00Z"/>
            </w:rPr>
          </w:rPrChange>
        </w:rPr>
      </w:pPr>
      <w:ins w:id="4264" w:author="shorny" w:date="2014-06-09T15:48:00Z">
        <w:r w:rsidRPr="00A85691">
          <w:rPr>
            <w:sz w:val="18"/>
            <w:rPrChange w:id="4265" w:author="shorny" w:date="2014-06-09T15:49:00Z">
              <w:rPr/>
            </w:rPrChange>
          </w:rPr>
          <w:t xml:space="preserve">  </w:t>
        </w:r>
        <w:r w:rsidRPr="00A85691">
          <w:rPr>
            <w:rStyle w:val="keyword1"/>
            <w:sz w:val="18"/>
            <w:rPrChange w:id="4266" w:author="shorny" w:date="2014-06-09T15:49:00Z">
              <w:rPr>
                <w:rStyle w:val="keyword1"/>
              </w:rPr>
            </w:rPrChange>
          </w:rPr>
          <w:t>REFERENCES</w:t>
        </w:r>
        <w:r w:rsidRPr="00A85691">
          <w:rPr>
            <w:sz w:val="18"/>
            <w:rPrChange w:id="4267" w:author="shorny" w:date="2014-06-09T15:49:00Z">
              <w:rPr/>
            </w:rPrChange>
          </w:rPr>
          <w:t xml:space="preserve"> `Decision </w:t>
        </w:r>
        <w:r w:rsidRPr="00A85691">
          <w:rPr>
            <w:rStyle w:val="keyword1"/>
            <w:sz w:val="18"/>
            <w:rPrChange w:id="4268" w:author="shorny" w:date="2014-06-09T15:49:00Z">
              <w:rPr>
                <w:rStyle w:val="keyword1"/>
              </w:rPr>
            </w:rPrChange>
          </w:rPr>
          <w:t>Type</w:t>
        </w:r>
        <w:r w:rsidRPr="00A85691">
          <w:rPr>
            <w:sz w:val="18"/>
            <w:rPrChange w:id="4269" w:author="shorny" w:date="2014-06-09T15:49:00Z">
              <w:rPr/>
            </w:rPrChange>
          </w:rPr>
          <w:t xml:space="preserve">` (DecisionTypeID) </w:t>
        </w:r>
        <w:r w:rsidRPr="00A85691">
          <w:rPr>
            <w:rStyle w:val="keyword1"/>
            <w:sz w:val="18"/>
            <w:rPrChange w:id="4270" w:author="shorny" w:date="2014-06-09T15:49:00Z">
              <w:rPr>
                <w:rStyle w:val="keyword1"/>
              </w:rPr>
            </w:rPrChange>
          </w:rPr>
          <w:t>ON</w:t>
        </w:r>
        <w:r w:rsidRPr="00A85691">
          <w:rPr>
            <w:sz w:val="18"/>
            <w:rPrChange w:id="4271" w:author="shorny" w:date="2014-06-09T15:49:00Z">
              <w:rPr/>
            </w:rPrChange>
          </w:rPr>
          <w:t xml:space="preserve"> </w:t>
        </w:r>
        <w:r w:rsidRPr="00A85691">
          <w:rPr>
            <w:rStyle w:val="keyword1"/>
            <w:sz w:val="18"/>
            <w:rPrChange w:id="4272" w:author="shorny" w:date="2014-06-09T15:49:00Z">
              <w:rPr>
                <w:rStyle w:val="keyword1"/>
              </w:rPr>
            </w:rPrChange>
          </w:rPr>
          <w:t>UPDATE</w:t>
        </w:r>
        <w:r w:rsidRPr="00A85691">
          <w:rPr>
            <w:sz w:val="18"/>
            <w:rPrChange w:id="4273" w:author="shorny" w:date="2014-06-09T15:49:00Z">
              <w:rPr/>
            </w:rPrChange>
          </w:rPr>
          <w:t xml:space="preserve"> </w:t>
        </w:r>
        <w:r w:rsidRPr="00A85691">
          <w:rPr>
            <w:rStyle w:val="keyword1"/>
            <w:sz w:val="18"/>
            <w:rPrChange w:id="4274" w:author="shorny" w:date="2014-06-09T15:49:00Z">
              <w:rPr>
                <w:rStyle w:val="keyword1"/>
              </w:rPr>
            </w:rPrChange>
          </w:rPr>
          <w:t>Cascade</w:t>
        </w:r>
        <w:r w:rsidRPr="00A85691">
          <w:rPr>
            <w:sz w:val="18"/>
            <w:rPrChange w:id="4275" w:author="shorny" w:date="2014-06-09T15:49:00Z">
              <w:rPr/>
            </w:rPrChange>
          </w:rPr>
          <w:t xml:space="preserve"> </w:t>
        </w:r>
        <w:r w:rsidRPr="00A85691">
          <w:rPr>
            <w:rStyle w:val="keyword1"/>
            <w:sz w:val="18"/>
            <w:rPrChange w:id="4276" w:author="shorny" w:date="2014-06-09T15:49:00Z">
              <w:rPr>
                <w:rStyle w:val="keyword1"/>
              </w:rPr>
            </w:rPrChange>
          </w:rPr>
          <w:t>ON</w:t>
        </w:r>
        <w:r w:rsidRPr="00A85691">
          <w:rPr>
            <w:sz w:val="18"/>
            <w:rPrChange w:id="4277" w:author="shorny" w:date="2014-06-09T15:49:00Z">
              <w:rPr/>
            </w:rPrChange>
          </w:rPr>
          <w:t xml:space="preserve"> </w:t>
        </w:r>
        <w:r w:rsidRPr="00A85691">
          <w:rPr>
            <w:rStyle w:val="keyword1"/>
            <w:sz w:val="18"/>
            <w:rPrChange w:id="4278" w:author="shorny" w:date="2014-06-09T15:49:00Z">
              <w:rPr>
                <w:rStyle w:val="keyword1"/>
              </w:rPr>
            </w:rPrChange>
          </w:rPr>
          <w:t>DELETE</w:t>
        </w:r>
        <w:r w:rsidRPr="00A85691">
          <w:rPr>
            <w:sz w:val="18"/>
            <w:rPrChange w:id="4279" w:author="shorny" w:date="2014-06-09T15:49:00Z">
              <w:rPr/>
            </w:rPrChange>
          </w:rPr>
          <w:t xml:space="preserve"> </w:t>
        </w:r>
        <w:r w:rsidRPr="00A85691">
          <w:rPr>
            <w:rStyle w:val="keyword1"/>
            <w:sz w:val="18"/>
            <w:rPrChange w:id="4280" w:author="shorny" w:date="2014-06-09T15:49:00Z">
              <w:rPr>
                <w:rStyle w:val="keyword1"/>
              </w:rPr>
            </w:rPrChange>
          </w:rPr>
          <w:t>Restrict</w:t>
        </w:r>
        <w:r w:rsidRPr="00A85691">
          <w:rPr>
            <w:sz w:val="18"/>
            <w:rPrChange w:id="4281" w:author="shorny" w:date="2014-06-09T15:49:00Z">
              <w:rPr/>
            </w:rPrChange>
          </w:rPr>
          <w:t>;</w:t>
        </w:r>
      </w:ins>
    </w:p>
    <w:p w14:paraId="379B0091" w14:textId="77777777" w:rsidR="00A85691" w:rsidRPr="00A85691" w:rsidRDefault="00A85691">
      <w:pPr>
        <w:pStyle w:val="HTMLPreformatted"/>
        <w:divId w:val="1206136475"/>
        <w:rPr>
          <w:ins w:id="4282" w:author="shorny" w:date="2014-06-09T15:48:00Z"/>
          <w:sz w:val="18"/>
          <w:rPrChange w:id="4283" w:author="shorny" w:date="2014-06-09T15:49:00Z">
            <w:rPr>
              <w:ins w:id="4284" w:author="shorny" w:date="2014-06-09T15:48:00Z"/>
            </w:rPr>
          </w:rPrChange>
        </w:rPr>
      </w:pPr>
    </w:p>
    <w:p w14:paraId="5071939D" w14:textId="77777777" w:rsidR="00A85691" w:rsidRPr="00A85691" w:rsidRDefault="00A85691">
      <w:pPr>
        <w:pStyle w:val="HTMLPreformatted"/>
        <w:divId w:val="1206136475"/>
        <w:rPr>
          <w:ins w:id="4285" w:author="shorny" w:date="2014-06-09T15:48:00Z"/>
          <w:sz w:val="18"/>
          <w:rPrChange w:id="4286" w:author="shorny" w:date="2014-06-09T15:49:00Z">
            <w:rPr>
              <w:ins w:id="4287" w:author="shorny" w:date="2014-06-09T15:48:00Z"/>
            </w:rPr>
          </w:rPrChange>
        </w:rPr>
      </w:pPr>
      <w:ins w:id="4288" w:author="shorny" w:date="2014-06-09T15:48:00Z">
        <w:r w:rsidRPr="00A85691">
          <w:rPr>
            <w:rStyle w:val="keyword1"/>
            <w:sz w:val="18"/>
            <w:rPrChange w:id="4289" w:author="shorny" w:date="2014-06-09T15:49:00Z">
              <w:rPr>
                <w:rStyle w:val="keyword1"/>
              </w:rPr>
            </w:rPrChange>
          </w:rPr>
          <w:t>ALTER</w:t>
        </w:r>
        <w:r w:rsidRPr="00A85691">
          <w:rPr>
            <w:sz w:val="18"/>
            <w:rPrChange w:id="4290" w:author="shorny" w:date="2014-06-09T15:49:00Z">
              <w:rPr/>
            </w:rPrChange>
          </w:rPr>
          <w:t xml:space="preserve"> </w:t>
        </w:r>
        <w:r w:rsidRPr="00A85691">
          <w:rPr>
            <w:rStyle w:val="keyword1"/>
            <w:sz w:val="18"/>
            <w:rPrChange w:id="4291" w:author="shorny" w:date="2014-06-09T15:49:00Z">
              <w:rPr>
                <w:rStyle w:val="keyword1"/>
              </w:rPr>
            </w:rPrChange>
          </w:rPr>
          <w:t>TABLE</w:t>
        </w:r>
        <w:r w:rsidRPr="00A85691">
          <w:rPr>
            <w:sz w:val="18"/>
            <w:rPrChange w:id="4292" w:author="shorny" w:date="2014-06-09T15:49:00Z">
              <w:rPr/>
            </w:rPrChange>
          </w:rPr>
          <w:t xml:space="preserve"> </w:t>
        </w:r>
        <w:r w:rsidRPr="00A85691">
          <w:rPr>
            <w:rStyle w:val="function-name1"/>
            <w:sz w:val="18"/>
            <w:rPrChange w:id="4293" w:author="shorny" w:date="2014-06-09T15:49:00Z">
              <w:rPr>
                <w:rStyle w:val="function-name1"/>
              </w:rPr>
            </w:rPrChange>
          </w:rPr>
          <w:t>Visa</w:t>
        </w:r>
      </w:ins>
    </w:p>
    <w:p w14:paraId="3038DF2E" w14:textId="77777777" w:rsidR="00A85691" w:rsidRPr="00A85691" w:rsidRDefault="00A85691">
      <w:pPr>
        <w:pStyle w:val="HTMLPreformatted"/>
        <w:divId w:val="1206136475"/>
        <w:rPr>
          <w:ins w:id="4294" w:author="shorny" w:date="2014-06-09T15:48:00Z"/>
          <w:sz w:val="18"/>
          <w:rPrChange w:id="4295" w:author="shorny" w:date="2014-06-09T15:49:00Z">
            <w:rPr>
              <w:ins w:id="4296" w:author="shorny" w:date="2014-06-09T15:48:00Z"/>
            </w:rPr>
          </w:rPrChange>
        </w:rPr>
      </w:pPr>
      <w:ins w:id="4297" w:author="shorny" w:date="2014-06-09T15:48:00Z">
        <w:r w:rsidRPr="00A85691">
          <w:rPr>
            <w:rStyle w:val="keyword1"/>
            <w:sz w:val="18"/>
            <w:rPrChange w:id="4298" w:author="shorny" w:date="2014-06-09T15:49:00Z">
              <w:rPr>
                <w:rStyle w:val="keyword1"/>
              </w:rPr>
            </w:rPrChange>
          </w:rPr>
          <w:t>ADD</w:t>
        </w:r>
        <w:r w:rsidRPr="00A85691">
          <w:rPr>
            <w:sz w:val="18"/>
            <w:rPrChange w:id="4299" w:author="shorny" w:date="2014-06-09T15:49:00Z">
              <w:rPr/>
            </w:rPrChange>
          </w:rPr>
          <w:t xml:space="preserve"> INDEX `originates </w:t>
        </w:r>
        <w:r w:rsidRPr="00A85691">
          <w:rPr>
            <w:rStyle w:val="keyword1"/>
            <w:sz w:val="18"/>
            <w:rPrChange w:id="4300" w:author="shorny" w:date="2014-06-09T15:49:00Z">
              <w:rPr>
                <w:rStyle w:val="keyword1"/>
              </w:rPr>
            </w:rPrChange>
          </w:rPr>
          <w:t>in</w:t>
        </w:r>
        <w:r w:rsidRPr="00A85691">
          <w:rPr>
            <w:sz w:val="18"/>
            <w:rPrChange w:id="4301" w:author="shorny" w:date="2014-06-09T15:49:00Z">
              <w:rPr/>
            </w:rPrChange>
          </w:rPr>
          <w:t>` (CountryISOCode),</w:t>
        </w:r>
      </w:ins>
    </w:p>
    <w:p w14:paraId="10D6A5D4" w14:textId="77777777" w:rsidR="00A85691" w:rsidRPr="00A85691" w:rsidRDefault="00A85691">
      <w:pPr>
        <w:pStyle w:val="HTMLPreformatted"/>
        <w:divId w:val="1206136475"/>
        <w:rPr>
          <w:ins w:id="4302" w:author="shorny" w:date="2014-06-09T15:48:00Z"/>
          <w:sz w:val="18"/>
          <w:rPrChange w:id="4303" w:author="shorny" w:date="2014-06-09T15:49:00Z">
            <w:rPr>
              <w:ins w:id="4304" w:author="shorny" w:date="2014-06-09T15:48:00Z"/>
            </w:rPr>
          </w:rPrChange>
        </w:rPr>
      </w:pPr>
      <w:ins w:id="4305" w:author="shorny" w:date="2014-06-09T15:48:00Z">
        <w:r w:rsidRPr="00A85691">
          <w:rPr>
            <w:rStyle w:val="keyword1"/>
            <w:sz w:val="18"/>
            <w:rPrChange w:id="4306" w:author="shorny" w:date="2014-06-09T15:49:00Z">
              <w:rPr>
                <w:rStyle w:val="keyword1"/>
              </w:rPr>
            </w:rPrChange>
          </w:rPr>
          <w:t>ADD</w:t>
        </w:r>
        <w:r w:rsidRPr="00A85691">
          <w:rPr>
            <w:sz w:val="18"/>
            <w:rPrChange w:id="4307" w:author="shorny" w:date="2014-06-09T15:49:00Z">
              <w:rPr/>
            </w:rPrChange>
          </w:rPr>
          <w:t xml:space="preserve"> </w:t>
        </w:r>
        <w:r w:rsidRPr="00A85691">
          <w:rPr>
            <w:rStyle w:val="keyword1"/>
            <w:sz w:val="18"/>
            <w:rPrChange w:id="4308" w:author="shorny" w:date="2014-06-09T15:49:00Z">
              <w:rPr>
                <w:rStyle w:val="keyword1"/>
              </w:rPr>
            </w:rPrChange>
          </w:rPr>
          <w:t>CONSTRAINT</w:t>
        </w:r>
        <w:r w:rsidRPr="00A85691">
          <w:rPr>
            <w:sz w:val="18"/>
            <w:rPrChange w:id="4309" w:author="shorny" w:date="2014-06-09T15:49:00Z">
              <w:rPr/>
            </w:rPrChange>
          </w:rPr>
          <w:t xml:space="preserve"> `originates </w:t>
        </w:r>
        <w:r w:rsidRPr="00A85691">
          <w:rPr>
            <w:rStyle w:val="keyword1"/>
            <w:sz w:val="18"/>
            <w:rPrChange w:id="4310" w:author="shorny" w:date="2014-06-09T15:49:00Z">
              <w:rPr>
                <w:rStyle w:val="keyword1"/>
              </w:rPr>
            </w:rPrChange>
          </w:rPr>
          <w:t>in</w:t>
        </w:r>
        <w:r w:rsidRPr="00A85691">
          <w:rPr>
            <w:sz w:val="18"/>
            <w:rPrChange w:id="4311" w:author="shorny" w:date="2014-06-09T15:49:00Z">
              <w:rPr/>
            </w:rPrChange>
          </w:rPr>
          <w:t xml:space="preserve">` </w:t>
        </w:r>
        <w:r w:rsidRPr="00A85691">
          <w:rPr>
            <w:rStyle w:val="keyword1"/>
            <w:sz w:val="18"/>
            <w:rPrChange w:id="4312" w:author="shorny" w:date="2014-06-09T15:49:00Z">
              <w:rPr>
                <w:rStyle w:val="keyword1"/>
              </w:rPr>
            </w:rPrChange>
          </w:rPr>
          <w:t>FOREIGN</w:t>
        </w:r>
        <w:r w:rsidRPr="00A85691">
          <w:rPr>
            <w:sz w:val="18"/>
            <w:rPrChange w:id="4313" w:author="shorny" w:date="2014-06-09T15:49:00Z">
              <w:rPr/>
            </w:rPrChange>
          </w:rPr>
          <w:t xml:space="preserve"> </w:t>
        </w:r>
        <w:r w:rsidRPr="00A85691">
          <w:rPr>
            <w:rStyle w:val="keyword1"/>
            <w:sz w:val="18"/>
            <w:rPrChange w:id="4314" w:author="shorny" w:date="2014-06-09T15:49:00Z">
              <w:rPr>
                <w:rStyle w:val="keyword1"/>
              </w:rPr>
            </w:rPrChange>
          </w:rPr>
          <w:t>KEY</w:t>
        </w:r>
        <w:r w:rsidRPr="00A85691">
          <w:rPr>
            <w:sz w:val="18"/>
            <w:rPrChange w:id="4315" w:author="shorny" w:date="2014-06-09T15:49:00Z">
              <w:rPr/>
            </w:rPrChange>
          </w:rPr>
          <w:t xml:space="preserve"> (CountryISOCode)</w:t>
        </w:r>
      </w:ins>
    </w:p>
    <w:p w14:paraId="15A47FBF" w14:textId="77777777" w:rsidR="00A85691" w:rsidRPr="00A85691" w:rsidRDefault="00A85691">
      <w:pPr>
        <w:pStyle w:val="HTMLPreformatted"/>
        <w:divId w:val="1206136475"/>
        <w:rPr>
          <w:ins w:id="4316" w:author="shorny" w:date="2014-06-09T15:48:00Z"/>
          <w:sz w:val="18"/>
          <w:rPrChange w:id="4317" w:author="shorny" w:date="2014-06-09T15:49:00Z">
            <w:rPr>
              <w:ins w:id="4318" w:author="shorny" w:date="2014-06-09T15:48:00Z"/>
            </w:rPr>
          </w:rPrChange>
        </w:rPr>
      </w:pPr>
      <w:ins w:id="4319" w:author="shorny" w:date="2014-06-09T15:48:00Z">
        <w:r w:rsidRPr="00A85691">
          <w:rPr>
            <w:sz w:val="18"/>
            <w:rPrChange w:id="4320" w:author="shorny" w:date="2014-06-09T15:49:00Z">
              <w:rPr/>
            </w:rPrChange>
          </w:rPr>
          <w:t xml:space="preserve">  </w:t>
        </w:r>
        <w:r w:rsidRPr="00A85691">
          <w:rPr>
            <w:rStyle w:val="keyword1"/>
            <w:sz w:val="18"/>
            <w:rPrChange w:id="4321" w:author="shorny" w:date="2014-06-09T15:49:00Z">
              <w:rPr>
                <w:rStyle w:val="keyword1"/>
              </w:rPr>
            </w:rPrChange>
          </w:rPr>
          <w:t>REFERENCES</w:t>
        </w:r>
        <w:r w:rsidRPr="00A85691">
          <w:rPr>
            <w:sz w:val="18"/>
            <w:rPrChange w:id="4322" w:author="shorny" w:date="2014-06-09T15:49:00Z">
              <w:rPr/>
            </w:rPrChange>
          </w:rPr>
          <w:t xml:space="preserve"> Country (CountryISOCode) </w:t>
        </w:r>
        <w:r w:rsidRPr="00A85691">
          <w:rPr>
            <w:rStyle w:val="keyword1"/>
            <w:sz w:val="18"/>
            <w:rPrChange w:id="4323" w:author="shorny" w:date="2014-06-09T15:49:00Z">
              <w:rPr>
                <w:rStyle w:val="keyword1"/>
              </w:rPr>
            </w:rPrChange>
          </w:rPr>
          <w:t>ON</w:t>
        </w:r>
        <w:r w:rsidRPr="00A85691">
          <w:rPr>
            <w:sz w:val="18"/>
            <w:rPrChange w:id="4324" w:author="shorny" w:date="2014-06-09T15:49:00Z">
              <w:rPr/>
            </w:rPrChange>
          </w:rPr>
          <w:t xml:space="preserve"> </w:t>
        </w:r>
        <w:r w:rsidRPr="00A85691">
          <w:rPr>
            <w:rStyle w:val="keyword1"/>
            <w:sz w:val="18"/>
            <w:rPrChange w:id="4325" w:author="shorny" w:date="2014-06-09T15:49:00Z">
              <w:rPr>
                <w:rStyle w:val="keyword1"/>
              </w:rPr>
            </w:rPrChange>
          </w:rPr>
          <w:t>UPDATE</w:t>
        </w:r>
        <w:r w:rsidRPr="00A85691">
          <w:rPr>
            <w:sz w:val="18"/>
            <w:rPrChange w:id="4326" w:author="shorny" w:date="2014-06-09T15:49:00Z">
              <w:rPr/>
            </w:rPrChange>
          </w:rPr>
          <w:t xml:space="preserve"> </w:t>
        </w:r>
        <w:r w:rsidRPr="00A85691">
          <w:rPr>
            <w:rStyle w:val="keyword1"/>
            <w:sz w:val="18"/>
            <w:rPrChange w:id="4327" w:author="shorny" w:date="2014-06-09T15:49:00Z">
              <w:rPr>
                <w:rStyle w:val="keyword1"/>
              </w:rPr>
            </w:rPrChange>
          </w:rPr>
          <w:t>Cascade</w:t>
        </w:r>
        <w:r w:rsidRPr="00A85691">
          <w:rPr>
            <w:sz w:val="18"/>
            <w:rPrChange w:id="4328" w:author="shorny" w:date="2014-06-09T15:49:00Z">
              <w:rPr/>
            </w:rPrChange>
          </w:rPr>
          <w:t xml:space="preserve"> </w:t>
        </w:r>
        <w:r w:rsidRPr="00A85691">
          <w:rPr>
            <w:rStyle w:val="keyword1"/>
            <w:sz w:val="18"/>
            <w:rPrChange w:id="4329" w:author="shorny" w:date="2014-06-09T15:49:00Z">
              <w:rPr>
                <w:rStyle w:val="keyword1"/>
              </w:rPr>
            </w:rPrChange>
          </w:rPr>
          <w:t>ON</w:t>
        </w:r>
        <w:r w:rsidRPr="00A85691">
          <w:rPr>
            <w:sz w:val="18"/>
            <w:rPrChange w:id="4330" w:author="shorny" w:date="2014-06-09T15:49:00Z">
              <w:rPr/>
            </w:rPrChange>
          </w:rPr>
          <w:t xml:space="preserve"> </w:t>
        </w:r>
        <w:proofErr w:type="gramStart"/>
        <w:r w:rsidRPr="00A85691">
          <w:rPr>
            <w:rStyle w:val="keyword1"/>
            <w:sz w:val="18"/>
            <w:rPrChange w:id="4331" w:author="shorny" w:date="2014-06-09T15:49:00Z">
              <w:rPr>
                <w:rStyle w:val="keyword1"/>
              </w:rPr>
            </w:rPrChange>
          </w:rPr>
          <w:t>DELETE</w:t>
        </w:r>
        <w:proofErr w:type="gramEnd"/>
        <w:r w:rsidRPr="00A85691">
          <w:rPr>
            <w:sz w:val="18"/>
            <w:rPrChange w:id="4332" w:author="shorny" w:date="2014-06-09T15:49:00Z">
              <w:rPr/>
            </w:rPrChange>
          </w:rPr>
          <w:t xml:space="preserve"> </w:t>
        </w:r>
        <w:r w:rsidRPr="00A85691">
          <w:rPr>
            <w:rStyle w:val="keyword1"/>
            <w:sz w:val="18"/>
            <w:rPrChange w:id="4333" w:author="shorny" w:date="2014-06-09T15:49:00Z">
              <w:rPr>
                <w:rStyle w:val="keyword1"/>
              </w:rPr>
            </w:rPrChange>
          </w:rPr>
          <w:t>Restrict</w:t>
        </w:r>
        <w:r w:rsidRPr="00A85691">
          <w:rPr>
            <w:sz w:val="18"/>
            <w:rPrChange w:id="4334" w:author="shorny" w:date="2014-06-09T15:49:00Z">
              <w:rPr/>
            </w:rPrChange>
          </w:rPr>
          <w:t>;</w:t>
        </w:r>
      </w:ins>
    </w:p>
    <w:p w14:paraId="62C59209" w14:textId="77777777" w:rsidR="00A85691" w:rsidRPr="00A85691" w:rsidRDefault="00A85691">
      <w:pPr>
        <w:pStyle w:val="HTMLPreformatted"/>
        <w:divId w:val="1206136475"/>
        <w:rPr>
          <w:ins w:id="4335" w:author="shorny" w:date="2014-06-09T15:48:00Z"/>
          <w:sz w:val="18"/>
          <w:rPrChange w:id="4336" w:author="shorny" w:date="2014-06-09T15:49:00Z">
            <w:rPr>
              <w:ins w:id="4337" w:author="shorny" w:date="2014-06-09T15:48:00Z"/>
            </w:rPr>
          </w:rPrChange>
        </w:rPr>
      </w:pPr>
    </w:p>
    <w:p w14:paraId="50804054" w14:textId="77777777" w:rsidR="00A85691" w:rsidRPr="00A85691" w:rsidRDefault="00A85691">
      <w:pPr>
        <w:pStyle w:val="HTMLPreformatted"/>
        <w:divId w:val="1206136475"/>
        <w:rPr>
          <w:ins w:id="4338" w:author="shorny" w:date="2014-06-09T15:48:00Z"/>
          <w:sz w:val="18"/>
          <w:rPrChange w:id="4339" w:author="shorny" w:date="2014-06-09T15:49:00Z">
            <w:rPr>
              <w:ins w:id="4340" w:author="shorny" w:date="2014-06-09T15:48:00Z"/>
            </w:rPr>
          </w:rPrChange>
        </w:rPr>
      </w:pPr>
      <w:ins w:id="4341" w:author="shorny" w:date="2014-06-09T15:48:00Z">
        <w:r w:rsidRPr="00A85691">
          <w:rPr>
            <w:rStyle w:val="keyword1"/>
            <w:sz w:val="18"/>
            <w:rPrChange w:id="4342" w:author="shorny" w:date="2014-06-09T15:49:00Z">
              <w:rPr>
                <w:rStyle w:val="keyword1"/>
              </w:rPr>
            </w:rPrChange>
          </w:rPr>
          <w:t>ALTER</w:t>
        </w:r>
        <w:r w:rsidRPr="00A85691">
          <w:rPr>
            <w:sz w:val="18"/>
            <w:rPrChange w:id="4343" w:author="shorny" w:date="2014-06-09T15:49:00Z">
              <w:rPr/>
            </w:rPrChange>
          </w:rPr>
          <w:t xml:space="preserve"> </w:t>
        </w:r>
        <w:r w:rsidRPr="00A85691">
          <w:rPr>
            <w:rStyle w:val="keyword1"/>
            <w:sz w:val="18"/>
            <w:rPrChange w:id="4344" w:author="shorny" w:date="2014-06-09T15:49:00Z">
              <w:rPr>
                <w:rStyle w:val="keyword1"/>
              </w:rPr>
            </w:rPrChange>
          </w:rPr>
          <w:t>TABLE</w:t>
        </w:r>
        <w:r w:rsidRPr="00A85691">
          <w:rPr>
            <w:sz w:val="18"/>
            <w:rPrChange w:id="4345" w:author="shorny" w:date="2014-06-09T15:49:00Z">
              <w:rPr/>
            </w:rPrChange>
          </w:rPr>
          <w:t xml:space="preserve"> </w:t>
        </w:r>
        <w:r w:rsidRPr="00A85691">
          <w:rPr>
            <w:rStyle w:val="function-name1"/>
            <w:sz w:val="18"/>
            <w:rPrChange w:id="4346" w:author="shorny" w:date="2014-06-09T15:49:00Z">
              <w:rPr>
                <w:rStyle w:val="function-name1"/>
              </w:rPr>
            </w:rPrChange>
          </w:rPr>
          <w:t>Degree</w:t>
        </w:r>
      </w:ins>
    </w:p>
    <w:p w14:paraId="6330C748" w14:textId="77777777" w:rsidR="00A85691" w:rsidRPr="00A85691" w:rsidRDefault="00A85691">
      <w:pPr>
        <w:pStyle w:val="HTMLPreformatted"/>
        <w:divId w:val="1206136475"/>
        <w:rPr>
          <w:ins w:id="4347" w:author="shorny" w:date="2014-06-09T15:48:00Z"/>
          <w:sz w:val="18"/>
          <w:rPrChange w:id="4348" w:author="shorny" w:date="2014-06-09T15:49:00Z">
            <w:rPr>
              <w:ins w:id="4349" w:author="shorny" w:date="2014-06-09T15:48:00Z"/>
            </w:rPr>
          </w:rPrChange>
        </w:rPr>
      </w:pPr>
      <w:ins w:id="4350" w:author="shorny" w:date="2014-06-09T15:48:00Z">
        <w:r w:rsidRPr="00A85691">
          <w:rPr>
            <w:rStyle w:val="keyword1"/>
            <w:sz w:val="18"/>
            <w:rPrChange w:id="4351" w:author="shorny" w:date="2014-06-09T15:49:00Z">
              <w:rPr>
                <w:rStyle w:val="keyword1"/>
              </w:rPr>
            </w:rPrChange>
          </w:rPr>
          <w:t>ADD</w:t>
        </w:r>
        <w:r w:rsidRPr="00A85691">
          <w:rPr>
            <w:sz w:val="18"/>
            <w:rPrChange w:id="4352" w:author="shorny" w:date="2014-06-09T15:49:00Z">
              <w:rPr/>
            </w:rPrChange>
          </w:rPr>
          <w:t xml:space="preserve"> INDEX `studied </w:t>
        </w:r>
        <w:r w:rsidRPr="00A85691">
          <w:rPr>
            <w:rStyle w:val="keyword1"/>
            <w:sz w:val="18"/>
            <w:rPrChange w:id="4353" w:author="shorny" w:date="2014-06-09T15:49:00Z">
              <w:rPr>
                <w:rStyle w:val="keyword1"/>
              </w:rPr>
            </w:rPrChange>
          </w:rPr>
          <w:t>in</w:t>
        </w:r>
        <w:r w:rsidRPr="00A85691">
          <w:rPr>
            <w:sz w:val="18"/>
            <w:rPrChange w:id="4354" w:author="shorny" w:date="2014-06-09T15:49:00Z">
              <w:rPr/>
            </w:rPrChange>
          </w:rPr>
          <w:t>` (InstitutionCountryISOCode),</w:t>
        </w:r>
      </w:ins>
    </w:p>
    <w:p w14:paraId="6159FD28" w14:textId="77777777" w:rsidR="00A85691" w:rsidRPr="00A85691" w:rsidRDefault="00A85691">
      <w:pPr>
        <w:pStyle w:val="HTMLPreformatted"/>
        <w:divId w:val="1206136475"/>
        <w:rPr>
          <w:ins w:id="4355" w:author="shorny" w:date="2014-06-09T15:48:00Z"/>
          <w:sz w:val="18"/>
          <w:rPrChange w:id="4356" w:author="shorny" w:date="2014-06-09T15:49:00Z">
            <w:rPr>
              <w:ins w:id="4357" w:author="shorny" w:date="2014-06-09T15:48:00Z"/>
            </w:rPr>
          </w:rPrChange>
        </w:rPr>
      </w:pPr>
      <w:ins w:id="4358" w:author="shorny" w:date="2014-06-09T15:48:00Z">
        <w:r w:rsidRPr="00A85691">
          <w:rPr>
            <w:rStyle w:val="keyword1"/>
            <w:sz w:val="18"/>
            <w:rPrChange w:id="4359" w:author="shorny" w:date="2014-06-09T15:49:00Z">
              <w:rPr>
                <w:rStyle w:val="keyword1"/>
              </w:rPr>
            </w:rPrChange>
          </w:rPr>
          <w:t>ADD</w:t>
        </w:r>
        <w:r w:rsidRPr="00A85691">
          <w:rPr>
            <w:sz w:val="18"/>
            <w:rPrChange w:id="4360" w:author="shorny" w:date="2014-06-09T15:49:00Z">
              <w:rPr/>
            </w:rPrChange>
          </w:rPr>
          <w:t xml:space="preserve"> </w:t>
        </w:r>
        <w:r w:rsidRPr="00A85691">
          <w:rPr>
            <w:rStyle w:val="keyword1"/>
            <w:sz w:val="18"/>
            <w:rPrChange w:id="4361" w:author="shorny" w:date="2014-06-09T15:49:00Z">
              <w:rPr>
                <w:rStyle w:val="keyword1"/>
              </w:rPr>
            </w:rPrChange>
          </w:rPr>
          <w:t>CONSTRAINT</w:t>
        </w:r>
        <w:r w:rsidRPr="00A85691">
          <w:rPr>
            <w:sz w:val="18"/>
            <w:rPrChange w:id="4362" w:author="shorny" w:date="2014-06-09T15:49:00Z">
              <w:rPr/>
            </w:rPrChange>
          </w:rPr>
          <w:t xml:space="preserve"> `studied </w:t>
        </w:r>
        <w:r w:rsidRPr="00A85691">
          <w:rPr>
            <w:rStyle w:val="keyword1"/>
            <w:sz w:val="18"/>
            <w:rPrChange w:id="4363" w:author="shorny" w:date="2014-06-09T15:49:00Z">
              <w:rPr>
                <w:rStyle w:val="keyword1"/>
              </w:rPr>
            </w:rPrChange>
          </w:rPr>
          <w:t>in</w:t>
        </w:r>
        <w:r w:rsidRPr="00A85691">
          <w:rPr>
            <w:sz w:val="18"/>
            <w:rPrChange w:id="4364" w:author="shorny" w:date="2014-06-09T15:49:00Z">
              <w:rPr/>
            </w:rPrChange>
          </w:rPr>
          <w:t xml:space="preserve">` </w:t>
        </w:r>
        <w:r w:rsidRPr="00A85691">
          <w:rPr>
            <w:rStyle w:val="keyword1"/>
            <w:sz w:val="18"/>
            <w:rPrChange w:id="4365" w:author="shorny" w:date="2014-06-09T15:49:00Z">
              <w:rPr>
                <w:rStyle w:val="keyword1"/>
              </w:rPr>
            </w:rPrChange>
          </w:rPr>
          <w:t>FOREIGN</w:t>
        </w:r>
        <w:r w:rsidRPr="00A85691">
          <w:rPr>
            <w:sz w:val="18"/>
            <w:rPrChange w:id="4366" w:author="shorny" w:date="2014-06-09T15:49:00Z">
              <w:rPr/>
            </w:rPrChange>
          </w:rPr>
          <w:t xml:space="preserve"> </w:t>
        </w:r>
        <w:r w:rsidRPr="00A85691">
          <w:rPr>
            <w:rStyle w:val="keyword1"/>
            <w:sz w:val="18"/>
            <w:rPrChange w:id="4367" w:author="shorny" w:date="2014-06-09T15:49:00Z">
              <w:rPr>
                <w:rStyle w:val="keyword1"/>
              </w:rPr>
            </w:rPrChange>
          </w:rPr>
          <w:t>KEY</w:t>
        </w:r>
        <w:r w:rsidRPr="00A85691">
          <w:rPr>
            <w:sz w:val="18"/>
            <w:rPrChange w:id="4368" w:author="shorny" w:date="2014-06-09T15:49:00Z">
              <w:rPr/>
            </w:rPrChange>
          </w:rPr>
          <w:t xml:space="preserve"> (InstitutionCountryISOCode)</w:t>
        </w:r>
      </w:ins>
    </w:p>
    <w:p w14:paraId="5451C5DD" w14:textId="77777777" w:rsidR="00A85691" w:rsidRPr="00A85691" w:rsidRDefault="00A85691">
      <w:pPr>
        <w:pStyle w:val="HTMLPreformatted"/>
        <w:divId w:val="1206136475"/>
        <w:rPr>
          <w:ins w:id="4369" w:author="shorny" w:date="2014-06-09T15:48:00Z"/>
          <w:sz w:val="18"/>
          <w:rPrChange w:id="4370" w:author="shorny" w:date="2014-06-09T15:49:00Z">
            <w:rPr>
              <w:ins w:id="4371" w:author="shorny" w:date="2014-06-09T15:48:00Z"/>
            </w:rPr>
          </w:rPrChange>
        </w:rPr>
      </w:pPr>
      <w:ins w:id="4372" w:author="shorny" w:date="2014-06-09T15:48:00Z">
        <w:r w:rsidRPr="00A85691">
          <w:rPr>
            <w:sz w:val="18"/>
            <w:rPrChange w:id="4373" w:author="shorny" w:date="2014-06-09T15:49:00Z">
              <w:rPr/>
            </w:rPrChange>
          </w:rPr>
          <w:t xml:space="preserve">  </w:t>
        </w:r>
        <w:r w:rsidRPr="00A85691">
          <w:rPr>
            <w:rStyle w:val="keyword1"/>
            <w:sz w:val="18"/>
            <w:rPrChange w:id="4374" w:author="shorny" w:date="2014-06-09T15:49:00Z">
              <w:rPr>
                <w:rStyle w:val="keyword1"/>
              </w:rPr>
            </w:rPrChange>
          </w:rPr>
          <w:t>REFERENCES</w:t>
        </w:r>
        <w:r w:rsidRPr="00A85691">
          <w:rPr>
            <w:sz w:val="18"/>
            <w:rPrChange w:id="4375" w:author="shorny" w:date="2014-06-09T15:49:00Z">
              <w:rPr/>
            </w:rPrChange>
          </w:rPr>
          <w:t xml:space="preserve"> Country (CountryISOCode) </w:t>
        </w:r>
        <w:r w:rsidRPr="00A85691">
          <w:rPr>
            <w:rStyle w:val="keyword1"/>
            <w:sz w:val="18"/>
            <w:rPrChange w:id="4376" w:author="shorny" w:date="2014-06-09T15:49:00Z">
              <w:rPr>
                <w:rStyle w:val="keyword1"/>
              </w:rPr>
            </w:rPrChange>
          </w:rPr>
          <w:t>ON</w:t>
        </w:r>
        <w:r w:rsidRPr="00A85691">
          <w:rPr>
            <w:sz w:val="18"/>
            <w:rPrChange w:id="4377" w:author="shorny" w:date="2014-06-09T15:49:00Z">
              <w:rPr/>
            </w:rPrChange>
          </w:rPr>
          <w:t xml:space="preserve"> </w:t>
        </w:r>
        <w:r w:rsidRPr="00A85691">
          <w:rPr>
            <w:rStyle w:val="keyword1"/>
            <w:sz w:val="18"/>
            <w:rPrChange w:id="4378" w:author="shorny" w:date="2014-06-09T15:49:00Z">
              <w:rPr>
                <w:rStyle w:val="keyword1"/>
              </w:rPr>
            </w:rPrChange>
          </w:rPr>
          <w:t>UPDATE</w:t>
        </w:r>
        <w:r w:rsidRPr="00A85691">
          <w:rPr>
            <w:sz w:val="18"/>
            <w:rPrChange w:id="4379" w:author="shorny" w:date="2014-06-09T15:49:00Z">
              <w:rPr/>
            </w:rPrChange>
          </w:rPr>
          <w:t xml:space="preserve"> </w:t>
        </w:r>
        <w:r w:rsidRPr="00A85691">
          <w:rPr>
            <w:rStyle w:val="keyword1"/>
            <w:sz w:val="18"/>
            <w:rPrChange w:id="4380" w:author="shorny" w:date="2014-06-09T15:49:00Z">
              <w:rPr>
                <w:rStyle w:val="keyword1"/>
              </w:rPr>
            </w:rPrChange>
          </w:rPr>
          <w:t>Cascade</w:t>
        </w:r>
        <w:r w:rsidRPr="00A85691">
          <w:rPr>
            <w:sz w:val="18"/>
            <w:rPrChange w:id="4381" w:author="shorny" w:date="2014-06-09T15:49:00Z">
              <w:rPr/>
            </w:rPrChange>
          </w:rPr>
          <w:t xml:space="preserve"> </w:t>
        </w:r>
        <w:r w:rsidRPr="00A85691">
          <w:rPr>
            <w:rStyle w:val="keyword1"/>
            <w:sz w:val="18"/>
            <w:rPrChange w:id="4382" w:author="shorny" w:date="2014-06-09T15:49:00Z">
              <w:rPr>
                <w:rStyle w:val="keyword1"/>
              </w:rPr>
            </w:rPrChange>
          </w:rPr>
          <w:t>ON</w:t>
        </w:r>
        <w:r w:rsidRPr="00A85691">
          <w:rPr>
            <w:sz w:val="18"/>
            <w:rPrChange w:id="4383" w:author="shorny" w:date="2014-06-09T15:49:00Z">
              <w:rPr/>
            </w:rPrChange>
          </w:rPr>
          <w:t xml:space="preserve"> </w:t>
        </w:r>
        <w:proofErr w:type="gramStart"/>
        <w:r w:rsidRPr="00A85691">
          <w:rPr>
            <w:rStyle w:val="keyword1"/>
            <w:sz w:val="18"/>
            <w:rPrChange w:id="4384" w:author="shorny" w:date="2014-06-09T15:49:00Z">
              <w:rPr>
                <w:rStyle w:val="keyword1"/>
              </w:rPr>
            </w:rPrChange>
          </w:rPr>
          <w:t>DELETE</w:t>
        </w:r>
        <w:proofErr w:type="gramEnd"/>
        <w:r w:rsidRPr="00A85691">
          <w:rPr>
            <w:sz w:val="18"/>
            <w:rPrChange w:id="4385" w:author="shorny" w:date="2014-06-09T15:49:00Z">
              <w:rPr/>
            </w:rPrChange>
          </w:rPr>
          <w:t xml:space="preserve"> </w:t>
        </w:r>
        <w:r w:rsidRPr="00A85691">
          <w:rPr>
            <w:rStyle w:val="keyword1"/>
            <w:sz w:val="18"/>
            <w:rPrChange w:id="4386" w:author="shorny" w:date="2014-06-09T15:49:00Z">
              <w:rPr>
                <w:rStyle w:val="keyword1"/>
              </w:rPr>
            </w:rPrChange>
          </w:rPr>
          <w:t>Restrict</w:t>
        </w:r>
        <w:r w:rsidRPr="00A85691">
          <w:rPr>
            <w:sz w:val="18"/>
            <w:rPrChange w:id="4387" w:author="shorny" w:date="2014-06-09T15:49:00Z">
              <w:rPr/>
            </w:rPrChange>
          </w:rPr>
          <w:t>;</w:t>
        </w:r>
      </w:ins>
    </w:p>
    <w:p w14:paraId="6020A36C" w14:textId="77777777" w:rsidR="00A85691" w:rsidRPr="00A85691" w:rsidRDefault="00A85691">
      <w:pPr>
        <w:pStyle w:val="HTMLPreformatted"/>
        <w:divId w:val="1206136475"/>
        <w:rPr>
          <w:ins w:id="4388" w:author="shorny" w:date="2014-06-09T15:48:00Z"/>
          <w:sz w:val="18"/>
          <w:rPrChange w:id="4389" w:author="shorny" w:date="2014-06-09T15:49:00Z">
            <w:rPr>
              <w:ins w:id="4390" w:author="shorny" w:date="2014-06-09T15:48:00Z"/>
            </w:rPr>
          </w:rPrChange>
        </w:rPr>
      </w:pPr>
    </w:p>
    <w:p w14:paraId="5F2A54E7" w14:textId="77777777" w:rsidR="00A85691" w:rsidRPr="00A85691" w:rsidRDefault="00A85691">
      <w:pPr>
        <w:pStyle w:val="HTMLPreformatted"/>
        <w:divId w:val="1206136475"/>
        <w:rPr>
          <w:ins w:id="4391" w:author="shorny" w:date="2014-06-09T15:48:00Z"/>
          <w:sz w:val="18"/>
          <w:rPrChange w:id="4392" w:author="shorny" w:date="2014-06-09T15:49:00Z">
            <w:rPr>
              <w:ins w:id="4393" w:author="shorny" w:date="2014-06-09T15:48:00Z"/>
            </w:rPr>
          </w:rPrChange>
        </w:rPr>
      </w:pPr>
      <w:ins w:id="4394" w:author="shorny" w:date="2014-06-09T15:48:00Z">
        <w:r w:rsidRPr="00A85691">
          <w:rPr>
            <w:rStyle w:val="keyword1"/>
            <w:sz w:val="18"/>
            <w:rPrChange w:id="4395" w:author="shorny" w:date="2014-06-09T15:49:00Z">
              <w:rPr>
                <w:rStyle w:val="keyword1"/>
              </w:rPr>
            </w:rPrChange>
          </w:rPr>
          <w:t>ALTER</w:t>
        </w:r>
        <w:r w:rsidRPr="00A85691">
          <w:rPr>
            <w:sz w:val="18"/>
            <w:rPrChange w:id="4396" w:author="shorny" w:date="2014-06-09T15:49:00Z">
              <w:rPr/>
            </w:rPrChange>
          </w:rPr>
          <w:t xml:space="preserve"> </w:t>
        </w:r>
        <w:r w:rsidRPr="00A85691">
          <w:rPr>
            <w:rStyle w:val="keyword1"/>
            <w:sz w:val="18"/>
            <w:rPrChange w:id="4397" w:author="shorny" w:date="2014-06-09T15:49:00Z">
              <w:rPr>
                <w:rStyle w:val="keyword1"/>
              </w:rPr>
            </w:rPrChange>
          </w:rPr>
          <w:t>TABLE</w:t>
        </w:r>
        <w:r w:rsidRPr="00A85691">
          <w:rPr>
            <w:sz w:val="18"/>
            <w:rPrChange w:id="4398" w:author="shorny" w:date="2014-06-09T15:49:00Z">
              <w:rPr/>
            </w:rPrChange>
          </w:rPr>
          <w:t xml:space="preserve"> </w:t>
        </w:r>
        <w:r w:rsidRPr="00A85691">
          <w:rPr>
            <w:rStyle w:val="function-name1"/>
            <w:sz w:val="18"/>
            <w:rPrChange w:id="4399" w:author="shorny" w:date="2014-06-09T15:49:00Z">
              <w:rPr>
                <w:rStyle w:val="function-name1"/>
              </w:rPr>
            </w:rPrChange>
          </w:rPr>
          <w:t>Applicant</w:t>
        </w:r>
      </w:ins>
    </w:p>
    <w:p w14:paraId="7608069E" w14:textId="77777777" w:rsidR="00A85691" w:rsidRPr="00A85691" w:rsidRDefault="00A85691">
      <w:pPr>
        <w:pStyle w:val="HTMLPreformatted"/>
        <w:divId w:val="1206136475"/>
        <w:rPr>
          <w:ins w:id="4400" w:author="shorny" w:date="2014-06-09T15:48:00Z"/>
          <w:sz w:val="18"/>
          <w:rPrChange w:id="4401" w:author="shorny" w:date="2014-06-09T15:49:00Z">
            <w:rPr>
              <w:ins w:id="4402" w:author="shorny" w:date="2014-06-09T15:48:00Z"/>
            </w:rPr>
          </w:rPrChange>
        </w:rPr>
      </w:pPr>
      <w:ins w:id="4403" w:author="shorny" w:date="2014-06-09T15:48:00Z">
        <w:r w:rsidRPr="00A85691">
          <w:rPr>
            <w:rStyle w:val="keyword1"/>
            <w:sz w:val="18"/>
            <w:rPrChange w:id="4404" w:author="shorny" w:date="2014-06-09T15:49:00Z">
              <w:rPr>
                <w:rStyle w:val="keyword1"/>
              </w:rPr>
            </w:rPrChange>
          </w:rPr>
          <w:t>ADD</w:t>
        </w:r>
        <w:r w:rsidRPr="00A85691">
          <w:rPr>
            <w:sz w:val="18"/>
            <w:rPrChange w:id="4405" w:author="shorny" w:date="2014-06-09T15:49:00Z">
              <w:rPr/>
            </w:rPrChange>
          </w:rPr>
          <w:t xml:space="preserve"> INDEX `lives </w:t>
        </w:r>
        <w:r w:rsidRPr="00A85691">
          <w:rPr>
            <w:rStyle w:val="keyword1"/>
            <w:sz w:val="18"/>
            <w:rPrChange w:id="4406" w:author="shorny" w:date="2014-06-09T15:49:00Z">
              <w:rPr>
                <w:rStyle w:val="keyword1"/>
              </w:rPr>
            </w:rPrChange>
          </w:rPr>
          <w:t>in</w:t>
        </w:r>
        <w:r w:rsidRPr="00A85691">
          <w:rPr>
            <w:sz w:val="18"/>
            <w:rPrChange w:id="4407" w:author="shorny" w:date="2014-06-09T15:49:00Z">
              <w:rPr/>
            </w:rPrChange>
          </w:rPr>
          <w:t>` (AddressCountryISOCode),</w:t>
        </w:r>
      </w:ins>
    </w:p>
    <w:p w14:paraId="2CF2E066" w14:textId="77777777" w:rsidR="00A85691" w:rsidRPr="00A85691" w:rsidRDefault="00A85691">
      <w:pPr>
        <w:pStyle w:val="HTMLPreformatted"/>
        <w:divId w:val="1206136475"/>
        <w:rPr>
          <w:ins w:id="4408" w:author="shorny" w:date="2014-06-09T15:48:00Z"/>
          <w:sz w:val="18"/>
          <w:rPrChange w:id="4409" w:author="shorny" w:date="2014-06-09T15:49:00Z">
            <w:rPr>
              <w:ins w:id="4410" w:author="shorny" w:date="2014-06-09T15:48:00Z"/>
            </w:rPr>
          </w:rPrChange>
        </w:rPr>
      </w:pPr>
      <w:ins w:id="4411" w:author="shorny" w:date="2014-06-09T15:48:00Z">
        <w:r w:rsidRPr="00A85691">
          <w:rPr>
            <w:rStyle w:val="keyword1"/>
            <w:sz w:val="18"/>
            <w:rPrChange w:id="4412" w:author="shorny" w:date="2014-06-09T15:49:00Z">
              <w:rPr>
                <w:rStyle w:val="keyword1"/>
              </w:rPr>
            </w:rPrChange>
          </w:rPr>
          <w:t>ADD</w:t>
        </w:r>
        <w:r w:rsidRPr="00A85691">
          <w:rPr>
            <w:sz w:val="18"/>
            <w:rPrChange w:id="4413" w:author="shorny" w:date="2014-06-09T15:49:00Z">
              <w:rPr/>
            </w:rPrChange>
          </w:rPr>
          <w:t xml:space="preserve"> </w:t>
        </w:r>
        <w:r w:rsidRPr="00A85691">
          <w:rPr>
            <w:rStyle w:val="keyword1"/>
            <w:sz w:val="18"/>
            <w:rPrChange w:id="4414" w:author="shorny" w:date="2014-06-09T15:49:00Z">
              <w:rPr>
                <w:rStyle w:val="keyword1"/>
              </w:rPr>
            </w:rPrChange>
          </w:rPr>
          <w:t>CONSTRAINT</w:t>
        </w:r>
        <w:r w:rsidRPr="00A85691">
          <w:rPr>
            <w:sz w:val="18"/>
            <w:rPrChange w:id="4415" w:author="shorny" w:date="2014-06-09T15:49:00Z">
              <w:rPr/>
            </w:rPrChange>
          </w:rPr>
          <w:t xml:space="preserve"> `lives </w:t>
        </w:r>
        <w:r w:rsidRPr="00A85691">
          <w:rPr>
            <w:rStyle w:val="keyword1"/>
            <w:sz w:val="18"/>
            <w:rPrChange w:id="4416" w:author="shorny" w:date="2014-06-09T15:49:00Z">
              <w:rPr>
                <w:rStyle w:val="keyword1"/>
              </w:rPr>
            </w:rPrChange>
          </w:rPr>
          <w:t>in</w:t>
        </w:r>
        <w:r w:rsidRPr="00A85691">
          <w:rPr>
            <w:sz w:val="18"/>
            <w:rPrChange w:id="4417" w:author="shorny" w:date="2014-06-09T15:49:00Z">
              <w:rPr/>
            </w:rPrChange>
          </w:rPr>
          <w:t xml:space="preserve">` </w:t>
        </w:r>
        <w:r w:rsidRPr="00A85691">
          <w:rPr>
            <w:rStyle w:val="keyword1"/>
            <w:sz w:val="18"/>
            <w:rPrChange w:id="4418" w:author="shorny" w:date="2014-06-09T15:49:00Z">
              <w:rPr>
                <w:rStyle w:val="keyword1"/>
              </w:rPr>
            </w:rPrChange>
          </w:rPr>
          <w:t>FOREIGN</w:t>
        </w:r>
        <w:r w:rsidRPr="00A85691">
          <w:rPr>
            <w:sz w:val="18"/>
            <w:rPrChange w:id="4419" w:author="shorny" w:date="2014-06-09T15:49:00Z">
              <w:rPr/>
            </w:rPrChange>
          </w:rPr>
          <w:t xml:space="preserve"> </w:t>
        </w:r>
        <w:r w:rsidRPr="00A85691">
          <w:rPr>
            <w:rStyle w:val="keyword1"/>
            <w:sz w:val="18"/>
            <w:rPrChange w:id="4420" w:author="shorny" w:date="2014-06-09T15:49:00Z">
              <w:rPr>
                <w:rStyle w:val="keyword1"/>
              </w:rPr>
            </w:rPrChange>
          </w:rPr>
          <w:t>KEY</w:t>
        </w:r>
        <w:r w:rsidRPr="00A85691">
          <w:rPr>
            <w:sz w:val="18"/>
            <w:rPrChange w:id="4421" w:author="shorny" w:date="2014-06-09T15:49:00Z">
              <w:rPr/>
            </w:rPrChange>
          </w:rPr>
          <w:t xml:space="preserve"> (AddressCountryISOCode)</w:t>
        </w:r>
      </w:ins>
    </w:p>
    <w:p w14:paraId="7C976C69" w14:textId="77777777" w:rsidR="00A85691" w:rsidRPr="00A85691" w:rsidRDefault="00A85691">
      <w:pPr>
        <w:pStyle w:val="HTMLPreformatted"/>
        <w:divId w:val="1206136475"/>
        <w:rPr>
          <w:ins w:id="4422" w:author="shorny" w:date="2014-06-09T15:48:00Z"/>
          <w:sz w:val="18"/>
          <w:rPrChange w:id="4423" w:author="shorny" w:date="2014-06-09T15:49:00Z">
            <w:rPr>
              <w:ins w:id="4424" w:author="shorny" w:date="2014-06-09T15:48:00Z"/>
            </w:rPr>
          </w:rPrChange>
        </w:rPr>
      </w:pPr>
      <w:ins w:id="4425" w:author="shorny" w:date="2014-06-09T15:48:00Z">
        <w:r w:rsidRPr="00A85691">
          <w:rPr>
            <w:sz w:val="18"/>
            <w:rPrChange w:id="4426" w:author="shorny" w:date="2014-06-09T15:49:00Z">
              <w:rPr/>
            </w:rPrChange>
          </w:rPr>
          <w:t xml:space="preserve">  </w:t>
        </w:r>
        <w:r w:rsidRPr="00A85691">
          <w:rPr>
            <w:rStyle w:val="keyword1"/>
            <w:sz w:val="18"/>
            <w:rPrChange w:id="4427" w:author="shorny" w:date="2014-06-09T15:49:00Z">
              <w:rPr>
                <w:rStyle w:val="keyword1"/>
              </w:rPr>
            </w:rPrChange>
          </w:rPr>
          <w:t>REFERENCES</w:t>
        </w:r>
        <w:r w:rsidRPr="00A85691">
          <w:rPr>
            <w:sz w:val="18"/>
            <w:rPrChange w:id="4428" w:author="shorny" w:date="2014-06-09T15:49:00Z">
              <w:rPr/>
            </w:rPrChange>
          </w:rPr>
          <w:t xml:space="preserve"> Country (CountryISOCode) </w:t>
        </w:r>
        <w:r w:rsidRPr="00A85691">
          <w:rPr>
            <w:rStyle w:val="keyword1"/>
            <w:sz w:val="18"/>
            <w:rPrChange w:id="4429" w:author="shorny" w:date="2014-06-09T15:49:00Z">
              <w:rPr>
                <w:rStyle w:val="keyword1"/>
              </w:rPr>
            </w:rPrChange>
          </w:rPr>
          <w:t>ON</w:t>
        </w:r>
        <w:r w:rsidRPr="00A85691">
          <w:rPr>
            <w:sz w:val="18"/>
            <w:rPrChange w:id="4430" w:author="shorny" w:date="2014-06-09T15:49:00Z">
              <w:rPr/>
            </w:rPrChange>
          </w:rPr>
          <w:t xml:space="preserve"> </w:t>
        </w:r>
        <w:r w:rsidRPr="00A85691">
          <w:rPr>
            <w:rStyle w:val="keyword1"/>
            <w:sz w:val="18"/>
            <w:rPrChange w:id="4431" w:author="shorny" w:date="2014-06-09T15:49:00Z">
              <w:rPr>
                <w:rStyle w:val="keyword1"/>
              </w:rPr>
            </w:rPrChange>
          </w:rPr>
          <w:t>UPDATE</w:t>
        </w:r>
        <w:r w:rsidRPr="00A85691">
          <w:rPr>
            <w:sz w:val="18"/>
            <w:rPrChange w:id="4432" w:author="shorny" w:date="2014-06-09T15:49:00Z">
              <w:rPr/>
            </w:rPrChange>
          </w:rPr>
          <w:t xml:space="preserve"> </w:t>
        </w:r>
        <w:r w:rsidRPr="00A85691">
          <w:rPr>
            <w:rStyle w:val="keyword1"/>
            <w:sz w:val="18"/>
            <w:rPrChange w:id="4433" w:author="shorny" w:date="2014-06-09T15:49:00Z">
              <w:rPr>
                <w:rStyle w:val="keyword1"/>
              </w:rPr>
            </w:rPrChange>
          </w:rPr>
          <w:t>Cascade</w:t>
        </w:r>
        <w:r w:rsidRPr="00A85691">
          <w:rPr>
            <w:sz w:val="18"/>
            <w:rPrChange w:id="4434" w:author="shorny" w:date="2014-06-09T15:49:00Z">
              <w:rPr/>
            </w:rPrChange>
          </w:rPr>
          <w:t xml:space="preserve"> </w:t>
        </w:r>
        <w:r w:rsidRPr="00A85691">
          <w:rPr>
            <w:rStyle w:val="keyword1"/>
            <w:sz w:val="18"/>
            <w:rPrChange w:id="4435" w:author="shorny" w:date="2014-06-09T15:49:00Z">
              <w:rPr>
                <w:rStyle w:val="keyword1"/>
              </w:rPr>
            </w:rPrChange>
          </w:rPr>
          <w:t>ON</w:t>
        </w:r>
        <w:r w:rsidRPr="00A85691">
          <w:rPr>
            <w:sz w:val="18"/>
            <w:rPrChange w:id="4436" w:author="shorny" w:date="2014-06-09T15:49:00Z">
              <w:rPr/>
            </w:rPrChange>
          </w:rPr>
          <w:t xml:space="preserve"> </w:t>
        </w:r>
        <w:proofErr w:type="gramStart"/>
        <w:r w:rsidRPr="00A85691">
          <w:rPr>
            <w:rStyle w:val="keyword1"/>
            <w:sz w:val="18"/>
            <w:rPrChange w:id="4437" w:author="shorny" w:date="2014-06-09T15:49:00Z">
              <w:rPr>
                <w:rStyle w:val="keyword1"/>
              </w:rPr>
            </w:rPrChange>
          </w:rPr>
          <w:t>DELETE</w:t>
        </w:r>
        <w:proofErr w:type="gramEnd"/>
        <w:r w:rsidRPr="00A85691">
          <w:rPr>
            <w:sz w:val="18"/>
            <w:rPrChange w:id="4438" w:author="shorny" w:date="2014-06-09T15:49:00Z">
              <w:rPr/>
            </w:rPrChange>
          </w:rPr>
          <w:t xml:space="preserve"> </w:t>
        </w:r>
        <w:r w:rsidRPr="00A85691">
          <w:rPr>
            <w:rStyle w:val="keyword1"/>
            <w:sz w:val="18"/>
            <w:rPrChange w:id="4439" w:author="shorny" w:date="2014-06-09T15:49:00Z">
              <w:rPr>
                <w:rStyle w:val="keyword1"/>
              </w:rPr>
            </w:rPrChange>
          </w:rPr>
          <w:t>Restrict</w:t>
        </w:r>
        <w:r w:rsidRPr="00A85691">
          <w:rPr>
            <w:sz w:val="18"/>
            <w:rPrChange w:id="4440" w:author="shorny" w:date="2014-06-09T15:49:00Z">
              <w:rPr/>
            </w:rPrChange>
          </w:rPr>
          <w:t>;</w:t>
        </w:r>
      </w:ins>
    </w:p>
    <w:p w14:paraId="582703A9" w14:textId="77777777" w:rsidR="00A85691" w:rsidRPr="00A85691" w:rsidRDefault="00A85691">
      <w:pPr>
        <w:pStyle w:val="HTMLPreformatted"/>
        <w:divId w:val="1206136475"/>
        <w:rPr>
          <w:ins w:id="4441" w:author="shorny" w:date="2014-06-09T15:48:00Z"/>
          <w:sz w:val="18"/>
          <w:rPrChange w:id="4442" w:author="shorny" w:date="2014-06-09T15:49:00Z">
            <w:rPr>
              <w:ins w:id="4443" w:author="shorny" w:date="2014-06-09T15:48:00Z"/>
            </w:rPr>
          </w:rPrChange>
        </w:rPr>
      </w:pPr>
    </w:p>
    <w:p w14:paraId="6BC44C79" w14:textId="77777777" w:rsidR="00A85691" w:rsidRPr="00A85691" w:rsidRDefault="00A85691">
      <w:pPr>
        <w:pStyle w:val="HTMLPreformatted"/>
        <w:divId w:val="1206136475"/>
        <w:rPr>
          <w:ins w:id="4444" w:author="shorny" w:date="2014-06-09T15:48:00Z"/>
          <w:sz w:val="18"/>
          <w:rPrChange w:id="4445" w:author="shorny" w:date="2014-06-09T15:49:00Z">
            <w:rPr>
              <w:ins w:id="4446" w:author="shorny" w:date="2014-06-09T15:48:00Z"/>
            </w:rPr>
          </w:rPrChange>
        </w:rPr>
      </w:pPr>
      <w:ins w:id="4447" w:author="shorny" w:date="2014-06-09T15:48:00Z">
        <w:r w:rsidRPr="00A85691">
          <w:rPr>
            <w:rStyle w:val="keyword1"/>
            <w:sz w:val="18"/>
            <w:rPrChange w:id="4448" w:author="shorny" w:date="2014-06-09T15:49:00Z">
              <w:rPr>
                <w:rStyle w:val="keyword1"/>
              </w:rPr>
            </w:rPrChange>
          </w:rPr>
          <w:t>ALTER</w:t>
        </w:r>
        <w:r w:rsidRPr="00A85691">
          <w:rPr>
            <w:sz w:val="18"/>
            <w:rPrChange w:id="4449" w:author="shorny" w:date="2014-06-09T15:49:00Z">
              <w:rPr/>
            </w:rPrChange>
          </w:rPr>
          <w:t xml:space="preserve"> </w:t>
        </w:r>
        <w:r w:rsidRPr="00A85691">
          <w:rPr>
            <w:rStyle w:val="keyword1"/>
            <w:sz w:val="18"/>
            <w:rPrChange w:id="4450" w:author="shorny" w:date="2014-06-09T15:49:00Z">
              <w:rPr>
                <w:rStyle w:val="keyword1"/>
              </w:rPr>
            </w:rPrChange>
          </w:rPr>
          <w:t>TABLE</w:t>
        </w:r>
        <w:r w:rsidRPr="00A85691">
          <w:rPr>
            <w:sz w:val="18"/>
            <w:rPrChange w:id="4451" w:author="shorny" w:date="2014-06-09T15:49:00Z">
              <w:rPr/>
            </w:rPrChange>
          </w:rPr>
          <w:t xml:space="preserve"> </w:t>
        </w:r>
        <w:r w:rsidRPr="00A85691">
          <w:rPr>
            <w:rStyle w:val="function-name1"/>
            <w:sz w:val="18"/>
            <w:rPrChange w:id="4452" w:author="shorny" w:date="2014-06-09T15:49:00Z">
              <w:rPr>
                <w:rStyle w:val="function-name1"/>
              </w:rPr>
            </w:rPrChange>
          </w:rPr>
          <w:t>Applicant</w:t>
        </w:r>
      </w:ins>
    </w:p>
    <w:p w14:paraId="64B6B53E" w14:textId="77777777" w:rsidR="00A85691" w:rsidRPr="00A85691" w:rsidRDefault="00A85691">
      <w:pPr>
        <w:pStyle w:val="HTMLPreformatted"/>
        <w:divId w:val="1206136475"/>
        <w:rPr>
          <w:ins w:id="4453" w:author="shorny" w:date="2014-06-09T15:48:00Z"/>
          <w:sz w:val="18"/>
          <w:rPrChange w:id="4454" w:author="shorny" w:date="2014-06-09T15:49:00Z">
            <w:rPr>
              <w:ins w:id="4455" w:author="shorny" w:date="2014-06-09T15:48:00Z"/>
            </w:rPr>
          </w:rPrChange>
        </w:rPr>
      </w:pPr>
      <w:ins w:id="4456" w:author="shorny" w:date="2014-06-09T15:48:00Z">
        <w:r w:rsidRPr="00A85691">
          <w:rPr>
            <w:rStyle w:val="keyword1"/>
            <w:sz w:val="18"/>
            <w:rPrChange w:id="4457" w:author="shorny" w:date="2014-06-09T15:49:00Z">
              <w:rPr>
                <w:rStyle w:val="keyword1"/>
              </w:rPr>
            </w:rPrChange>
          </w:rPr>
          <w:t>ADD</w:t>
        </w:r>
        <w:r w:rsidRPr="00A85691">
          <w:rPr>
            <w:sz w:val="18"/>
            <w:rPrChange w:id="4458" w:author="shorny" w:date="2014-06-09T15:49:00Z">
              <w:rPr/>
            </w:rPrChange>
          </w:rPr>
          <w:t xml:space="preserve"> INDEX `nationality </w:t>
        </w:r>
        <w:r w:rsidRPr="00A85691">
          <w:rPr>
            <w:rStyle w:val="keyword1"/>
            <w:sz w:val="18"/>
            <w:rPrChange w:id="4459" w:author="shorny" w:date="2014-06-09T15:49:00Z">
              <w:rPr>
                <w:rStyle w:val="keyword1"/>
              </w:rPr>
            </w:rPrChange>
          </w:rPr>
          <w:t>of</w:t>
        </w:r>
        <w:r w:rsidRPr="00A85691">
          <w:rPr>
            <w:sz w:val="18"/>
            <w:rPrChange w:id="4460" w:author="shorny" w:date="2014-06-09T15:49:00Z">
              <w:rPr/>
            </w:rPrChange>
          </w:rPr>
          <w:t>` (NationalityCountryISOCode),</w:t>
        </w:r>
      </w:ins>
    </w:p>
    <w:p w14:paraId="5053EBF5" w14:textId="77777777" w:rsidR="00A85691" w:rsidRPr="00A85691" w:rsidRDefault="00A85691">
      <w:pPr>
        <w:pStyle w:val="HTMLPreformatted"/>
        <w:divId w:val="1206136475"/>
        <w:rPr>
          <w:ins w:id="4461" w:author="shorny" w:date="2014-06-09T15:48:00Z"/>
          <w:sz w:val="18"/>
          <w:rPrChange w:id="4462" w:author="shorny" w:date="2014-06-09T15:49:00Z">
            <w:rPr>
              <w:ins w:id="4463" w:author="shorny" w:date="2014-06-09T15:48:00Z"/>
            </w:rPr>
          </w:rPrChange>
        </w:rPr>
      </w:pPr>
      <w:ins w:id="4464" w:author="shorny" w:date="2014-06-09T15:48:00Z">
        <w:r w:rsidRPr="00A85691">
          <w:rPr>
            <w:rStyle w:val="keyword1"/>
            <w:sz w:val="18"/>
            <w:rPrChange w:id="4465" w:author="shorny" w:date="2014-06-09T15:49:00Z">
              <w:rPr>
                <w:rStyle w:val="keyword1"/>
              </w:rPr>
            </w:rPrChange>
          </w:rPr>
          <w:t>ADD</w:t>
        </w:r>
        <w:r w:rsidRPr="00A85691">
          <w:rPr>
            <w:sz w:val="18"/>
            <w:rPrChange w:id="4466" w:author="shorny" w:date="2014-06-09T15:49:00Z">
              <w:rPr/>
            </w:rPrChange>
          </w:rPr>
          <w:t xml:space="preserve"> </w:t>
        </w:r>
        <w:r w:rsidRPr="00A85691">
          <w:rPr>
            <w:rStyle w:val="keyword1"/>
            <w:sz w:val="18"/>
            <w:rPrChange w:id="4467" w:author="shorny" w:date="2014-06-09T15:49:00Z">
              <w:rPr>
                <w:rStyle w:val="keyword1"/>
              </w:rPr>
            </w:rPrChange>
          </w:rPr>
          <w:t>CONSTRAINT</w:t>
        </w:r>
        <w:r w:rsidRPr="00A85691">
          <w:rPr>
            <w:sz w:val="18"/>
            <w:rPrChange w:id="4468" w:author="shorny" w:date="2014-06-09T15:49:00Z">
              <w:rPr/>
            </w:rPrChange>
          </w:rPr>
          <w:t xml:space="preserve"> `nationality </w:t>
        </w:r>
        <w:r w:rsidRPr="00A85691">
          <w:rPr>
            <w:rStyle w:val="keyword1"/>
            <w:sz w:val="18"/>
            <w:rPrChange w:id="4469" w:author="shorny" w:date="2014-06-09T15:49:00Z">
              <w:rPr>
                <w:rStyle w:val="keyword1"/>
              </w:rPr>
            </w:rPrChange>
          </w:rPr>
          <w:t>of</w:t>
        </w:r>
        <w:r w:rsidRPr="00A85691">
          <w:rPr>
            <w:sz w:val="18"/>
            <w:rPrChange w:id="4470" w:author="shorny" w:date="2014-06-09T15:49:00Z">
              <w:rPr/>
            </w:rPrChange>
          </w:rPr>
          <w:t xml:space="preserve">` </w:t>
        </w:r>
        <w:r w:rsidRPr="00A85691">
          <w:rPr>
            <w:rStyle w:val="keyword1"/>
            <w:sz w:val="18"/>
            <w:rPrChange w:id="4471" w:author="shorny" w:date="2014-06-09T15:49:00Z">
              <w:rPr>
                <w:rStyle w:val="keyword1"/>
              </w:rPr>
            </w:rPrChange>
          </w:rPr>
          <w:t>FOREIGN</w:t>
        </w:r>
        <w:r w:rsidRPr="00A85691">
          <w:rPr>
            <w:sz w:val="18"/>
            <w:rPrChange w:id="4472" w:author="shorny" w:date="2014-06-09T15:49:00Z">
              <w:rPr/>
            </w:rPrChange>
          </w:rPr>
          <w:t xml:space="preserve"> </w:t>
        </w:r>
        <w:r w:rsidRPr="00A85691">
          <w:rPr>
            <w:rStyle w:val="keyword1"/>
            <w:sz w:val="18"/>
            <w:rPrChange w:id="4473" w:author="shorny" w:date="2014-06-09T15:49:00Z">
              <w:rPr>
                <w:rStyle w:val="keyword1"/>
              </w:rPr>
            </w:rPrChange>
          </w:rPr>
          <w:t>KEY</w:t>
        </w:r>
        <w:r w:rsidRPr="00A85691">
          <w:rPr>
            <w:sz w:val="18"/>
            <w:rPrChange w:id="4474" w:author="shorny" w:date="2014-06-09T15:49:00Z">
              <w:rPr/>
            </w:rPrChange>
          </w:rPr>
          <w:t xml:space="preserve"> (NationalityCountryISOCode)</w:t>
        </w:r>
      </w:ins>
    </w:p>
    <w:p w14:paraId="3E8FE714" w14:textId="77777777" w:rsidR="00A85691" w:rsidRPr="00A85691" w:rsidRDefault="00A85691">
      <w:pPr>
        <w:pStyle w:val="HTMLPreformatted"/>
        <w:divId w:val="1206136475"/>
        <w:rPr>
          <w:ins w:id="4475" w:author="shorny" w:date="2014-06-09T15:48:00Z"/>
          <w:sz w:val="18"/>
          <w:rPrChange w:id="4476" w:author="shorny" w:date="2014-06-09T15:49:00Z">
            <w:rPr>
              <w:ins w:id="4477" w:author="shorny" w:date="2014-06-09T15:48:00Z"/>
            </w:rPr>
          </w:rPrChange>
        </w:rPr>
      </w:pPr>
      <w:ins w:id="4478" w:author="shorny" w:date="2014-06-09T15:48:00Z">
        <w:r w:rsidRPr="00A85691">
          <w:rPr>
            <w:sz w:val="18"/>
            <w:rPrChange w:id="4479" w:author="shorny" w:date="2014-06-09T15:49:00Z">
              <w:rPr/>
            </w:rPrChange>
          </w:rPr>
          <w:t xml:space="preserve">  </w:t>
        </w:r>
        <w:r w:rsidRPr="00A85691">
          <w:rPr>
            <w:rStyle w:val="keyword1"/>
            <w:sz w:val="18"/>
            <w:rPrChange w:id="4480" w:author="shorny" w:date="2014-06-09T15:49:00Z">
              <w:rPr>
                <w:rStyle w:val="keyword1"/>
              </w:rPr>
            </w:rPrChange>
          </w:rPr>
          <w:t>REFERENCES</w:t>
        </w:r>
        <w:r w:rsidRPr="00A85691">
          <w:rPr>
            <w:sz w:val="18"/>
            <w:rPrChange w:id="4481" w:author="shorny" w:date="2014-06-09T15:49:00Z">
              <w:rPr/>
            </w:rPrChange>
          </w:rPr>
          <w:t xml:space="preserve"> Country (CountryISOCode) </w:t>
        </w:r>
        <w:r w:rsidRPr="00A85691">
          <w:rPr>
            <w:rStyle w:val="keyword1"/>
            <w:sz w:val="18"/>
            <w:rPrChange w:id="4482" w:author="shorny" w:date="2014-06-09T15:49:00Z">
              <w:rPr>
                <w:rStyle w:val="keyword1"/>
              </w:rPr>
            </w:rPrChange>
          </w:rPr>
          <w:t>ON</w:t>
        </w:r>
        <w:r w:rsidRPr="00A85691">
          <w:rPr>
            <w:sz w:val="18"/>
            <w:rPrChange w:id="4483" w:author="shorny" w:date="2014-06-09T15:49:00Z">
              <w:rPr/>
            </w:rPrChange>
          </w:rPr>
          <w:t xml:space="preserve"> </w:t>
        </w:r>
        <w:r w:rsidRPr="00A85691">
          <w:rPr>
            <w:rStyle w:val="keyword1"/>
            <w:sz w:val="18"/>
            <w:rPrChange w:id="4484" w:author="shorny" w:date="2014-06-09T15:49:00Z">
              <w:rPr>
                <w:rStyle w:val="keyword1"/>
              </w:rPr>
            </w:rPrChange>
          </w:rPr>
          <w:t>UPDATE</w:t>
        </w:r>
        <w:r w:rsidRPr="00A85691">
          <w:rPr>
            <w:sz w:val="18"/>
            <w:rPrChange w:id="4485" w:author="shorny" w:date="2014-06-09T15:49:00Z">
              <w:rPr/>
            </w:rPrChange>
          </w:rPr>
          <w:t xml:space="preserve"> </w:t>
        </w:r>
        <w:r w:rsidRPr="00A85691">
          <w:rPr>
            <w:rStyle w:val="keyword1"/>
            <w:sz w:val="18"/>
            <w:rPrChange w:id="4486" w:author="shorny" w:date="2014-06-09T15:49:00Z">
              <w:rPr>
                <w:rStyle w:val="keyword1"/>
              </w:rPr>
            </w:rPrChange>
          </w:rPr>
          <w:t>Cascade</w:t>
        </w:r>
        <w:r w:rsidRPr="00A85691">
          <w:rPr>
            <w:sz w:val="18"/>
            <w:rPrChange w:id="4487" w:author="shorny" w:date="2014-06-09T15:49:00Z">
              <w:rPr/>
            </w:rPrChange>
          </w:rPr>
          <w:t xml:space="preserve"> </w:t>
        </w:r>
        <w:r w:rsidRPr="00A85691">
          <w:rPr>
            <w:rStyle w:val="keyword1"/>
            <w:sz w:val="18"/>
            <w:rPrChange w:id="4488" w:author="shorny" w:date="2014-06-09T15:49:00Z">
              <w:rPr>
                <w:rStyle w:val="keyword1"/>
              </w:rPr>
            </w:rPrChange>
          </w:rPr>
          <w:t>ON</w:t>
        </w:r>
        <w:r w:rsidRPr="00A85691">
          <w:rPr>
            <w:sz w:val="18"/>
            <w:rPrChange w:id="4489" w:author="shorny" w:date="2014-06-09T15:49:00Z">
              <w:rPr/>
            </w:rPrChange>
          </w:rPr>
          <w:t xml:space="preserve"> </w:t>
        </w:r>
        <w:proofErr w:type="gramStart"/>
        <w:r w:rsidRPr="00A85691">
          <w:rPr>
            <w:rStyle w:val="keyword1"/>
            <w:sz w:val="18"/>
            <w:rPrChange w:id="4490" w:author="shorny" w:date="2014-06-09T15:49:00Z">
              <w:rPr>
                <w:rStyle w:val="keyword1"/>
              </w:rPr>
            </w:rPrChange>
          </w:rPr>
          <w:t>DELETE</w:t>
        </w:r>
        <w:proofErr w:type="gramEnd"/>
        <w:r w:rsidRPr="00A85691">
          <w:rPr>
            <w:sz w:val="18"/>
            <w:rPrChange w:id="4491" w:author="shorny" w:date="2014-06-09T15:49:00Z">
              <w:rPr/>
            </w:rPrChange>
          </w:rPr>
          <w:t xml:space="preserve"> </w:t>
        </w:r>
        <w:r w:rsidRPr="00A85691">
          <w:rPr>
            <w:rStyle w:val="keyword1"/>
            <w:sz w:val="18"/>
            <w:rPrChange w:id="4492" w:author="shorny" w:date="2014-06-09T15:49:00Z">
              <w:rPr>
                <w:rStyle w:val="keyword1"/>
              </w:rPr>
            </w:rPrChange>
          </w:rPr>
          <w:t>Restrict</w:t>
        </w:r>
        <w:r w:rsidRPr="00A85691">
          <w:rPr>
            <w:sz w:val="18"/>
            <w:rPrChange w:id="4493" w:author="shorny" w:date="2014-06-09T15:49:00Z">
              <w:rPr/>
            </w:rPrChange>
          </w:rPr>
          <w:t>;</w:t>
        </w:r>
      </w:ins>
    </w:p>
    <w:p w14:paraId="31A0B246" w14:textId="77777777" w:rsidR="00A85691" w:rsidRPr="00A85691" w:rsidRDefault="00A85691">
      <w:pPr>
        <w:pStyle w:val="HTMLPreformatted"/>
        <w:divId w:val="1206136475"/>
        <w:rPr>
          <w:ins w:id="4494" w:author="shorny" w:date="2014-06-09T15:48:00Z"/>
          <w:sz w:val="18"/>
          <w:rPrChange w:id="4495" w:author="shorny" w:date="2014-06-09T15:49:00Z">
            <w:rPr>
              <w:ins w:id="4496" w:author="shorny" w:date="2014-06-09T15:48:00Z"/>
            </w:rPr>
          </w:rPrChange>
        </w:rPr>
      </w:pPr>
    </w:p>
    <w:p w14:paraId="7CE3F042" w14:textId="77777777" w:rsidR="00A85691" w:rsidRPr="00A85691" w:rsidRDefault="00A85691">
      <w:pPr>
        <w:pStyle w:val="HTMLPreformatted"/>
        <w:divId w:val="1206136475"/>
        <w:rPr>
          <w:ins w:id="4497" w:author="shorny" w:date="2014-06-09T15:48:00Z"/>
          <w:sz w:val="18"/>
          <w:rPrChange w:id="4498" w:author="shorny" w:date="2014-06-09T15:49:00Z">
            <w:rPr>
              <w:ins w:id="4499" w:author="shorny" w:date="2014-06-09T15:48:00Z"/>
            </w:rPr>
          </w:rPrChange>
        </w:rPr>
      </w:pPr>
      <w:ins w:id="4500" w:author="shorny" w:date="2014-06-09T15:48:00Z">
        <w:r w:rsidRPr="00A85691">
          <w:rPr>
            <w:rStyle w:val="keyword1"/>
            <w:sz w:val="18"/>
            <w:rPrChange w:id="4501" w:author="shorny" w:date="2014-06-09T15:49:00Z">
              <w:rPr>
                <w:rStyle w:val="keyword1"/>
              </w:rPr>
            </w:rPrChange>
          </w:rPr>
          <w:t>ALTER</w:t>
        </w:r>
        <w:r w:rsidRPr="00A85691">
          <w:rPr>
            <w:sz w:val="18"/>
            <w:rPrChange w:id="4502" w:author="shorny" w:date="2014-06-09T15:49:00Z">
              <w:rPr/>
            </w:rPrChange>
          </w:rPr>
          <w:t xml:space="preserve"> </w:t>
        </w:r>
        <w:r w:rsidRPr="00A85691">
          <w:rPr>
            <w:rStyle w:val="keyword1"/>
            <w:sz w:val="18"/>
            <w:rPrChange w:id="4503" w:author="shorny" w:date="2014-06-09T15:49:00Z">
              <w:rPr>
                <w:rStyle w:val="keyword1"/>
              </w:rPr>
            </w:rPrChange>
          </w:rPr>
          <w:t>TABLE</w:t>
        </w:r>
        <w:r w:rsidRPr="00A85691">
          <w:rPr>
            <w:sz w:val="18"/>
            <w:rPrChange w:id="4504" w:author="shorny" w:date="2014-06-09T15:49:00Z">
              <w:rPr/>
            </w:rPrChange>
          </w:rPr>
          <w:t xml:space="preserve"> </w:t>
        </w:r>
        <w:r w:rsidRPr="00A85691">
          <w:rPr>
            <w:rStyle w:val="function-name1"/>
            <w:sz w:val="18"/>
            <w:rPrChange w:id="4505" w:author="shorny" w:date="2014-06-09T15:49:00Z">
              <w:rPr>
                <w:rStyle w:val="function-name1"/>
              </w:rPr>
            </w:rPrChange>
          </w:rPr>
          <w:t>Application</w:t>
        </w:r>
      </w:ins>
    </w:p>
    <w:p w14:paraId="4F850318" w14:textId="77777777" w:rsidR="00A85691" w:rsidRPr="00A85691" w:rsidRDefault="00A85691">
      <w:pPr>
        <w:pStyle w:val="HTMLPreformatted"/>
        <w:divId w:val="1206136475"/>
        <w:rPr>
          <w:ins w:id="4506" w:author="shorny" w:date="2014-06-09T15:48:00Z"/>
          <w:sz w:val="18"/>
          <w:rPrChange w:id="4507" w:author="shorny" w:date="2014-06-09T15:49:00Z">
            <w:rPr>
              <w:ins w:id="4508" w:author="shorny" w:date="2014-06-09T15:48:00Z"/>
            </w:rPr>
          </w:rPrChange>
        </w:rPr>
      </w:pPr>
      <w:ins w:id="4509" w:author="shorny" w:date="2014-06-09T15:48:00Z">
        <w:r w:rsidRPr="00A85691">
          <w:rPr>
            <w:rStyle w:val="keyword1"/>
            <w:sz w:val="18"/>
            <w:rPrChange w:id="4510" w:author="shorny" w:date="2014-06-09T15:49:00Z">
              <w:rPr>
                <w:rStyle w:val="keyword1"/>
              </w:rPr>
            </w:rPrChange>
          </w:rPr>
          <w:t>ADD</w:t>
        </w:r>
        <w:r w:rsidRPr="00A85691">
          <w:rPr>
            <w:sz w:val="18"/>
            <w:rPrChange w:id="4511" w:author="shorny" w:date="2014-06-09T15:49:00Z">
              <w:rPr/>
            </w:rPrChange>
          </w:rPr>
          <w:t xml:space="preserve"> INDEX `will pay </w:t>
        </w:r>
        <w:r w:rsidRPr="00A85691">
          <w:rPr>
            <w:rStyle w:val="keyword1"/>
            <w:sz w:val="18"/>
            <w:rPrChange w:id="4512" w:author="shorny" w:date="2014-06-09T15:49:00Z">
              <w:rPr>
                <w:rStyle w:val="keyword1"/>
              </w:rPr>
            </w:rPrChange>
          </w:rPr>
          <w:t>using</w:t>
        </w:r>
        <w:r w:rsidRPr="00A85691">
          <w:rPr>
            <w:sz w:val="18"/>
            <w:rPrChange w:id="4513" w:author="shorny" w:date="2014-06-09T15:49:00Z">
              <w:rPr/>
            </w:rPrChange>
          </w:rPr>
          <w:t>` (PayMethodID),</w:t>
        </w:r>
      </w:ins>
    </w:p>
    <w:p w14:paraId="3CD497F2" w14:textId="77777777" w:rsidR="00A85691" w:rsidRPr="00A85691" w:rsidRDefault="00A85691">
      <w:pPr>
        <w:pStyle w:val="HTMLPreformatted"/>
        <w:divId w:val="1206136475"/>
        <w:rPr>
          <w:ins w:id="4514" w:author="shorny" w:date="2014-06-09T15:48:00Z"/>
          <w:sz w:val="18"/>
          <w:rPrChange w:id="4515" w:author="shorny" w:date="2014-06-09T15:49:00Z">
            <w:rPr>
              <w:ins w:id="4516" w:author="shorny" w:date="2014-06-09T15:48:00Z"/>
            </w:rPr>
          </w:rPrChange>
        </w:rPr>
      </w:pPr>
      <w:ins w:id="4517" w:author="shorny" w:date="2014-06-09T15:48:00Z">
        <w:r w:rsidRPr="00A85691">
          <w:rPr>
            <w:rStyle w:val="keyword1"/>
            <w:sz w:val="18"/>
            <w:rPrChange w:id="4518" w:author="shorny" w:date="2014-06-09T15:49:00Z">
              <w:rPr>
                <w:rStyle w:val="keyword1"/>
              </w:rPr>
            </w:rPrChange>
          </w:rPr>
          <w:t>ADD</w:t>
        </w:r>
        <w:r w:rsidRPr="00A85691">
          <w:rPr>
            <w:sz w:val="18"/>
            <w:rPrChange w:id="4519" w:author="shorny" w:date="2014-06-09T15:49:00Z">
              <w:rPr/>
            </w:rPrChange>
          </w:rPr>
          <w:t xml:space="preserve"> </w:t>
        </w:r>
        <w:r w:rsidRPr="00A85691">
          <w:rPr>
            <w:rStyle w:val="keyword1"/>
            <w:sz w:val="18"/>
            <w:rPrChange w:id="4520" w:author="shorny" w:date="2014-06-09T15:49:00Z">
              <w:rPr>
                <w:rStyle w:val="keyword1"/>
              </w:rPr>
            </w:rPrChange>
          </w:rPr>
          <w:t>CONSTRAINT</w:t>
        </w:r>
        <w:r w:rsidRPr="00A85691">
          <w:rPr>
            <w:sz w:val="18"/>
            <w:rPrChange w:id="4521" w:author="shorny" w:date="2014-06-09T15:49:00Z">
              <w:rPr/>
            </w:rPrChange>
          </w:rPr>
          <w:t xml:space="preserve"> `will pay </w:t>
        </w:r>
        <w:r w:rsidRPr="00A85691">
          <w:rPr>
            <w:rStyle w:val="keyword1"/>
            <w:sz w:val="18"/>
            <w:rPrChange w:id="4522" w:author="shorny" w:date="2014-06-09T15:49:00Z">
              <w:rPr>
                <w:rStyle w:val="keyword1"/>
              </w:rPr>
            </w:rPrChange>
          </w:rPr>
          <w:t>using</w:t>
        </w:r>
        <w:r w:rsidRPr="00A85691">
          <w:rPr>
            <w:sz w:val="18"/>
            <w:rPrChange w:id="4523" w:author="shorny" w:date="2014-06-09T15:49:00Z">
              <w:rPr/>
            </w:rPrChange>
          </w:rPr>
          <w:t xml:space="preserve">` </w:t>
        </w:r>
        <w:r w:rsidRPr="00A85691">
          <w:rPr>
            <w:rStyle w:val="keyword1"/>
            <w:sz w:val="18"/>
            <w:rPrChange w:id="4524" w:author="shorny" w:date="2014-06-09T15:49:00Z">
              <w:rPr>
                <w:rStyle w:val="keyword1"/>
              </w:rPr>
            </w:rPrChange>
          </w:rPr>
          <w:t>FOREIGN</w:t>
        </w:r>
        <w:r w:rsidRPr="00A85691">
          <w:rPr>
            <w:sz w:val="18"/>
            <w:rPrChange w:id="4525" w:author="shorny" w:date="2014-06-09T15:49:00Z">
              <w:rPr/>
            </w:rPrChange>
          </w:rPr>
          <w:t xml:space="preserve"> </w:t>
        </w:r>
        <w:r w:rsidRPr="00A85691">
          <w:rPr>
            <w:rStyle w:val="keyword1"/>
            <w:sz w:val="18"/>
            <w:rPrChange w:id="4526" w:author="shorny" w:date="2014-06-09T15:49:00Z">
              <w:rPr>
                <w:rStyle w:val="keyword1"/>
              </w:rPr>
            </w:rPrChange>
          </w:rPr>
          <w:t>KEY</w:t>
        </w:r>
        <w:r w:rsidRPr="00A85691">
          <w:rPr>
            <w:sz w:val="18"/>
            <w:rPrChange w:id="4527" w:author="shorny" w:date="2014-06-09T15:49:00Z">
              <w:rPr/>
            </w:rPrChange>
          </w:rPr>
          <w:t xml:space="preserve"> (PayMethodID)</w:t>
        </w:r>
      </w:ins>
    </w:p>
    <w:p w14:paraId="42D5EBCA" w14:textId="77777777" w:rsidR="00A85691" w:rsidRPr="00A85691" w:rsidRDefault="00A85691">
      <w:pPr>
        <w:pStyle w:val="HTMLPreformatted"/>
        <w:divId w:val="1206136475"/>
        <w:rPr>
          <w:ins w:id="4528" w:author="shorny" w:date="2014-06-09T15:48:00Z"/>
          <w:sz w:val="18"/>
          <w:rPrChange w:id="4529" w:author="shorny" w:date="2014-06-09T15:49:00Z">
            <w:rPr>
              <w:ins w:id="4530" w:author="shorny" w:date="2014-06-09T15:48:00Z"/>
            </w:rPr>
          </w:rPrChange>
        </w:rPr>
      </w:pPr>
      <w:ins w:id="4531" w:author="shorny" w:date="2014-06-09T15:48:00Z">
        <w:r w:rsidRPr="00A85691">
          <w:rPr>
            <w:sz w:val="18"/>
            <w:rPrChange w:id="4532" w:author="shorny" w:date="2014-06-09T15:49:00Z">
              <w:rPr/>
            </w:rPrChange>
          </w:rPr>
          <w:t xml:space="preserve">  </w:t>
        </w:r>
        <w:r w:rsidRPr="00A85691">
          <w:rPr>
            <w:rStyle w:val="keyword1"/>
            <w:sz w:val="18"/>
            <w:rPrChange w:id="4533" w:author="shorny" w:date="2014-06-09T15:49:00Z">
              <w:rPr>
                <w:rStyle w:val="keyword1"/>
              </w:rPr>
            </w:rPrChange>
          </w:rPr>
          <w:t>REFERENCES</w:t>
        </w:r>
        <w:r w:rsidRPr="00A85691">
          <w:rPr>
            <w:sz w:val="18"/>
            <w:rPrChange w:id="4534" w:author="shorny" w:date="2014-06-09T15:49:00Z">
              <w:rPr/>
            </w:rPrChange>
          </w:rPr>
          <w:t xml:space="preserve"> `Payment </w:t>
        </w:r>
        <w:r w:rsidRPr="00A85691">
          <w:rPr>
            <w:rStyle w:val="keyword1"/>
            <w:sz w:val="18"/>
            <w:rPrChange w:id="4535" w:author="shorny" w:date="2014-06-09T15:49:00Z">
              <w:rPr>
                <w:rStyle w:val="keyword1"/>
              </w:rPr>
            </w:rPrChange>
          </w:rPr>
          <w:t>Method</w:t>
        </w:r>
        <w:r w:rsidRPr="00A85691">
          <w:rPr>
            <w:sz w:val="18"/>
            <w:rPrChange w:id="4536" w:author="shorny" w:date="2014-06-09T15:49:00Z">
              <w:rPr/>
            </w:rPrChange>
          </w:rPr>
          <w:t>` (PayMethodID)</w:t>
        </w:r>
      </w:ins>
    </w:p>
    <w:p w14:paraId="23C38C29" w14:textId="77777777" w:rsidR="00A85691" w:rsidRPr="00A85691" w:rsidRDefault="00A85691">
      <w:pPr>
        <w:pStyle w:val="HTMLPreformatted"/>
        <w:divId w:val="1206136475"/>
        <w:rPr>
          <w:ins w:id="4537" w:author="shorny" w:date="2014-06-09T15:48:00Z"/>
          <w:sz w:val="18"/>
          <w:rPrChange w:id="4538" w:author="shorny" w:date="2014-06-09T15:49:00Z">
            <w:rPr>
              <w:ins w:id="4539" w:author="shorny" w:date="2014-06-09T15:48:00Z"/>
            </w:rPr>
          </w:rPrChange>
        </w:rPr>
      </w:pPr>
      <w:ins w:id="4540" w:author="shorny" w:date="2014-06-09T15:48:00Z">
        <w:r w:rsidRPr="00A85691">
          <w:rPr>
            <w:sz w:val="18"/>
            <w:rPrChange w:id="4541" w:author="shorny" w:date="2014-06-09T15:49:00Z">
              <w:rPr/>
            </w:rPrChange>
          </w:rPr>
          <w:t xml:space="preserve">  </w:t>
        </w:r>
        <w:r w:rsidRPr="00A85691">
          <w:rPr>
            <w:rStyle w:val="keyword1"/>
            <w:sz w:val="18"/>
            <w:rPrChange w:id="4542" w:author="shorny" w:date="2014-06-09T15:49:00Z">
              <w:rPr>
                <w:rStyle w:val="keyword1"/>
              </w:rPr>
            </w:rPrChange>
          </w:rPr>
          <w:t>ON</w:t>
        </w:r>
        <w:r w:rsidRPr="00A85691">
          <w:rPr>
            <w:sz w:val="18"/>
            <w:rPrChange w:id="4543" w:author="shorny" w:date="2014-06-09T15:49:00Z">
              <w:rPr/>
            </w:rPrChange>
          </w:rPr>
          <w:t xml:space="preserve"> </w:t>
        </w:r>
        <w:r w:rsidRPr="00A85691">
          <w:rPr>
            <w:rStyle w:val="keyword1"/>
            <w:sz w:val="18"/>
            <w:rPrChange w:id="4544" w:author="shorny" w:date="2014-06-09T15:49:00Z">
              <w:rPr>
                <w:rStyle w:val="keyword1"/>
              </w:rPr>
            </w:rPrChange>
          </w:rPr>
          <w:t>UPDATE</w:t>
        </w:r>
        <w:r w:rsidRPr="00A85691">
          <w:rPr>
            <w:sz w:val="18"/>
            <w:rPrChange w:id="4545" w:author="shorny" w:date="2014-06-09T15:49:00Z">
              <w:rPr/>
            </w:rPrChange>
          </w:rPr>
          <w:t xml:space="preserve"> </w:t>
        </w:r>
        <w:r w:rsidRPr="00A85691">
          <w:rPr>
            <w:rStyle w:val="keyword1"/>
            <w:sz w:val="18"/>
            <w:rPrChange w:id="4546" w:author="shorny" w:date="2014-06-09T15:49:00Z">
              <w:rPr>
                <w:rStyle w:val="keyword1"/>
              </w:rPr>
            </w:rPrChange>
          </w:rPr>
          <w:t>Cascade</w:t>
        </w:r>
        <w:r w:rsidRPr="00A85691">
          <w:rPr>
            <w:sz w:val="18"/>
            <w:rPrChange w:id="4547" w:author="shorny" w:date="2014-06-09T15:49:00Z">
              <w:rPr/>
            </w:rPrChange>
          </w:rPr>
          <w:t xml:space="preserve"> </w:t>
        </w:r>
        <w:r w:rsidRPr="00A85691">
          <w:rPr>
            <w:rStyle w:val="keyword1"/>
            <w:sz w:val="18"/>
            <w:rPrChange w:id="4548" w:author="shorny" w:date="2014-06-09T15:49:00Z">
              <w:rPr>
                <w:rStyle w:val="keyword1"/>
              </w:rPr>
            </w:rPrChange>
          </w:rPr>
          <w:t>ON</w:t>
        </w:r>
        <w:r w:rsidRPr="00A85691">
          <w:rPr>
            <w:sz w:val="18"/>
            <w:rPrChange w:id="4549" w:author="shorny" w:date="2014-06-09T15:49:00Z">
              <w:rPr/>
            </w:rPrChange>
          </w:rPr>
          <w:t xml:space="preserve"> </w:t>
        </w:r>
        <w:r w:rsidRPr="00A85691">
          <w:rPr>
            <w:rStyle w:val="keyword1"/>
            <w:sz w:val="18"/>
            <w:rPrChange w:id="4550" w:author="shorny" w:date="2014-06-09T15:49:00Z">
              <w:rPr>
                <w:rStyle w:val="keyword1"/>
              </w:rPr>
            </w:rPrChange>
          </w:rPr>
          <w:t>DELETE</w:t>
        </w:r>
        <w:r w:rsidRPr="00A85691">
          <w:rPr>
            <w:sz w:val="18"/>
            <w:rPrChange w:id="4551" w:author="shorny" w:date="2014-06-09T15:49:00Z">
              <w:rPr/>
            </w:rPrChange>
          </w:rPr>
          <w:t xml:space="preserve"> </w:t>
        </w:r>
        <w:r w:rsidRPr="00A85691">
          <w:rPr>
            <w:rStyle w:val="keyword1"/>
            <w:sz w:val="18"/>
            <w:rPrChange w:id="4552" w:author="shorny" w:date="2014-06-09T15:49:00Z">
              <w:rPr>
                <w:rStyle w:val="keyword1"/>
              </w:rPr>
            </w:rPrChange>
          </w:rPr>
          <w:t>Restrict</w:t>
        </w:r>
        <w:r w:rsidRPr="00A85691">
          <w:rPr>
            <w:sz w:val="18"/>
            <w:rPrChange w:id="4553" w:author="shorny" w:date="2014-06-09T15:49:00Z">
              <w:rPr/>
            </w:rPrChange>
          </w:rPr>
          <w:t>;</w:t>
        </w:r>
      </w:ins>
    </w:p>
    <w:p w14:paraId="1FE4CA54" w14:textId="77777777" w:rsidR="00A85691" w:rsidRPr="00A85691" w:rsidRDefault="00A85691">
      <w:pPr>
        <w:pStyle w:val="HTMLPreformatted"/>
        <w:divId w:val="1206136475"/>
        <w:rPr>
          <w:ins w:id="4554" w:author="shorny" w:date="2014-06-09T15:48:00Z"/>
          <w:sz w:val="18"/>
          <w:rPrChange w:id="4555" w:author="shorny" w:date="2014-06-09T15:49:00Z">
            <w:rPr>
              <w:ins w:id="4556" w:author="shorny" w:date="2014-06-09T15:48:00Z"/>
            </w:rPr>
          </w:rPrChange>
        </w:rPr>
      </w:pPr>
    </w:p>
    <w:p w14:paraId="2732AC4B" w14:textId="77777777" w:rsidR="00A85691" w:rsidRPr="00A85691" w:rsidRDefault="00A85691">
      <w:pPr>
        <w:pStyle w:val="HTMLPreformatted"/>
        <w:divId w:val="1206136475"/>
        <w:rPr>
          <w:ins w:id="4557" w:author="shorny" w:date="2014-06-09T15:48:00Z"/>
          <w:sz w:val="18"/>
          <w:rPrChange w:id="4558" w:author="shorny" w:date="2014-06-09T15:49:00Z">
            <w:rPr>
              <w:ins w:id="4559" w:author="shorny" w:date="2014-06-09T15:48:00Z"/>
            </w:rPr>
          </w:rPrChange>
        </w:rPr>
      </w:pPr>
      <w:ins w:id="4560" w:author="shorny" w:date="2014-06-09T15:48:00Z">
        <w:r w:rsidRPr="00A85691">
          <w:rPr>
            <w:rStyle w:val="keyword1"/>
            <w:sz w:val="18"/>
            <w:rPrChange w:id="4561" w:author="shorny" w:date="2014-06-09T15:49:00Z">
              <w:rPr>
                <w:rStyle w:val="keyword1"/>
              </w:rPr>
            </w:rPrChange>
          </w:rPr>
          <w:t>ALTER</w:t>
        </w:r>
        <w:r w:rsidRPr="00A85691">
          <w:rPr>
            <w:sz w:val="18"/>
            <w:rPrChange w:id="4562" w:author="shorny" w:date="2014-06-09T15:49:00Z">
              <w:rPr/>
            </w:rPrChange>
          </w:rPr>
          <w:t xml:space="preserve"> </w:t>
        </w:r>
        <w:r w:rsidRPr="00A85691">
          <w:rPr>
            <w:rStyle w:val="keyword1"/>
            <w:sz w:val="18"/>
            <w:rPrChange w:id="4563" w:author="shorny" w:date="2014-06-09T15:49:00Z">
              <w:rPr>
                <w:rStyle w:val="keyword1"/>
              </w:rPr>
            </w:rPrChange>
          </w:rPr>
          <w:t>TABLE</w:t>
        </w:r>
        <w:r w:rsidRPr="00A85691">
          <w:rPr>
            <w:sz w:val="18"/>
            <w:rPrChange w:id="4564" w:author="shorny" w:date="2014-06-09T15:49:00Z">
              <w:rPr/>
            </w:rPrChange>
          </w:rPr>
          <w:t xml:space="preserve"> </w:t>
        </w:r>
        <w:r w:rsidRPr="00A85691">
          <w:rPr>
            <w:rStyle w:val="function-name1"/>
            <w:sz w:val="18"/>
            <w:rPrChange w:id="4565" w:author="shorny" w:date="2014-06-09T15:49:00Z">
              <w:rPr>
                <w:rStyle w:val="function-name1"/>
              </w:rPr>
            </w:rPrChange>
          </w:rPr>
          <w:t>Application</w:t>
        </w:r>
      </w:ins>
    </w:p>
    <w:p w14:paraId="5E08806D" w14:textId="77777777" w:rsidR="00A85691" w:rsidRPr="00A85691" w:rsidRDefault="00A85691">
      <w:pPr>
        <w:pStyle w:val="HTMLPreformatted"/>
        <w:divId w:val="1206136475"/>
        <w:rPr>
          <w:ins w:id="4566" w:author="shorny" w:date="2014-06-09T15:48:00Z"/>
          <w:sz w:val="18"/>
          <w:rPrChange w:id="4567" w:author="shorny" w:date="2014-06-09T15:49:00Z">
            <w:rPr>
              <w:ins w:id="4568" w:author="shorny" w:date="2014-06-09T15:48:00Z"/>
            </w:rPr>
          </w:rPrChange>
        </w:rPr>
      </w:pPr>
      <w:ins w:id="4569" w:author="shorny" w:date="2014-06-09T15:48:00Z">
        <w:r w:rsidRPr="00A85691">
          <w:rPr>
            <w:rStyle w:val="keyword1"/>
            <w:sz w:val="18"/>
            <w:rPrChange w:id="4570" w:author="shorny" w:date="2014-06-09T15:49:00Z">
              <w:rPr>
                <w:rStyle w:val="keyword1"/>
              </w:rPr>
            </w:rPrChange>
          </w:rPr>
          <w:t>ADD</w:t>
        </w:r>
        <w:r w:rsidRPr="00A85691">
          <w:rPr>
            <w:sz w:val="18"/>
            <w:rPrChange w:id="4571" w:author="shorny" w:date="2014-06-09T15:49:00Z">
              <w:rPr/>
            </w:rPrChange>
          </w:rPr>
          <w:t xml:space="preserve"> INDEX submits (ApplicantID),</w:t>
        </w:r>
      </w:ins>
    </w:p>
    <w:p w14:paraId="0733C4DF" w14:textId="77777777" w:rsidR="00A85691" w:rsidRPr="00A85691" w:rsidRDefault="00A85691">
      <w:pPr>
        <w:pStyle w:val="HTMLPreformatted"/>
        <w:divId w:val="1206136475"/>
        <w:rPr>
          <w:ins w:id="4572" w:author="shorny" w:date="2014-06-09T15:48:00Z"/>
          <w:sz w:val="18"/>
          <w:rPrChange w:id="4573" w:author="shorny" w:date="2014-06-09T15:49:00Z">
            <w:rPr>
              <w:ins w:id="4574" w:author="shorny" w:date="2014-06-09T15:48:00Z"/>
            </w:rPr>
          </w:rPrChange>
        </w:rPr>
      </w:pPr>
      <w:ins w:id="4575" w:author="shorny" w:date="2014-06-09T15:48:00Z">
        <w:r w:rsidRPr="00A85691">
          <w:rPr>
            <w:rStyle w:val="keyword1"/>
            <w:sz w:val="18"/>
            <w:rPrChange w:id="4576" w:author="shorny" w:date="2014-06-09T15:49:00Z">
              <w:rPr>
                <w:rStyle w:val="keyword1"/>
              </w:rPr>
            </w:rPrChange>
          </w:rPr>
          <w:t>ADD</w:t>
        </w:r>
        <w:r w:rsidRPr="00A85691">
          <w:rPr>
            <w:sz w:val="18"/>
            <w:rPrChange w:id="4577" w:author="shorny" w:date="2014-06-09T15:49:00Z">
              <w:rPr/>
            </w:rPrChange>
          </w:rPr>
          <w:t xml:space="preserve"> </w:t>
        </w:r>
        <w:r w:rsidRPr="00A85691">
          <w:rPr>
            <w:rStyle w:val="keyword1"/>
            <w:sz w:val="18"/>
            <w:rPrChange w:id="4578" w:author="shorny" w:date="2014-06-09T15:49:00Z">
              <w:rPr>
                <w:rStyle w:val="keyword1"/>
              </w:rPr>
            </w:rPrChange>
          </w:rPr>
          <w:t>CONSTRAINT</w:t>
        </w:r>
        <w:r w:rsidRPr="00A85691">
          <w:rPr>
            <w:sz w:val="18"/>
            <w:rPrChange w:id="4579" w:author="shorny" w:date="2014-06-09T15:49:00Z">
              <w:rPr/>
            </w:rPrChange>
          </w:rPr>
          <w:t xml:space="preserve"> submits </w:t>
        </w:r>
        <w:r w:rsidRPr="00A85691">
          <w:rPr>
            <w:rStyle w:val="keyword1"/>
            <w:sz w:val="18"/>
            <w:rPrChange w:id="4580" w:author="shorny" w:date="2014-06-09T15:49:00Z">
              <w:rPr>
                <w:rStyle w:val="keyword1"/>
              </w:rPr>
            </w:rPrChange>
          </w:rPr>
          <w:t>FOREIGN</w:t>
        </w:r>
        <w:r w:rsidRPr="00A85691">
          <w:rPr>
            <w:sz w:val="18"/>
            <w:rPrChange w:id="4581" w:author="shorny" w:date="2014-06-09T15:49:00Z">
              <w:rPr/>
            </w:rPrChange>
          </w:rPr>
          <w:t xml:space="preserve"> </w:t>
        </w:r>
        <w:r w:rsidRPr="00A85691">
          <w:rPr>
            <w:rStyle w:val="keyword1"/>
            <w:sz w:val="18"/>
            <w:rPrChange w:id="4582" w:author="shorny" w:date="2014-06-09T15:49:00Z">
              <w:rPr>
                <w:rStyle w:val="keyword1"/>
              </w:rPr>
            </w:rPrChange>
          </w:rPr>
          <w:t>KEY</w:t>
        </w:r>
        <w:r w:rsidRPr="00A85691">
          <w:rPr>
            <w:sz w:val="18"/>
            <w:rPrChange w:id="4583" w:author="shorny" w:date="2014-06-09T15:49:00Z">
              <w:rPr/>
            </w:rPrChange>
          </w:rPr>
          <w:t xml:space="preserve"> (ApplicantID)</w:t>
        </w:r>
      </w:ins>
    </w:p>
    <w:p w14:paraId="6814485F" w14:textId="77777777" w:rsidR="00A85691" w:rsidRPr="00A85691" w:rsidRDefault="00A85691">
      <w:pPr>
        <w:pStyle w:val="HTMLPreformatted"/>
        <w:divId w:val="1206136475"/>
        <w:rPr>
          <w:ins w:id="4584" w:author="shorny" w:date="2014-06-09T15:48:00Z"/>
          <w:sz w:val="18"/>
          <w:rPrChange w:id="4585" w:author="shorny" w:date="2014-06-09T15:49:00Z">
            <w:rPr>
              <w:ins w:id="4586" w:author="shorny" w:date="2014-06-09T15:48:00Z"/>
            </w:rPr>
          </w:rPrChange>
        </w:rPr>
      </w:pPr>
      <w:ins w:id="4587" w:author="shorny" w:date="2014-06-09T15:48:00Z">
        <w:r w:rsidRPr="00A85691">
          <w:rPr>
            <w:sz w:val="18"/>
            <w:rPrChange w:id="4588" w:author="shorny" w:date="2014-06-09T15:49:00Z">
              <w:rPr/>
            </w:rPrChange>
          </w:rPr>
          <w:t xml:space="preserve">  </w:t>
        </w:r>
        <w:r w:rsidRPr="00A85691">
          <w:rPr>
            <w:rStyle w:val="keyword1"/>
            <w:sz w:val="18"/>
            <w:rPrChange w:id="4589" w:author="shorny" w:date="2014-06-09T15:49:00Z">
              <w:rPr>
                <w:rStyle w:val="keyword1"/>
              </w:rPr>
            </w:rPrChange>
          </w:rPr>
          <w:t>REFERENCES</w:t>
        </w:r>
        <w:r w:rsidRPr="00A85691">
          <w:rPr>
            <w:sz w:val="18"/>
            <w:rPrChange w:id="4590" w:author="shorny" w:date="2014-06-09T15:49:00Z">
              <w:rPr/>
            </w:rPrChange>
          </w:rPr>
          <w:t xml:space="preserve"> Applicant (ApplicantID) </w:t>
        </w:r>
        <w:r w:rsidRPr="00A85691">
          <w:rPr>
            <w:rStyle w:val="keyword1"/>
            <w:sz w:val="18"/>
            <w:rPrChange w:id="4591" w:author="shorny" w:date="2014-06-09T15:49:00Z">
              <w:rPr>
                <w:rStyle w:val="keyword1"/>
              </w:rPr>
            </w:rPrChange>
          </w:rPr>
          <w:t>ON</w:t>
        </w:r>
        <w:r w:rsidRPr="00A85691">
          <w:rPr>
            <w:sz w:val="18"/>
            <w:rPrChange w:id="4592" w:author="shorny" w:date="2014-06-09T15:49:00Z">
              <w:rPr/>
            </w:rPrChange>
          </w:rPr>
          <w:t xml:space="preserve"> </w:t>
        </w:r>
        <w:r w:rsidRPr="00A85691">
          <w:rPr>
            <w:rStyle w:val="keyword1"/>
            <w:sz w:val="18"/>
            <w:rPrChange w:id="4593" w:author="shorny" w:date="2014-06-09T15:49:00Z">
              <w:rPr>
                <w:rStyle w:val="keyword1"/>
              </w:rPr>
            </w:rPrChange>
          </w:rPr>
          <w:t>UPDATE</w:t>
        </w:r>
        <w:r w:rsidRPr="00A85691">
          <w:rPr>
            <w:sz w:val="18"/>
            <w:rPrChange w:id="4594" w:author="shorny" w:date="2014-06-09T15:49:00Z">
              <w:rPr/>
            </w:rPrChange>
          </w:rPr>
          <w:t xml:space="preserve"> </w:t>
        </w:r>
        <w:r w:rsidRPr="00A85691">
          <w:rPr>
            <w:rStyle w:val="keyword1"/>
            <w:sz w:val="18"/>
            <w:rPrChange w:id="4595" w:author="shorny" w:date="2014-06-09T15:49:00Z">
              <w:rPr>
                <w:rStyle w:val="keyword1"/>
              </w:rPr>
            </w:rPrChange>
          </w:rPr>
          <w:t>Cascade</w:t>
        </w:r>
        <w:r w:rsidRPr="00A85691">
          <w:rPr>
            <w:sz w:val="18"/>
            <w:rPrChange w:id="4596" w:author="shorny" w:date="2014-06-09T15:49:00Z">
              <w:rPr/>
            </w:rPrChange>
          </w:rPr>
          <w:t xml:space="preserve"> </w:t>
        </w:r>
        <w:r w:rsidRPr="00A85691">
          <w:rPr>
            <w:rStyle w:val="keyword1"/>
            <w:sz w:val="18"/>
            <w:rPrChange w:id="4597" w:author="shorny" w:date="2014-06-09T15:49:00Z">
              <w:rPr>
                <w:rStyle w:val="keyword1"/>
              </w:rPr>
            </w:rPrChange>
          </w:rPr>
          <w:t>ON</w:t>
        </w:r>
        <w:r w:rsidRPr="00A85691">
          <w:rPr>
            <w:sz w:val="18"/>
            <w:rPrChange w:id="4598" w:author="shorny" w:date="2014-06-09T15:49:00Z">
              <w:rPr/>
            </w:rPrChange>
          </w:rPr>
          <w:t xml:space="preserve"> </w:t>
        </w:r>
        <w:proofErr w:type="gramStart"/>
        <w:r w:rsidRPr="00A85691">
          <w:rPr>
            <w:rStyle w:val="keyword1"/>
            <w:sz w:val="18"/>
            <w:rPrChange w:id="4599" w:author="shorny" w:date="2014-06-09T15:49:00Z">
              <w:rPr>
                <w:rStyle w:val="keyword1"/>
              </w:rPr>
            </w:rPrChange>
          </w:rPr>
          <w:t>DELETE</w:t>
        </w:r>
        <w:proofErr w:type="gramEnd"/>
        <w:r w:rsidRPr="00A85691">
          <w:rPr>
            <w:sz w:val="18"/>
            <w:rPrChange w:id="4600" w:author="shorny" w:date="2014-06-09T15:49:00Z">
              <w:rPr/>
            </w:rPrChange>
          </w:rPr>
          <w:t xml:space="preserve"> </w:t>
        </w:r>
        <w:r w:rsidRPr="00A85691">
          <w:rPr>
            <w:rStyle w:val="keyword1"/>
            <w:sz w:val="18"/>
            <w:rPrChange w:id="4601" w:author="shorny" w:date="2014-06-09T15:49:00Z">
              <w:rPr>
                <w:rStyle w:val="keyword1"/>
              </w:rPr>
            </w:rPrChange>
          </w:rPr>
          <w:t>Cascade</w:t>
        </w:r>
        <w:r w:rsidRPr="00A85691">
          <w:rPr>
            <w:sz w:val="18"/>
            <w:rPrChange w:id="4602" w:author="shorny" w:date="2014-06-09T15:49:00Z">
              <w:rPr/>
            </w:rPrChange>
          </w:rPr>
          <w:t>;</w:t>
        </w:r>
      </w:ins>
    </w:p>
    <w:p w14:paraId="6D29488A" w14:textId="77777777" w:rsidR="00A85691" w:rsidRPr="00A85691" w:rsidRDefault="00A85691">
      <w:pPr>
        <w:pStyle w:val="HTMLPreformatted"/>
        <w:divId w:val="1206136475"/>
        <w:rPr>
          <w:ins w:id="4603" w:author="shorny" w:date="2014-06-09T15:48:00Z"/>
          <w:sz w:val="18"/>
          <w:rPrChange w:id="4604" w:author="shorny" w:date="2014-06-09T15:49:00Z">
            <w:rPr>
              <w:ins w:id="4605" w:author="shorny" w:date="2014-06-09T15:48:00Z"/>
            </w:rPr>
          </w:rPrChange>
        </w:rPr>
      </w:pPr>
    </w:p>
    <w:p w14:paraId="63D0C2C7" w14:textId="77777777" w:rsidR="00A85691" w:rsidRPr="00A85691" w:rsidRDefault="00A85691">
      <w:pPr>
        <w:pStyle w:val="HTMLPreformatted"/>
        <w:divId w:val="1206136475"/>
        <w:rPr>
          <w:ins w:id="4606" w:author="shorny" w:date="2014-06-09T15:48:00Z"/>
          <w:sz w:val="18"/>
          <w:rPrChange w:id="4607" w:author="shorny" w:date="2014-06-09T15:49:00Z">
            <w:rPr>
              <w:ins w:id="4608" w:author="shorny" w:date="2014-06-09T15:48:00Z"/>
            </w:rPr>
          </w:rPrChange>
        </w:rPr>
      </w:pPr>
      <w:ins w:id="4609" w:author="shorny" w:date="2014-06-09T15:48:00Z">
        <w:r w:rsidRPr="00A85691">
          <w:rPr>
            <w:rStyle w:val="keyword1"/>
            <w:sz w:val="18"/>
            <w:rPrChange w:id="4610" w:author="shorny" w:date="2014-06-09T15:49:00Z">
              <w:rPr>
                <w:rStyle w:val="keyword1"/>
              </w:rPr>
            </w:rPrChange>
          </w:rPr>
          <w:t>ALTER</w:t>
        </w:r>
        <w:r w:rsidRPr="00A85691">
          <w:rPr>
            <w:sz w:val="18"/>
            <w:rPrChange w:id="4611" w:author="shorny" w:date="2014-06-09T15:49:00Z">
              <w:rPr/>
            </w:rPrChange>
          </w:rPr>
          <w:t xml:space="preserve"> </w:t>
        </w:r>
        <w:r w:rsidRPr="00A85691">
          <w:rPr>
            <w:rStyle w:val="keyword1"/>
            <w:sz w:val="18"/>
            <w:rPrChange w:id="4612" w:author="shorny" w:date="2014-06-09T15:49:00Z">
              <w:rPr>
                <w:rStyle w:val="keyword1"/>
              </w:rPr>
            </w:rPrChange>
          </w:rPr>
          <w:t>TABLE</w:t>
        </w:r>
        <w:r w:rsidRPr="00A85691">
          <w:rPr>
            <w:sz w:val="18"/>
            <w:rPrChange w:id="4613" w:author="shorny" w:date="2014-06-09T15:49:00Z">
              <w:rPr/>
            </w:rPrChange>
          </w:rPr>
          <w:t xml:space="preserve"> `Supervise </w:t>
        </w:r>
        <w:r w:rsidRPr="00A85691">
          <w:rPr>
            <w:rStyle w:val="keyword1"/>
            <w:sz w:val="18"/>
            <w:rPrChange w:id="4614" w:author="shorny" w:date="2014-06-09T15:49:00Z">
              <w:rPr>
                <w:rStyle w:val="keyword1"/>
              </w:rPr>
            </w:rPrChange>
          </w:rPr>
          <w:t>as</w:t>
        </w:r>
        <w:r w:rsidRPr="00A85691">
          <w:rPr>
            <w:sz w:val="18"/>
            <w:rPrChange w:id="4615" w:author="shorny" w:date="2014-06-09T15:49:00Z">
              <w:rPr/>
            </w:rPrChange>
          </w:rPr>
          <w:t>`</w:t>
        </w:r>
      </w:ins>
    </w:p>
    <w:p w14:paraId="5ACD34AB" w14:textId="77777777" w:rsidR="00A85691" w:rsidRPr="00A85691" w:rsidRDefault="00A85691">
      <w:pPr>
        <w:pStyle w:val="HTMLPreformatted"/>
        <w:divId w:val="1206136475"/>
        <w:rPr>
          <w:ins w:id="4616" w:author="shorny" w:date="2014-06-09T15:48:00Z"/>
          <w:sz w:val="18"/>
          <w:rPrChange w:id="4617" w:author="shorny" w:date="2014-06-09T15:49:00Z">
            <w:rPr>
              <w:ins w:id="4618" w:author="shorny" w:date="2014-06-09T15:48:00Z"/>
            </w:rPr>
          </w:rPrChange>
        </w:rPr>
      </w:pPr>
      <w:ins w:id="4619" w:author="shorny" w:date="2014-06-09T15:48:00Z">
        <w:r w:rsidRPr="00A85691">
          <w:rPr>
            <w:rStyle w:val="keyword1"/>
            <w:sz w:val="18"/>
            <w:rPrChange w:id="4620" w:author="shorny" w:date="2014-06-09T15:49:00Z">
              <w:rPr>
                <w:rStyle w:val="keyword1"/>
              </w:rPr>
            </w:rPrChange>
          </w:rPr>
          <w:t>ADD</w:t>
        </w:r>
        <w:r w:rsidRPr="00A85691">
          <w:rPr>
            <w:sz w:val="18"/>
            <w:rPrChange w:id="4621" w:author="shorny" w:date="2014-06-09T15:49:00Z">
              <w:rPr/>
            </w:rPrChange>
          </w:rPr>
          <w:t xml:space="preserve"> INDEX `will supervise2` (ApplicationID),</w:t>
        </w:r>
      </w:ins>
    </w:p>
    <w:p w14:paraId="0D6A5EF0" w14:textId="77777777" w:rsidR="00A85691" w:rsidRPr="00A85691" w:rsidRDefault="00A85691">
      <w:pPr>
        <w:pStyle w:val="HTMLPreformatted"/>
        <w:divId w:val="1206136475"/>
        <w:rPr>
          <w:ins w:id="4622" w:author="shorny" w:date="2014-06-09T15:48:00Z"/>
          <w:sz w:val="18"/>
          <w:rPrChange w:id="4623" w:author="shorny" w:date="2014-06-09T15:49:00Z">
            <w:rPr>
              <w:ins w:id="4624" w:author="shorny" w:date="2014-06-09T15:48:00Z"/>
            </w:rPr>
          </w:rPrChange>
        </w:rPr>
      </w:pPr>
      <w:ins w:id="4625" w:author="shorny" w:date="2014-06-09T15:48:00Z">
        <w:r w:rsidRPr="00A85691">
          <w:rPr>
            <w:rStyle w:val="keyword1"/>
            <w:sz w:val="18"/>
            <w:rPrChange w:id="4626" w:author="shorny" w:date="2014-06-09T15:49:00Z">
              <w:rPr>
                <w:rStyle w:val="keyword1"/>
              </w:rPr>
            </w:rPrChange>
          </w:rPr>
          <w:t>ADD</w:t>
        </w:r>
        <w:r w:rsidRPr="00A85691">
          <w:rPr>
            <w:sz w:val="18"/>
            <w:rPrChange w:id="4627" w:author="shorny" w:date="2014-06-09T15:49:00Z">
              <w:rPr/>
            </w:rPrChange>
          </w:rPr>
          <w:t xml:space="preserve"> </w:t>
        </w:r>
        <w:r w:rsidRPr="00A85691">
          <w:rPr>
            <w:rStyle w:val="keyword1"/>
            <w:sz w:val="18"/>
            <w:rPrChange w:id="4628" w:author="shorny" w:date="2014-06-09T15:49:00Z">
              <w:rPr>
                <w:rStyle w:val="keyword1"/>
              </w:rPr>
            </w:rPrChange>
          </w:rPr>
          <w:t>CONSTRAINT</w:t>
        </w:r>
        <w:r w:rsidRPr="00A85691">
          <w:rPr>
            <w:sz w:val="18"/>
            <w:rPrChange w:id="4629" w:author="shorny" w:date="2014-06-09T15:49:00Z">
              <w:rPr/>
            </w:rPrChange>
          </w:rPr>
          <w:t xml:space="preserve"> `</w:t>
        </w:r>
        <w:proofErr w:type="gramStart"/>
        <w:r w:rsidRPr="00A85691">
          <w:rPr>
            <w:sz w:val="18"/>
            <w:rPrChange w:id="4630" w:author="shorny" w:date="2014-06-09T15:49:00Z">
              <w:rPr/>
            </w:rPrChange>
          </w:rPr>
          <w:t>will</w:t>
        </w:r>
        <w:proofErr w:type="gramEnd"/>
        <w:r w:rsidRPr="00A85691">
          <w:rPr>
            <w:sz w:val="18"/>
            <w:rPrChange w:id="4631" w:author="shorny" w:date="2014-06-09T15:49:00Z">
              <w:rPr/>
            </w:rPrChange>
          </w:rPr>
          <w:t xml:space="preserve"> supervise2` </w:t>
        </w:r>
        <w:r w:rsidRPr="00A85691">
          <w:rPr>
            <w:rStyle w:val="keyword1"/>
            <w:sz w:val="18"/>
            <w:rPrChange w:id="4632" w:author="shorny" w:date="2014-06-09T15:49:00Z">
              <w:rPr>
                <w:rStyle w:val="keyword1"/>
              </w:rPr>
            </w:rPrChange>
          </w:rPr>
          <w:t>FOREIGN</w:t>
        </w:r>
        <w:r w:rsidRPr="00A85691">
          <w:rPr>
            <w:sz w:val="18"/>
            <w:rPrChange w:id="4633" w:author="shorny" w:date="2014-06-09T15:49:00Z">
              <w:rPr/>
            </w:rPrChange>
          </w:rPr>
          <w:t xml:space="preserve"> </w:t>
        </w:r>
        <w:r w:rsidRPr="00A85691">
          <w:rPr>
            <w:rStyle w:val="keyword1"/>
            <w:sz w:val="18"/>
            <w:rPrChange w:id="4634" w:author="shorny" w:date="2014-06-09T15:49:00Z">
              <w:rPr>
                <w:rStyle w:val="keyword1"/>
              </w:rPr>
            </w:rPrChange>
          </w:rPr>
          <w:t>KEY</w:t>
        </w:r>
        <w:r w:rsidRPr="00A85691">
          <w:rPr>
            <w:sz w:val="18"/>
            <w:rPrChange w:id="4635" w:author="shorny" w:date="2014-06-09T15:49:00Z">
              <w:rPr/>
            </w:rPrChange>
          </w:rPr>
          <w:t xml:space="preserve"> (ApplicationID)</w:t>
        </w:r>
      </w:ins>
    </w:p>
    <w:p w14:paraId="44C8D65C" w14:textId="77777777" w:rsidR="00A85691" w:rsidRPr="00A85691" w:rsidRDefault="00A85691">
      <w:pPr>
        <w:pStyle w:val="HTMLPreformatted"/>
        <w:divId w:val="1206136475"/>
        <w:rPr>
          <w:ins w:id="4636" w:author="shorny" w:date="2014-06-09T15:48:00Z"/>
          <w:sz w:val="18"/>
          <w:rPrChange w:id="4637" w:author="shorny" w:date="2014-06-09T15:49:00Z">
            <w:rPr>
              <w:ins w:id="4638" w:author="shorny" w:date="2014-06-09T15:48:00Z"/>
            </w:rPr>
          </w:rPrChange>
        </w:rPr>
      </w:pPr>
      <w:ins w:id="4639" w:author="shorny" w:date="2014-06-09T15:48:00Z">
        <w:r w:rsidRPr="00A85691">
          <w:rPr>
            <w:sz w:val="18"/>
            <w:rPrChange w:id="4640" w:author="shorny" w:date="2014-06-09T15:49:00Z">
              <w:rPr/>
            </w:rPrChange>
          </w:rPr>
          <w:t xml:space="preserve">  </w:t>
        </w:r>
        <w:r w:rsidRPr="00A85691">
          <w:rPr>
            <w:rStyle w:val="keyword1"/>
            <w:sz w:val="18"/>
            <w:rPrChange w:id="4641" w:author="shorny" w:date="2014-06-09T15:49:00Z">
              <w:rPr>
                <w:rStyle w:val="keyword1"/>
              </w:rPr>
            </w:rPrChange>
          </w:rPr>
          <w:t>REFERENCES</w:t>
        </w:r>
        <w:r w:rsidRPr="00A85691">
          <w:rPr>
            <w:sz w:val="18"/>
            <w:rPrChange w:id="4642" w:author="shorny" w:date="2014-06-09T15:49:00Z">
              <w:rPr/>
            </w:rPrChange>
          </w:rPr>
          <w:t xml:space="preserve"> Application (ApplicationID) </w:t>
        </w:r>
        <w:r w:rsidRPr="00A85691">
          <w:rPr>
            <w:rStyle w:val="keyword1"/>
            <w:sz w:val="18"/>
            <w:rPrChange w:id="4643" w:author="shorny" w:date="2014-06-09T15:49:00Z">
              <w:rPr>
                <w:rStyle w:val="keyword1"/>
              </w:rPr>
            </w:rPrChange>
          </w:rPr>
          <w:t>ON</w:t>
        </w:r>
        <w:r w:rsidRPr="00A85691">
          <w:rPr>
            <w:sz w:val="18"/>
            <w:rPrChange w:id="4644" w:author="shorny" w:date="2014-06-09T15:49:00Z">
              <w:rPr/>
            </w:rPrChange>
          </w:rPr>
          <w:t xml:space="preserve"> </w:t>
        </w:r>
        <w:r w:rsidRPr="00A85691">
          <w:rPr>
            <w:rStyle w:val="keyword1"/>
            <w:sz w:val="18"/>
            <w:rPrChange w:id="4645" w:author="shorny" w:date="2014-06-09T15:49:00Z">
              <w:rPr>
                <w:rStyle w:val="keyword1"/>
              </w:rPr>
            </w:rPrChange>
          </w:rPr>
          <w:t>UPDATE</w:t>
        </w:r>
        <w:r w:rsidRPr="00A85691">
          <w:rPr>
            <w:sz w:val="18"/>
            <w:rPrChange w:id="4646" w:author="shorny" w:date="2014-06-09T15:49:00Z">
              <w:rPr/>
            </w:rPrChange>
          </w:rPr>
          <w:t xml:space="preserve"> </w:t>
        </w:r>
        <w:r w:rsidRPr="00A85691">
          <w:rPr>
            <w:rStyle w:val="keyword1"/>
            <w:sz w:val="18"/>
            <w:rPrChange w:id="4647" w:author="shorny" w:date="2014-06-09T15:49:00Z">
              <w:rPr>
                <w:rStyle w:val="keyword1"/>
              </w:rPr>
            </w:rPrChange>
          </w:rPr>
          <w:t>Cascade</w:t>
        </w:r>
        <w:r w:rsidRPr="00A85691">
          <w:rPr>
            <w:sz w:val="18"/>
            <w:rPrChange w:id="4648" w:author="shorny" w:date="2014-06-09T15:49:00Z">
              <w:rPr/>
            </w:rPrChange>
          </w:rPr>
          <w:t xml:space="preserve"> </w:t>
        </w:r>
        <w:r w:rsidRPr="00A85691">
          <w:rPr>
            <w:rStyle w:val="keyword1"/>
            <w:sz w:val="18"/>
            <w:rPrChange w:id="4649" w:author="shorny" w:date="2014-06-09T15:49:00Z">
              <w:rPr>
                <w:rStyle w:val="keyword1"/>
              </w:rPr>
            </w:rPrChange>
          </w:rPr>
          <w:t>ON</w:t>
        </w:r>
        <w:r w:rsidRPr="00A85691">
          <w:rPr>
            <w:sz w:val="18"/>
            <w:rPrChange w:id="4650" w:author="shorny" w:date="2014-06-09T15:49:00Z">
              <w:rPr/>
            </w:rPrChange>
          </w:rPr>
          <w:t xml:space="preserve"> </w:t>
        </w:r>
        <w:proofErr w:type="gramStart"/>
        <w:r w:rsidRPr="00A85691">
          <w:rPr>
            <w:rStyle w:val="keyword1"/>
            <w:sz w:val="18"/>
            <w:rPrChange w:id="4651" w:author="shorny" w:date="2014-06-09T15:49:00Z">
              <w:rPr>
                <w:rStyle w:val="keyword1"/>
              </w:rPr>
            </w:rPrChange>
          </w:rPr>
          <w:t>DELETE</w:t>
        </w:r>
        <w:proofErr w:type="gramEnd"/>
        <w:r w:rsidRPr="00A85691">
          <w:rPr>
            <w:sz w:val="18"/>
            <w:rPrChange w:id="4652" w:author="shorny" w:date="2014-06-09T15:49:00Z">
              <w:rPr/>
            </w:rPrChange>
          </w:rPr>
          <w:t xml:space="preserve"> </w:t>
        </w:r>
        <w:r w:rsidRPr="00A85691">
          <w:rPr>
            <w:rStyle w:val="keyword1"/>
            <w:sz w:val="18"/>
            <w:rPrChange w:id="4653" w:author="shorny" w:date="2014-06-09T15:49:00Z">
              <w:rPr>
                <w:rStyle w:val="keyword1"/>
              </w:rPr>
            </w:rPrChange>
          </w:rPr>
          <w:t>Cascade</w:t>
        </w:r>
        <w:r w:rsidRPr="00A85691">
          <w:rPr>
            <w:sz w:val="18"/>
            <w:rPrChange w:id="4654" w:author="shorny" w:date="2014-06-09T15:49:00Z">
              <w:rPr/>
            </w:rPrChange>
          </w:rPr>
          <w:t>;</w:t>
        </w:r>
      </w:ins>
    </w:p>
    <w:p w14:paraId="67D45199" w14:textId="77777777" w:rsidR="00A85691" w:rsidRPr="00A85691" w:rsidRDefault="00A85691">
      <w:pPr>
        <w:pStyle w:val="HTMLPreformatted"/>
        <w:divId w:val="1206136475"/>
        <w:rPr>
          <w:ins w:id="4655" w:author="shorny" w:date="2014-06-09T15:48:00Z"/>
          <w:sz w:val="18"/>
          <w:rPrChange w:id="4656" w:author="shorny" w:date="2014-06-09T15:49:00Z">
            <w:rPr>
              <w:ins w:id="4657" w:author="shorny" w:date="2014-06-09T15:48:00Z"/>
            </w:rPr>
          </w:rPrChange>
        </w:rPr>
      </w:pPr>
    </w:p>
    <w:p w14:paraId="574B540A" w14:textId="77777777" w:rsidR="00A85691" w:rsidRPr="00A85691" w:rsidRDefault="00A85691">
      <w:pPr>
        <w:pStyle w:val="HTMLPreformatted"/>
        <w:divId w:val="1206136475"/>
        <w:rPr>
          <w:ins w:id="4658" w:author="shorny" w:date="2014-06-09T15:48:00Z"/>
          <w:sz w:val="18"/>
          <w:rPrChange w:id="4659" w:author="shorny" w:date="2014-06-09T15:49:00Z">
            <w:rPr>
              <w:ins w:id="4660" w:author="shorny" w:date="2014-06-09T15:48:00Z"/>
            </w:rPr>
          </w:rPrChange>
        </w:rPr>
      </w:pPr>
      <w:ins w:id="4661" w:author="shorny" w:date="2014-06-09T15:48:00Z">
        <w:r w:rsidRPr="00A85691">
          <w:rPr>
            <w:rStyle w:val="keyword1"/>
            <w:sz w:val="18"/>
            <w:rPrChange w:id="4662" w:author="shorny" w:date="2014-06-09T15:49:00Z">
              <w:rPr>
                <w:rStyle w:val="keyword1"/>
              </w:rPr>
            </w:rPrChange>
          </w:rPr>
          <w:t>ALTER</w:t>
        </w:r>
        <w:r w:rsidRPr="00A85691">
          <w:rPr>
            <w:sz w:val="18"/>
            <w:rPrChange w:id="4663" w:author="shorny" w:date="2014-06-09T15:49:00Z">
              <w:rPr/>
            </w:rPrChange>
          </w:rPr>
          <w:t xml:space="preserve"> </w:t>
        </w:r>
        <w:r w:rsidRPr="00A85691">
          <w:rPr>
            <w:rStyle w:val="keyword1"/>
            <w:sz w:val="18"/>
            <w:rPrChange w:id="4664" w:author="shorny" w:date="2014-06-09T15:49:00Z">
              <w:rPr>
                <w:rStyle w:val="keyword1"/>
              </w:rPr>
            </w:rPrChange>
          </w:rPr>
          <w:t>TABLE</w:t>
        </w:r>
        <w:r w:rsidRPr="00A85691">
          <w:rPr>
            <w:sz w:val="18"/>
            <w:rPrChange w:id="4665" w:author="shorny" w:date="2014-06-09T15:49:00Z">
              <w:rPr/>
            </w:rPrChange>
          </w:rPr>
          <w:t xml:space="preserve"> `Supervise </w:t>
        </w:r>
        <w:r w:rsidRPr="00A85691">
          <w:rPr>
            <w:rStyle w:val="keyword1"/>
            <w:sz w:val="18"/>
            <w:rPrChange w:id="4666" w:author="shorny" w:date="2014-06-09T15:49:00Z">
              <w:rPr>
                <w:rStyle w:val="keyword1"/>
              </w:rPr>
            </w:rPrChange>
          </w:rPr>
          <w:t>as</w:t>
        </w:r>
        <w:r w:rsidRPr="00A85691">
          <w:rPr>
            <w:sz w:val="18"/>
            <w:rPrChange w:id="4667" w:author="shorny" w:date="2014-06-09T15:49:00Z">
              <w:rPr/>
            </w:rPrChange>
          </w:rPr>
          <w:t>`</w:t>
        </w:r>
      </w:ins>
    </w:p>
    <w:p w14:paraId="7FE3EE54" w14:textId="77777777" w:rsidR="00A85691" w:rsidRPr="00A85691" w:rsidRDefault="00A85691">
      <w:pPr>
        <w:pStyle w:val="HTMLPreformatted"/>
        <w:divId w:val="1206136475"/>
        <w:rPr>
          <w:ins w:id="4668" w:author="shorny" w:date="2014-06-09T15:48:00Z"/>
          <w:sz w:val="18"/>
          <w:rPrChange w:id="4669" w:author="shorny" w:date="2014-06-09T15:49:00Z">
            <w:rPr>
              <w:ins w:id="4670" w:author="shorny" w:date="2014-06-09T15:48:00Z"/>
            </w:rPr>
          </w:rPrChange>
        </w:rPr>
      </w:pPr>
      <w:ins w:id="4671" w:author="shorny" w:date="2014-06-09T15:48:00Z">
        <w:r w:rsidRPr="00A85691">
          <w:rPr>
            <w:rStyle w:val="keyword1"/>
            <w:sz w:val="18"/>
            <w:rPrChange w:id="4672" w:author="shorny" w:date="2014-06-09T15:49:00Z">
              <w:rPr>
                <w:rStyle w:val="keyword1"/>
              </w:rPr>
            </w:rPrChange>
          </w:rPr>
          <w:t>ADD</w:t>
        </w:r>
        <w:r w:rsidRPr="00A85691">
          <w:rPr>
            <w:sz w:val="18"/>
            <w:rPrChange w:id="4673" w:author="shorny" w:date="2014-06-09T15:49:00Z">
              <w:rPr/>
            </w:rPrChange>
          </w:rPr>
          <w:t xml:space="preserve"> INDEX `will supervise` (StaffID),</w:t>
        </w:r>
      </w:ins>
    </w:p>
    <w:p w14:paraId="663AFF87" w14:textId="77777777" w:rsidR="00A85691" w:rsidRPr="00A85691" w:rsidRDefault="00A85691">
      <w:pPr>
        <w:pStyle w:val="HTMLPreformatted"/>
        <w:divId w:val="1206136475"/>
        <w:rPr>
          <w:ins w:id="4674" w:author="shorny" w:date="2014-06-09T15:48:00Z"/>
          <w:sz w:val="18"/>
          <w:rPrChange w:id="4675" w:author="shorny" w:date="2014-06-09T15:49:00Z">
            <w:rPr>
              <w:ins w:id="4676" w:author="shorny" w:date="2014-06-09T15:48:00Z"/>
            </w:rPr>
          </w:rPrChange>
        </w:rPr>
      </w:pPr>
      <w:ins w:id="4677" w:author="shorny" w:date="2014-06-09T15:48:00Z">
        <w:r w:rsidRPr="00A85691">
          <w:rPr>
            <w:rStyle w:val="keyword1"/>
            <w:sz w:val="18"/>
            <w:rPrChange w:id="4678" w:author="shorny" w:date="2014-06-09T15:49:00Z">
              <w:rPr>
                <w:rStyle w:val="keyword1"/>
              </w:rPr>
            </w:rPrChange>
          </w:rPr>
          <w:t>ADD</w:t>
        </w:r>
        <w:r w:rsidRPr="00A85691">
          <w:rPr>
            <w:sz w:val="18"/>
            <w:rPrChange w:id="4679" w:author="shorny" w:date="2014-06-09T15:49:00Z">
              <w:rPr/>
            </w:rPrChange>
          </w:rPr>
          <w:t xml:space="preserve"> </w:t>
        </w:r>
        <w:r w:rsidRPr="00A85691">
          <w:rPr>
            <w:rStyle w:val="keyword1"/>
            <w:sz w:val="18"/>
            <w:rPrChange w:id="4680" w:author="shorny" w:date="2014-06-09T15:49:00Z">
              <w:rPr>
                <w:rStyle w:val="keyword1"/>
              </w:rPr>
            </w:rPrChange>
          </w:rPr>
          <w:t>CONSTRAINT</w:t>
        </w:r>
        <w:r w:rsidRPr="00A85691">
          <w:rPr>
            <w:sz w:val="18"/>
            <w:rPrChange w:id="4681" w:author="shorny" w:date="2014-06-09T15:49:00Z">
              <w:rPr/>
            </w:rPrChange>
          </w:rPr>
          <w:t xml:space="preserve"> `will supervise` </w:t>
        </w:r>
        <w:r w:rsidRPr="00A85691">
          <w:rPr>
            <w:rStyle w:val="keyword1"/>
            <w:sz w:val="18"/>
            <w:rPrChange w:id="4682" w:author="shorny" w:date="2014-06-09T15:49:00Z">
              <w:rPr>
                <w:rStyle w:val="keyword1"/>
              </w:rPr>
            </w:rPrChange>
          </w:rPr>
          <w:t>FOREIGN</w:t>
        </w:r>
        <w:r w:rsidRPr="00A85691">
          <w:rPr>
            <w:sz w:val="18"/>
            <w:rPrChange w:id="4683" w:author="shorny" w:date="2014-06-09T15:49:00Z">
              <w:rPr/>
            </w:rPrChange>
          </w:rPr>
          <w:t xml:space="preserve"> </w:t>
        </w:r>
        <w:r w:rsidRPr="00A85691">
          <w:rPr>
            <w:rStyle w:val="keyword1"/>
            <w:sz w:val="18"/>
            <w:rPrChange w:id="4684" w:author="shorny" w:date="2014-06-09T15:49:00Z">
              <w:rPr>
                <w:rStyle w:val="keyword1"/>
              </w:rPr>
            </w:rPrChange>
          </w:rPr>
          <w:t>KEY</w:t>
        </w:r>
        <w:r w:rsidRPr="00A85691">
          <w:rPr>
            <w:sz w:val="18"/>
            <w:rPrChange w:id="4685" w:author="shorny" w:date="2014-06-09T15:49:00Z">
              <w:rPr/>
            </w:rPrChange>
          </w:rPr>
          <w:t xml:space="preserve"> (StaffID)</w:t>
        </w:r>
      </w:ins>
    </w:p>
    <w:p w14:paraId="0069D75B" w14:textId="77777777" w:rsidR="00A85691" w:rsidRPr="00A85691" w:rsidRDefault="00A85691">
      <w:pPr>
        <w:pStyle w:val="HTMLPreformatted"/>
        <w:divId w:val="1206136475"/>
        <w:rPr>
          <w:ins w:id="4686" w:author="shorny" w:date="2014-06-09T15:48:00Z"/>
          <w:sz w:val="18"/>
          <w:rPrChange w:id="4687" w:author="shorny" w:date="2014-06-09T15:49:00Z">
            <w:rPr>
              <w:ins w:id="4688" w:author="shorny" w:date="2014-06-09T15:48:00Z"/>
            </w:rPr>
          </w:rPrChange>
        </w:rPr>
      </w:pPr>
      <w:ins w:id="4689" w:author="shorny" w:date="2014-06-09T15:48:00Z">
        <w:r w:rsidRPr="00A85691">
          <w:rPr>
            <w:sz w:val="18"/>
            <w:rPrChange w:id="4690" w:author="shorny" w:date="2014-06-09T15:49:00Z">
              <w:rPr/>
            </w:rPrChange>
          </w:rPr>
          <w:t xml:space="preserve">  </w:t>
        </w:r>
        <w:r w:rsidRPr="00A85691">
          <w:rPr>
            <w:rStyle w:val="keyword1"/>
            <w:sz w:val="18"/>
            <w:rPrChange w:id="4691" w:author="shorny" w:date="2014-06-09T15:49:00Z">
              <w:rPr>
                <w:rStyle w:val="keyword1"/>
              </w:rPr>
            </w:rPrChange>
          </w:rPr>
          <w:t>REFERENCES</w:t>
        </w:r>
        <w:r w:rsidRPr="00A85691">
          <w:rPr>
            <w:sz w:val="18"/>
            <w:rPrChange w:id="4692" w:author="shorny" w:date="2014-06-09T15:49:00Z">
              <w:rPr/>
            </w:rPrChange>
          </w:rPr>
          <w:t xml:space="preserve"> `University Staff Member` (StaffID)</w:t>
        </w:r>
      </w:ins>
    </w:p>
    <w:p w14:paraId="77777474" w14:textId="77777777" w:rsidR="00A85691" w:rsidRPr="00A85691" w:rsidRDefault="00A85691">
      <w:pPr>
        <w:pStyle w:val="HTMLPreformatted"/>
        <w:divId w:val="1206136475"/>
        <w:rPr>
          <w:ins w:id="4693" w:author="shorny" w:date="2014-06-09T15:48:00Z"/>
          <w:sz w:val="18"/>
          <w:rPrChange w:id="4694" w:author="shorny" w:date="2014-06-09T15:49:00Z">
            <w:rPr>
              <w:ins w:id="4695" w:author="shorny" w:date="2014-06-09T15:48:00Z"/>
            </w:rPr>
          </w:rPrChange>
        </w:rPr>
      </w:pPr>
      <w:ins w:id="4696" w:author="shorny" w:date="2014-06-09T15:48:00Z">
        <w:r w:rsidRPr="00A85691">
          <w:rPr>
            <w:sz w:val="18"/>
            <w:rPrChange w:id="4697" w:author="shorny" w:date="2014-06-09T15:49:00Z">
              <w:rPr/>
            </w:rPrChange>
          </w:rPr>
          <w:t xml:space="preserve">  </w:t>
        </w:r>
        <w:r w:rsidRPr="00A85691">
          <w:rPr>
            <w:rStyle w:val="keyword1"/>
            <w:sz w:val="18"/>
            <w:rPrChange w:id="4698" w:author="shorny" w:date="2014-06-09T15:49:00Z">
              <w:rPr>
                <w:rStyle w:val="keyword1"/>
              </w:rPr>
            </w:rPrChange>
          </w:rPr>
          <w:t>ON</w:t>
        </w:r>
        <w:r w:rsidRPr="00A85691">
          <w:rPr>
            <w:sz w:val="18"/>
            <w:rPrChange w:id="4699" w:author="shorny" w:date="2014-06-09T15:49:00Z">
              <w:rPr/>
            </w:rPrChange>
          </w:rPr>
          <w:t xml:space="preserve"> </w:t>
        </w:r>
        <w:r w:rsidRPr="00A85691">
          <w:rPr>
            <w:rStyle w:val="keyword1"/>
            <w:sz w:val="18"/>
            <w:rPrChange w:id="4700" w:author="shorny" w:date="2014-06-09T15:49:00Z">
              <w:rPr>
                <w:rStyle w:val="keyword1"/>
              </w:rPr>
            </w:rPrChange>
          </w:rPr>
          <w:t>UPDATE</w:t>
        </w:r>
        <w:r w:rsidRPr="00A85691">
          <w:rPr>
            <w:sz w:val="18"/>
            <w:rPrChange w:id="4701" w:author="shorny" w:date="2014-06-09T15:49:00Z">
              <w:rPr/>
            </w:rPrChange>
          </w:rPr>
          <w:t xml:space="preserve"> </w:t>
        </w:r>
        <w:r w:rsidRPr="00A85691">
          <w:rPr>
            <w:rStyle w:val="keyword1"/>
            <w:sz w:val="18"/>
            <w:rPrChange w:id="4702" w:author="shorny" w:date="2014-06-09T15:49:00Z">
              <w:rPr>
                <w:rStyle w:val="keyword1"/>
              </w:rPr>
            </w:rPrChange>
          </w:rPr>
          <w:t>Cascade</w:t>
        </w:r>
        <w:r w:rsidRPr="00A85691">
          <w:rPr>
            <w:sz w:val="18"/>
            <w:rPrChange w:id="4703" w:author="shorny" w:date="2014-06-09T15:49:00Z">
              <w:rPr/>
            </w:rPrChange>
          </w:rPr>
          <w:t xml:space="preserve"> </w:t>
        </w:r>
        <w:r w:rsidRPr="00A85691">
          <w:rPr>
            <w:rStyle w:val="keyword1"/>
            <w:sz w:val="18"/>
            <w:rPrChange w:id="4704" w:author="shorny" w:date="2014-06-09T15:49:00Z">
              <w:rPr>
                <w:rStyle w:val="keyword1"/>
              </w:rPr>
            </w:rPrChange>
          </w:rPr>
          <w:t>ON</w:t>
        </w:r>
        <w:r w:rsidRPr="00A85691">
          <w:rPr>
            <w:sz w:val="18"/>
            <w:rPrChange w:id="4705" w:author="shorny" w:date="2014-06-09T15:49:00Z">
              <w:rPr/>
            </w:rPrChange>
          </w:rPr>
          <w:t xml:space="preserve"> </w:t>
        </w:r>
        <w:r w:rsidRPr="00A85691">
          <w:rPr>
            <w:rStyle w:val="keyword1"/>
            <w:sz w:val="18"/>
            <w:rPrChange w:id="4706" w:author="shorny" w:date="2014-06-09T15:49:00Z">
              <w:rPr>
                <w:rStyle w:val="keyword1"/>
              </w:rPr>
            </w:rPrChange>
          </w:rPr>
          <w:t>DELETE</w:t>
        </w:r>
        <w:r w:rsidRPr="00A85691">
          <w:rPr>
            <w:sz w:val="18"/>
            <w:rPrChange w:id="4707" w:author="shorny" w:date="2014-06-09T15:49:00Z">
              <w:rPr/>
            </w:rPrChange>
          </w:rPr>
          <w:t xml:space="preserve"> </w:t>
        </w:r>
        <w:r w:rsidRPr="00A85691">
          <w:rPr>
            <w:rStyle w:val="keyword1"/>
            <w:sz w:val="18"/>
            <w:rPrChange w:id="4708" w:author="shorny" w:date="2014-06-09T15:49:00Z">
              <w:rPr>
                <w:rStyle w:val="keyword1"/>
              </w:rPr>
            </w:rPrChange>
          </w:rPr>
          <w:t>Cascade</w:t>
        </w:r>
        <w:r w:rsidRPr="00A85691">
          <w:rPr>
            <w:sz w:val="18"/>
            <w:rPrChange w:id="4709" w:author="shorny" w:date="2014-06-09T15:49:00Z">
              <w:rPr/>
            </w:rPrChange>
          </w:rPr>
          <w:t>;</w:t>
        </w:r>
      </w:ins>
    </w:p>
    <w:p w14:paraId="3CBB8166" w14:textId="77777777" w:rsidR="00A85691" w:rsidRPr="00A85691" w:rsidRDefault="00A85691">
      <w:pPr>
        <w:pStyle w:val="HTMLPreformatted"/>
        <w:divId w:val="1206136475"/>
        <w:rPr>
          <w:ins w:id="4710" w:author="shorny" w:date="2014-06-09T15:48:00Z"/>
          <w:sz w:val="18"/>
          <w:rPrChange w:id="4711" w:author="shorny" w:date="2014-06-09T15:49:00Z">
            <w:rPr>
              <w:ins w:id="4712" w:author="shorny" w:date="2014-06-09T15:48:00Z"/>
            </w:rPr>
          </w:rPrChange>
        </w:rPr>
      </w:pPr>
    </w:p>
    <w:p w14:paraId="0060067E" w14:textId="77777777" w:rsidR="00A85691" w:rsidRPr="00A85691" w:rsidRDefault="00A85691">
      <w:pPr>
        <w:pStyle w:val="HTMLPreformatted"/>
        <w:divId w:val="1206136475"/>
        <w:rPr>
          <w:ins w:id="4713" w:author="shorny" w:date="2014-06-09T15:48:00Z"/>
          <w:sz w:val="18"/>
          <w:rPrChange w:id="4714" w:author="shorny" w:date="2014-06-09T15:49:00Z">
            <w:rPr>
              <w:ins w:id="4715" w:author="shorny" w:date="2014-06-09T15:48:00Z"/>
            </w:rPr>
          </w:rPrChange>
        </w:rPr>
      </w:pPr>
      <w:ins w:id="4716" w:author="shorny" w:date="2014-06-09T15:48:00Z">
        <w:r w:rsidRPr="00A85691">
          <w:rPr>
            <w:rStyle w:val="keyword1"/>
            <w:sz w:val="18"/>
            <w:rPrChange w:id="4717" w:author="shorny" w:date="2014-06-09T15:49:00Z">
              <w:rPr>
                <w:rStyle w:val="keyword1"/>
              </w:rPr>
            </w:rPrChange>
          </w:rPr>
          <w:t>ALTER</w:t>
        </w:r>
        <w:r w:rsidRPr="00A85691">
          <w:rPr>
            <w:sz w:val="18"/>
            <w:rPrChange w:id="4718" w:author="shorny" w:date="2014-06-09T15:49:00Z">
              <w:rPr/>
            </w:rPrChange>
          </w:rPr>
          <w:t xml:space="preserve"> </w:t>
        </w:r>
        <w:r w:rsidRPr="00A85691">
          <w:rPr>
            <w:rStyle w:val="keyword1"/>
            <w:sz w:val="18"/>
            <w:rPrChange w:id="4719" w:author="shorny" w:date="2014-06-09T15:49:00Z">
              <w:rPr>
                <w:rStyle w:val="keyword1"/>
              </w:rPr>
            </w:rPrChange>
          </w:rPr>
          <w:t>TABLE</w:t>
        </w:r>
        <w:r w:rsidRPr="00A85691">
          <w:rPr>
            <w:sz w:val="18"/>
            <w:rPrChange w:id="4720" w:author="shorny" w:date="2014-06-09T15:49:00Z">
              <w:rPr/>
            </w:rPrChange>
          </w:rPr>
          <w:t xml:space="preserve"> `Application_Research Area`</w:t>
        </w:r>
      </w:ins>
    </w:p>
    <w:p w14:paraId="7EE5BA7B" w14:textId="77777777" w:rsidR="00A85691" w:rsidRPr="00A85691" w:rsidRDefault="00A85691">
      <w:pPr>
        <w:pStyle w:val="HTMLPreformatted"/>
        <w:divId w:val="1206136475"/>
        <w:rPr>
          <w:ins w:id="4721" w:author="shorny" w:date="2014-06-09T15:48:00Z"/>
          <w:sz w:val="18"/>
          <w:rPrChange w:id="4722" w:author="shorny" w:date="2014-06-09T15:49:00Z">
            <w:rPr>
              <w:ins w:id="4723" w:author="shorny" w:date="2014-06-09T15:48:00Z"/>
            </w:rPr>
          </w:rPrChange>
        </w:rPr>
      </w:pPr>
      <w:ins w:id="4724" w:author="shorny" w:date="2014-06-09T15:48:00Z">
        <w:r w:rsidRPr="00A85691">
          <w:rPr>
            <w:rStyle w:val="keyword1"/>
            <w:sz w:val="18"/>
            <w:rPrChange w:id="4725" w:author="shorny" w:date="2014-06-09T15:49:00Z">
              <w:rPr>
                <w:rStyle w:val="keyword1"/>
              </w:rPr>
            </w:rPrChange>
          </w:rPr>
          <w:t>ADD</w:t>
        </w:r>
        <w:r w:rsidRPr="00A85691">
          <w:rPr>
            <w:sz w:val="18"/>
            <w:rPrChange w:id="4726" w:author="shorny" w:date="2014-06-09T15:49:00Z">
              <w:rPr/>
            </w:rPrChange>
          </w:rPr>
          <w:t xml:space="preserve"> INDEX `</w:t>
        </w:r>
        <w:r w:rsidRPr="00A85691">
          <w:rPr>
            <w:rStyle w:val="keyword1"/>
            <w:sz w:val="18"/>
            <w:rPrChange w:id="4727" w:author="shorny" w:date="2014-06-09T15:49:00Z">
              <w:rPr>
                <w:rStyle w:val="keyword1"/>
              </w:rPr>
            </w:rPrChange>
          </w:rPr>
          <w:t>in</w:t>
        </w:r>
        <w:r w:rsidRPr="00A85691">
          <w:rPr>
            <w:sz w:val="18"/>
            <w:rPrChange w:id="4728" w:author="shorny" w:date="2014-06-09T15:49:00Z">
              <w:rPr/>
            </w:rPrChange>
          </w:rPr>
          <w:t>` (ApplicationID),</w:t>
        </w:r>
      </w:ins>
    </w:p>
    <w:p w14:paraId="4E2FEF0E" w14:textId="77777777" w:rsidR="00A85691" w:rsidRPr="00A85691" w:rsidRDefault="00A85691">
      <w:pPr>
        <w:pStyle w:val="HTMLPreformatted"/>
        <w:divId w:val="1206136475"/>
        <w:rPr>
          <w:ins w:id="4729" w:author="shorny" w:date="2014-06-09T15:48:00Z"/>
          <w:sz w:val="18"/>
          <w:rPrChange w:id="4730" w:author="shorny" w:date="2014-06-09T15:49:00Z">
            <w:rPr>
              <w:ins w:id="4731" w:author="shorny" w:date="2014-06-09T15:48:00Z"/>
            </w:rPr>
          </w:rPrChange>
        </w:rPr>
      </w:pPr>
    </w:p>
    <w:p w14:paraId="1FF2C33B" w14:textId="77777777" w:rsidR="00A85691" w:rsidRPr="00A85691" w:rsidRDefault="00A85691">
      <w:pPr>
        <w:pStyle w:val="HTMLPreformatted"/>
        <w:divId w:val="1206136475"/>
        <w:rPr>
          <w:ins w:id="4732" w:author="shorny" w:date="2014-06-09T15:48:00Z"/>
          <w:sz w:val="18"/>
          <w:rPrChange w:id="4733" w:author="shorny" w:date="2014-06-09T15:49:00Z">
            <w:rPr>
              <w:ins w:id="4734" w:author="shorny" w:date="2014-06-09T15:48:00Z"/>
            </w:rPr>
          </w:rPrChange>
        </w:rPr>
      </w:pPr>
      <w:ins w:id="4735" w:author="shorny" w:date="2014-06-09T15:48:00Z">
        <w:r w:rsidRPr="00A85691">
          <w:rPr>
            <w:rStyle w:val="keyword1"/>
            <w:sz w:val="18"/>
            <w:rPrChange w:id="4736" w:author="shorny" w:date="2014-06-09T15:49:00Z">
              <w:rPr>
                <w:rStyle w:val="keyword1"/>
              </w:rPr>
            </w:rPrChange>
          </w:rPr>
          <w:t>ADD</w:t>
        </w:r>
        <w:r w:rsidRPr="00A85691">
          <w:rPr>
            <w:sz w:val="18"/>
            <w:rPrChange w:id="4737" w:author="shorny" w:date="2014-06-09T15:49:00Z">
              <w:rPr/>
            </w:rPrChange>
          </w:rPr>
          <w:t xml:space="preserve"> </w:t>
        </w:r>
        <w:r w:rsidRPr="00A85691">
          <w:rPr>
            <w:rStyle w:val="keyword1"/>
            <w:sz w:val="18"/>
            <w:rPrChange w:id="4738" w:author="shorny" w:date="2014-06-09T15:49:00Z">
              <w:rPr>
                <w:rStyle w:val="keyword1"/>
              </w:rPr>
            </w:rPrChange>
          </w:rPr>
          <w:t>CONSTRAINT</w:t>
        </w:r>
        <w:r w:rsidRPr="00A85691">
          <w:rPr>
            <w:sz w:val="18"/>
            <w:rPrChange w:id="4739" w:author="shorny" w:date="2014-06-09T15:49:00Z">
              <w:rPr/>
            </w:rPrChange>
          </w:rPr>
          <w:t xml:space="preserve"> `</w:t>
        </w:r>
        <w:r w:rsidRPr="00A85691">
          <w:rPr>
            <w:rStyle w:val="keyword1"/>
            <w:sz w:val="18"/>
            <w:rPrChange w:id="4740" w:author="shorny" w:date="2014-06-09T15:49:00Z">
              <w:rPr>
                <w:rStyle w:val="keyword1"/>
              </w:rPr>
            </w:rPrChange>
          </w:rPr>
          <w:t>in</w:t>
        </w:r>
        <w:r w:rsidRPr="00A85691">
          <w:rPr>
            <w:sz w:val="18"/>
            <w:rPrChange w:id="4741" w:author="shorny" w:date="2014-06-09T15:49:00Z">
              <w:rPr/>
            </w:rPrChange>
          </w:rPr>
          <w:t xml:space="preserve">` </w:t>
        </w:r>
        <w:r w:rsidRPr="00A85691">
          <w:rPr>
            <w:rStyle w:val="keyword1"/>
            <w:sz w:val="18"/>
            <w:rPrChange w:id="4742" w:author="shorny" w:date="2014-06-09T15:49:00Z">
              <w:rPr>
                <w:rStyle w:val="keyword1"/>
              </w:rPr>
            </w:rPrChange>
          </w:rPr>
          <w:t>FOREIGN</w:t>
        </w:r>
        <w:r w:rsidRPr="00A85691">
          <w:rPr>
            <w:sz w:val="18"/>
            <w:rPrChange w:id="4743" w:author="shorny" w:date="2014-06-09T15:49:00Z">
              <w:rPr/>
            </w:rPrChange>
          </w:rPr>
          <w:t xml:space="preserve"> </w:t>
        </w:r>
        <w:r w:rsidRPr="00A85691">
          <w:rPr>
            <w:rStyle w:val="keyword1"/>
            <w:sz w:val="18"/>
            <w:rPrChange w:id="4744" w:author="shorny" w:date="2014-06-09T15:49:00Z">
              <w:rPr>
                <w:rStyle w:val="keyword1"/>
              </w:rPr>
            </w:rPrChange>
          </w:rPr>
          <w:t>KEY</w:t>
        </w:r>
        <w:r w:rsidRPr="00A85691">
          <w:rPr>
            <w:sz w:val="18"/>
            <w:rPrChange w:id="4745" w:author="shorny" w:date="2014-06-09T15:49:00Z">
              <w:rPr/>
            </w:rPrChange>
          </w:rPr>
          <w:t xml:space="preserve"> (ApplicationID)</w:t>
        </w:r>
      </w:ins>
    </w:p>
    <w:p w14:paraId="3F386B6D" w14:textId="77777777" w:rsidR="00A85691" w:rsidRPr="00A85691" w:rsidRDefault="00A85691">
      <w:pPr>
        <w:pStyle w:val="HTMLPreformatted"/>
        <w:divId w:val="1206136475"/>
        <w:rPr>
          <w:ins w:id="4746" w:author="shorny" w:date="2014-06-09T15:48:00Z"/>
          <w:sz w:val="18"/>
          <w:rPrChange w:id="4747" w:author="shorny" w:date="2014-06-09T15:49:00Z">
            <w:rPr>
              <w:ins w:id="4748" w:author="shorny" w:date="2014-06-09T15:48:00Z"/>
            </w:rPr>
          </w:rPrChange>
        </w:rPr>
      </w:pPr>
      <w:ins w:id="4749" w:author="shorny" w:date="2014-06-09T15:48:00Z">
        <w:r w:rsidRPr="00A85691">
          <w:rPr>
            <w:sz w:val="18"/>
            <w:rPrChange w:id="4750" w:author="shorny" w:date="2014-06-09T15:49:00Z">
              <w:rPr/>
            </w:rPrChange>
          </w:rPr>
          <w:t xml:space="preserve">  </w:t>
        </w:r>
        <w:r w:rsidRPr="00A85691">
          <w:rPr>
            <w:rStyle w:val="keyword1"/>
            <w:sz w:val="18"/>
            <w:rPrChange w:id="4751" w:author="shorny" w:date="2014-06-09T15:49:00Z">
              <w:rPr>
                <w:rStyle w:val="keyword1"/>
              </w:rPr>
            </w:rPrChange>
          </w:rPr>
          <w:t>REFERENCES</w:t>
        </w:r>
        <w:r w:rsidRPr="00A85691">
          <w:rPr>
            <w:sz w:val="18"/>
            <w:rPrChange w:id="4752" w:author="shorny" w:date="2014-06-09T15:49:00Z">
              <w:rPr/>
            </w:rPrChange>
          </w:rPr>
          <w:t xml:space="preserve"> Application (ApplicationID) </w:t>
        </w:r>
        <w:r w:rsidRPr="00A85691">
          <w:rPr>
            <w:rStyle w:val="keyword1"/>
            <w:sz w:val="18"/>
            <w:rPrChange w:id="4753" w:author="shorny" w:date="2014-06-09T15:49:00Z">
              <w:rPr>
                <w:rStyle w:val="keyword1"/>
              </w:rPr>
            </w:rPrChange>
          </w:rPr>
          <w:t>ON</w:t>
        </w:r>
        <w:r w:rsidRPr="00A85691">
          <w:rPr>
            <w:sz w:val="18"/>
            <w:rPrChange w:id="4754" w:author="shorny" w:date="2014-06-09T15:49:00Z">
              <w:rPr/>
            </w:rPrChange>
          </w:rPr>
          <w:t xml:space="preserve"> </w:t>
        </w:r>
        <w:r w:rsidRPr="00A85691">
          <w:rPr>
            <w:rStyle w:val="keyword1"/>
            <w:sz w:val="18"/>
            <w:rPrChange w:id="4755" w:author="shorny" w:date="2014-06-09T15:49:00Z">
              <w:rPr>
                <w:rStyle w:val="keyword1"/>
              </w:rPr>
            </w:rPrChange>
          </w:rPr>
          <w:t>UPDATE</w:t>
        </w:r>
        <w:r w:rsidRPr="00A85691">
          <w:rPr>
            <w:sz w:val="18"/>
            <w:rPrChange w:id="4756" w:author="shorny" w:date="2014-06-09T15:49:00Z">
              <w:rPr/>
            </w:rPrChange>
          </w:rPr>
          <w:t xml:space="preserve"> </w:t>
        </w:r>
        <w:r w:rsidRPr="00A85691">
          <w:rPr>
            <w:rStyle w:val="keyword1"/>
            <w:sz w:val="18"/>
            <w:rPrChange w:id="4757" w:author="shorny" w:date="2014-06-09T15:49:00Z">
              <w:rPr>
                <w:rStyle w:val="keyword1"/>
              </w:rPr>
            </w:rPrChange>
          </w:rPr>
          <w:t>Cascade</w:t>
        </w:r>
        <w:r w:rsidRPr="00A85691">
          <w:rPr>
            <w:sz w:val="18"/>
            <w:rPrChange w:id="4758" w:author="shorny" w:date="2014-06-09T15:49:00Z">
              <w:rPr/>
            </w:rPrChange>
          </w:rPr>
          <w:t xml:space="preserve"> </w:t>
        </w:r>
        <w:r w:rsidRPr="00A85691">
          <w:rPr>
            <w:rStyle w:val="keyword1"/>
            <w:sz w:val="18"/>
            <w:rPrChange w:id="4759" w:author="shorny" w:date="2014-06-09T15:49:00Z">
              <w:rPr>
                <w:rStyle w:val="keyword1"/>
              </w:rPr>
            </w:rPrChange>
          </w:rPr>
          <w:t>ON</w:t>
        </w:r>
        <w:r w:rsidRPr="00A85691">
          <w:rPr>
            <w:sz w:val="18"/>
            <w:rPrChange w:id="4760" w:author="shorny" w:date="2014-06-09T15:49:00Z">
              <w:rPr/>
            </w:rPrChange>
          </w:rPr>
          <w:t xml:space="preserve"> </w:t>
        </w:r>
        <w:proofErr w:type="gramStart"/>
        <w:r w:rsidRPr="00A85691">
          <w:rPr>
            <w:rStyle w:val="keyword1"/>
            <w:sz w:val="18"/>
            <w:rPrChange w:id="4761" w:author="shorny" w:date="2014-06-09T15:49:00Z">
              <w:rPr>
                <w:rStyle w:val="keyword1"/>
              </w:rPr>
            </w:rPrChange>
          </w:rPr>
          <w:t>DELETE</w:t>
        </w:r>
        <w:proofErr w:type="gramEnd"/>
        <w:r w:rsidRPr="00A85691">
          <w:rPr>
            <w:sz w:val="18"/>
            <w:rPrChange w:id="4762" w:author="shorny" w:date="2014-06-09T15:49:00Z">
              <w:rPr/>
            </w:rPrChange>
          </w:rPr>
          <w:t xml:space="preserve"> </w:t>
        </w:r>
        <w:r w:rsidRPr="00A85691">
          <w:rPr>
            <w:rStyle w:val="keyword1"/>
            <w:sz w:val="18"/>
            <w:rPrChange w:id="4763" w:author="shorny" w:date="2014-06-09T15:49:00Z">
              <w:rPr>
                <w:rStyle w:val="keyword1"/>
              </w:rPr>
            </w:rPrChange>
          </w:rPr>
          <w:t>Cascade</w:t>
        </w:r>
        <w:r w:rsidRPr="00A85691">
          <w:rPr>
            <w:sz w:val="18"/>
            <w:rPrChange w:id="4764" w:author="shorny" w:date="2014-06-09T15:49:00Z">
              <w:rPr/>
            </w:rPrChange>
          </w:rPr>
          <w:t>;</w:t>
        </w:r>
      </w:ins>
    </w:p>
    <w:p w14:paraId="727E08E4" w14:textId="77777777" w:rsidR="00A85691" w:rsidRPr="00A85691" w:rsidRDefault="00A85691">
      <w:pPr>
        <w:pStyle w:val="HTMLPreformatted"/>
        <w:divId w:val="1206136475"/>
        <w:rPr>
          <w:ins w:id="4765" w:author="shorny" w:date="2014-06-09T15:48:00Z"/>
          <w:sz w:val="18"/>
          <w:rPrChange w:id="4766" w:author="shorny" w:date="2014-06-09T15:49:00Z">
            <w:rPr>
              <w:ins w:id="4767" w:author="shorny" w:date="2014-06-09T15:48:00Z"/>
            </w:rPr>
          </w:rPrChange>
        </w:rPr>
      </w:pPr>
    </w:p>
    <w:p w14:paraId="6827F9ED" w14:textId="77777777" w:rsidR="00A85691" w:rsidRPr="00A85691" w:rsidRDefault="00A85691">
      <w:pPr>
        <w:pStyle w:val="HTMLPreformatted"/>
        <w:divId w:val="1206136475"/>
        <w:rPr>
          <w:ins w:id="4768" w:author="shorny" w:date="2014-06-09T15:48:00Z"/>
          <w:sz w:val="18"/>
          <w:rPrChange w:id="4769" w:author="shorny" w:date="2014-06-09T15:49:00Z">
            <w:rPr>
              <w:ins w:id="4770" w:author="shorny" w:date="2014-06-09T15:48:00Z"/>
            </w:rPr>
          </w:rPrChange>
        </w:rPr>
      </w:pPr>
      <w:ins w:id="4771" w:author="shorny" w:date="2014-06-09T15:48:00Z">
        <w:r w:rsidRPr="00A85691">
          <w:rPr>
            <w:rStyle w:val="keyword1"/>
            <w:sz w:val="18"/>
            <w:rPrChange w:id="4772" w:author="shorny" w:date="2014-06-09T15:49:00Z">
              <w:rPr>
                <w:rStyle w:val="keyword1"/>
              </w:rPr>
            </w:rPrChange>
          </w:rPr>
          <w:t>ALTER</w:t>
        </w:r>
        <w:r w:rsidRPr="00A85691">
          <w:rPr>
            <w:sz w:val="18"/>
            <w:rPrChange w:id="4773" w:author="shorny" w:date="2014-06-09T15:49:00Z">
              <w:rPr/>
            </w:rPrChange>
          </w:rPr>
          <w:t xml:space="preserve"> </w:t>
        </w:r>
        <w:r w:rsidRPr="00A85691">
          <w:rPr>
            <w:rStyle w:val="keyword1"/>
            <w:sz w:val="18"/>
            <w:rPrChange w:id="4774" w:author="shorny" w:date="2014-06-09T15:49:00Z">
              <w:rPr>
                <w:rStyle w:val="keyword1"/>
              </w:rPr>
            </w:rPrChange>
          </w:rPr>
          <w:t>TABLE</w:t>
        </w:r>
        <w:r w:rsidRPr="00A85691">
          <w:rPr>
            <w:sz w:val="18"/>
            <w:rPrChange w:id="4775" w:author="shorny" w:date="2014-06-09T15:49:00Z">
              <w:rPr/>
            </w:rPrChange>
          </w:rPr>
          <w:t xml:space="preserve"> `Application_Research Area`</w:t>
        </w:r>
      </w:ins>
    </w:p>
    <w:p w14:paraId="60ABF6E7" w14:textId="77777777" w:rsidR="00A85691" w:rsidRPr="00A85691" w:rsidRDefault="00A85691">
      <w:pPr>
        <w:pStyle w:val="HTMLPreformatted"/>
        <w:divId w:val="1206136475"/>
        <w:rPr>
          <w:ins w:id="4776" w:author="shorny" w:date="2014-06-09T15:48:00Z"/>
          <w:sz w:val="18"/>
          <w:rPrChange w:id="4777" w:author="shorny" w:date="2014-06-09T15:49:00Z">
            <w:rPr>
              <w:ins w:id="4778" w:author="shorny" w:date="2014-06-09T15:48:00Z"/>
            </w:rPr>
          </w:rPrChange>
        </w:rPr>
      </w:pPr>
      <w:ins w:id="4779" w:author="shorny" w:date="2014-06-09T15:48:00Z">
        <w:r w:rsidRPr="00A85691">
          <w:rPr>
            <w:rStyle w:val="keyword1"/>
            <w:sz w:val="18"/>
            <w:rPrChange w:id="4780" w:author="shorny" w:date="2014-06-09T15:49:00Z">
              <w:rPr>
                <w:rStyle w:val="keyword1"/>
              </w:rPr>
            </w:rPrChange>
          </w:rPr>
          <w:t>ADD</w:t>
        </w:r>
        <w:r w:rsidRPr="00A85691">
          <w:rPr>
            <w:sz w:val="18"/>
            <w:rPrChange w:id="4781" w:author="shorny" w:date="2014-06-09T15:49:00Z">
              <w:rPr/>
            </w:rPrChange>
          </w:rPr>
          <w:t xml:space="preserve"> INDEX in2 (FORCode),</w:t>
        </w:r>
      </w:ins>
    </w:p>
    <w:p w14:paraId="402BD4C9" w14:textId="77777777" w:rsidR="00A85691" w:rsidRPr="00A85691" w:rsidRDefault="00A85691">
      <w:pPr>
        <w:pStyle w:val="HTMLPreformatted"/>
        <w:divId w:val="1206136475"/>
        <w:rPr>
          <w:ins w:id="4782" w:author="shorny" w:date="2014-06-09T15:48:00Z"/>
          <w:sz w:val="18"/>
          <w:rPrChange w:id="4783" w:author="shorny" w:date="2014-06-09T15:49:00Z">
            <w:rPr>
              <w:ins w:id="4784" w:author="shorny" w:date="2014-06-09T15:48:00Z"/>
            </w:rPr>
          </w:rPrChange>
        </w:rPr>
      </w:pPr>
    </w:p>
    <w:p w14:paraId="6C8EE6D4" w14:textId="77777777" w:rsidR="00A85691" w:rsidRPr="00A85691" w:rsidRDefault="00A85691">
      <w:pPr>
        <w:pStyle w:val="HTMLPreformatted"/>
        <w:divId w:val="1206136475"/>
        <w:rPr>
          <w:ins w:id="4785" w:author="shorny" w:date="2014-06-09T15:48:00Z"/>
          <w:sz w:val="18"/>
          <w:rPrChange w:id="4786" w:author="shorny" w:date="2014-06-09T15:49:00Z">
            <w:rPr>
              <w:ins w:id="4787" w:author="shorny" w:date="2014-06-09T15:48:00Z"/>
            </w:rPr>
          </w:rPrChange>
        </w:rPr>
      </w:pPr>
      <w:ins w:id="4788" w:author="shorny" w:date="2014-06-09T15:48:00Z">
        <w:r w:rsidRPr="00A85691">
          <w:rPr>
            <w:rStyle w:val="keyword1"/>
            <w:sz w:val="18"/>
            <w:rPrChange w:id="4789" w:author="shorny" w:date="2014-06-09T15:49:00Z">
              <w:rPr>
                <w:rStyle w:val="keyword1"/>
              </w:rPr>
            </w:rPrChange>
          </w:rPr>
          <w:t>ADD</w:t>
        </w:r>
        <w:r w:rsidRPr="00A85691">
          <w:rPr>
            <w:sz w:val="18"/>
            <w:rPrChange w:id="4790" w:author="shorny" w:date="2014-06-09T15:49:00Z">
              <w:rPr/>
            </w:rPrChange>
          </w:rPr>
          <w:t xml:space="preserve"> </w:t>
        </w:r>
        <w:r w:rsidRPr="00A85691">
          <w:rPr>
            <w:rStyle w:val="keyword1"/>
            <w:sz w:val="18"/>
            <w:rPrChange w:id="4791" w:author="shorny" w:date="2014-06-09T15:49:00Z">
              <w:rPr>
                <w:rStyle w:val="keyword1"/>
              </w:rPr>
            </w:rPrChange>
          </w:rPr>
          <w:t>CONSTRAINT</w:t>
        </w:r>
        <w:r w:rsidRPr="00A85691">
          <w:rPr>
            <w:sz w:val="18"/>
            <w:rPrChange w:id="4792" w:author="shorny" w:date="2014-06-09T15:49:00Z">
              <w:rPr/>
            </w:rPrChange>
          </w:rPr>
          <w:t xml:space="preserve"> in2 </w:t>
        </w:r>
        <w:r w:rsidRPr="00A85691">
          <w:rPr>
            <w:rStyle w:val="keyword1"/>
            <w:sz w:val="18"/>
            <w:rPrChange w:id="4793" w:author="shorny" w:date="2014-06-09T15:49:00Z">
              <w:rPr>
                <w:rStyle w:val="keyword1"/>
              </w:rPr>
            </w:rPrChange>
          </w:rPr>
          <w:t>FOREIGN</w:t>
        </w:r>
        <w:r w:rsidRPr="00A85691">
          <w:rPr>
            <w:sz w:val="18"/>
            <w:rPrChange w:id="4794" w:author="shorny" w:date="2014-06-09T15:49:00Z">
              <w:rPr/>
            </w:rPrChange>
          </w:rPr>
          <w:t xml:space="preserve"> </w:t>
        </w:r>
        <w:r w:rsidRPr="00A85691">
          <w:rPr>
            <w:rStyle w:val="keyword1"/>
            <w:sz w:val="18"/>
            <w:rPrChange w:id="4795" w:author="shorny" w:date="2014-06-09T15:49:00Z">
              <w:rPr>
                <w:rStyle w:val="keyword1"/>
              </w:rPr>
            </w:rPrChange>
          </w:rPr>
          <w:t>KEY</w:t>
        </w:r>
        <w:r w:rsidRPr="00A85691">
          <w:rPr>
            <w:sz w:val="18"/>
            <w:rPrChange w:id="4796" w:author="shorny" w:date="2014-06-09T15:49:00Z">
              <w:rPr/>
            </w:rPrChange>
          </w:rPr>
          <w:t xml:space="preserve"> (FORCode)</w:t>
        </w:r>
      </w:ins>
    </w:p>
    <w:p w14:paraId="413A3B9E" w14:textId="77777777" w:rsidR="00A85691" w:rsidRPr="00A85691" w:rsidRDefault="00A85691">
      <w:pPr>
        <w:pStyle w:val="HTMLPreformatted"/>
        <w:divId w:val="1206136475"/>
        <w:rPr>
          <w:ins w:id="4797" w:author="shorny" w:date="2014-06-09T15:48:00Z"/>
          <w:sz w:val="18"/>
          <w:rPrChange w:id="4798" w:author="shorny" w:date="2014-06-09T15:49:00Z">
            <w:rPr>
              <w:ins w:id="4799" w:author="shorny" w:date="2014-06-09T15:48:00Z"/>
            </w:rPr>
          </w:rPrChange>
        </w:rPr>
      </w:pPr>
      <w:ins w:id="4800" w:author="shorny" w:date="2014-06-09T15:48:00Z">
        <w:r w:rsidRPr="00A85691">
          <w:rPr>
            <w:sz w:val="18"/>
            <w:rPrChange w:id="4801" w:author="shorny" w:date="2014-06-09T15:49:00Z">
              <w:rPr/>
            </w:rPrChange>
          </w:rPr>
          <w:t xml:space="preserve">  </w:t>
        </w:r>
        <w:r w:rsidRPr="00A85691">
          <w:rPr>
            <w:rStyle w:val="keyword1"/>
            <w:sz w:val="18"/>
            <w:rPrChange w:id="4802" w:author="shorny" w:date="2014-06-09T15:49:00Z">
              <w:rPr>
                <w:rStyle w:val="keyword1"/>
              </w:rPr>
            </w:rPrChange>
          </w:rPr>
          <w:t>REFERENCES</w:t>
        </w:r>
        <w:r w:rsidRPr="00A85691">
          <w:rPr>
            <w:sz w:val="18"/>
            <w:rPrChange w:id="4803" w:author="shorny" w:date="2014-06-09T15:49:00Z">
              <w:rPr/>
            </w:rPrChange>
          </w:rPr>
          <w:t xml:space="preserve"> `Research Area` (FORCode) </w:t>
        </w:r>
        <w:r w:rsidRPr="00A85691">
          <w:rPr>
            <w:rStyle w:val="keyword1"/>
            <w:sz w:val="18"/>
            <w:rPrChange w:id="4804" w:author="shorny" w:date="2014-06-09T15:49:00Z">
              <w:rPr>
                <w:rStyle w:val="keyword1"/>
              </w:rPr>
            </w:rPrChange>
          </w:rPr>
          <w:t>ON</w:t>
        </w:r>
        <w:r w:rsidRPr="00A85691">
          <w:rPr>
            <w:sz w:val="18"/>
            <w:rPrChange w:id="4805" w:author="shorny" w:date="2014-06-09T15:49:00Z">
              <w:rPr/>
            </w:rPrChange>
          </w:rPr>
          <w:t xml:space="preserve"> </w:t>
        </w:r>
        <w:r w:rsidRPr="00A85691">
          <w:rPr>
            <w:rStyle w:val="keyword1"/>
            <w:sz w:val="18"/>
            <w:rPrChange w:id="4806" w:author="shorny" w:date="2014-06-09T15:49:00Z">
              <w:rPr>
                <w:rStyle w:val="keyword1"/>
              </w:rPr>
            </w:rPrChange>
          </w:rPr>
          <w:t>UPDATE</w:t>
        </w:r>
        <w:r w:rsidRPr="00A85691">
          <w:rPr>
            <w:sz w:val="18"/>
            <w:rPrChange w:id="4807" w:author="shorny" w:date="2014-06-09T15:49:00Z">
              <w:rPr/>
            </w:rPrChange>
          </w:rPr>
          <w:t xml:space="preserve"> </w:t>
        </w:r>
        <w:r w:rsidRPr="00A85691">
          <w:rPr>
            <w:rStyle w:val="keyword1"/>
            <w:sz w:val="18"/>
            <w:rPrChange w:id="4808" w:author="shorny" w:date="2014-06-09T15:49:00Z">
              <w:rPr>
                <w:rStyle w:val="keyword1"/>
              </w:rPr>
            </w:rPrChange>
          </w:rPr>
          <w:t>Cascade</w:t>
        </w:r>
        <w:r w:rsidRPr="00A85691">
          <w:rPr>
            <w:sz w:val="18"/>
            <w:rPrChange w:id="4809" w:author="shorny" w:date="2014-06-09T15:49:00Z">
              <w:rPr/>
            </w:rPrChange>
          </w:rPr>
          <w:t xml:space="preserve"> </w:t>
        </w:r>
        <w:r w:rsidRPr="00A85691">
          <w:rPr>
            <w:rStyle w:val="keyword1"/>
            <w:sz w:val="18"/>
            <w:rPrChange w:id="4810" w:author="shorny" w:date="2014-06-09T15:49:00Z">
              <w:rPr>
                <w:rStyle w:val="keyword1"/>
              </w:rPr>
            </w:rPrChange>
          </w:rPr>
          <w:t>ON</w:t>
        </w:r>
        <w:r w:rsidRPr="00A85691">
          <w:rPr>
            <w:sz w:val="18"/>
            <w:rPrChange w:id="4811" w:author="shorny" w:date="2014-06-09T15:49:00Z">
              <w:rPr/>
            </w:rPrChange>
          </w:rPr>
          <w:t xml:space="preserve"> </w:t>
        </w:r>
        <w:r w:rsidRPr="00A85691">
          <w:rPr>
            <w:rStyle w:val="keyword1"/>
            <w:sz w:val="18"/>
            <w:rPrChange w:id="4812" w:author="shorny" w:date="2014-06-09T15:49:00Z">
              <w:rPr>
                <w:rStyle w:val="keyword1"/>
              </w:rPr>
            </w:rPrChange>
          </w:rPr>
          <w:t>DELETE</w:t>
        </w:r>
        <w:r w:rsidRPr="00A85691">
          <w:rPr>
            <w:sz w:val="18"/>
            <w:rPrChange w:id="4813" w:author="shorny" w:date="2014-06-09T15:49:00Z">
              <w:rPr/>
            </w:rPrChange>
          </w:rPr>
          <w:t xml:space="preserve"> </w:t>
        </w:r>
        <w:r w:rsidRPr="00A85691">
          <w:rPr>
            <w:rStyle w:val="keyword1"/>
            <w:sz w:val="18"/>
            <w:rPrChange w:id="4814" w:author="shorny" w:date="2014-06-09T15:49:00Z">
              <w:rPr>
                <w:rStyle w:val="keyword1"/>
              </w:rPr>
            </w:rPrChange>
          </w:rPr>
          <w:t>Restrict</w:t>
        </w:r>
        <w:r w:rsidRPr="00A85691">
          <w:rPr>
            <w:sz w:val="18"/>
            <w:rPrChange w:id="4815" w:author="shorny" w:date="2014-06-09T15:49:00Z">
              <w:rPr/>
            </w:rPrChange>
          </w:rPr>
          <w:t>;</w:t>
        </w:r>
      </w:ins>
    </w:p>
    <w:p w14:paraId="720DE5C0" w14:textId="77777777" w:rsidR="00A85691" w:rsidRPr="00A85691" w:rsidRDefault="00A85691">
      <w:pPr>
        <w:pStyle w:val="HTMLPreformatted"/>
        <w:divId w:val="1206136475"/>
        <w:rPr>
          <w:ins w:id="4816" w:author="shorny" w:date="2014-06-09T15:48:00Z"/>
          <w:sz w:val="18"/>
          <w:rPrChange w:id="4817" w:author="shorny" w:date="2014-06-09T15:49:00Z">
            <w:rPr>
              <w:ins w:id="4818" w:author="shorny" w:date="2014-06-09T15:48:00Z"/>
            </w:rPr>
          </w:rPrChange>
        </w:rPr>
      </w:pPr>
    </w:p>
    <w:p w14:paraId="1A33F049" w14:textId="77777777" w:rsidR="00A85691" w:rsidRPr="00A85691" w:rsidRDefault="00A85691">
      <w:pPr>
        <w:pStyle w:val="HTMLPreformatted"/>
        <w:divId w:val="1206136475"/>
        <w:rPr>
          <w:ins w:id="4819" w:author="shorny" w:date="2014-06-09T15:48:00Z"/>
          <w:sz w:val="18"/>
          <w:rPrChange w:id="4820" w:author="shorny" w:date="2014-06-09T15:49:00Z">
            <w:rPr>
              <w:ins w:id="4821" w:author="shorny" w:date="2014-06-09T15:48:00Z"/>
            </w:rPr>
          </w:rPrChange>
        </w:rPr>
      </w:pPr>
      <w:ins w:id="4822" w:author="shorny" w:date="2014-06-09T15:48:00Z">
        <w:r w:rsidRPr="00A85691">
          <w:rPr>
            <w:rStyle w:val="keyword1"/>
            <w:sz w:val="18"/>
            <w:rPrChange w:id="4823" w:author="shorny" w:date="2014-06-09T15:49:00Z">
              <w:rPr>
                <w:rStyle w:val="keyword1"/>
              </w:rPr>
            </w:rPrChange>
          </w:rPr>
          <w:t>ALTER</w:t>
        </w:r>
        <w:r w:rsidRPr="00A85691">
          <w:rPr>
            <w:sz w:val="18"/>
            <w:rPrChange w:id="4824" w:author="shorny" w:date="2014-06-09T15:49:00Z">
              <w:rPr/>
            </w:rPrChange>
          </w:rPr>
          <w:t xml:space="preserve"> </w:t>
        </w:r>
        <w:r w:rsidRPr="00A85691">
          <w:rPr>
            <w:rStyle w:val="keyword1"/>
            <w:sz w:val="18"/>
            <w:rPrChange w:id="4825" w:author="shorny" w:date="2014-06-09T15:49:00Z">
              <w:rPr>
                <w:rStyle w:val="keyword1"/>
              </w:rPr>
            </w:rPrChange>
          </w:rPr>
          <w:t>TABLE</w:t>
        </w:r>
        <w:r w:rsidRPr="00A85691">
          <w:rPr>
            <w:sz w:val="18"/>
            <w:rPrChange w:id="4826" w:author="shorny" w:date="2014-06-09T15:49:00Z">
              <w:rPr/>
            </w:rPrChange>
          </w:rPr>
          <w:t xml:space="preserve"> `University Staff Member_Research Area`</w:t>
        </w:r>
      </w:ins>
    </w:p>
    <w:p w14:paraId="5595EBD2" w14:textId="77777777" w:rsidR="00A85691" w:rsidRPr="00A85691" w:rsidRDefault="00A85691">
      <w:pPr>
        <w:pStyle w:val="HTMLPreformatted"/>
        <w:divId w:val="1206136475"/>
        <w:rPr>
          <w:ins w:id="4827" w:author="shorny" w:date="2014-06-09T15:48:00Z"/>
          <w:sz w:val="18"/>
          <w:rPrChange w:id="4828" w:author="shorny" w:date="2014-06-09T15:49:00Z">
            <w:rPr>
              <w:ins w:id="4829" w:author="shorny" w:date="2014-06-09T15:48:00Z"/>
            </w:rPr>
          </w:rPrChange>
        </w:rPr>
      </w:pPr>
      <w:ins w:id="4830" w:author="shorny" w:date="2014-06-09T15:48:00Z">
        <w:r w:rsidRPr="00A85691">
          <w:rPr>
            <w:rStyle w:val="keyword1"/>
            <w:sz w:val="18"/>
            <w:rPrChange w:id="4831" w:author="shorny" w:date="2014-06-09T15:49:00Z">
              <w:rPr>
                <w:rStyle w:val="keyword1"/>
              </w:rPr>
            </w:rPrChange>
          </w:rPr>
          <w:t>ADD</w:t>
        </w:r>
        <w:r w:rsidRPr="00A85691">
          <w:rPr>
            <w:sz w:val="18"/>
            <w:rPrChange w:id="4832" w:author="shorny" w:date="2014-06-09T15:49:00Z">
              <w:rPr/>
            </w:rPrChange>
          </w:rPr>
          <w:t xml:space="preserve"> INDEX `works </w:t>
        </w:r>
        <w:r w:rsidRPr="00A85691">
          <w:rPr>
            <w:rStyle w:val="keyword1"/>
            <w:sz w:val="18"/>
            <w:rPrChange w:id="4833" w:author="shorny" w:date="2014-06-09T15:49:00Z">
              <w:rPr>
                <w:rStyle w:val="keyword1"/>
              </w:rPr>
            </w:rPrChange>
          </w:rPr>
          <w:t>in</w:t>
        </w:r>
        <w:r w:rsidRPr="00A85691">
          <w:rPr>
            <w:sz w:val="18"/>
            <w:rPrChange w:id="4834" w:author="shorny" w:date="2014-06-09T15:49:00Z">
              <w:rPr/>
            </w:rPrChange>
          </w:rPr>
          <w:t>` (StaffID),</w:t>
        </w:r>
      </w:ins>
    </w:p>
    <w:p w14:paraId="7384C62E" w14:textId="77777777" w:rsidR="00A85691" w:rsidRPr="00A85691" w:rsidRDefault="00A85691">
      <w:pPr>
        <w:pStyle w:val="HTMLPreformatted"/>
        <w:divId w:val="1206136475"/>
        <w:rPr>
          <w:ins w:id="4835" w:author="shorny" w:date="2014-06-09T15:48:00Z"/>
          <w:sz w:val="18"/>
          <w:rPrChange w:id="4836" w:author="shorny" w:date="2014-06-09T15:49:00Z">
            <w:rPr>
              <w:ins w:id="4837" w:author="shorny" w:date="2014-06-09T15:48:00Z"/>
            </w:rPr>
          </w:rPrChange>
        </w:rPr>
      </w:pPr>
    </w:p>
    <w:p w14:paraId="47B3CC52" w14:textId="77777777" w:rsidR="00A85691" w:rsidRPr="00A85691" w:rsidRDefault="00A85691">
      <w:pPr>
        <w:pStyle w:val="HTMLPreformatted"/>
        <w:divId w:val="1206136475"/>
        <w:rPr>
          <w:ins w:id="4838" w:author="shorny" w:date="2014-06-09T15:48:00Z"/>
          <w:sz w:val="18"/>
          <w:rPrChange w:id="4839" w:author="shorny" w:date="2014-06-09T15:49:00Z">
            <w:rPr>
              <w:ins w:id="4840" w:author="shorny" w:date="2014-06-09T15:48:00Z"/>
            </w:rPr>
          </w:rPrChange>
        </w:rPr>
      </w:pPr>
      <w:ins w:id="4841" w:author="shorny" w:date="2014-06-09T15:48:00Z">
        <w:r w:rsidRPr="00A85691">
          <w:rPr>
            <w:rStyle w:val="keyword1"/>
            <w:sz w:val="18"/>
            <w:rPrChange w:id="4842" w:author="shorny" w:date="2014-06-09T15:49:00Z">
              <w:rPr>
                <w:rStyle w:val="keyword1"/>
              </w:rPr>
            </w:rPrChange>
          </w:rPr>
          <w:t>ADD</w:t>
        </w:r>
        <w:r w:rsidRPr="00A85691">
          <w:rPr>
            <w:sz w:val="18"/>
            <w:rPrChange w:id="4843" w:author="shorny" w:date="2014-06-09T15:49:00Z">
              <w:rPr/>
            </w:rPrChange>
          </w:rPr>
          <w:t xml:space="preserve"> </w:t>
        </w:r>
        <w:r w:rsidRPr="00A85691">
          <w:rPr>
            <w:rStyle w:val="keyword1"/>
            <w:sz w:val="18"/>
            <w:rPrChange w:id="4844" w:author="shorny" w:date="2014-06-09T15:49:00Z">
              <w:rPr>
                <w:rStyle w:val="keyword1"/>
              </w:rPr>
            </w:rPrChange>
          </w:rPr>
          <w:t>CONSTRAINT</w:t>
        </w:r>
        <w:r w:rsidRPr="00A85691">
          <w:rPr>
            <w:sz w:val="18"/>
            <w:rPrChange w:id="4845" w:author="shorny" w:date="2014-06-09T15:49:00Z">
              <w:rPr/>
            </w:rPrChange>
          </w:rPr>
          <w:t xml:space="preserve"> `works </w:t>
        </w:r>
        <w:r w:rsidRPr="00A85691">
          <w:rPr>
            <w:rStyle w:val="keyword1"/>
            <w:sz w:val="18"/>
            <w:rPrChange w:id="4846" w:author="shorny" w:date="2014-06-09T15:49:00Z">
              <w:rPr>
                <w:rStyle w:val="keyword1"/>
              </w:rPr>
            </w:rPrChange>
          </w:rPr>
          <w:t>in</w:t>
        </w:r>
        <w:r w:rsidRPr="00A85691">
          <w:rPr>
            <w:sz w:val="18"/>
            <w:rPrChange w:id="4847" w:author="shorny" w:date="2014-06-09T15:49:00Z">
              <w:rPr/>
            </w:rPrChange>
          </w:rPr>
          <w:t xml:space="preserve">` </w:t>
        </w:r>
        <w:r w:rsidRPr="00A85691">
          <w:rPr>
            <w:rStyle w:val="keyword1"/>
            <w:sz w:val="18"/>
            <w:rPrChange w:id="4848" w:author="shorny" w:date="2014-06-09T15:49:00Z">
              <w:rPr>
                <w:rStyle w:val="keyword1"/>
              </w:rPr>
            </w:rPrChange>
          </w:rPr>
          <w:t>FOREIGN</w:t>
        </w:r>
        <w:r w:rsidRPr="00A85691">
          <w:rPr>
            <w:sz w:val="18"/>
            <w:rPrChange w:id="4849" w:author="shorny" w:date="2014-06-09T15:49:00Z">
              <w:rPr/>
            </w:rPrChange>
          </w:rPr>
          <w:t xml:space="preserve"> </w:t>
        </w:r>
        <w:r w:rsidRPr="00A85691">
          <w:rPr>
            <w:rStyle w:val="keyword1"/>
            <w:sz w:val="18"/>
            <w:rPrChange w:id="4850" w:author="shorny" w:date="2014-06-09T15:49:00Z">
              <w:rPr>
                <w:rStyle w:val="keyword1"/>
              </w:rPr>
            </w:rPrChange>
          </w:rPr>
          <w:t>KEY</w:t>
        </w:r>
        <w:r w:rsidRPr="00A85691">
          <w:rPr>
            <w:sz w:val="18"/>
            <w:rPrChange w:id="4851" w:author="shorny" w:date="2014-06-09T15:49:00Z">
              <w:rPr/>
            </w:rPrChange>
          </w:rPr>
          <w:t xml:space="preserve"> (StaffID)</w:t>
        </w:r>
      </w:ins>
    </w:p>
    <w:p w14:paraId="57B23822" w14:textId="77777777" w:rsidR="00A85691" w:rsidRPr="00A85691" w:rsidRDefault="00A85691">
      <w:pPr>
        <w:pStyle w:val="HTMLPreformatted"/>
        <w:divId w:val="1206136475"/>
        <w:rPr>
          <w:ins w:id="4852" w:author="shorny" w:date="2014-06-09T15:48:00Z"/>
          <w:sz w:val="18"/>
          <w:rPrChange w:id="4853" w:author="shorny" w:date="2014-06-09T15:49:00Z">
            <w:rPr>
              <w:ins w:id="4854" w:author="shorny" w:date="2014-06-09T15:48:00Z"/>
            </w:rPr>
          </w:rPrChange>
        </w:rPr>
      </w:pPr>
      <w:ins w:id="4855" w:author="shorny" w:date="2014-06-09T15:48:00Z">
        <w:r w:rsidRPr="00A85691">
          <w:rPr>
            <w:sz w:val="18"/>
            <w:rPrChange w:id="4856" w:author="shorny" w:date="2014-06-09T15:49:00Z">
              <w:rPr/>
            </w:rPrChange>
          </w:rPr>
          <w:t xml:space="preserve">  </w:t>
        </w:r>
        <w:r w:rsidRPr="00A85691">
          <w:rPr>
            <w:rStyle w:val="keyword1"/>
            <w:sz w:val="18"/>
            <w:rPrChange w:id="4857" w:author="shorny" w:date="2014-06-09T15:49:00Z">
              <w:rPr>
                <w:rStyle w:val="keyword1"/>
              </w:rPr>
            </w:rPrChange>
          </w:rPr>
          <w:t>REFERENCES</w:t>
        </w:r>
        <w:r w:rsidRPr="00A85691">
          <w:rPr>
            <w:sz w:val="18"/>
            <w:rPrChange w:id="4858" w:author="shorny" w:date="2014-06-09T15:49:00Z">
              <w:rPr/>
            </w:rPrChange>
          </w:rPr>
          <w:t xml:space="preserve"> `University Staff Member` (StaffID) </w:t>
        </w:r>
        <w:r w:rsidRPr="00A85691">
          <w:rPr>
            <w:rStyle w:val="keyword1"/>
            <w:sz w:val="18"/>
            <w:rPrChange w:id="4859" w:author="shorny" w:date="2014-06-09T15:49:00Z">
              <w:rPr>
                <w:rStyle w:val="keyword1"/>
              </w:rPr>
            </w:rPrChange>
          </w:rPr>
          <w:t>ON</w:t>
        </w:r>
        <w:r w:rsidRPr="00A85691">
          <w:rPr>
            <w:sz w:val="18"/>
            <w:rPrChange w:id="4860" w:author="shorny" w:date="2014-06-09T15:49:00Z">
              <w:rPr/>
            </w:rPrChange>
          </w:rPr>
          <w:t xml:space="preserve"> </w:t>
        </w:r>
        <w:r w:rsidRPr="00A85691">
          <w:rPr>
            <w:rStyle w:val="keyword1"/>
            <w:sz w:val="18"/>
            <w:rPrChange w:id="4861" w:author="shorny" w:date="2014-06-09T15:49:00Z">
              <w:rPr>
                <w:rStyle w:val="keyword1"/>
              </w:rPr>
            </w:rPrChange>
          </w:rPr>
          <w:t>UPDATE</w:t>
        </w:r>
        <w:r w:rsidRPr="00A85691">
          <w:rPr>
            <w:sz w:val="18"/>
            <w:rPrChange w:id="4862" w:author="shorny" w:date="2014-06-09T15:49:00Z">
              <w:rPr/>
            </w:rPrChange>
          </w:rPr>
          <w:t xml:space="preserve"> </w:t>
        </w:r>
        <w:r w:rsidRPr="00A85691">
          <w:rPr>
            <w:rStyle w:val="keyword1"/>
            <w:sz w:val="18"/>
            <w:rPrChange w:id="4863" w:author="shorny" w:date="2014-06-09T15:49:00Z">
              <w:rPr>
                <w:rStyle w:val="keyword1"/>
              </w:rPr>
            </w:rPrChange>
          </w:rPr>
          <w:t>Cascade</w:t>
        </w:r>
        <w:r w:rsidRPr="00A85691">
          <w:rPr>
            <w:sz w:val="18"/>
            <w:rPrChange w:id="4864" w:author="shorny" w:date="2014-06-09T15:49:00Z">
              <w:rPr/>
            </w:rPrChange>
          </w:rPr>
          <w:t xml:space="preserve"> </w:t>
        </w:r>
        <w:r w:rsidRPr="00A85691">
          <w:rPr>
            <w:rStyle w:val="keyword1"/>
            <w:sz w:val="18"/>
            <w:rPrChange w:id="4865" w:author="shorny" w:date="2014-06-09T15:49:00Z">
              <w:rPr>
                <w:rStyle w:val="keyword1"/>
              </w:rPr>
            </w:rPrChange>
          </w:rPr>
          <w:t>ON</w:t>
        </w:r>
        <w:r w:rsidRPr="00A85691">
          <w:rPr>
            <w:sz w:val="18"/>
            <w:rPrChange w:id="4866" w:author="shorny" w:date="2014-06-09T15:49:00Z">
              <w:rPr/>
            </w:rPrChange>
          </w:rPr>
          <w:t xml:space="preserve"> </w:t>
        </w:r>
        <w:r w:rsidRPr="00A85691">
          <w:rPr>
            <w:rStyle w:val="keyword1"/>
            <w:sz w:val="18"/>
            <w:rPrChange w:id="4867" w:author="shorny" w:date="2014-06-09T15:49:00Z">
              <w:rPr>
                <w:rStyle w:val="keyword1"/>
              </w:rPr>
            </w:rPrChange>
          </w:rPr>
          <w:t>DELETE</w:t>
        </w:r>
        <w:r w:rsidRPr="00A85691">
          <w:rPr>
            <w:sz w:val="18"/>
            <w:rPrChange w:id="4868" w:author="shorny" w:date="2014-06-09T15:49:00Z">
              <w:rPr/>
            </w:rPrChange>
          </w:rPr>
          <w:t xml:space="preserve"> </w:t>
        </w:r>
        <w:r w:rsidRPr="00A85691">
          <w:rPr>
            <w:rStyle w:val="keyword1"/>
            <w:sz w:val="18"/>
            <w:rPrChange w:id="4869" w:author="shorny" w:date="2014-06-09T15:49:00Z">
              <w:rPr>
                <w:rStyle w:val="keyword1"/>
              </w:rPr>
            </w:rPrChange>
          </w:rPr>
          <w:t>Cascade</w:t>
        </w:r>
        <w:r w:rsidRPr="00A85691">
          <w:rPr>
            <w:sz w:val="18"/>
            <w:rPrChange w:id="4870" w:author="shorny" w:date="2014-06-09T15:49:00Z">
              <w:rPr/>
            </w:rPrChange>
          </w:rPr>
          <w:t>;</w:t>
        </w:r>
      </w:ins>
    </w:p>
    <w:p w14:paraId="6B206217" w14:textId="77777777" w:rsidR="00A85691" w:rsidRPr="00A85691" w:rsidRDefault="00A85691">
      <w:pPr>
        <w:pStyle w:val="HTMLPreformatted"/>
        <w:divId w:val="1206136475"/>
        <w:rPr>
          <w:ins w:id="4871" w:author="shorny" w:date="2014-06-09T15:48:00Z"/>
          <w:sz w:val="18"/>
          <w:rPrChange w:id="4872" w:author="shorny" w:date="2014-06-09T15:49:00Z">
            <w:rPr>
              <w:ins w:id="4873" w:author="shorny" w:date="2014-06-09T15:48:00Z"/>
            </w:rPr>
          </w:rPrChange>
        </w:rPr>
      </w:pPr>
    </w:p>
    <w:p w14:paraId="54600237" w14:textId="77777777" w:rsidR="00A85691" w:rsidRPr="00A85691" w:rsidRDefault="00A85691">
      <w:pPr>
        <w:pStyle w:val="HTMLPreformatted"/>
        <w:divId w:val="1206136475"/>
        <w:rPr>
          <w:ins w:id="4874" w:author="shorny" w:date="2014-06-09T15:48:00Z"/>
          <w:sz w:val="18"/>
          <w:rPrChange w:id="4875" w:author="shorny" w:date="2014-06-09T15:49:00Z">
            <w:rPr>
              <w:ins w:id="4876" w:author="shorny" w:date="2014-06-09T15:48:00Z"/>
            </w:rPr>
          </w:rPrChange>
        </w:rPr>
      </w:pPr>
      <w:ins w:id="4877" w:author="shorny" w:date="2014-06-09T15:48:00Z">
        <w:r w:rsidRPr="00A85691">
          <w:rPr>
            <w:rStyle w:val="keyword1"/>
            <w:sz w:val="18"/>
            <w:rPrChange w:id="4878" w:author="shorny" w:date="2014-06-09T15:49:00Z">
              <w:rPr>
                <w:rStyle w:val="keyword1"/>
              </w:rPr>
            </w:rPrChange>
          </w:rPr>
          <w:t>ALTER</w:t>
        </w:r>
        <w:r w:rsidRPr="00A85691">
          <w:rPr>
            <w:sz w:val="18"/>
            <w:rPrChange w:id="4879" w:author="shorny" w:date="2014-06-09T15:49:00Z">
              <w:rPr/>
            </w:rPrChange>
          </w:rPr>
          <w:t xml:space="preserve"> </w:t>
        </w:r>
        <w:r w:rsidRPr="00A85691">
          <w:rPr>
            <w:rStyle w:val="keyword1"/>
            <w:sz w:val="18"/>
            <w:rPrChange w:id="4880" w:author="shorny" w:date="2014-06-09T15:49:00Z">
              <w:rPr>
                <w:rStyle w:val="keyword1"/>
              </w:rPr>
            </w:rPrChange>
          </w:rPr>
          <w:t>TABLE</w:t>
        </w:r>
        <w:r w:rsidRPr="00A85691">
          <w:rPr>
            <w:sz w:val="18"/>
            <w:rPrChange w:id="4881" w:author="shorny" w:date="2014-06-09T15:49:00Z">
              <w:rPr/>
            </w:rPrChange>
          </w:rPr>
          <w:t xml:space="preserve"> `University Staff Member_Research Area`</w:t>
        </w:r>
      </w:ins>
    </w:p>
    <w:p w14:paraId="0241ED8C" w14:textId="77777777" w:rsidR="00A85691" w:rsidRPr="00A85691" w:rsidRDefault="00A85691">
      <w:pPr>
        <w:pStyle w:val="HTMLPreformatted"/>
        <w:divId w:val="1206136475"/>
        <w:rPr>
          <w:ins w:id="4882" w:author="shorny" w:date="2014-06-09T15:48:00Z"/>
          <w:sz w:val="18"/>
          <w:rPrChange w:id="4883" w:author="shorny" w:date="2014-06-09T15:49:00Z">
            <w:rPr>
              <w:ins w:id="4884" w:author="shorny" w:date="2014-06-09T15:48:00Z"/>
            </w:rPr>
          </w:rPrChange>
        </w:rPr>
      </w:pPr>
      <w:ins w:id="4885" w:author="shorny" w:date="2014-06-09T15:48:00Z">
        <w:r w:rsidRPr="00A85691">
          <w:rPr>
            <w:rStyle w:val="keyword1"/>
            <w:sz w:val="18"/>
            <w:rPrChange w:id="4886" w:author="shorny" w:date="2014-06-09T15:49:00Z">
              <w:rPr>
                <w:rStyle w:val="keyword1"/>
              </w:rPr>
            </w:rPrChange>
          </w:rPr>
          <w:t>ADD</w:t>
        </w:r>
        <w:r w:rsidRPr="00A85691">
          <w:rPr>
            <w:sz w:val="18"/>
            <w:rPrChange w:id="4887" w:author="shorny" w:date="2014-06-09T15:49:00Z">
              <w:rPr/>
            </w:rPrChange>
          </w:rPr>
          <w:t xml:space="preserve"> INDEX `works in2` (FORCode),</w:t>
        </w:r>
      </w:ins>
    </w:p>
    <w:p w14:paraId="3642C71C" w14:textId="77777777" w:rsidR="00A85691" w:rsidRPr="00A85691" w:rsidRDefault="00A85691">
      <w:pPr>
        <w:pStyle w:val="HTMLPreformatted"/>
        <w:divId w:val="1206136475"/>
        <w:rPr>
          <w:ins w:id="4888" w:author="shorny" w:date="2014-06-09T15:48:00Z"/>
          <w:sz w:val="18"/>
          <w:rPrChange w:id="4889" w:author="shorny" w:date="2014-06-09T15:49:00Z">
            <w:rPr>
              <w:ins w:id="4890" w:author="shorny" w:date="2014-06-09T15:48:00Z"/>
            </w:rPr>
          </w:rPrChange>
        </w:rPr>
      </w:pPr>
    </w:p>
    <w:p w14:paraId="3ADD604E" w14:textId="77777777" w:rsidR="00A85691" w:rsidRPr="00A85691" w:rsidRDefault="00A85691">
      <w:pPr>
        <w:pStyle w:val="HTMLPreformatted"/>
        <w:divId w:val="1206136475"/>
        <w:rPr>
          <w:ins w:id="4891" w:author="shorny" w:date="2014-06-09T15:48:00Z"/>
          <w:sz w:val="18"/>
          <w:rPrChange w:id="4892" w:author="shorny" w:date="2014-06-09T15:49:00Z">
            <w:rPr>
              <w:ins w:id="4893" w:author="shorny" w:date="2014-06-09T15:48:00Z"/>
            </w:rPr>
          </w:rPrChange>
        </w:rPr>
      </w:pPr>
      <w:ins w:id="4894" w:author="shorny" w:date="2014-06-09T15:48:00Z">
        <w:r w:rsidRPr="00A85691">
          <w:rPr>
            <w:rStyle w:val="keyword1"/>
            <w:sz w:val="18"/>
            <w:rPrChange w:id="4895" w:author="shorny" w:date="2014-06-09T15:49:00Z">
              <w:rPr>
                <w:rStyle w:val="keyword1"/>
              </w:rPr>
            </w:rPrChange>
          </w:rPr>
          <w:t>ADD</w:t>
        </w:r>
        <w:r w:rsidRPr="00A85691">
          <w:rPr>
            <w:sz w:val="18"/>
            <w:rPrChange w:id="4896" w:author="shorny" w:date="2014-06-09T15:49:00Z">
              <w:rPr/>
            </w:rPrChange>
          </w:rPr>
          <w:t xml:space="preserve"> </w:t>
        </w:r>
        <w:r w:rsidRPr="00A85691">
          <w:rPr>
            <w:rStyle w:val="keyword1"/>
            <w:sz w:val="18"/>
            <w:rPrChange w:id="4897" w:author="shorny" w:date="2014-06-09T15:49:00Z">
              <w:rPr>
                <w:rStyle w:val="keyword1"/>
              </w:rPr>
            </w:rPrChange>
          </w:rPr>
          <w:t>CONSTRAINT</w:t>
        </w:r>
        <w:r w:rsidRPr="00A85691">
          <w:rPr>
            <w:sz w:val="18"/>
            <w:rPrChange w:id="4898" w:author="shorny" w:date="2014-06-09T15:49:00Z">
              <w:rPr/>
            </w:rPrChange>
          </w:rPr>
          <w:t xml:space="preserve"> `works in2` </w:t>
        </w:r>
        <w:r w:rsidRPr="00A85691">
          <w:rPr>
            <w:rStyle w:val="keyword1"/>
            <w:sz w:val="18"/>
            <w:rPrChange w:id="4899" w:author="shorny" w:date="2014-06-09T15:49:00Z">
              <w:rPr>
                <w:rStyle w:val="keyword1"/>
              </w:rPr>
            </w:rPrChange>
          </w:rPr>
          <w:t>FOREIGN</w:t>
        </w:r>
        <w:r w:rsidRPr="00A85691">
          <w:rPr>
            <w:sz w:val="18"/>
            <w:rPrChange w:id="4900" w:author="shorny" w:date="2014-06-09T15:49:00Z">
              <w:rPr/>
            </w:rPrChange>
          </w:rPr>
          <w:t xml:space="preserve"> </w:t>
        </w:r>
        <w:r w:rsidRPr="00A85691">
          <w:rPr>
            <w:rStyle w:val="keyword1"/>
            <w:sz w:val="18"/>
            <w:rPrChange w:id="4901" w:author="shorny" w:date="2014-06-09T15:49:00Z">
              <w:rPr>
                <w:rStyle w:val="keyword1"/>
              </w:rPr>
            </w:rPrChange>
          </w:rPr>
          <w:t>KEY</w:t>
        </w:r>
        <w:r w:rsidRPr="00A85691">
          <w:rPr>
            <w:sz w:val="18"/>
            <w:rPrChange w:id="4902" w:author="shorny" w:date="2014-06-09T15:49:00Z">
              <w:rPr/>
            </w:rPrChange>
          </w:rPr>
          <w:t xml:space="preserve"> (FORCode)</w:t>
        </w:r>
      </w:ins>
    </w:p>
    <w:p w14:paraId="59C466BA" w14:textId="77777777" w:rsidR="00A85691" w:rsidRPr="00A85691" w:rsidRDefault="00A85691">
      <w:pPr>
        <w:pStyle w:val="HTMLPreformatted"/>
        <w:divId w:val="1206136475"/>
        <w:rPr>
          <w:ins w:id="4903" w:author="shorny" w:date="2014-06-09T15:48:00Z"/>
          <w:sz w:val="18"/>
          <w:rPrChange w:id="4904" w:author="shorny" w:date="2014-06-09T15:49:00Z">
            <w:rPr>
              <w:ins w:id="4905" w:author="shorny" w:date="2014-06-09T15:48:00Z"/>
            </w:rPr>
          </w:rPrChange>
        </w:rPr>
      </w:pPr>
      <w:ins w:id="4906" w:author="shorny" w:date="2014-06-09T15:48:00Z">
        <w:r w:rsidRPr="00A85691">
          <w:rPr>
            <w:sz w:val="18"/>
            <w:rPrChange w:id="4907" w:author="shorny" w:date="2014-06-09T15:49:00Z">
              <w:rPr/>
            </w:rPrChange>
          </w:rPr>
          <w:t xml:space="preserve">  </w:t>
        </w:r>
        <w:r w:rsidRPr="00A85691">
          <w:rPr>
            <w:rStyle w:val="keyword1"/>
            <w:sz w:val="18"/>
            <w:rPrChange w:id="4908" w:author="shorny" w:date="2014-06-09T15:49:00Z">
              <w:rPr>
                <w:rStyle w:val="keyword1"/>
              </w:rPr>
            </w:rPrChange>
          </w:rPr>
          <w:t>REFERENCES</w:t>
        </w:r>
        <w:r w:rsidRPr="00A85691">
          <w:rPr>
            <w:sz w:val="18"/>
            <w:rPrChange w:id="4909" w:author="shorny" w:date="2014-06-09T15:49:00Z">
              <w:rPr/>
            </w:rPrChange>
          </w:rPr>
          <w:t xml:space="preserve"> `Research Area` (FORCode) </w:t>
        </w:r>
        <w:r w:rsidRPr="00A85691">
          <w:rPr>
            <w:rStyle w:val="keyword1"/>
            <w:sz w:val="18"/>
            <w:rPrChange w:id="4910" w:author="shorny" w:date="2014-06-09T15:49:00Z">
              <w:rPr>
                <w:rStyle w:val="keyword1"/>
              </w:rPr>
            </w:rPrChange>
          </w:rPr>
          <w:t>ON</w:t>
        </w:r>
        <w:r w:rsidRPr="00A85691">
          <w:rPr>
            <w:sz w:val="18"/>
            <w:rPrChange w:id="4911" w:author="shorny" w:date="2014-06-09T15:49:00Z">
              <w:rPr/>
            </w:rPrChange>
          </w:rPr>
          <w:t xml:space="preserve"> </w:t>
        </w:r>
        <w:r w:rsidRPr="00A85691">
          <w:rPr>
            <w:rStyle w:val="keyword1"/>
            <w:sz w:val="18"/>
            <w:rPrChange w:id="4912" w:author="shorny" w:date="2014-06-09T15:49:00Z">
              <w:rPr>
                <w:rStyle w:val="keyword1"/>
              </w:rPr>
            </w:rPrChange>
          </w:rPr>
          <w:t>UPDATE</w:t>
        </w:r>
        <w:r w:rsidRPr="00A85691">
          <w:rPr>
            <w:sz w:val="18"/>
            <w:rPrChange w:id="4913" w:author="shorny" w:date="2014-06-09T15:49:00Z">
              <w:rPr/>
            </w:rPrChange>
          </w:rPr>
          <w:t xml:space="preserve"> </w:t>
        </w:r>
        <w:r w:rsidRPr="00A85691">
          <w:rPr>
            <w:rStyle w:val="keyword1"/>
            <w:sz w:val="18"/>
            <w:rPrChange w:id="4914" w:author="shorny" w:date="2014-06-09T15:49:00Z">
              <w:rPr>
                <w:rStyle w:val="keyword1"/>
              </w:rPr>
            </w:rPrChange>
          </w:rPr>
          <w:t>Cascade</w:t>
        </w:r>
        <w:r w:rsidRPr="00A85691">
          <w:rPr>
            <w:sz w:val="18"/>
            <w:rPrChange w:id="4915" w:author="shorny" w:date="2014-06-09T15:49:00Z">
              <w:rPr/>
            </w:rPrChange>
          </w:rPr>
          <w:t xml:space="preserve"> </w:t>
        </w:r>
        <w:r w:rsidRPr="00A85691">
          <w:rPr>
            <w:rStyle w:val="keyword1"/>
            <w:sz w:val="18"/>
            <w:rPrChange w:id="4916" w:author="shorny" w:date="2014-06-09T15:49:00Z">
              <w:rPr>
                <w:rStyle w:val="keyword1"/>
              </w:rPr>
            </w:rPrChange>
          </w:rPr>
          <w:t>ON</w:t>
        </w:r>
        <w:r w:rsidRPr="00A85691">
          <w:rPr>
            <w:sz w:val="18"/>
            <w:rPrChange w:id="4917" w:author="shorny" w:date="2014-06-09T15:49:00Z">
              <w:rPr/>
            </w:rPrChange>
          </w:rPr>
          <w:t xml:space="preserve"> </w:t>
        </w:r>
        <w:r w:rsidRPr="00A85691">
          <w:rPr>
            <w:rStyle w:val="keyword1"/>
            <w:sz w:val="18"/>
            <w:rPrChange w:id="4918" w:author="shorny" w:date="2014-06-09T15:49:00Z">
              <w:rPr>
                <w:rStyle w:val="keyword1"/>
              </w:rPr>
            </w:rPrChange>
          </w:rPr>
          <w:t>DELETE</w:t>
        </w:r>
        <w:r w:rsidRPr="00A85691">
          <w:rPr>
            <w:sz w:val="18"/>
            <w:rPrChange w:id="4919" w:author="shorny" w:date="2014-06-09T15:49:00Z">
              <w:rPr/>
            </w:rPrChange>
          </w:rPr>
          <w:t xml:space="preserve"> </w:t>
        </w:r>
        <w:r w:rsidRPr="00A85691">
          <w:rPr>
            <w:rStyle w:val="keyword1"/>
            <w:sz w:val="18"/>
            <w:rPrChange w:id="4920" w:author="shorny" w:date="2014-06-09T15:49:00Z">
              <w:rPr>
                <w:rStyle w:val="keyword1"/>
              </w:rPr>
            </w:rPrChange>
          </w:rPr>
          <w:t>Restrict</w:t>
        </w:r>
        <w:r w:rsidRPr="00A85691">
          <w:rPr>
            <w:sz w:val="18"/>
            <w:rPrChange w:id="4921" w:author="shorny" w:date="2014-06-09T15:49:00Z">
              <w:rPr/>
            </w:rPrChange>
          </w:rPr>
          <w:t>;</w:t>
        </w:r>
      </w:ins>
    </w:p>
    <w:p w14:paraId="5EA5D7F8" w14:textId="77777777" w:rsidR="00A85691" w:rsidRPr="00A85691" w:rsidRDefault="00A85691">
      <w:pPr>
        <w:pStyle w:val="HTMLPreformatted"/>
        <w:divId w:val="1206136475"/>
        <w:rPr>
          <w:ins w:id="4922" w:author="shorny" w:date="2014-06-09T15:48:00Z"/>
          <w:sz w:val="18"/>
          <w:rPrChange w:id="4923" w:author="shorny" w:date="2014-06-09T15:49:00Z">
            <w:rPr>
              <w:ins w:id="4924" w:author="shorny" w:date="2014-06-09T15:48:00Z"/>
            </w:rPr>
          </w:rPrChange>
        </w:rPr>
      </w:pPr>
    </w:p>
    <w:p w14:paraId="1B5B1C3D" w14:textId="77777777" w:rsidR="00A85691" w:rsidRPr="00A85691" w:rsidRDefault="00A85691">
      <w:pPr>
        <w:pStyle w:val="HTMLPreformatted"/>
        <w:divId w:val="1206136475"/>
        <w:rPr>
          <w:ins w:id="4925" w:author="shorny" w:date="2014-06-09T15:48:00Z"/>
          <w:sz w:val="18"/>
          <w:rPrChange w:id="4926" w:author="shorny" w:date="2014-06-09T15:49:00Z">
            <w:rPr>
              <w:ins w:id="4927" w:author="shorny" w:date="2014-06-09T15:48:00Z"/>
            </w:rPr>
          </w:rPrChange>
        </w:rPr>
      </w:pPr>
      <w:ins w:id="4928" w:author="shorny" w:date="2014-06-09T15:48:00Z">
        <w:r w:rsidRPr="00A85691">
          <w:rPr>
            <w:rStyle w:val="keyword1"/>
            <w:sz w:val="18"/>
            <w:rPrChange w:id="4929" w:author="shorny" w:date="2014-06-09T15:49:00Z">
              <w:rPr>
                <w:rStyle w:val="keyword1"/>
              </w:rPr>
            </w:rPrChange>
          </w:rPr>
          <w:t>ALTER</w:t>
        </w:r>
        <w:r w:rsidRPr="00A85691">
          <w:rPr>
            <w:sz w:val="18"/>
            <w:rPrChange w:id="4930" w:author="shorny" w:date="2014-06-09T15:49:00Z">
              <w:rPr/>
            </w:rPrChange>
          </w:rPr>
          <w:t xml:space="preserve"> </w:t>
        </w:r>
        <w:r w:rsidRPr="00A85691">
          <w:rPr>
            <w:rStyle w:val="keyword1"/>
            <w:sz w:val="18"/>
            <w:rPrChange w:id="4931" w:author="shorny" w:date="2014-06-09T15:49:00Z">
              <w:rPr>
                <w:rStyle w:val="keyword1"/>
              </w:rPr>
            </w:rPrChange>
          </w:rPr>
          <w:t>TABLE</w:t>
        </w:r>
        <w:r w:rsidRPr="00A85691">
          <w:rPr>
            <w:sz w:val="18"/>
            <w:rPrChange w:id="4932" w:author="shorny" w:date="2014-06-09T15:49:00Z">
              <w:rPr/>
            </w:rPrChange>
          </w:rPr>
          <w:t xml:space="preserve"> `University Staff Member_Research Area2`</w:t>
        </w:r>
      </w:ins>
    </w:p>
    <w:p w14:paraId="11570D28" w14:textId="77777777" w:rsidR="00A85691" w:rsidRPr="00A85691" w:rsidRDefault="00A85691">
      <w:pPr>
        <w:pStyle w:val="HTMLPreformatted"/>
        <w:divId w:val="1206136475"/>
        <w:rPr>
          <w:ins w:id="4933" w:author="shorny" w:date="2014-06-09T15:48:00Z"/>
          <w:sz w:val="18"/>
          <w:rPrChange w:id="4934" w:author="shorny" w:date="2014-06-09T15:49:00Z">
            <w:rPr>
              <w:ins w:id="4935" w:author="shorny" w:date="2014-06-09T15:48:00Z"/>
            </w:rPr>
          </w:rPrChange>
        </w:rPr>
      </w:pPr>
      <w:ins w:id="4936" w:author="shorny" w:date="2014-06-09T15:48:00Z">
        <w:r w:rsidRPr="00A85691">
          <w:rPr>
            <w:rStyle w:val="keyword1"/>
            <w:sz w:val="18"/>
            <w:rPrChange w:id="4937" w:author="shorny" w:date="2014-06-09T15:49:00Z">
              <w:rPr>
                <w:rStyle w:val="keyword1"/>
              </w:rPr>
            </w:rPrChange>
          </w:rPr>
          <w:t>ADD</w:t>
        </w:r>
        <w:r w:rsidRPr="00A85691">
          <w:rPr>
            <w:sz w:val="18"/>
            <w:rPrChange w:id="4938" w:author="shorny" w:date="2014-06-09T15:49:00Z">
              <w:rPr/>
            </w:rPrChange>
          </w:rPr>
          <w:t xml:space="preserve"> INDEX Oversees (StaffID),</w:t>
        </w:r>
      </w:ins>
    </w:p>
    <w:p w14:paraId="53A06576" w14:textId="77777777" w:rsidR="00A85691" w:rsidRPr="00A85691" w:rsidRDefault="00A85691">
      <w:pPr>
        <w:pStyle w:val="HTMLPreformatted"/>
        <w:divId w:val="1206136475"/>
        <w:rPr>
          <w:ins w:id="4939" w:author="shorny" w:date="2014-06-09T15:48:00Z"/>
          <w:sz w:val="18"/>
          <w:rPrChange w:id="4940" w:author="shorny" w:date="2014-06-09T15:49:00Z">
            <w:rPr>
              <w:ins w:id="4941" w:author="shorny" w:date="2014-06-09T15:48:00Z"/>
            </w:rPr>
          </w:rPrChange>
        </w:rPr>
      </w:pPr>
    </w:p>
    <w:p w14:paraId="4B6146F8" w14:textId="77777777" w:rsidR="00A85691" w:rsidRPr="00A85691" w:rsidRDefault="00A85691">
      <w:pPr>
        <w:pStyle w:val="HTMLPreformatted"/>
        <w:divId w:val="1206136475"/>
        <w:rPr>
          <w:ins w:id="4942" w:author="shorny" w:date="2014-06-09T15:48:00Z"/>
          <w:sz w:val="18"/>
          <w:rPrChange w:id="4943" w:author="shorny" w:date="2014-06-09T15:49:00Z">
            <w:rPr>
              <w:ins w:id="4944" w:author="shorny" w:date="2014-06-09T15:48:00Z"/>
            </w:rPr>
          </w:rPrChange>
        </w:rPr>
      </w:pPr>
      <w:ins w:id="4945" w:author="shorny" w:date="2014-06-09T15:48:00Z">
        <w:r w:rsidRPr="00A85691">
          <w:rPr>
            <w:rStyle w:val="keyword1"/>
            <w:sz w:val="18"/>
            <w:rPrChange w:id="4946" w:author="shorny" w:date="2014-06-09T15:49:00Z">
              <w:rPr>
                <w:rStyle w:val="keyword1"/>
              </w:rPr>
            </w:rPrChange>
          </w:rPr>
          <w:t>ADD</w:t>
        </w:r>
        <w:r w:rsidRPr="00A85691">
          <w:rPr>
            <w:sz w:val="18"/>
            <w:rPrChange w:id="4947" w:author="shorny" w:date="2014-06-09T15:49:00Z">
              <w:rPr/>
            </w:rPrChange>
          </w:rPr>
          <w:t xml:space="preserve"> </w:t>
        </w:r>
        <w:r w:rsidRPr="00A85691">
          <w:rPr>
            <w:rStyle w:val="keyword1"/>
            <w:sz w:val="18"/>
            <w:rPrChange w:id="4948" w:author="shorny" w:date="2014-06-09T15:49:00Z">
              <w:rPr>
                <w:rStyle w:val="keyword1"/>
              </w:rPr>
            </w:rPrChange>
          </w:rPr>
          <w:t>CONSTRAINT</w:t>
        </w:r>
        <w:r w:rsidRPr="00A85691">
          <w:rPr>
            <w:sz w:val="18"/>
            <w:rPrChange w:id="4949" w:author="shorny" w:date="2014-06-09T15:49:00Z">
              <w:rPr/>
            </w:rPrChange>
          </w:rPr>
          <w:t xml:space="preserve"> Oversees </w:t>
        </w:r>
        <w:r w:rsidRPr="00A85691">
          <w:rPr>
            <w:rStyle w:val="keyword1"/>
            <w:sz w:val="18"/>
            <w:rPrChange w:id="4950" w:author="shorny" w:date="2014-06-09T15:49:00Z">
              <w:rPr>
                <w:rStyle w:val="keyword1"/>
              </w:rPr>
            </w:rPrChange>
          </w:rPr>
          <w:t>FOREIGN</w:t>
        </w:r>
        <w:r w:rsidRPr="00A85691">
          <w:rPr>
            <w:sz w:val="18"/>
            <w:rPrChange w:id="4951" w:author="shorny" w:date="2014-06-09T15:49:00Z">
              <w:rPr/>
            </w:rPrChange>
          </w:rPr>
          <w:t xml:space="preserve"> </w:t>
        </w:r>
        <w:r w:rsidRPr="00A85691">
          <w:rPr>
            <w:rStyle w:val="keyword1"/>
            <w:sz w:val="18"/>
            <w:rPrChange w:id="4952" w:author="shorny" w:date="2014-06-09T15:49:00Z">
              <w:rPr>
                <w:rStyle w:val="keyword1"/>
              </w:rPr>
            </w:rPrChange>
          </w:rPr>
          <w:t>KEY</w:t>
        </w:r>
        <w:r w:rsidRPr="00A85691">
          <w:rPr>
            <w:sz w:val="18"/>
            <w:rPrChange w:id="4953" w:author="shorny" w:date="2014-06-09T15:49:00Z">
              <w:rPr/>
            </w:rPrChange>
          </w:rPr>
          <w:t xml:space="preserve"> (StaffID)</w:t>
        </w:r>
      </w:ins>
    </w:p>
    <w:p w14:paraId="6DEC6F88" w14:textId="77777777" w:rsidR="00A85691" w:rsidRPr="00A85691" w:rsidRDefault="00A85691">
      <w:pPr>
        <w:pStyle w:val="HTMLPreformatted"/>
        <w:divId w:val="1206136475"/>
        <w:rPr>
          <w:ins w:id="4954" w:author="shorny" w:date="2014-06-09T15:48:00Z"/>
          <w:sz w:val="18"/>
          <w:rPrChange w:id="4955" w:author="shorny" w:date="2014-06-09T15:49:00Z">
            <w:rPr>
              <w:ins w:id="4956" w:author="shorny" w:date="2014-06-09T15:48:00Z"/>
            </w:rPr>
          </w:rPrChange>
        </w:rPr>
      </w:pPr>
      <w:ins w:id="4957" w:author="shorny" w:date="2014-06-09T15:48:00Z">
        <w:r w:rsidRPr="00A85691">
          <w:rPr>
            <w:sz w:val="18"/>
            <w:rPrChange w:id="4958" w:author="shorny" w:date="2014-06-09T15:49:00Z">
              <w:rPr/>
            </w:rPrChange>
          </w:rPr>
          <w:t xml:space="preserve">  </w:t>
        </w:r>
        <w:r w:rsidRPr="00A85691">
          <w:rPr>
            <w:rStyle w:val="keyword1"/>
            <w:sz w:val="18"/>
            <w:rPrChange w:id="4959" w:author="shorny" w:date="2014-06-09T15:49:00Z">
              <w:rPr>
                <w:rStyle w:val="keyword1"/>
              </w:rPr>
            </w:rPrChange>
          </w:rPr>
          <w:t>REFERENCES</w:t>
        </w:r>
        <w:r w:rsidRPr="00A85691">
          <w:rPr>
            <w:sz w:val="18"/>
            <w:rPrChange w:id="4960" w:author="shorny" w:date="2014-06-09T15:49:00Z">
              <w:rPr/>
            </w:rPrChange>
          </w:rPr>
          <w:t xml:space="preserve"> `University Staff Member` (StaffID) </w:t>
        </w:r>
        <w:r w:rsidRPr="00A85691">
          <w:rPr>
            <w:rStyle w:val="keyword1"/>
            <w:sz w:val="18"/>
            <w:rPrChange w:id="4961" w:author="shorny" w:date="2014-06-09T15:49:00Z">
              <w:rPr>
                <w:rStyle w:val="keyword1"/>
              </w:rPr>
            </w:rPrChange>
          </w:rPr>
          <w:t>ON</w:t>
        </w:r>
        <w:r w:rsidRPr="00A85691">
          <w:rPr>
            <w:sz w:val="18"/>
            <w:rPrChange w:id="4962" w:author="shorny" w:date="2014-06-09T15:49:00Z">
              <w:rPr/>
            </w:rPrChange>
          </w:rPr>
          <w:t xml:space="preserve"> </w:t>
        </w:r>
        <w:r w:rsidRPr="00A85691">
          <w:rPr>
            <w:rStyle w:val="keyword1"/>
            <w:sz w:val="18"/>
            <w:rPrChange w:id="4963" w:author="shorny" w:date="2014-06-09T15:49:00Z">
              <w:rPr>
                <w:rStyle w:val="keyword1"/>
              </w:rPr>
            </w:rPrChange>
          </w:rPr>
          <w:t>UPDATE</w:t>
        </w:r>
        <w:r w:rsidRPr="00A85691">
          <w:rPr>
            <w:sz w:val="18"/>
            <w:rPrChange w:id="4964" w:author="shorny" w:date="2014-06-09T15:49:00Z">
              <w:rPr/>
            </w:rPrChange>
          </w:rPr>
          <w:t xml:space="preserve"> </w:t>
        </w:r>
        <w:r w:rsidRPr="00A85691">
          <w:rPr>
            <w:rStyle w:val="keyword1"/>
            <w:sz w:val="18"/>
            <w:rPrChange w:id="4965" w:author="shorny" w:date="2014-06-09T15:49:00Z">
              <w:rPr>
                <w:rStyle w:val="keyword1"/>
              </w:rPr>
            </w:rPrChange>
          </w:rPr>
          <w:t>Cascade</w:t>
        </w:r>
        <w:r w:rsidRPr="00A85691">
          <w:rPr>
            <w:sz w:val="18"/>
            <w:rPrChange w:id="4966" w:author="shorny" w:date="2014-06-09T15:49:00Z">
              <w:rPr/>
            </w:rPrChange>
          </w:rPr>
          <w:t xml:space="preserve"> </w:t>
        </w:r>
        <w:r w:rsidRPr="00A85691">
          <w:rPr>
            <w:rStyle w:val="keyword1"/>
            <w:sz w:val="18"/>
            <w:rPrChange w:id="4967" w:author="shorny" w:date="2014-06-09T15:49:00Z">
              <w:rPr>
                <w:rStyle w:val="keyword1"/>
              </w:rPr>
            </w:rPrChange>
          </w:rPr>
          <w:t>ON</w:t>
        </w:r>
        <w:r w:rsidRPr="00A85691">
          <w:rPr>
            <w:sz w:val="18"/>
            <w:rPrChange w:id="4968" w:author="shorny" w:date="2014-06-09T15:49:00Z">
              <w:rPr/>
            </w:rPrChange>
          </w:rPr>
          <w:t xml:space="preserve"> </w:t>
        </w:r>
        <w:r w:rsidRPr="00A85691">
          <w:rPr>
            <w:rStyle w:val="keyword1"/>
            <w:sz w:val="18"/>
            <w:rPrChange w:id="4969" w:author="shorny" w:date="2014-06-09T15:49:00Z">
              <w:rPr>
                <w:rStyle w:val="keyword1"/>
              </w:rPr>
            </w:rPrChange>
          </w:rPr>
          <w:t>DELETE</w:t>
        </w:r>
        <w:r w:rsidRPr="00A85691">
          <w:rPr>
            <w:sz w:val="18"/>
            <w:rPrChange w:id="4970" w:author="shorny" w:date="2014-06-09T15:49:00Z">
              <w:rPr/>
            </w:rPrChange>
          </w:rPr>
          <w:t xml:space="preserve"> </w:t>
        </w:r>
        <w:r w:rsidRPr="00A85691">
          <w:rPr>
            <w:rStyle w:val="keyword1"/>
            <w:sz w:val="18"/>
            <w:rPrChange w:id="4971" w:author="shorny" w:date="2014-06-09T15:49:00Z">
              <w:rPr>
                <w:rStyle w:val="keyword1"/>
              </w:rPr>
            </w:rPrChange>
          </w:rPr>
          <w:t>Restrict</w:t>
        </w:r>
        <w:r w:rsidRPr="00A85691">
          <w:rPr>
            <w:sz w:val="18"/>
            <w:rPrChange w:id="4972" w:author="shorny" w:date="2014-06-09T15:49:00Z">
              <w:rPr/>
            </w:rPrChange>
          </w:rPr>
          <w:t>;</w:t>
        </w:r>
      </w:ins>
    </w:p>
    <w:p w14:paraId="227FB3A3" w14:textId="77777777" w:rsidR="00A85691" w:rsidRPr="00A85691" w:rsidRDefault="00A85691">
      <w:pPr>
        <w:pStyle w:val="HTMLPreformatted"/>
        <w:divId w:val="1206136475"/>
        <w:rPr>
          <w:ins w:id="4973" w:author="shorny" w:date="2014-06-09T15:48:00Z"/>
          <w:sz w:val="18"/>
          <w:rPrChange w:id="4974" w:author="shorny" w:date="2014-06-09T15:49:00Z">
            <w:rPr>
              <w:ins w:id="4975" w:author="shorny" w:date="2014-06-09T15:48:00Z"/>
            </w:rPr>
          </w:rPrChange>
        </w:rPr>
      </w:pPr>
    </w:p>
    <w:p w14:paraId="181B3807" w14:textId="77777777" w:rsidR="00A85691" w:rsidRPr="00A85691" w:rsidRDefault="00A85691">
      <w:pPr>
        <w:pStyle w:val="HTMLPreformatted"/>
        <w:divId w:val="1206136475"/>
        <w:rPr>
          <w:ins w:id="4976" w:author="shorny" w:date="2014-06-09T15:48:00Z"/>
          <w:sz w:val="18"/>
          <w:rPrChange w:id="4977" w:author="shorny" w:date="2014-06-09T15:49:00Z">
            <w:rPr>
              <w:ins w:id="4978" w:author="shorny" w:date="2014-06-09T15:48:00Z"/>
            </w:rPr>
          </w:rPrChange>
        </w:rPr>
      </w:pPr>
      <w:ins w:id="4979" w:author="shorny" w:date="2014-06-09T15:48:00Z">
        <w:r w:rsidRPr="00A85691">
          <w:rPr>
            <w:rStyle w:val="keyword1"/>
            <w:sz w:val="18"/>
            <w:rPrChange w:id="4980" w:author="shorny" w:date="2014-06-09T15:49:00Z">
              <w:rPr>
                <w:rStyle w:val="keyword1"/>
              </w:rPr>
            </w:rPrChange>
          </w:rPr>
          <w:t>ALTER</w:t>
        </w:r>
        <w:r w:rsidRPr="00A85691">
          <w:rPr>
            <w:sz w:val="18"/>
            <w:rPrChange w:id="4981" w:author="shorny" w:date="2014-06-09T15:49:00Z">
              <w:rPr/>
            </w:rPrChange>
          </w:rPr>
          <w:t xml:space="preserve"> </w:t>
        </w:r>
        <w:r w:rsidRPr="00A85691">
          <w:rPr>
            <w:rStyle w:val="keyword1"/>
            <w:sz w:val="18"/>
            <w:rPrChange w:id="4982" w:author="shorny" w:date="2014-06-09T15:49:00Z">
              <w:rPr>
                <w:rStyle w:val="keyword1"/>
              </w:rPr>
            </w:rPrChange>
          </w:rPr>
          <w:t>TABLE</w:t>
        </w:r>
        <w:r w:rsidRPr="00A85691">
          <w:rPr>
            <w:sz w:val="18"/>
            <w:rPrChange w:id="4983" w:author="shorny" w:date="2014-06-09T15:49:00Z">
              <w:rPr/>
            </w:rPrChange>
          </w:rPr>
          <w:t xml:space="preserve"> `University Staff Member_Research Area2`</w:t>
        </w:r>
      </w:ins>
    </w:p>
    <w:p w14:paraId="674126C7" w14:textId="77777777" w:rsidR="00A85691" w:rsidRPr="00A85691" w:rsidRDefault="00A85691">
      <w:pPr>
        <w:pStyle w:val="HTMLPreformatted"/>
        <w:divId w:val="1206136475"/>
        <w:rPr>
          <w:ins w:id="4984" w:author="shorny" w:date="2014-06-09T15:48:00Z"/>
          <w:sz w:val="18"/>
          <w:rPrChange w:id="4985" w:author="shorny" w:date="2014-06-09T15:49:00Z">
            <w:rPr>
              <w:ins w:id="4986" w:author="shorny" w:date="2014-06-09T15:48:00Z"/>
            </w:rPr>
          </w:rPrChange>
        </w:rPr>
      </w:pPr>
      <w:ins w:id="4987" w:author="shorny" w:date="2014-06-09T15:48:00Z">
        <w:r w:rsidRPr="00A85691">
          <w:rPr>
            <w:rStyle w:val="keyword1"/>
            <w:sz w:val="18"/>
            <w:rPrChange w:id="4988" w:author="shorny" w:date="2014-06-09T15:49:00Z">
              <w:rPr>
                <w:rStyle w:val="keyword1"/>
              </w:rPr>
            </w:rPrChange>
          </w:rPr>
          <w:t>ADD</w:t>
        </w:r>
        <w:r w:rsidRPr="00A85691">
          <w:rPr>
            <w:sz w:val="18"/>
            <w:rPrChange w:id="4989" w:author="shorny" w:date="2014-06-09T15:49:00Z">
              <w:rPr/>
            </w:rPrChange>
          </w:rPr>
          <w:t xml:space="preserve"> INDEX Oversees2 (FORCode),</w:t>
        </w:r>
      </w:ins>
    </w:p>
    <w:p w14:paraId="49799003" w14:textId="77777777" w:rsidR="00A85691" w:rsidRPr="00A85691" w:rsidRDefault="00A85691">
      <w:pPr>
        <w:pStyle w:val="HTMLPreformatted"/>
        <w:divId w:val="1206136475"/>
        <w:rPr>
          <w:ins w:id="4990" w:author="shorny" w:date="2014-06-09T15:48:00Z"/>
          <w:sz w:val="18"/>
          <w:rPrChange w:id="4991" w:author="shorny" w:date="2014-06-09T15:49:00Z">
            <w:rPr>
              <w:ins w:id="4992" w:author="shorny" w:date="2014-06-09T15:48:00Z"/>
            </w:rPr>
          </w:rPrChange>
        </w:rPr>
      </w:pPr>
    </w:p>
    <w:p w14:paraId="57969642" w14:textId="77777777" w:rsidR="00A85691" w:rsidRPr="00A85691" w:rsidRDefault="00A85691">
      <w:pPr>
        <w:pStyle w:val="HTMLPreformatted"/>
        <w:divId w:val="1206136475"/>
        <w:rPr>
          <w:ins w:id="4993" w:author="shorny" w:date="2014-06-09T15:48:00Z"/>
          <w:sz w:val="18"/>
          <w:rPrChange w:id="4994" w:author="shorny" w:date="2014-06-09T15:49:00Z">
            <w:rPr>
              <w:ins w:id="4995" w:author="shorny" w:date="2014-06-09T15:48:00Z"/>
            </w:rPr>
          </w:rPrChange>
        </w:rPr>
      </w:pPr>
      <w:ins w:id="4996" w:author="shorny" w:date="2014-06-09T15:48:00Z">
        <w:r w:rsidRPr="00A85691">
          <w:rPr>
            <w:rStyle w:val="keyword1"/>
            <w:sz w:val="18"/>
            <w:rPrChange w:id="4997" w:author="shorny" w:date="2014-06-09T15:49:00Z">
              <w:rPr>
                <w:rStyle w:val="keyword1"/>
              </w:rPr>
            </w:rPrChange>
          </w:rPr>
          <w:t>ADD</w:t>
        </w:r>
        <w:r w:rsidRPr="00A85691">
          <w:rPr>
            <w:sz w:val="18"/>
            <w:rPrChange w:id="4998" w:author="shorny" w:date="2014-06-09T15:49:00Z">
              <w:rPr/>
            </w:rPrChange>
          </w:rPr>
          <w:t xml:space="preserve"> </w:t>
        </w:r>
        <w:r w:rsidRPr="00A85691">
          <w:rPr>
            <w:rStyle w:val="keyword1"/>
            <w:sz w:val="18"/>
            <w:rPrChange w:id="4999" w:author="shorny" w:date="2014-06-09T15:49:00Z">
              <w:rPr>
                <w:rStyle w:val="keyword1"/>
              </w:rPr>
            </w:rPrChange>
          </w:rPr>
          <w:t>CONSTRAINT</w:t>
        </w:r>
        <w:r w:rsidRPr="00A85691">
          <w:rPr>
            <w:sz w:val="18"/>
            <w:rPrChange w:id="5000" w:author="shorny" w:date="2014-06-09T15:49:00Z">
              <w:rPr/>
            </w:rPrChange>
          </w:rPr>
          <w:t xml:space="preserve"> Oversees2 </w:t>
        </w:r>
        <w:r w:rsidRPr="00A85691">
          <w:rPr>
            <w:rStyle w:val="keyword1"/>
            <w:sz w:val="18"/>
            <w:rPrChange w:id="5001" w:author="shorny" w:date="2014-06-09T15:49:00Z">
              <w:rPr>
                <w:rStyle w:val="keyword1"/>
              </w:rPr>
            </w:rPrChange>
          </w:rPr>
          <w:t>FOREIGN</w:t>
        </w:r>
        <w:r w:rsidRPr="00A85691">
          <w:rPr>
            <w:sz w:val="18"/>
            <w:rPrChange w:id="5002" w:author="shorny" w:date="2014-06-09T15:49:00Z">
              <w:rPr/>
            </w:rPrChange>
          </w:rPr>
          <w:t xml:space="preserve"> </w:t>
        </w:r>
        <w:r w:rsidRPr="00A85691">
          <w:rPr>
            <w:rStyle w:val="keyword1"/>
            <w:sz w:val="18"/>
            <w:rPrChange w:id="5003" w:author="shorny" w:date="2014-06-09T15:49:00Z">
              <w:rPr>
                <w:rStyle w:val="keyword1"/>
              </w:rPr>
            </w:rPrChange>
          </w:rPr>
          <w:t>KEY</w:t>
        </w:r>
        <w:r w:rsidRPr="00A85691">
          <w:rPr>
            <w:sz w:val="18"/>
            <w:rPrChange w:id="5004" w:author="shorny" w:date="2014-06-09T15:49:00Z">
              <w:rPr/>
            </w:rPrChange>
          </w:rPr>
          <w:t xml:space="preserve"> (FORCode)</w:t>
        </w:r>
      </w:ins>
    </w:p>
    <w:p w14:paraId="470F53A5" w14:textId="77777777" w:rsidR="00A85691" w:rsidRPr="00A85691" w:rsidRDefault="00A85691">
      <w:pPr>
        <w:pStyle w:val="HTMLPreformatted"/>
        <w:divId w:val="1206136475"/>
        <w:rPr>
          <w:ins w:id="5005" w:author="shorny" w:date="2014-06-09T15:48:00Z"/>
          <w:sz w:val="18"/>
          <w:rPrChange w:id="5006" w:author="shorny" w:date="2014-06-09T15:49:00Z">
            <w:rPr>
              <w:ins w:id="5007" w:author="shorny" w:date="2014-06-09T15:48:00Z"/>
            </w:rPr>
          </w:rPrChange>
        </w:rPr>
      </w:pPr>
      <w:ins w:id="5008" w:author="shorny" w:date="2014-06-09T15:48:00Z">
        <w:r w:rsidRPr="00A85691">
          <w:rPr>
            <w:sz w:val="18"/>
            <w:rPrChange w:id="5009" w:author="shorny" w:date="2014-06-09T15:49:00Z">
              <w:rPr/>
            </w:rPrChange>
          </w:rPr>
          <w:t xml:space="preserve">  </w:t>
        </w:r>
        <w:r w:rsidRPr="00A85691">
          <w:rPr>
            <w:rStyle w:val="keyword1"/>
            <w:sz w:val="18"/>
            <w:rPrChange w:id="5010" w:author="shorny" w:date="2014-06-09T15:49:00Z">
              <w:rPr>
                <w:rStyle w:val="keyword1"/>
              </w:rPr>
            </w:rPrChange>
          </w:rPr>
          <w:t>REFERENCES</w:t>
        </w:r>
        <w:r w:rsidRPr="00A85691">
          <w:rPr>
            <w:sz w:val="18"/>
            <w:rPrChange w:id="5011" w:author="shorny" w:date="2014-06-09T15:49:00Z">
              <w:rPr/>
            </w:rPrChange>
          </w:rPr>
          <w:t xml:space="preserve"> `Research Area` (FORCode) </w:t>
        </w:r>
        <w:r w:rsidRPr="00A85691">
          <w:rPr>
            <w:rStyle w:val="keyword1"/>
            <w:sz w:val="18"/>
            <w:rPrChange w:id="5012" w:author="shorny" w:date="2014-06-09T15:49:00Z">
              <w:rPr>
                <w:rStyle w:val="keyword1"/>
              </w:rPr>
            </w:rPrChange>
          </w:rPr>
          <w:t>ON</w:t>
        </w:r>
        <w:r w:rsidRPr="00A85691">
          <w:rPr>
            <w:sz w:val="18"/>
            <w:rPrChange w:id="5013" w:author="shorny" w:date="2014-06-09T15:49:00Z">
              <w:rPr/>
            </w:rPrChange>
          </w:rPr>
          <w:t xml:space="preserve"> </w:t>
        </w:r>
        <w:r w:rsidRPr="00A85691">
          <w:rPr>
            <w:rStyle w:val="keyword1"/>
            <w:sz w:val="18"/>
            <w:rPrChange w:id="5014" w:author="shorny" w:date="2014-06-09T15:49:00Z">
              <w:rPr>
                <w:rStyle w:val="keyword1"/>
              </w:rPr>
            </w:rPrChange>
          </w:rPr>
          <w:t>UPDATE</w:t>
        </w:r>
        <w:r w:rsidRPr="00A85691">
          <w:rPr>
            <w:sz w:val="18"/>
            <w:rPrChange w:id="5015" w:author="shorny" w:date="2014-06-09T15:49:00Z">
              <w:rPr/>
            </w:rPrChange>
          </w:rPr>
          <w:t xml:space="preserve"> </w:t>
        </w:r>
        <w:r w:rsidRPr="00A85691">
          <w:rPr>
            <w:rStyle w:val="keyword1"/>
            <w:sz w:val="18"/>
            <w:rPrChange w:id="5016" w:author="shorny" w:date="2014-06-09T15:49:00Z">
              <w:rPr>
                <w:rStyle w:val="keyword1"/>
              </w:rPr>
            </w:rPrChange>
          </w:rPr>
          <w:t>Cascade</w:t>
        </w:r>
        <w:r w:rsidRPr="00A85691">
          <w:rPr>
            <w:sz w:val="18"/>
            <w:rPrChange w:id="5017" w:author="shorny" w:date="2014-06-09T15:49:00Z">
              <w:rPr/>
            </w:rPrChange>
          </w:rPr>
          <w:t xml:space="preserve"> </w:t>
        </w:r>
        <w:r w:rsidRPr="00A85691">
          <w:rPr>
            <w:rStyle w:val="keyword1"/>
            <w:sz w:val="18"/>
            <w:rPrChange w:id="5018" w:author="shorny" w:date="2014-06-09T15:49:00Z">
              <w:rPr>
                <w:rStyle w:val="keyword1"/>
              </w:rPr>
            </w:rPrChange>
          </w:rPr>
          <w:t>ON</w:t>
        </w:r>
        <w:r w:rsidRPr="00A85691">
          <w:rPr>
            <w:sz w:val="18"/>
            <w:rPrChange w:id="5019" w:author="shorny" w:date="2014-06-09T15:49:00Z">
              <w:rPr/>
            </w:rPrChange>
          </w:rPr>
          <w:t xml:space="preserve"> </w:t>
        </w:r>
        <w:r w:rsidRPr="00A85691">
          <w:rPr>
            <w:rStyle w:val="keyword1"/>
            <w:sz w:val="18"/>
            <w:rPrChange w:id="5020" w:author="shorny" w:date="2014-06-09T15:49:00Z">
              <w:rPr>
                <w:rStyle w:val="keyword1"/>
              </w:rPr>
            </w:rPrChange>
          </w:rPr>
          <w:t>DELETE</w:t>
        </w:r>
        <w:r w:rsidRPr="00A85691">
          <w:rPr>
            <w:sz w:val="18"/>
            <w:rPrChange w:id="5021" w:author="shorny" w:date="2014-06-09T15:49:00Z">
              <w:rPr/>
            </w:rPrChange>
          </w:rPr>
          <w:t xml:space="preserve"> </w:t>
        </w:r>
        <w:r w:rsidRPr="00A85691">
          <w:rPr>
            <w:rStyle w:val="keyword1"/>
            <w:sz w:val="18"/>
            <w:rPrChange w:id="5022" w:author="shorny" w:date="2014-06-09T15:49:00Z">
              <w:rPr>
                <w:rStyle w:val="keyword1"/>
              </w:rPr>
            </w:rPrChange>
          </w:rPr>
          <w:t>Cascade</w:t>
        </w:r>
        <w:r w:rsidRPr="00A85691">
          <w:rPr>
            <w:sz w:val="18"/>
            <w:rPrChange w:id="5023" w:author="shorny" w:date="2014-06-09T15:49:00Z">
              <w:rPr/>
            </w:rPrChange>
          </w:rPr>
          <w:t>;</w:t>
        </w:r>
      </w:ins>
    </w:p>
    <w:p w14:paraId="3208A979" w14:textId="77777777" w:rsidR="00A85691" w:rsidRPr="00A85691" w:rsidRDefault="00A85691">
      <w:pPr>
        <w:pStyle w:val="HTMLPreformatted"/>
        <w:divId w:val="1206136475"/>
        <w:rPr>
          <w:ins w:id="5024" w:author="shorny" w:date="2014-06-09T15:48:00Z"/>
          <w:sz w:val="18"/>
          <w:rPrChange w:id="5025" w:author="shorny" w:date="2014-06-09T15:49:00Z">
            <w:rPr>
              <w:ins w:id="5026" w:author="shorny" w:date="2014-06-09T15:48:00Z"/>
            </w:rPr>
          </w:rPrChange>
        </w:rPr>
      </w:pPr>
    </w:p>
    <w:p w14:paraId="115A5A35" w14:textId="77777777" w:rsidR="00A85691" w:rsidRPr="00A85691" w:rsidRDefault="00A85691">
      <w:pPr>
        <w:pStyle w:val="HTMLPreformatted"/>
        <w:divId w:val="1206136475"/>
        <w:rPr>
          <w:ins w:id="5027" w:author="shorny" w:date="2014-06-09T15:48:00Z"/>
          <w:sz w:val="18"/>
          <w:rPrChange w:id="5028" w:author="shorny" w:date="2014-06-09T15:49:00Z">
            <w:rPr>
              <w:ins w:id="5029" w:author="shorny" w:date="2014-06-09T15:48:00Z"/>
            </w:rPr>
          </w:rPrChange>
        </w:rPr>
      </w:pPr>
      <w:ins w:id="5030" w:author="shorny" w:date="2014-06-09T15:48:00Z">
        <w:r w:rsidRPr="00A85691">
          <w:rPr>
            <w:rStyle w:val="keyword1"/>
            <w:sz w:val="18"/>
            <w:rPrChange w:id="5031" w:author="shorny" w:date="2014-06-09T15:49:00Z">
              <w:rPr>
                <w:rStyle w:val="keyword1"/>
              </w:rPr>
            </w:rPrChange>
          </w:rPr>
          <w:t>ALTER</w:t>
        </w:r>
        <w:r w:rsidRPr="00A85691">
          <w:rPr>
            <w:sz w:val="18"/>
            <w:rPrChange w:id="5032" w:author="shorny" w:date="2014-06-09T15:49:00Z">
              <w:rPr/>
            </w:rPrChange>
          </w:rPr>
          <w:t xml:space="preserve"> </w:t>
        </w:r>
        <w:r w:rsidRPr="00A85691">
          <w:rPr>
            <w:rStyle w:val="keyword1"/>
            <w:sz w:val="18"/>
            <w:rPrChange w:id="5033" w:author="shorny" w:date="2014-06-09T15:49:00Z">
              <w:rPr>
                <w:rStyle w:val="keyword1"/>
              </w:rPr>
            </w:rPrChange>
          </w:rPr>
          <w:t>TABLE</w:t>
        </w:r>
        <w:r w:rsidRPr="00A85691">
          <w:rPr>
            <w:sz w:val="18"/>
            <w:rPrChange w:id="5034" w:author="shorny" w:date="2014-06-09T15:49:00Z">
              <w:rPr/>
            </w:rPrChange>
          </w:rPr>
          <w:t xml:space="preserve"> </w:t>
        </w:r>
        <w:r w:rsidRPr="00A85691">
          <w:rPr>
            <w:rStyle w:val="function-name1"/>
            <w:sz w:val="18"/>
            <w:rPrChange w:id="5035" w:author="shorny" w:date="2014-06-09T15:49:00Z">
              <w:rPr>
                <w:rStyle w:val="function-name1"/>
              </w:rPr>
            </w:rPrChange>
          </w:rPr>
          <w:t>Decision</w:t>
        </w:r>
      </w:ins>
    </w:p>
    <w:p w14:paraId="52434F29" w14:textId="77777777" w:rsidR="00A85691" w:rsidRPr="00A85691" w:rsidRDefault="00A85691">
      <w:pPr>
        <w:pStyle w:val="HTMLPreformatted"/>
        <w:divId w:val="1206136475"/>
        <w:rPr>
          <w:ins w:id="5036" w:author="shorny" w:date="2014-06-09T15:48:00Z"/>
          <w:sz w:val="18"/>
          <w:rPrChange w:id="5037" w:author="shorny" w:date="2014-06-09T15:49:00Z">
            <w:rPr>
              <w:ins w:id="5038" w:author="shorny" w:date="2014-06-09T15:48:00Z"/>
            </w:rPr>
          </w:rPrChange>
        </w:rPr>
      </w:pPr>
      <w:ins w:id="5039" w:author="shorny" w:date="2014-06-09T15:48:00Z">
        <w:r w:rsidRPr="00A85691">
          <w:rPr>
            <w:rStyle w:val="keyword1"/>
            <w:sz w:val="18"/>
            <w:rPrChange w:id="5040" w:author="shorny" w:date="2014-06-09T15:49:00Z">
              <w:rPr>
                <w:rStyle w:val="keyword1"/>
              </w:rPr>
            </w:rPrChange>
          </w:rPr>
          <w:t>ADD</w:t>
        </w:r>
        <w:r w:rsidRPr="00A85691">
          <w:rPr>
            <w:sz w:val="18"/>
            <w:rPrChange w:id="5041" w:author="shorny" w:date="2014-06-09T15:49:00Z">
              <w:rPr/>
            </w:rPrChange>
          </w:rPr>
          <w:t xml:space="preserve"> INDEX Decides (ApplicationID),</w:t>
        </w:r>
      </w:ins>
    </w:p>
    <w:p w14:paraId="7B40C2AA" w14:textId="77777777" w:rsidR="00A85691" w:rsidRPr="00A85691" w:rsidRDefault="00A85691">
      <w:pPr>
        <w:pStyle w:val="HTMLPreformatted"/>
        <w:divId w:val="1206136475"/>
        <w:rPr>
          <w:ins w:id="5042" w:author="shorny" w:date="2014-06-09T15:48:00Z"/>
          <w:sz w:val="18"/>
          <w:rPrChange w:id="5043" w:author="shorny" w:date="2014-06-09T15:49:00Z">
            <w:rPr>
              <w:ins w:id="5044" w:author="shorny" w:date="2014-06-09T15:48:00Z"/>
            </w:rPr>
          </w:rPrChange>
        </w:rPr>
      </w:pPr>
      <w:ins w:id="5045" w:author="shorny" w:date="2014-06-09T15:48:00Z">
        <w:r w:rsidRPr="00A85691">
          <w:rPr>
            <w:rStyle w:val="keyword1"/>
            <w:sz w:val="18"/>
            <w:rPrChange w:id="5046" w:author="shorny" w:date="2014-06-09T15:49:00Z">
              <w:rPr>
                <w:rStyle w:val="keyword1"/>
              </w:rPr>
            </w:rPrChange>
          </w:rPr>
          <w:t>ADD</w:t>
        </w:r>
        <w:r w:rsidRPr="00A85691">
          <w:rPr>
            <w:sz w:val="18"/>
            <w:rPrChange w:id="5047" w:author="shorny" w:date="2014-06-09T15:49:00Z">
              <w:rPr/>
            </w:rPrChange>
          </w:rPr>
          <w:t xml:space="preserve"> </w:t>
        </w:r>
        <w:r w:rsidRPr="00A85691">
          <w:rPr>
            <w:rStyle w:val="keyword1"/>
            <w:sz w:val="18"/>
            <w:rPrChange w:id="5048" w:author="shorny" w:date="2014-06-09T15:49:00Z">
              <w:rPr>
                <w:rStyle w:val="keyword1"/>
              </w:rPr>
            </w:rPrChange>
          </w:rPr>
          <w:t>CONSTRAINT</w:t>
        </w:r>
        <w:r w:rsidRPr="00A85691">
          <w:rPr>
            <w:sz w:val="18"/>
            <w:rPrChange w:id="5049" w:author="shorny" w:date="2014-06-09T15:49:00Z">
              <w:rPr/>
            </w:rPrChange>
          </w:rPr>
          <w:t xml:space="preserve"> Decides </w:t>
        </w:r>
        <w:r w:rsidRPr="00A85691">
          <w:rPr>
            <w:rStyle w:val="keyword1"/>
            <w:sz w:val="18"/>
            <w:rPrChange w:id="5050" w:author="shorny" w:date="2014-06-09T15:49:00Z">
              <w:rPr>
                <w:rStyle w:val="keyword1"/>
              </w:rPr>
            </w:rPrChange>
          </w:rPr>
          <w:t>FOREIGN</w:t>
        </w:r>
        <w:r w:rsidRPr="00A85691">
          <w:rPr>
            <w:sz w:val="18"/>
            <w:rPrChange w:id="5051" w:author="shorny" w:date="2014-06-09T15:49:00Z">
              <w:rPr/>
            </w:rPrChange>
          </w:rPr>
          <w:t xml:space="preserve"> </w:t>
        </w:r>
        <w:r w:rsidRPr="00A85691">
          <w:rPr>
            <w:rStyle w:val="keyword1"/>
            <w:sz w:val="18"/>
            <w:rPrChange w:id="5052" w:author="shorny" w:date="2014-06-09T15:49:00Z">
              <w:rPr>
                <w:rStyle w:val="keyword1"/>
              </w:rPr>
            </w:rPrChange>
          </w:rPr>
          <w:t>KEY</w:t>
        </w:r>
        <w:r w:rsidRPr="00A85691">
          <w:rPr>
            <w:sz w:val="18"/>
            <w:rPrChange w:id="5053" w:author="shorny" w:date="2014-06-09T15:49:00Z">
              <w:rPr/>
            </w:rPrChange>
          </w:rPr>
          <w:t xml:space="preserve"> (ApplicationID)</w:t>
        </w:r>
      </w:ins>
    </w:p>
    <w:p w14:paraId="7E78EDBD" w14:textId="77777777" w:rsidR="00A85691" w:rsidRPr="00A85691" w:rsidRDefault="00A85691">
      <w:pPr>
        <w:pStyle w:val="HTMLPreformatted"/>
        <w:divId w:val="1206136475"/>
        <w:rPr>
          <w:ins w:id="5054" w:author="shorny" w:date="2014-06-09T15:48:00Z"/>
          <w:sz w:val="18"/>
          <w:rPrChange w:id="5055" w:author="shorny" w:date="2014-06-09T15:49:00Z">
            <w:rPr>
              <w:ins w:id="5056" w:author="shorny" w:date="2014-06-09T15:48:00Z"/>
            </w:rPr>
          </w:rPrChange>
        </w:rPr>
      </w:pPr>
      <w:ins w:id="5057" w:author="shorny" w:date="2014-06-09T15:48:00Z">
        <w:r w:rsidRPr="00A85691">
          <w:rPr>
            <w:sz w:val="18"/>
            <w:rPrChange w:id="5058" w:author="shorny" w:date="2014-06-09T15:49:00Z">
              <w:rPr/>
            </w:rPrChange>
          </w:rPr>
          <w:t xml:space="preserve">  </w:t>
        </w:r>
        <w:r w:rsidRPr="00A85691">
          <w:rPr>
            <w:rStyle w:val="keyword1"/>
            <w:sz w:val="18"/>
            <w:rPrChange w:id="5059" w:author="shorny" w:date="2014-06-09T15:49:00Z">
              <w:rPr>
                <w:rStyle w:val="keyword1"/>
              </w:rPr>
            </w:rPrChange>
          </w:rPr>
          <w:t>REFERENCES</w:t>
        </w:r>
        <w:r w:rsidRPr="00A85691">
          <w:rPr>
            <w:sz w:val="18"/>
            <w:rPrChange w:id="5060" w:author="shorny" w:date="2014-06-09T15:49:00Z">
              <w:rPr/>
            </w:rPrChange>
          </w:rPr>
          <w:t xml:space="preserve"> Application (ApplicationID) </w:t>
        </w:r>
        <w:r w:rsidRPr="00A85691">
          <w:rPr>
            <w:rStyle w:val="keyword1"/>
            <w:sz w:val="18"/>
            <w:rPrChange w:id="5061" w:author="shorny" w:date="2014-06-09T15:49:00Z">
              <w:rPr>
                <w:rStyle w:val="keyword1"/>
              </w:rPr>
            </w:rPrChange>
          </w:rPr>
          <w:t>ON</w:t>
        </w:r>
        <w:r w:rsidRPr="00A85691">
          <w:rPr>
            <w:sz w:val="18"/>
            <w:rPrChange w:id="5062" w:author="shorny" w:date="2014-06-09T15:49:00Z">
              <w:rPr/>
            </w:rPrChange>
          </w:rPr>
          <w:t xml:space="preserve"> </w:t>
        </w:r>
        <w:r w:rsidRPr="00A85691">
          <w:rPr>
            <w:rStyle w:val="keyword1"/>
            <w:sz w:val="18"/>
            <w:rPrChange w:id="5063" w:author="shorny" w:date="2014-06-09T15:49:00Z">
              <w:rPr>
                <w:rStyle w:val="keyword1"/>
              </w:rPr>
            </w:rPrChange>
          </w:rPr>
          <w:t>UPDATE</w:t>
        </w:r>
        <w:r w:rsidRPr="00A85691">
          <w:rPr>
            <w:sz w:val="18"/>
            <w:rPrChange w:id="5064" w:author="shorny" w:date="2014-06-09T15:49:00Z">
              <w:rPr/>
            </w:rPrChange>
          </w:rPr>
          <w:t xml:space="preserve"> </w:t>
        </w:r>
        <w:r w:rsidRPr="00A85691">
          <w:rPr>
            <w:rStyle w:val="keyword1"/>
            <w:sz w:val="18"/>
            <w:rPrChange w:id="5065" w:author="shorny" w:date="2014-06-09T15:49:00Z">
              <w:rPr>
                <w:rStyle w:val="keyword1"/>
              </w:rPr>
            </w:rPrChange>
          </w:rPr>
          <w:t>Cascade</w:t>
        </w:r>
        <w:r w:rsidRPr="00A85691">
          <w:rPr>
            <w:sz w:val="18"/>
            <w:rPrChange w:id="5066" w:author="shorny" w:date="2014-06-09T15:49:00Z">
              <w:rPr/>
            </w:rPrChange>
          </w:rPr>
          <w:t xml:space="preserve"> </w:t>
        </w:r>
        <w:r w:rsidRPr="00A85691">
          <w:rPr>
            <w:rStyle w:val="keyword1"/>
            <w:sz w:val="18"/>
            <w:rPrChange w:id="5067" w:author="shorny" w:date="2014-06-09T15:49:00Z">
              <w:rPr>
                <w:rStyle w:val="keyword1"/>
              </w:rPr>
            </w:rPrChange>
          </w:rPr>
          <w:t>ON</w:t>
        </w:r>
        <w:r w:rsidRPr="00A85691">
          <w:rPr>
            <w:sz w:val="18"/>
            <w:rPrChange w:id="5068" w:author="shorny" w:date="2014-06-09T15:49:00Z">
              <w:rPr/>
            </w:rPrChange>
          </w:rPr>
          <w:t xml:space="preserve"> </w:t>
        </w:r>
        <w:proofErr w:type="gramStart"/>
        <w:r w:rsidRPr="00A85691">
          <w:rPr>
            <w:rStyle w:val="keyword1"/>
            <w:sz w:val="18"/>
            <w:rPrChange w:id="5069" w:author="shorny" w:date="2014-06-09T15:49:00Z">
              <w:rPr>
                <w:rStyle w:val="keyword1"/>
              </w:rPr>
            </w:rPrChange>
          </w:rPr>
          <w:t>DELETE</w:t>
        </w:r>
        <w:proofErr w:type="gramEnd"/>
        <w:r w:rsidRPr="00A85691">
          <w:rPr>
            <w:sz w:val="18"/>
            <w:rPrChange w:id="5070" w:author="shorny" w:date="2014-06-09T15:49:00Z">
              <w:rPr/>
            </w:rPrChange>
          </w:rPr>
          <w:t xml:space="preserve"> </w:t>
        </w:r>
        <w:r w:rsidRPr="00A85691">
          <w:rPr>
            <w:rStyle w:val="keyword1"/>
            <w:sz w:val="18"/>
            <w:rPrChange w:id="5071" w:author="shorny" w:date="2014-06-09T15:49:00Z">
              <w:rPr>
                <w:rStyle w:val="keyword1"/>
              </w:rPr>
            </w:rPrChange>
          </w:rPr>
          <w:t>Cascade</w:t>
        </w:r>
        <w:r w:rsidRPr="00A85691">
          <w:rPr>
            <w:sz w:val="18"/>
            <w:rPrChange w:id="5072" w:author="shorny" w:date="2014-06-09T15:49:00Z">
              <w:rPr/>
            </w:rPrChange>
          </w:rPr>
          <w:t>;</w:t>
        </w:r>
      </w:ins>
    </w:p>
    <w:p w14:paraId="004560C7" w14:textId="77777777" w:rsidR="00A85691" w:rsidRPr="00A85691" w:rsidRDefault="00A85691">
      <w:pPr>
        <w:pStyle w:val="HTMLPreformatted"/>
        <w:divId w:val="1206136475"/>
        <w:rPr>
          <w:ins w:id="5073" w:author="shorny" w:date="2014-06-09T15:48:00Z"/>
          <w:sz w:val="18"/>
          <w:rPrChange w:id="5074" w:author="shorny" w:date="2014-06-09T15:49:00Z">
            <w:rPr>
              <w:ins w:id="5075" w:author="shorny" w:date="2014-06-09T15:48:00Z"/>
            </w:rPr>
          </w:rPrChange>
        </w:rPr>
      </w:pPr>
    </w:p>
    <w:p w14:paraId="009E622D" w14:textId="77777777" w:rsidR="00A85691" w:rsidRPr="00A85691" w:rsidRDefault="00A85691">
      <w:pPr>
        <w:pStyle w:val="HTMLPreformatted"/>
        <w:divId w:val="1206136475"/>
        <w:rPr>
          <w:ins w:id="5076" w:author="shorny" w:date="2014-06-09T15:48:00Z"/>
          <w:sz w:val="18"/>
          <w:rPrChange w:id="5077" w:author="shorny" w:date="2014-06-09T15:49:00Z">
            <w:rPr>
              <w:ins w:id="5078" w:author="shorny" w:date="2014-06-09T15:48:00Z"/>
            </w:rPr>
          </w:rPrChange>
        </w:rPr>
      </w:pPr>
      <w:ins w:id="5079" w:author="shorny" w:date="2014-06-09T15:48:00Z">
        <w:r w:rsidRPr="00A85691">
          <w:rPr>
            <w:rStyle w:val="keyword1"/>
            <w:sz w:val="18"/>
            <w:rPrChange w:id="5080" w:author="shorny" w:date="2014-06-09T15:49:00Z">
              <w:rPr>
                <w:rStyle w:val="keyword1"/>
              </w:rPr>
            </w:rPrChange>
          </w:rPr>
          <w:t>ALTER</w:t>
        </w:r>
        <w:r w:rsidRPr="00A85691">
          <w:rPr>
            <w:sz w:val="18"/>
            <w:rPrChange w:id="5081" w:author="shorny" w:date="2014-06-09T15:49:00Z">
              <w:rPr/>
            </w:rPrChange>
          </w:rPr>
          <w:t xml:space="preserve"> </w:t>
        </w:r>
        <w:r w:rsidRPr="00A85691">
          <w:rPr>
            <w:rStyle w:val="keyword1"/>
            <w:sz w:val="18"/>
            <w:rPrChange w:id="5082" w:author="shorny" w:date="2014-06-09T15:49:00Z">
              <w:rPr>
                <w:rStyle w:val="keyword1"/>
              </w:rPr>
            </w:rPrChange>
          </w:rPr>
          <w:t>TABLE</w:t>
        </w:r>
        <w:r w:rsidRPr="00A85691">
          <w:rPr>
            <w:sz w:val="18"/>
            <w:rPrChange w:id="5083" w:author="shorny" w:date="2014-06-09T15:49:00Z">
              <w:rPr/>
            </w:rPrChange>
          </w:rPr>
          <w:t xml:space="preserve"> </w:t>
        </w:r>
        <w:r w:rsidRPr="00A85691">
          <w:rPr>
            <w:rStyle w:val="function-name1"/>
            <w:sz w:val="18"/>
            <w:rPrChange w:id="5084" w:author="shorny" w:date="2014-06-09T15:49:00Z">
              <w:rPr>
                <w:rStyle w:val="function-name1"/>
              </w:rPr>
            </w:rPrChange>
          </w:rPr>
          <w:t>Decision</w:t>
        </w:r>
      </w:ins>
    </w:p>
    <w:p w14:paraId="57290E72" w14:textId="77777777" w:rsidR="00A85691" w:rsidRPr="00A85691" w:rsidRDefault="00A85691">
      <w:pPr>
        <w:pStyle w:val="HTMLPreformatted"/>
        <w:divId w:val="1206136475"/>
        <w:rPr>
          <w:ins w:id="5085" w:author="shorny" w:date="2014-06-09T15:48:00Z"/>
          <w:sz w:val="18"/>
          <w:rPrChange w:id="5086" w:author="shorny" w:date="2014-06-09T15:49:00Z">
            <w:rPr>
              <w:ins w:id="5087" w:author="shorny" w:date="2014-06-09T15:48:00Z"/>
            </w:rPr>
          </w:rPrChange>
        </w:rPr>
      </w:pPr>
      <w:ins w:id="5088" w:author="shorny" w:date="2014-06-09T15:48:00Z">
        <w:r w:rsidRPr="00A85691">
          <w:rPr>
            <w:rStyle w:val="keyword1"/>
            <w:sz w:val="18"/>
            <w:rPrChange w:id="5089" w:author="shorny" w:date="2014-06-09T15:49:00Z">
              <w:rPr>
                <w:rStyle w:val="keyword1"/>
              </w:rPr>
            </w:rPrChange>
          </w:rPr>
          <w:t>ADD</w:t>
        </w:r>
        <w:r w:rsidRPr="00A85691">
          <w:rPr>
            <w:sz w:val="18"/>
            <w:rPrChange w:id="5090" w:author="shorny" w:date="2014-06-09T15:49:00Z">
              <w:rPr/>
            </w:rPrChange>
          </w:rPr>
          <w:t xml:space="preserve"> INDEX Decides2 (StaffID),</w:t>
        </w:r>
      </w:ins>
    </w:p>
    <w:p w14:paraId="5D1C192C" w14:textId="77777777" w:rsidR="00A85691" w:rsidRPr="00A85691" w:rsidRDefault="00A85691">
      <w:pPr>
        <w:pStyle w:val="HTMLPreformatted"/>
        <w:divId w:val="1206136475"/>
        <w:rPr>
          <w:ins w:id="5091" w:author="shorny" w:date="2014-06-09T15:48:00Z"/>
          <w:sz w:val="18"/>
          <w:rPrChange w:id="5092" w:author="shorny" w:date="2014-06-09T15:49:00Z">
            <w:rPr>
              <w:ins w:id="5093" w:author="shorny" w:date="2014-06-09T15:48:00Z"/>
            </w:rPr>
          </w:rPrChange>
        </w:rPr>
      </w:pPr>
      <w:ins w:id="5094" w:author="shorny" w:date="2014-06-09T15:48:00Z">
        <w:r w:rsidRPr="00A85691">
          <w:rPr>
            <w:rStyle w:val="keyword1"/>
            <w:sz w:val="18"/>
            <w:rPrChange w:id="5095" w:author="shorny" w:date="2014-06-09T15:49:00Z">
              <w:rPr>
                <w:rStyle w:val="keyword1"/>
              </w:rPr>
            </w:rPrChange>
          </w:rPr>
          <w:t>ADD</w:t>
        </w:r>
        <w:r w:rsidRPr="00A85691">
          <w:rPr>
            <w:sz w:val="18"/>
            <w:rPrChange w:id="5096" w:author="shorny" w:date="2014-06-09T15:49:00Z">
              <w:rPr/>
            </w:rPrChange>
          </w:rPr>
          <w:t xml:space="preserve"> </w:t>
        </w:r>
        <w:r w:rsidRPr="00A85691">
          <w:rPr>
            <w:rStyle w:val="keyword1"/>
            <w:sz w:val="18"/>
            <w:rPrChange w:id="5097" w:author="shorny" w:date="2014-06-09T15:49:00Z">
              <w:rPr>
                <w:rStyle w:val="keyword1"/>
              </w:rPr>
            </w:rPrChange>
          </w:rPr>
          <w:t>CONSTRAINT</w:t>
        </w:r>
        <w:r w:rsidRPr="00A85691">
          <w:rPr>
            <w:sz w:val="18"/>
            <w:rPrChange w:id="5098" w:author="shorny" w:date="2014-06-09T15:49:00Z">
              <w:rPr/>
            </w:rPrChange>
          </w:rPr>
          <w:t xml:space="preserve"> Decides2 </w:t>
        </w:r>
        <w:r w:rsidRPr="00A85691">
          <w:rPr>
            <w:rStyle w:val="keyword1"/>
            <w:sz w:val="18"/>
            <w:rPrChange w:id="5099" w:author="shorny" w:date="2014-06-09T15:49:00Z">
              <w:rPr>
                <w:rStyle w:val="keyword1"/>
              </w:rPr>
            </w:rPrChange>
          </w:rPr>
          <w:t>FOREIGN</w:t>
        </w:r>
        <w:r w:rsidRPr="00A85691">
          <w:rPr>
            <w:sz w:val="18"/>
            <w:rPrChange w:id="5100" w:author="shorny" w:date="2014-06-09T15:49:00Z">
              <w:rPr/>
            </w:rPrChange>
          </w:rPr>
          <w:t xml:space="preserve"> </w:t>
        </w:r>
        <w:r w:rsidRPr="00A85691">
          <w:rPr>
            <w:rStyle w:val="keyword1"/>
            <w:sz w:val="18"/>
            <w:rPrChange w:id="5101" w:author="shorny" w:date="2014-06-09T15:49:00Z">
              <w:rPr>
                <w:rStyle w:val="keyword1"/>
              </w:rPr>
            </w:rPrChange>
          </w:rPr>
          <w:t>KEY</w:t>
        </w:r>
        <w:r w:rsidRPr="00A85691">
          <w:rPr>
            <w:sz w:val="18"/>
            <w:rPrChange w:id="5102" w:author="shorny" w:date="2014-06-09T15:49:00Z">
              <w:rPr/>
            </w:rPrChange>
          </w:rPr>
          <w:t xml:space="preserve"> (StaffID)</w:t>
        </w:r>
      </w:ins>
    </w:p>
    <w:p w14:paraId="19FE852D" w14:textId="77777777" w:rsidR="00A85691" w:rsidRPr="00A85691" w:rsidRDefault="00A85691">
      <w:pPr>
        <w:pStyle w:val="HTMLPreformatted"/>
        <w:divId w:val="1206136475"/>
        <w:rPr>
          <w:ins w:id="5103" w:author="shorny" w:date="2014-06-09T15:48:00Z"/>
          <w:sz w:val="18"/>
          <w:rPrChange w:id="5104" w:author="shorny" w:date="2014-06-09T15:49:00Z">
            <w:rPr>
              <w:ins w:id="5105" w:author="shorny" w:date="2014-06-09T15:48:00Z"/>
            </w:rPr>
          </w:rPrChange>
        </w:rPr>
      </w:pPr>
      <w:ins w:id="5106" w:author="shorny" w:date="2014-06-09T15:48:00Z">
        <w:r w:rsidRPr="00A85691">
          <w:rPr>
            <w:sz w:val="18"/>
            <w:rPrChange w:id="5107" w:author="shorny" w:date="2014-06-09T15:49:00Z">
              <w:rPr/>
            </w:rPrChange>
          </w:rPr>
          <w:t xml:space="preserve">  </w:t>
        </w:r>
        <w:r w:rsidRPr="00A85691">
          <w:rPr>
            <w:rStyle w:val="keyword1"/>
            <w:sz w:val="18"/>
            <w:rPrChange w:id="5108" w:author="shorny" w:date="2014-06-09T15:49:00Z">
              <w:rPr>
                <w:rStyle w:val="keyword1"/>
              </w:rPr>
            </w:rPrChange>
          </w:rPr>
          <w:t>REFERENCES</w:t>
        </w:r>
        <w:r w:rsidRPr="00A85691">
          <w:rPr>
            <w:sz w:val="18"/>
            <w:rPrChange w:id="5109" w:author="shorny" w:date="2014-06-09T15:49:00Z">
              <w:rPr/>
            </w:rPrChange>
          </w:rPr>
          <w:t xml:space="preserve"> `University Staff Member` (StaffID)</w:t>
        </w:r>
      </w:ins>
    </w:p>
    <w:p w14:paraId="5447E12B" w14:textId="77777777" w:rsidR="00A85691" w:rsidRPr="00A85691" w:rsidRDefault="00A85691">
      <w:pPr>
        <w:pStyle w:val="HTMLPreformatted"/>
        <w:divId w:val="1206136475"/>
        <w:rPr>
          <w:ins w:id="5110" w:author="shorny" w:date="2014-06-09T15:48:00Z"/>
          <w:sz w:val="18"/>
          <w:rPrChange w:id="5111" w:author="shorny" w:date="2014-06-09T15:49:00Z">
            <w:rPr>
              <w:ins w:id="5112" w:author="shorny" w:date="2014-06-09T15:48:00Z"/>
            </w:rPr>
          </w:rPrChange>
        </w:rPr>
      </w:pPr>
      <w:ins w:id="5113" w:author="shorny" w:date="2014-06-09T15:48:00Z">
        <w:r w:rsidRPr="00A85691">
          <w:rPr>
            <w:sz w:val="18"/>
            <w:rPrChange w:id="5114" w:author="shorny" w:date="2014-06-09T15:49:00Z">
              <w:rPr/>
            </w:rPrChange>
          </w:rPr>
          <w:t xml:space="preserve">  </w:t>
        </w:r>
        <w:r w:rsidRPr="00A85691">
          <w:rPr>
            <w:rStyle w:val="keyword1"/>
            <w:sz w:val="18"/>
            <w:rPrChange w:id="5115" w:author="shorny" w:date="2014-06-09T15:49:00Z">
              <w:rPr>
                <w:rStyle w:val="keyword1"/>
              </w:rPr>
            </w:rPrChange>
          </w:rPr>
          <w:t>ON</w:t>
        </w:r>
        <w:r w:rsidRPr="00A85691">
          <w:rPr>
            <w:sz w:val="18"/>
            <w:rPrChange w:id="5116" w:author="shorny" w:date="2014-06-09T15:49:00Z">
              <w:rPr/>
            </w:rPrChange>
          </w:rPr>
          <w:t xml:space="preserve"> </w:t>
        </w:r>
        <w:r w:rsidRPr="00A85691">
          <w:rPr>
            <w:rStyle w:val="keyword1"/>
            <w:sz w:val="18"/>
            <w:rPrChange w:id="5117" w:author="shorny" w:date="2014-06-09T15:49:00Z">
              <w:rPr>
                <w:rStyle w:val="keyword1"/>
              </w:rPr>
            </w:rPrChange>
          </w:rPr>
          <w:t>UPDATE</w:t>
        </w:r>
        <w:r w:rsidRPr="00A85691">
          <w:rPr>
            <w:sz w:val="18"/>
            <w:rPrChange w:id="5118" w:author="shorny" w:date="2014-06-09T15:49:00Z">
              <w:rPr/>
            </w:rPrChange>
          </w:rPr>
          <w:t xml:space="preserve"> </w:t>
        </w:r>
        <w:r w:rsidRPr="00A85691">
          <w:rPr>
            <w:rStyle w:val="keyword1"/>
            <w:sz w:val="18"/>
            <w:rPrChange w:id="5119" w:author="shorny" w:date="2014-06-09T15:49:00Z">
              <w:rPr>
                <w:rStyle w:val="keyword1"/>
              </w:rPr>
            </w:rPrChange>
          </w:rPr>
          <w:t>Cascade</w:t>
        </w:r>
        <w:r w:rsidRPr="00A85691">
          <w:rPr>
            <w:sz w:val="18"/>
            <w:rPrChange w:id="5120" w:author="shorny" w:date="2014-06-09T15:49:00Z">
              <w:rPr/>
            </w:rPrChange>
          </w:rPr>
          <w:t xml:space="preserve"> </w:t>
        </w:r>
        <w:r w:rsidRPr="00A85691">
          <w:rPr>
            <w:rStyle w:val="keyword1"/>
            <w:sz w:val="18"/>
            <w:rPrChange w:id="5121" w:author="shorny" w:date="2014-06-09T15:49:00Z">
              <w:rPr>
                <w:rStyle w:val="keyword1"/>
              </w:rPr>
            </w:rPrChange>
          </w:rPr>
          <w:t>ON</w:t>
        </w:r>
        <w:r w:rsidRPr="00A85691">
          <w:rPr>
            <w:sz w:val="18"/>
            <w:rPrChange w:id="5122" w:author="shorny" w:date="2014-06-09T15:49:00Z">
              <w:rPr/>
            </w:rPrChange>
          </w:rPr>
          <w:t xml:space="preserve"> </w:t>
        </w:r>
        <w:r w:rsidRPr="00A85691">
          <w:rPr>
            <w:rStyle w:val="keyword1"/>
            <w:sz w:val="18"/>
            <w:rPrChange w:id="5123" w:author="shorny" w:date="2014-06-09T15:49:00Z">
              <w:rPr>
                <w:rStyle w:val="keyword1"/>
              </w:rPr>
            </w:rPrChange>
          </w:rPr>
          <w:t>DELETE</w:t>
        </w:r>
        <w:r w:rsidRPr="00A85691">
          <w:rPr>
            <w:sz w:val="18"/>
            <w:rPrChange w:id="5124" w:author="shorny" w:date="2014-06-09T15:49:00Z">
              <w:rPr/>
            </w:rPrChange>
          </w:rPr>
          <w:t xml:space="preserve"> </w:t>
        </w:r>
        <w:r w:rsidRPr="00A85691">
          <w:rPr>
            <w:rStyle w:val="keyword1"/>
            <w:sz w:val="18"/>
            <w:rPrChange w:id="5125" w:author="shorny" w:date="2014-06-09T15:49:00Z">
              <w:rPr>
                <w:rStyle w:val="keyword1"/>
              </w:rPr>
            </w:rPrChange>
          </w:rPr>
          <w:t>Restrict</w:t>
        </w:r>
        <w:r w:rsidRPr="00A85691">
          <w:rPr>
            <w:sz w:val="18"/>
            <w:rPrChange w:id="5126" w:author="shorny" w:date="2014-06-09T15:49:00Z">
              <w:rPr/>
            </w:rPrChange>
          </w:rPr>
          <w:t>;</w:t>
        </w:r>
      </w:ins>
    </w:p>
    <w:p w14:paraId="649615F2" w14:textId="77777777" w:rsidR="00A85691" w:rsidRPr="00A85691" w:rsidRDefault="00A85691">
      <w:pPr>
        <w:pStyle w:val="HTMLPreformatted"/>
        <w:divId w:val="1206136475"/>
        <w:rPr>
          <w:ins w:id="5127" w:author="shorny" w:date="2014-06-09T15:48:00Z"/>
          <w:sz w:val="18"/>
          <w:rPrChange w:id="5128" w:author="shorny" w:date="2014-06-09T15:49:00Z">
            <w:rPr>
              <w:ins w:id="5129" w:author="shorny" w:date="2014-06-09T15:48:00Z"/>
            </w:rPr>
          </w:rPrChange>
        </w:rPr>
      </w:pPr>
    </w:p>
    <w:p w14:paraId="6CD4D142" w14:textId="77777777" w:rsidR="00A85691" w:rsidRPr="00A85691" w:rsidRDefault="00A85691">
      <w:pPr>
        <w:pStyle w:val="HTMLPreformatted"/>
        <w:divId w:val="1206136475"/>
        <w:rPr>
          <w:ins w:id="5130" w:author="shorny" w:date="2014-06-09T15:48:00Z"/>
          <w:sz w:val="18"/>
          <w:rPrChange w:id="5131" w:author="shorny" w:date="2014-06-09T15:49:00Z">
            <w:rPr>
              <w:ins w:id="5132" w:author="shorny" w:date="2014-06-09T15:48:00Z"/>
            </w:rPr>
          </w:rPrChange>
        </w:rPr>
      </w:pPr>
      <w:ins w:id="5133" w:author="shorny" w:date="2014-06-09T15:48:00Z">
        <w:r w:rsidRPr="00A85691">
          <w:rPr>
            <w:rStyle w:val="keyword1"/>
            <w:sz w:val="18"/>
            <w:rPrChange w:id="5134" w:author="shorny" w:date="2014-06-09T15:49:00Z">
              <w:rPr>
                <w:rStyle w:val="keyword1"/>
              </w:rPr>
            </w:rPrChange>
          </w:rPr>
          <w:t>ALTER</w:t>
        </w:r>
        <w:r w:rsidRPr="00A85691">
          <w:rPr>
            <w:sz w:val="18"/>
            <w:rPrChange w:id="5135" w:author="shorny" w:date="2014-06-09T15:49:00Z">
              <w:rPr/>
            </w:rPrChange>
          </w:rPr>
          <w:t xml:space="preserve"> </w:t>
        </w:r>
        <w:r w:rsidRPr="00A85691">
          <w:rPr>
            <w:rStyle w:val="keyword1"/>
            <w:sz w:val="18"/>
            <w:rPrChange w:id="5136" w:author="shorny" w:date="2014-06-09T15:49:00Z">
              <w:rPr>
                <w:rStyle w:val="keyword1"/>
              </w:rPr>
            </w:rPrChange>
          </w:rPr>
          <w:t>TABLE</w:t>
        </w:r>
        <w:r w:rsidRPr="00A85691">
          <w:rPr>
            <w:sz w:val="18"/>
            <w:rPrChange w:id="5137" w:author="shorny" w:date="2014-06-09T15:49:00Z">
              <w:rPr/>
            </w:rPrChange>
          </w:rPr>
          <w:t xml:space="preserve"> </w:t>
        </w:r>
        <w:r w:rsidRPr="00A85691">
          <w:rPr>
            <w:rStyle w:val="function-name1"/>
            <w:sz w:val="18"/>
            <w:rPrChange w:id="5138" w:author="shorny" w:date="2014-06-09T15:49:00Z">
              <w:rPr>
                <w:rStyle w:val="function-name1"/>
              </w:rPr>
            </w:rPrChange>
          </w:rPr>
          <w:t>Visa</w:t>
        </w:r>
      </w:ins>
    </w:p>
    <w:p w14:paraId="3B6CC3D8" w14:textId="77777777" w:rsidR="00A85691" w:rsidRPr="00A85691" w:rsidRDefault="00A85691">
      <w:pPr>
        <w:pStyle w:val="HTMLPreformatted"/>
        <w:divId w:val="1206136475"/>
        <w:rPr>
          <w:ins w:id="5139" w:author="shorny" w:date="2014-06-09T15:48:00Z"/>
          <w:sz w:val="18"/>
          <w:rPrChange w:id="5140" w:author="shorny" w:date="2014-06-09T15:49:00Z">
            <w:rPr>
              <w:ins w:id="5141" w:author="shorny" w:date="2014-06-09T15:48:00Z"/>
            </w:rPr>
          </w:rPrChange>
        </w:rPr>
      </w:pPr>
      <w:ins w:id="5142" w:author="shorny" w:date="2014-06-09T15:48:00Z">
        <w:r w:rsidRPr="00A85691">
          <w:rPr>
            <w:rStyle w:val="keyword1"/>
            <w:sz w:val="18"/>
            <w:rPrChange w:id="5143" w:author="shorny" w:date="2014-06-09T15:49:00Z">
              <w:rPr>
                <w:rStyle w:val="keyword1"/>
              </w:rPr>
            </w:rPrChange>
          </w:rPr>
          <w:t>ADD</w:t>
        </w:r>
        <w:r w:rsidRPr="00A85691">
          <w:rPr>
            <w:sz w:val="18"/>
            <w:rPrChange w:id="5144" w:author="shorny" w:date="2014-06-09T15:49:00Z">
              <w:rPr/>
            </w:rPrChange>
          </w:rPr>
          <w:t xml:space="preserve"> INDEX `categorised </w:t>
        </w:r>
        <w:r w:rsidRPr="00A85691">
          <w:rPr>
            <w:rStyle w:val="keyword1"/>
            <w:sz w:val="18"/>
            <w:rPrChange w:id="5145" w:author="shorny" w:date="2014-06-09T15:49:00Z">
              <w:rPr>
                <w:rStyle w:val="keyword1"/>
              </w:rPr>
            </w:rPrChange>
          </w:rPr>
          <w:t>by</w:t>
        </w:r>
        <w:r w:rsidRPr="00A85691">
          <w:rPr>
            <w:sz w:val="18"/>
            <w:rPrChange w:id="5146" w:author="shorny" w:date="2014-06-09T15:49:00Z">
              <w:rPr/>
            </w:rPrChange>
          </w:rPr>
          <w:t>` (VisaStatusID),</w:t>
        </w:r>
      </w:ins>
    </w:p>
    <w:p w14:paraId="56A1FA7A" w14:textId="77777777" w:rsidR="00A85691" w:rsidRPr="00A85691" w:rsidRDefault="00A85691">
      <w:pPr>
        <w:pStyle w:val="HTMLPreformatted"/>
        <w:divId w:val="1206136475"/>
        <w:rPr>
          <w:ins w:id="5147" w:author="shorny" w:date="2014-06-09T15:48:00Z"/>
          <w:sz w:val="18"/>
          <w:rPrChange w:id="5148" w:author="shorny" w:date="2014-06-09T15:49:00Z">
            <w:rPr>
              <w:ins w:id="5149" w:author="shorny" w:date="2014-06-09T15:48:00Z"/>
            </w:rPr>
          </w:rPrChange>
        </w:rPr>
      </w:pPr>
      <w:ins w:id="5150" w:author="shorny" w:date="2014-06-09T15:48:00Z">
        <w:r w:rsidRPr="00A85691">
          <w:rPr>
            <w:rStyle w:val="keyword1"/>
            <w:sz w:val="18"/>
            <w:rPrChange w:id="5151" w:author="shorny" w:date="2014-06-09T15:49:00Z">
              <w:rPr>
                <w:rStyle w:val="keyword1"/>
              </w:rPr>
            </w:rPrChange>
          </w:rPr>
          <w:t>ADD</w:t>
        </w:r>
        <w:r w:rsidRPr="00A85691">
          <w:rPr>
            <w:sz w:val="18"/>
            <w:rPrChange w:id="5152" w:author="shorny" w:date="2014-06-09T15:49:00Z">
              <w:rPr/>
            </w:rPrChange>
          </w:rPr>
          <w:t xml:space="preserve"> </w:t>
        </w:r>
        <w:r w:rsidRPr="00A85691">
          <w:rPr>
            <w:rStyle w:val="keyword1"/>
            <w:sz w:val="18"/>
            <w:rPrChange w:id="5153" w:author="shorny" w:date="2014-06-09T15:49:00Z">
              <w:rPr>
                <w:rStyle w:val="keyword1"/>
              </w:rPr>
            </w:rPrChange>
          </w:rPr>
          <w:t>CONSTRAINT</w:t>
        </w:r>
        <w:r w:rsidRPr="00A85691">
          <w:rPr>
            <w:sz w:val="18"/>
            <w:rPrChange w:id="5154" w:author="shorny" w:date="2014-06-09T15:49:00Z">
              <w:rPr/>
            </w:rPrChange>
          </w:rPr>
          <w:t xml:space="preserve"> `categorised </w:t>
        </w:r>
        <w:r w:rsidRPr="00A85691">
          <w:rPr>
            <w:rStyle w:val="keyword1"/>
            <w:sz w:val="18"/>
            <w:rPrChange w:id="5155" w:author="shorny" w:date="2014-06-09T15:49:00Z">
              <w:rPr>
                <w:rStyle w:val="keyword1"/>
              </w:rPr>
            </w:rPrChange>
          </w:rPr>
          <w:t>by</w:t>
        </w:r>
        <w:r w:rsidRPr="00A85691">
          <w:rPr>
            <w:sz w:val="18"/>
            <w:rPrChange w:id="5156" w:author="shorny" w:date="2014-06-09T15:49:00Z">
              <w:rPr/>
            </w:rPrChange>
          </w:rPr>
          <w:t xml:space="preserve">` </w:t>
        </w:r>
        <w:r w:rsidRPr="00A85691">
          <w:rPr>
            <w:rStyle w:val="keyword1"/>
            <w:sz w:val="18"/>
            <w:rPrChange w:id="5157" w:author="shorny" w:date="2014-06-09T15:49:00Z">
              <w:rPr>
                <w:rStyle w:val="keyword1"/>
              </w:rPr>
            </w:rPrChange>
          </w:rPr>
          <w:t>FOREIGN</w:t>
        </w:r>
        <w:r w:rsidRPr="00A85691">
          <w:rPr>
            <w:sz w:val="18"/>
            <w:rPrChange w:id="5158" w:author="shorny" w:date="2014-06-09T15:49:00Z">
              <w:rPr/>
            </w:rPrChange>
          </w:rPr>
          <w:t xml:space="preserve"> </w:t>
        </w:r>
        <w:r w:rsidRPr="00A85691">
          <w:rPr>
            <w:rStyle w:val="keyword1"/>
            <w:sz w:val="18"/>
            <w:rPrChange w:id="5159" w:author="shorny" w:date="2014-06-09T15:49:00Z">
              <w:rPr>
                <w:rStyle w:val="keyword1"/>
              </w:rPr>
            </w:rPrChange>
          </w:rPr>
          <w:t>KEY</w:t>
        </w:r>
        <w:r w:rsidRPr="00A85691">
          <w:rPr>
            <w:sz w:val="18"/>
            <w:rPrChange w:id="5160" w:author="shorny" w:date="2014-06-09T15:49:00Z">
              <w:rPr/>
            </w:rPrChange>
          </w:rPr>
          <w:t xml:space="preserve"> (VisaStatusID)</w:t>
        </w:r>
      </w:ins>
    </w:p>
    <w:p w14:paraId="1F12FF53" w14:textId="77777777" w:rsidR="00A85691" w:rsidRPr="00A85691" w:rsidRDefault="00A85691">
      <w:pPr>
        <w:pStyle w:val="HTMLPreformatted"/>
        <w:divId w:val="1206136475"/>
        <w:rPr>
          <w:ins w:id="5161" w:author="shorny" w:date="2014-06-09T15:48:00Z"/>
          <w:sz w:val="18"/>
          <w:rPrChange w:id="5162" w:author="shorny" w:date="2014-06-09T15:49:00Z">
            <w:rPr>
              <w:ins w:id="5163" w:author="shorny" w:date="2014-06-09T15:48:00Z"/>
            </w:rPr>
          </w:rPrChange>
        </w:rPr>
      </w:pPr>
      <w:ins w:id="5164" w:author="shorny" w:date="2014-06-09T15:48:00Z">
        <w:r w:rsidRPr="00A85691">
          <w:rPr>
            <w:sz w:val="18"/>
            <w:rPrChange w:id="5165" w:author="shorny" w:date="2014-06-09T15:49:00Z">
              <w:rPr/>
            </w:rPrChange>
          </w:rPr>
          <w:t xml:space="preserve">  </w:t>
        </w:r>
        <w:r w:rsidRPr="00A85691">
          <w:rPr>
            <w:rStyle w:val="keyword1"/>
            <w:sz w:val="18"/>
            <w:rPrChange w:id="5166" w:author="shorny" w:date="2014-06-09T15:49:00Z">
              <w:rPr>
                <w:rStyle w:val="keyword1"/>
              </w:rPr>
            </w:rPrChange>
          </w:rPr>
          <w:t>REFERENCES</w:t>
        </w:r>
        <w:r w:rsidRPr="00A85691">
          <w:rPr>
            <w:sz w:val="18"/>
            <w:rPrChange w:id="5167" w:author="shorny" w:date="2014-06-09T15:49:00Z">
              <w:rPr/>
            </w:rPrChange>
          </w:rPr>
          <w:t xml:space="preserve"> `Visa Status` (VisaStatusID) </w:t>
        </w:r>
        <w:r w:rsidRPr="00A85691">
          <w:rPr>
            <w:rStyle w:val="keyword1"/>
            <w:sz w:val="18"/>
            <w:rPrChange w:id="5168" w:author="shorny" w:date="2014-06-09T15:49:00Z">
              <w:rPr>
                <w:rStyle w:val="keyword1"/>
              </w:rPr>
            </w:rPrChange>
          </w:rPr>
          <w:t>ON</w:t>
        </w:r>
        <w:r w:rsidRPr="00A85691">
          <w:rPr>
            <w:sz w:val="18"/>
            <w:rPrChange w:id="5169" w:author="shorny" w:date="2014-06-09T15:49:00Z">
              <w:rPr/>
            </w:rPrChange>
          </w:rPr>
          <w:t xml:space="preserve"> </w:t>
        </w:r>
        <w:r w:rsidRPr="00A85691">
          <w:rPr>
            <w:rStyle w:val="keyword1"/>
            <w:sz w:val="18"/>
            <w:rPrChange w:id="5170" w:author="shorny" w:date="2014-06-09T15:49:00Z">
              <w:rPr>
                <w:rStyle w:val="keyword1"/>
              </w:rPr>
            </w:rPrChange>
          </w:rPr>
          <w:t>UPDATE</w:t>
        </w:r>
        <w:r w:rsidRPr="00A85691">
          <w:rPr>
            <w:sz w:val="18"/>
            <w:rPrChange w:id="5171" w:author="shorny" w:date="2014-06-09T15:49:00Z">
              <w:rPr/>
            </w:rPrChange>
          </w:rPr>
          <w:t xml:space="preserve"> </w:t>
        </w:r>
        <w:r w:rsidRPr="00A85691">
          <w:rPr>
            <w:rStyle w:val="keyword1"/>
            <w:sz w:val="18"/>
            <w:rPrChange w:id="5172" w:author="shorny" w:date="2014-06-09T15:49:00Z">
              <w:rPr>
                <w:rStyle w:val="keyword1"/>
              </w:rPr>
            </w:rPrChange>
          </w:rPr>
          <w:t>Cascade</w:t>
        </w:r>
        <w:r w:rsidRPr="00A85691">
          <w:rPr>
            <w:sz w:val="18"/>
            <w:rPrChange w:id="5173" w:author="shorny" w:date="2014-06-09T15:49:00Z">
              <w:rPr/>
            </w:rPrChange>
          </w:rPr>
          <w:t xml:space="preserve"> </w:t>
        </w:r>
        <w:r w:rsidRPr="00A85691">
          <w:rPr>
            <w:rStyle w:val="keyword1"/>
            <w:sz w:val="18"/>
            <w:rPrChange w:id="5174" w:author="shorny" w:date="2014-06-09T15:49:00Z">
              <w:rPr>
                <w:rStyle w:val="keyword1"/>
              </w:rPr>
            </w:rPrChange>
          </w:rPr>
          <w:t>ON</w:t>
        </w:r>
        <w:r w:rsidRPr="00A85691">
          <w:rPr>
            <w:sz w:val="18"/>
            <w:rPrChange w:id="5175" w:author="shorny" w:date="2014-06-09T15:49:00Z">
              <w:rPr/>
            </w:rPrChange>
          </w:rPr>
          <w:t xml:space="preserve"> </w:t>
        </w:r>
        <w:r w:rsidRPr="00A85691">
          <w:rPr>
            <w:rStyle w:val="keyword1"/>
            <w:sz w:val="18"/>
            <w:rPrChange w:id="5176" w:author="shorny" w:date="2014-06-09T15:49:00Z">
              <w:rPr>
                <w:rStyle w:val="keyword1"/>
              </w:rPr>
            </w:rPrChange>
          </w:rPr>
          <w:t>DELETE</w:t>
        </w:r>
        <w:r w:rsidRPr="00A85691">
          <w:rPr>
            <w:sz w:val="18"/>
            <w:rPrChange w:id="5177" w:author="shorny" w:date="2014-06-09T15:49:00Z">
              <w:rPr/>
            </w:rPrChange>
          </w:rPr>
          <w:t xml:space="preserve"> </w:t>
        </w:r>
        <w:r w:rsidRPr="00A85691">
          <w:rPr>
            <w:rStyle w:val="keyword1"/>
            <w:sz w:val="18"/>
            <w:rPrChange w:id="5178" w:author="shorny" w:date="2014-06-09T15:49:00Z">
              <w:rPr>
                <w:rStyle w:val="keyword1"/>
              </w:rPr>
            </w:rPrChange>
          </w:rPr>
          <w:t>Restrict</w:t>
        </w:r>
        <w:r w:rsidRPr="00A85691">
          <w:rPr>
            <w:sz w:val="18"/>
            <w:rPrChange w:id="5179" w:author="shorny" w:date="2014-06-09T15:49:00Z">
              <w:rPr/>
            </w:rPrChange>
          </w:rPr>
          <w:t>;</w:t>
        </w:r>
      </w:ins>
    </w:p>
    <w:p w14:paraId="36D9E74C" w14:textId="77777777" w:rsidR="00A85691" w:rsidRPr="00A85691" w:rsidRDefault="00A85691">
      <w:pPr>
        <w:pStyle w:val="HTMLPreformatted"/>
        <w:divId w:val="1206136475"/>
        <w:rPr>
          <w:ins w:id="5180" w:author="shorny" w:date="2014-06-09T15:48:00Z"/>
          <w:sz w:val="18"/>
          <w:rPrChange w:id="5181" w:author="shorny" w:date="2014-06-09T15:49:00Z">
            <w:rPr>
              <w:ins w:id="5182" w:author="shorny" w:date="2014-06-09T15:48:00Z"/>
            </w:rPr>
          </w:rPrChange>
        </w:rPr>
      </w:pPr>
    </w:p>
    <w:p w14:paraId="608B27C6" w14:textId="77777777" w:rsidR="00A85691" w:rsidRPr="00A85691" w:rsidRDefault="00A85691">
      <w:pPr>
        <w:pStyle w:val="HTMLPreformatted"/>
        <w:divId w:val="1206136475"/>
        <w:rPr>
          <w:ins w:id="5183" w:author="shorny" w:date="2014-06-09T15:48:00Z"/>
          <w:sz w:val="18"/>
          <w:rPrChange w:id="5184" w:author="shorny" w:date="2014-06-09T15:49:00Z">
            <w:rPr>
              <w:ins w:id="5185" w:author="shorny" w:date="2014-06-09T15:48:00Z"/>
            </w:rPr>
          </w:rPrChange>
        </w:rPr>
      </w:pPr>
      <w:ins w:id="5186" w:author="shorny" w:date="2014-06-09T15:48:00Z">
        <w:r w:rsidRPr="00A85691">
          <w:rPr>
            <w:rStyle w:val="keyword1"/>
            <w:sz w:val="18"/>
            <w:rPrChange w:id="5187" w:author="shorny" w:date="2014-06-09T15:49:00Z">
              <w:rPr>
                <w:rStyle w:val="keyword1"/>
              </w:rPr>
            </w:rPrChange>
          </w:rPr>
          <w:t>ALTER</w:t>
        </w:r>
        <w:r w:rsidRPr="00A85691">
          <w:rPr>
            <w:sz w:val="18"/>
            <w:rPrChange w:id="5188" w:author="shorny" w:date="2014-06-09T15:49:00Z">
              <w:rPr/>
            </w:rPrChange>
          </w:rPr>
          <w:t xml:space="preserve"> </w:t>
        </w:r>
        <w:r w:rsidRPr="00A85691">
          <w:rPr>
            <w:rStyle w:val="keyword1"/>
            <w:sz w:val="18"/>
            <w:rPrChange w:id="5189" w:author="shorny" w:date="2014-06-09T15:49:00Z">
              <w:rPr>
                <w:rStyle w:val="keyword1"/>
              </w:rPr>
            </w:rPrChange>
          </w:rPr>
          <w:t>TABLE</w:t>
        </w:r>
        <w:r w:rsidRPr="00A85691">
          <w:rPr>
            <w:sz w:val="18"/>
            <w:rPrChange w:id="5190" w:author="shorny" w:date="2014-06-09T15:49:00Z">
              <w:rPr/>
            </w:rPrChange>
          </w:rPr>
          <w:t xml:space="preserve"> </w:t>
        </w:r>
        <w:r w:rsidRPr="00A85691">
          <w:rPr>
            <w:rStyle w:val="function-name1"/>
            <w:sz w:val="18"/>
            <w:rPrChange w:id="5191" w:author="shorny" w:date="2014-06-09T15:49:00Z">
              <w:rPr>
                <w:rStyle w:val="function-name1"/>
              </w:rPr>
            </w:rPrChange>
          </w:rPr>
          <w:t>Application</w:t>
        </w:r>
      </w:ins>
    </w:p>
    <w:p w14:paraId="5581B69D" w14:textId="77777777" w:rsidR="00A85691" w:rsidRPr="00A85691" w:rsidRDefault="00A85691">
      <w:pPr>
        <w:pStyle w:val="HTMLPreformatted"/>
        <w:divId w:val="1206136475"/>
        <w:rPr>
          <w:ins w:id="5192" w:author="shorny" w:date="2014-06-09T15:48:00Z"/>
          <w:sz w:val="18"/>
          <w:rPrChange w:id="5193" w:author="shorny" w:date="2014-06-09T15:49:00Z">
            <w:rPr>
              <w:ins w:id="5194" w:author="shorny" w:date="2014-06-09T15:48:00Z"/>
            </w:rPr>
          </w:rPrChange>
        </w:rPr>
      </w:pPr>
      <w:ins w:id="5195" w:author="shorny" w:date="2014-06-09T15:48:00Z">
        <w:r w:rsidRPr="00A85691">
          <w:rPr>
            <w:rStyle w:val="keyword1"/>
            <w:sz w:val="18"/>
            <w:rPrChange w:id="5196" w:author="shorny" w:date="2014-06-09T15:49:00Z">
              <w:rPr>
                <w:rStyle w:val="keyword1"/>
              </w:rPr>
            </w:rPrChange>
          </w:rPr>
          <w:t>ADD</w:t>
        </w:r>
        <w:r w:rsidRPr="00A85691">
          <w:rPr>
            <w:sz w:val="18"/>
            <w:rPrChange w:id="5197" w:author="shorny" w:date="2014-06-09T15:49:00Z">
              <w:rPr/>
            </w:rPrChange>
          </w:rPr>
          <w:t xml:space="preserve"> INDEX `</w:t>
        </w:r>
        <w:r w:rsidRPr="00A85691">
          <w:rPr>
            <w:rStyle w:val="keyword1"/>
            <w:sz w:val="18"/>
            <w:rPrChange w:id="5198" w:author="shorny" w:date="2014-06-09T15:49:00Z">
              <w:rPr>
                <w:rStyle w:val="keyword1"/>
              </w:rPr>
            </w:rPrChange>
          </w:rPr>
          <w:t>defined</w:t>
        </w:r>
        <w:r w:rsidRPr="00A85691">
          <w:rPr>
            <w:sz w:val="18"/>
            <w:rPrChange w:id="5199" w:author="shorny" w:date="2014-06-09T15:49:00Z">
              <w:rPr/>
            </w:rPrChange>
          </w:rPr>
          <w:t xml:space="preserve"> </w:t>
        </w:r>
        <w:r w:rsidRPr="00A85691">
          <w:rPr>
            <w:rStyle w:val="keyword1"/>
            <w:sz w:val="18"/>
            <w:rPrChange w:id="5200" w:author="shorny" w:date="2014-06-09T15:49:00Z">
              <w:rPr>
                <w:rStyle w:val="keyword1"/>
              </w:rPr>
            </w:rPrChange>
          </w:rPr>
          <w:t>by</w:t>
        </w:r>
        <w:r w:rsidRPr="00A85691">
          <w:rPr>
            <w:sz w:val="18"/>
            <w:rPrChange w:id="5201" w:author="shorny" w:date="2014-06-09T15:49:00Z">
              <w:rPr/>
            </w:rPrChange>
          </w:rPr>
          <w:t>` (applicationStatusID),</w:t>
        </w:r>
      </w:ins>
    </w:p>
    <w:p w14:paraId="6C477D26" w14:textId="77777777" w:rsidR="00A85691" w:rsidRPr="00A85691" w:rsidRDefault="00A85691">
      <w:pPr>
        <w:pStyle w:val="HTMLPreformatted"/>
        <w:divId w:val="1206136475"/>
        <w:rPr>
          <w:ins w:id="5202" w:author="shorny" w:date="2014-06-09T15:48:00Z"/>
          <w:sz w:val="18"/>
          <w:rPrChange w:id="5203" w:author="shorny" w:date="2014-06-09T15:49:00Z">
            <w:rPr>
              <w:ins w:id="5204" w:author="shorny" w:date="2014-06-09T15:48:00Z"/>
            </w:rPr>
          </w:rPrChange>
        </w:rPr>
      </w:pPr>
      <w:ins w:id="5205" w:author="shorny" w:date="2014-06-09T15:48:00Z">
        <w:r w:rsidRPr="00A85691">
          <w:rPr>
            <w:rStyle w:val="keyword1"/>
            <w:sz w:val="18"/>
            <w:rPrChange w:id="5206" w:author="shorny" w:date="2014-06-09T15:49:00Z">
              <w:rPr>
                <w:rStyle w:val="keyword1"/>
              </w:rPr>
            </w:rPrChange>
          </w:rPr>
          <w:t>ADD</w:t>
        </w:r>
        <w:r w:rsidRPr="00A85691">
          <w:rPr>
            <w:sz w:val="18"/>
            <w:rPrChange w:id="5207" w:author="shorny" w:date="2014-06-09T15:49:00Z">
              <w:rPr/>
            </w:rPrChange>
          </w:rPr>
          <w:t xml:space="preserve"> </w:t>
        </w:r>
        <w:r w:rsidRPr="00A85691">
          <w:rPr>
            <w:rStyle w:val="keyword1"/>
            <w:sz w:val="18"/>
            <w:rPrChange w:id="5208" w:author="shorny" w:date="2014-06-09T15:49:00Z">
              <w:rPr>
                <w:rStyle w:val="keyword1"/>
              </w:rPr>
            </w:rPrChange>
          </w:rPr>
          <w:t>CONSTRAINT</w:t>
        </w:r>
        <w:r w:rsidRPr="00A85691">
          <w:rPr>
            <w:sz w:val="18"/>
            <w:rPrChange w:id="5209" w:author="shorny" w:date="2014-06-09T15:49:00Z">
              <w:rPr/>
            </w:rPrChange>
          </w:rPr>
          <w:t xml:space="preserve"> `</w:t>
        </w:r>
        <w:r w:rsidRPr="00A85691">
          <w:rPr>
            <w:rStyle w:val="keyword1"/>
            <w:sz w:val="18"/>
            <w:rPrChange w:id="5210" w:author="shorny" w:date="2014-06-09T15:49:00Z">
              <w:rPr>
                <w:rStyle w:val="keyword1"/>
              </w:rPr>
            </w:rPrChange>
          </w:rPr>
          <w:t>defined</w:t>
        </w:r>
        <w:r w:rsidRPr="00A85691">
          <w:rPr>
            <w:sz w:val="18"/>
            <w:rPrChange w:id="5211" w:author="shorny" w:date="2014-06-09T15:49:00Z">
              <w:rPr/>
            </w:rPrChange>
          </w:rPr>
          <w:t xml:space="preserve"> </w:t>
        </w:r>
        <w:r w:rsidRPr="00A85691">
          <w:rPr>
            <w:rStyle w:val="keyword1"/>
            <w:sz w:val="18"/>
            <w:rPrChange w:id="5212" w:author="shorny" w:date="2014-06-09T15:49:00Z">
              <w:rPr>
                <w:rStyle w:val="keyword1"/>
              </w:rPr>
            </w:rPrChange>
          </w:rPr>
          <w:t>by</w:t>
        </w:r>
        <w:r w:rsidRPr="00A85691">
          <w:rPr>
            <w:sz w:val="18"/>
            <w:rPrChange w:id="5213" w:author="shorny" w:date="2014-06-09T15:49:00Z">
              <w:rPr/>
            </w:rPrChange>
          </w:rPr>
          <w:t xml:space="preserve">` </w:t>
        </w:r>
        <w:r w:rsidRPr="00A85691">
          <w:rPr>
            <w:rStyle w:val="keyword1"/>
            <w:sz w:val="18"/>
            <w:rPrChange w:id="5214" w:author="shorny" w:date="2014-06-09T15:49:00Z">
              <w:rPr>
                <w:rStyle w:val="keyword1"/>
              </w:rPr>
            </w:rPrChange>
          </w:rPr>
          <w:t>FOREIGN</w:t>
        </w:r>
        <w:r w:rsidRPr="00A85691">
          <w:rPr>
            <w:sz w:val="18"/>
            <w:rPrChange w:id="5215" w:author="shorny" w:date="2014-06-09T15:49:00Z">
              <w:rPr/>
            </w:rPrChange>
          </w:rPr>
          <w:t xml:space="preserve"> </w:t>
        </w:r>
        <w:r w:rsidRPr="00A85691">
          <w:rPr>
            <w:rStyle w:val="keyword1"/>
            <w:sz w:val="18"/>
            <w:rPrChange w:id="5216" w:author="shorny" w:date="2014-06-09T15:49:00Z">
              <w:rPr>
                <w:rStyle w:val="keyword1"/>
              </w:rPr>
            </w:rPrChange>
          </w:rPr>
          <w:t>KEY</w:t>
        </w:r>
        <w:r w:rsidRPr="00A85691">
          <w:rPr>
            <w:sz w:val="18"/>
            <w:rPrChange w:id="5217" w:author="shorny" w:date="2014-06-09T15:49:00Z">
              <w:rPr/>
            </w:rPrChange>
          </w:rPr>
          <w:t xml:space="preserve"> (applicationStatusID)</w:t>
        </w:r>
      </w:ins>
    </w:p>
    <w:p w14:paraId="0D990C06" w14:textId="77777777" w:rsidR="00A85691" w:rsidRPr="00A85691" w:rsidRDefault="00A85691">
      <w:pPr>
        <w:pStyle w:val="HTMLPreformatted"/>
        <w:divId w:val="1206136475"/>
        <w:rPr>
          <w:ins w:id="5218" w:author="shorny" w:date="2014-06-09T15:48:00Z"/>
          <w:sz w:val="18"/>
          <w:rPrChange w:id="5219" w:author="shorny" w:date="2014-06-09T15:49:00Z">
            <w:rPr>
              <w:ins w:id="5220" w:author="shorny" w:date="2014-06-09T15:48:00Z"/>
            </w:rPr>
          </w:rPrChange>
        </w:rPr>
      </w:pPr>
      <w:ins w:id="5221" w:author="shorny" w:date="2014-06-09T15:48:00Z">
        <w:r w:rsidRPr="00A85691">
          <w:rPr>
            <w:sz w:val="18"/>
            <w:rPrChange w:id="5222" w:author="shorny" w:date="2014-06-09T15:49:00Z">
              <w:rPr/>
            </w:rPrChange>
          </w:rPr>
          <w:t xml:space="preserve">  </w:t>
        </w:r>
        <w:r w:rsidRPr="00A85691">
          <w:rPr>
            <w:rStyle w:val="keyword1"/>
            <w:sz w:val="18"/>
            <w:rPrChange w:id="5223" w:author="shorny" w:date="2014-06-09T15:49:00Z">
              <w:rPr>
                <w:rStyle w:val="keyword1"/>
              </w:rPr>
            </w:rPrChange>
          </w:rPr>
          <w:t>REFERENCES</w:t>
        </w:r>
        <w:r w:rsidRPr="00A85691">
          <w:rPr>
            <w:sz w:val="18"/>
            <w:rPrChange w:id="5224" w:author="shorny" w:date="2014-06-09T15:49:00Z">
              <w:rPr/>
            </w:rPrChange>
          </w:rPr>
          <w:t xml:space="preserve"> `Application Status` (ApplicationStatusID)</w:t>
        </w:r>
      </w:ins>
    </w:p>
    <w:p w14:paraId="436F0757" w14:textId="77777777" w:rsidR="00A85691" w:rsidRPr="00A85691" w:rsidRDefault="00A85691">
      <w:pPr>
        <w:pStyle w:val="HTMLPreformatted"/>
        <w:divId w:val="1206136475"/>
        <w:rPr>
          <w:ins w:id="5225" w:author="shorny" w:date="2014-06-09T15:48:00Z"/>
          <w:sz w:val="18"/>
          <w:rPrChange w:id="5226" w:author="shorny" w:date="2014-06-09T15:49:00Z">
            <w:rPr>
              <w:ins w:id="5227" w:author="shorny" w:date="2014-06-09T15:48:00Z"/>
            </w:rPr>
          </w:rPrChange>
        </w:rPr>
      </w:pPr>
      <w:ins w:id="5228" w:author="shorny" w:date="2014-06-09T15:48:00Z">
        <w:r w:rsidRPr="00A85691">
          <w:rPr>
            <w:sz w:val="18"/>
            <w:rPrChange w:id="5229" w:author="shorny" w:date="2014-06-09T15:49:00Z">
              <w:rPr/>
            </w:rPrChange>
          </w:rPr>
          <w:t xml:space="preserve">  </w:t>
        </w:r>
        <w:r w:rsidRPr="00A85691">
          <w:rPr>
            <w:rStyle w:val="keyword1"/>
            <w:sz w:val="18"/>
            <w:rPrChange w:id="5230" w:author="shorny" w:date="2014-06-09T15:49:00Z">
              <w:rPr>
                <w:rStyle w:val="keyword1"/>
              </w:rPr>
            </w:rPrChange>
          </w:rPr>
          <w:t>ON</w:t>
        </w:r>
        <w:r w:rsidRPr="00A85691">
          <w:rPr>
            <w:sz w:val="18"/>
            <w:rPrChange w:id="5231" w:author="shorny" w:date="2014-06-09T15:49:00Z">
              <w:rPr/>
            </w:rPrChange>
          </w:rPr>
          <w:t xml:space="preserve"> </w:t>
        </w:r>
        <w:r w:rsidRPr="00A85691">
          <w:rPr>
            <w:rStyle w:val="keyword1"/>
            <w:sz w:val="18"/>
            <w:rPrChange w:id="5232" w:author="shorny" w:date="2014-06-09T15:49:00Z">
              <w:rPr>
                <w:rStyle w:val="keyword1"/>
              </w:rPr>
            </w:rPrChange>
          </w:rPr>
          <w:t>UPDATE</w:t>
        </w:r>
        <w:r w:rsidRPr="00A85691">
          <w:rPr>
            <w:sz w:val="18"/>
            <w:rPrChange w:id="5233" w:author="shorny" w:date="2014-06-09T15:49:00Z">
              <w:rPr/>
            </w:rPrChange>
          </w:rPr>
          <w:t xml:space="preserve"> </w:t>
        </w:r>
        <w:r w:rsidRPr="00A85691">
          <w:rPr>
            <w:rStyle w:val="keyword1"/>
            <w:sz w:val="18"/>
            <w:rPrChange w:id="5234" w:author="shorny" w:date="2014-06-09T15:49:00Z">
              <w:rPr>
                <w:rStyle w:val="keyword1"/>
              </w:rPr>
            </w:rPrChange>
          </w:rPr>
          <w:t>Cascade</w:t>
        </w:r>
        <w:r w:rsidRPr="00A85691">
          <w:rPr>
            <w:sz w:val="18"/>
            <w:rPrChange w:id="5235" w:author="shorny" w:date="2014-06-09T15:49:00Z">
              <w:rPr/>
            </w:rPrChange>
          </w:rPr>
          <w:t xml:space="preserve"> </w:t>
        </w:r>
        <w:r w:rsidRPr="00A85691">
          <w:rPr>
            <w:rStyle w:val="keyword1"/>
            <w:sz w:val="18"/>
            <w:rPrChange w:id="5236" w:author="shorny" w:date="2014-06-09T15:49:00Z">
              <w:rPr>
                <w:rStyle w:val="keyword1"/>
              </w:rPr>
            </w:rPrChange>
          </w:rPr>
          <w:t>ON</w:t>
        </w:r>
        <w:r w:rsidRPr="00A85691">
          <w:rPr>
            <w:sz w:val="18"/>
            <w:rPrChange w:id="5237" w:author="shorny" w:date="2014-06-09T15:49:00Z">
              <w:rPr/>
            </w:rPrChange>
          </w:rPr>
          <w:t xml:space="preserve"> </w:t>
        </w:r>
        <w:r w:rsidRPr="00A85691">
          <w:rPr>
            <w:rStyle w:val="keyword1"/>
            <w:sz w:val="18"/>
            <w:rPrChange w:id="5238" w:author="shorny" w:date="2014-06-09T15:49:00Z">
              <w:rPr>
                <w:rStyle w:val="keyword1"/>
              </w:rPr>
            </w:rPrChange>
          </w:rPr>
          <w:t>DELETE</w:t>
        </w:r>
        <w:r w:rsidRPr="00A85691">
          <w:rPr>
            <w:sz w:val="18"/>
            <w:rPrChange w:id="5239" w:author="shorny" w:date="2014-06-09T15:49:00Z">
              <w:rPr/>
            </w:rPrChange>
          </w:rPr>
          <w:t xml:space="preserve"> </w:t>
        </w:r>
        <w:r w:rsidRPr="00A85691">
          <w:rPr>
            <w:rStyle w:val="keyword1"/>
            <w:sz w:val="18"/>
            <w:rPrChange w:id="5240" w:author="shorny" w:date="2014-06-09T15:49:00Z">
              <w:rPr>
                <w:rStyle w:val="keyword1"/>
              </w:rPr>
            </w:rPrChange>
          </w:rPr>
          <w:t>Restrict</w:t>
        </w:r>
        <w:r w:rsidRPr="00A85691">
          <w:rPr>
            <w:sz w:val="18"/>
            <w:rPrChange w:id="5241" w:author="shorny" w:date="2014-06-09T15:49:00Z">
              <w:rPr/>
            </w:rPrChange>
          </w:rPr>
          <w:t>;</w:t>
        </w:r>
      </w:ins>
    </w:p>
    <w:p w14:paraId="1579612F" w14:textId="77777777" w:rsidR="00A85691" w:rsidRPr="00A85691" w:rsidRDefault="00A85691">
      <w:pPr>
        <w:pStyle w:val="HTMLPreformatted"/>
        <w:divId w:val="1206136475"/>
        <w:rPr>
          <w:ins w:id="5242" w:author="shorny" w:date="2014-06-09T15:48:00Z"/>
          <w:sz w:val="18"/>
          <w:rPrChange w:id="5243" w:author="shorny" w:date="2014-06-09T15:49:00Z">
            <w:rPr>
              <w:ins w:id="5244" w:author="shorny" w:date="2014-06-09T15:48:00Z"/>
            </w:rPr>
          </w:rPrChange>
        </w:rPr>
      </w:pPr>
    </w:p>
    <w:p w14:paraId="6C9213F9" w14:textId="77777777" w:rsidR="00A85691" w:rsidRPr="00A85691" w:rsidRDefault="00A85691">
      <w:pPr>
        <w:pStyle w:val="HTMLPreformatted"/>
        <w:divId w:val="1206136475"/>
        <w:rPr>
          <w:ins w:id="5245" w:author="shorny" w:date="2014-06-09T15:48:00Z"/>
          <w:sz w:val="18"/>
          <w:rPrChange w:id="5246" w:author="shorny" w:date="2014-06-09T15:49:00Z">
            <w:rPr>
              <w:ins w:id="5247" w:author="shorny" w:date="2014-06-09T15:48:00Z"/>
            </w:rPr>
          </w:rPrChange>
        </w:rPr>
      </w:pPr>
      <w:ins w:id="5248" w:author="shorny" w:date="2014-06-09T15:48:00Z">
        <w:r w:rsidRPr="00A85691">
          <w:rPr>
            <w:rStyle w:val="keyword1"/>
            <w:sz w:val="18"/>
            <w:rPrChange w:id="5249" w:author="shorny" w:date="2014-06-09T15:49:00Z">
              <w:rPr>
                <w:rStyle w:val="keyword1"/>
              </w:rPr>
            </w:rPrChange>
          </w:rPr>
          <w:t>ALTER</w:t>
        </w:r>
        <w:r w:rsidRPr="00A85691">
          <w:rPr>
            <w:sz w:val="18"/>
            <w:rPrChange w:id="5250" w:author="shorny" w:date="2014-06-09T15:49:00Z">
              <w:rPr/>
            </w:rPrChange>
          </w:rPr>
          <w:t xml:space="preserve"> </w:t>
        </w:r>
        <w:r w:rsidRPr="00A85691">
          <w:rPr>
            <w:rStyle w:val="keyword1"/>
            <w:sz w:val="18"/>
            <w:rPrChange w:id="5251" w:author="shorny" w:date="2014-06-09T15:49:00Z">
              <w:rPr>
                <w:rStyle w:val="keyword1"/>
              </w:rPr>
            </w:rPrChange>
          </w:rPr>
          <w:t>TABLE</w:t>
        </w:r>
        <w:r w:rsidRPr="00A85691">
          <w:rPr>
            <w:sz w:val="18"/>
            <w:rPrChange w:id="5252" w:author="shorny" w:date="2014-06-09T15:49:00Z">
              <w:rPr/>
            </w:rPrChange>
          </w:rPr>
          <w:t xml:space="preserve"> </w:t>
        </w:r>
        <w:r w:rsidRPr="00A85691">
          <w:rPr>
            <w:rStyle w:val="function-name1"/>
            <w:sz w:val="18"/>
            <w:rPrChange w:id="5253" w:author="shorny" w:date="2014-06-09T15:49:00Z">
              <w:rPr>
                <w:rStyle w:val="function-name1"/>
              </w:rPr>
            </w:rPrChange>
          </w:rPr>
          <w:t>Document</w:t>
        </w:r>
      </w:ins>
    </w:p>
    <w:p w14:paraId="3B1537BC" w14:textId="77777777" w:rsidR="00A85691" w:rsidRPr="00A85691" w:rsidRDefault="00A85691">
      <w:pPr>
        <w:pStyle w:val="HTMLPreformatted"/>
        <w:divId w:val="1206136475"/>
        <w:rPr>
          <w:ins w:id="5254" w:author="shorny" w:date="2014-06-09T15:48:00Z"/>
          <w:sz w:val="18"/>
          <w:rPrChange w:id="5255" w:author="shorny" w:date="2014-06-09T15:49:00Z">
            <w:rPr>
              <w:ins w:id="5256" w:author="shorny" w:date="2014-06-09T15:48:00Z"/>
            </w:rPr>
          </w:rPrChange>
        </w:rPr>
      </w:pPr>
      <w:ins w:id="5257" w:author="shorny" w:date="2014-06-09T15:48:00Z">
        <w:r w:rsidRPr="00A85691">
          <w:rPr>
            <w:rStyle w:val="keyword1"/>
            <w:sz w:val="18"/>
            <w:rPrChange w:id="5258" w:author="shorny" w:date="2014-06-09T15:49:00Z">
              <w:rPr>
                <w:rStyle w:val="keyword1"/>
              </w:rPr>
            </w:rPrChange>
          </w:rPr>
          <w:t>ADD</w:t>
        </w:r>
        <w:r w:rsidRPr="00A85691">
          <w:rPr>
            <w:sz w:val="18"/>
            <w:rPrChange w:id="5259" w:author="shorny" w:date="2014-06-09T15:49:00Z">
              <w:rPr/>
            </w:rPrChange>
          </w:rPr>
          <w:t xml:space="preserve"> INDEX `has a` (DocStatusID),</w:t>
        </w:r>
      </w:ins>
    </w:p>
    <w:p w14:paraId="3807FFF0" w14:textId="77777777" w:rsidR="00A85691" w:rsidRPr="00A85691" w:rsidRDefault="00A85691">
      <w:pPr>
        <w:pStyle w:val="HTMLPreformatted"/>
        <w:divId w:val="1206136475"/>
        <w:rPr>
          <w:ins w:id="5260" w:author="shorny" w:date="2014-06-09T15:48:00Z"/>
          <w:sz w:val="18"/>
          <w:rPrChange w:id="5261" w:author="shorny" w:date="2014-06-09T15:49:00Z">
            <w:rPr>
              <w:ins w:id="5262" w:author="shorny" w:date="2014-06-09T15:48:00Z"/>
            </w:rPr>
          </w:rPrChange>
        </w:rPr>
      </w:pPr>
      <w:ins w:id="5263" w:author="shorny" w:date="2014-06-09T15:48:00Z">
        <w:r w:rsidRPr="00A85691">
          <w:rPr>
            <w:rStyle w:val="keyword1"/>
            <w:sz w:val="18"/>
            <w:rPrChange w:id="5264" w:author="shorny" w:date="2014-06-09T15:49:00Z">
              <w:rPr>
                <w:rStyle w:val="keyword1"/>
              </w:rPr>
            </w:rPrChange>
          </w:rPr>
          <w:t>ADD</w:t>
        </w:r>
        <w:r w:rsidRPr="00A85691">
          <w:rPr>
            <w:sz w:val="18"/>
            <w:rPrChange w:id="5265" w:author="shorny" w:date="2014-06-09T15:49:00Z">
              <w:rPr/>
            </w:rPrChange>
          </w:rPr>
          <w:t xml:space="preserve"> </w:t>
        </w:r>
        <w:r w:rsidRPr="00A85691">
          <w:rPr>
            <w:rStyle w:val="keyword1"/>
            <w:sz w:val="18"/>
            <w:rPrChange w:id="5266" w:author="shorny" w:date="2014-06-09T15:49:00Z">
              <w:rPr>
                <w:rStyle w:val="keyword1"/>
              </w:rPr>
            </w:rPrChange>
          </w:rPr>
          <w:t>CONSTRAINT</w:t>
        </w:r>
        <w:r w:rsidRPr="00A85691">
          <w:rPr>
            <w:sz w:val="18"/>
            <w:rPrChange w:id="5267" w:author="shorny" w:date="2014-06-09T15:49:00Z">
              <w:rPr/>
            </w:rPrChange>
          </w:rPr>
          <w:t xml:space="preserve"> `has a` </w:t>
        </w:r>
        <w:r w:rsidRPr="00A85691">
          <w:rPr>
            <w:rStyle w:val="keyword1"/>
            <w:sz w:val="18"/>
            <w:rPrChange w:id="5268" w:author="shorny" w:date="2014-06-09T15:49:00Z">
              <w:rPr>
                <w:rStyle w:val="keyword1"/>
              </w:rPr>
            </w:rPrChange>
          </w:rPr>
          <w:t>FOREIGN</w:t>
        </w:r>
        <w:r w:rsidRPr="00A85691">
          <w:rPr>
            <w:sz w:val="18"/>
            <w:rPrChange w:id="5269" w:author="shorny" w:date="2014-06-09T15:49:00Z">
              <w:rPr/>
            </w:rPrChange>
          </w:rPr>
          <w:t xml:space="preserve"> </w:t>
        </w:r>
        <w:r w:rsidRPr="00A85691">
          <w:rPr>
            <w:rStyle w:val="keyword1"/>
            <w:sz w:val="18"/>
            <w:rPrChange w:id="5270" w:author="shorny" w:date="2014-06-09T15:49:00Z">
              <w:rPr>
                <w:rStyle w:val="keyword1"/>
              </w:rPr>
            </w:rPrChange>
          </w:rPr>
          <w:t>KEY</w:t>
        </w:r>
        <w:r w:rsidRPr="00A85691">
          <w:rPr>
            <w:sz w:val="18"/>
            <w:rPrChange w:id="5271" w:author="shorny" w:date="2014-06-09T15:49:00Z">
              <w:rPr/>
            </w:rPrChange>
          </w:rPr>
          <w:t xml:space="preserve"> (DocStatusID)</w:t>
        </w:r>
      </w:ins>
    </w:p>
    <w:p w14:paraId="25F26F75" w14:textId="77777777" w:rsidR="00A85691" w:rsidRPr="00A85691" w:rsidRDefault="00A85691">
      <w:pPr>
        <w:pStyle w:val="HTMLPreformatted"/>
        <w:divId w:val="1206136475"/>
        <w:rPr>
          <w:ins w:id="5272" w:author="shorny" w:date="2014-06-09T15:48:00Z"/>
          <w:sz w:val="18"/>
          <w:rPrChange w:id="5273" w:author="shorny" w:date="2014-06-09T15:49:00Z">
            <w:rPr>
              <w:ins w:id="5274" w:author="shorny" w:date="2014-06-09T15:48:00Z"/>
            </w:rPr>
          </w:rPrChange>
        </w:rPr>
      </w:pPr>
      <w:ins w:id="5275" w:author="shorny" w:date="2014-06-09T15:48:00Z">
        <w:r w:rsidRPr="00A85691">
          <w:rPr>
            <w:sz w:val="18"/>
            <w:rPrChange w:id="5276" w:author="shorny" w:date="2014-06-09T15:49:00Z">
              <w:rPr/>
            </w:rPrChange>
          </w:rPr>
          <w:t xml:space="preserve">  </w:t>
        </w:r>
        <w:r w:rsidRPr="00A85691">
          <w:rPr>
            <w:rStyle w:val="keyword1"/>
            <w:sz w:val="18"/>
            <w:rPrChange w:id="5277" w:author="shorny" w:date="2014-06-09T15:49:00Z">
              <w:rPr>
                <w:rStyle w:val="keyword1"/>
              </w:rPr>
            </w:rPrChange>
          </w:rPr>
          <w:t>REFERENCES</w:t>
        </w:r>
        <w:r w:rsidRPr="00A85691">
          <w:rPr>
            <w:sz w:val="18"/>
            <w:rPrChange w:id="5278" w:author="shorny" w:date="2014-06-09T15:49:00Z">
              <w:rPr/>
            </w:rPrChange>
          </w:rPr>
          <w:t xml:space="preserve"> `Document Status` (DocStatusID)</w:t>
        </w:r>
      </w:ins>
    </w:p>
    <w:p w14:paraId="60AAAA1A" w14:textId="77777777" w:rsidR="00A85691" w:rsidRPr="00A85691" w:rsidRDefault="00A85691">
      <w:pPr>
        <w:pStyle w:val="HTMLPreformatted"/>
        <w:divId w:val="1206136475"/>
        <w:rPr>
          <w:ins w:id="5279" w:author="shorny" w:date="2014-06-09T15:48:00Z"/>
          <w:sz w:val="18"/>
          <w:rPrChange w:id="5280" w:author="shorny" w:date="2014-06-09T15:49:00Z">
            <w:rPr>
              <w:ins w:id="5281" w:author="shorny" w:date="2014-06-09T15:48:00Z"/>
            </w:rPr>
          </w:rPrChange>
        </w:rPr>
      </w:pPr>
      <w:ins w:id="5282" w:author="shorny" w:date="2014-06-09T15:48:00Z">
        <w:r w:rsidRPr="00A85691">
          <w:rPr>
            <w:sz w:val="18"/>
            <w:rPrChange w:id="5283" w:author="shorny" w:date="2014-06-09T15:49:00Z">
              <w:rPr/>
            </w:rPrChange>
          </w:rPr>
          <w:t xml:space="preserve">  </w:t>
        </w:r>
        <w:r w:rsidRPr="00A85691">
          <w:rPr>
            <w:rStyle w:val="keyword1"/>
            <w:sz w:val="18"/>
            <w:rPrChange w:id="5284" w:author="shorny" w:date="2014-06-09T15:49:00Z">
              <w:rPr>
                <w:rStyle w:val="keyword1"/>
              </w:rPr>
            </w:rPrChange>
          </w:rPr>
          <w:t>ON</w:t>
        </w:r>
        <w:r w:rsidRPr="00A85691">
          <w:rPr>
            <w:sz w:val="18"/>
            <w:rPrChange w:id="5285" w:author="shorny" w:date="2014-06-09T15:49:00Z">
              <w:rPr/>
            </w:rPrChange>
          </w:rPr>
          <w:t xml:space="preserve"> </w:t>
        </w:r>
        <w:r w:rsidRPr="00A85691">
          <w:rPr>
            <w:rStyle w:val="keyword1"/>
            <w:sz w:val="18"/>
            <w:rPrChange w:id="5286" w:author="shorny" w:date="2014-06-09T15:49:00Z">
              <w:rPr>
                <w:rStyle w:val="keyword1"/>
              </w:rPr>
            </w:rPrChange>
          </w:rPr>
          <w:t>UPDATE</w:t>
        </w:r>
        <w:r w:rsidRPr="00A85691">
          <w:rPr>
            <w:sz w:val="18"/>
            <w:rPrChange w:id="5287" w:author="shorny" w:date="2014-06-09T15:49:00Z">
              <w:rPr/>
            </w:rPrChange>
          </w:rPr>
          <w:t xml:space="preserve"> </w:t>
        </w:r>
        <w:r w:rsidRPr="00A85691">
          <w:rPr>
            <w:rStyle w:val="keyword1"/>
            <w:sz w:val="18"/>
            <w:rPrChange w:id="5288" w:author="shorny" w:date="2014-06-09T15:49:00Z">
              <w:rPr>
                <w:rStyle w:val="keyword1"/>
              </w:rPr>
            </w:rPrChange>
          </w:rPr>
          <w:t>Cascade</w:t>
        </w:r>
        <w:r w:rsidRPr="00A85691">
          <w:rPr>
            <w:sz w:val="18"/>
            <w:rPrChange w:id="5289" w:author="shorny" w:date="2014-06-09T15:49:00Z">
              <w:rPr/>
            </w:rPrChange>
          </w:rPr>
          <w:t xml:space="preserve"> </w:t>
        </w:r>
        <w:r w:rsidRPr="00A85691">
          <w:rPr>
            <w:rStyle w:val="keyword1"/>
            <w:sz w:val="18"/>
            <w:rPrChange w:id="5290" w:author="shorny" w:date="2014-06-09T15:49:00Z">
              <w:rPr>
                <w:rStyle w:val="keyword1"/>
              </w:rPr>
            </w:rPrChange>
          </w:rPr>
          <w:t>ON</w:t>
        </w:r>
        <w:r w:rsidRPr="00A85691">
          <w:rPr>
            <w:sz w:val="18"/>
            <w:rPrChange w:id="5291" w:author="shorny" w:date="2014-06-09T15:49:00Z">
              <w:rPr/>
            </w:rPrChange>
          </w:rPr>
          <w:t xml:space="preserve"> </w:t>
        </w:r>
        <w:r w:rsidRPr="00A85691">
          <w:rPr>
            <w:rStyle w:val="keyword1"/>
            <w:sz w:val="18"/>
            <w:rPrChange w:id="5292" w:author="shorny" w:date="2014-06-09T15:49:00Z">
              <w:rPr>
                <w:rStyle w:val="keyword1"/>
              </w:rPr>
            </w:rPrChange>
          </w:rPr>
          <w:t>DELETE</w:t>
        </w:r>
        <w:r w:rsidRPr="00A85691">
          <w:rPr>
            <w:sz w:val="18"/>
            <w:rPrChange w:id="5293" w:author="shorny" w:date="2014-06-09T15:49:00Z">
              <w:rPr/>
            </w:rPrChange>
          </w:rPr>
          <w:t xml:space="preserve"> </w:t>
        </w:r>
        <w:r w:rsidRPr="00A85691">
          <w:rPr>
            <w:rStyle w:val="keyword1"/>
            <w:sz w:val="18"/>
            <w:rPrChange w:id="5294" w:author="shorny" w:date="2014-06-09T15:49:00Z">
              <w:rPr>
                <w:rStyle w:val="keyword1"/>
              </w:rPr>
            </w:rPrChange>
          </w:rPr>
          <w:t>Restrict</w:t>
        </w:r>
        <w:r w:rsidRPr="00A85691">
          <w:rPr>
            <w:sz w:val="18"/>
            <w:rPrChange w:id="5295" w:author="shorny" w:date="2014-06-09T15:49:00Z">
              <w:rPr/>
            </w:rPrChange>
          </w:rPr>
          <w:t>;</w:t>
        </w:r>
      </w:ins>
    </w:p>
    <w:p w14:paraId="0E4C960B" w14:textId="77777777" w:rsidR="00A85691" w:rsidRPr="00A85691" w:rsidRDefault="00A85691">
      <w:pPr>
        <w:pStyle w:val="HTMLPreformatted"/>
        <w:divId w:val="1206136475"/>
        <w:rPr>
          <w:ins w:id="5296" w:author="shorny" w:date="2014-06-09T15:48:00Z"/>
          <w:sz w:val="18"/>
          <w:rPrChange w:id="5297" w:author="shorny" w:date="2014-06-09T15:49:00Z">
            <w:rPr>
              <w:ins w:id="5298" w:author="shorny" w:date="2014-06-09T15:48:00Z"/>
            </w:rPr>
          </w:rPrChange>
        </w:rPr>
      </w:pPr>
    </w:p>
    <w:p w14:paraId="2B24DB5F" w14:textId="77777777" w:rsidR="00A85691" w:rsidRPr="00A85691" w:rsidRDefault="00A85691">
      <w:pPr>
        <w:pStyle w:val="HTMLPreformatted"/>
        <w:divId w:val="1206136475"/>
        <w:rPr>
          <w:ins w:id="5299" w:author="shorny" w:date="2014-06-09T15:48:00Z"/>
          <w:sz w:val="18"/>
          <w:rPrChange w:id="5300" w:author="shorny" w:date="2014-06-09T15:49:00Z">
            <w:rPr>
              <w:ins w:id="5301" w:author="shorny" w:date="2014-06-09T15:48:00Z"/>
            </w:rPr>
          </w:rPrChange>
        </w:rPr>
      </w:pPr>
      <w:ins w:id="5302" w:author="shorny" w:date="2014-06-09T15:48:00Z">
        <w:r w:rsidRPr="00A85691">
          <w:rPr>
            <w:rStyle w:val="keyword1"/>
            <w:sz w:val="18"/>
            <w:rPrChange w:id="5303" w:author="shorny" w:date="2014-06-09T15:49:00Z">
              <w:rPr>
                <w:rStyle w:val="keyword1"/>
              </w:rPr>
            </w:rPrChange>
          </w:rPr>
          <w:t>ALTER</w:t>
        </w:r>
        <w:r w:rsidRPr="00A85691">
          <w:rPr>
            <w:sz w:val="18"/>
            <w:rPrChange w:id="5304" w:author="shorny" w:date="2014-06-09T15:49:00Z">
              <w:rPr/>
            </w:rPrChange>
          </w:rPr>
          <w:t xml:space="preserve"> </w:t>
        </w:r>
        <w:r w:rsidRPr="00A85691">
          <w:rPr>
            <w:rStyle w:val="keyword1"/>
            <w:sz w:val="18"/>
            <w:rPrChange w:id="5305" w:author="shorny" w:date="2014-06-09T15:49:00Z">
              <w:rPr>
                <w:rStyle w:val="keyword1"/>
              </w:rPr>
            </w:rPrChange>
          </w:rPr>
          <w:t>TABLE</w:t>
        </w:r>
        <w:r w:rsidRPr="00A85691">
          <w:rPr>
            <w:sz w:val="18"/>
            <w:rPrChange w:id="5306" w:author="shorny" w:date="2014-06-09T15:49:00Z">
              <w:rPr/>
            </w:rPrChange>
          </w:rPr>
          <w:t xml:space="preserve"> `University Staff Member_Application`</w:t>
        </w:r>
      </w:ins>
    </w:p>
    <w:p w14:paraId="400087E7" w14:textId="77777777" w:rsidR="00A85691" w:rsidRPr="00A85691" w:rsidRDefault="00A85691">
      <w:pPr>
        <w:pStyle w:val="HTMLPreformatted"/>
        <w:divId w:val="1206136475"/>
        <w:rPr>
          <w:ins w:id="5307" w:author="shorny" w:date="2014-06-09T15:48:00Z"/>
          <w:sz w:val="18"/>
          <w:rPrChange w:id="5308" w:author="shorny" w:date="2014-06-09T15:49:00Z">
            <w:rPr>
              <w:ins w:id="5309" w:author="shorny" w:date="2014-06-09T15:48:00Z"/>
            </w:rPr>
          </w:rPrChange>
        </w:rPr>
      </w:pPr>
      <w:ins w:id="5310" w:author="shorny" w:date="2014-06-09T15:48:00Z">
        <w:r w:rsidRPr="00A85691">
          <w:rPr>
            <w:rStyle w:val="keyword1"/>
            <w:sz w:val="18"/>
            <w:rPrChange w:id="5311" w:author="shorny" w:date="2014-06-09T15:49:00Z">
              <w:rPr>
                <w:rStyle w:val="keyword1"/>
              </w:rPr>
            </w:rPrChange>
          </w:rPr>
          <w:t>ADD</w:t>
        </w:r>
        <w:r w:rsidRPr="00A85691">
          <w:rPr>
            <w:sz w:val="18"/>
            <w:rPrChange w:id="5312" w:author="shorny" w:date="2014-06-09T15:49:00Z">
              <w:rPr/>
            </w:rPrChange>
          </w:rPr>
          <w:t xml:space="preserve"> INDEX flags (StaffID),</w:t>
        </w:r>
      </w:ins>
    </w:p>
    <w:p w14:paraId="6F6A9231" w14:textId="77777777" w:rsidR="00A85691" w:rsidRPr="00A85691" w:rsidRDefault="00A85691">
      <w:pPr>
        <w:pStyle w:val="HTMLPreformatted"/>
        <w:divId w:val="1206136475"/>
        <w:rPr>
          <w:ins w:id="5313" w:author="shorny" w:date="2014-06-09T15:48:00Z"/>
          <w:sz w:val="18"/>
          <w:rPrChange w:id="5314" w:author="shorny" w:date="2014-06-09T15:49:00Z">
            <w:rPr>
              <w:ins w:id="5315" w:author="shorny" w:date="2014-06-09T15:48:00Z"/>
            </w:rPr>
          </w:rPrChange>
        </w:rPr>
      </w:pPr>
      <w:ins w:id="5316" w:author="shorny" w:date="2014-06-09T15:48:00Z">
        <w:r w:rsidRPr="00A85691">
          <w:rPr>
            <w:rStyle w:val="keyword1"/>
            <w:sz w:val="18"/>
            <w:rPrChange w:id="5317" w:author="shorny" w:date="2014-06-09T15:49:00Z">
              <w:rPr>
                <w:rStyle w:val="keyword1"/>
              </w:rPr>
            </w:rPrChange>
          </w:rPr>
          <w:t>ADD</w:t>
        </w:r>
        <w:r w:rsidRPr="00A85691">
          <w:rPr>
            <w:sz w:val="18"/>
            <w:rPrChange w:id="5318" w:author="shorny" w:date="2014-06-09T15:49:00Z">
              <w:rPr/>
            </w:rPrChange>
          </w:rPr>
          <w:t xml:space="preserve"> </w:t>
        </w:r>
        <w:r w:rsidRPr="00A85691">
          <w:rPr>
            <w:rStyle w:val="keyword1"/>
            <w:sz w:val="18"/>
            <w:rPrChange w:id="5319" w:author="shorny" w:date="2014-06-09T15:49:00Z">
              <w:rPr>
                <w:rStyle w:val="keyword1"/>
              </w:rPr>
            </w:rPrChange>
          </w:rPr>
          <w:t>CONSTRAINT</w:t>
        </w:r>
        <w:r w:rsidRPr="00A85691">
          <w:rPr>
            <w:sz w:val="18"/>
            <w:rPrChange w:id="5320" w:author="shorny" w:date="2014-06-09T15:49:00Z">
              <w:rPr/>
            </w:rPrChange>
          </w:rPr>
          <w:t xml:space="preserve"> flags </w:t>
        </w:r>
        <w:r w:rsidRPr="00A85691">
          <w:rPr>
            <w:rStyle w:val="keyword1"/>
            <w:sz w:val="18"/>
            <w:rPrChange w:id="5321" w:author="shorny" w:date="2014-06-09T15:49:00Z">
              <w:rPr>
                <w:rStyle w:val="keyword1"/>
              </w:rPr>
            </w:rPrChange>
          </w:rPr>
          <w:t>FOREIGN</w:t>
        </w:r>
        <w:r w:rsidRPr="00A85691">
          <w:rPr>
            <w:sz w:val="18"/>
            <w:rPrChange w:id="5322" w:author="shorny" w:date="2014-06-09T15:49:00Z">
              <w:rPr/>
            </w:rPrChange>
          </w:rPr>
          <w:t xml:space="preserve"> </w:t>
        </w:r>
        <w:r w:rsidRPr="00A85691">
          <w:rPr>
            <w:rStyle w:val="keyword1"/>
            <w:sz w:val="18"/>
            <w:rPrChange w:id="5323" w:author="shorny" w:date="2014-06-09T15:49:00Z">
              <w:rPr>
                <w:rStyle w:val="keyword1"/>
              </w:rPr>
            </w:rPrChange>
          </w:rPr>
          <w:t>KEY</w:t>
        </w:r>
        <w:r w:rsidRPr="00A85691">
          <w:rPr>
            <w:sz w:val="18"/>
            <w:rPrChange w:id="5324" w:author="shorny" w:date="2014-06-09T15:49:00Z">
              <w:rPr/>
            </w:rPrChange>
          </w:rPr>
          <w:t xml:space="preserve"> (StaffID)</w:t>
        </w:r>
      </w:ins>
    </w:p>
    <w:p w14:paraId="66774381" w14:textId="77777777" w:rsidR="00A85691" w:rsidRPr="00A85691" w:rsidRDefault="00A85691">
      <w:pPr>
        <w:pStyle w:val="HTMLPreformatted"/>
        <w:divId w:val="1206136475"/>
        <w:rPr>
          <w:ins w:id="5325" w:author="shorny" w:date="2014-06-09T15:48:00Z"/>
          <w:sz w:val="18"/>
          <w:rPrChange w:id="5326" w:author="shorny" w:date="2014-06-09T15:49:00Z">
            <w:rPr>
              <w:ins w:id="5327" w:author="shorny" w:date="2014-06-09T15:48:00Z"/>
            </w:rPr>
          </w:rPrChange>
        </w:rPr>
      </w:pPr>
      <w:ins w:id="5328" w:author="shorny" w:date="2014-06-09T15:48:00Z">
        <w:r w:rsidRPr="00A85691">
          <w:rPr>
            <w:sz w:val="18"/>
            <w:rPrChange w:id="5329" w:author="shorny" w:date="2014-06-09T15:49:00Z">
              <w:rPr/>
            </w:rPrChange>
          </w:rPr>
          <w:t xml:space="preserve">  </w:t>
        </w:r>
        <w:r w:rsidRPr="00A85691">
          <w:rPr>
            <w:rStyle w:val="keyword1"/>
            <w:sz w:val="18"/>
            <w:rPrChange w:id="5330" w:author="shorny" w:date="2014-06-09T15:49:00Z">
              <w:rPr>
                <w:rStyle w:val="keyword1"/>
              </w:rPr>
            </w:rPrChange>
          </w:rPr>
          <w:t>REFERENCES</w:t>
        </w:r>
        <w:r w:rsidRPr="00A85691">
          <w:rPr>
            <w:sz w:val="18"/>
            <w:rPrChange w:id="5331" w:author="shorny" w:date="2014-06-09T15:49:00Z">
              <w:rPr/>
            </w:rPrChange>
          </w:rPr>
          <w:t xml:space="preserve"> `University Staff Member` (StaffID)</w:t>
        </w:r>
      </w:ins>
    </w:p>
    <w:p w14:paraId="0865A6AD" w14:textId="77777777" w:rsidR="00A85691" w:rsidRPr="00A85691" w:rsidRDefault="00A85691">
      <w:pPr>
        <w:pStyle w:val="HTMLPreformatted"/>
        <w:divId w:val="1206136475"/>
        <w:rPr>
          <w:ins w:id="5332" w:author="shorny" w:date="2014-06-09T15:48:00Z"/>
          <w:sz w:val="18"/>
          <w:rPrChange w:id="5333" w:author="shorny" w:date="2014-06-09T15:49:00Z">
            <w:rPr>
              <w:ins w:id="5334" w:author="shorny" w:date="2014-06-09T15:48:00Z"/>
            </w:rPr>
          </w:rPrChange>
        </w:rPr>
      </w:pPr>
      <w:ins w:id="5335" w:author="shorny" w:date="2014-06-09T15:48:00Z">
        <w:r w:rsidRPr="00A85691">
          <w:rPr>
            <w:sz w:val="18"/>
            <w:rPrChange w:id="5336" w:author="shorny" w:date="2014-06-09T15:49:00Z">
              <w:rPr/>
            </w:rPrChange>
          </w:rPr>
          <w:lastRenderedPageBreak/>
          <w:t xml:space="preserve">  </w:t>
        </w:r>
        <w:r w:rsidRPr="00A85691">
          <w:rPr>
            <w:rStyle w:val="keyword1"/>
            <w:sz w:val="18"/>
            <w:rPrChange w:id="5337" w:author="shorny" w:date="2014-06-09T15:49:00Z">
              <w:rPr>
                <w:rStyle w:val="keyword1"/>
              </w:rPr>
            </w:rPrChange>
          </w:rPr>
          <w:t>ON</w:t>
        </w:r>
        <w:r w:rsidRPr="00A85691">
          <w:rPr>
            <w:sz w:val="18"/>
            <w:rPrChange w:id="5338" w:author="shorny" w:date="2014-06-09T15:49:00Z">
              <w:rPr/>
            </w:rPrChange>
          </w:rPr>
          <w:t xml:space="preserve"> </w:t>
        </w:r>
        <w:r w:rsidRPr="00A85691">
          <w:rPr>
            <w:rStyle w:val="keyword1"/>
            <w:sz w:val="18"/>
            <w:rPrChange w:id="5339" w:author="shorny" w:date="2014-06-09T15:49:00Z">
              <w:rPr>
                <w:rStyle w:val="keyword1"/>
              </w:rPr>
            </w:rPrChange>
          </w:rPr>
          <w:t>UPDATE</w:t>
        </w:r>
        <w:r w:rsidRPr="00A85691">
          <w:rPr>
            <w:sz w:val="18"/>
            <w:rPrChange w:id="5340" w:author="shorny" w:date="2014-06-09T15:49:00Z">
              <w:rPr/>
            </w:rPrChange>
          </w:rPr>
          <w:t xml:space="preserve"> </w:t>
        </w:r>
        <w:r w:rsidRPr="00A85691">
          <w:rPr>
            <w:rStyle w:val="keyword1"/>
            <w:sz w:val="18"/>
            <w:rPrChange w:id="5341" w:author="shorny" w:date="2014-06-09T15:49:00Z">
              <w:rPr>
                <w:rStyle w:val="keyword1"/>
              </w:rPr>
            </w:rPrChange>
          </w:rPr>
          <w:t>Cascade</w:t>
        </w:r>
        <w:r w:rsidRPr="00A85691">
          <w:rPr>
            <w:sz w:val="18"/>
            <w:rPrChange w:id="5342" w:author="shorny" w:date="2014-06-09T15:49:00Z">
              <w:rPr/>
            </w:rPrChange>
          </w:rPr>
          <w:t xml:space="preserve"> </w:t>
        </w:r>
        <w:r w:rsidRPr="00A85691">
          <w:rPr>
            <w:rStyle w:val="keyword1"/>
            <w:sz w:val="18"/>
            <w:rPrChange w:id="5343" w:author="shorny" w:date="2014-06-09T15:49:00Z">
              <w:rPr>
                <w:rStyle w:val="keyword1"/>
              </w:rPr>
            </w:rPrChange>
          </w:rPr>
          <w:t>ON</w:t>
        </w:r>
        <w:r w:rsidRPr="00A85691">
          <w:rPr>
            <w:sz w:val="18"/>
            <w:rPrChange w:id="5344" w:author="shorny" w:date="2014-06-09T15:49:00Z">
              <w:rPr/>
            </w:rPrChange>
          </w:rPr>
          <w:t xml:space="preserve"> </w:t>
        </w:r>
        <w:r w:rsidRPr="00A85691">
          <w:rPr>
            <w:rStyle w:val="keyword1"/>
            <w:sz w:val="18"/>
            <w:rPrChange w:id="5345" w:author="shorny" w:date="2014-06-09T15:49:00Z">
              <w:rPr>
                <w:rStyle w:val="keyword1"/>
              </w:rPr>
            </w:rPrChange>
          </w:rPr>
          <w:t>DELETE</w:t>
        </w:r>
        <w:r w:rsidRPr="00A85691">
          <w:rPr>
            <w:sz w:val="18"/>
            <w:rPrChange w:id="5346" w:author="shorny" w:date="2014-06-09T15:49:00Z">
              <w:rPr/>
            </w:rPrChange>
          </w:rPr>
          <w:t xml:space="preserve"> </w:t>
        </w:r>
        <w:r w:rsidRPr="00A85691">
          <w:rPr>
            <w:rStyle w:val="keyword1"/>
            <w:sz w:val="18"/>
            <w:rPrChange w:id="5347" w:author="shorny" w:date="2014-06-09T15:49:00Z">
              <w:rPr>
                <w:rStyle w:val="keyword1"/>
              </w:rPr>
            </w:rPrChange>
          </w:rPr>
          <w:t>Cascade</w:t>
        </w:r>
        <w:r w:rsidRPr="00A85691">
          <w:rPr>
            <w:sz w:val="18"/>
            <w:rPrChange w:id="5348" w:author="shorny" w:date="2014-06-09T15:49:00Z">
              <w:rPr/>
            </w:rPrChange>
          </w:rPr>
          <w:t>;</w:t>
        </w:r>
      </w:ins>
    </w:p>
    <w:p w14:paraId="3EB7E329" w14:textId="77777777" w:rsidR="00A85691" w:rsidRPr="00A85691" w:rsidRDefault="00A85691">
      <w:pPr>
        <w:pStyle w:val="HTMLPreformatted"/>
        <w:divId w:val="1206136475"/>
        <w:rPr>
          <w:ins w:id="5349" w:author="shorny" w:date="2014-06-09T15:48:00Z"/>
          <w:sz w:val="18"/>
          <w:rPrChange w:id="5350" w:author="shorny" w:date="2014-06-09T15:49:00Z">
            <w:rPr>
              <w:ins w:id="5351" w:author="shorny" w:date="2014-06-09T15:48:00Z"/>
            </w:rPr>
          </w:rPrChange>
        </w:rPr>
      </w:pPr>
    </w:p>
    <w:p w14:paraId="2F926B18" w14:textId="77777777" w:rsidR="00A85691" w:rsidRPr="00A85691" w:rsidRDefault="00A85691">
      <w:pPr>
        <w:pStyle w:val="HTMLPreformatted"/>
        <w:divId w:val="1206136475"/>
        <w:rPr>
          <w:ins w:id="5352" w:author="shorny" w:date="2014-06-09T15:48:00Z"/>
          <w:sz w:val="18"/>
          <w:rPrChange w:id="5353" w:author="shorny" w:date="2014-06-09T15:49:00Z">
            <w:rPr>
              <w:ins w:id="5354" w:author="shorny" w:date="2014-06-09T15:48:00Z"/>
            </w:rPr>
          </w:rPrChange>
        </w:rPr>
      </w:pPr>
      <w:ins w:id="5355" w:author="shorny" w:date="2014-06-09T15:48:00Z">
        <w:r w:rsidRPr="00A85691">
          <w:rPr>
            <w:rStyle w:val="keyword1"/>
            <w:sz w:val="18"/>
            <w:rPrChange w:id="5356" w:author="shorny" w:date="2014-06-09T15:49:00Z">
              <w:rPr>
                <w:rStyle w:val="keyword1"/>
              </w:rPr>
            </w:rPrChange>
          </w:rPr>
          <w:t>ALTER</w:t>
        </w:r>
        <w:r w:rsidRPr="00A85691">
          <w:rPr>
            <w:sz w:val="18"/>
            <w:rPrChange w:id="5357" w:author="shorny" w:date="2014-06-09T15:49:00Z">
              <w:rPr/>
            </w:rPrChange>
          </w:rPr>
          <w:t xml:space="preserve"> </w:t>
        </w:r>
        <w:r w:rsidRPr="00A85691">
          <w:rPr>
            <w:rStyle w:val="keyword1"/>
            <w:sz w:val="18"/>
            <w:rPrChange w:id="5358" w:author="shorny" w:date="2014-06-09T15:49:00Z">
              <w:rPr>
                <w:rStyle w:val="keyword1"/>
              </w:rPr>
            </w:rPrChange>
          </w:rPr>
          <w:t>TABLE</w:t>
        </w:r>
        <w:r w:rsidRPr="00A85691">
          <w:rPr>
            <w:sz w:val="18"/>
            <w:rPrChange w:id="5359" w:author="shorny" w:date="2014-06-09T15:49:00Z">
              <w:rPr/>
            </w:rPrChange>
          </w:rPr>
          <w:t xml:space="preserve"> `University Staff Member_Application`</w:t>
        </w:r>
      </w:ins>
    </w:p>
    <w:p w14:paraId="1F235156" w14:textId="77777777" w:rsidR="00A85691" w:rsidRPr="00A85691" w:rsidRDefault="00A85691">
      <w:pPr>
        <w:pStyle w:val="HTMLPreformatted"/>
        <w:divId w:val="1206136475"/>
        <w:rPr>
          <w:ins w:id="5360" w:author="shorny" w:date="2014-06-09T15:48:00Z"/>
          <w:sz w:val="18"/>
          <w:rPrChange w:id="5361" w:author="shorny" w:date="2014-06-09T15:49:00Z">
            <w:rPr>
              <w:ins w:id="5362" w:author="shorny" w:date="2014-06-09T15:48:00Z"/>
            </w:rPr>
          </w:rPrChange>
        </w:rPr>
      </w:pPr>
      <w:ins w:id="5363" w:author="shorny" w:date="2014-06-09T15:48:00Z">
        <w:r w:rsidRPr="00A85691">
          <w:rPr>
            <w:rStyle w:val="keyword1"/>
            <w:sz w:val="18"/>
            <w:rPrChange w:id="5364" w:author="shorny" w:date="2014-06-09T15:49:00Z">
              <w:rPr>
                <w:rStyle w:val="keyword1"/>
              </w:rPr>
            </w:rPrChange>
          </w:rPr>
          <w:t>ADD</w:t>
        </w:r>
        <w:r w:rsidRPr="00A85691">
          <w:rPr>
            <w:sz w:val="18"/>
            <w:rPrChange w:id="5365" w:author="shorny" w:date="2014-06-09T15:49:00Z">
              <w:rPr/>
            </w:rPrChange>
          </w:rPr>
          <w:t xml:space="preserve"> INDEX flags2 (ApplicationID),</w:t>
        </w:r>
      </w:ins>
    </w:p>
    <w:p w14:paraId="28F40D03" w14:textId="77777777" w:rsidR="00A85691" w:rsidRPr="00A85691" w:rsidRDefault="00A85691">
      <w:pPr>
        <w:pStyle w:val="HTMLPreformatted"/>
        <w:divId w:val="1206136475"/>
        <w:rPr>
          <w:ins w:id="5366" w:author="shorny" w:date="2014-06-09T15:48:00Z"/>
          <w:sz w:val="18"/>
          <w:rPrChange w:id="5367" w:author="shorny" w:date="2014-06-09T15:49:00Z">
            <w:rPr>
              <w:ins w:id="5368" w:author="shorny" w:date="2014-06-09T15:48:00Z"/>
            </w:rPr>
          </w:rPrChange>
        </w:rPr>
      </w:pPr>
      <w:ins w:id="5369" w:author="shorny" w:date="2014-06-09T15:48:00Z">
        <w:r w:rsidRPr="00A85691">
          <w:rPr>
            <w:rStyle w:val="keyword1"/>
            <w:sz w:val="18"/>
            <w:rPrChange w:id="5370" w:author="shorny" w:date="2014-06-09T15:49:00Z">
              <w:rPr>
                <w:rStyle w:val="keyword1"/>
              </w:rPr>
            </w:rPrChange>
          </w:rPr>
          <w:t>ADD</w:t>
        </w:r>
        <w:r w:rsidRPr="00A85691">
          <w:rPr>
            <w:sz w:val="18"/>
            <w:rPrChange w:id="5371" w:author="shorny" w:date="2014-06-09T15:49:00Z">
              <w:rPr/>
            </w:rPrChange>
          </w:rPr>
          <w:t xml:space="preserve"> </w:t>
        </w:r>
        <w:r w:rsidRPr="00A85691">
          <w:rPr>
            <w:rStyle w:val="keyword1"/>
            <w:sz w:val="18"/>
            <w:rPrChange w:id="5372" w:author="shorny" w:date="2014-06-09T15:49:00Z">
              <w:rPr>
                <w:rStyle w:val="keyword1"/>
              </w:rPr>
            </w:rPrChange>
          </w:rPr>
          <w:t>CONSTRAINT</w:t>
        </w:r>
        <w:r w:rsidRPr="00A85691">
          <w:rPr>
            <w:sz w:val="18"/>
            <w:rPrChange w:id="5373" w:author="shorny" w:date="2014-06-09T15:49:00Z">
              <w:rPr/>
            </w:rPrChange>
          </w:rPr>
          <w:t xml:space="preserve"> flags2 </w:t>
        </w:r>
        <w:r w:rsidRPr="00A85691">
          <w:rPr>
            <w:rStyle w:val="keyword1"/>
            <w:sz w:val="18"/>
            <w:rPrChange w:id="5374" w:author="shorny" w:date="2014-06-09T15:49:00Z">
              <w:rPr>
                <w:rStyle w:val="keyword1"/>
              </w:rPr>
            </w:rPrChange>
          </w:rPr>
          <w:t>FOREIGN</w:t>
        </w:r>
        <w:r w:rsidRPr="00A85691">
          <w:rPr>
            <w:sz w:val="18"/>
            <w:rPrChange w:id="5375" w:author="shorny" w:date="2014-06-09T15:49:00Z">
              <w:rPr/>
            </w:rPrChange>
          </w:rPr>
          <w:t xml:space="preserve"> </w:t>
        </w:r>
        <w:r w:rsidRPr="00A85691">
          <w:rPr>
            <w:rStyle w:val="keyword1"/>
            <w:sz w:val="18"/>
            <w:rPrChange w:id="5376" w:author="shorny" w:date="2014-06-09T15:49:00Z">
              <w:rPr>
                <w:rStyle w:val="keyword1"/>
              </w:rPr>
            </w:rPrChange>
          </w:rPr>
          <w:t>KEY</w:t>
        </w:r>
        <w:r w:rsidRPr="00A85691">
          <w:rPr>
            <w:sz w:val="18"/>
            <w:rPrChange w:id="5377" w:author="shorny" w:date="2014-06-09T15:49:00Z">
              <w:rPr/>
            </w:rPrChange>
          </w:rPr>
          <w:t xml:space="preserve"> (ApplicationID)</w:t>
        </w:r>
      </w:ins>
    </w:p>
    <w:p w14:paraId="35A3EB7B" w14:textId="77777777" w:rsidR="00A85691" w:rsidRPr="00A85691" w:rsidRDefault="00A85691">
      <w:pPr>
        <w:pStyle w:val="HTMLPreformatted"/>
        <w:divId w:val="1206136475"/>
        <w:rPr>
          <w:ins w:id="5378" w:author="shorny" w:date="2014-06-09T15:48:00Z"/>
          <w:sz w:val="18"/>
          <w:rPrChange w:id="5379" w:author="shorny" w:date="2014-06-09T15:49:00Z">
            <w:rPr>
              <w:ins w:id="5380" w:author="shorny" w:date="2014-06-09T15:48:00Z"/>
            </w:rPr>
          </w:rPrChange>
        </w:rPr>
      </w:pPr>
      <w:ins w:id="5381" w:author="shorny" w:date="2014-06-09T15:48:00Z">
        <w:r w:rsidRPr="00A85691">
          <w:rPr>
            <w:sz w:val="18"/>
            <w:rPrChange w:id="5382" w:author="shorny" w:date="2014-06-09T15:49:00Z">
              <w:rPr/>
            </w:rPrChange>
          </w:rPr>
          <w:t xml:space="preserve">  </w:t>
        </w:r>
        <w:r w:rsidRPr="00A85691">
          <w:rPr>
            <w:rStyle w:val="keyword1"/>
            <w:sz w:val="18"/>
            <w:rPrChange w:id="5383" w:author="shorny" w:date="2014-06-09T15:49:00Z">
              <w:rPr>
                <w:rStyle w:val="keyword1"/>
              </w:rPr>
            </w:rPrChange>
          </w:rPr>
          <w:t>REFERENCES</w:t>
        </w:r>
        <w:r w:rsidRPr="00A85691">
          <w:rPr>
            <w:sz w:val="18"/>
            <w:rPrChange w:id="5384" w:author="shorny" w:date="2014-06-09T15:49:00Z">
              <w:rPr/>
            </w:rPrChange>
          </w:rPr>
          <w:t xml:space="preserve"> Application (ApplicationID) </w:t>
        </w:r>
        <w:r w:rsidRPr="00A85691">
          <w:rPr>
            <w:rStyle w:val="keyword1"/>
            <w:sz w:val="18"/>
            <w:rPrChange w:id="5385" w:author="shorny" w:date="2014-06-09T15:49:00Z">
              <w:rPr>
                <w:rStyle w:val="keyword1"/>
              </w:rPr>
            </w:rPrChange>
          </w:rPr>
          <w:t>ON</w:t>
        </w:r>
        <w:r w:rsidRPr="00A85691">
          <w:rPr>
            <w:sz w:val="18"/>
            <w:rPrChange w:id="5386" w:author="shorny" w:date="2014-06-09T15:49:00Z">
              <w:rPr/>
            </w:rPrChange>
          </w:rPr>
          <w:t xml:space="preserve"> </w:t>
        </w:r>
        <w:r w:rsidRPr="00A85691">
          <w:rPr>
            <w:rStyle w:val="keyword1"/>
            <w:sz w:val="18"/>
            <w:rPrChange w:id="5387" w:author="shorny" w:date="2014-06-09T15:49:00Z">
              <w:rPr>
                <w:rStyle w:val="keyword1"/>
              </w:rPr>
            </w:rPrChange>
          </w:rPr>
          <w:t>UPDATE</w:t>
        </w:r>
        <w:r w:rsidRPr="00A85691">
          <w:rPr>
            <w:sz w:val="18"/>
            <w:rPrChange w:id="5388" w:author="shorny" w:date="2014-06-09T15:49:00Z">
              <w:rPr/>
            </w:rPrChange>
          </w:rPr>
          <w:t xml:space="preserve"> </w:t>
        </w:r>
        <w:r w:rsidRPr="00A85691">
          <w:rPr>
            <w:rStyle w:val="keyword1"/>
            <w:sz w:val="18"/>
            <w:rPrChange w:id="5389" w:author="shorny" w:date="2014-06-09T15:49:00Z">
              <w:rPr>
                <w:rStyle w:val="keyword1"/>
              </w:rPr>
            </w:rPrChange>
          </w:rPr>
          <w:t>Cascade</w:t>
        </w:r>
        <w:r w:rsidRPr="00A85691">
          <w:rPr>
            <w:sz w:val="18"/>
            <w:rPrChange w:id="5390" w:author="shorny" w:date="2014-06-09T15:49:00Z">
              <w:rPr/>
            </w:rPrChange>
          </w:rPr>
          <w:t xml:space="preserve"> </w:t>
        </w:r>
        <w:r w:rsidRPr="00A85691">
          <w:rPr>
            <w:rStyle w:val="keyword1"/>
            <w:sz w:val="18"/>
            <w:rPrChange w:id="5391" w:author="shorny" w:date="2014-06-09T15:49:00Z">
              <w:rPr>
                <w:rStyle w:val="keyword1"/>
              </w:rPr>
            </w:rPrChange>
          </w:rPr>
          <w:t>ON</w:t>
        </w:r>
        <w:r w:rsidRPr="00A85691">
          <w:rPr>
            <w:sz w:val="18"/>
            <w:rPrChange w:id="5392" w:author="shorny" w:date="2014-06-09T15:49:00Z">
              <w:rPr/>
            </w:rPrChange>
          </w:rPr>
          <w:t xml:space="preserve"> </w:t>
        </w:r>
        <w:proofErr w:type="gramStart"/>
        <w:r w:rsidRPr="00A85691">
          <w:rPr>
            <w:rStyle w:val="keyword1"/>
            <w:sz w:val="18"/>
            <w:rPrChange w:id="5393" w:author="shorny" w:date="2014-06-09T15:49:00Z">
              <w:rPr>
                <w:rStyle w:val="keyword1"/>
              </w:rPr>
            </w:rPrChange>
          </w:rPr>
          <w:t>DELETE</w:t>
        </w:r>
        <w:proofErr w:type="gramEnd"/>
        <w:r w:rsidRPr="00A85691">
          <w:rPr>
            <w:sz w:val="18"/>
            <w:rPrChange w:id="5394" w:author="shorny" w:date="2014-06-09T15:49:00Z">
              <w:rPr/>
            </w:rPrChange>
          </w:rPr>
          <w:t xml:space="preserve"> </w:t>
        </w:r>
        <w:r w:rsidRPr="00A85691">
          <w:rPr>
            <w:rStyle w:val="keyword1"/>
            <w:sz w:val="18"/>
            <w:rPrChange w:id="5395" w:author="shorny" w:date="2014-06-09T15:49:00Z">
              <w:rPr>
                <w:rStyle w:val="keyword1"/>
              </w:rPr>
            </w:rPrChange>
          </w:rPr>
          <w:t>Cascade</w:t>
        </w:r>
        <w:r w:rsidRPr="00A85691">
          <w:rPr>
            <w:sz w:val="18"/>
            <w:rPrChange w:id="5396" w:author="shorny" w:date="2014-06-09T15:49:00Z">
              <w:rPr/>
            </w:rPrChange>
          </w:rPr>
          <w:t>;</w:t>
        </w:r>
      </w:ins>
    </w:p>
    <w:p w14:paraId="6C8D9AC8" w14:textId="77777777" w:rsidR="00A85691" w:rsidRPr="00A85691" w:rsidRDefault="00A85691">
      <w:pPr>
        <w:pStyle w:val="HTMLPreformatted"/>
        <w:divId w:val="1206136475"/>
        <w:rPr>
          <w:ins w:id="5397" w:author="shorny" w:date="2014-06-09T15:48:00Z"/>
          <w:sz w:val="18"/>
          <w:rPrChange w:id="5398" w:author="shorny" w:date="2014-06-09T15:49:00Z">
            <w:rPr>
              <w:ins w:id="5399" w:author="shorny" w:date="2014-06-09T15:48:00Z"/>
            </w:rPr>
          </w:rPrChange>
        </w:rPr>
      </w:pPr>
    </w:p>
    <w:p w14:paraId="0F77E757" w14:textId="77777777" w:rsidR="00A85691" w:rsidRPr="00A85691" w:rsidRDefault="00A85691">
      <w:pPr>
        <w:pStyle w:val="HTMLPreformatted"/>
        <w:divId w:val="1206136475"/>
        <w:rPr>
          <w:ins w:id="5400" w:author="shorny" w:date="2014-06-09T15:48:00Z"/>
          <w:sz w:val="18"/>
          <w:rPrChange w:id="5401" w:author="shorny" w:date="2014-06-09T15:49:00Z">
            <w:rPr>
              <w:ins w:id="5402" w:author="shorny" w:date="2014-06-09T15:48:00Z"/>
            </w:rPr>
          </w:rPrChange>
        </w:rPr>
      </w:pPr>
      <w:ins w:id="5403" w:author="shorny" w:date="2014-06-09T15:48:00Z">
        <w:r w:rsidRPr="00A85691">
          <w:rPr>
            <w:rStyle w:val="keyword1"/>
            <w:sz w:val="18"/>
            <w:rPrChange w:id="5404" w:author="shorny" w:date="2014-06-09T15:49:00Z">
              <w:rPr>
                <w:rStyle w:val="keyword1"/>
              </w:rPr>
            </w:rPrChange>
          </w:rPr>
          <w:t>ALTER</w:t>
        </w:r>
        <w:r w:rsidRPr="00A85691">
          <w:rPr>
            <w:sz w:val="18"/>
            <w:rPrChange w:id="5405" w:author="shorny" w:date="2014-06-09T15:49:00Z">
              <w:rPr/>
            </w:rPrChange>
          </w:rPr>
          <w:t xml:space="preserve"> </w:t>
        </w:r>
        <w:r w:rsidRPr="00A85691">
          <w:rPr>
            <w:rStyle w:val="keyword1"/>
            <w:sz w:val="18"/>
            <w:rPrChange w:id="5406" w:author="shorny" w:date="2014-06-09T15:49:00Z">
              <w:rPr>
                <w:rStyle w:val="keyword1"/>
              </w:rPr>
            </w:rPrChange>
          </w:rPr>
          <w:t>TABLE</w:t>
        </w:r>
        <w:r w:rsidRPr="00A85691">
          <w:rPr>
            <w:sz w:val="18"/>
            <w:rPrChange w:id="5407" w:author="shorny" w:date="2014-06-09T15:49:00Z">
              <w:rPr/>
            </w:rPrChange>
          </w:rPr>
          <w:t xml:space="preserve"> </w:t>
        </w:r>
        <w:r w:rsidRPr="00A85691">
          <w:rPr>
            <w:rStyle w:val="function-name1"/>
            <w:sz w:val="18"/>
            <w:rPrChange w:id="5408" w:author="shorny" w:date="2014-06-09T15:49:00Z">
              <w:rPr>
                <w:rStyle w:val="function-name1"/>
              </w:rPr>
            </w:rPrChange>
          </w:rPr>
          <w:t>Referee</w:t>
        </w:r>
      </w:ins>
    </w:p>
    <w:p w14:paraId="05F2B1AD" w14:textId="77777777" w:rsidR="00A85691" w:rsidRPr="00A85691" w:rsidRDefault="00A85691">
      <w:pPr>
        <w:pStyle w:val="HTMLPreformatted"/>
        <w:divId w:val="1206136475"/>
        <w:rPr>
          <w:ins w:id="5409" w:author="shorny" w:date="2014-06-09T15:48:00Z"/>
          <w:sz w:val="18"/>
          <w:rPrChange w:id="5410" w:author="shorny" w:date="2014-06-09T15:49:00Z">
            <w:rPr>
              <w:ins w:id="5411" w:author="shorny" w:date="2014-06-09T15:48:00Z"/>
            </w:rPr>
          </w:rPrChange>
        </w:rPr>
      </w:pPr>
      <w:ins w:id="5412" w:author="shorny" w:date="2014-06-09T15:48:00Z">
        <w:r w:rsidRPr="00A85691">
          <w:rPr>
            <w:rStyle w:val="keyword1"/>
            <w:sz w:val="18"/>
            <w:rPrChange w:id="5413" w:author="shorny" w:date="2014-06-09T15:49:00Z">
              <w:rPr>
                <w:rStyle w:val="keyword1"/>
              </w:rPr>
            </w:rPrChange>
          </w:rPr>
          <w:t>ADD</w:t>
        </w:r>
        <w:r w:rsidRPr="00A85691">
          <w:rPr>
            <w:sz w:val="18"/>
            <w:rPrChange w:id="5414" w:author="shorny" w:date="2014-06-09T15:49:00Z">
              <w:rPr/>
            </w:rPrChange>
          </w:rPr>
          <w:t xml:space="preserve"> INDEX `supported </w:t>
        </w:r>
        <w:r w:rsidRPr="00A85691">
          <w:rPr>
            <w:rStyle w:val="keyword1"/>
            <w:sz w:val="18"/>
            <w:rPrChange w:id="5415" w:author="shorny" w:date="2014-06-09T15:49:00Z">
              <w:rPr>
                <w:rStyle w:val="keyword1"/>
              </w:rPr>
            </w:rPrChange>
          </w:rPr>
          <w:t>by</w:t>
        </w:r>
        <w:r w:rsidRPr="00A85691">
          <w:rPr>
            <w:sz w:val="18"/>
            <w:rPrChange w:id="5416" w:author="shorny" w:date="2014-06-09T15:49:00Z">
              <w:rPr/>
            </w:rPrChange>
          </w:rPr>
          <w:t>` (ApplicationID),</w:t>
        </w:r>
      </w:ins>
    </w:p>
    <w:p w14:paraId="4A96EEBF" w14:textId="77777777" w:rsidR="00A85691" w:rsidRPr="00A85691" w:rsidRDefault="00A85691">
      <w:pPr>
        <w:pStyle w:val="HTMLPreformatted"/>
        <w:divId w:val="1206136475"/>
        <w:rPr>
          <w:ins w:id="5417" w:author="shorny" w:date="2014-06-09T15:48:00Z"/>
          <w:sz w:val="18"/>
          <w:rPrChange w:id="5418" w:author="shorny" w:date="2014-06-09T15:49:00Z">
            <w:rPr>
              <w:ins w:id="5419" w:author="shorny" w:date="2014-06-09T15:48:00Z"/>
            </w:rPr>
          </w:rPrChange>
        </w:rPr>
      </w:pPr>
      <w:ins w:id="5420" w:author="shorny" w:date="2014-06-09T15:48:00Z">
        <w:r w:rsidRPr="00A85691">
          <w:rPr>
            <w:rStyle w:val="keyword1"/>
            <w:sz w:val="18"/>
            <w:rPrChange w:id="5421" w:author="shorny" w:date="2014-06-09T15:49:00Z">
              <w:rPr>
                <w:rStyle w:val="keyword1"/>
              </w:rPr>
            </w:rPrChange>
          </w:rPr>
          <w:t>ADD</w:t>
        </w:r>
        <w:r w:rsidRPr="00A85691">
          <w:rPr>
            <w:sz w:val="18"/>
            <w:rPrChange w:id="5422" w:author="shorny" w:date="2014-06-09T15:49:00Z">
              <w:rPr/>
            </w:rPrChange>
          </w:rPr>
          <w:t xml:space="preserve"> </w:t>
        </w:r>
        <w:r w:rsidRPr="00A85691">
          <w:rPr>
            <w:rStyle w:val="keyword1"/>
            <w:sz w:val="18"/>
            <w:rPrChange w:id="5423" w:author="shorny" w:date="2014-06-09T15:49:00Z">
              <w:rPr>
                <w:rStyle w:val="keyword1"/>
              </w:rPr>
            </w:rPrChange>
          </w:rPr>
          <w:t>CONSTRAINT</w:t>
        </w:r>
        <w:r w:rsidRPr="00A85691">
          <w:rPr>
            <w:sz w:val="18"/>
            <w:rPrChange w:id="5424" w:author="shorny" w:date="2014-06-09T15:49:00Z">
              <w:rPr/>
            </w:rPrChange>
          </w:rPr>
          <w:t xml:space="preserve"> `supported </w:t>
        </w:r>
        <w:r w:rsidRPr="00A85691">
          <w:rPr>
            <w:rStyle w:val="keyword1"/>
            <w:sz w:val="18"/>
            <w:rPrChange w:id="5425" w:author="shorny" w:date="2014-06-09T15:49:00Z">
              <w:rPr>
                <w:rStyle w:val="keyword1"/>
              </w:rPr>
            </w:rPrChange>
          </w:rPr>
          <w:t>by</w:t>
        </w:r>
        <w:r w:rsidRPr="00A85691">
          <w:rPr>
            <w:sz w:val="18"/>
            <w:rPrChange w:id="5426" w:author="shorny" w:date="2014-06-09T15:49:00Z">
              <w:rPr/>
            </w:rPrChange>
          </w:rPr>
          <w:t xml:space="preserve">` </w:t>
        </w:r>
        <w:r w:rsidRPr="00A85691">
          <w:rPr>
            <w:rStyle w:val="keyword1"/>
            <w:sz w:val="18"/>
            <w:rPrChange w:id="5427" w:author="shorny" w:date="2014-06-09T15:49:00Z">
              <w:rPr>
                <w:rStyle w:val="keyword1"/>
              </w:rPr>
            </w:rPrChange>
          </w:rPr>
          <w:t>FOREIGN</w:t>
        </w:r>
        <w:r w:rsidRPr="00A85691">
          <w:rPr>
            <w:sz w:val="18"/>
            <w:rPrChange w:id="5428" w:author="shorny" w:date="2014-06-09T15:49:00Z">
              <w:rPr/>
            </w:rPrChange>
          </w:rPr>
          <w:t xml:space="preserve"> </w:t>
        </w:r>
        <w:r w:rsidRPr="00A85691">
          <w:rPr>
            <w:rStyle w:val="keyword1"/>
            <w:sz w:val="18"/>
            <w:rPrChange w:id="5429" w:author="shorny" w:date="2014-06-09T15:49:00Z">
              <w:rPr>
                <w:rStyle w:val="keyword1"/>
              </w:rPr>
            </w:rPrChange>
          </w:rPr>
          <w:t>KEY</w:t>
        </w:r>
        <w:r w:rsidRPr="00A85691">
          <w:rPr>
            <w:sz w:val="18"/>
            <w:rPrChange w:id="5430" w:author="shorny" w:date="2014-06-09T15:49:00Z">
              <w:rPr/>
            </w:rPrChange>
          </w:rPr>
          <w:t xml:space="preserve"> (ApplicationID)</w:t>
        </w:r>
      </w:ins>
    </w:p>
    <w:p w14:paraId="1B51F85F" w14:textId="77777777" w:rsidR="00A85691" w:rsidRPr="00A85691" w:rsidRDefault="00A85691">
      <w:pPr>
        <w:pStyle w:val="HTMLPreformatted"/>
        <w:divId w:val="1206136475"/>
        <w:rPr>
          <w:ins w:id="5431" w:author="shorny" w:date="2014-06-09T15:48:00Z"/>
          <w:sz w:val="18"/>
          <w:rPrChange w:id="5432" w:author="shorny" w:date="2014-06-09T15:49:00Z">
            <w:rPr>
              <w:ins w:id="5433" w:author="shorny" w:date="2014-06-09T15:48:00Z"/>
            </w:rPr>
          </w:rPrChange>
        </w:rPr>
      </w:pPr>
      <w:ins w:id="5434" w:author="shorny" w:date="2014-06-09T15:48:00Z">
        <w:r w:rsidRPr="00A85691">
          <w:rPr>
            <w:sz w:val="18"/>
            <w:rPrChange w:id="5435" w:author="shorny" w:date="2014-06-09T15:49:00Z">
              <w:rPr/>
            </w:rPrChange>
          </w:rPr>
          <w:t xml:space="preserve">  </w:t>
        </w:r>
        <w:r w:rsidRPr="00A85691">
          <w:rPr>
            <w:rStyle w:val="keyword1"/>
            <w:sz w:val="18"/>
            <w:rPrChange w:id="5436" w:author="shorny" w:date="2014-06-09T15:49:00Z">
              <w:rPr>
                <w:rStyle w:val="keyword1"/>
              </w:rPr>
            </w:rPrChange>
          </w:rPr>
          <w:t>REFERENCES</w:t>
        </w:r>
        <w:r w:rsidRPr="00A85691">
          <w:rPr>
            <w:sz w:val="18"/>
            <w:rPrChange w:id="5437" w:author="shorny" w:date="2014-06-09T15:49:00Z">
              <w:rPr/>
            </w:rPrChange>
          </w:rPr>
          <w:t xml:space="preserve"> Application (ApplicationID) </w:t>
        </w:r>
        <w:r w:rsidRPr="00A85691">
          <w:rPr>
            <w:rStyle w:val="keyword1"/>
            <w:sz w:val="18"/>
            <w:rPrChange w:id="5438" w:author="shorny" w:date="2014-06-09T15:49:00Z">
              <w:rPr>
                <w:rStyle w:val="keyword1"/>
              </w:rPr>
            </w:rPrChange>
          </w:rPr>
          <w:t>ON</w:t>
        </w:r>
        <w:r w:rsidRPr="00A85691">
          <w:rPr>
            <w:sz w:val="18"/>
            <w:rPrChange w:id="5439" w:author="shorny" w:date="2014-06-09T15:49:00Z">
              <w:rPr/>
            </w:rPrChange>
          </w:rPr>
          <w:t xml:space="preserve"> </w:t>
        </w:r>
        <w:r w:rsidRPr="00A85691">
          <w:rPr>
            <w:rStyle w:val="keyword1"/>
            <w:sz w:val="18"/>
            <w:rPrChange w:id="5440" w:author="shorny" w:date="2014-06-09T15:49:00Z">
              <w:rPr>
                <w:rStyle w:val="keyword1"/>
              </w:rPr>
            </w:rPrChange>
          </w:rPr>
          <w:t>UPDATE</w:t>
        </w:r>
        <w:r w:rsidRPr="00A85691">
          <w:rPr>
            <w:sz w:val="18"/>
            <w:rPrChange w:id="5441" w:author="shorny" w:date="2014-06-09T15:49:00Z">
              <w:rPr/>
            </w:rPrChange>
          </w:rPr>
          <w:t xml:space="preserve"> </w:t>
        </w:r>
        <w:r w:rsidRPr="00A85691">
          <w:rPr>
            <w:rStyle w:val="keyword1"/>
            <w:sz w:val="18"/>
            <w:rPrChange w:id="5442" w:author="shorny" w:date="2014-06-09T15:49:00Z">
              <w:rPr>
                <w:rStyle w:val="keyword1"/>
              </w:rPr>
            </w:rPrChange>
          </w:rPr>
          <w:t>Cascade</w:t>
        </w:r>
        <w:r w:rsidRPr="00A85691">
          <w:rPr>
            <w:sz w:val="18"/>
            <w:rPrChange w:id="5443" w:author="shorny" w:date="2014-06-09T15:49:00Z">
              <w:rPr/>
            </w:rPrChange>
          </w:rPr>
          <w:t xml:space="preserve"> </w:t>
        </w:r>
        <w:r w:rsidRPr="00A85691">
          <w:rPr>
            <w:rStyle w:val="keyword1"/>
            <w:sz w:val="18"/>
            <w:rPrChange w:id="5444" w:author="shorny" w:date="2014-06-09T15:49:00Z">
              <w:rPr>
                <w:rStyle w:val="keyword1"/>
              </w:rPr>
            </w:rPrChange>
          </w:rPr>
          <w:t>ON</w:t>
        </w:r>
        <w:r w:rsidRPr="00A85691">
          <w:rPr>
            <w:sz w:val="18"/>
            <w:rPrChange w:id="5445" w:author="shorny" w:date="2014-06-09T15:49:00Z">
              <w:rPr/>
            </w:rPrChange>
          </w:rPr>
          <w:t xml:space="preserve"> </w:t>
        </w:r>
        <w:proofErr w:type="gramStart"/>
        <w:r w:rsidRPr="00A85691">
          <w:rPr>
            <w:rStyle w:val="keyword1"/>
            <w:sz w:val="18"/>
            <w:rPrChange w:id="5446" w:author="shorny" w:date="2014-06-09T15:49:00Z">
              <w:rPr>
                <w:rStyle w:val="keyword1"/>
              </w:rPr>
            </w:rPrChange>
          </w:rPr>
          <w:t>DELETE</w:t>
        </w:r>
        <w:proofErr w:type="gramEnd"/>
        <w:r w:rsidRPr="00A85691">
          <w:rPr>
            <w:sz w:val="18"/>
            <w:rPrChange w:id="5447" w:author="shorny" w:date="2014-06-09T15:49:00Z">
              <w:rPr/>
            </w:rPrChange>
          </w:rPr>
          <w:t xml:space="preserve"> </w:t>
        </w:r>
        <w:r w:rsidRPr="00A85691">
          <w:rPr>
            <w:rStyle w:val="keyword1"/>
            <w:sz w:val="18"/>
            <w:rPrChange w:id="5448" w:author="shorny" w:date="2014-06-09T15:49:00Z">
              <w:rPr>
                <w:rStyle w:val="keyword1"/>
              </w:rPr>
            </w:rPrChange>
          </w:rPr>
          <w:t>Cascade</w:t>
        </w:r>
        <w:r w:rsidRPr="00A85691">
          <w:rPr>
            <w:sz w:val="18"/>
            <w:rPrChange w:id="5449" w:author="shorny" w:date="2014-06-09T15:49:00Z">
              <w:rPr/>
            </w:rPrChange>
          </w:rPr>
          <w:t>;</w:t>
        </w:r>
      </w:ins>
    </w:p>
    <w:p w14:paraId="32B205F7" w14:textId="77777777" w:rsidR="00A85691" w:rsidRPr="00A85691" w:rsidRDefault="00A85691">
      <w:pPr>
        <w:pStyle w:val="HTMLPreformatted"/>
        <w:divId w:val="1206136475"/>
        <w:rPr>
          <w:ins w:id="5450" w:author="shorny" w:date="2014-06-09T15:48:00Z"/>
          <w:sz w:val="18"/>
          <w:rPrChange w:id="5451" w:author="shorny" w:date="2014-06-09T15:49:00Z">
            <w:rPr>
              <w:ins w:id="5452" w:author="shorny" w:date="2014-06-09T15:48:00Z"/>
            </w:rPr>
          </w:rPrChange>
        </w:rPr>
      </w:pPr>
    </w:p>
    <w:p w14:paraId="729BAA12" w14:textId="77777777" w:rsidR="00A85691" w:rsidRPr="00A85691" w:rsidRDefault="00A85691">
      <w:pPr>
        <w:pStyle w:val="HTMLPreformatted"/>
        <w:divId w:val="1206136475"/>
        <w:rPr>
          <w:ins w:id="5453" w:author="shorny" w:date="2014-06-09T15:48:00Z"/>
          <w:sz w:val="18"/>
          <w:rPrChange w:id="5454" w:author="shorny" w:date="2014-06-09T15:49:00Z">
            <w:rPr>
              <w:ins w:id="5455" w:author="shorny" w:date="2014-06-09T15:48:00Z"/>
            </w:rPr>
          </w:rPrChange>
        </w:rPr>
      </w:pPr>
      <w:ins w:id="5456" w:author="shorny" w:date="2014-06-09T15:48:00Z">
        <w:r w:rsidRPr="00A85691">
          <w:rPr>
            <w:rStyle w:val="keyword1"/>
            <w:sz w:val="18"/>
            <w:rPrChange w:id="5457" w:author="shorny" w:date="2014-06-09T15:49:00Z">
              <w:rPr>
                <w:rStyle w:val="keyword1"/>
              </w:rPr>
            </w:rPrChange>
          </w:rPr>
          <w:t>ALTER</w:t>
        </w:r>
        <w:r w:rsidRPr="00A85691">
          <w:rPr>
            <w:sz w:val="18"/>
            <w:rPrChange w:id="5458" w:author="shorny" w:date="2014-06-09T15:49:00Z">
              <w:rPr/>
            </w:rPrChange>
          </w:rPr>
          <w:t xml:space="preserve"> </w:t>
        </w:r>
        <w:r w:rsidRPr="00A85691">
          <w:rPr>
            <w:rStyle w:val="keyword1"/>
            <w:sz w:val="18"/>
            <w:rPrChange w:id="5459" w:author="shorny" w:date="2014-06-09T15:49:00Z">
              <w:rPr>
                <w:rStyle w:val="keyword1"/>
              </w:rPr>
            </w:rPrChange>
          </w:rPr>
          <w:t>TABLE</w:t>
        </w:r>
        <w:r w:rsidRPr="00A85691">
          <w:rPr>
            <w:sz w:val="18"/>
            <w:rPrChange w:id="5460" w:author="shorny" w:date="2014-06-09T15:49:00Z">
              <w:rPr/>
            </w:rPrChange>
          </w:rPr>
          <w:t xml:space="preserve"> </w:t>
        </w:r>
        <w:r w:rsidRPr="00A85691">
          <w:rPr>
            <w:rStyle w:val="function-name1"/>
            <w:sz w:val="18"/>
            <w:rPrChange w:id="5461" w:author="shorny" w:date="2014-06-09T15:49:00Z">
              <w:rPr>
                <w:rStyle w:val="function-name1"/>
              </w:rPr>
            </w:rPrChange>
          </w:rPr>
          <w:t>Correspondence</w:t>
        </w:r>
      </w:ins>
    </w:p>
    <w:p w14:paraId="58D87078" w14:textId="77777777" w:rsidR="00A85691" w:rsidRPr="00A85691" w:rsidRDefault="00A85691">
      <w:pPr>
        <w:pStyle w:val="HTMLPreformatted"/>
        <w:divId w:val="1206136475"/>
        <w:rPr>
          <w:ins w:id="5462" w:author="shorny" w:date="2014-06-09T15:48:00Z"/>
          <w:sz w:val="18"/>
          <w:rPrChange w:id="5463" w:author="shorny" w:date="2014-06-09T15:49:00Z">
            <w:rPr>
              <w:ins w:id="5464" w:author="shorny" w:date="2014-06-09T15:48:00Z"/>
            </w:rPr>
          </w:rPrChange>
        </w:rPr>
      </w:pPr>
      <w:ins w:id="5465" w:author="shorny" w:date="2014-06-09T15:48:00Z">
        <w:r w:rsidRPr="00A85691">
          <w:rPr>
            <w:rStyle w:val="keyword1"/>
            <w:sz w:val="18"/>
            <w:rPrChange w:id="5466" w:author="shorny" w:date="2014-06-09T15:49:00Z">
              <w:rPr>
                <w:rStyle w:val="keyword1"/>
              </w:rPr>
            </w:rPrChange>
          </w:rPr>
          <w:t>ADD</w:t>
        </w:r>
        <w:r w:rsidRPr="00A85691">
          <w:rPr>
            <w:sz w:val="18"/>
            <w:rPrChange w:id="5467" w:author="shorny" w:date="2014-06-09T15:49:00Z">
              <w:rPr/>
            </w:rPrChange>
          </w:rPr>
          <w:t xml:space="preserve"> INDEX `corresponds </w:t>
        </w:r>
        <w:r w:rsidRPr="00A85691">
          <w:rPr>
            <w:rStyle w:val="keyword1"/>
            <w:sz w:val="18"/>
            <w:rPrChange w:id="5468" w:author="shorny" w:date="2014-06-09T15:49:00Z">
              <w:rPr>
                <w:rStyle w:val="keyword1"/>
              </w:rPr>
            </w:rPrChange>
          </w:rPr>
          <w:t>with</w:t>
        </w:r>
        <w:r w:rsidRPr="00A85691">
          <w:rPr>
            <w:sz w:val="18"/>
            <w:rPrChange w:id="5469" w:author="shorny" w:date="2014-06-09T15:49:00Z">
              <w:rPr/>
            </w:rPrChange>
          </w:rPr>
          <w:t>` (ApplicationID),</w:t>
        </w:r>
      </w:ins>
    </w:p>
    <w:p w14:paraId="025F9612" w14:textId="77777777" w:rsidR="00A85691" w:rsidRPr="00A85691" w:rsidRDefault="00A85691">
      <w:pPr>
        <w:pStyle w:val="HTMLPreformatted"/>
        <w:divId w:val="1206136475"/>
        <w:rPr>
          <w:ins w:id="5470" w:author="shorny" w:date="2014-06-09T15:48:00Z"/>
          <w:sz w:val="18"/>
          <w:rPrChange w:id="5471" w:author="shorny" w:date="2014-06-09T15:49:00Z">
            <w:rPr>
              <w:ins w:id="5472" w:author="shorny" w:date="2014-06-09T15:48:00Z"/>
            </w:rPr>
          </w:rPrChange>
        </w:rPr>
      </w:pPr>
      <w:ins w:id="5473" w:author="shorny" w:date="2014-06-09T15:48:00Z">
        <w:r w:rsidRPr="00A85691">
          <w:rPr>
            <w:rStyle w:val="keyword1"/>
            <w:sz w:val="18"/>
            <w:rPrChange w:id="5474" w:author="shorny" w:date="2014-06-09T15:49:00Z">
              <w:rPr>
                <w:rStyle w:val="keyword1"/>
              </w:rPr>
            </w:rPrChange>
          </w:rPr>
          <w:t>ADD</w:t>
        </w:r>
        <w:r w:rsidRPr="00A85691">
          <w:rPr>
            <w:sz w:val="18"/>
            <w:rPrChange w:id="5475" w:author="shorny" w:date="2014-06-09T15:49:00Z">
              <w:rPr/>
            </w:rPrChange>
          </w:rPr>
          <w:t xml:space="preserve"> </w:t>
        </w:r>
        <w:r w:rsidRPr="00A85691">
          <w:rPr>
            <w:rStyle w:val="keyword1"/>
            <w:sz w:val="18"/>
            <w:rPrChange w:id="5476" w:author="shorny" w:date="2014-06-09T15:49:00Z">
              <w:rPr>
                <w:rStyle w:val="keyword1"/>
              </w:rPr>
            </w:rPrChange>
          </w:rPr>
          <w:t>CONSTRAINT</w:t>
        </w:r>
        <w:r w:rsidRPr="00A85691">
          <w:rPr>
            <w:sz w:val="18"/>
            <w:rPrChange w:id="5477" w:author="shorny" w:date="2014-06-09T15:49:00Z">
              <w:rPr/>
            </w:rPrChange>
          </w:rPr>
          <w:t xml:space="preserve"> `corresponds </w:t>
        </w:r>
        <w:r w:rsidRPr="00A85691">
          <w:rPr>
            <w:rStyle w:val="keyword1"/>
            <w:sz w:val="18"/>
            <w:rPrChange w:id="5478" w:author="shorny" w:date="2014-06-09T15:49:00Z">
              <w:rPr>
                <w:rStyle w:val="keyword1"/>
              </w:rPr>
            </w:rPrChange>
          </w:rPr>
          <w:t>with</w:t>
        </w:r>
        <w:r w:rsidRPr="00A85691">
          <w:rPr>
            <w:sz w:val="18"/>
            <w:rPrChange w:id="5479" w:author="shorny" w:date="2014-06-09T15:49:00Z">
              <w:rPr/>
            </w:rPrChange>
          </w:rPr>
          <w:t xml:space="preserve">` </w:t>
        </w:r>
        <w:r w:rsidRPr="00A85691">
          <w:rPr>
            <w:rStyle w:val="keyword1"/>
            <w:sz w:val="18"/>
            <w:rPrChange w:id="5480" w:author="shorny" w:date="2014-06-09T15:49:00Z">
              <w:rPr>
                <w:rStyle w:val="keyword1"/>
              </w:rPr>
            </w:rPrChange>
          </w:rPr>
          <w:t>FOREIGN</w:t>
        </w:r>
        <w:r w:rsidRPr="00A85691">
          <w:rPr>
            <w:sz w:val="18"/>
            <w:rPrChange w:id="5481" w:author="shorny" w:date="2014-06-09T15:49:00Z">
              <w:rPr/>
            </w:rPrChange>
          </w:rPr>
          <w:t xml:space="preserve"> </w:t>
        </w:r>
        <w:r w:rsidRPr="00A85691">
          <w:rPr>
            <w:rStyle w:val="keyword1"/>
            <w:sz w:val="18"/>
            <w:rPrChange w:id="5482" w:author="shorny" w:date="2014-06-09T15:49:00Z">
              <w:rPr>
                <w:rStyle w:val="keyword1"/>
              </w:rPr>
            </w:rPrChange>
          </w:rPr>
          <w:t>KEY</w:t>
        </w:r>
        <w:r w:rsidRPr="00A85691">
          <w:rPr>
            <w:sz w:val="18"/>
            <w:rPrChange w:id="5483" w:author="shorny" w:date="2014-06-09T15:49:00Z">
              <w:rPr/>
            </w:rPrChange>
          </w:rPr>
          <w:t xml:space="preserve"> (ApplicationID)</w:t>
        </w:r>
      </w:ins>
    </w:p>
    <w:p w14:paraId="280CE84A" w14:textId="77777777" w:rsidR="00A85691" w:rsidRPr="00A85691" w:rsidRDefault="00A85691">
      <w:pPr>
        <w:pStyle w:val="HTMLPreformatted"/>
        <w:divId w:val="1206136475"/>
        <w:rPr>
          <w:ins w:id="5484" w:author="shorny" w:date="2014-06-09T15:48:00Z"/>
          <w:sz w:val="18"/>
          <w:rPrChange w:id="5485" w:author="shorny" w:date="2014-06-09T15:49:00Z">
            <w:rPr>
              <w:ins w:id="5486" w:author="shorny" w:date="2014-06-09T15:48:00Z"/>
            </w:rPr>
          </w:rPrChange>
        </w:rPr>
      </w:pPr>
      <w:ins w:id="5487" w:author="shorny" w:date="2014-06-09T15:48:00Z">
        <w:r w:rsidRPr="00A85691">
          <w:rPr>
            <w:sz w:val="18"/>
            <w:rPrChange w:id="5488" w:author="shorny" w:date="2014-06-09T15:49:00Z">
              <w:rPr/>
            </w:rPrChange>
          </w:rPr>
          <w:t xml:space="preserve">  </w:t>
        </w:r>
        <w:r w:rsidRPr="00A85691">
          <w:rPr>
            <w:rStyle w:val="keyword1"/>
            <w:sz w:val="18"/>
            <w:rPrChange w:id="5489" w:author="shorny" w:date="2014-06-09T15:49:00Z">
              <w:rPr>
                <w:rStyle w:val="keyword1"/>
              </w:rPr>
            </w:rPrChange>
          </w:rPr>
          <w:t>REFERENCES</w:t>
        </w:r>
        <w:r w:rsidRPr="00A85691">
          <w:rPr>
            <w:sz w:val="18"/>
            <w:rPrChange w:id="5490" w:author="shorny" w:date="2014-06-09T15:49:00Z">
              <w:rPr/>
            </w:rPrChange>
          </w:rPr>
          <w:t xml:space="preserve"> Application (ApplicationID) </w:t>
        </w:r>
        <w:r w:rsidRPr="00A85691">
          <w:rPr>
            <w:rStyle w:val="keyword1"/>
            <w:sz w:val="18"/>
            <w:rPrChange w:id="5491" w:author="shorny" w:date="2014-06-09T15:49:00Z">
              <w:rPr>
                <w:rStyle w:val="keyword1"/>
              </w:rPr>
            </w:rPrChange>
          </w:rPr>
          <w:t>ON</w:t>
        </w:r>
        <w:r w:rsidRPr="00A85691">
          <w:rPr>
            <w:sz w:val="18"/>
            <w:rPrChange w:id="5492" w:author="shorny" w:date="2014-06-09T15:49:00Z">
              <w:rPr/>
            </w:rPrChange>
          </w:rPr>
          <w:t xml:space="preserve"> </w:t>
        </w:r>
        <w:r w:rsidRPr="00A85691">
          <w:rPr>
            <w:rStyle w:val="keyword1"/>
            <w:sz w:val="18"/>
            <w:rPrChange w:id="5493" w:author="shorny" w:date="2014-06-09T15:49:00Z">
              <w:rPr>
                <w:rStyle w:val="keyword1"/>
              </w:rPr>
            </w:rPrChange>
          </w:rPr>
          <w:t>UPDATE</w:t>
        </w:r>
        <w:r w:rsidRPr="00A85691">
          <w:rPr>
            <w:sz w:val="18"/>
            <w:rPrChange w:id="5494" w:author="shorny" w:date="2014-06-09T15:49:00Z">
              <w:rPr/>
            </w:rPrChange>
          </w:rPr>
          <w:t xml:space="preserve"> </w:t>
        </w:r>
        <w:r w:rsidRPr="00A85691">
          <w:rPr>
            <w:rStyle w:val="keyword1"/>
            <w:sz w:val="18"/>
            <w:rPrChange w:id="5495" w:author="shorny" w:date="2014-06-09T15:49:00Z">
              <w:rPr>
                <w:rStyle w:val="keyword1"/>
              </w:rPr>
            </w:rPrChange>
          </w:rPr>
          <w:t>Cascade</w:t>
        </w:r>
        <w:r w:rsidRPr="00A85691">
          <w:rPr>
            <w:sz w:val="18"/>
            <w:rPrChange w:id="5496" w:author="shorny" w:date="2014-06-09T15:49:00Z">
              <w:rPr/>
            </w:rPrChange>
          </w:rPr>
          <w:t xml:space="preserve"> </w:t>
        </w:r>
        <w:r w:rsidRPr="00A85691">
          <w:rPr>
            <w:rStyle w:val="keyword1"/>
            <w:sz w:val="18"/>
            <w:rPrChange w:id="5497" w:author="shorny" w:date="2014-06-09T15:49:00Z">
              <w:rPr>
                <w:rStyle w:val="keyword1"/>
              </w:rPr>
            </w:rPrChange>
          </w:rPr>
          <w:t>ON</w:t>
        </w:r>
        <w:r w:rsidRPr="00A85691">
          <w:rPr>
            <w:sz w:val="18"/>
            <w:rPrChange w:id="5498" w:author="shorny" w:date="2014-06-09T15:49:00Z">
              <w:rPr/>
            </w:rPrChange>
          </w:rPr>
          <w:t xml:space="preserve"> </w:t>
        </w:r>
        <w:proofErr w:type="gramStart"/>
        <w:r w:rsidRPr="00A85691">
          <w:rPr>
            <w:rStyle w:val="keyword1"/>
            <w:sz w:val="18"/>
            <w:rPrChange w:id="5499" w:author="shorny" w:date="2014-06-09T15:49:00Z">
              <w:rPr>
                <w:rStyle w:val="keyword1"/>
              </w:rPr>
            </w:rPrChange>
          </w:rPr>
          <w:t>DELETE</w:t>
        </w:r>
        <w:proofErr w:type="gramEnd"/>
        <w:r w:rsidRPr="00A85691">
          <w:rPr>
            <w:sz w:val="18"/>
            <w:rPrChange w:id="5500" w:author="shorny" w:date="2014-06-09T15:49:00Z">
              <w:rPr/>
            </w:rPrChange>
          </w:rPr>
          <w:t xml:space="preserve"> </w:t>
        </w:r>
        <w:r w:rsidRPr="00A85691">
          <w:rPr>
            <w:rStyle w:val="keyword1"/>
            <w:sz w:val="18"/>
            <w:rPrChange w:id="5501" w:author="shorny" w:date="2014-06-09T15:49:00Z">
              <w:rPr>
                <w:rStyle w:val="keyword1"/>
              </w:rPr>
            </w:rPrChange>
          </w:rPr>
          <w:t>Cascade</w:t>
        </w:r>
        <w:r w:rsidRPr="00A85691">
          <w:rPr>
            <w:sz w:val="18"/>
            <w:rPrChange w:id="5502" w:author="shorny" w:date="2014-06-09T15:49:00Z">
              <w:rPr/>
            </w:rPrChange>
          </w:rPr>
          <w:t>;</w:t>
        </w:r>
      </w:ins>
    </w:p>
    <w:p w14:paraId="123817C2" w14:textId="77777777" w:rsidR="00A85691" w:rsidRPr="00A85691" w:rsidRDefault="00A85691">
      <w:pPr>
        <w:pStyle w:val="HTMLPreformatted"/>
        <w:divId w:val="1206136475"/>
        <w:rPr>
          <w:ins w:id="5503" w:author="shorny" w:date="2014-06-09T15:48:00Z"/>
          <w:sz w:val="18"/>
          <w:rPrChange w:id="5504" w:author="shorny" w:date="2014-06-09T15:49:00Z">
            <w:rPr>
              <w:ins w:id="5505" w:author="shorny" w:date="2014-06-09T15:48:00Z"/>
            </w:rPr>
          </w:rPrChange>
        </w:rPr>
      </w:pPr>
    </w:p>
    <w:p w14:paraId="0CF432CA" w14:textId="77777777" w:rsidR="00A85691" w:rsidRPr="00A85691" w:rsidRDefault="00A85691">
      <w:pPr>
        <w:pStyle w:val="HTMLPreformatted"/>
        <w:divId w:val="1206136475"/>
        <w:rPr>
          <w:ins w:id="5506" w:author="shorny" w:date="2014-06-09T15:48:00Z"/>
          <w:sz w:val="18"/>
          <w:rPrChange w:id="5507" w:author="shorny" w:date="2014-06-09T15:49:00Z">
            <w:rPr>
              <w:ins w:id="5508" w:author="shorny" w:date="2014-06-09T15:48:00Z"/>
            </w:rPr>
          </w:rPrChange>
        </w:rPr>
      </w:pPr>
      <w:ins w:id="5509" w:author="shorny" w:date="2014-06-09T15:48:00Z">
        <w:r w:rsidRPr="00A85691">
          <w:rPr>
            <w:rStyle w:val="keyword1"/>
            <w:sz w:val="18"/>
            <w:rPrChange w:id="5510" w:author="shorny" w:date="2014-06-09T15:49:00Z">
              <w:rPr>
                <w:rStyle w:val="keyword1"/>
              </w:rPr>
            </w:rPrChange>
          </w:rPr>
          <w:t>ALTER</w:t>
        </w:r>
        <w:r w:rsidRPr="00A85691">
          <w:rPr>
            <w:sz w:val="18"/>
            <w:rPrChange w:id="5511" w:author="shorny" w:date="2014-06-09T15:49:00Z">
              <w:rPr/>
            </w:rPrChange>
          </w:rPr>
          <w:t xml:space="preserve"> </w:t>
        </w:r>
        <w:r w:rsidRPr="00A85691">
          <w:rPr>
            <w:rStyle w:val="keyword1"/>
            <w:sz w:val="18"/>
            <w:rPrChange w:id="5512" w:author="shorny" w:date="2014-06-09T15:49:00Z">
              <w:rPr>
                <w:rStyle w:val="keyword1"/>
              </w:rPr>
            </w:rPrChange>
          </w:rPr>
          <w:t>TABLE</w:t>
        </w:r>
        <w:r w:rsidRPr="00A85691">
          <w:rPr>
            <w:sz w:val="18"/>
            <w:rPrChange w:id="5513" w:author="shorny" w:date="2014-06-09T15:49:00Z">
              <w:rPr/>
            </w:rPrChange>
          </w:rPr>
          <w:t xml:space="preserve"> </w:t>
        </w:r>
        <w:r w:rsidRPr="00A85691">
          <w:rPr>
            <w:rStyle w:val="function-name1"/>
            <w:sz w:val="18"/>
            <w:rPrChange w:id="5514" w:author="shorny" w:date="2014-06-09T15:49:00Z">
              <w:rPr>
                <w:rStyle w:val="function-name1"/>
              </w:rPr>
            </w:rPrChange>
          </w:rPr>
          <w:t>Correspondence</w:t>
        </w:r>
      </w:ins>
    </w:p>
    <w:p w14:paraId="0F4D2389" w14:textId="77777777" w:rsidR="00A85691" w:rsidRPr="00A85691" w:rsidRDefault="00A85691">
      <w:pPr>
        <w:pStyle w:val="HTMLPreformatted"/>
        <w:divId w:val="1206136475"/>
        <w:rPr>
          <w:ins w:id="5515" w:author="shorny" w:date="2014-06-09T15:48:00Z"/>
          <w:sz w:val="18"/>
          <w:rPrChange w:id="5516" w:author="shorny" w:date="2014-06-09T15:49:00Z">
            <w:rPr>
              <w:ins w:id="5517" w:author="shorny" w:date="2014-06-09T15:48:00Z"/>
            </w:rPr>
          </w:rPrChange>
        </w:rPr>
      </w:pPr>
      <w:ins w:id="5518" w:author="shorny" w:date="2014-06-09T15:48:00Z">
        <w:r w:rsidRPr="00A85691">
          <w:rPr>
            <w:rStyle w:val="keyword1"/>
            <w:sz w:val="18"/>
            <w:rPrChange w:id="5519" w:author="shorny" w:date="2014-06-09T15:49:00Z">
              <w:rPr>
                <w:rStyle w:val="keyword1"/>
              </w:rPr>
            </w:rPrChange>
          </w:rPr>
          <w:t>ADD</w:t>
        </w:r>
        <w:r w:rsidRPr="00A85691">
          <w:rPr>
            <w:sz w:val="18"/>
            <w:rPrChange w:id="5520" w:author="shorny" w:date="2014-06-09T15:49:00Z">
              <w:rPr/>
            </w:rPrChange>
          </w:rPr>
          <w:t xml:space="preserve"> INDEX `corresponds with2` (StaffID),</w:t>
        </w:r>
      </w:ins>
    </w:p>
    <w:p w14:paraId="1D59026F" w14:textId="77777777" w:rsidR="00A85691" w:rsidRPr="00A85691" w:rsidRDefault="00A85691">
      <w:pPr>
        <w:pStyle w:val="HTMLPreformatted"/>
        <w:divId w:val="1206136475"/>
        <w:rPr>
          <w:ins w:id="5521" w:author="shorny" w:date="2014-06-09T15:48:00Z"/>
          <w:sz w:val="18"/>
          <w:rPrChange w:id="5522" w:author="shorny" w:date="2014-06-09T15:49:00Z">
            <w:rPr>
              <w:ins w:id="5523" w:author="shorny" w:date="2014-06-09T15:48:00Z"/>
            </w:rPr>
          </w:rPrChange>
        </w:rPr>
      </w:pPr>
      <w:ins w:id="5524" w:author="shorny" w:date="2014-06-09T15:48:00Z">
        <w:r w:rsidRPr="00A85691">
          <w:rPr>
            <w:rStyle w:val="keyword1"/>
            <w:sz w:val="18"/>
            <w:rPrChange w:id="5525" w:author="shorny" w:date="2014-06-09T15:49:00Z">
              <w:rPr>
                <w:rStyle w:val="keyword1"/>
              </w:rPr>
            </w:rPrChange>
          </w:rPr>
          <w:t>ADD</w:t>
        </w:r>
        <w:r w:rsidRPr="00A85691">
          <w:rPr>
            <w:sz w:val="18"/>
            <w:rPrChange w:id="5526" w:author="shorny" w:date="2014-06-09T15:49:00Z">
              <w:rPr/>
            </w:rPrChange>
          </w:rPr>
          <w:t xml:space="preserve"> </w:t>
        </w:r>
        <w:r w:rsidRPr="00A85691">
          <w:rPr>
            <w:rStyle w:val="keyword1"/>
            <w:sz w:val="18"/>
            <w:rPrChange w:id="5527" w:author="shorny" w:date="2014-06-09T15:49:00Z">
              <w:rPr>
                <w:rStyle w:val="keyword1"/>
              </w:rPr>
            </w:rPrChange>
          </w:rPr>
          <w:t>CONSTRAINT</w:t>
        </w:r>
        <w:r w:rsidRPr="00A85691">
          <w:rPr>
            <w:sz w:val="18"/>
            <w:rPrChange w:id="5528" w:author="shorny" w:date="2014-06-09T15:49:00Z">
              <w:rPr/>
            </w:rPrChange>
          </w:rPr>
          <w:t xml:space="preserve"> `</w:t>
        </w:r>
        <w:proofErr w:type="gramStart"/>
        <w:r w:rsidRPr="00A85691">
          <w:rPr>
            <w:sz w:val="18"/>
            <w:rPrChange w:id="5529" w:author="shorny" w:date="2014-06-09T15:49:00Z">
              <w:rPr/>
            </w:rPrChange>
          </w:rPr>
          <w:t>corresponds</w:t>
        </w:r>
        <w:proofErr w:type="gramEnd"/>
        <w:r w:rsidRPr="00A85691">
          <w:rPr>
            <w:sz w:val="18"/>
            <w:rPrChange w:id="5530" w:author="shorny" w:date="2014-06-09T15:49:00Z">
              <w:rPr/>
            </w:rPrChange>
          </w:rPr>
          <w:t xml:space="preserve"> with2` </w:t>
        </w:r>
        <w:r w:rsidRPr="00A85691">
          <w:rPr>
            <w:rStyle w:val="keyword1"/>
            <w:sz w:val="18"/>
            <w:rPrChange w:id="5531" w:author="shorny" w:date="2014-06-09T15:49:00Z">
              <w:rPr>
                <w:rStyle w:val="keyword1"/>
              </w:rPr>
            </w:rPrChange>
          </w:rPr>
          <w:t>FOREIGN</w:t>
        </w:r>
        <w:r w:rsidRPr="00A85691">
          <w:rPr>
            <w:sz w:val="18"/>
            <w:rPrChange w:id="5532" w:author="shorny" w:date="2014-06-09T15:49:00Z">
              <w:rPr/>
            </w:rPrChange>
          </w:rPr>
          <w:t xml:space="preserve"> </w:t>
        </w:r>
        <w:r w:rsidRPr="00A85691">
          <w:rPr>
            <w:rStyle w:val="keyword1"/>
            <w:sz w:val="18"/>
            <w:rPrChange w:id="5533" w:author="shorny" w:date="2014-06-09T15:49:00Z">
              <w:rPr>
                <w:rStyle w:val="keyword1"/>
              </w:rPr>
            </w:rPrChange>
          </w:rPr>
          <w:t>KEY</w:t>
        </w:r>
        <w:r w:rsidRPr="00A85691">
          <w:rPr>
            <w:sz w:val="18"/>
            <w:rPrChange w:id="5534" w:author="shorny" w:date="2014-06-09T15:49:00Z">
              <w:rPr/>
            </w:rPrChange>
          </w:rPr>
          <w:t xml:space="preserve"> (StaffID)</w:t>
        </w:r>
      </w:ins>
    </w:p>
    <w:p w14:paraId="7ABF109F" w14:textId="77777777" w:rsidR="00A85691" w:rsidRPr="00A85691" w:rsidRDefault="00A85691">
      <w:pPr>
        <w:pStyle w:val="HTMLPreformatted"/>
        <w:divId w:val="1206136475"/>
        <w:rPr>
          <w:ins w:id="5535" w:author="shorny" w:date="2014-06-09T15:48:00Z"/>
          <w:sz w:val="18"/>
          <w:rPrChange w:id="5536" w:author="shorny" w:date="2014-06-09T15:49:00Z">
            <w:rPr>
              <w:ins w:id="5537" w:author="shorny" w:date="2014-06-09T15:48:00Z"/>
            </w:rPr>
          </w:rPrChange>
        </w:rPr>
      </w:pPr>
      <w:ins w:id="5538" w:author="shorny" w:date="2014-06-09T15:48:00Z">
        <w:r w:rsidRPr="00A85691">
          <w:rPr>
            <w:sz w:val="18"/>
            <w:rPrChange w:id="5539" w:author="shorny" w:date="2014-06-09T15:49:00Z">
              <w:rPr/>
            </w:rPrChange>
          </w:rPr>
          <w:t xml:space="preserve">  </w:t>
        </w:r>
        <w:r w:rsidRPr="00A85691">
          <w:rPr>
            <w:rStyle w:val="keyword1"/>
            <w:sz w:val="18"/>
            <w:rPrChange w:id="5540" w:author="shorny" w:date="2014-06-09T15:49:00Z">
              <w:rPr>
                <w:rStyle w:val="keyword1"/>
              </w:rPr>
            </w:rPrChange>
          </w:rPr>
          <w:t>REFERENCES</w:t>
        </w:r>
        <w:r w:rsidRPr="00A85691">
          <w:rPr>
            <w:sz w:val="18"/>
            <w:rPrChange w:id="5541" w:author="shorny" w:date="2014-06-09T15:49:00Z">
              <w:rPr/>
            </w:rPrChange>
          </w:rPr>
          <w:t xml:space="preserve"> `University Staff Member` (StaffID)</w:t>
        </w:r>
      </w:ins>
    </w:p>
    <w:p w14:paraId="0EED9BBA" w14:textId="77777777" w:rsidR="00A85691" w:rsidRPr="00A85691" w:rsidRDefault="00A85691">
      <w:pPr>
        <w:pStyle w:val="HTMLPreformatted"/>
        <w:divId w:val="1206136475"/>
        <w:rPr>
          <w:ins w:id="5542" w:author="shorny" w:date="2014-06-09T15:48:00Z"/>
          <w:sz w:val="18"/>
          <w:rPrChange w:id="5543" w:author="shorny" w:date="2014-06-09T15:49:00Z">
            <w:rPr>
              <w:ins w:id="5544" w:author="shorny" w:date="2014-06-09T15:48:00Z"/>
            </w:rPr>
          </w:rPrChange>
        </w:rPr>
      </w:pPr>
      <w:ins w:id="5545" w:author="shorny" w:date="2014-06-09T15:48:00Z">
        <w:r w:rsidRPr="00A85691">
          <w:rPr>
            <w:sz w:val="18"/>
            <w:rPrChange w:id="5546" w:author="shorny" w:date="2014-06-09T15:49:00Z">
              <w:rPr/>
            </w:rPrChange>
          </w:rPr>
          <w:t xml:space="preserve">  </w:t>
        </w:r>
        <w:r w:rsidRPr="00A85691">
          <w:rPr>
            <w:rStyle w:val="keyword1"/>
            <w:sz w:val="18"/>
            <w:rPrChange w:id="5547" w:author="shorny" w:date="2014-06-09T15:49:00Z">
              <w:rPr>
                <w:rStyle w:val="keyword1"/>
              </w:rPr>
            </w:rPrChange>
          </w:rPr>
          <w:t>ON</w:t>
        </w:r>
        <w:r w:rsidRPr="00A85691">
          <w:rPr>
            <w:sz w:val="18"/>
            <w:rPrChange w:id="5548" w:author="shorny" w:date="2014-06-09T15:49:00Z">
              <w:rPr/>
            </w:rPrChange>
          </w:rPr>
          <w:t xml:space="preserve"> </w:t>
        </w:r>
        <w:r w:rsidRPr="00A85691">
          <w:rPr>
            <w:rStyle w:val="keyword1"/>
            <w:sz w:val="18"/>
            <w:rPrChange w:id="5549" w:author="shorny" w:date="2014-06-09T15:49:00Z">
              <w:rPr>
                <w:rStyle w:val="keyword1"/>
              </w:rPr>
            </w:rPrChange>
          </w:rPr>
          <w:t>UPDATE</w:t>
        </w:r>
        <w:r w:rsidRPr="00A85691">
          <w:rPr>
            <w:sz w:val="18"/>
            <w:rPrChange w:id="5550" w:author="shorny" w:date="2014-06-09T15:49:00Z">
              <w:rPr/>
            </w:rPrChange>
          </w:rPr>
          <w:t xml:space="preserve"> </w:t>
        </w:r>
        <w:r w:rsidRPr="00A85691">
          <w:rPr>
            <w:rStyle w:val="keyword1"/>
            <w:sz w:val="18"/>
            <w:rPrChange w:id="5551" w:author="shorny" w:date="2014-06-09T15:49:00Z">
              <w:rPr>
                <w:rStyle w:val="keyword1"/>
              </w:rPr>
            </w:rPrChange>
          </w:rPr>
          <w:t>Cascade</w:t>
        </w:r>
        <w:r w:rsidRPr="00A85691">
          <w:rPr>
            <w:sz w:val="18"/>
            <w:rPrChange w:id="5552" w:author="shorny" w:date="2014-06-09T15:49:00Z">
              <w:rPr/>
            </w:rPrChange>
          </w:rPr>
          <w:t xml:space="preserve"> </w:t>
        </w:r>
        <w:r w:rsidRPr="00A85691">
          <w:rPr>
            <w:rStyle w:val="keyword1"/>
            <w:sz w:val="18"/>
            <w:rPrChange w:id="5553" w:author="shorny" w:date="2014-06-09T15:49:00Z">
              <w:rPr>
                <w:rStyle w:val="keyword1"/>
              </w:rPr>
            </w:rPrChange>
          </w:rPr>
          <w:t>ON</w:t>
        </w:r>
        <w:r w:rsidRPr="00A85691">
          <w:rPr>
            <w:sz w:val="18"/>
            <w:rPrChange w:id="5554" w:author="shorny" w:date="2014-06-09T15:49:00Z">
              <w:rPr/>
            </w:rPrChange>
          </w:rPr>
          <w:t xml:space="preserve"> </w:t>
        </w:r>
        <w:r w:rsidRPr="00A85691">
          <w:rPr>
            <w:rStyle w:val="keyword1"/>
            <w:sz w:val="18"/>
            <w:rPrChange w:id="5555" w:author="shorny" w:date="2014-06-09T15:49:00Z">
              <w:rPr>
                <w:rStyle w:val="keyword1"/>
              </w:rPr>
            </w:rPrChange>
          </w:rPr>
          <w:t>DELETE</w:t>
        </w:r>
        <w:r w:rsidRPr="00A85691">
          <w:rPr>
            <w:sz w:val="18"/>
            <w:rPrChange w:id="5556" w:author="shorny" w:date="2014-06-09T15:49:00Z">
              <w:rPr/>
            </w:rPrChange>
          </w:rPr>
          <w:t xml:space="preserve"> </w:t>
        </w:r>
        <w:r w:rsidRPr="00A85691">
          <w:rPr>
            <w:rStyle w:val="keyword1"/>
            <w:sz w:val="18"/>
            <w:rPrChange w:id="5557" w:author="shorny" w:date="2014-06-09T15:49:00Z">
              <w:rPr>
                <w:rStyle w:val="keyword1"/>
              </w:rPr>
            </w:rPrChange>
          </w:rPr>
          <w:t>Restrict</w:t>
        </w:r>
        <w:r w:rsidRPr="00A85691">
          <w:rPr>
            <w:sz w:val="18"/>
            <w:rPrChange w:id="5558" w:author="shorny" w:date="2014-06-09T15:49:00Z">
              <w:rPr/>
            </w:rPrChange>
          </w:rPr>
          <w:t>;</w:t>
        </w:r>
      </w:ins>
    </w:p>
    <w:p w14:paraId="4C7BDAB4" w14:textId="77777777" w:rsidR="00A85691" w:rsidRPr="00A85691" w:rsidRDefault="00A85691">
      <w:pPr>
        <w:pStyle w:val="HTMLPreformatted"/>
        <w:divId w:val="1206136475"/>
        <w:rPr>
          <w:ins w:id="5559" w:author="shorny" w:date="2014-06-09T15:48:00Z"/>
          <w:sz w:val="18"/>
          <w:rPrChange w:id="5560" w:author="shorny" w:date="2014-06-09T15:49:00Z">
            <w:rPr>
              <w:ins w:id="5561" w:author="shorny" w:date="2014-06-09T15:48:00Z"/>
            </w:rPr>
          </w:rPrChange>
        </w:rPr>
      </w:pPr>
    </w:p>
    <w:p w14:paraId="468204B4" w14:textId="77777777" w:rsidR="00A85691" w:rsidRPr="00A85691" w:rsidRDefault="00A85691">
      <w:pPr>
        <w:pStyle w:val="HTMLPreformatted"/>
        <w:divId w:val="1206136475"/>
        <w:rPr>
          <w:ins w:id="5562" w:author="shorny" w:date="2014-06-09T15:48:00Z"/>
          <w:sz w:val="18"/>
          <w:rPrChange w:id="5563" w:author="shorny" w:date="2014-06-09T15:49:00Z">
            <w:rPr>
              <w:ins w:id="5564" w:author="shorny" w:date="2014-06-09T15:48:00Z"/>
            </w:rPr>
          </w:rPrChange>
        </w:rPr>
      </w:pPr>
      <w:ins w:id="5565" w:author="shorny" w:date="2014-06-09T15:48:00Z">
        <w:r w:rsidRPr="00A85691">
          <w:rPr>
            <w:rStyle w:val="keyword1"/>
            <w:sz w:val="18"/>
            <w:rPrChange w:id="5566" w:author="shorny" w:date="2014-06-09T15:49:00Z">
              <w:rPr>
                <w:rStyle w:val="keyword1"/>
              </w:rPr>
            </w:rPrChange>
          </w:rPr>
          <w:t>ALTER</w:t>
        </w:r>
        <w:r w:rsidRPr="00A85691">
          <w:rPr>
            <w:sz w:val="18"/>
            <w:rPrChange w:id="5567" w:author="shorny" w:date="2014-06-09T15:49:00Z">
              <w:rPr/>
            </w:rPrChange>
          </w:rPr>
          <w:t xml:space="preserve"> </w:t>
        </w:r>
        <w:r w:rsidRPr="00A85691">
          <w:rPr>
            <w:rStyle w:val="keyword1"/>
            <w:sz w:val="18"/>
            <w:rPrChange w:id="5568" w:author="shorny" w:date="2014-06-09T15:49:00Z">
              <w:rPr>
                <w:rStyle w:val="keyword1"/>
              </w:rPr>
            </w:rPrChange>
          </w:rPr>
          <w:t>TABLE</w:t>
        </w:r>
        <w:r w:rsidRPr="00A85691">
          <w:rPr>
            <w:sz w:val="18"/>
            <w:rPrChange w:id="5569" w:author="shorny" w:date="2014-06-09T15:49:00Z">
              <w:rPr/>
            </w:rPrChange>
          </w:rPr>
          <w:t xml:space="preserve"> </w:t>
        </w:r>
        <w:r w:rsidRPr="00A85691">
          <w:rPr>
            <w:rStyle w:val="function-name1"/>
            <w:sz w:val="18"/>
            <w:rPrChange w:id="5570" w:author="shorny" w:date="2014-06-09T15:49:00Z">
              <w:rPr>
                <w:rStyle w:val="function-name1"/>
              </w:rPr>
            </w:rPrChange>
          </w:rPr>
          <w:t>Document</w:t>
        </w:r>
      </w:ins>
    </w:p>
    <w:p w14:paraId="04FB5B04" w14:textId="77777777" w:rsidR="00A85691" w:rsidRPr="00A85691" w:rsidRDefault="00A85691">
      <w:pPr>
        <w:pStyle w:val="HTMLPreformatted"/>
        <w:divId w:val="1206136475"/>
        <w:rPr>
          <w:ins w:id="5571" w:author="shorny" w:date="2014-06-09T15:48:00Z"/>
          <w:sz w:val="18"/>
          <w:rPrChange w:id="5572" w:author="shorny" w:date="2014-06-09T15:49:00Z">
            <w:rPr>
              <w:ins w:id="5573" w:author="shorny" w:date="2014-06-09T15:48:00Z"/>
            </w:rPr>
          </w:rPrChange>
        </w:rPr>
      </w:pPr>
      <w:ins w:id="5574" w:author="shorny" w:date="2014-06-09T15:48:00Z">
        <w:r w:rsidRPr="00A85691">
          <w:rPr>
            <w:rStyle w:val="keyword1"/>
            <w:sz w:val="18"/>
            <w:rPrChange w:id="5575" w:author="shorny" w:date="2014-06-09T15:49:00Z">
              <w:rPr>
                <w:rStyle w:val="keyword1"/>
              </w:rPr>
            </w:rPrChange>
          </w:rPr>
          <w:t>ADD</w:t>
        </w:r>
        <w:r w:rsidRPr="00A85691">
          <w:rPr>
            <w:sz w:val="18"/>
            <w:rPrChange w:id="5576" w:author="shorny" w:date="2014-06-09T15:49:00Z">
              <w:rPr/>
            </w:rPrChange>
          </w:rPr>
          <w:t xml:space="preserve"> INDEX `</w:t>
        </w:r>
        <w:r w:rsidRPr="00A85691">
          <w:rPr>
            <w:rStyle w:val="keyword1"/>
            <w:sz w:val="18"/>
            <w:rPrChange w:id="5577" w:author="shorny" w:date="2014-06-09T15:49:00Z">
              <w:rPr>
                <w:rStyle w:val="keyword1"/>
              </w:rPr>
            </w:rPrChange>
          </w:rPr>
          <w:t>of</w:t>
        </w:r>
        <w:r w:rsidRPr="00A85691">
          <w:rPr>
            <w:sz w:val="18"/>
            <w:rPrChange w:id="5578" w:author="shorny" w:date="2014-06-09T15:49:00Z">
              <w:rPr/>
            </w:rPrChange>
          </w:rPr>
          <w:t>` (DocTypeID),</w:t>
        </w:r>
      </w:ins>
    </w:p>
    <w:p w14:paraId="39DF51F7" w14:textId="77777777" w:rsidR="00A85691" w:rsidRPr="00A85691" w:rsidRDefault="00A85691">
      <w:pPr>
        <w:pStyle w:val="HTMLPreformatted"/>
        <w:divId w:val="1206136475"/>
        <w:rPr>
          <w:ins w:id="5579" w:author="shorny" w:date="2014-06-09T15:48:00Z"/>
          <w:sz w:val="18"/>
          <w:rPrChange w:id="5580" w:author="shorny" w:date="2014-06-09T15:49:00Z">
            <w:rPr>
              <w:ins w:id="5581" w:author="shorny" w:date="2014-06-09T15:48:00Z"/>
            </w:rPr>
          </w:rPrChange>
        </w:rPr>
      </w:pPr>
      <w:ins w:id="5582" w:author="shorny" w:date="2014-06-09T15:48:00Z">
        <w:r w:rsidRPr="00A85691">
          <w:rPr>
            <w:rStyle w:val="keyword1"/>
            <w:sz w:val="18"/>
            <w:rPrChange w:id="5583" w:author="shorny" w:date="2014-06-09T15:49:00Z">
              <w:rPr>
                <w:rStyle w:val="keyword1"/>
              </w:rPr>
            </w:rPrChange>
          </w:rPr>
          <w:t>ADD</w:t>
        </w:r>
        <w:r w:rsidRPr="00A85691">
          <w:rPr>
            <w:sz w:val="18"/>
            <w:rPrChange w:id="5584" w:author="shorny" w:date="2014-06-09T15:49:00Z">
              <w:rPr/>
            </w:rPrChange>
          </w:rPr>
          <w:t xml:space="preserve"> </w:t>
        </w:r>
        <w:r w:rsidRPr="00A85691">
          <w:rPr>
            <w:rStyle w:val="keyword1"/>
            <w:sz w:val="18"/>
            <w:rPrChange w:id="5585" w:author="shorny" w:date="2014-06-09T15:49:00Z">
              <w:rPr>
                <w:rStyle w:val="keyword1"/>
              </w:rPr>
            </w:rPrChange>
          </w:rPr>
          <w:t>CONSTRAINT</w:t>
        </w:r>
        <w:r w:rsidRPr="00A85691">
          <w:rPr>
            <w:sz w:val="18"/>
            <w:rPrChange w:id="5586" w:author="shorny" w:date="2014-06-09T15:49:00Z">
              <w:rPr/>
            </w:rPrChange>
          </w:rPr>
          <w:t xml:space="preserve"> `</w:t>
        </w:r>
        <w:r w:rsidRPr="00A85691">
          <w:rPr>
            <w:rStyle w:val="keyword1"/>
            <w:sz w:val="18"/>
            <w:rPrChange w:id="5587" w:author="shorny" w:date="2014-06-09T15:49:00Z">
              <w:rPr>
                <w:rStyle w:val="keyword1"/>
              </w:rPr>
            </w:rPrChange>
          </w:rPr>
          <w:t>of</w:t>
        </w:r>
        <w:r w:rsidRPr="00A85691">
          <w:rPr>
            <w:sz w:val="18"/>
            <w:rPrChange w:id="5588" w:author="shorny" w:date="2014-06-09T15:49:00Z">
              <w:rPr/>
            </w:rPrChange>
          </w:rPr>
          <w:t xml:space="preserve">` </w:t>
        </w:r>
        <w:r w:rsidRPr="00A85691">
          <w:rPr>
            <w:rStyle w:val="keyword1"/>
            <w:sz w:val="18"/>
            <w:rPrChange w:id="5589" w:author="shorny" w:date="2014-06-09T15:49:00Z">
              <w:rPr>
                <w:rStyle w:val="keyword1"/>
              </w:rPr>
            </w:rPrChange>
          </w:rPr>
          <w:t>FOREIGN</w:t>
        </w:r>
        <w:r w:rsidRPr="00A85691">
          <w:rPr>
            <w:sz w:val="18"/>
            <w:rPrChange w:id="5590" w:author="shorny" w:date="2014-06-09T15:49:00Z">
              <w:rPr/>
            </w:rPrChange>
          </w:rPr>
          <w:t xml:space="preserve"> </w:t>
        </w:r>
        <w:r w:rsidRPr="00A85691">
          <w:rPr>
            <w:rStyle w:val="keyword1"/>
            <w:sz w:val="18"/>
            <w:rPrChange w:id="5591" w:author="shorny" w:date="2014-06-09T15:49:00Z">
              <w:rPr>
                <w:rStyle w:val="keyword1"/>
              </w:rPr>
            </w:rPrChange>
          </w:rPr>
          <w:t>KEY</w:t>
        </w:r>
        <w:r w:rsidRPr="00A85691">
          <w:rPr>
            <w:sz w:val="18"/>
            <w:rPrChange w:id="5592" w:author="shorny" w:date="2014-06-09T15:49:00Z">
              <w:rPr/>
            </w:rPrChange>
          </w:rPr>
          <w:t xml:space="preserve"> (DocTypeID)</w:t>
        </w:r>
      </w:ins>
    </w:p>
    <w:p w14:paraId="47583C55" w14:textId="77777777" w:rsidR="00A85691" w:rsidRPr="00A85691" w:rsidRDefault="00A85691">
      <w:pPr>
        <w:pStyle w:val="HTMLPreformatted"/>
        <w:divId w:val="1206136475"/>
        <w:rPr>
          <w:ins w:id="5593" w:author="shorny" w:date="2014-06-09T15:48:00Z"/>
          <w:sz w:val="18"/>
          <w:rPrChange w:id="5594" w:author="shorny" w:date="2014-06-09T15:49:00Z">
            <w:rPr>
              <w:ins w:id="5595" w:author="shorny" w:date="2014-06-09T15:48:00Z"/>
            </w:rPr>
          </w:rPrChange>
        </w:rPr>
      </w:pPr>
      <w:ins w:id="5596" w:author="shorny" w:date="2014-06-09T15:48:00Z">
        <w:r w:rsidRPr="00A85691">
          <w:rPr>
            <w:sz w:val="18"/>
            <w:rPrChange w:id="5597" w:author="shorny" w:date="2014-06-09T15:49:00Z">
              <w:rPr/>
            </w:rPrChange>
          </w:rPr>
          <w:t xml:space="preserve">  </w:t>
        </w:r>
        <w:r w:rsidRPr="00A85691">
          <w:rPr>
            <w:rStyle w:val="keyword1"/>
            <w:sz w:val="18"/>
            <w:rPrChange w:id="5598" w:author="shorny" w:date="2014-06-09T15:49:00Z">
              <w:rPr>
                <w:rStyle w:val="keyword1"/>
              </w:rPr>
            </w:rPrChange>
          </w:rPr>
          <w:t>REFERENCES</w:t>
        </w:r>
        <w:r w:rsidRPr="00A85691">
          <w:rPr>
            <w:sz w:val="18"/>
            <w:rPrChange w:id="5599" w:author="shorny" w:date="2014-06-09T15:49:00Z">
              <w:rPr/>
            </w:rPrChange>
          </w:rPr>
          <w:t xml:space="preserve"> `Document </w:t>
        </w:r>
        <w:r w:rsidRPr="00A85691">
          <w:rPr>
            <w:rStyle w:val="keyword1"/>
            <w:sz w:val="18"/>
            <w:rPrChange w:id="5600" w:author="shorny" w:date="2014-06-09T15:49:00Z">
              <w:rPr>
                <w:rStyle w:val="keyword1"/>
              </w:rPr>
            </w:rPrChange>
          </w:rPr>
          <w:t>Type</w:t>
        </w:r>
        <w:r w:rsidRPr="00A85691">
          <w:rPr>
            <w:sz w:val="18"/>
            <w:rPrChange w:id="5601" w:author="shorny" w:date="2014-06-09T15:49:00Z">
              <w:rPr/>
            </w:rPrChange>
          </w:rPr>
          <w:t xml:space="preserve">` (DocTypeID) </w:t>
        </w:r>
        <w:r w:rsidRPr="00A85691">
          <w:rPr>
            <w:rStyle w:val="keyword1"/>
            <w:sz w:val="18"/>
            <w:rPrChange w:id="5602" w:author="shorny" w:date="2014-06-09T15:49:00Z">
              <w:rPr>
                <w:rStyle w:val="keyword1"/>
              </w:rPr>
            </w:rPrChange>
          </w:rPr>
          <w:t>ON</w:t>
        </w:r>
        <w:r w:rsidRPr="00A85691">
          <w:rPr>
            <w:sz w:val="18"/>
            <w:rPrChange w:id="5603" w:author="shorny" w:date="2014-06-09T15:49:00Z">
              <w:rPr/>
            </w:rPrChange>
          </w:rPr>
          <w:t xml:space="preserve"> </w:t>
        </w:r>
        <w:r w:rsidRPr="00A85691">
          <w:rPr>
            <w:rStyle w:val="keyword1"/>
            <w:sz w:val="18"/>
            <w:rPrChange w:id="5604" w:author="shorny" w:date="2014-06-09T15:49:00Z">
              <w:rPr>
                <w:rStyle w:val="keyword1"/>
              </w:rPr>
            </w:rPrChange>
          </w:rPr>
          <w:t>UPDATE</w:t>
        </w:r>
        <w:r w:rsidRPr="00A85691">
          <w:rPr>
            <w:sz w:val="18"/>
            <w:rPrChange w:id="5605" w:author="shorny" w:date="2014-06-09T15:49:00Z">
              <w:rPr/>
            </w:rPrChange>
          </w:rPr>
          <w:t xml:space="preserve"> </w:t>
        </w:r>
        <w:r w:rsidRPr="00A85691">
          <w:rPr>
            <w:rStyle w:val="keyword1"/>
            <w:sz w:val="18"/>
            <w:rPrChange w:id="5606" w:author="shorny" w:date="2014-06-09T15:49:00Z">
              <w:rPr>
                <w:rStyle w:val="keyword1"/>
              </w:rPr>
            </w:rPrChange>
          </w:rPr>
          <w:t>Cascade</w:t>
        </w:r>
        <w:r w:rsidRPr="00A85691">
          <w:rPr>
            <w:sz w:val="18"/>
            <w:rPrChange w:id="5607" w:author="shorny" w:date="2014-06-09T15:49:00Z">
              <w:rPr/>
            </w:rPrChange>
          </w:rPr>
          <w:t xml:space="preserve"> </w:t>
        </w:r>
        <w:r w:rsidRPr="00A85691">
          <w:rPr>
            <w:rStyle w:val="keyword1"/>
            <w:sz w:val="18"/>
            <w:rPrChange w:id="5608" w:author="shorny" w:date="2014-06-09T15:49:00Z">
              <w:rPr>
                <w:rStyle w:val="keyword1"/>
              </w:rPr>
            </w:rPrChange>
          </w:rPr>
          <w:t>ON</w:t>
        </w:r>
        <w:r w:rsidRPr="00A85691">
          <w:rPr>
            <w:sz w:val="18"/>
            <w:rPrChange w:id="5609" w:author="shorny" w:date="2014-06-09T15:49:00Z">
              <w:rPr/>
            </w:rPrChange>
          </w:rPr>
          <w:t xml:space="preserve"> </w:t>
        </w:r>
        <w:r w:rsidRPr="00A85691">
          <w:rPr>
            <w:rStyle w:val="keyword1"/>
            <w:sz w:val="18"/>
            <w:rPrChange w:id="5610" w:author="shorny" w:date="2014-06-09T15:49:00Z">
              <w:rPr>
                <w:rStyle w:val="keyword1"/>
              </w:rPr>
            </w:rPrChange>
          </w:rPr>
          <w:t>DELETE</w:t>
        </w:r>
        <w:r w:rsidRPr="00A85691">
          <w:rPr>
            <w:sz w:val="18"/>
            <w:rPrChange w:id="5611" w:author="shorny" w:date="2014-06-09T15:49:00Z">
              <w:rPr/>
            </w:rPrChange>
          </w:rPr>
          <w:t xml:space="preserve"> </w:t>
        </w:r>
        <w:r w:rsidRPr="00A85691">
          <w:rPr>
            <w:rStyle w:val="keyword1"/>
            <w:sz w:val="18"/>
            <w:rPrChange w:id="5612" w:author="shorny" w:date="2014-06-09T15:49:00Z">
              <w:rPr>
                <w:rStyle w:val="keyword1"/>
              </w:rPr>
            </w:rPrChange>
          </w:rPr>
          <w:t>Restrict</w:t>
        </w:r>
        <w:r w:rsidRPr="00A85691">
          <w:rPr>
            <w:sz w:val="18"/>
            <w:rPrChange w:id="5613" w:author="shorny" w:date="2014-06-09T15:49:00Z">
              <w:rPr/>
            </w:rPrChange>
          </w:rPr>
          <w:t>;</w:t>
        </w:r>
      </w:ins>
    </w:p>
    <w:p w14:paraId="1F0F6D49" w14:textId="77777777" w:rsidR="00A85691" w:rsidRPr="00A85691" w:rsidRDefault="00A85691">
      <w:pPr>
        <w:pStyle w:val="HTMLPreformatted"/>
        <w:divId w:val="1206136475"/>
        <w:rPr>
          <w:ins w:id="5614" w:author="shorny" w:date="2014-06-09T15:48:00Z"/>
          <w:sz w:val="18"/>
          <w:rPrChange w:id="5615" w:author="shorny" w:date="2014-06-09T15:49:00Z">
            <w:rPr>
              <w:ins w:id="5616" w:author="shorny" w:date="2014-06-09T15:48:00Z"/>
            </w:rPr>
          </w:rPrChange>
        </w:rPr>
      </w:pPr>
    </w:p>
    <w:p w14:paraId="2DE04C48" w14:textId="77777777" w:rsidR="00A85691" w:rsidRPr="00A85691" w:rsidRDefault="00A85691">
      <w:pPr>
        <w:pStyle w:val="HTMLPreformatted"/>
        <w:divId w:val="1206136475"/>
        <w:rPr>
          <w:ins w:id="5617" w:author="shorny" w:date="2014-06-09T15:48:00Z"/>
          <w:sz w:val="18"/>
          <w:rPrChange w:id="5618" w:author="shorny" w:date="2014-06-09T15:49:00Z">
            <w:rPr>
              <w:ins w:id="5619" w:author="shorny" w:date="2014-06-09T15:48:00Z"/>
            </w:rPr>
          </w:rPrChange>
        </w:rPr>
      </w:pPr>
      <w:ins w:id="5620" w:author="shorny" w:date="2014-06-09T15:48:00Z">
        <w:r w:rsidRPr="00A85691">
          <w:rPr>
            <w:rStyle w:val="keyword1"/>
            <w:sz w:val="18"/>
            <w:rPrChange w:id="5621" w:author="shorny" w:date="2014-06-09T15:49:00Z">
              <w:rPr>
                <w:rStyle w:val="keyword1"/>
              </w:rPr>
            </w:rPrChange>
          </w:rPr>
          <w:t>ALTER</w:t>
        </w:r>
        <w:r w:rsidRPr="00A85691">
          <w:rPr>
            <w:sz w:val="18"/>
            <w:rPrChange w:id="5622" w:author="shorny" w:date="2014-06-09T15:49:00Z">
              <w:rPr/>
            </w:rPrChange>
          </w:rPr>
          <w:t xml:space="preserve"> </w:t>
        </w:r>
        <w:r w:rsidRPr="00A85691">
          <w:rPr>
            <w:rStyle w:val="keyword1"/>
            <w:sz w:val="18"/>
            <w:rPrChange w:id="5623" w:author="shorny" w:date="2014-06-09T15:49:00Z">
              <w:rPr>
                <w:rStyle w:val="keyword1"/>
              </w:rPr>
            </w:rPrChange>
          </w:rPr>
          <w:t>TABLE</w:t>
        </w:r>
        <w:r w:rsidRPr="00A85691">
          <w:rPr>
            <w:sz w:val="18"/>
            <w:rPrChange w:id="5624" w:author="shorny" w:date="2014-06-09T15:49:00Z">
              <w:rPr/>
            </w:rPrChange>
          </w:rPr>
          <w:t xml:space="preserve"> </w:t>
        </w:r>
        <w:r w:rsidRPr="00A85691">
          <w:rPr>
            <w:rStyle w:val="function-name1"/>
            <w:sz w:val="18"/>
            <w:rPrChange w:id="5625" w:author="shorny" w:date="2014-06-09T15:49:00Z">
              <w:rPr>
                <w:rStyle w:val="function-name1"/>
              </w:rPr>
            </w:rPrChange>
          </w:rPr>
          <w:t>Application</w:t>
        </w:r>
      </w:ins>
    </w:p>
    <w:p w14:paraId="10DB39EE" w14:textId="77777777" w:rsidR="00A85691" w:rsidRPr="00A85691" w:rsidRDefault="00A85691">
      <w:pPr>
        <w:pStyle w:val="HTMLPreformatted"/>
        <w:divId w:val="1206136475"/>
        <w:rPr>
          <w:ins w:id="5626" w:author="shorny" w:date="2014-06-09T15:48:00Z"/>
          <w:sz w:val="18"/>
          <w:rPrChange w:id="5627" w:author="shorny" w:date="2014-06-09T15:49:00Z">
            <w:rPr>
              <w:ins w:id="5628" w:author="shorny" w:date="2014-06-09T15:48:00Z"/>
            </w:rPr>
          </w:rPrChange>
        </w:rPr>
      </w:pPr>
      <w:ins w:id="5629" w:author="shorny" w:date="2014-06-09T15:48:00Z">
        <w:r w:rsidRPr="00A85691">
          <w:rPr>
            <w:rStyle w:val="keyword1"/>
            <w:sz w:val="18"/>
            <w:rPrChange w:id="5630" w:author="shorny" w:date="2014-06-09T15:49:00Z">
              <w:rPr>
                <w:rStyle w:val="keyword1"/>
              </w:rPr>
            </w:rPrChange>
          </w:rPr>
          <w:t>ADD</w:t>
        </w:r>
        <w:r w:rsidRPr="00A85691">
          <w:rPr>
            <w:sz w:val="18"/>
            <w:rPrChange w:id="5631" w:author="shorny" w:date="2014-06-09T15:49:00Z">
              <w:rPr/>
            </w:rPrChange>
          </w:rPr>
          <w:t xml:space="preserve"> INDEX Manages (ManagedByStaffID),</w:t>
        </w:r>
      </w:ins>
    </w:p>
    <w:p w14:paraId="454A15C9" w14:textId="77777777" w:rsidR="00A85691" w:rsidRPr="00A85691" w:rsidRDefault="00A85691">
      <w:pPr>
        <w:pStyle w:val="HTMLPreformatted"/>
        <w:divId w:val="1206136475"/>
        <w:rPr>
          <w:ins w:id="5632" w:author="shorny" w:date="2014-06-09T15:48:00Z"/>
          <w:sz w:val="18"/>
          <w:rPrChange w:id="5633" w:author="shorny" w:date="2014-06-09T15:49:00Z">
            <w:rPr>
              <w:ins w:id="5634" w:author="shorny" w:date="2014-06-09T15:48:00Z"/>
            </w:rPr>
          </w:rPrChange>
        </w:rPr>
      </w:pPr>
      <w:ins w:id="5635" w:author="shorny" w:date="2014-06-09T15:48:00Z">
        <w:r w:rsidRPr="00A85691">
          <w:rPr>
            <w:rStyle w:val="keyword1"/>
            <w:sz w:val="18"/>
            <w:rPrChange w:id="5636" w:author="shorny" w:date="2014-06-09T15:49:00Z">
              <w:rPr>
                <w:rStyle w:val="keyword1"/>
              </w:rPr>
            </w:rPrChange>
          </w:rPr>
          <w:t>ADD</w:t>
        </w:r>
        <w:r w:rsidRPr="00A85691">
          <w:rPr>
            <w:sz w:val="18"/>
            <w:rPrChange w:id="5637" w:author="shorny" w:date="2014-06-09T15:49:00Z">
              <w:rPr/>
            </w:rPrChange>
          </w:rPr>
          <w:t xml:space="preserve"> </w:t>
        </w:r>
        <w:r w:rsidRPr="00A85691">
          <w:rPr>
            <w:rStyle w:val="keyword1"/>
            <w:sz w:val="18"/>
            <w:rPrChange w:id="5638" w:author="shorny" w:date="2014-06-09T15:49:00Z">
              <w:rPr>
                <w:rStyle w:val="keyword1"/>
              </w:rPr>
            </w:rPrChange>
          </w:rPr>
          <w:t>CONSTRAINT</w:t>
        </w:r>
        <w:r w:rsidRPr="00A85691">
          <w:rPr>
            <w:sz w:val="18"/>
            <w:rPrChange w:id="5639" w:author="shorny" w:date="2014-06-09T15:49:00Z">
              <w:rPr/>
            </w:rPrChange>
          </w:rPr>
          <w:t xml:space="preserve"> Manages </w:t>
        </w:r>
        <w:r w:rsidRPr="00A85691">
          <w:rPr>
            <w:rStyle w:val="keyword1"/>
            <w:sz w:val="18"/>
            <w:rPrChange w:id="5640" w:author="shorny" w:date="2014-06-09T15:49:00Z">
              <w:rPr>
                <w:rStyle w:val="keyword1"/>
              </w:rPr>
            </w:rPrChange>
          </w:rPr>
          <w:t>FOREIGN</w:t>
        </w:r>
        <w:r w:rsidRPr="00A85691">
          <w:rPr>
            <w:sz w:val="18"/>
            <w:rPrChange w:id="5641" w:author="shorny" w:date="2014-06-09T15:49:00Z">
              <w:rPr/>
            </w:rPrChange>
          </w:rPr>
          <w:t xml:space="preserve"> </w:t>
        </w:r>
        <w:r w:rsidRPr="00A85691">
          <w:rPr>
            <w:rStyle w:val="keyword1"/>
            <w:sz w:val="18"/>
            <w:rPrChange w:id="5642" w:author="shorny" w:date="2014-06-09T15:49:00Z">
              <w:rPr>
                <w:rStyle w:val="keyword1"/>
              </w:rPr>
            </w:rPrChange>
          </w:rPr>
          <w:t>KEY</w:t>
        </w:r>
        <w:r w:rsidRPr="00A85691">
          <w:rPr>
            <w:sz w:val="18"/>
            <w:rPrChange w:id="5643" w:author="shorny" w:date="2014-06-09T15:49:00Z">
              <w:rPr/>
            </w:rPrChange>
          </w:rPr>
          <w:t xml:space="preserve"> (ManagedByStaffID)</w:t>
        </w:r>
      </w:ins>
    </w:p>
    <w:p w14:paraId="46328DF2" w14:textId="77777777" w:rsidR="00A85691" w:rsidRPr="00A85691" w:rsidRDefault="00A85691">
      <w:pPr>
        <w:pStyle w:val="HTMLPreformatted"/>
        <w:divId w:val="1206136475"/>
        <w:rPr>
          <w:ins w:id="5644" w:author="shorny" w:date="2014-06-09T15:48:00Z"/>
          <w:sz w:val="18"/>
          <w:rPrChange w:id="5645" w:author="shorny" w:date="2014-06-09T15:49:00Z">
            <w:rPr>
              <w:ins w:id="5646" w:author="shorny" w:date="2014-06-09T15:48:00Z"/>
            </w:rPr>
          </w:rPrChange>
        </w:rPr>
      </w:pPr>
      <w:ins w:id="5647" w:author="shorny" w:date="2014-06-09T15:48:00Z">
        <w:r w:rsidRPr="00A85691">
          <w:rPr>
            <w:sz w:val="18"/>
            <w:rPrChange w:id="5648" w:author="shorny" w:date="2014-06-09T15:49:00Z">
              <w:rPr/>
            </w:rPrChange>
          </w:rPr>
          <w:t xml:space="preserve">  </w:t>
        </w:r>
        <w:r w:rsidRPr="00A85691">
          <w:rPr>
            <w:rStyle w:val="keyword1"/>
            <w:sz w:val="18"/>
            <w:rPrChange w:id="5649" w:author="shorny" w:date="2014-06-09T15:49:00Z">
              <w:rPr>
                <w:rStyle w:val="keyword1"/>
              </w:rPr>
            </w:rPrChange>
          </w:rPr>
          <w:t>REFERENCES</w:t>
        </w:r>
        <w:r w:rsidRPr="00A85691">
          <w:rPr>
            <w:sz w:val="18"/>
            <w:rPrChange w:id="5650" w:author="shorny" w:date="2014-06-09T15:49:00Z">
              <w:rPr/>
            </w:rPrChange>
          </w:rPr>
          <w:t xml:space="preserve"> `University Staff Member` (StaffID)</w:t>
        </w:r>
      </w:ins>
    </w:p>
    <w:p w14:paraId="1C7C5329" w14:textId="77777777" w:rsidR="00A85691" w:rsidRPr="00A85691" w:rsidRDefault="00A85691">
      <w:pPr>
        <w:pStyle w:val="HTMLPreformatted"/>
        <w:divId w:val="1206136475"/>
        <w:rPr>
          <w:ins w:id="5651" w:author="shorny" w:date="2014-06-09T15:48:00Z"/>
          <w:sz w:val="18"/>
          <w:rPrChange w:id="5652" w:author="shorny" w:date="2014-06-09T15:49:00Z">
            <w:rPr>
              <w:ins w:id="5653" w:author="shorny" w:date="2014-06-09T15:48:00Z"/>
            </w:rPr>
          </w:rPrChange>
        </w:rPr>
      </w:pPr>
      <w:ins w:id="5654" w:author="shorny" w:date="2014-06-09T15:48:00Z">
        <w:r w:rsidRPr="00A85691">
          <w:rPr>
            <w:sz w:val="18"/>
            <w:rPrChange w:id="5655" w:author="shorny" w:date="2014-06-09T15:49:00Z">
              <w:rPr/>
            </w:rPrChange>
          </w:rPr>
          <w:t xml:space="preserve">  </w:t>
        </w:r>
        <w:r w:rsidRPr="00A85691">
          <w:rPr>
            <w:rStyle w:val="keyword1"/>
            <w:sz w:val="18"/>
            <w:rPrChange w:id="5656" w:author="shorny" w:date="2014-06-09T15:49:00Z">
              <w:rPr>
                <w:rStyle w:val="keyword1"/>
              </w:rPr>
            </w:rPrChange>
          </w:rPr>
          <w:t>ON</w:t>
        </w:r>
        <w:r w:rsidRPr="00A85691">
          <w:rPr>
            <w:sz w:val="18"/>
            <w:rPrChange w:id="5657" w:author="shorny" w:date="2014-06-09T15:49:00Z">
              <w:rPr/>
            </w:rPrChange>
          </w:rPr>
          <w:t xml:space="preserve"> </w:t>
        </w:r>
        <w:r w:rsidRPr="00A85691">
          <w:rPr>
            <w:rStyle w:val="keyword1"/>
            <w:sz w:val="18"/>
            <w:rPrChange w:id="5658" w:author="shorny" w:date="2014-06-09T15:49:00Z">
              <w:rPr>
                <w:rStyle w:val="keyword1"/>
              </w:rPr>
            </w:rPrChange>
          </w:rPr>
          <w:t>UPDATE</w:t>
        </w:r>
        <w:r w:rsidRPr="00A85691">
          <w:rPr>
            <w:sz w:val="18"/>
            <w:rPrChange w:id="5659" w:author="shorny" w:date="2014-06-09T15:49:00Z">
              <w:rPr/>
            </w:rPrChange>
          </w:rPr>
          <w:t xml:space="preserve"> </w:t>
        </w:r>
        <w:r w:rsidRPr="00A85691">
          <w:rPr>
            <w:rStyle w:val="keyword1"/>
            <w:sz w:val="18"/>
            <w:rPrChange w:id="5660" w:author="shorny" w:date="2014-06-09T15:49:00Z">
              <w:rPr>
                <w:rStyle w:val="keyword1"/>
              </w:rPr>
            </w:rPrChange>
          </w:rPr>
          <w:t>Cascade</w:t>
        </w:r>
        <w:r w:rsidRPr="00A85691">
          <w:rPr>
            <w:sz w:val="18"/>
            <w:rPrChange w:id="5661" w:author="shorny" w:date="2014-06-09T15:49:00Z">
              <w:rPr/>
            </w:rPrChange>
          </w:rPr>
          <w:t xml:space="preserve"> </w:t>
        </w:r>
        <w:r w:rsidRPr="00A85691">
          <w:rPr>
            <w:rStyle w:val="keyword1"/>
            <w:sz w:val="18"/>
            <w:rPrChange w:id="5662" w:author="shorny" w:date="2014-06-09T15:49:00Z">
              <w:rPr>
                <w:rStyle w:val="keyword1"/>
              </w:rPr>
            </w:rPrChange>
          </w:rPr>
          <w:t>ON</w:t>
        </w:r>
        <w:r w:rsidRPr="00A85691">
          <w:rPr>
            <w:sz w:val="18"/>
            <w:rPrChange w:id="5663" w:author="shorny" w:date="2014-06-09T15:49:00Z">
              <w:rPr/>
            </w:rPrChange>
          </w:rPr>
          <w:t xml:space="preserve"> </w:t>
        </w:r>
        <w:r w:rsidRPr="00A85691">
          <w:rPr>
            <w:rStyle w:val="keyword1"/>
            <w:sz w:val="18"/>
            <w:rPrChange w:id="5664" w:author="shorny" w:date="2014-06-09T15:49:00Z">
              <w:rPr>
                <w:rStyle w:val="keyword1"/>
              </w:rPr>
            </w:rPrChange>
          </w:rPr>
          <w:t>DELETE</w:t>
        </w:r>
        <w:r w:rsidRPr="00A85691">
          <w:rPr>
            <w:sz w:val="18"/>
            <w:rPrChange w:id="5665" w:author="shorny" w:date="2014-06-09T15:49:00Z">
              <w:rPr/>
            </w:rPrChange>
          </w:rPr>
          <w:t xml:space="preserve"> </w:t>
        </w:r>
        <w:proofErr w:type="gramStart"/>
        <w:r w:rsidRPr="00A85691">
          <w:rPr>
            <w:rStyle w:val="keyword1"/>
            <w:sz w:val="18"/>
            <w:rPrChange w:id="5666" w:author="shorny" w:date="2014-06-09T15:49:00Z">
              <w:rPr>
                <w:rStyle w:val="keyword1"/>
              </w:rPr>
            </w:rPrChange>
          </w:rPr>
          <w:t>Set</w:t>
        </w:r>
        <w:proofErr w:type="gramEnd"/>
        <w:r w:rsidRPr="00A85691">
          <w:rPr>
            <w:sz w:val="18"/>
            <w:rPrChange w:id="5667" w:author="shorny" w:date="2014-06-09T15:49:00Z">
              <w:rPr/>
            </w:rPrChange>
          </w:rPr>
          <w:t xml:space="preserve"> </w:t>
        </w:r>
        <w:r w:rsidRPr="00A85691">
          <w:rPr>
            <w:rStyle w:val="keyword1"/>
            <w:sz w:val="18"/>
            <w:rPrChange w:id="5668" w:author="shorny" w:date="2014-06-09T15:49:00Z">
              <w:rPr>
                <w:rStyle w:val="keyword1"/>
              </w:rPr>
            </w:rPrChange>
          </w:rPr>
          <w:t>null</w:t>
        </w:r>
        <w:r w:rsidRPr="00A85691">
          <w:rPr>
            <w:sz w:val="18"/>
            <w:rPrChange w:id="5669" w:author="shorny" w:date="2014-06-09T15:49:00Z">
              <w:rPr/>
            </w:rPrChange>
          </w:rPr>
          <w:t>;</w:t>
        </w:r>
      </w:ins>
    </w:p>
    <w:p w14:paraId="688F01FE" w14:textId="77777777" w:rsidR="00A85691" w:rsidRPr="00A85691" w:rsidRDefault="00A85691">
      <w:pPr>
        <w:pStyle w:val="HTMLPreformatted"/>
        <w:divId w:val="1206136475"/>
        <w:rPr>
          <w:ins w:id="5670" w:author="shorny" w:date="2014-06-09T15:48:00Z"/>
          <w:sz w:val="18"/>
          <w:rPrChange w:id="5671" w:author="shorny" w:date="2014-06-09T15:49:00Z">
            <w:rPr>
              <w:ins w:id="5672" w:author="shorny" w:date="2014-06-09T15:48:00Z"/>
            </w:rPr>
          </w:rPrChange>
        </w:rPr>
      </w:pPr>
    </w:p>
    <w:p w14:paraId="514C4CA8" w14:textId="77777777" w:rsidR="00A85691" w:rsidRPr="00A85691" w:rsidRDefault="00A85691">
      <w:pPr>
        <w:pStyle w:val="HTMLPreformatted"/>
        <w:divId w:val="1206136475"/>
        <w:rPr>
          <w:ins w:id="5673" w:author="shorny" w:date="2014-06-09T15:48:00Z"/>
          <w:sz w:val="18"/>
          <w:rPrChange w:id="5674" w:author="shorny" w:date="2014-06-09T15:49:00Z">
            <w:rPr>
              <w:ins w:id="5675" w:author="shorny" w:date="2014-06-09T15:48:00Z"/>
            </w:rPr>
          </w:rPrChange>
        </w:rPr>
      </w:pPr>
      <w:ins w:id="5676" w:author="shorny" w:date="2014-06-09T15:48:00Z">
        <w:r w:rsidRPr="00A85691">
          <w:rPr>
            <w:rStyle w:val="keyword1"/>
            <w:sz w:val="18"/>
            <w:rPrChange w:id="5677" w:author="shorny" w:date="2014-06-09T15:49:00Z">
              <w:rPr>
                <w:rStyle w:val="keyword1"/>
              </w:rPr>
            </w:rPrChange>
          </w:rPr>
          <w:t>ALTER</w:t>
        </w:r>
        <w:r w:rsidRPr="00A85691">
          <w:rPr>
            <w:sz w:val="18"/>
            <w:rPrChange w:id="5678" w:author="shorny" w:date="2014-06-09T15:49:00Z">
              <w:rPr/>
            </w:rPrChange>
          </w:rPr>
          <w:t xml:space="preserve"> </w:t>
        </w:r>
        <w:r w:rsidRPr="00A85691">
          <w:rPr>
            <w:rStyle w:val="keyword1"/>
            <w:sz w:val="18"/>
            <w:rPrChange w:id="5679" w:author="shorny" w:date="2014-06-09T15:49:00Z">
              <w:rPr>
                <w:rStyle w:val="keyword1"/>
              </w:rPr>
            </w:rPrChange>
          </w:rPr>
          <w:t>TABLE</w:t>
        </w:r>
        <w:r w:rsidRPr="00A85691">
          <w:rPr>
            <w:sz w:val="18"/>
            <w:rPrChange w:id="5680" w:author="shorny" w:date="2014-06-09T15:49:00Z">
              <w:rPr/>
            </w:rPrChange>
          </w:rPr>
          <w:t xml:space="preserve"> </w:t>
        </w:r>
        <w:r w:rsidRPr="00A85691">
          <w:rPr>
            <w:rStyle w:val="function-name1"/>
            <w:sz w:val="18"/>
            <w:rPrChange w:id="5681" w:author="shorny" w:date="2014-06-09T15:49:00Z">
              <w:rPr>
                <w:rStyle w:val="function-name1"/>
              </w:rPr>
            </w:rPrChange>
          </w:rPr>
          <w:t>Degree</w:t>
        </w:r>
      </w:ins>
    </w:p>
    <w:p w14:paraId="7725ABA2" w14:textId="77777777" w:rsidR="00A85691" w:rsidRPr="00A85691" w:rsidRDefault="00A85691">
      <w:pPr>
        <w:pStyle w:val="HTMLPreformatted"/>
        <w:divId w:val="1206136475"/>
        <w:rPr>
          <w:ins w:id="5682" w:author="shorny" w:date="2014-06-09T15:48:00Z"/>
          <w:sz w:val="18"/>
          <w:rPrChange w:id="5683" w:author="shorny" w:date="2014-06-09T15:49:00Z">
            <w:rPr>
              <w:ins w:id="5684" w:author="shorny" w:date="2014-06-09T15:48:00Z"/>
            </w:rPr>
          </w:rPrChange>
        </w:rPr>
      </w:pPr>
      <w:ins w:id="5685" w:author="shorny" w:date="2014-06-09T15:48:00Z">
        <w:r w:rsidRPr="00A85691">
          <w:rPr>
            <w:rStyle w:val="keyword1"/>
            <w:sz w:val="18"/>
            <w:rPrChange w:id="5686" w:author="shorny" w:date="2014-06-09T15:49:00Z">
              <w:rPr>
                <w:rStyle w:val="keyword1"/>
              </w:rPr>
            </w:rPrChange>
          </w:rPr>
          <w:t>ADD</w:t>
        </w:r>
        <w:r w:rsidRPr="00A85691">
          <w:rPr>
            <w:sz w:val="18"/>
            <w:rPrChange w:id="5687" w:author="shorny" w:date="2014-06-09T15:49:00Z">
              <w:rPr/>
            </w:rPrChange>
          </w:rPr>
          <w:t xml:space="preserve"> INDEX holds (ApplicantID),</w:t>
        </w:r>
      </w:ins>
    </w:p>
    <w:p w14:paraId="7B36678D" w14:textId="77777777" w:rsidR="00A85691" w:rsidRPr="00A85691" w:rsidRDefault="00A85691">
      <w:pPr>
        <w:pStyle w:val="HTMLPreformatted"/>
        <w:divId w:val="1206136475"/>
        <w:rPr>
          <w:ins w:id="5688" w:author="shorny" w:date="2014-06-09T15:48:00Z"/>
          <w:sz w:val="18"/>
          <w:rPrChange w:id="5689" w:author="shorny" w:date="2014-06-09T15:49:00Z">
            <w:rPr>
              <w:ins w:id="5690" w:author="shorny" w:date="2014-06-09T15:48:00Z"/>
            </w:rPr>
          </w:rPrChange>
        </w:rPr>
      </w:pPr>
      <w:ins w:id="5691" w:author="shorny" w:date="2014-06-09T15:48:00Z">
        <w:r w:rsidRPr="00A85691">
          <w:rPr>
            <w:rStyle w:val="keyword1"/>
            <w:sz w:val="18"/>
            <w:rPrChange w:id="5692" w:author="shorny" w:date="2014-06-09T15:49:00Z">
              <w:rPr>
                <w:rStyle w:val="keyword1"/>
              </w:rPr>
            </w:rPrChange>
          </w:rPr>
          <w:t>ADD</w:t>
        </w:r>
        <w:r w:rsidRPr="00A85691">
          <w:rPr>
            <w:sz w:val="18"/>
            <w:rPrChange w:id="5693" w:author="shorny" w:date="2014-06-09T15:49:00Z">
              <w:rPr/>
            </w:rPrChange>
          </w:rPr>
          <w:t xml:space="preserve"> </w:t>
        </w:r>
        <w:r w:rsidRPr="00A85691">
          <w:rPr>
            <w:rStyle w:val="keyword1"/>
            <w:sz w:val="18"/>
            <w:rPrChange w:id="5694" w:author="shorny" w:date="2014-06-09T15:49:00Z">
              <w:rPr>
                <w:rStyle w:val="keyword1"/>
              </w:rPr>
            </w:rPrChange>
          </w:rPr>
          <w:t>CONSTRAINT</w:t>
        </w:r>
        <w:r w:rsidRPr="00A85691">
          <w:rPr>
            <w:sz w:val="18"/>
            <w:rPrChange w:id="5695" w:author="shorny" w:date="2014-06-09T15:49:00Z">
              <w:rPr/>
            </w:rPrChange>
          </w:rPr>
          <w:t xml:space="preserve"> holds </w:t>
        </w:r>
        <w:r w:rsidRPr="00A85691">
          <w:rPr>
            <w:rStyle w:val="keyword1"/>
            <w:sz w:val="18"/>
            <w:rPrChange w:id="5696" w:author="shorny" w:date="2014-06-09T15:49:00Z">
              <w:rPr>
                <w:rStyle w:val="keyword1"/>
              </w:rPr>
            </w:rPrChange>
          </w:rPr>
          <w:t>FOREIGN</w:t>
        </w:r>
        <w:r w:rsidRPr="00A85691">
          <w:rPr>
            <w:sz w:val="18"/>
            <w:rPrChange w:id="5697" w:author="shorny" w:date="2014-06-09T15:49:00Z">
              <w:rPr/>
            </w:rPrChange>
          </w:rPr>
          <w:t xml:space="preserve"> </w:t>
        </w:r>
        <w:r w:rsidRPr="00A85691">
          <w:rPr>
            <w:rStyle w:val="keyword1"/>
            <w:sz w:val="18"/>
            <w:rPrChange w:id="5698" w:author="shorny" w:date="2014-06-09T15:49:00Z">
              <w:rPr>
                <w:rStyle w:val="keyword1"/>
              </w:rPr>
            </w:rPrChange>
          </w:rPr>
          <w:t>KEY</w:t>
        </w:r>
        <w:r w:rsidRPr="00A85691">
          <w:rPr>
            <w:sz w:val="18"/>
            <w:rPrChange w:id="5699" w:author="shorny" w:date="2014-06-09T15:49:00Z">
              <w:rPr/>
            </w:rPrChange>
          </w:rPr>
          <w:t xml:space="preserve"> (ApplicantID)</w:t>
        </w:r>
      </w:ins>
    </w:p>
    <w:p w14:paraId="712F763E" w14:textId="77777777" w:rsidR="00A85691" w:rsidRPr="00A85691" w:rsidRDefault="00A85691">
      <w:pPr>
        <w:pStyle w:val="HTMLPreformatted"/>
        <w:divId w:val="1206136475"/>
        <w:rPr>
          <w:ins w:id="5700" w:author="shorny" w:date="2014-06-09T15:48:00Z"/>
          <w:sz w:val="18"/>
          <w:rPrChange w:id="5701" w:author="shorny" w:date="2014-06-09T15:49:00Z">
            <w:rPr>
              <w:ins w:id="5702" w:author="shorny" w:date="2014-06-09T15:48:00Z"/>
            </w:rPr>
          </w:rPrChange>
        </w:rPr>
      </w:pPr>
      <w:ins w:id="5703" w:author="shorny" w:date="2014-06-09T15:48:00Z">
        <w:r w:rsidRPr="00A85691">
          <w:rPr>
            <w:sz w:val="18"/>
            <w:rPrChange w:id="5704" w:author="shorny" w:date="2014-06-09T15:49:00Z">
              <w:rPr/>
            </w:rPrChange>
          </w:rPr>
          <w:t xml:space="preserve">  </w:t>
        </w:r>
        <w:r w:rsidRPr="00A85691">
          <w:rPr>
            <w:rStyle w:val="keyword1"/>
            <w:sz w:val="18"/>
            <w:rPrChange w:id="5705" w:author="shorny" w:date="2014-06-09T15:49:00Z">
              <w:rPr>
                <w:rStyle w:val="keyword1"/>
              </w:rPr>
            </w:rPrChange>
          </w:rPr>
          <w:t>REFERENCES</w:t>
        </w:r>
        <w:r w:rsidRPr="00A85691">
          <w:rPr>
            <w:sz w:val="18"/>
            <w:rPrChange w:id="5706" w:author="shorny" w:date="2014-06-09T15:49:00Z">
              <w:rPr/>
            </w:rPrChange>
          </w:rPr>
          <w:t xml:space="preserve"> Applicant (ApplicantID) </w:t>
        </w:r>
        <w:r w:rsidRPr="00A85691">
          <w:rPr>
            <w:rStyle w:val="keyword1"/>
            <w:sz w:val="18"/>
            <w:rPrChange w:id="5707" w:author="shorny" w:date="2014-06-09T15:49:00Z">
              <w:rPr>
                <w:rStyle w:val="keyword1"/>
              </w:rPr>
            </w:rPrChange>
          </w:rPr>
          <w:t>ON</w:t>
        </w:r>
        <w:r w:rsidRPr="00A85691">
          <w:rPr>
            <w:sz w:val="18"/>
            <w:rPrChange w:id="5708" w:author="shorny" w:date="2014-06-09T15:49:00Z">
              <w:rPr/>
            </w:rPrChange>
          </w:rPr>
          <w:t xml:space="preserve"> </w:t>
        </w:r>
        <w:r w:rsidRPr="00A85691">
          <w:rPr>
            <w:rStyle w:val="keyword1"/>
            <w:sz w:val="18"/>
            <w:rPrChange w:id="5709" w:author="shorny" w:date="2014-06-09T15:49:00Z">
              <w:rPr>
                <w:rStyle w:val="keyword1"/>
              </w:rPr>
            </w:rPrChange>
          </w:rPr>
          <w:t>UPDATE</w:t>
        </w:r>
        <w:r w:rsidRPr="00A85691">
          <w:rPr>
            <w:sz w:val="18"/>
            <w:rPrChange w:id="5710" w:author="shorny" w:date="2014-06-09T15:49:00Z">
              <w:rPr/>
            </w:rPrChange>
          </w:rPr>
          <w:t xml:space="preserve"> </w:t>
        </w:r>
        <w:r w:rsidRPr="00A85691">
          <w:rPr>
            <w:rStyle w:val="keyword1"/>
            <w:sz w:val="18"/>
            <w:rPrChange w:id="5711" w:author="shorny" w:date="2014-06-09T15:49:00Z">
              <w:rPr>
                <w:rStyle w:val="keyword1"/>
              </w:rPr>
            </w:rPrChange>
          </w:rPr>
          <w:t>Cascade</w:t>
        </w:r>
        <w:r w:rsidRPr="00A85691">
          <w:rPr>
            <w:sz w:val="18"/>
            <w:rPrChange w:id="5712" w:author="shorny" w:date="2014-06-09T15:49:00Z">
              <w:rPr/>
            </w:rPrChange>
          </w:rPr>
          <w:t xml:space="preserve"> </w:t>
        </w:r>
        <w:r w:rsidRPr="00A85691">
          <w:rPr>
            <w:rStyle w:val="keyword1"/>
            <w:sz w:val="18"/>
            <w:rPrChange w:id="5713" w:author="shorny" w:date="2014-06-09T15:49:00Z">
              <w:rPr>
                <w:rStyle w:val="keyword1"/>
              </w:rPr>
            </w:rPrChange>
          </w:rPr>
          <w:t>ON</w:t>
        </w:r>
        <w:r w:rsidRPr="00A85691">
          <w:rPr>
            <w:sz w:val="18"/>
            <w:rPrChange w:id="5714" w:author="shorny" w:date="2014-06-09T15:49:00Z">
              <w:rPr/>
            </w:rPrChange>
          </w:rPr>
          <w:t xml:space="preserve"> </w:t>
        </w:r>
        <w:proofErr w:type="gramStart"/>
        <w:r w:rsidRPr="00A85691">
          <w:rPr>
            <w:rStyle w:val="keyword1"/>
            <w:sz w:val="18"/>
            <w:rPrChange w:id="5715" w:author="shorny" w:date="2014-06-09T15:49:00Z">
              <w:rPr>
                <w:rStyle w:val="keyword1"/>
              </w:rPr>
            </w:rPrChange>
          </w:rPr>
          <w:t>DELETE</w:t>
        </w:r>
        <w:proofErr w:type="gramEnd"/>
        <w:r w:rsidRPr="00A85691">
          <w:rPr>
            <w:sz w:val="18"/>
            <w:rPrChange w:id="5716" w:author="shorny" w:date="2014-06-09T15:49:00Z">
              <w:rPr/>
            </w:rPrChange>
          </w:rPr>
          <w:t xml:space="preserve"> </w:t>
        </w:r>
        <w:r w:rsidRPr="00A85691">
          <w:rPr>
            <w:rStyle w:val="keyword1"/>
            <w:sz w:val="18"/>
            <w:rPrChange w:id="5717" w:author="shorny" w:date="2014-06-09T15:49:00Z">
              <w:rPr>
                <w:rStyle w:val="keyword1"/>
              </w:rPr>
            </w:rPrChange>
          </w:rPr>
          <w:t>Cascade</w:t>
        </w:r>
        <w:r w:rsidRPr="00A85691">
          <w:rPr>
            <w:sz w:val="18"/>
            <w:rPrChange w:id="5718" w:author="shorny" w:date="2014-06-09T15:49:00Z">
              <w:rPr/>
            </w:rPrChange>
          </w:rPr>
          <w:t>;</w:t>
        </w:r>
      </w:ins>
    </w:p>
    <w:p w14:paraId="44D829A0" w14:textId="77777777" w:rsidR="00A85691" w:rsidRPr="00A85691" w:rsidRDefault="00A85691">
      <w:pPr>
        <w:pStyle w:val="HTMLPreformatted"/>
        <w:divId w:val="1206136475"/>
        <w:rPr>
          <w:ins w:id="5719" w:author="shorny" w:date="2014-06-09T15:48:00Z"/>
          <w:sz w:val="18"/>
          <w:rPrChange w:id="5720" w:author="shorny" w:date="2014-06-09T15:49:00Z">
            <w:rPr>
              <w:ins w:id="5721" w:author="shorny" w:date="2014-06-09T15:48:00Z"/>
            </w:rPr>
          </w:rPrChange>
        </w:rPr>
      </w:pPr>
    </w:p>
    <w:p w14:paraId="33C1B7C4" w14:textId="77777777" w:rsidR="00A85691" w:rsidRPr="00A85691" w:rsidRDefault="00A85691">
      <w:pPr>
        <w:pStyle w:val="HTMLPreformatted"/>
        <w:divId w:val="1206136475"/>
        <w:rPr>
          <w:ins w:id="5722" w:author="shorny" w:date="2014-06-09T15:48:00Z"/>
          <w:sz w:val="18"/>
          <w:rPrChange w:id="5723" w:author="shorny" w:date="2014-06-09T15:49:00Z">
            <w:rPr>
              <w:ins w:id="5724" w:author="shorny" w:date="2014-06-09T15:48:00Z"/>
            </w:rPr>
          </w:rPrChange>
        </w:rPr>
      </w:pPr>
      <w:ins w:id="5725" w:author="shorny" w:date="2014-06-09T15:48:00Z">
        <w:r w:rsidRPr="00A85691">
          <w:rPr>
            <w:rStyle w:val="keyword1"/>
            <w:sz w:val="18"/>
            <w:rPrChange w:id="5726" w:author="shorny" w:date="2014-06-09T15:49:00Z">
              <w:rPr>
                <w:rStyle w:val="keyword1"/>
              </w:rPr>
            </w:rPrChange>
          </w:rPr>
          <w:t>ALTER</w:t>
        </w:r>
        <w:r w:rsidRPr="00A85691">
          <w:rPr>
            <w:sz w:val="18"/>
            <w:rPrChange w:id="5727" w:author="shorny" w:date="2014-06-09T15:49:00Z">
              <w:rPr/>
            </w:rPrChange>
          </w:rPr>
          <w:t xml:space="preserve"> </w:t>
        </w:r>
        <w:r w:rsidRPr="00A85691">
          <w:rPr>
            <w:rStyle w:val="keyword1"/>
            <w:sz w:val="18"/>
            <w:rPrChange w:id="5728" w:author="shorny" w:date="2014-06-09T15:49:00Z">
              <w:rPr>
                <w:rStyle w:val="keyword1"/>
              </w:rPr>
            </w:rPrChange>
          </w:rPr>
          <w:t>TABLE</w:t>
        </w:r>
        <w:r w:rsidRPr="00A85691">
          <w:rPr>
            <w:sz w:val="18"/>
            <w:rPrChange w:id="5729" w:author="shorny" w:date="2014-06-09T15:49:00Z">
              <w:rPr/>
            </w:rPrChange>
          </w:rPr>
          <w:t xml:space="preserve"> </w:t>
        </w:r>
        <w:r w:rsidRPr="00A85691">
          <w:rPr>
            <w:rStyle w:val="function-name1"/>
            <w:sz w:val="18"/>
            <w:rPrChange w:id="5730" w:author="shorny" w:date="2014-06-09T15:49:00Z">
              <w:rPr>
                <w:rStyle w:val="function-name1"/>
              </w:rPr>
            </w:rPrChange>
          </w:rPr>
          <w:t>Publication</w:t>
        </w:r>
      </w:ins>
    </w:p>
    <w:p w14:paraId="29B3AF79" w14:textId="77777777" w:rsidR="00A85691" w:rsidRPr="00A85691" w:rsidRDefault="00A85691">
      <w:pPr>
        <w:pStyle w:val="HTMLPreformatted"/>
        <w:divId w:val="1206136475"/>
        <w:rPr>
          <w:ins w:id="5731" w:author="shorny" w:date="2014-06-09T15:48:00Z"/>
          <w:sz w:val="18"/>
          <w:rPrChange w:id="5732" w:author="shorny" w:date="2014-06-09T15:49:00Z">
            <w:rPr>
              <w:ins w:id="5733" w:author="shorny" w:date="2014-06-09T15:48:00Z"/>
            </w:rPr>
          </w:rPrChange>
        </w:rPr>
      </w:pPr>
      <w:ins w:id="5734" w:author="shorny" w:date="2014-06-09T15:48:00Z">
        <w:r w:rsidRPr="00A85691">
          <w:rPr>
            <w:rStyle w:val="keyword1"/>
            <w:sz w:val="18"/>
            <w:rPrChange w:id="5735" w:author="shorny" w:date="2014-06-09T15:49:00Z">
              <w:rPr>
                <w:rStyle w:val="keyword1"/>
              </w:rPr>
            </w:rPrChange>
          </w:rPr>
          <w:t>ADD</w:t>
        </w:r>
        <w:r w:rsidRPr="00A85691">
          <w:rPr>
            <w:sz w:val="18"/>
            <w:rPrChange w:id="5736" w:author="shorny" w:date="2014-06-09T15:49:00Z">
              <w:rPr/>
            </w:rPrChange>
          </w:rPr>
          <w:t xml:space="preserve"> INDEX authored (ApplicantID),</w:t>
        </w:r>
      </w:ins>
    </w:p>
    <w:p w14:paraId="6D5F838E" w14:textId="77777777" w:rsidR="00A85691" w:rsidRPr="00A85691" w:rsidRDefault="00A85691">
      <w:pPr>
        <w:pStyle w:val="HTMLPreformatted"/>
        <w:divId w:val="1206136475"/>
        <w:rPr>
          <w:ins w:id="5737" w:author="shorny" w:date="2014-06-09T15:48:00Z"/>
          <w:sz w:val="18"/>
          <w:rPrChange w:id="5738" w:author="shorny" w:date="2014-06-09T15:49:00Z">
            <w:rPr>
              <w:ins w:id="5739" w:author="shorny" w:date="2014-06-09T15:48:00Z"/>
            </w:rPr>
          </w:rPrChange>
        </w:rPr>
      </w:pPr>
      <w:ins w:id="5740" w:author="shorny" w:date="2014-06-09T15:48:00Z">
        <w:r w:rsidRPr="00A85691">
          <w:rPr>
            <w:rStyle w:val="keyword1"/>
            <w:sz w:val="18"/>
            <w:rPrChange w:id="5741" w:author="shorny" w:date="2014-06-09T15:49:00Z">
              <w:rPr>
                <w:rStyle w:val="keyword1"/>
              </w:rPr>
            </w:rPrChange>
          </w:rPr>
          <w:t>ADD</w:t>
        </w:r>
        <w:r w:rsidRPr="00A85691">
          <w:rPr>
            <w:sz w:val="18"/>
            <w:rPrChange w:id="5742" w:author="shorny" w:date="2014-06-09T15:49:00Z">
              <w:rPr/>
            </w:rPrChange>
          </w:rPr>
          <w:t xml:space="preserve"> </w:t>
        </w:r>
        <w:r w:rsidRPr="00A85691">
          <w:rPr>
            <w:rStyle w:val="keyword1"/>
            <w:sz w:val="18"/>
            <w:rPrChange w:id="5743" w:author="shorny" w:date="2014-06-09T15:49:00Z">
              <w:rPr>
                <w:rStyle w:val="keyword1"/>
              </w:rPr>
            </w:rPrChange>
          </w:rPr>
          <w:t>CONSTRAINT</w:t>
        </w:r>
        <w:r w:rsidRPr="00A85691">
          <w:rPr>
            <w:sz w:val="18"/>
            <w:rPrChange w:id="5744" w:author="shorny" w:date="2014-06-09T15:49:00Z">
              <w:rPr/>
            </w:rPrChange>
          </w:rPr>
          <w:t xml:space="preserve"> authored </w:t>
        </w:r>
        <w:r w:rsidRPr="00A85691">
          <w:rPr>
            <w:rStyle w:val="keyword1"/>
            <w:sz w:val="18"/>
            <w:rPrChange w:id="5745" w:author="shorny" w:date="2014-06-09T15:49:00Z">
              <w:rPr>
                <w:rStyle w:val="keyword1"/>
              </w:rPr>
            </w:rPrChange>
          </w:rPr>
          <w:t>FOREIGN</w:t>
        </w:r>
        <w:r w:rsidRPr="00A85691">
          <w:rPr>
            <w:sz w:val="18"/>
            <w:rPrChange w:id="5746" w:author="shorny" w:date="2014-06-09T15:49:00Z">
              <w:rPr/>
            </w:rPrChange>
          </w:rPr>
          <w:t xml:space="preserve"> </w:t>
        </w:r>
        <w:r w:rsidRPr="00A85691">
          <w:rPr>
            <w:rStyle w:val="keyword1"/>
            <w:sz w:val="18"/>
            <w:rPrChange w:id="5747" w:author="shorny" w:date="2014-06-09T15:49:00Z">
              <w:rPr>
                <w:rStyle w:val="keyword1"/>
              </w:rPr>
            </w:rPrChange>
          </w:rPr>
          <w:t>KEY</w:t>
        </w:r>
        <w:r w:rsidRPr="00A85691">
          <w:rPr>
            <w:sz w:val="18"/>
            <w:rPrChange w:id="5748" w:author="shorny" w:date="2014-06-09T15:49:00Z">
              <w:rPr/>
            </w:rPrChange>
          </w:rPr>
          <w:t xml:space="preserve"> (ApplicantID)</w:t>
        </w:r>
      </w:ins>
    </w:p>
    <w:p w14:paraId="0446CD2F" w14:textId="77777777" w:rsidR="00A85691" w:rsidRPr="00A85691" w:rsidRDefault="00A85691">
      <w:pPr>
        <w:pStyle w:val="HTMLPreformatted"/>
        <w:divId w:val="1206136475"/>
        <w:rPr>
          <w:ins w:id="5749" w:author="shorny" w:date="2014-06-09T15:48:00Z"/>
          <w:sz w:val="18"/>
          <w:rPrChange w:id="5750" w:author="shorny" w:date="2014-06-09T15:49:00Z">
            <w:rPr>
              <w:ins w:id="5751" w:author="shorny" w:date="2014-06-09T15:48:00Z"/>
            </w:rPr>
          </w:rPrChange>
        </w:rPr>
      </w:pPr>
      <w:ins w:id="5752" w:author="shorny" w:date="2014-06-09T15:48:00Z">
        <w:r w:rsidRPr="00A85691">
          <w:rPr>
            <w:sz w:val="18"/>
            <w:rPrChange w:id="5753" w:author="shorny" w:date="2014-06-09T15:49:00Z">
              <w:rPr/>
            </w:rPrChange>
          </w:rPr>
          <w:t xml:space="preserve">  </w:t>
        </w:r>
        <w:r w:rsidRPr="00A85691">
          <w:rPr>
            <w:rStyle w:val="keyword1"/>
            <w:sz w:val="18"/>
            <w:rPrChange w:id="5754" w:author="shorny" w:date="2014-06-09T15:49:00Z">
              <w:rPr>
                <w:rStyle w:val="keyword1"/>
              </w:rPr>
            </w:rPrChange>
          </w:rPr>
          <w:t>REFERENCES</w:t>
        </w:r>
        <w:r w:rsidRPr="00A85691">
          <w:rPr>
            <w:sz w:val="18"/>
            <w:rPrChange w:id="5755" w:author="shorny" w:date="2014-06-09T15:49:00Z">
              <w:rPr/>
            </w:rPrChange>
          </w:rPr>
          <w:t xml:space="preserve"> Applicant (ApplicantID) </w:t>
        </w:r>
        <w:r w:rsidRPr="00A85691">
          <w:rPr>
            <w:rStyle w:val="keyword1"/>
            <w:sz w:val="18"/>
            <w:rPrChange w:id="5756" w:author="shorny" w:date="2014-06-09T15:49:00Z">
              <w:rPr>
                <w:rStyle w:val="keyword1"/>
              </w:rPr>
            </w:rPrChange>
          </w:rPr>
          <w:t>ON</w:t>
        </w:r>
        <w:r w:rsidRPr="00A85691">
          <w:rPr>
            <w:sz w:val="18"/>
            <w:rPrChange w:id="5757" w:author="shorny" w:date="2014-06-09T15:49:00Z">
              <w:rPr/>
            </w:rPrChange>
          </w:rPr>
          <w:t xml:space="preserve"> </w:t>
        </w:r>
        <w:r w:rsidRPr="00A85691">
          <w:rPr>
            <w:rStyle w:val="keyword1"/>
            <w:sz w:val="18"/>
            <w:rPrChange w:id="5758" w:author="shorny" w:date="2014-06-09T15:49:00Z">
              <w:rPr>
                <w:rStyle w:val="keyword1"/>
              </w:rPr>
            </w:rPrChange>
          </w:rPr>
          <w:t>UPDATE</w:t>
        </w:r>
        <w:r w:rsidRPr="00A85691">
          <w:rPr>
            <w:sz w:val="18"/>
            <w:rPrChange w:id="5759" w:author="shorny" w:date="2014-06-09T15:49:00Z">
              <w:rPr/>
            </w:rPrChange>
          </w:rPr>
          <w:t xml:space="preserve"> </w:t>
        </w:r>
        <w:r w:rsidRPr="00A85691">
          <w:rPr>
            <w:rStyle w:val="keyword1"/>
            <w:sz w:val="18"/>
            <w:rPrChange w:id="5760" w:author="shorny" w:date="2014-06-09T15:49:00Z">
              <w:rPr>
                <w:rStyle w:val="keyword1"/>
              </w:rPr>
            </w:rPrChange>
          </w:rPr>
          <w:t>Cascade</w:t>
        </w:r>
        <w:r w:rsidRPr="00A85691">
          <w:rPr>
            <w:sz w:val="18"/>
            <w:rPrChange w:id="5761" w:author="shorny" w:date="2014-06-09T15:49:00Z">
              <w:rPr/>
            </w:rPrChange>
          </w:rPr>
          <w:t xml:space="preserve"> </w:t>
        </w:r>
        <w:r w:rsidRPr="00A85691">
          <w:rPr>
            <w:rStyle w:val="keyword1"/>
            <w:sz w:val="18"/>
            <w:rPrChange w:id="5762" w:author="shorny" w:date="2014-06-09T15:49:00Z">
              <w:rPr>
                <w:rStyle w:val="keyword1"/>
              </w:rPr>
            </w:rPrChange>
          </w:rPr>
          <w:t>ON</w:t>
        </w:r>
        <w:r w:rsidRPr="00A85691">
          <w:rPr>
            <w:sz w:val="18"/>
            <w:rPrChange w:id="5763" w:author="shorny" w:date="2014-06-09T15:49:00Z">
              <w:rPr/>
            </w:rPrChange>
          </w:rPr>
          <w:t xml:space="preserve"> </w:t>
        </w:r>
        <w:proofErr w:type="gramStart"/>
        <w:r w:rsidRPr="00A85691">
          <w:rPr>
            <w:rStyle w:val="keyword1"/>
            <w:sz w:val="18"/>
            <w:rPrChange w:id="5764" w:author="shorny" w:date="2014-06-09T15:49:00Z">
              <w:rPr>
                <w:rStyle w:val="keyword1"/>
              </w:rPr>
            </w:rPrChange>
          </w:rPr>
          <w:t>DELETE</w:t>
        </w:r>
        <w:proofErr w:type="gramEnd"/>
        <w:r w:rsidRPr="00A85691">
          <w:rPr>
            <w:sz w:val="18"/>
            <w:rPrChange w:id="5765" w:author="shorny" w:date="2014-06-09T15:49:00Z">
              <w:rPr/>
            </w:rPrChange>
          </w:rPr>
          <w:t xml:space="preserve"> </w:t>
        </w:r>
        <w:r w:rsidRPr="00A85691">
          <w:rPr>
            <w:rStyle w:val="keyword1"/>
            <w:sz w:val="18"/>
            <w:rPrChange w:id="5766" w:author="shorny" w:date="2014-06-09T15:49:00Z">
              <w:rPr>
                <w:rStyle w:val="keyword1"/>
              </w:rPr>
            </w:rPrChange>
          </w:rPr>
          <w:t>Cascade</w:t>
        </w:r>
        <w:r w:rsidRPr="00A85691">
          <w:rPr>
            <w:sz w:val="18"/>
            <w:rPrChange w:id="5767" w:author="shorny" w:date="2014-06-09T15:49:00Z">
              <w:rPr/>
            </w:rPrChange>
          </w:rPr>
          <w:t>;</w:t>
        </w:r>
      </w:ins>
    </w:p>
    <w:p w14:paraId="2B3A3B73" w14:textId="77777777" w:rsidR="00A85691" w:rsidRPr="00A85691" w:rsidRDefault="00A85691">
      <w:pPr>
        <w:pStyle w:val="HTMLPreformatted"/>
        <w:divId w:val="1206136475"/>
        <w:rPr>
          <w:ins w:id="5768" w:author="shorny" w:date="2014-06-09T15:48:00Z"/>
          <w:sz w:val="18"/>
          <w:rPrChange w:id="5769" w:author="shorny" w:date="2014-06-09T15:49:00Z">
            <w:rPr>
              <w:ins w:id="5770" w:author="shorny" w:date="2014-06-09T15:48:00Z"/>
            </w:rPr>
          </w:rPrChange>
        </w:rPr>
      </w:pPr>
    </w:p>
    <w:p w14:paraId="7407672B" w14:textId="77777777" w:rsidR="00A85691" w:rsidRPr="00A85691" w:rsidRDefault="00A85691">
      <w:pPr>
        <w:pStyle w:val="HTMLPreformatted"/>
        <w:divId w:val="1206136475"/>
        <w:rPr>
          <w:ins w:id="5771" w:author="shorny" w:date="2014-06-09T15:48:00Z"/>
          <w:sz w:val="18"/>
          <w:rPrChange w:id="5772" w:author="shorny" w:date="2014-06-09T15:49:00Z">
            <w:rPr>
              <w:ins w:id="5773" w:author="shorny" w:date="2014-06-09T15:48:00Z"/>
            </w:rPr>
          </w:rPrChange>
        </w:rPr>
      </w:pPr>
      <w:ins w:id="5774" w:author="shorny" w:date="2014-06-09T15:48:00Z">
        <w:r w:rsidRPr="00A85691">
          <w:rPr>
            <w:rStyle w:val="keyword1"/>
            <w:sz w:val="18"/>
            <w:rPrChange w:id="5775" w:author="shorny" w:date="2014-06-09T15:49:00Z">
              <w:rPr>
                <w:rStyle w:val="keyword1"/>
              </w:rPr>
            </w:rPrChange>
          </w:rPr>
          <w:t>ALTER</w:t>
        </w:r>
        <w:r w:rsidRPr="00A85691">
          <w:rPr>
            <w:sz w:val="18"/>
            <w:rPrChange w:id="5776" w:author="shorny" w:date="2014-06-09T15:49:00Z">
              <w:rPr/>
            </w:rPrChange>
          </w:rPr>
          <w:t xml:space="preserve"> </w:t>
        </w:r>
        <w:r w:rsidRPr="00A85691">
          <w:rPr>
            <w:rStyle w:val="keyword1"/>
            <w:sz w:val="18"/>
            <w:rPrChange w:id="5777" w:author="shorny" w:date="2014-06-09T15:49:00Z">
              <w:rPr>
                <w:rStyle w:val="keyword1"/>
              </w:rPr>
            </w:rPrChange>
          </w:rPr>
          <w:t>TABLE</w:t>
        </w:r>
        <w:r w:rsidRPr="00A85691">
          <w:rPr>
            <w:sz w:val="18"/>
            <w:rPrChange w:id="5778" w:author="shorny" w:date="2014-06-09T15:49:00Z">
              <w:rPr/>
            </w:rPrChange>
          </w:rPr>
          <w:t xml:space="preserve"> </w:t>
        </w:r>
        <w:r w:rsidRPr="00A85691">
          <w:rPr>
            <w:rStyle w:val="function-name1"/>
            <w:sz w:val="18"/>
            <w:rPrChange w:id="5779" w:author="shorny" w:date="2014-06-09T15:49:00Z">
              <w:rPr>
                <w:rStyle w:val="function-name1"/>
              </w:rPr>
            </w:rPrChange>
          </w:rPr>
          <w:t>Visa</w:t>
        </w:r>
      </w:ins>
    </w:p>
    <w:p w14:paraId="5B0DC5E5" w14:textId="77777777" w:rsidR="00A85691" w:rsidRPr="00A85691" w:rsidRDefault="00A85691">
      <w:pPr>
        <w:pStyle w:val="HTMLPreformatted"/>
        <w:divId w:val="1206136475"/>
        <w:rPr>
          <w:ins w:id="5780" w:author="shorny" w:date="2014-06-09T15:48:00Z"/>
          <w:sz w:val="18"/>
          <w:rPrChange w:id="5781" w:author="shorny" w:date="2014-06-09T15:49:00Z">
            <w:rPr>
              <w:ins w:id="5782" w:author="shorny" w:date="2014-06-09T15:48:00Z"/>
            </w:rPr>
          </w:rPrChange>
        </w:rPr>
      </w:pPr>
      <w:ins w:id="5783" w:author="shorny" w:date="2014-06-09T15:48:00Z">
        <w:r w:rsidRPr="00A85691">
          <w:rPr>
            <w:rStyle w:val="keyword1"/>
            <w:sz w:val="18"/>
            <w:rPrChange w:id="5784" w:author="shorny" w:date="2014-06-09T15:49:00Z">
              <w:rPr>
                <w:rStyle w:val="keyword1"/>
              </w:rPr>
            </w:rPrChange>
          </w:rPr>
          <w:t>ADD</w:t>
        </w:r>
        <w:r w:rsidRPr="00A85691">
          <w:rPr>
            <w:sz w:val="18"/>
            <w:rPrChange w:id="5785" w:author="shorny" w:date="2014-06-09T15:49:00Z">
              <w:rPr/>
            </w:rPrChange>
          </w:rPr>
          <w:t xml:space="preserve"> INDEX `may have` (ApplicantID),</w:t>
        </w:r>
      </w:ins>
    </w:p>
    <w:p w14:paraId="3A6DC3F9" w14:textId="77777777" w:rsidR="00A85691" w:rsidRPr="00A85691" w:rsidRDefault="00A85691">
      <w:pPr>
        <w:pStyle w:val="HTMLPreformatted"/>
        <w:divId w:val="1206136475"/>
        <w:rPr>
          <w:ins w:id="5786" w:author="shorny" w:date="2014-06-09T15:48:00Z"/>
          <w:sz w:val="18"/>
          <w:rPrChange w:id="5787" w:author="shorny" w:date="2014-06-09T15:49:00Z">
            <w:rPr>
              <w:ins w:id="5788" w:author="shorny" w:date="2014-06-09T15:48:00Z"/>
            </w:rPr>
          </w:rPrChange>
        </w:rPr>
      </w:pPr>
      <w:ins w:id="5789" w:author="shorny" w:date="2014-06-09T15:48:00Z">
        <w:r w:rsidRPr="00A85691">
          <w:rPr>
            <w:rStyle w:val="keyword1"/>
            <w:sz w:val="18"/>
            <w:rPrChange w:id="5790" w:author="shorny" w:date="2014-06-09T15:49:00Z">
              <w:rPr>
                <w:rStyle w:val="keyword1"/>
              </w:rPr>
            </w:rPrChange>
          </w:rPr>
          <w:t>ADD</w:t>
        </w:r>
        <w:r w:rsidRPr="00A85691">
          <w:rPr>
            <w:sz w:val="18"/>
            <w:rPrChange w:id="5791" w:author="shorny" w:date="2014-06-09T15:49:00Z">
              <w:rPr/>
            </w:rPrChange>
          </w:rPr>
          <w:t xml:space="preserve"> </w:t>
        </w:r>
        <w:r w:rsidRPr="00A85691">
          <w:rPr>
            <w:rStyle w:val="keyword1"/>
            <w:sz w:val="18"/>
            <w:rPrChange w:id="5792" w:author="shorny" w:date="2014-06-09T15:49:00Z">
              <w:rPr>
                <w:rStyle w:val="keyword1"/>
              </w:rPr>
            </w:rPrChange>
          </w:rPr>
          <w:t>CONSTRAINT</w:t>
        </w:r>
        <w:r w:rsidRPr="00A85691">
          <w:rPr>
            <w:sz w:val="18"/>
            <w:rPrChange w:id="5793" w:author="shorny" w:date="2014-06-09T15:49:00Z">
              <w:rPr/>
            </w:rPrChange>
          </w:rPr>
          <w:t xml:space="preserve"> `may have` </w:t>
        </w:r>
        <w:r w:rsidRPr="00A85691">
          <w:rPr>
            <w:rStyle w:val="keyword1"/>
            <w:sz w:val="18"/>
            <w:rPrChange w:id="5794" w:author="shorny" w:date="2014-06-09T15:49:00Z">
              <w:rPr>
                <w:rStyle w:val="keyword1"/>
              </w:rPr>
            </w:rPrChange>
          </w:rPr>
          <w:t>FOREIGN</w:t>
        </w:r>
        <w:r w:rsidRPr="00A85691">
          <w:rPr>
            <w:sz w:val="18"/>
            <w:rPrChange w:id="5795" w:author="shorny" w:date="2014-06-09T15:49:00Z">
              <w:rPr/>
            </w:rPrChange>
          </w:rPr>
          <w:t xml:space="preserve"> </w:t>
        </w:r>
        <w:r w:rsidRPr="00A85691">
          <w:rPr>
            <w:rStyle w:val="keyword1"/>
            <w:sz w:val="18"/>
            <w:rPrChange w:id="5796" w:author="shorny" w:date="2014-06-09T15:49:00Z">
              <w:rPr>
                <w:rStyle w:val="keyword1"/>
              </w:rPr>
            </w:rPrChange>
          </w:rPr>
          <w:t>KEY</w:t>
        </w:r>
        <w:r w:rsidRPr="00A85691">
          <w:rPr>
            <w:sz w:val="18"/>
            <w:rPrChange w:id="5797" w:author="shorny" w:date="2014-06-09T15:49:00Z">
              <w:rPr/>
            </w:rPrChange>
          </w:rPr>
          <w:t xml:space="preserve"> (ApplicantID)</w:t>
        </w:r>
      </w:ins>
    </w:p>
    <w:p w14:paraId="200402DF" w14:textId="77777777" w:rsidR="00A85691" w:rsidRPr="00A85691" w:rsidRDefault="00A85691">
      <w:pPr>
        <w:pStyle w:val="HTMLPreformatted"/>
        <w:divId w:val="1206136475"/>
        <w:rPr>
          <w:ins w:id="5798" w:author="shorny" w:date="2014-06-09T15:48:00Z"/>
          <w:sz w:val="18"/>
          <w:rPrChange w:id="5799" w:author="shorny" w:date="2014-06-09T15:49:00Z">
            <w:rPr>
              <w:ins w:id="5800" w:author="shorny" w:date="2014-06-09T15:48:00Z"/>
            </w:rPr>
          </w:rPrChange>
        </w:rPr>
      </w:pPr>
      <w:ins w:id="5801" w:author="shorny" w:date="2014-06-09T15:48:00Z">
        <w:r w:rsidRPr="00A85691">
          <w:rPr>
            <w:sz w:val="18"/>
            <w:rPrChange w:id="5802" w:author="shorny" w:date="2014-06-09T15:49:00Z">
              <w:rPr/>
            </w:rPrChange>
          </w:rPr>
          <w:t xml:space="preserve">  </w:t>
        </w:r>
        <w:r w:rsidRPr="00A85691">
          <w:rPr>
            <w:rStyle w:val="keyword1"/>
            <w:sz w:val="18"/>
            <w:rPrChange w:id="5803" w:author="shorny" w:date="2014-06-09T15:49:00Z">
              <w:rPr>
                <w:rStyle w:val="keyword1"/>
              </w:rPr>
            </w:rPrChange>
          </w:rPr>
          <w:t>REFERENCES</w:t>
        </w:r>
        <w:r w:rsidRPr="00A85691">
          <w:rPr>
            <w:sz w:val="18"/>
            <w:rPrChange w:id="5804" w:author="shorny" w:date="2014-06-09T15:49:00Z">
              <w:rPr/>
            </w:rPrChange>
          </w:rPr>
          <w:t xml:space="preserve"> Applicant (ApplicantID) </w:t>
        </w:r>
        <w:r w:rsidRPr="00A85691">
          <w:rPr>
            <w:rStyle w:val="keyword1"/>
            <w:sz w:val="18"/>
            <w:rPrChange w:id="5805" w:author="shorny" w:date="2014-06-09T15:49:00Z">
              <w:rPr>
                <w:rStyle w:val="keyword1"/>
              </w:rPr>
            </w:rPrChange>
          </w:rPr>
          <w:t>ON</w:t>
        </w:r>
        <w:r w:rsidRPr="00A85691">
          <w:rPr>
            <w:sz w:val="18"/>
            <w:rPrChange w:id="5806" w:author="shorny" w:date="2014-06-09T15:49:00Z">
              <w:rPr/>
            </w:rPrChange>
          </w:rPr>
          <w:t xml:space="preserve"> </w:t>
        </w:r>
        <w:r w:rsidRPr="00A85691">
          <w:rPr>
            <w:rStyle w:val="keyword1"/>
            <w:sz w:val="18"/>
            <w:rPrChange w:id="5807" w:author="shorny" w:date="2014-06-09T15:49:00Z">
              <w:rPr>
                <w:rStyle w:val="keyword1"/>
              </w:rPr>
            </w:rPrChange>
          </w:rPr>
          <w:t>UPDATE</w:t>
        </w:r>
        <w:r w:rsidRPr="00A85691">
          <w:rPr>
            <w:sz w:val="18"/>
            <w:rPrChange w:id="5808" w:author="shorny" w:date="2014-06-09T15:49:00Z">
              <w:rPr/>
            </w:rPrChange>
          </w:rPr>
          <w:t xml:space="preserve"> </w:t>
        </w:r>
        <w:r w:rsidRPr="00A85691">
          <w:rPr>
            <w:rStyle w:val="keyword1"/>
            <w:sz w:val="18"/>
            <w:rPrChange w:id="5809" w:author="shorny" w:date="2014-06-09T15:49:00Z">
              <w:rPr>
                <w:rStyle w:val="keyword1"/>
              </w:rPr>
            </w:rPrChange>
          </w:rPr>
          <w:t>Cascade</w:t>
        </w:r>
        <w:r w:rsidRPr="00A85691">
          <w:rPr>
            <w:sz w:val="18"/>
            <w:rPrChange w:id="5810" w:author="shorny" w:date="2014-06-09T15:49:00Z">
              <w:rPr/>
            </w:rPrChange>
          </w:rPr>
          <w:t xml:space="preserve"> </w:t>
        </w:r>
        <w:r w:rsidRPr="00A85691">
          <w:rPr>
            <w:rStyle w:val="keyword1"/>
            <w:sz w:val="18"/>
            <w:rPrChange w:id="5811" w:author="shorny" w:date="2014-06-09T15:49:00Z">
              <w:rPr>
                <w:rStyle w:val="keyword1"/>
              </w:rPr>
            </w:rPrChange>
          </w:rPr>
          <w:t>ON</w:t>
        </w:r>
        <w:r w:rsidRPr="00A85691">
          <w:rPr>
            <w:sz w:val="18"/>
            <w:rPrChange w:id="5812" w:author="shorny" w:date="2014-06-09T15:49:00Z">
              <w:rPr/>
            </w:rPrChange>
          </w:rPr>
          <w:t xml:space="preserve"> </w:t>
        </w:r>
        <w:proofErr w:type="gramStart"/>
        <w:r w:rsidRPr="00A85691">
          <w:rPr>
            <w:rStyle w:val="keyword1"/>
            <w:sz w:val="18"/>
            <w:rPrChange w:id="5813" w:author="shorny" w:date="2014-06-09T15:49:00Z">
              <w:rPr>
                <w:rStyle w:val="keyword1"/>
              </w:rPr>
            </w:rPrChange>
          </w:rPr>
          <w:t>DELETE</w:t>
        </w:r>
        <w:proofErr w:type="gramEnd"/>
        <w:r w:rsidRPr="00A85691">
          <w:rPr>
            <w:sz w:val="18"/>
            <w:rPrChange w:id="5814" w:author="shorny" w:date="2014-06-09T15:49:00Z">
              <w:rPr/>
            </w:rPrChange>
          </w:rPr>
          <w:t xml:space="preserve"> </w:t>
        </w:r>
        <w:r w:rsidRPr="00A85691">
          <w:rPr>
            <w:rStyle w:val="keyword1"/>
            <w:sz w:val="18"/>
            <w:rPrChange w:id="5815" w:author="shorny" w:date="2014-06-09T15:49:00Z">
              <w:rPr>
                <w:rStyle w:val="keyword1"/>
              </w:rPr>
            </w:rPrChange>
          </w:rPr>
          <w:t>Cascade</w:t>
        </w:r>
        <w:r w:rsidRPr="00A85691">
          <w:rPr>
            <w:sz w:val="18"/>
            <w:rPrChange w:id="5816" w:author="shorny" w:date="2014-06-09T15:49:00Z">
              <w:rPr/>
            </w:rPrChange>
          </w:rPr>
          <w:t>;</w:t>
        </w:r>
      </w:ins>
    </w:p>
    <w:p w14:paraId="54EEEF90" w14:textId="77777777" w:rsidR="00A85691" w:rsidRPr="00A85691" w:rsidRDefault="00A85691">
      <w:pPr>
        <w:pStyle w:val="HTMLPreformatted"/>
        <w:divId w:val="1206136475"/>
        <w:rPr>
          <w:ins w:id="5817" w:author="shorny" w:date="2014-06-09T15:48:00Z"/>
          <w:sz w:val="18"/>
          <w:rPrChange w:id="5818" w:author="shorny" w:date="2014-06-09T15:49:00Z">
            <w:rPr>
              <w:ins w:id="5819" w:author="shorny" w:date="2014-06-09T15:48:00Z"/>
            </w:rPr>
          </w:rPrChange>
        </w:rPr>
      </w:pPr>
    </w:p>
    <w:p w14:paraId="6D695D3F" w14:textId="77777777" w:rsidR="00A85691" w:rsidRPr="00A85691" w:rsidRDefault="00A85691">
      <w:pPr>
        <w:pStyle w:val="HTMLPreformatted"/>
        <w:divId w:val="1206136475"/>
        <w:rPr>
          <w:ins w:id="5820" w:author="shorny" w:date="2014-06-09T15:48:00Z"/>
          <w:sz w:val="18"/>
          <w:rPrChange w:id="5821" w:author="shorny" w:date="2014-06-09T15:49:00Z">
            <w:rPr>
              <w:ins w:id="5822" w:author="shorny" w:date="2014-06-09T15:48:00Z"/>
            </w:rPr>
          </w:rPrChange>
        </w:rPr>
      </w:pPr>
      <w:ins w:id="5823" w:author="shorny" w:date="2014-06-09T15:48:00Z">
        <w:r w:rsidRPr="00A85691">
          <w:rPr>
            <w:rStyle w:val="keyword1"/>
            <w:sz w:val="18"/>
            <w:rPrChange w:id="5824" w:author="shorny" w:date="2014-06-09T15:49:00Z">
              <w:rPr>
                <w:rStyle w:val="keyword1"/>
              </w:rPr>
            </w:rPrChange>
          </w:rPr>
          <w:t>ALTER</w:t>
        </w:r>
        <w:r w:rsidRPr="00A85691">
          <w:rPr>
            <w:sz w:val="18"/>
            <w:rPrChange w:id="5825" w:author="shorny" w:date="2014-06-09T15:49:00Z">
              <w:rPr/>
            </w:rPrChange>
          </w:rPr>
          <w:t xml:space="preserve"> </w:t>
        </w:r>
        <w:r w:rsidRPr="00A85691">
          <w:rPr>
            <w:rStyle w:val="keyword1"/>
            <w:sz w:val="18"/>
            <w:rPrChange w:id="5826" w:author="shorny" w:date="2014-06-09T15:49:00Z">
              <w:rPr>
                <w:rStyle w:val="keyword1"/>
              </w:rPr>
            </w:rPrChange>
          </w:rPr>
          <w:t>TABLE</w:t>
        </w:r>
        <w:r w:rsidRPr="00A85691">
          <w:rPr>
            <w:sz w:val="18"/>
            <w:rPrChange w:id="5827" w:author="shorny" w:date="2014-06-09T15:49:00Z">
              <w:rPr/>
            </w:rPrChange>
          </w:rPr>
          <w:t xml:space="preserve"> </w:t>
        </w:r>
        <w:r w:rsidRPr="00A85691">
          <w:rPr>
            <w:rStyle w:val="function-name1"/>
            <w:sz w:val="18"/>
            <w:rPrChange w:id="5828" w:author="shorny" w:date="2014-06-09T15:49:00Z">
              <w:rPr>
                <w:rStyle w:val="function-name1"/>
              </w:rPr>
            </w:rPrChange>
          </w:rPr>
          <w:t>Application</w:t>
        </w:r>
      </w:ins>
    </w:p>
    <w:p w14:paraId="7E2B3657" w14:textId="77777777" w:rsidR="00A85691" w:rsidRPr="00A85691" w:rsidRDefault="00A85691">
      <w:pPr>
        <w:pStyle w:val="HTMLPreformatted"/>
        <w:divId w:val="1206136475"/>
        <w:rPr>
          <w:ins w:id="5829" w:author="shorny" w:date="2014-06-09T15:48:00Z"/>
          <w:sz w:val="18"/>
          <w:rPrChange w:id="5830" w:author="shorny" w:date="2014-06-09T15:49:00Z">
            <w:rPr>
              <w:ins w:id="5831" w:author="shorny" w:date="2014-06-09T15:48:00Z"/>
            </w:rPr>
          </w:rPrChange>
        </w:rPr>
      </w:pPr>
      <w:ins w:id="5832" w:author="shorny" w:date="2014-06-09T15:48:00Z">
        <w:r w:rsidRPr="00A85691">
          <w:rPr>
            <w:rStyle w:val="keyword1"/>
            <w:sz w:val="18"/>
            <w:rPrChange w:id="5833" w:author="shorny" w:date="2014-06-09T15:49:00Z">
              <w:rPr>
                <w:rStyle w:val="keyword1"/>
              </w:rPr>
            </w:rPrChange>
          </w:rPr>
          <w:t>ADD</w:t>
        </w:r>
        <w:r w:rsidRPr="00A85691">
          <w:rPr>
            <w:sz w:val="18"/>
            <w:rPrChange w:id="5834" w:author="shorny" w:date="2014-06-09T15:49:00Z">
              <w:rPr/>
            </w:rPrChange>
          </w:rPr>
          <w:t xml:space="preserve"> INDEX seeks (awardID),</w:t>
        </w:r>
      </w:ins>
    </w:p>
    <w:p w14:paraId="5AD09C91" w14:textId="77777777" w:rsidR="00A85691" w:rsidRPr="00A85691" w:rsidRDefault="00A85691">
      <w:pPr>
        <w:pStyle w:val="HTMLPreformatted"/>
        <w:divId w:val="1206136475"/>
        <w:rPr>
          <w:ins w:id="5835" w:author="shorny" w:date="2014-06-09T15:48:00Z"/>
          <w:sz w:val="18"/>
          <w:rPrChange w:id="5836" w:author="shorny" w:date="2014-06-09T15:49:00Z">
            <w:rPr>
              <w:ins w:id="5837" w:author="shorny" w:date="2014-06-09T15:48:00Z"/>
            </w:rPr>
          </w:rPrChange>
        </w:rPr>
      </w:pPr>
      <w:ins w:id="5838" w:author="shorny" w:date="2014-06-09T15:48:00Z">
        <w:r w:rsidRPr="00A85691">
          <w:rPr>
            <w:rStyle w:val="keyword1"/>
            <w:sz w:val="18"/>
            <w:rPrChange w:id="5839" w:author="shorny" w:date="2014-06-09T15:49:00Z">
              <w:rPr>
                <w:rStyle w:val="keyword1"/>
              </w:rPr>
            </w:rPrChange>
          </w:rPr>
          <w:t>ADD</w:t>
        </w:r>
        <w:r w:rsidRPr="00A85691">
          <w:rPr>
            <w:sz w:val="18"/>
            <w:rPrChange w:id="5840" w:author="shorny" w:date="2014-06-09T15:49:00Z">
              <w:rPr/>
            </w:rPrChange>
          </w:rPr>
          <w:t xml:space="preserve"> </w:t>
        </w:r>
        <w:r w:rsidRPr="00A85691">
          <w:rPr>
            <w:rStyle w:val="keyword1"/>
            <w:sz w:val="18"/>
            <w:rPrChange w:id="5841" w:author="shorny" w:date="2014-06-09T15:49:00Z">
              <w:rPr>
                <w:rStyle w:val="keyword1"/>
              </w:rPr>
            </w:rPrChange>
          </w:rPr>
          <w:t>CONSTRAINT</w:t>
        </w:r>
        <w:r w:rsidRPr="00A85691">
          <w:rPr>
            <w:sz w:val="18"/>
            <w:rPrChange w:id="5842" w:author="shorny" w:date="2014-06-09T15:49:00Z">
              <w:rPr/>
            </w:rPrChange>
          </w:rPr>
          <w:t xml:space="preserve"> seeks </w:t>
        </w:r>
        <w:r w:rsidRPr="00A85691">
          <w:rPr>
            <w:rStyle w:val="keyword1"/>
            <w:sz w:val="18"/>
            <w:rPrChange w:id="5843" w:author="shorny" w:date="2014-06-09T15:49:00Z">
              <w:rPr>
                <w:rStyle w:val="keyword1"/>
              </w:rPr>
            </w:rPrChange>
          </w:rPr>
          <w:t>FOREIGN</w:t>
        </w:r>
        <w:r w:rsidRPr="00A85691">
          <w:rPr>
            <w:sz w:val="18"/>
            <w:rPrChange w:id="5844" w:author="shorny" w:date="2014-06-09T15:49:00Z">
              <w:rPr/>
            </w:rPrChange>
          </w:rPr>
          <w:t xml:space="preserve"> </w:t>
        </w:r>
        <w:r w:rsidRPr="00A85691">
          <w:rPr>
            <w:rStyle w:val="keyword1"/>
            <w:sz w:val="18"/>
            <w:rPrChange w:id="5845" w:author="shorny" w:date="2014-06-09T15:49:00Z">
              <w:rPr>
                <w:rStyle w:val="keyword1"/>
              </w:rPr>
            </w:rPrChange>
          </w:rPr>
          <w:t>KEY</w:t>
        </w:r>
        <w:r w:rsidRPr="00A85691">
          <w:rPr>
            <w:sz w:val="18"/>
            <w:rPrChange w:id="5846" w:author="shorny" w:date="2014-06-09T15:49:00Z">
              <w:rPr/>
            </w:rPrChange>
          </w:rPr>
          <w:t xml:space="preserve"> (awardID)</w:t>
        </w:r>
      </w:ins>
    </w:p>
    <w:p w14:paraId="10135559" w14:textId="77777777" w:rsidR="00A85691" w:rsidRPr="00A85691" w:rsidRDefault="00A85691">
      <w:pPr>
        <w:pStyle w:val="HTMLPreformatted"/>
        <w:divId w:val="1206136475"/>
        <w:rPr>
          <w:ins w:id="5847" w:author="shorny" w:date="2014-06-09T15:48:00Z"/>
          <w:sz w:val="18"/>
          <w:rPrChange w:id="5848" w:author="shorny" w:date="2014-06-09T15:49:00Z">
            <w:rPr>
              <w:ins w:id="5849" w:author="shorny" w:date="2014-06-09T15:48:00Z"/>
            </w:rPr>
          </w:rPrChange>
        </w:rPr>
      </w:pPr>
      <w:ins w:id="5850" w:author="shorny" w:date="2014-06-09T15:48:00Z">
        <w:r w:rsidRPr="00A85691">
          <w:rPr>
            <w:sz w:val="18"/>
            <w:rPrChange w:id="5851" w:author="shorny" w:date="2014-06-09T15:49:00Z">
              <w:rPr/>
            </w:rPrChange>
          </w:rPr>
          <w:t xml:space="preserve">  </w:t>
        </w:r>
        <w:r w:rsidRPr="00A85691">
          <w:rPr>
            <w:rStyle w:val="keyword1"/>
            <w:sz w:val="18"/>
            <w:rPrChange w:id="5852" w:author="shorny" w:date="2014-06-09T15:49:00Z">
              <w:rPr>
                <w:rStyle w:val="keyword1"/>
              </w:rPr>
            </w:rPrChange>
          </w:rPr>
          <w:t>REFERENCES</w:t>
        </w:r>
        <w:r w:rsidRPr="00A85691">
          <w:rPr>
            <w:sz w:val="18"/>
            <w:rPrChange w:id="5853" w:author="shorny" w:date="2014-06-09T15:49:00Z">
              <w:rPr/>
            </w:rPrChange>
          </w:rPr>
          <w:t xml:space="preserve"> `Award </w:t>
        </w:r>
        <w:r w:rsidRPr="00A85691">
          <w:rPr>
            <w:rStyle w:val="keyword1"/>
            <w:sz w:val="18"/>
            <w:rPrChange w:id="5854" w:author="shorny" w:date="2014-06-09T15:49:00Z">
              <w:rPr>
                <w:rStyle w:val="keyword1"/>
              </w:rPr>
            </w:rPrChange>
          </w:rPr>
          <w:t>Type</w:t>
        </w:r>
        <w:r w:rsidRPr="00A85691">
          <w:rPr>
            <w:sz w:val="18"/>
            <w:rPrChange w:id="5855" w:author="shorny" w:date="2014-06-09T15:49:00Z">
              <w:rPr/>
            </w:rPrChange>
          </w:rPr>
          <w:t xml:space="preserve">` (AwardID) </w:t>
        </w:r>
        <w:r w:rsidRPr="00A85691">
          <w:rPr>
            <w:rStyle w:val="keyword1"/>
            <w:sz w:val="18"/>
            <w:rPrChange w:id="5856" w:author="shorny" w:date="2014-06-09T15:49:00Z">
              <w:rPr>
                <w:rStyle w:val="keyword1"/>
              </w:rPr>
            </w:rPrChange>
          </w:rPr>
          <w:t>ON</w:t>
        </w:r>
        <w:r w:rsidRPr="00A85691">
          <w:rPr>
            <w:sz w:val="18"/>
            <w:rPrChange w:id="5857" w:author="shorny" w:date="2014-06-09T15:49:00Z">
              <w:rPr/>
            </w:rPrChange>
          </w:rPr>
          <w:t xml:space="preserve"> </w:t>
        </w:r>
        <w:r w:rsidRPr="00A85691">
          <w:rPr>
            <w:rStyle w:val="keyword1"/>
            <w:sz w:val="18"/>
            <w:rPrChange w:id="5858" w:author="shorny" w:date="2014-06-09T15:49:00Z">
              <w:rPr>
                <w:rStyle w:val="keyword1"/>
              </w:rPr>
            </w:rPrChange>
          </w:rPr>
          <w:t>UPDATE</w:t>
        </w:r>
        <w:r w:rsidRPr="00A85691">
          <w:rPr>
            <w:sz w:val="18"/>
            <w:rPrChange w:id="5859" w:author="shorny" w:date="2014-06-09T15:49:00Z">
              <w:rPr/>
            </w:rPrChange>
          </w:rPr>
          <w:t xml:space="preserve"> </w:t>
        </w:r>
        <w:r w:rsidRPr="00A85691">
          <w:rPr>
            <w:rStyle w:val="keyword1"/>
            <w:sz w:val="18"/>
            <w:rPrChange w:id="5860" w:author="shorny" w:date="2014-06-09T15:49:00Z">
              <w:rPr>
                <w:rStyle w:val="keyword1"/>
              </w:rPr>
            </w:rPrChange>
          </w:rPr>
          <w:t>Cascade</w:t>
        </w:r>
        <w:r w:rsidRPr="00A85691">
          <w:rPr>
            <w:sz w:val="18"/>
            <w:rPrChange w:id="5861" w:author="shorny" w:date="2014-06-09T15:49:00Z">
              <w:rPr/>
            </w:rPrChange>
          </w:rPr>
          <w:t xml:space="preserve"> </w:t>
        </w:r>
        <w:r w:rsidRPr="00A85691">
          <w:rPr>
            <w:rStyle w:val="keyword1"/>
            <w:sz w:val="18"/>
            <w:rPrChange w:id="5862" w:author="shorny" w:date="2014-06-09T15:49:00Z">
              <w:rPr>
                <w:rStyle w:val="keyword1"/>
              </w:rPr>
            </w:rPrChange>
          </w:rPr>
          <w:t>ON</w:t>
        </w:r>
        <w:r w:rsidRPr="00A85691">
          <w:rPr>
            <w:sz w:val="18"/>
            <w:rPrChange w:id="5863" w:author="shorny" w:date="2014-06-09T15:49:00Z">
              <w:rPr/>
            </w:rPrChange>
          </w:rPr>
          <w:t xml:space="preserve"> </w:t>
        </w:r>
        <w:r w:rsidRPr="00A85691">
          <w:rPr>
            <w:rStyle w:val="keyword1"/>
            <w:sz w:val="18"/>
            <w:rPrChange w:id="5864" w:author="shorny" w:date="2014-06-09T15:49:00Z">
              <w:rPr>
                <w:rStyle w:val="keyword1"/>
              </w:rPr>
            </w:rPrChange>
          </w:rPr>
          <w:t>DELETE</w:t>
        </w:r>
        <w:r w:rsidRPr="00A85691">
          <w:rPr>
            <w:sz w:val="18"/>
            <w:rPrChange w:id="5865" w:author="shorny" w:date="2014-06-09T15:49:00Z">
              <w:rPr/>
            </w:rPrChange>
          </w:rPr>
          <w:t xml:space="preserve"> </w:t>
        </w:r>
        <w:r w:rsidRPr="00A85691">
          <w:rPr>
            <w:rStyle w:val="keyword1"/>
            <w:sz w:val="18"/>
            <w:rPrChange w:id="5866" w:author="shorny" w:date="2014-06-09T15:49:00Z">
              <w:rPr>
                <w:rStyle w:val="keyword1"/>
              </w:rPr>
            </w:rPrChange>
          </w:rPr>
          <w:t>Restrict</w:t>
        </w:r>
        <w:r w:rsidRPr="00A85691">
          <w:rPr>
            <w:sz w:val="18"/>
            <w:rPrChange w:id="5867" w:author="shorny" w:date="2014-06-09T15:49:00Z">
              <w:rPr/>
            </w:rPrChange>
          </w:rPr>
          <w:t>;</w:t>
        </w:r>
      </w:ins>
    </w:p>
    <w:p w14:paraId="50BDF5AC" w14:textId="77777777" w:rsidR="00A85691" w:rsidRPr="00A85691" w:rsidRDefault="00A85691">
      <w:pPr>
        <w:pStyle w:val="HTMLPreformatted"/>
        <w:divId w:val="1206136475"/>
        <w:rPr>
          <w:ins w:id="5868" w:author="shorny" w:date="2014-06-09T15:48:00Z"/>
          <w:sz w:val="18"/>
          <w:rPrChange w:id="5869" w:author="shorny" w:date="2014-06-09T15:49:00Z">
            <w:rPr>
              <w:ins w:id="5870" w:author="shorny" w:date="2014-06-09T15:48:00Z"/>
            </w:rPr>
          </w:rPrChange>
        </w:rPr>
      </w:pPr>
    </w:p>
    <w:p w14:paraId="2286A61F" w14:textId="77777777" w:rsidR="00A85691" w:rsidRPr="00A85691" w:rsidRDefault="00A85691">
      <w:pPr>
        <w:pStyle w:val="HTMLPreformatted"/>
        <w:divId w:val="1206136475"/>
        <w:rPr>
          <w:ins w:id="5871" w:author="shorny" w:date="2014-06-09T15:48:00Z"/>
          <w:sz w:val="18"/>
          <w:rPrChange w:id="5872" w:author="shorny" w:date="2014-06-09T15:49:00Z">
            <w:rPr>
              <w:ins w:id="5873" w:author="shorny" w:date="2014-06-09T15:48:00Z"/>
            </w:rPr>
          </w:rPrChange>
        </w:rPr>
      </w:pPr>
      <w:ins w:id="5874" w:author="shorny" w:date="2014-06-09T15:48:00Z">
        <w:r w:rsidRPr="00A85691">
          <w:rPr>
            <w:rStyle w:val="keyword1"/>
            <w:sz w:val="18"/>
            <w:rPrChange w:id="5875" w:author="shorny" w:date="2014-06-09T15:49:00Z">
              <w:rPr>
                <w:rStyle w:val="keyword1"/>
              </w:rPr>
            </w:rPrChange>
          </w:rPr>
          <w:t>ALTER</w:t>
        </w:r>
        <w:r w:rsidRPr="00A85691">
          <w:rPr>
            <w:sz w:val="18"/>
            <w:rPrChange w:id="5876" w:author="shorny" w:date="2014-06-09T15:49:00Z">
              <w:rPr/>
            </w:rPrChange>
          </w:rPr>
          <w:t xml:space="preserve"> </w:t>
        </w:r>
        <w:r w:rsidRPr="00A85691">
          <w:rPr>
            <w:rStyle w:val="keyword1"/>
            <w:sz w:val="18"/>
            <w:rPrChange w:id="5877" w:author="shorny" w:date="2014-06-09T15:49:00Z">
              <w:rPr>
                <w:rStyle w:val="keyword1"/>
              </w:rPr>
            </w:rPrChange>
          </w:rPr>
          <w:t>TABLE</w:t>
        </w:r>
        <w:r w:rsidRPr="00A85691">
          <w:rPr>
            <w:sz w:val="18"/>
            <w:rPrChange w:id="5878" w:author="shorny" w:date="2014-06-09T15:49:00Z">
              <w:rPr/>
            </w:rPrChange>
          </w:rPr>
          <w:t xml:space="preserve"> </w:t>
        </w:r>
        <w:r w:rsidRPr="00A85691">
          <w:rPr>
            <w:rStyle w:val="function-name1"/>
            <w:sz w:val="18"/>
            <w:rPrChange w:id="5879" w:author="shorny" w:date="2014-06-09T15:49:00Z">
              <w:rPr>
                <w:rStyle w:val="function-name1"/>
              </w:rPr>
            </w:rPrChange>
          </w:rPr>
          <w:t>Application</w:t>
        </w:r>
      </w:ins>
    </w:p>
    <w:p w14:paraId="229FB68D" w14:textId="77777777" w:rsidR="00A85691" w:rsidRPr="00A85691" w:rsidRDefault="00A85691">
      <w:pPr>
        <w:pStyle w:val="HTMLPreformatted"/>
        <w:divId w:val="1206136475"/>
        <w:rPr>
          <w:ins w:id="5880" w:author="shorny" w:date="2014-06-09T15:48:00Z"/>
          <w:sz w:val="18"/>
          <w:rPrChange w:id="5881" w:author="shorny" w:date="2014-06-09T15:49:00Z">
            <w:rPr>
              <w:ins w:id="5882" w:author="shorny" w:date="2014-06-09T15:48:00Z"/>
            </w:rPr>
          </w:rPrChange>
        </w:rPr>
      </w:pPr>
      <w:ins w:id="5883" w:author="shorny" w:date="2014-06-09T15:48:00Z">
        <w:r w:rsidRPr="00A85691">
          <w:rPr>
            <w:rStyle w:val="keyword1"/>
            <w:sz w:val="18"/>
            <w:rPrChange w:id="5884" w:author="shorny" w:date="2014-06-09T15:49:00Z">
              <w:rPr>
                <w:rStyle w:val="keyword1"/>
              </w:rPr>
            </w:rPrChange>
          </w:rPr>
          <w:t>ADD</w:t>
        </w:r>
        <w:r w:rsidRPr="00A85691">
          <w:rPr>
            <w:sz w:val="18"/>
            <w:rPrChange w:id="5885" w:author="shorny" w:date="2014-06-09T15:49:00Z">
              <w:rPr/>
            </w:rPrChange>
          </w:rPr>
          <w:t xml:space="preserve"> INDEX `</w:t>
        </w:r>
        <w:r w:rsidRPr="00A85691">
          <w:rPr>
            <w:rStyle w:val="keyword1"/>
            <w:sz w:val="18"/>
            <w:rPrChange w:id="5886" w:author="shorny" w:date="2014-06-09T15:49:00Z">
              <w:rPr>
                <w:rStyle w:val="keyword1"/>
              </w:rPr>
            </w:rPrChange>
          </w:rPr>
          <w:t>last</w:t>
        </w:r>
        <w:r w:rsidRPr="00A85691">
          <w:rPr>
            <w:sz w:val="18"/>
            <w:rPrChange w:id="5887" w:author="shorny" w:date="2014-06-09T15:49:00Z">
              <w:rPr/>
            </w:rPrChange>
          </w:rPr>
          <w:t xml:space="preserve"> </w:t>
        </w:r>
        <w:r w:rsidRPr="00A85691">
          <w:rPr>
            <w:rStyle w:val="keyword1"/>
            <w:sz w:val="18"/>
            <w:rPrChange w:id="5888" w:author="shorny" w:date="2014-06-09T15:49:00Z">
              <w:rPr>
                <w:rStyle w:val="keyword1"/>
              </w:rPr>
            </w:rPrChange>
          </w:rPr>
          <w:t>to</w:t>
        </w:r>
        <w:r w:rsidRPr="00A85691">
          <w:rPr>
            <w:sz w:val="18"/>
            <w:rPrChange w:id="5889" w:author="shorny" w:date="2014-06-09T15:49:00Z">
              <w:rPr/>
            </w:rPrChange>
          </w:rPr>
          <w:t xml:space="preserve"> </w:t>
        </w:r>
        <w:r w:rsidRPr="00A85691">
          <w:rPr>
            <w:rStyle w:val="keyword1"/>
            <w:sz w:val="18"/>
            <w:rPrChange w:id="5890" w:author="shorny" w:date="2014-06-09T15:49:00Z">
              <w:rPr>
                <w:rStyle w:val="keyword1"/>
              </w:rPr>
            </w:rPrChange>
          </w:rPr>
          <w:t>update</w:t>
        </w:r>
        <w:r w:rsidRPr="00A85691">
          <w:rPr>
            <w:sz w:val="18"/>
            <w:rPrChange w:id="5891" w:author="shorny" w:date="2014-06-09T15:49:00Z">
              <w:rPr/>
            </w:rPrChange>
          </w:rPr>
          <w:t>` (LastModifiedByStaffID),</w:t>
        </w:r>
      </w:ins>
    </w:p>
    <w:p w14:paraId="642AF70B" w14:textId="77777777" w:rsidR="00A85691" w:rsidRPr="00A85691" w:rsidRDefault="00A85691">
      <w:pPr>
        <w:pStyle w:val="HTMLPreformatted"/>
        <w:divId w:val="1206136475"/>
        <w:rPr>
          <w:ins w:id="5892" w:author="shorny" w:date="2014-06-09T15:48:00Z"/>
          <w:sz w:val="18"/>
          <w:rPrChange w:id="5893" w:author="shorny" w:date="2014-06-09T15:49:00Z">
            <w:rPr>
              <w:ins w:id="5894" w:author="shorny" w:date="2014-06-09T15:48:00Z"/>
            </w:rPr>
          </w:rPrChange>
        </w:rPr>
      </w:pPr>
      <w:ins w:id="5895" w:author="shorny" w:date="2014-06-09T15:48:00Z">
        <w:r w:rsidRPr="00A85691">
          <w:rPr>
            <w:rStyle w:val="keyword1"/>
            <w:sz w:val="18"/>
            <w:rPrChange w:id="5896" w:author="shorny" w:date="2014-06-09T15:49:00Z">
              <w:rPr>
                <w:rStyle w:val="keyword1"/>
              </w:rPr>
            </w:rPrChange>
          </w:rPr>
          <w:t>ADD</w:t>
        </w:r>
        <w:r w:rsidRPr="00A85691">
          <w:rPr>
            <w:sz w:val="18"/>
            <w:rPrChange w:id="5897" w:author="shorny" w:date="2014-06-09T15:49:00Z">
              <w:rPr/>
            </w:rPrChange>
          </w:rPr>
          <w:t xml:space="preserve"> </w:t>
        </w:r>
        <w:r w:rsidRPr="00A85691">
          <w:rPr>
            <w:rStyle w:val="keyword1"/>
            <w:sz w:val="18"/>
            <w:rPrChange w:id="5898" w:author="shorny" w:date="2014-06-09T15:49:00Z">
              <w:rPr>
                <w:rStyle w:val="keyword1"/>
              </w:rPr>
            </w:rPrChange>
          </w:rPr>
          <w:t>CONSTRAINT</w:t>
        </w:r>
        <w:r w:rsidRPr="00A85691">
          <w:rPr>
            <w:sz w:val="18"/>
            <w:rPrChange w:id="5899" w:author="shorny" w:date="2014-06-09T15:49:00Z">
              <w:rPr/>
            </w:rPrChange>
          </w:rPr>
          <w:t xml:space="preserve"> `</w:t>
        </w:r>
        <w:r w:rsidRPr="00A85691">
          <w:rPr>
            <w:rStyle w:val="keyword1"/>
            <w:sz w:val="18"/>
            <w:rPrChange w:id="5900" w:author="shorny" w:date="2014-06-09T15:49:00Z">
              <w:rPr>
                <w:rStyle w:val="keyword1"/>
              </w:rPr>
            </w:rPrChange>
          </w:rPr>
          <w:t>last</w:t>
        </w:r>
        <w:r w:rsidRPr="00A85691">
          <w:rPr>
            <w:sz w:val="18"/>
            <w:rPrChange w:id="5901" w:author="shorny" w:date="2014-06-09T15:49:00Z">
              <w:rPr/>
            </w:rPrChange>
          </w:rPr>
          <w:t xml:space="preserve"> </w:t>
        </w:r>
        <w:r w:rsidRPr="00A85691">
          <w:rPr>
            <w:rStyle w:val="keyword1"/>
            <w:sz w:val="18"/>
            <w:rPrChange w:id="5902" w:author="shorny" w:date="2014-06-09T15:49:00Z">
              <w:rPr>
                <w:rStyle w:val="keyword1"/>
              </w:rPr>
            </w:rPrChange>
          </w:rPr>
          <w:t>to</w:t>
        </w:r>
        <w:r w:rsidRPr="00A85691">
          <w:rPr>
            <w:sz w:val="18"/>
            <w:rPrChange w:id="5903" w:author="shorny" w:date="2014-06-09T15:49:00Z">
              <w:rPr/>
            </w:rPrChange>
          </w:rPr>
          <w:t xml:space="preserve"> </w:t>
        </w:r>
        <w:r w:rsidRPr="00A85691">
          <w:rPr>
            <w:rStyle w:val="keyword1"/>
            <w:sz w:val="18"/>
            <w:rPrChange w:id="5904" w:author="shorny" w:date="2014-06-09T15:49:00Z">
              <w:rPr>
                <w:rStyle w:val="keyword1"/>
              </w:rPr>
            </w:rPrChange>
          </w:rPr>
          <w:t>update</w:t>
        </w:r>
        <w:r w:rsidRPr="00A85691">
          <w:rPr>
            <w:sz w:val="18"/>
            <w:rPrChange w:id="5905" w:author="shorny" w:date="2014-06-09T15:49:00Z">
              <w:rPr/>
            </w:rPrChange>
          </w:rPr>
          <w:t xml:space="preserve">` </w:t>
        </w:r>
        <w:r w:rsidRPr="00A85691">
          <w:rPr>
            <w:rStyle w:val="keyword1"/>
            <w:sz w:val="18"/>
            <w:rPrChange w:id="5906" w:author="shorny" w:date="2014-06-09T15:49:00Z">
              <w:rPr>
                <w:rStyle w:val="keyword1"/>
              </w:rPr>
            </w:rPrChange>
          </w:rPr>
          <w:t>FOREIGN</w:t>
        </w:r>
        <w:r w:rsidRPr="00A85691">
          <w:rPr>
            <w:sz w:val="18"/>
            <w:rPrChange w:id="5907" w:author="shorny" w:date="2014-06-09T15:49:00Z">
              <w:rPr/>
            </w:rPrChange>
          </w:rPr>
          <w:t xml:space="preserve"> </w:t>
        </w:r>
        <w:r w:rsidRPr="00A85691">
          <w:rPr>
            <w:rStyle w:val="keyword1"/>
            <w:sz w:val="18"/>
            <w:rPrChange w:id="5908" w:author="shorny" w:date="2014-06-09T15:49:00Z">
              <w:rPr>
                <w:rStyle w:val="keyword1"/>
              </w:rPr>
            </w:rPrChange>
          </w:rPr>
          <w:t>KEY</w:t>
        </w:r>
        <w:r w:rsidRPr="00A85691">
          <w:rPr>
            <w:sz w:val="18"/>
            <w:rPrChange w:id="5909" w:author="shorny" w:date="2014-06-09T15:49:00Z">
              <w:rPr/>
            </w:rPrChange>
          </w:rPr>
          <w:t xml:space="preserve"> (LastModifiedByStaffID)</w:t>
        </w:r>
      </w:ins>
    </w:p>
    <w:p w14:paraId="5F544732" w14:textId="77777777" w:rsidR="00A85691" w:rsidRPr="00A85691" w:rsidRDefault="00A85691">
      <w:pPr>
        <w:pStyle w:val="HTMLPreformatted"/>
        <w:divId w:val="1206136475"/>
        <w:rPr>
          <w:ins w:id="5910" w:author="shorny" w:date="2014-06-09T15:48:00Z"/>
          <w:sz w:val="18"/>
          <w:rPrChange w:id="5911" w:author="shorny" w:date="2014-06-09T15:49:00Z">
            <w:rPr>
              <w:ins w:id="5912" w:author="shorny" w:date="2014-06-09T15:48:00Z"/>
            </w:rPr>
          </w:rPrChange>
        </w:rPr>
      </w:pPr>
      <w:ins w:id="5913" w:author="shorny" w:date="2014-06-09T15:48:00Z">
        <w:r w:rsidRPr="00A85691">
          <w:rPr>
            <w:sz w:val="18"/>
            <w:rPrChange w:id="5914" w:author="shorny" w:date="2014-06-09T15:49:00Z">
              <w:rPr/>
            </w:rPrChange>
          </w:rPr>
          <w:t xml:space="preserve">  </w:t>
        </w:r>
        <w:r w:rsidRPr="00A85691">
          <w:rPr>
            <w:rStyle w:val="keyword1"/>
            <w:sz w:val="18"/>
            <w:rPrChange w:id="5915" w:author="shorny" w:date="2014-06-09T15:49:00Z">
              <w:rPr>
                <w:rStyle w:val="keyword1"/>
              </w:rPr>
            </w:rPrChange>
          </w:rPr>
          <w:t>REFERENCES</w:t>
        </w:r>
        <w:r w:rsidRPr="00A85691">
          <w:rPr>
            <w:sz w:val="18"/>
            <w:rPrChange w:id="5916" w:author="shorny" w:date="2014-06-09T15:49:00Z">
              <w:rPr/>
            </w:rPrChange>
          </w:rPr>
          <w:t xml:space="preserve"> `University Staff Member` (StaffID)</w:t>
        </w:r>
      </w:ins>
    </w:p>
    <w:p w14:paraId="3F3C4013" w14:textId="77777777" w:rsidR="00A85691" w:rsidRPr="00A85691" w:rsidRDefault="00A85691">
      <w:pPr>
        <w:pStyle w:val="HTMLPreformatted"/>
        <w:divId w:val="1206136475"/>
        <w:rPr>
          <w:ins w:id="5917" w:author="shorny" w:date="2014-06-09T15:48:00Z"/>
          <w:sz w:val="18"/>
          <w:rPrChange w:id="5918" w:author="shorny" w:date="2014-06-09T15:49:00Z">
            <w:rPr>
              <w:ins w:id="5919" w:author="shorny" w:date="2014-06-09T15:48:00Z"/>
            </w:rPr>
          </w:rPrChange>
        </w:rPr>
      </w:pPr>
      <w:ins w:id="5920" w:author="shorny" w:date="2014-06-09T15:48:00Z">
        <w:r w:rsidRPr="00A85691">
          <w:rPr>
            <w:sz w:val="18"/>
            <w:rPrChange w:id="5921" w:author="shorny" w:date="2014-06-09T15:49:00Z">
              <w:rPr/>
            </w:rPrChange>
          </w:rPr>
          <w:t xml:space="preserve">  </w:t>
        </w:r>
        <w:r w:rsidRPr="00A85691">
          <w:rPr>
            <w:rStyle w:val="keyword1"/>
            <w:sz w:val="18"/>
            <w:rPrChange w:id="5922" w:author="shorny" w:date="2014-06-09T15:49:00Z">
              <w:rPr>
                <w:rStyle w:val="keyword1"/>
              </w:rPr>
            </w:rPrChange>
          </w:rPr>
          <w:t>ON</w:t>
        </w:r>
        <w:r w:rsidRPr="00A85691">
          <w:rPr>
            <w:sz w:val="18"/>
            <w:rPrChange w:id="5923" w:author="shorny" w:date="2014-06-09T15:49:00Z">
              <w:rPr/>
            </w:rPrChange>
          </w:rPr>
          <w:t xml:space="preserve"> </w:t>
        </w:r>
        <w:r w:rsidRPr="00A85691">
          <w:rPr>
            <w:rStyle w:val="keyword1"/>
            <w:sz w:val="18"/>
            <w:rPrChange w:id="5924" w:author="shorny" w:date="2014-06-09T15:49:00Z">
              <w:rPr>
                <w:rStyle w:val="keyword1"/>
              </w:rPr>
            </w:rPrChange>
          </w:rPr>
          <w:t>UPDATE</w:t>
        </w:r>
        <w:r w:rsidRPr="00A85691">
          <w:rPr>
            <w:sz w:val="18"/>
            <w:rPrChange w:id="5925" w:author="shorny" w:date="2014-06-09T15:49:00Z">
              <w:rPr/>
            </w:rPrChange>
          </w:rPr>
          <w:t xml:space="preserve"> </w:t>
        </w:r>
        <w:r w:rsidRPr="00A85691">
          <w:rPr>
            <w:rStyle w:val="keyword1"/>
            <w:sz w:val="18"/>
            <w:rPrChange w:id="5926" w:author="shorny" w:date="2014-06-09T15:49:00Z">
              <w:rPr>
                <w:rStyle w:val="keyword1"/>
              </w:rPr>
            </w:rPrChange>
          </w:rPr>
          <w:t>Cascade</w:t>
        </w:r>
        <w:r w:rsidRPr="00A85691">
          <w:rPr>
            <w:sz w:val="18"/>
            <w:rPrChange w:id="5927" w:author="shorny" w:date="2014-06-09T15:49:00Z">
              <w:rPr/>
            </w:rPrChange>
          </w:rPr>
          <w:t xml:space="preserve"> </w:t>
        </w:r>
        <w:r w:rsidRPr="00A85691">
          <w:rPr>
            <w:rStyle w:val="keyword1"/>
            <w:sz w:val="18"/>
            <w:rPrChange w:id="5928" w:author="shorny" w:date="2014-06-09T15:49:00Z">
              <w:rPr>
                <w:rStyle w:val="keyword1"/>
              </w:rPr>
            </w:rPrChange>
          </w:rPr>
          <w:t>ON</w:t>
        </w:r>
        <w:r w:rsidRPr="00A85691">
          <w:rPr>
            <w:sz w:val="18"/>
            <w:rPrChange w:id="5929" w:author="shorny" w:date="2014-06-09T15:49:00Z">
              <w:rPr/>
            </w:rPrChange>
          </w:rPr>
          <w:t xml:space="preserve"> </w:t>
        </w:r>
        <w:r w:rsidRPr="00A85691">
          <w:rPr>
            <w:rStyle w:val="keyword1"/>
            <w:sz w:val="18"/>
            <w:rPrChange w:id="5930" w:author="shorny" w:date="2014-06-09T15:49:00Z">
              <w:rPr>
                <w:rStyle w:val="keyword1"/>
              </w:rPr>
            </w:rPrChange>
          </w:rPr>
          <w:t>DELETE</w:t>
        </w:r>
        <w:r w:rsidRPr="00A85691">
          <w:rPr>
            <w:sz w:val="18"/>
            <w:rPrChange w:id="5931" w:author="shorny" w:date="2014-06-09T15:49:00Z">
              <w:rPr/>
            </w:rPrChange>
          </w:rPr>
          <w:t xml:space="preserve"> </w:t>
        </w:r>
        <w:r w:rsidRPr="00A85691">
          <w:rPr>
            <w:rStyle w:val="keyword1"/>
            <w:sz w:val="18"/>
            <w:rPrChange w:id="5932" w:author="shorny" w:date="2014-06-09T15:49:00Z">
              <w:rPr>
                <w:rStyle w:val="keyword1"/>
              </w:rPr>
            </w:rPrChange>
          </w:rPr>
          <w:t>Restrict</w:t>
        </w:r>
        <w:r w:rsidRPr="00A85691">
          <w:rPr>
            <w:sz w:val="18"/>
            <w:rPrChange w:id="5933" w:author="shorny" w:date="2014-06-09T15:49:00Z">
              <w:rPr/>
            </w:rPrChange>
          </w:rPr>
          <w:t>;</w:t>
        </w:r>
      </w:ins>
    </w:p>
    <w:p w14:paraId="0572FCDC" w14:textId="77777777" w:rsidR="00A85691" w:rsidRPr="00A85691" w:rsidRDefault="00A85691">
      <w:pPr>
        <w:pStyle w:val="HTMLPreformatted"/>
        <w:divId w:val="1206136475"/>
        <w:rPr>
          <w:ins w:id="5934" w:author="shorny" w:date="2014-06-09T15:48:00Z"/>
          <w:sz w:val="18"/>
          <w:rPrChange w:id="5935" w:author="shorny" w:date="2014-06-09T15:49:00Z">
            <w:rPr>
              <w:ins w:id="5936" w:author="shorny" w:date="2014-06-09T15:48:00Z"/>
            </w:rPr>
          </w:rPrChange>
        </w:rPr>
      </w:pPr>
    </w:p>
    <w:p w14:paraId="275B433D" w14:textId="77777777" w:rsidR="00A85691" w:rsidRPr="00A85691" w:rsidRDefault="00A85691">
      <w:pPr>
        <w:pStyle w:val="HTMLPreformatted"/>
        <w:divId w:val="1206136475"/>
        <w:rPr>
          <w:ins w:id="5937" w:author="shorny" w:date="2014-06-09T15:48:00Z"/>
          <w:sz w:val="18"/>
          <w:rPrChange w:id="5938" w:author="shorny" w:date="2014-06-09T15:49:00Z">
            <w:rPr>
              <w:ins w:id="5939" w:author="shorny" w:date="2014-06-09T15:48:00Z"/>
            </w:rPr>
          </w:rPrChange>
        </w:rPr>
      </w:pPr>
      <w:ins w:id="5940" w:author="shorny" w:date="2014-06-09T15:48:00Z">
        <w:r w:rsidRPr="00A85691">
          <w:rPr>
            <w:rStyle w:val="keyword1"/>
            <w:sz w:val="18"/>
            <w:rPrChange w:id="5941" w:author="shorny" w:date="2014-06-09T15:49:00Z">
              <w:rPr>
                <w:rStyle w:val="keyword1"/>
              </w:rPr>
            </w:rPrChange>
          </w:rPr>
          <w:t>ALTER</w:t>
        </w:r>
        <w:r w:rsidRPr="00A85691">
          <w:rPr>
            <w:sz w:val="18"/>
            <w:rPrChange w:id="5942" w:author="shorny" w:date="2014-06-09T15:49:00Z">
              <w:rPr/>
            </w:rPrChange>
          </w:rPr>
          <w:t xml:space="preserve"> </w:t>
        </w:r>
        <w:r w:rsidRPr="00A85691">
          <w:rPr>
            <w:rStyle w:val="keyword1"/>
            <w:sz w:val="18"/>
            <w:rPrChange w:id="5943" w:author="shorny" w:date="2014-06-09T15:49:00Z">
              <w:rPr>
                <w:rStyle w:val="keyword1"/>
              </w:rPr>
            </w:rPrChange>
          </w:rPr>
          <w:t>TABLE</w:t>
        </w:r>
        <w:r w:rsidRPr="00A85691">
          <w:rPr>
            <w:sz w:val="18"/>
            <w:rPrChange w:id="5944" w:author="shorny" w:date="2014-06-09T15:49:00Z">
              <w:rPr/>
            </w:rPrChange>
          </w:rPr>
          <w:t xml:space="preserve"> </w:t>
        </w:r>
        <w:r w:rsidRPr="00A85691">
          <w:rPr>
            <w:rStyle w:val="function-name1"/>
            <w:sz w:val="18"/>
            <w:rPrChange w:id="5945" w:author="shorny" w:date="2014-06-09T15:49:00Z">
              <w:rPr>
                <w:rStyle w:val="function-name1"/>
              </w:rPr>
            </w:rPrChange>
          </w:rPr>
          <w:t>Applicant</w:t>
        </w:r>
      </w:ins>
    </w:p>
    <w:p w14:paraId="732F414A" w14:textId="77777777" w:rsidR="00A85691" w:rsidRPr="00A85691" w:rsidRDefault="00A85691">
      <w:pPr>
        <w:pStyle w:val="HTMLPreformatted"/>
        <w:divId w:val="1206136475"/>
        <w:rPr>
          <w:ins w:id="5946" w:author="shorny" w:date="2014-06-09T15:48:00Z"/>
          <w:sz w:val="18"/>
          <w:rPrChange w:id="5947" w:author="shorny" w:date="2014-06-09T15:49:00Z">
            <w:rPr>
              <w:ins w:id="5948" w:author="shorny" w:date="2014-06-09T15:48:00Z"/>
            </w:rPr>
          </w:rPrChange>
        </w:rPr>
      </w:pPr>
      <w:ins w:id="5949" w:author="shorny" w:date="2014-06-09T15:48:00Z">
        <w:r w:rsidRPr="00A85691">
          <w:rPr>
            <w:rStyle w:val="keyword1"/>
            <w:sz w:val="18"/>
            <w:rPrChange w:id="5950" w:author="shorny" w:date="2014-06-09T15:49:00Z">
              <w:rPr>
                <w:rStyle w:val="keyword1"/>
              </w:rPr>
            </w:rPrChange>
          </w:rPr>
          <w:t>ADD</w:t>
        </w:r>
        <w:r w:rsidRPr="00A85691">
          <w:rPr>
            <w:sz w:val="18"/>
            <w:rPrChange w:id="5951" w:author="shorny" w:date="2014-06-09T15:49:00Z">
              <w:rPr/>
            </w:rPrChange>
          </w:rPr>
          <w:t xml:space="preserve"> INDEX `</w:t>
        </w:r>
        <w:r w:rsidRPr="00A85691">
          <w:rPr>
            <w:rStyle w:val="keyword1"/>
            <w:sz w:val="18"/>
            <w:rPrChange w:id="5952" w:author="shorny" w:date="2014-06-09T15:49:00Z">
              <w:rPr>
                <w:rStyle w:val="keyword1"/>
              </w:rPr>
            </w:rPrChange>
          </w:rPr>
          <w:t>last</w:t>
        </w:r>
        <w:r w:rsidRPr="00A85691">
          <w:rPr>
            <w:sz w:val="18"/>
            <w:rPrChange w:id="5953" w:author="shorny" w:date="2014-06-09T15:49:00Z">
              <w:rPr/>
            </w:rPrChange>
          </w:rPr>
          <w:t xml:space="preserve"> </w:t>
        </w:r>
        <w:r w:rsidRPr="00A85691">
          <w:rPr>
            <w:rStyle w:val="keyword1"/>
            <w:sz w:val="18"/>
            <w:rPrChange w:id="5954" w:author="shorny" w:date="2014-06-09T15:49:00Z">
              <w:rPr>
                <w:rStyle w:val="keyword1"/>
              </w:rPr>
            </w:rPrChange>
          </w:rPr>
          <w:t>to</w:t>
        </w:r>
        <w:r w:rsidRPr="00A85691">
          <w:rPr>
            <w:sz w:val="18"/>
            <w:rPrChange w:id="5955" w:author="shorny" w:date="2014-06-09T15:49:00Z">
              <w:rPr/>
            </w:rPrChange>
          </w:rPr>
          <w:t xml:space="preserve"> </w:t>
        </w:r>
        <w:r w:rsidRPr="00A85691">
          <w:rPr>
            <w:rStyle w:val="keyword1"/>
            <w:sz w:val="18"/>
            <w:rPrChange w:id="5956" w:author="shorny" w:date="2014-06-09T15:49:00Z">
              <w:rPr>
                <w:rStyle w:val="keyword1"/>
              </w:rPr>
            </w:rPrChange>
          </w:rPr>
          <w:t>modify</w:t>
        </w:r>
        <w:r w:rsidRPr="00A85691">
          <w:rPr>
            <w:sz w:val="18"/>
            <w:rPrChange w:id="5957" w:author="shorny" w:date="2014-06-09T15:49:00Z">
              <w:rPr/>
            </w:rPrChange>
          </w:rPr>
          <w:t>` (LastModifiedByStaffID),</w:t>
        </w:r>
      </w:ins>
    </w:p>
    <w:p w14:paraId="76E8B4AE" w14:textId="77777777" w:rsidR="00A85691" w:rsidRPr="00A85691" w:rsidRDefault="00A85691">
      <w:pPr>
        <w:pStyle w:val="HTMLPreformatted"/>
        <w:divId w:val="1206136475"/>
        <w:rPr>
          <w:ins w:id="5958" w:author="shorny" w:date="2014-06-09T15:48:00Z"/>
          <w:sz w:val="18"/>
          <w:rPrChange w:id="5959" w:author="shorny" w:date="2014-06-09T15:49:00Z">
            <w:rPr>
              <w:ins w:id="5960" w:author="shorny" w:date="2014-06-09T15:48:00Z"/>
            </w:rPr>
          </w:rPrChange>
        </w:rPr>
      </w:pPr>
      <w:ins w:id="5961" w:author="shorny" w:date="2014-06-09T15:48:00Z">
        <w:r w:rsidRPr="00A85691">
          <w:rPr>
            <w:rStyle w:val="keyword1"/>
            <w:sz w:val="18"/>
            <w:rPrChange w:id="5962" w:author="shorny" w:date="2014-06-09T15:49:00Z">
              <w:rPr>
                <w:rStyle w:val="keyword1"/>
              </w:rPr>
            </w:rPrChange>
          </w:rPr>
          <w:t>ADD</w:t>
        </w:r>
        <w:r w:rsidRPr="00A85691">
          <w:rPr>
            <w:sz w:val="18"/>
            <w:rPrChange w:id="5963" w:author="shorny" w:date="2014-06-09T15:49:00Z">
              <w:rPr/>
            </w:rPrChange>
          </w:rPr>
          <w:t xml:space="preserve"> </w:t>
        </w:r>
        <w:r w:rsidRPr="00A85691">
          <w:rPr>
            <w:rStyle w:val="keyword1"/>
            <w:sz w:val="18"/>
            <w:rPrChange w:id="5964" w:author="shorny" w:date="2014-06-09T15:49:00Z">
              <w:rPr>
                <w:rStyle w:val="keyword1"/>
              </w:rPr>
            </w:rPrChange>
          </w:rPr>
          <w:t>CONSTRAINT</w:t>
        </w:r>
        <w:r w:rsidRPr="00A85691">
          <w:rPr>
            <w:sz w:val="18"/>
            <w:rPrChange w:id="5965" w:author="shorny" w:date="2014-06-09T15:49:00Z">
              <w:rPr/>
            </w:rPrChange>
          </w:rPr>
          <w:t xml:space="preserve"> `</w:t>
        </w:r>
        <w:r w:rsidRPr="00A85691">
          <w:rPr>
            <w:rStyle w:val="keyword1"/>
            <w:sz w:val="18"/>
            <w:rPrChange w:id="5966" w:author="shorny" w:date="2014-06-09T15:49:00Z">
              <w:rPr>
                <w:rStyle w:val="keyword1"/>
              </w:rPr>
            </w:rPrChange>
          </w:rPr>
          <w:t>last</w:t>
        </w:r>
        <w:r w:rsidRPr="00A85691">
          <w:rPr>
            <w:sz w:val="18"/>
            <w:rPrChange w:id="5967" w:author="shorny" w:date="2014-06-09T15:49:00Z">
              <w:rPr/>
            </w:rPrChange>
          </w:rPr>
          <w:t xml:space="preserve"> </w:t>
        </w:r>
        <w:r w:rsidRPr="00A85691">
          <w:rPr>
            <w:rStyle w:val="keyword1"/>
            <w:sz w:val="18"/>
            <w:rPrChange w:id="5968" w:author="shorny" w:date="2014-06-09T15:49:00Z">
              <w:rPr>
                <w:rStyle w:val="keyword1"/>
              </w:rPr>
            </w:rPrChange>
          </w:rPr>
          <w:t>to</w:t>
        </w:r>
        <w:r w:rsidRPr="00A85691">
          <w:rPr>
            <w:sz w:val="18"/>
            <w:rPrChange w:id="5969" w:author="shorny" w:date="2014-06-09T15:49:00Z">
              <w:rPr/>
            </w:rPrChange>
          </w:rPr>
          <w:t xml:space="preserve"> </w:t>
        </w:r>
        <w:r w:rsidRPr="00A85691">
          <w:rPr>
            <w:rStyle w:val="keyword1"/>
            <w:sz w:val="18"/>
            <w:rPrChange w:id="5970" w:author="shorny" w:date="2014-06-09T15:49:00Z">
              <w:rPr>
                <w:rStyle w:val="keyword1"/>
              </w:rPr>
            </w:rPrChange>
          </w:rPr>
          <w:t>modify</w:t>
        </w:r>
        <w:r w:rsidRPr="00A85691">
          <w:rPr>
            <w:sz w:val="18"/>
            <w:rPrChange w:id="5971" w:author="shorny" w:date="2014-06-09T15:49:00Z">
              <w:rPr/>
            </w:rPrChange>
          </w:rPr>
          <w:t xml:space="preserve">` </w:t>
        </w:r>
        <w:r w:rsidRPr="00A85691">
          <w:rPr>
            <w:rStyle w:val="keyword1"/>
            <w:sz w:val="18"/>
            <w:rPrChange w:id="5972" w:author="shorny" w:date="2014-06-09T15:49:00Z">
              <w:rPr>
                <w:rStyle w:val="keyword1"/>
              </w:rPr>
            </w:rPrChange>
          </w:rPr>
          <w:t>FOREIGN</w:t>
        </w:r>
        <w:r w:rsidRPr="00A85691">
          <w:rPr>
            <w:sz w:val="18"/>
            <w:rPrChange w:id="5973" w:author="shorny" w:date="2014-06-09T15:49:00Z">
              <w:rPr/>
            </w:rPrChange>
          </w:rPr>
          <w:t xml:space="preserve"> </w:t>
        </w:r>
        <w:r w:rsidRPr="00A85691">
          <w:rPr>
            <w:rStyle w:val="keyword1"/>
            <w:sz w:val="18"/>
            <w:rPrChange w:id="5974" w:author="shorny" w:date="2014-06-09T15:49:00Z">
              <w:rPr>
                <w:rStyle w:val="keyword1"/>
              </w:rPr>
            </w:rPrChange>
          </w:rPr>
          <w:t>KEY</w:t>
        </w:r>
        <w:r w:rsidRPr="00A85691">
          <w:rPr>
            <w:sz w:val="18"/>
            <w:rPrChange w:id="5975" w:author="shorny" w:date="2014-06-09T15:49:00Z">
              <w:rPr/>
            </w:rPrChange>
          </w:rPr>
          <w:t xml:space="preserve"> (LastModifiedByStaffID)</w:t>
        </w:r>
      </w:ins>
    </w:p>
    <w:p w14:paraId="586880B4" w14:textId="77777777" w:rsidR="00A85691" w:rsidRPr="00A85691" w:rsidRDefault="00A85691">
      <w:pPr>
        <w:pStyle w:val="HTMLPreformatted"/>
        <w:divId w:val="1206136475"/>
        <w:rPr>
          <w:ins w:id="5976" w:author="shorny" w:date="2014-06-09T15:48:00Z"/>
          <w:sz w:val="18"/>
          <w:rPrChange w:id="5977" w:author="shorny" w:date="2014-06-09T15:49:00Z">
            <w:rPr>
              <w:ins w:id="5978" w:author="shorny" w:date="2014-06-09T15:48:00Z"/>
            </w:rPr>
          </w:rPrChange>
        </w:rPr>
      </w:pPr>
      <w:ins w:id="5979" w:author="shorny" w:date="2014-06-09T15:48:00Z">
        <w:r w:rsidRPr="00A85691">
          <w:rPr>
            <w:sz w:val="18"/>
            <w:rPrChange w:id="5980" w:author="shorny" w:date="2014-06-09T15:49:00Z">
              <w:rPr/>
            </w:rPrChange>
          </w:rPr>
          <w:t xml:space="preserve">  </w:t>
        </w:r>
        <w:r w:rsidRPr="00A85691">
          <w:rPr>
            <w:rStyle w:val="keyword1"/>
            <w:sz w:val="18"/>
            <w:rPrChange w:id="5981" w:author="shorny" w:date="2014-06-09T15:49:00Z">
              <w:rPr>
                <w:rStyle w:val="keyword1"/>
              </w:rPr>
            </w:rPrChange>
          </w:rPr>
          <w:t>REFERENCES</w:t>
        </w:r>
        <w:r w:rsidRPr="00A85691">
          <w:rPr>
            <w:sz w:val="18"/>
            <w:rPrChange w:id="5982" w:author="shorny" w:date="2014-06-09T15:49:00Z">
              <w:rPr/>
            </w:rPrChange>
          </w:rPr>
          <w:t xml:space="preserve"> `University Staff Member` (StaffID)</w:t>
        </w:r>
      </w:ins>
    </w:p>
    <w:p w14:paraId="3C1E5F38" w14:textId="77777777" w:rsidR="00A85691" w:rsidRPr="00A85691" w:rsidRDefault="00A85691">
      <w:pPr>
        <w:pStyle w:val="HTMLPreformatted"/>
        <w:divId w:val="1206136475"/>
        <w:rPr>
          <w:ins w:id="5983" w:author="shorny" w:date="2014-06-09T15:48:00Z"/>
          <w:sz w:val="18"/>
          <w:rPrChange w:id="5984" w:author="shorny" w:date="2014-06-09T15:49:00Z">
            <w:rPr>
              <w:ins w:id="5985" w:author="shorny" w:date="2014-06-09T15:48:00Z"/>
            </w:rPr>
          </w:rPrChange>
        </w:rPr>
      </w:pPr>
      <w:ins w:id="5986" w:author="shorny" w:date="2014-06-09T15:48:00Z">
        <w:r w:rsidRPr="00A85691">
          <w:rPr>
            <w:sz w:val="18"/>
            <w:rPrChange w:id="5987" w:author="shorny" w:date="2014-06-09T15:49:00Z">
              <w:rPr/>
            </w:rPrChange>
          </w:rPr>
          <w:t xml:space="preserve">  </w:t>
        </w:r>
        <w:r w:rsidRPr="00A85691">
          <w:rPr>
            <w:rStyle w:val="keyword1"/>
            <w:sz w:val="18"/>
            <w:rPrChange w:id="5988" w:author="shorny" w:date="2014-06-09T15:49:00Z">
              <w:rPr>
                <w:rStyle w:val="keyword1"/>
              </w:rPr>
            </w:rPrChange>
          </w:rPr>
          <w:t>ON</w:t>
        </w:r>
        <w:r w:rsidRPr="00A85691">
          <w:rPr>
            <w:sz w:val="18"/>
            <w:rPrChange w:id="5989" w:author="shorny" w:date="2014-06-09T15:49:00Z">
              <w:rPr/>
            </w:rPrChange>
          </w:rPr>
          <w:t xml:space="preserve"> </w:t>
        </w:r>
        <w:r w:rsidRPr="00A85691">
          <w:rPr>
            <w:rStyle w:val="keyword1"/>
            <w:sz w:val="18"/>
            <w:rPrChange w:id="5990" w:author="shorny" w:date="2014-06-09T15:49:00Z">
              <w:rPr>
                <w:rStyle w:val="keyword1"/>
              </w:rPr>
            </w:rPrChange>
          </w:rPr>
          <w:t>UPDATE</w:t>
        </w:r>
        <w:r w:rsidRPr="00A85691">
          <w:rPr>
            <w:sz w:val="18"/>
            <w:rPrChange w:id="5991" w:author="shorny" w:date="2014-06-09T15:49:00Z">
              <w:rPr/>
            </w:rPrChange>
          </w:rPr>
          <w:t xml:space="preserve"> </w:t>
        </w:r>
        <w:r w:rsidRPr="00A85691">
          <w:rPr>
            <w:rStyle w:val="keyword1"/>
            <w:sz w:val="18"/>
            <w:rPrChange w:id="5992" w:author="shorny" w:date="2014-06-09T15:49:00Z">
              <w:rPr>
                <w:rStyle w:val="keyword1"/>
              </w:rPr>
            </w:rPrChange>
          </w:rPr>
          <w:t>Cascade</w:t>
        </w:r>
        <w:r w:rsidRPr="00A85691">
          <w:rPr>
            <w:sz w:val="18"/>
            <w:rPrChange w:id="5993" w:author="shorny" w:date="2014-06-09T15:49:00Z">
              <w:rPr/>
            </w:rPrChange>
          </w:rPr>
          <w:t xml:space="preserve"> </w:t>
        </w:r>
        <w:r w:rsidRPr="00A85691">
          <w:rPr>
            <w:rStyle w:val="keyword1"/>
            <w:sz w:val="18"/>
            <w:rPrChange w:id="5994" w:author="shorny" w:date="2014-06-09T15:49:00Z">
              <w:rPr>
                <w:rStyle w:val="keyword1"/>
              </w:rPr>
            </w:rPrChange>
          </w:rPr>
          <w:t>ON</w:t>
        </w:r>
        <w:r w:rsidRPr="00A85691">
          <w:rPr>
            <w:sz w:val="18"/>
            <w:rPrChange w:id="5995" w:author="shorny" w:date="2014-06-09T15:49:00Z">
              <w:rPr/>
            </w:rPrChange>
          </w:rPr>
          <w:t xml:space="preserve"> </w:t>
        </w:r>
        <w:r w:rsidRPr="00A85691">
          <w:rPr>
            <w:rStyle w:val="keyword1"/>
            <w:sz w:val="18"/>
            <w:rPrChange w:id="5996" w:author="shorny" w:date="2014-06-09T15:49:00Z">
              <w:rPr>
                <w:rStyle w:val="keyword1"/>
              </w:rPr>
            </w:rPrChange>
          </w:rPr>
          <w:t>DELETE</w:t>
        </w:r>
        <w:r w:rsidRPr="00A85691">
          <w:rPr>
            <w:sz w:val="18"/>
            <w:rPrChange w:id="5997" w:author="shorny" w:date="2014-06-09T15:49:00Z">
              <w:rPr/>
            </w:rPrChange>
          </w:rPr>
          <w:t xml:space="preserve"> </w:t>
        </w:r>
        <w:r w:rsidRPr="00A85691">
          <w:rPr>
            <w:rStyle w:val="keyword1"/>
            <w:sz w:val="18"/>
            <w:rPrChange w:id="5998" w:author="shorny" w:date="2014-06-09T15:49:00Z">
              <w:rPr>
                <w:rStyle w:val="keyword1"/>
              </w:rPr>
            </w:rPrChange>
          </w:rPr>
          <w:t>Restrict</w:t>
        </w:r>
        <w:r w:rsidRPr="00A85691">
          <w:rPr>
            <w:sz w:val="18"/>
            <w:rPrChange w:id="5999" w:author="shorny" w:date="2014-06-09T15:49:00Z">
              <w:rPr/>
            </w:rPrChange>
          </w:rPr>
          <w:t>;</w:t>
        </w:r>
      </w:ins>
    </w:p>
    <w:p w14:paraId="7437BB69" w14:textId="77777777" w:rsidR="00A85691" w:rsidRPr="00A85691" w:rsidRDefault="00A85691">
      <w:pPr>
        <w:pStyle w:val="HTMLPreformatted"/>
        <w:divId w:val="1206136475"/>
        <w:rPr>
          <w:ins w:id="6000" w:author="shorny" w:date="2014-06-09T15:48:00Z"/>
          <w:sz w:val="18"/>
          <w:rPrChange w:id="6001" w:author="shorny" w:date="2014-06-09T15:49:00Z">
            <w:rPr>
              <w:ins w:id="6002" w:author="shorny" w:date="2014-06-09T15:48:00Z"/>
            </w:rPr>
          </w:rPrChange>
        </w:rPr>
      </w:pPr>
    </w:p>
    <w:p w14:paraId="191DA3B5" w14:textId="77777777" w:rsidR="00A85691" w:rsidRPr="00A85691" w:rsidRDefault="00A85691">
      <w:pPr>
        <w:pStyle w:val="HTMLPreformatted"/>
        <w:divId w:val="1206136475"/>
        <w:rPr>
          <w:ins w:id="6003" w:author="shorny" w:date="2014-06-09T15:48:00Z"/>
          <w:sz w:val="18"/>
          <w:rPrChange w:id="6004" w:author="shorny" w:date="2014-06-09T15:49:00Z">
            <w:rPr>
              <w:ins w:id="6005" w:author="shorny" w:date="2014-06-09T15:48:00Z"/>
            </w:rPr>
          </w:rPrChange>
        </w:rPr>
      </w:pPr>
      <w:ins w:id="6006" w:author="shorny" w:date="2014-06-09T15:48:00Z">
        <w:r w:rsidRPr="00A85691">
          <w:rPr>
            <w:rStyle w:val="keyword1"/>
            <w:sz w:val="18"/>
            <w:rPrChange w:id="6007" w:author="shorny" w:date="2014-06-09T15:49:00Z">
              <w:rPr>
                <w:rStyle w:val="keyword1"/>
              </w:rPr>
            </w:rPrChange>
          </w:rPr>
          <w:t>ALTER</w:t>
        </w:r>
        <w:r w:rsidRPr="00A85691">
          <w:rPr>
            <w:sz w:val="18"/>
            <w:rPrChange w:id="6008" w:author="shorny" w:date="2014-06-09T15:49:00Z">
              <w:rPr/>
            </w:rPrChange>
          </w:rPr>
          <w:t xml:space="preserve"> </w:t>
        </w:r>
        <w:r w:rsidRPr="00A85691">
          <w:rPr>
            <w:rStyle w:val="keyword1"/>
            <w:sz w:val="18"/>
            <w:rPrChange w:id="6009" w:author="shorny" w:date="2014-06-09T15:49:00Z">
              <w:rPr>
                <w:rStyle w:val="keyword1"/>
              </w:rPr>
            </w:rPrChange>
          </w:rPr>
          <w:t>TABLE</w:t>
        </w:r>
        <w:r w:rsidRPr="00A85691">
          <w:rPr>
            <w:sz w:val="18"/>
            <w:rPrChange w:id="6010" w:author="shorny" w:date="2014-06-09T15:49:00Z">
              <w:rPr/>
            </w:rPrChange>
          </w:rPr>
          <w:t xml:space="preserve"> </w:t>
        </w:r>
        <w:r w:rsidRPr="00A85691">
          <w:rPr>
            <w:rStyle w:val="function-name1"/>
            <w:sz w:val="18"/>
            <w:rPrChange w:id="6011" w:author="shorny" w:date="2014-06-09T15:49:00Z">
              <w:rPr>
                <w:rStyle w:val="function-name1"/>
              </w:rPr>
            </w:rPrChange>
          </w:rPr>
          <w:t>Correspondence</w:t>
        </w:r>
      </w:ins>
    </w:p>
    <w:p w14:paraId="211E1446" w14:textId="77777777" w:rsidR="00A85691" w:rsidRPr="00A85691" w:rsidRDefault="00A85691">
      <w:pPr>
        <w:pStyle w:val="HTMLPreformatted"/>
        <w:divId w:val="1206136475"/>
        <w:rPr>
          <w:ins w:id="6012" w:author="shorny" w:date="2014-06-09T15:48:00Z"/>
          <w:sz w:val="18"/>
          <w:rPrChange w:id="6013" w:author="shorny" w:date="2014-06-09T15:49:00Z">
            <w:rPr>
              <w:ins w:id="6014" w:author="shorny" w:date="2014-06-09T15:48:00Z"/>
            </w:rPr>
          </w:rPrChange>
        </w:rPr>
      </w:pPr>
      <w:ins w:id="6015" w:author="shorny" w:date="2014-06-09T15:48:00Z">
        <w:r w:rsidRPr="00A85691">
          <w:rPr>
            <w:rStyle w:val="keyword1"/>
            <w:sz w:val="18"/>
            <w:rPrChange w:id="6016" w:author="shorny" w:date="2014-06-09T15:49:00Z">
              <w:rPr>
                <w:rStyle w:val="keyword1"/>
              </w:rPr>
            </w:rPrChange>
          </w:rPr>
          <w:t>ADD</w:t>
        </w:r>
        <w:r w:rsidRPr="00A85691">
          <w:rPr>
            <w:sz w:val="18"/>
            <w:rPrChange w:id="6017" w:author="shorny" w:date="2014-06-09T15:49:00Z">
              <w:rPr/>
            </w:rPrChange>
          </w:rPr>
          <w:t xml:space="preserve"> INDEX `</w:t>
        </w:r>
        <w:r w:rsidRPr="00A85691">
          <w:rPr>
            <w:rStyle w:val="keyword1"/>
            <w:sz w:val="18"/>
            <w:rPrChange w:id="6018" w:author="shorny" w:date="2014-06-09T15:49:00Z">
              <w:rPr>
                <w:rStyle w:val="keyword1"/>
              </w:rPr>
            </w:rPrChange>
          </w:rPr>
          <w:t>using</w:t>
        </w:r>
        <w:r w:rsidRPr="00A85691">
          <w:rPr>
            <w:sz w:val="18"/>
            <w:rPrChange w:id="6019" w:author="shorny" w:date="2014-06-09T15:49:00Z">
              <w:rPr/>
            </w:rPrChange>
          </w:rPr>
          <w:t>` (CorrMethodID),</w:t>
        </w:r>
      </w:ins>
    </w:p>
    <w:p w14:paraId="19FC79C7" w14:textId="77777777" w:rsidR="00A85691" w:rsidRPr="00A85691" w:rsidRDefault="00A85691">
      <w:pPr>
        <w:pStyle w:val="HTMLPreformatted"/>
        <w:divId w:val="1206136475"/>
        <w:rPr>
          <w:ins w:id="6020" w:author="shorny" w:date="2014-06-09T15:48:00Z"/>
          <w:sz w:val="18"/>
          <w:rPrChange w:id="6021" w:author="shorny" w:date="2014-06-09T15:49:00Z">
            <w:rPr>
              <w:ins w:id="6022" w:author="shorny" w:date="2014-06-09T15:48:00Z"/>
            </w:rPr>
          </w:rPrChange>
        </w:rPr>
      </w:pPr>
      <w:ins w:id="6023" w:author="shorny" w:date="2014-06-09T15:48:00Z">
        <w:r w:rsidRPr="00A85691">
          <w:rPr>
            <w:rStyle w:val="keyword1"/>
            <w:sz w:val="18"/>
            <w:rPrChange w:id="6024" w:author="shorny" w:date="2014-06-09T15:49:00Z">
              <w:rPr>
                <w:rStyle w:val="keyword1"/>
              </w:rPr>
            </w:rPrChange>
          </w:rPr>
          <w:lastRenderedPageBreak/>
          <w:t>ADD</w:t>
        </w:r>
        <w:r w:rsidRPr="00A85691">
          <w:rPr>
            <w:sz w:val="18"/>
            <w:rPrChange w:id="6025" w:author="shorny" w:date="2014-06-09T15:49:00Z">
              <w:rPr/>
            </w:rPrChange>
          </w:rPr>
          <w:t xml:space="preserve"> </w:t>
        </w:r>
        <w:r w:rsidRPr="00A85691">
          <w:rPr>
            <w:rStyle w:val="keyword1"/>
            <w:sz w:val="18"/>
            <w:rPrChange w:id="6026" w:author="shorny" w:date="2014-06-09T15:49:00Z">
              <w:rPr>
                <w:rStyle w:val="keyword1"/>
              </w:rPr>
            </w:rPrChange>
          </w:rPr>
          <w:t>CONSTRAINT</w:t>
        </w:r>
        <w:r w:rsidRPr="00A85691">
          <w:rPr>
            <w:sz w:val="18"/>
            <w:rPrChange w:id="6027" w:author="shorny" w:date="2014-06-09T15:49:00Z">
              <w:rPr/>
            </w:rPrChange>
          </w:rPr>
          <w:t xml:space="preserve"> `</w:t>
        </w:r>
        <w:r w:rsidRPr="00A85691">
          <w:rPr>
            <w:rStyle w:val="keyword1"/>
            <w:sz w:val="18"/>
            <w:rPrChange w:id="6028" w:author="shorny" w:date="2014-06-09T15:49:00Z">
              <w:rPr>
                <w:rStyle w:val="keyword1"/>
              </w:rPr>
            </w:rPrChange>
          </w:rPr>
          <w:t>using</w:t>
        </w:r>
        <w:r w:rsidRPr="00A85691">
          <w:rPr>
            <w:sz w:val="18"/>
            <w:rPrChange w:id="6029" w:author="shorny" w:date="2014-06-09T15:49:00Z">
              <w:rPr/>
            </w:rPrChange>
          </w:rPr>
          <w:t xml:space="preserve">` </w:t>
        </w:r>
        <w:r w:rsidRPr="00A85691">
          <w:rPr>
            <w:rStyle w:val="keyword1"/>
            <w:sz w:val="18"/>
            <w:rPrChange w:id="6030" w:author="shorny" w:date="2014-06-09T15:49:00Z">
              <w:rPr>
                <w:rStyle w:val="keyword1"/>
              </w:rPr>
            </w:rPrChange>
          </w:rPr>
          <w:t>FOREIGN</w:t>
        </w:r>
        <w:r w:rsidRPr="00A85691">
          <w:rPr>
            <w:sz w:val="18"/>
            <w:rPrChange w:id="6031" w:author="shorny" w:date="2014-06-09T15:49:00Z">
              <w:rPr/>
            </w:rPrChange>
          </w:rPr>
          <w:t xml:space="preserve"> </w:t>
        </w:r>
        <w:r w:rsidRPr="00A85691">
          <w:rPr>
            <w:rStyle w:val="keyword1"/>
            <w:sz w:val="18"/>
            <w:rPrChange w:id="6032" w:author="shorny" w:date="2014-06-09T15:49:00Z">
              <w:rPr>
                <w:rStyle w:val="keyword1"/>
              </w:rPr>
            </w:rPrChange>
          </w:rPr>
          <w:t>KEY</w:t>
        </w:r>
        <w:r w:rsidRPr="00A85691">
          <w:rPr>
            <w:sz w:val="18"/>
            <w:rPrChange w:id="6033" w:author="shorny" w:date="2014-06-09T15:49:00Z">
              <w:rPr/>
            </w:rPrChange>
          </w:rPr>
          <w:t xml:space="preserve"> (CorrMethodID)</w:t>
        </w:r>
      </w:ins>
    </w:p>
    <w:p w14:paraId="05D8918D" w14:textId="77777777" w:rsidR="00A85691" w:rsidRPr="00A85691" w:rsidRDefault="00A85691">
      <w:pPr>
        <w:pStyle w:val="HTMLPreformatted"/>
        <w:divId w:val="1206136475"/>
        <w:rPr>
          <w:ins w:id="6034" w:author="shorny" w:date="2014-06-09T15:48:00Z"/>
          <w:sz w:val="18"/>
          <w:rPrChange w:id="6035" w:author="shorny" w:date="2014-06-09T15:49:00Z">
            <w:rPr>
              <w:ins w:id="6036" w:author="shorny" w:date="2014-06-09T15:48:00Z"/>
            </w:rPr>
          </w:rPrChange>
        </w:rPr>
      </w:pPr>
      <w:ins w:id="6037" w:author="shorny" w:date="2014-06-09T15:48:00Z">
        <w:r w:rsidRPr="00A85691">
          <w:rPr>
            <w:sz w:val="18"/>
            <w:rPrChange w:id="6038" w:author="shorny" w:date="2014-06-09T15:49:00Z">
              <w:rPr/>
            </w:rPrChange>
          </w:rPr>
          <w:t xml:space="preserve">  </w:t>
        </w:r>
        <w:r w:rsidRPr="00A85691">
          <w:rPr>
            <w:rStyle w:val="keyword1"/>
            <w:sz w:val="18"/>
            <w:rPrChange w:id="6039" w:author="shorny" w:date="2014-06-09T15:49:00Z">
              <w:rPr>
                <w:rStyle w:val="keyword1"/>
              </w:rPr>
            </w:rPrChange>
          </w:rPr>
          <w:t>REFERENCES</w:t>
        </w:r>
        <w:r w:rsidRPr="00A85691">
          <w:rPr>
            <w:sz w:val="18"/>
            <w:rPrChange w:id="6040" w:author="shorny" w:date="2014-06-09T15:49:00Z">
              <w:rPr/>
            </w:rPrChange>
          </w:rPr>
          <w:t xml:space="preserve"> `Correspondence </w:t>
        </w:r>
        <w:r w:rsidRPr="00A85691">
          <w:rPr>
            <w:rStyle w:val="keyword1"/>
            <w:sz w:val="18"/>
            <w:rPrChange w:id="6041" w:author="shorny" w:date="2014-06-09T15:49:00Z">
              <w:rPr>
                <w:rStyle w:val="keyword1"/>
              </w:rPr>
            </w:rPrChange>
          </w:rPr>
          <w:t>Method</w:t>
        </w:r>
        <w:r w:rsidRPr="00A85691">
          <w:rPr>
            <w:sz w:val="18"/>
            <w:rPrChange w:id="6042" w:author="shorny" w:date="2014-06-09T15:49:00Z">
              <w:rPr/>
            </w:rPrChange>
          </w:rPr>
          <w:t>` (CorrMethodID)</w:t>
        </w:r>
      </w:ins>
    </w:p>
    <w:p w14:paraId="605481EC" w14:textId="77777777" w:rsidR="00A85691" w:rsidRPr="00A85691" w:rsidRDefault="00A85691">
      <w:pPr>
        <w:pStyle w:val="HTMLPreformatted"/>
        <w:divId w:val="1206136475"/>
        <w:rPr>
          <w:ins w:id="6043" w:author="shorny" w:date="2014-06-09T15:48:00Z"/>
          <w:sz w:val="18"/>
          <w:rPrChange w:id="6044" w:author="shorny" w:date="2014-06-09T15:49:00Z">
            <w:rPr>
              <w:ins w:id="6045" w:author="shorny" w:date="2014-06-09T15:48:00Z"/>
            </w:rPr>
          </w:rPrChange>
        </w:rPr>
      </w:pPr>
      <w:ins w:id="6046" w:author="shorny" w:date="2014-06-09T15:48:00Z">
        <w:r w:rsidRPr="00A85691">
          <w:rPr>
            <w:sz w:val="18"/>
            <w:rPrChange w:id="6047" w:author="shorny" w:date="2014-06-09T15:49:00Z">
              <w:rPr/>
            </w:rPrChange>
          </w:rPr>
          <w:t xml:space="preserve">  </w:t>
        </w:r>
        <w:r w:rsidRPr="00A85691">
          <w:rPr>
            <w:rStyle w:val="keyword1"/>
            <w:sz w:val="18"/>
            <w:rPrChange w:id="6048" w:author="shorny" w:date="2014-06-09T15:49:00Z">
              <w:rPr>
                <w:rStyle w:val="keyword1"/>
              </w:rPr>
            </w:rPrChange>
          </w:rPr>
          <w:t>ON</w:t>
        </w:r>
        <w:r w:rsidRPr="00A85691">
          <w:rPr>
            <w:sz w:val="18"/>
            <w:rPrChange w:id="6049" w:author="shorny" w:date="2014-06-09T15:49:00Z">
              <w:rPr/>
            </w:rPrChange>
          </w:rPr>
          <w:t xml:space="preserve"> </w:t>
        </w:r>
        <w:r w:rsidRPr="00A85691">
          <w:rPr>
            <w:rStyle w:val="keyword1"/>
            <w:sz w:val="18"/>
            <w:rPrChange w:id="6050" w:author="shorny" w:date="2014-06-09T15:49:00Z">
              <w:rPr>
                <w:rStyle w:val="keyword1"/>
              </w:rPr>
            </w:rPrChange>
          </w:rPr>
          <w:t>UPDATE</w:t>
        </w:r>
        <w:r w:rsidRPr="00A85691">
          <w:rPr>
            <w:sz w:val="18"/>
            <w:rPrChange w:id="6051" w:author="shorny" w:date="2014-06-09T15:49:00Z">
              <w:rPr/>
            </w:rPrChange>
          </w:rPr>
          <w:t xml:space="preserve"> </w:t>
        </w:r>
        <w:r w:rsidRPr="00A85691">
          <w:rPr>
            <w:rStyle w:val="keyword1"/>
            <w:sz w:val="18"/>
            <w:rPrChange w:id="6052" w:author="shorny" w:date="2014-06-09T15:49:00Z">
              <w:rPr>
                <w:rStyle w:val="keyword1"/>
              </w:rPr>
            </w:rPrChange>
          </w:rPr>
          <w:t>Cascade</w:t>
        </w:r>
        <w:r w:rsidRPr="00A85691">
          <w:rPr>
            <w:sz w:val="18"/>
            <w:rPrChange w:id="6053" w:author="shorny" w:date="2014-06-09T15:49:00Z">
              <w:rPr/>
            </w:rPrChange>
          </w:rPr>
          <w:t xml:space="preserve"> </w:t>
        </w:r>
        <w:r w:rsidRPr="00A85691">
          <w:rPr>
            <w:rStyle w:val="keyword1"/>
            <w:sz w:val="18"/>
            <w:rPrChange w:id="6054" w:author="shorny" w:date="2014-06-09T15:49:00Z">
              <w:rPr>
                <w:rStyle w:val="keyword1"/>
              </w:rPr>
            </w:rPrChange>
          </w:rPr>
          <w:t>ON</w:t>
        </w:r>
        <w:r w:rsidRPr="00A85691">
          <w:rPr>
            <w:sz w:val="18"/>
            <w:rPrChange w:id="6055" w:author="shorny" w:date="2014-06-09T15:49:00Z">
              <w:rPr/>
            </w:rPrChange>
          </w:rPr>
          <w:t xml:space="preserve"> </w:t>
        </w:r>
        <w:r w:rsidRPr="00A85691">
          <w:rPr>
            <w:rStyle w:val="keyword1"/>
            <w:sz w:val="18"/>
            <w:rPrChange w:id="6056" w:author="shorny" w:date="2014-06-09T15:49:00Z">
              <w:rPr>
                <w:rStyle w:val="keyword1"/>
              </w:rPr>
            </w:rPrChange>
          </w:rPr>
          <w:t>DELETE</w:t>
        </w:r>
        <w:r w:rsidRPr="00A85691">
          <w:rPr>
            <w:sz w:val="18"/>
            <w:rPrChange w:id="6057" w:author="shorny" w:date="2014-06-09T15:49:00Z">
              <w:rPr/>
            </w:rPrChange>
          </w:rPr>
          <w:t xml:space="preserve"> </w:t>
        </w:r>
        <w:r w:rsidRPr="00A85691">
          <w:rPr>
            <w:rStyle w:val="keyword1"/>
            <w:sz w:val="18"/>
            <w:rPrChange w:id="6058" w:author="shorny" w:date="2014-06-09T15:49:00Z">
              <w:rPr>
                <w:rStyle w:val="keyword1"/>
              </w:rPr>
            </w:rPrChange>
          </w:rPr>
          <w:t>Restrict</w:t>
        </w:r>
        <w:r w:rsidRPr="00A85691">
          <w:rPr>
            <w:sz w:val="18"/>
            <w:rPrChange w:id="6059" w:author="shorny" w:date="2014-06-09T15:49:00Z">
              <w:rPr/>
            </w:rPrChange>
          </w:rPr>
          <w:t>;</w:t>
        </w:r>
      </w:ins>
    </w:p>
    <w:p w14:paraId="25092150" w14:textId="77777777" w:rsidR="00A85691" w:rsidRPr="00A85691" w:rsidRDefault="00A85691">
      <w:pPr>
        <w:pStyle w:val="HTMLPreformatted"/>
        <w:divId w:val="1206136475"/>
        <w:rPr>
          <w:ins w:id="6060" w:author="shorny" w:date="2014-06-09T15:48:00Z"/>
          <w:sz w:val="18"/>
          <w:rPrChange w:id="6061" w:author="shorny" w:date="2014-06-09T15:49:00Z">
            <w:rPr>
              <w:ins w:id="6062" w:author="shorny" w:date="2014-06-09T15:48:00Z"/>
            </w:rPr>
          </w:rPrChange>
        </w:rPr>
      </w:pPr>
    </w:p>
    <w:p w14:paraId="6A4FC716" w14:textId="77777777" w:rsidR="00A85691" w:rsidRPr="00A85691" w:rsidRDefault="00A85691">
      <w:pPr>
        <w:pStyle w:val="HTMLPreformatted"/>
        <w:divId w:val="1206136475"/>
        <w:rPr>
          <w:ins w:id="6063" w:author="shorny" w:date="2014-06-09T15:48:00Z"/>
          <w:sz w:val="18"/>
          <w:rPrChange w:id="6064" w:author="shorny" w:date="2014-06-09T15:49:00Z">
            <w:rPr>
              <w:ins w:id="6065" w:author="shorny" w:date="2014-06-09T15:48:00Z"/>
            </w:rPr>
          </w:rPrChange>
        </w:rPr>
      </w:pPr>
    </w:p>
    <w:p w14:paraId="11958CB5" w14:textId="77777777" w:rsidR="00A85691" w:rsidRPr="00A85691" w:rsidRDefault="00A85691">
      <w:pPr>
        <w:pStyle w:val="HTMLPreformatted"/>
        <w:divId w:val="1206136475"/>
        <w:rPr>
          <w:ins w:id="6066" w:author="shorny" w:date="2014-06-09T15:48:00Z"/>
          <w:rStyle w:val="comment1"/>
          <w:sz w:val="18"/>
          <w:rPrChange w:id="6067" w:author="shorny" w:date="2014-06-09T15:49:00Z">
            <w:rPr>
              <w:ins w:id="6068" w:author="shorny" w:date="2014-06-09T15:48:00Z"/>
              <w:rStyle w:val="comment1"/>
            </w:rPr>
          </w:rPrChange>
        </w:rPr>
      </w:pPr>
      <w:ins w:id="6069" w:author="shorny" w:date="2014-06-09T15:48:00Z">
        <w:r w:rsidRPr="00A85691">
          <w:rPr>
            <w:rStyle w:val="comment1"/>
            <w:sz w:val="18"/>
            <w:rPrChange w:id="6070" w:author="shorny" w:date="2014-06-09T15:49:00Z">
              <w:rPr>
                <w:rStyle w:val="comment1"/>
              </w:rPr>
            </w:rPrChange>
          </w:rPr>
          <w:t>-- Load up other parts</w:t>
        </w:r>
      </w:ins>
    </w:p>
    <w:p w14:paraId="3143BCF1" w14:textId="77777777" w:rsidR="00A85691" w:rsidRPr="00A85691" w:rsidRDefault="00A85691">
      <w:pPr>
        <w:pStyle w:val="HTMLPreformatted"/>
        <w:divId w:val="1206136475"/>
        <w:rPr>
          <w:ins w:id="6071" w:author="shorny" w:date="2014-06-09T15:48:00Z"/>
          <w:sz w:val="18"/>
          <w:rPrChange w:id="6072" w:author="shorny" w:date="2014-06-09T15:49:00Z">
            <w:rPr>
              <w:ins w:id="6073" w:author="shorny" w:date="2014-06-09T15:48:00Z"/>
            </w:rPr>
          </w:rPrChange>
        </w:rPr>
      </w:pPr>
      <w:proofErr w:type="gramStart"/>
      <w:ins w:id="6074" w:author="shorny" w:date="2014-06-09T15:48:00Z">
        <w:r w:rsidRPr="00A85691">
          <w:rPr>
            <w:rStyle w:val="keyword1"/>
            <w:sz w:val="18"/>
            <w:rPrChange w:id="6075" w:author="shorny" w:date="2014-06-09T15:49:00Z">
              <w:rPr>
                <w:rStyle w:val="keyword1"/>
              </w:rPr>
            </w:rPrChange>
          </w:rPr>
          <w:t>source</w:t>
        </w:r>
        <w:proofErr w:type="gramEnd"/>
        <w:r w:rsidRPr="00A85691">
          <w:rPr>
            <w:sz w:val="18"/>
            <w:rPrChange w:id="6076" w:author="shorny" w:date="2014-06-09T15:49:00Z">
              <w:rPr/>
            </w:rPrChange>
          </w:rPr>
          <w:t xml:space="preserve"> create_views.</w:t>
        </w:r>
        <w:r w:rsidRPr="00A85691">
          <w:rPr>
            <w:rStyle w:val="keyword1"/>
            <w:sz w:val="18"/>
            <w:rPrChange w:id="6077" w:author="shorny" w:date="2014-06-09T15:49:00Z">
              <w:rPr>
                <w:rStyle w:val="keyword1"/>
              </w:rPr>
            </w:rPrChange>
          </w:rPr>
          <w:t>sql</w:t>
        </w:r>
      </w:ins>
    </w:p>
    <w:p w14:paraId="0EB44471" w14:textId="77777777" w:rsidR="00A85691" w:rsidRPr="00A85691" w:rsidRDefault="00A85691">
      <w:pPr>
        <w:pStyle w:val="HTMLPreformatted"/>
        <w:divId w:val="1206136475"/>
        <w:rPr>
          <w:ins w:id="6078" w:author="shorny" w:date="2014-06-09T15:48:00Z"/>
          <w:sz w:val="18"/>
          <w:rPrChange w:id="6079" w:author="shorny" w:date="2014-06-09T15:49:00Z">
            <w:rPr>
              <w:ins w:id="6080" w:author="shorny" w:date="2014-06-09T15:48:00Z"/>
            </w:rPr>
          </w:rPrChange>
        </w:rPr>
      </w:pPr>
      <w:proofErr w:type="gramStart"/>
      <w:ins w:id="6081" w:author="shorny" w:date="2014-06-09T15:48:00Z">
        <w:r w:rsidRPr="00A85691">
          <w:rPr>
            <w:rStyle w:val="keyword1"/>
            <w:sz w:val="18"/>
            <w:rPrChange w:id="6082" w:author="shorny" w:date="2014-06-09T15:49:00Z">
              <w:rPr>
                <w:rStyle w:val="keyword1"/>
              </w:rPr>
            </w:rPrChange>
          </w:rPr>
          <w:t>source</w:t>
        </w:r>
        <w:proofErr w:type="gramEnd"/>
        <w:r w:rsidRPr="00A85691">
          <w:rPr>
            <w:sz w:val="18"/>
            <w:rPrChange w:id="6083" w:author="shorny" w:date="2014-06-09T15:49:00Z">
              <w:rPr/>
            </w:rPrChange>
          </w:rPr>
          <w:t xml:space="preserve"> </w:t>
        </w:r>
        <w:r w:rsidRPr="00A85691">
          <w:rPr>
            <w:rStyle w:val="keyword1"/>
            <w:sz w:val="18"/>
            <w:rPrChange w:id="6084" w:author="shorny" w:date="2014-06-09T15:49:00Z">
              <w:rPr>
                <w:rStyle w:val="keyword1"/>
              </w:rPr>
            </w:rPrChange>
          </w:rPr>
          <w:t>security</w:t>
        </w:r>
        <w:r w:rsidRPr="00A85691">
          <w:rPr>
            <w:sz w:val="18"/>
            <w:rPrChange w:id="6085" w:author="shorny" w:date="2014-06-09T15:49:00Z">
              <w:rPr/>
            </w:rPrChange>
          </w:rPr>
          <w:t>.</w:t>
        </w:r>
        <w:r w:rsidRPr="00A85691">
          <w:rPr>
            <w:rStyle w:val="keyword1"/>
            <w:sz w:val="18"/>
            <w:rPrChange w:id="6086" w:author="shorny" w:date="2014-06-09T15:49:00Z">
              <w:rPr>
                <w:rStyle w:val="keyword1"/>
              </w:rPr>
            </w:rPrChange>
          </w:rPr>
          <w:t>sql</w:t>
        </w:r>
      </w:ins>
    </w:p>
    <w:p w14:paraId="34B26331" w14:textId="77777777" w:rsidR="00A85691" w:rsidRPr="00A85691" w:rsidRDefault="00A85691">
      <w:pPr>
        <w:pStyle w:val="HTMLPreformatted"/>
        <w:divId w:val="1206136475"/>
        <w:rPr>
          <w:ins w:id="6087" w:author="shorny" w:date="2014-06-09T15:48:00Z"/>
          <w:sz w:val="18"/>
          <w:rPrChange w:id="6088" w:author="shorny" w:date="2014-06-09T15:49:00Z">
            <w:rPr>
              <w:ins w:id="6089" w:author="shorny" w:date="2014-06-09T15:48:00Z"/>
            </w:rPr>
          </w:rPrChange>
        </w:rPr>
      </w:pPr>
      <w:proofErr w:type="gramStart"/>
      <w:ins w:id="6090" w:author="shorny" w:date="2014-06-09T15:48:00Z">
        <w:r w:rsidRPr="00A85691">
          <w:rPr>
            <w:rStyle w:val="keyword1"/>
            <w:sz w:val="18"/>
            <w:rPrChange w:id="6091" w:author="shorny" w:date="2014-06-09T15:49:00Z">
              <w:rPr>
                <w:rStyle w:val="keyword1"/>
              </w:rPr>
            </w:rPrChange>
          </w:rPr>
          <w:t>source</w:t>
        </w:r>
        <w:proofErr w:type="gramEnd"/>
        <w:r w:rsidRPr="00A85691">
          <w:rPr>
            <w:sz w:val="18"/>
            <w:rPrChange w:id="6092" w:author="shorny" w:date="2014-06-09T15:49:00Z">
              <w:rPr/>
            </w:rPrChange>
          </w:rPr>
          <w:t xml:space="preserve"> create_triggers.</w:t>
        </w:r>
        <w:r w:rsidRPr="00A85691">
          <w:rPr>
            <w:rStyle w:val="keyword1"/>
            <w:sz w:val="18"/>
            <w:rPrChange w:id="6093" w:author="shorny" w:date="2014-06-09T15:49:00Z">
              <w:rPr>
                <w:rStyle w:val="keyword1"/>
              </w:rPr>
            </w:rPrChange>
          </w:rPr>
          <w:t>sql</w:t>
        </w:r>
      </w:ins>
    </w:p>
    <w:p w14:paraId="3A9414DC" w14:textId="77777777" w:rsidR="00A85691" w:rsidRPr="00A85691" w:rsidRDefault="00A85691">
      <w:pPr>
        <w:pStyle w:val="HTMLPreformatted"/>
        <w:divId w:val="1206136475"/>
        <w:rPr>
          <w:ins w:id="6094" w:author="shorny" w:date="2014-06-09T15:48:00Z"/>
          <w:sz w:val="18"/>
          <w:rPrChange w:id="6095" w:author="shorny" w:date="2014-06-09T15:49:00Z">
            <w:rPr>
              <w:ins w:id="6096" w:author="shorny" w:date="2014-06-09T15:48:00Z"/>
            </w:rPr>
          </w:rPrChange>
        </w:rPr>
      </w:pPr>
    </w:p>
    <w:p w14:paraId="46691203" w14:textId="1F777E35" w:rsidR="00A85691" w:rsidRDefault="00EA1F1A" w:rsidP="00EA1F1A">
      <w:pPr>
        <w:pStyle w:val="Heading2"/>
        <w:rPr>
          <w:ins w:id="6097" w:author="shorny" w:date="2014-06-09T17:49:00Z"/>
        </w:rPr>
        <w:pPrChange w:id="6098" w:author="shorny" w:date="2014-06-09T17:35:00Z">
          <w:pPr>
            <w:pStyle w:val="Heading1"/>
            <w:numPr>
              <w:numId w:val="17"/>
            </w:numPr>
          </w:pPr>
        </w:pPrChange>
      </w:pPr>
      <w:ins w:id="6099" w:author="shorny" w:date="2014-06-09T17:35:00Z">
        <w:r>
          <w:t>Create views</w:t>
        </w:r>
      </w:ins>
    </w:p>
    <w:p w14:paraId="7EA84309" w14:textId="3952A160" w:rsidR="008A6E2D" w:rsidRDefault="008A6E2D" w:rsidP="008A6E2D">
      <w:pPr>
        <w:pStyle w:val="Heading3"/>
        <w:rPr>
          <w:ins w:id="6100" w:author="shorny" w:date="2014-06-09T17:52:00Z"/>
        </w:rPr>
        <w:pPrChange w:id="6101" w:author="shorny" w:date="2014-06-09T17:49:00Z">
          <w:pPr>
            <w:pStyle w:val="Heading1"/>
            <w:numPr>
              <w:numId w:val="17"/>
            </w:numPr>
          </w:pPr>
        </w:pPrChange>
      </w:pPr>
      <w:ins w:id="6102" w:author="shorny" w:date="2014-06-09T17:49:00Z">
        <w:r>
          <w:t>Utilities</w:t>
        </w:r>
      </w:ins>
    </w:p>
    <w:p w14:paraId="48576691" w14:textId="77777777" w:rsidR="009D06A2" w:rsidRDefault="009D06A2">
      <w:pPr>
        <w:pStyle w:val="HTMLPreformatted"/>
        <w:divId w:val="917055088"/>
        <w:rPr>
          <w:ins w:id="6103" w:author="shorny" w:date="2014-06-09T17:52:00Z"/>
        </w:rPr>
      </w:pPr>
    </w:p>
    <w:p w14:paraId="5C06A476" w14:textId="77777777" w:rsidR="009D06A2" w:rsidRPr="009D06A2" w:rsidRDefault="009D06A2">
      <w:pPr>
        <w:pStyle w:val="HTMLPreformatted"/>
        <w:divId w:val="917055088"/>
        <w:rPr>
          <w:ins w:id="6104" w:author="shorny" w:date="2014-06-09T17:52:00Z"/>
          <w:sz w:val="18"/>
          <w:rPrChange w:id="6105" w:author="shorny" w:date="2014-06-09T17:53:00Z">
            <w:rPr>
              <w:ins w:id="6106" w:author="shorny" w:date="2014-06-09T17:52:00Z"/>
            </w:rPr>
          </w:rPrChange>
        </w:rPr>
      </w:pPr>
      <w:ins w:id="6107" w:author="shorny" w:date="2014-06-09T17:52:00Z">
        <w:r w:rsidRPr="009D06A2">
          <w:rPr>
            <w:rStyle w:val="keyword1"/>
            <w:sz w:val="18"/>
            <w:rPrChange w:id="6108" w:author="shorny" w:date="2014-06-09T17:53:00Z">
              <w:rPr>
                <w:rStyle w:val="keyword1"/>
              </w:rPr>
            </w:rPrChange>
          </w:rPr>
          <w:t>SELECT</w:t>
        </w:r>
        <w:r w:rsidRPr="009D06A2">
          <w:rPr>
            <w:sz w:val="18"/>
            <w:rPrChange w:id="6109" w:author="shorny" w:date="2014-06-09T17:53:00Z">
              <w:rPr/>
            </w:rPrChange>
          </w:rPr>
          <w:t xml:space="preserve"> </w:t>
        </w:r>
        <w:r w:rsidRPr="009D06A2">
          <w:rPr>
            <w:rStyle w:val="string1"/>
            <w:sz w:val="18"/>
            <w:rPrChange w:id="6110" w:author="shorny" w:date="2014-06-09T17:53:00Z">
              <w:rPr>
                <w:rStyle w:val="string1"/>
              </w:rPr>
            </w:rPrChange>
          </w:rPr>
          <w:t>'Creating utility views'</w:t>
        </w:r>
        <w:r w:rsidRPr="009D06A2">
          <w:rPr>
            <w:sz w:val="18"/>
            <w:rPrChange w:id="6111" w:author="shorny" w:date="2014-06-09T17:53:00Z">
              <w:rPr/>
            </w:rPrChange>
          </w:rPr>
          <w:t>;</w:t>
        </w:r>
      </w:ins>
    </w:p>
    <w:p w14:paraId="05E03044" w14:textId="77777777" w:rsidR="009D06A2" w:rsidRPr="009D06A2" w:rsidRDefault="009D06A2">
      <w:pPr>
        <w:pStyle w:val="HTMLPreformatted"/>
        <w:divId w:val="917055088"/>
        <w:rPr>
          <w:ins w:id="6112" w:author="shorny" w:date="2014-06-09T17:52:00Z"/>
          <w:sz w:val="18"/>
          <w:rPrChange w:id="6113" w:author="shorny" w:date="2014-06-09T17:53:00Z">
            <w:rPr>
              <w:ins w:id="6114" w:author="shorny" w:date="2014-06-09T17:52:00Z"/>
            </w:rPr>
          </w:rPrChange>
        </w:rPr>
      </w:pPr>
    </w:p>
    <w:p w14:paraId="04A85BAD" w14:textId="77777777" w:rsidR="009D06A2" w:rsidRPr="009D06A2" w:rsidRDefault="009D06A2">
      <w:pPr>
        <w:pStyle w:val="HTMLPreformatted"/>
        <w:divId w:val="917055088"/>
        <w:rPr>
          <w:ins w:id="6115" w:author="shorny" w:date="2014-06-09T17:52:00Z"/>
          <w:rStyle w:val="comment1"/>
          <w:sz w:val="18"/>
          <w:rPrChange w:id="6116" w:author="shorny" w:date="2014-06-09T17:53:00Z">
            <w:rPr>
              <w:ins w:id="6117" w:author="shorny" w:date="2014-06-09T17:52:00Z"/>
              <w:rStyle w:val="comment1"/>
            </w:rPr>
          </w:rPrChange>
        </w:rPr>
      </w:pPr>
      <w:ins w:id="6118" w:author="shorny" w:date="2014-06-09T17:52:00Z">
        <w:r w:rsidRPr="009D06A2">
          <w:rPr>
            <w:rStyle w:val="comment1"/>
            <w:sz w:val="18"/>
            <w:rPrChange w:id="6119" w:author="shorny" w:date="2014-06-09T17:53:00Z">
              <w:rPr>
                <w:rStyle w:val="comment1"/>
              </w:rPr>
            </w:rPrChange>
          </w:rPr>
          <w:t>-- A utility view with lookup values cached out</w:t>
        </w:r>
      </w:ins>
    </w:p>
    <w:p w14:paraId="49D1AD73" w14:textId="77777777" w:rsidR="009D06A2" w:rsidRPr="009D06A2" w:rsidRDefault="009D06A2">
      <w:pPr>
        <w:pStyle w:val="HTMLPreformatted"/>
        <w:divId w:val="917055088"/>
        <w:rPr>
          <w:ins w:id="6120" w:author="shorny" w:date="2014-06-09T17:52:00Z"/>
          <w:sz w:val="18"/>
          <w:rPrChange w:id="6121" w:author="shorny" w:date="2014-06-09T17:53:00Z">
            <w:rPr>
              <w:ins w:id="6122" w:author="shorny" w:date="2014-06-09T17:52:00Z"/>
            </w:rPr>
          </w:rPrChange>
        </w:rPr>
      </w:pPr>
      <w:ins w:id="6123" w:author="shorny" w:date="2014-06-09T17:52:00Z">
        <w:r w:rsidRPr="009D06A2">
          <w:rPr>
            <w:rStyle w:val="keyword1"/>
            <w:sz w:val="18"/>
            <w:rPrChange w:id="6124" w:author="shorny" w:date="2014-06-09T17:53:00Z">
              <w:rPr>
                <w:rStyle w:val="keyword1"/>
              </w:rPr>
            </w:rPrChange>
          </w:rPr>
          <w:t>DROP</w:t>
        </w:r>
        <w:r w:rsidRPr="009D06A2">
          <w:rPr>
            <w:sz w:val="18"/>
            <w:rPrChange w:id="6125" w:author="shorny" w:date="2014-06-09T17:53:00Z">
              <w:rPr/>
            </w:rPrChange>
          </w:rPr>
          <w:t xml:space="preserve"> </w:t>
        </w:r>
        <w:r w:rsidRPr="009D06A2">
          <w:rPr>
            <w:rStyle w:val="keyword1"/>
            <w:sz w:val="18"/>
            <w:rPrChange w:id="6126" w:author="shorny" w:date="2014-06-09T17:53:00Z">
              <w:rPr>
                <w:rStyle w:val="keyword1"/>
              </w:rPr>
            </w:rPrChange>
          </w:rPr>
          <w:t>VIEW</w:t>
        </w:r>
        <w:r w:rsidRPr="009D06A2">
          <w:rPr>
            <w:sz w:val="18"/>
            <w:rPrChange w:id="6127" w:author="shorny" w:date="2014-06-09T17:53:00Z">
              <w:rPr/>
            </w:rPrChange>
          </w:rPr>
          <w:t xml:space="preserve"> </w:t>
        </w:r>
        <w:r w:rsidRPr="009D06A2">
          <w:rPr>
            <w:rStyle w:val="function-name1"/>
            <w:sz w:val="18"/>
            <w:rPrChange w:id="6128" w:author="shorny" w:date="2014-06-09T17:53:00Z">
              <w:rPr>
                <w:rStyle w:val="function-name1"/>
              </w:rPr>
            </w:rPrChange>
          </w:rPr>
          <w:t>IF</w:t>
        </w:r>
        <w:r w:rsidRPr="009D06A2">
          <w:rPr>
            <w:sz w:val="18"/>
            <w:rPrChange w:id="6129" w:author="shorny" w:date="2014-06-09T17:53:00Z">
              <w:rPr/>
            </w:rPrChange>
          </w:rPr>
          <w:t xml:space="preserve"> </w:t>
        </w:r>
        <w:r w:rsidRPr="009D06A2">
          <w:rPr>
            <w:rStyle w:val="keyword1"/>
            <w:sz w:val="18"/>
            <w:rPrChange w:id="6130" w:author="shorny" w:date="2014-06-09T17:53:00Z">
              <w:rPr>
                <w:rStyle w:val="keyword1"/>
              </w:rPr>
            </w:rPrChange>
          </w:rPr>
          <w:t>EXISTS</w:t>
        </w:r>
        <w:r w:rsidRPr="009D06A2">
          <w:rPr>
            <w:sz w:val="18"/>
            <w:rPrChange w:id="6131" w:author="shorny" w:date="2014-06-09T17:53:00Z">
              <w:rPr/>
            </w:rPrChange>
          </w:rPr>
          <w:t xml:space="preserve"> Application_</w:t>
        </w:r>
        <w:proofErr w:type="gramStart"/>
        <w:r w:rsidRPr="009D06A2">
          <w:rPr>
            <w:sz w:val="18"/>
            <w:rPrChange w:id="6132" w:author="shorny" w:date="2014-06-09T17:53:00Z">
              <w:rPr/>
            </w:rPrChange>
          </w:rPr>
          <w:t>Expanded ;</w:t>
        </w:r>
        <w:proofErr w:type="gramEnd"/>
      </w:ins>
    </w:p>
    <w:p w14:paraId="0BF7F810" w14:textId="77777777" w:rsidR="009D06A2" w:rsidRPr="009D06A2" w:rsidRDefault="009D06A2">
      <w:pPr>
        <w:pStyle w:val="HTMLPreformatted"/>
        <w:divId w:val="917055088"/>
        <w:rPr>
          <w:ins w:id="6133" w:author="shorny" w:date="2014-06-09T17:52:00Z"/>
          <w:sz w:val="18"/>
          <w:rPrChange w:id="6134" w:author="shorny" w:date="2014-06-09T17:53:00Z">
            <w:rPr>
              <w:ins w:id="6135" w:author="shorny" w:date="2014-06-09T17:52:00Z"/>
            </w:rPr>
          </w:rPrChange>
        </w:rPr>
      </w:pPr>
      <w:ins w:id="6136" w:author="shorny" w:date="2014-06-09T17:52:00Z">
        <w:r w:rsidRPr="009D06A2">
          <w:rPr>
            <w:rStyle w:val="keyword1"/>
            <w:sz w:val="18"/>
            <w:rPrChange w:id="6137" w:author="shorny" w:date="2014-06-09T17:53:00Z">
              <w:rPr>
                <w:rStyle w:val="keyword1"/>
              </w:rPr>
            </w:rPrChange>
          </w:rPr>
          <w:t>CREATE</w:t>
        </w:r>
        <w:r w:rsidRPr="009D06A2">
          <w:rPr>
            <w:sz w:val="18"/>
            <w:rPrChange w:id="6138" w:author="shorny" w:date="2014-06-09T17:53:00Z">
              <w:rPr/>
            </w:rPrChange>
          </w:rPr>
          <w:t xml:space="preserve"> </w:t>
        </w:r>
        <w:r w:rsidRPr="009D06A2">
          <w:rPr>
            <w:rStyle w:val="keyword1"/>
            <w:sz w:val="18"/>
            <w:rPrChange w:id="6139" w:author="shorny" w:date="2014-06-09T17:53:00Z">
              <w:rPr>
                <w:rStyle w:val="keyword1"/>
              </w:rPr>
            </w:rPrChange>
          </w:rPr>
          <w:t>VIEW</w:t>
        </w:r>
        <w:r w:rsidRPr="009D06A2">
          <w:rPr>
            <w:sz w:val="18"/>
            <w:rPrChange w:id="6140" w:author="shorny" w:date="2014-06-09T17:53:00Z">
              <w:rPr/>
            </w:rPrChange>
          </w:rPr>
          <w:t xml:space="preserve"> </w:t>
        </w:r>
        <w:r w:rsidRPr="009D06A2">
          <w:rPr>
            <w:rStyle w:val="function-name1"/>
            <w:sz w:val="18"/>
            <w:rPrChange w:id="6141" w:author="shorny" w:date="2014-06-09T17:53:00Z">
              <w:rPr>
                <w:rStyle w:val="function-name1"/>
              </w:rPr>
            </w:rPrChange>
          </w:rPr>
          <w:t>Application_Expanded</w:t>
        </w:r>
        <w:r w:rsidRPr="009D06A2">
          <w:rPr>
            <w:sz w:val="18"/>
            <w:rPrChange w:id="6142" w:author="shorny" w:date="2014-06-09T17:53:00Z">
              <w:rPr/>
            </w:rPrChange>
          </w:rPr>
          <w:t xml:space="preserve"> </w:t>
        </w:r>
        <w:r w:rsidRPr="009D06A2">
          <w:rPr>
            <w:rStyle w:val="keyword1"/>
            <w:sz w:val="18"/>
            <w:rPrChange w:id="6143" w:author="shorny" w:date="2014-06-09T17:53:00Z">
              <w:rPr>
                <w:rStyle w:val="keyword1"/>
              </w:rPr>
            </w:rPrChange>
          </w:rPr>
          <w:t>AS</w:t>
        </w:r>
      </w:ins>
    </w:p>
    <w:p w14:paraId="42F424C6" w14:textId="77777777" w:rsidR="009D06A2" w:rsidRPr="009D06A2" w:rsidRDefault="009D06A2">
      <w:pPr>
        <w:pStyle w:val="HTMLPreformatted"/>
        <w:divId w:val="917055088"/>
        <w:rPr>
          <w:ins w:id="6144" w:author="shorny" w:date="2014-06-09T17:52:00Z"/>
          <w:sz w:val="18"/>
          <w:rPrChange w:id="6145" w:author="shorny" w:date="2014-06-09T17:53:00Z">
            <w:rPr>
              <w:ins w:id="6146" w:author="shorny" w:date="2014-06-09T17:52:00Z"/>
            </w:rPr>
          </w:rPrChange>
        </w:rPr>
      </w:pPr>
      <w:ins w:id="6147" w:author="shorny" w:date="2014-06-09T17:52:00Z">
        <w:r w:rsidRPr="009D06A2">
          <w:rPr>
            <w:rStyle w:val="keyword1"/>
            <w:sz w:val="18"/>
            <w:rPrChange w:id="6148" w:author="shorny" w:date="2014-06-09T17:53:00Z">
              <w:rPr>
                <w:rStyle w:val="keyword1"/>
              </w:rPr>
            </w:rPrChange>
          </w:rPr>
          <w:t>SELECT</w:t>
        </w:r>
        <w:r w:rsidRPr="009D06A2">
          <w:rPr>
            <w:sz w:val="18"/>
            <w:rPrChange w:id="6149" w:author="shorny" w:date="2014-06-09T17:53:00Z">
              <w:rPr/>
            </w:rPrChange>
          </w:rPr>
          <w:t xml:space="preserve"> Appt.FName, Appt.LName, Appt.Email, App.*, AppStat.Status </w:t>
        </w:r>
      </w:ins>
    </w:p>
    <w:p w14:paraId="2B33AB27" w14:textId="77777777" w:rsidR="009D06A2" w:rsidRPr="009D06A2" w:rsidRDefault="009D06A2">
      <w:pPr>
        <w:pStyle w:val="HTMLPreformatted"/>
        <w:divId w:val="917055088"/>
        <w:rPr>
          <w:ins w:id="6150" w:author="shorny" w:date="2014-06-09T17:52:00Z"/>
          <w:sz w:val="18"/>
          <w:rPrChange w:id="6151" w:author="shorny" w:date="2014-06-09T17:53:00Z">
            <w:rPr>
              <w:ins w:id="6152" w:author="shorny" w:date="2014-06-09T17:52:00Z"/>
            </w:rPr>
          </w:rPrChange>
        </w:rPr>
      </w:pPr>
      <w:ins w:id="6153" w:author="shorny" w:date="2014-06-09T17:52:00Z">
        <w:r w:rsidRPr="009D06A2">
          <w:rPr>
            <w:rStyle w:val="keyword1"/>
            <w:sz w:val="18"/>
            <w:rPrChange w:id="6154" w:author="shorny" w:date="2014-06-09T17:53:00Z">
              <w:rPr>
                <w:rStyle w:val="keyword1"/>
              </w:rPr>
            </w:rPrChange>
          </w:rPr>
          <w:t>FROM</w:t>
        </w:r>
        <w:r w:rsidRPr="009D06A2">
          <w:rPr>
            <w:sz w:val="18"/>
            <w:rPrChange w:id="6155" w:author="shorny" w:date="2014-06-09T17:53:00Z">
              <w:rPr/>
            </w:rPrChange>
          </w:rPr>
          <w:t xml:space="preserve"> Application App</w:t>
        </w:r>
      </w:ins>
    </w:p>
    <w:p w14:paraId="7839CE3B" w14:textId="77777777" w:rsidR="009D06A2" w:rsidRPr="009D06A2" w:rsidRDefault="009D06A2">
      <w:pPr>
        <w:pStyle w:val="HTMLPreformatted"/>
        <w:divId w:val="917055088"/>
        <w:rPr>
          <w:ins w:id="6156" w:author="shorny" w:date="2014-06-09T17:52:00Z"/>
          <w:sz w:val="18"/>
          <w:rPrChange w:id="6157" w:author="shorny" w:date="2014-06-09T17:53:00Z">
            <w:rPr>
              <w:ins w:id="6158" w:author="shorny" w:date="2014-06-09T17:52:00Z"/>
            </w:rPr>
          </w:rPrChange>
        </w:rPr>
      </w:pPr>
      <w:ins w:id="6159" w:author="shorny" w:date="2014-06-09T17:52:00Z">
        <w:r w:rsidRPr="009D06A2">
          <w:rPr>
            <w:rStyle w:val="keyword1"/>
            <w:sz w:val="18"/>
            <w:rPrChange w:id="6160" w:author="shorny" w:date="2014-06-09T17:53:00Z">
              <w:rPr>
                <w:rStyle w:val="keyword1"/>
              </w:rPr>
            </w:rPrChange>
          </w:rPr>
          <w:t>INNER</w:t>
        </w:r>
        <w:r w:rsidRPr="009D06A2">
          <w:rPr>
            <w:sz w:val="18"/>
            <w:rPrChange w:id="6161" w:author="shorny" w:date="2014-06-09T17:53:00Z">
              <w:rPr/>
            </w:rPrChange>
          </w:rPr>
          <w:t xml:space="preserve"> </w:t>
        </w:r>
        <w:r w:rsidRPr="009D06A2">
          <w:rPr>
            <w:rStyle w:val="keyword1"/>
            <w:sz w:val="18"/>
            <w:rPrChange w:id="6162" w:author="shorny" w:date="2014-06-09T17:53:00Z">
              <w:rPr>
                <w:rStyle w:val="keyword1"/>
              </w:rPr>
            </w:rPrChange>
          </w:rPr>
          <w:t>JOIN</w:t>
        </w:r>
        <w:r w:rsidRPr="009D06A2">
          <w:rPr>
            <w:sz w:val="18"/>
            <w:rPrChange w:id="6163" w:author="shorny" w:date="2014-06-09T17:53:00Z">
              <w:rPr/>
            </w:rPrChange>
          </w:rPr>
          <w:t xml:space="preserve"> Applicant Appt</w:t>
        </w:r>
      </w:ins>
    </w:p>
    <w:p w14:paraId="5CA9B02F" w14:textId="77777777" w:rsidR="009D06A2" w:rsidRPr="009D06A2" w:rsidRDefault="009D06A2">
      <w:pPr>
        <w:pStyle w:val="HTMLPreformatted"/>
        <w:divId w:val="917055088"/>
        <w:rPr>
          <w:ins w:id="6164" w:author="shorny" w:date="2014-06-09T17:52:00Z"/>
          <w:sz w:val="18"/>
          <w:rPrChange w:id="6165" w:author="shorny" w:date="2014-06-09T17:53:00Z">
            <w:rPr>
              <w:ins w:id="6166" w:author="shorny" w:date="2014-06-09T17:52:00Z"/>
            </w:rPr>
          </w:rPrChange>
        </w:rPr>
      </w:pPr>
      <w:ins w:id="6167" w:author="shorny" w:date="2014-06-09T17:52:00Z">
        <w:r w:rsidRPr="009D06A2">
          <w:rPr>
            <w:sz w:val="18"/>
            <w:rPrChange w:id="6168" w:author="shorny" w:date="2014-06-09T17:53:00Z">
              <w:rPr/>
            </w:rPrChange>
          </w:rPr>
          <w:t xml:space="preserve">  </w:t>
        </w:r>
        <w:r w:rsidRPr="009D06A2">
          <w:rPr>
            <w:rStyle w:val="keyword1"/>
            <w:sz w:val="18"/>
            <w:rPrChange w:id="6169" w:author="shorny" w:date="2014-06-09T17:53:00Z">
              <w:rPr>
                <w:rStyle w:val="keyword1"/>
              </w:rPr>
            </w:rPrChange>
          </w:rPr>
          <w:t>ON</w:t>
        </w:r>
        <w:r w:rsidRPr="009D06A2">
          <w:rPr>
            <w:sz w:val="18"/>
            <w:rPrChange w:id="6170" w:author="shorny" w:date="2014-06-09T17:53:00Z">
              <w:rPr/>
            </w:rPrChange>
          </w:rPr>
          <w:t xml:space="preserve"> Appt.ApplicantID = App.ApplicantID</w:t>
        </w:r>
      </w:ins>
    </w:p>
    <w:p w14:paraId="74D8D390" w14:textId="77777777" w:rsidR="009D06A2" w:rsidRPr="009D06A2" w:rsidRDefault="009D06A2">
      <w:pPr>
        <w:pStyle w:val="HTMLPreformatted"/>
        <w:divId w:val="917055088"/>
        <w:rPr>
          <w:ins w:id="6171" w:author="shorny" w:date="2014-06-09T17:52:00Z"/>
          <w:sz w:val="18"/>
          <w:rPrChange w:id="6172" w:author="shorny" w:date="2014-06-09T17:53:00Z">
            <w:rPr>
              <w:ins w:id="6173" w:author="shorny" w:date="2014-06-09T17:52:00Z"/>
            </w:rPr>
          </w:rPrChange>
        </w:rPr>
      </w:pPr>
      <w:ins w:id="6174" w:author="shorny" w:date="2014-06-09T17:52:00Z">
        <w:r w:rsidRPr="009D06A2">
          <w:rPr>
            <w:rStyle w:val="keyword1"/>
            <w:sz w:val="18"/>
            <w:rPrChange w:id="6175" w:author="shorny" w:date="2014-06-09T17:53:00Z">
              <w:rPr>
                <w:rStyle w:val="keyword1"/>
              </w:rPr>
            </w:rPrChange>
          </w:rPr>
          <w:t>INNER</w:t>
        </w:r>
        <w:r w:rsidRPr="009D06A2">
          <w:rPr>
            <w:sz w:val="18"/>
            <w:rPrChange w:id="6176" w:author="shorny" w:date="2014-06-09T17:53:00Z">
              <w:rPr/>
            </w:rPrChange>
          </w:rPr>
          <w:t xml:space="preserve"> </w:t>
        </w:r>
        <w:r w:rsidRPr="009D06A2">
          <w:rPr>
            <w:rStyle w:val="keyword1"/>
            <w:sz w:val="18"/>
            <w:rPrChange w:id="6177" w:author="shorny" w:date="2014-06-09T17:53:00Z">
              <w:rPr>
                <w:rStyle w:val="keyword1"/>
              </w:rPr>
            </w:rPrChange>
          </w:rPr>
          <w:t>JOIN</w:t>
        </w:r>
        <w:r w:rsidRPr="009D06A2">
          <w:rPr>
            <w:sz w:val="18"/>
            <w:rPrChange w:id="6178" w:author="shorny" w:date="2014-06-09T17:53:00Z">
              <w:rPr/>
            </w:rPrChange>
          </w:rPr>
          <w:t xml:space="preserve"> `Application Status` AppStat </w:t>
        </w:r>
      </w:ins>
    </w:p>
    <w:p w14:paraId="3D392902" w14:textId="77777777" w:rsidR="009D06A2" w:rsidRPr="009D06A2" w:rsidRDefault="009D06A2">
      <w:pPr>
        <w:pStyle w:val="HTMLPreformatted"/>
        <w:divId w:val="917055088"/>
        <w:rPr>
          <w:ins w:id="6179" w:author="shorny" w:date="2014-06-09T17:52:00Z"/>
          <w:sz w:val="18"/>
          <w:rPrChange w:id="6180" w:author="shorny" w:date="2014-06-09T17:53:00Z">
            <w:rPr>
              <w:ins w:id="6181" w:author="shorny" w:date="2014-06-09T17:52:00Z"/>
            </w:rPr>
          </w:rPrChange>
        </w:rPr>
      </w:pPr>
      <w:ins w:id="6182" w:author="shorny" w:date="2014-06-09T17:52:00Z">
        <w:r w:rsidRPr="009D06A2">
          <w:rPr>
            <w:sz w:val="18"/>
            <w:rPrChange w:id="6183" w:author="shorny" w:date="2014-06-09T17:53:00Z">
              <w:rPr/>
            </w:rPrChange>
          </w:rPr>
          <w:t xml:space="preserve">  </w:t>
        </w:r>
        <w:r w:rsidRPr="009D06A2">
          <w:rPr>
            <w:rStyle w:val="keyword1"/>
            <w:sz w:val="18"/>
            <w:rPrChange w:id="6184" w:author="shorny" w:date="2014-06-09T17:53:00Z">
              <w:rPr>
                <w:rStyle w:val="keyword1"/>
              </w:rPr>
            </w:rPrChange>
          </w:rPr>
          <w:t>ON</w:t>
        </w:r>
        <w:r w:rsidRPr="009D06A2">
          <w:rPr>
            <w:sz w:val="18"/>
            <w:rPrChange w:id="6185" w:author="shorny" w:date="2014-06-09T17:53:00Z">
              <w:rPr/>
            </w:rPrChange>
          </w:rPr>
          <w:t xml:space="preserve"> AppStat.ApplicationStatusID = App.applicationStatusID;</w:t>
        </w:r>
      </w:ins>
    </w:p>
    <w:p w14:paraId="54E70891" w14:textId="77777777" w:rsidR="009D06A2" w:rsidRPr="009D06A2" w:rsidRDefault="009D06A2">
      <w:pPr>
        <w:pStyle w:val="HTMLPreformatted"/>
        <w:divId w:val="917055088"/>
        <w:rPr>
          <w:ins w:id="6186" w:author="shorny" w:date="2014-06-09T17:52:00Z"/>
          <w:sz w:val="18"/>
          <w:rPrChange w:id="6187" w:author="shorny" w:date="2014-06-09T17:53:00Z">
            <w:rPr>
              <w:ins w:id="6188" w:author="shorny" w:date="2014-06-09T17:52:00Z"/>
            </w:rPr>
          </w:rPrChange>
        </w:rPr>
      </w:pPr>
    </w:p>
    <w:p w14:paraId="3E409085" w14:textId="77777777" w:rsidR="009D06A2" w:rsidRPr="009D06A2" w:rsidRDefault="009D06A2">
      <w:pPr>
        <w:pStyle w:val="HTMLPreformatted"/>
        <w:divId w:val="917055088"/>
        <w:rPr>
          <w:ins w:id="6189" w:author="shorny" w:date="2014-06-09T17:52:00Z"/>
          <w:sz w:val="18"/>
          <w:rPrChange w:id="6190" w:author="shorny" w:date="2014-06-09T17:53:00Z">
            <w:rPr>
              <w:ins w:id="6191" w:author="shorny" w:date="2014-06-09T17:52:00Z"/>
            </w:rPr>
          </w:rPrChange>
        </w:rPr>
      </w:pPr>
      <w:ins w:id="6192" w:author="shorny" w:date="2014-06-09T17:52:00Z">
        <w:r w:rsidRPr="009D06A2">
          <w:rPr>
            <w:rStyle w:val="keyword1"/>
            <w:sz w:val="18"/>
            <w:rPrChange w:id="6193" w:author="shorny" w:date="2014-06-09T17:53:00Z">
              <w:rPr>
                <w:rStyle w:val="keyword1"/>
              </w:rPr>
            </w:rPrChange>
          </w:rPr>
          <w:t>DROP</w:t>
        </w:r>
        <w:r w:rsidRPr="009D06A2">
          <w:rPr>
            <w:sz w:val="18"/>
            <w:rPrChange w:id="6194" w:author="shorny" w:date="2014-06-09T17:53:00Z">
              <w:rPr/>
            </w:rPrChange>
          </w:rPr>
          <w:t xml:space="preserve"> </w:t>
        </w:r>
        <w:r w:rsidRPr="009D06A2">
          <w:rPr>
            <w:rStyle w:val="keyword1"/>
            <w:sz w:val="18"/>
            <w:rPrChange w:id="6195" w:author="shorny" w:date="2014-06-09T17:53:00Z">
              <w:rPr>
                <w:rStyle w:val="keyword1"/>
              </w:rPr>
            </w:rPrChange>
          </w:rPr>
          <w:t>VIEW</w:t>
        </w:r>
        <w:r w:rsidRPr="009D06A2">
          <w:rPr>
            <w:sz w:val="18"/>
            <w:rPrChange w:id="6196" w:author="shorny" w:date="2014-06-09T17:53:00Z">
              <w:rPr/>
            </w:rPrChange>
          </w:rPr>
          <w:t xml:space="preserve"> </w:t>
        </w:r>
        <w:r w:rsidRPr="009D06A2">
          <w:rPr>
            <w:rStyle w:val="function-name1"/>
            <w:sz w:val="18"/>
            <w:rPrChange w:id="6197" w:author="shorny" w:date="2014-06-09T17:53:00Z">
              <w:rPr>
                <w:rStyle w:val="function-name1"/>
              </w:rPr>
            </w:rPrChange>
          </w:rPr>
          <w:t>IF</w:t>
        </w:r>
        <w:r w:rsidRPr="009D06A2">
          <w:rPr>
            <w:sz w:val="18"/>
            <w:rPrChange w:id="6198" w:author="shorny" w:date="2014-06-09T17:53:00Z">
              <w:rPr/>
            </w:rPrChange>
          </w:rPr>
          <w:t xml:space="preserve"> </w:t>
        </w:r>
        <w:r w:rsidRPr="009D06A2">
          <w:rPr>
            <w:rStyle w:val="keyword1"/>
            <w:sz w:val="18"/>
            <w:rPrChange w:id="6199" w:author="shorny" w:date="2014-06-09T17:53:00Z">
              <w:rPr>
                <w:rStyle w:val="keyword1"/>
              </w:rPr>
            </w:rPrChange>
          </w:rPr>
          <w:t>EXISTS</w:t>
        </w:r>
        <w:r w:rsidRPr="009D06A2">
          <w:rPr>
            <w:sz w:val="18"/>
            <w:rPrChange w:id="6200" w:author="shorny" w:date="2014-06-09T17:53:00Z">
              <w:rPr/>
            </w:rPrChange>
          </w:rPr>
          <w:t xml:space="preserve"> Application_Ongoing_</w:t>
        </w:r>
        <w:proofErr w:type="gramStart"/>
        <w:r w:rsidRPr="009D06A2">
          <w:rPr>
            <w:sz w:val="18"/>
            <w:rPrChange w:id="6201" w:author="shorny" w:date="2014-06-09T17:53:00Z">
              <w:rPr/>
            </w:rPrChange>
          </w:rPr>
          <w:t>Expanded ;</w:t>
        </w:r>
        <w:proofErr w:type="gramEnd"/>
      </w:ins>
    </w:p>
    <w:p w14:paraId="4DF52318" w14:textId="77777777" w:rsidR="009D06A2" w:rsidRPr="009D06A2" w:rsidRDefault="009D06A2">
      <w:pPr>
        <w:pStyle w:val="HTMLPreformatted"/>
        <w:divId w:val="917055088"/>
        <w:rPr>
          <w:ins w:id="6202" w:author="shorny" w:date="2014-06-09T17:52:00Z"/>
          <w:sz w:val="18"/>
          <w:rPrChange w:id="6203" w:author="shorny" w:date="2014-06-09T17:53:00Z">
            <w:rPr>
              <w:ins w:id="6204" w:author="shorny" w:date="2014-06-09T17:52:00Z"/>
            </w:rPr>
          </w:rPrChange>
        </w:rPr>
      </w:pPr>
      <w:ins w:id="6205" w:author="shorny" w:date="2014-06-09T17:52:00Z">
        <w:r w:rsidRPr="009D06A2">
          <w:rPr>
            <w:rStyle w:val="keyword1"/>
            <w:sz w:val="18"/>
            <w:rPrChange w:id="6206" w:author="shorny" w:date="2014-06-09T17:53:00Z">
              <w:rPr>
                <w:rStyle w:val="keyword1"/>
              </w:rPr>
            </w:rPrChange>
          </w:rPr>
          <w:t>CREATE</w:t>
        </w:r>
        <w:r w:rsidRPr="009D06A2">
          <w:rPr>
            <w:sz w:val="18"/>
            <w:rPrChange w:id="6207" w:author="shorny" w:date="2014-06-09T17:53:00Z">
              <w:rPr/>
            </w:rPrChange>
          </w:rPr>
          <w:t xml:space="preserve"> </w:t>
        </w:r>
        <w:r w:rsidRPr="009D06A2">
          <w:rPr>
            <w:rStyle w:val="keyword1"/>
            <w:sz w:val="18"/>
            <w:rPrChange w:id="6208" w:author="shorny" w:date="2014-06-09T17:53:00Z">
              <w:rPr>
                <w:rStyle w:val="keyword1"/>
              </w:rPr>
            </w:rPrChange>
          </w:rPr>
          <w:t>VIEW</w:t>
        </w:r>
        <w:r w:rsidRPr="009D06A2">
          <w:rPr>
            <w:sz w:val="18"/>
            <w:rPrChange w:id="6209" w:author="shorny" w:date="2014-06-09T17:53:00Z">
              <w:rPr/>
            </w:rPrChange>
          </w:rPr>
          <w:t xml:space="preserve"> </w:t>
        </w:r>
        <w:r w:rsidRPr="009D06A2">
          <w:rPr>
            <w:rStyle w:val="function-name1"/>
            <w:sz w:val="18"/>
            <w:rPrChange w:id="6210" w:author="shorny" w:date="2014-06-09T17:53:00Z">
              <w:rPr>
                <w:rStyle w:val="function-name1"/>
              </w:rPr>
            </w:rPrChange>
          </w:rPr>
          <w:t>Application_Ongoing_Expanded</w:t>
        </w:r>
        <w:r w:rsidRPr="009D06A2">
          <w:rPr>
            <w:sz w:val="18"/>
            <w:rPrChange w:id="6211" w:author="shorny" w:date="2014-06-09T17:53:00Z">
              <w:rPr/>
            </w:rPrChange>
          </w:rPr>
          <w:t xml:space="preserve"> </w:t>
        </w:r>
        <w:r w:rsidRPr="009D06A2">
          <w:rPr>
            <w:rStyle w:val="keyword1"/>
            <w:sz w:val="18"/>
            <w:rPrChange w:id="6212" w:author="shorny" w:date="2014-06-09T17:53:00Z">
              <w:rPr>
                <w:rStyle w:val="keyword1"/>
              </w:rPr>
            </w:rPrChange>
          </w:rPr>
          <w:t>AS</w:t>
        </w:r>
      </w:ins>
    </w:p>
    <w:p w14:paraId="50503552" w14:textId="77777777" w:rsidR="009D06A2" w:rsidRPr="009D06A2" w:rsidRDefault="009D06A2">
      <w:pPr>
        <w:pStyle w:val="HTMLPreformatted"/>
        <w:divId w:val="917055088"/>
        <w:rPr>
          <w:ins w:id="6213" w:author="shorny" w:date="2014-06-09T17:52:00Z"/>
          <w:sz w:val="18"/>
          <w:rPrChange w:id="6214" w:author="shorny" w:date="2014-06-09T17:53:00Z">
            <w:rPr>
              <w:ins w:id="6215" w:author="shorny" w:date="2014-06-09T17:52:00Z"/>
            </w:rPr>
          </w:rPrChange>
        </w:rPr>
      </w:pPr>
      <w:ins w:id="6216" w:author="shorny" w:date="2014-06-09T17:52:00Z">
        <w:r w:rsidRPr="009D06A2">
          <w:rPr>
            <w:rStyle w:val="keyword1"/>
            <w:sz w:val="18"/>
            <w:rPrChange w:id="6217" w:author="shorny" w:date="2014-06-09T17:53:00Z">
              <w:rPr>
                <w:rStyle w:val="keyword1"/>
              </w:rPr>
            </w:rPrChange>
          </w:rPr>
          <w:t>SELECT</w:t>
        </w:r>
        <w:r w:rsidRPr="009D06A2">
          <w:rPr>
            <w:sz w:val="18"/>
            <w:rPrChange w:id="6218" w:author="shorny" w:date="2014-06-09T17:53:00Z">
              <w:rPr/>
            </w:rPrChange>
          </w:rPr>
          <w:t xml:space="preserve"> *</w:t>
        </w:r>
      </w:ins>
    </w:p>
    <w:p w14:paraId="301A7051" w14:textId="77777777" w:rsidR="009D06A2" w:rsidRPr="009D06A2" w:rsidRDefault="009D06A2">
      <w:pPr>
        <w:pStyle w:val="HTMLPreformatted"/>
        <w:divId w:val="917055088"/>
        <w:rPr>
          <w:ins w:id="6219" w:author="shorny" w:date="2014-06-09T17:52:00Z"/>
          <w:sz w:val="18"/>
          <w:rPrChange w:id="6220" w:author="shorny" w:date="2014-06-09T17:53:00Z">
            <w:rPr>
              <w:ins w:id="6221" w:author="shorny" w:date="2014-06-09T17:52:00Z"/>
            </w:rPr>
          </w:rPrChange>
        </w:rPr>
      </w:pPr>
      <w:ins w:id="6222" w:author="shorny" w:date="2014-06-09T17:52:00Z">
        <w:r w:rsidRPr="009D06A2">
          <w:rPr>
            <w:rStyle w:val="keyword1"/>
            <w:sz w:val="18"/>
            <w:rPrChange w:id="6223" w:author="shorny" w:date="2014-06-09T17:53:00Z">
              <w:rPr>
                <w:rStyle w:val="keyword1"/>
              </w:rPr>
            </w:rPrChange>
          </w:rPr>
          <w:t>FROM</w:t>
        </w:r>
        <w:r w:rsidRPr="009D06A2">
          <w:rPr>
            <w:sz w:val="18"/>
            <w:rPrChange w:id="6224" w:author="shorny" w:date="2014-06-09T17:53:00Z">
              <w:rPr/>
            </w:rPrChange>
          </w:rPr>
          <w:t xml:space="preserve"> Application_Expanded App</w:t>
        </w:r>
      </w:ins>
    </w:p>
    <w:p w14:paraId="0153B1FD" w14:textId="77777777" w:rsidR="009D06A2" w:rsidRPr="009D06A2" w:rsidRDefault="009D06A2">
      <w:pPr>
        <w:pStyle w:val="HTMLPreformatted"/>
        <w:divId w:val="917055088"/>
        <w:rPr>
          <w:ins w:id="6225" w:author="shorny" w:date="2014-06-09T17:52:00Z"/>
          <w:sz w:val="18"/>
          <w:rPrChange w:id="6226" w:author="shorny" w:date="2014-06-09T17:53:00Z">
            <w:rPr>
              <w:ins w:id="6227" w:author="shorny" w:date="2014-06-09T17:52:00Z"/>
            </w:rPr>
          </w:rPrChange>
        </w:rPr>
      </w:pPr>
      <w:ins w:id="6228" w:author="shorny" w:date="2014-06-09T17:52:00Z">
        <w:r w:rsidRPr="009D06A2">
          <w:rPr>
            <w:rStyle w:val="keyword1"/>
            <w:sz w:val="18"/>
            <w:rPrChange w:id="6229" w:author="shorny" w:date="2014-06-09T17:53:00Z">
              <w:rPr>
                <w:rStyle w:val="keyword1"/>
              </w:rPr>
            </w:rPrChange>
          </w:rPr>
          <w:t>WHERE</w:t>
        </w:r>
        <w:r w:rsidRPr="009D06A2">
          <w:rPr>
            <w:sz w:val="18"/>
            <w:rPrChange w:id="6230" w:author="shorny" w:date="2014-06-09T17:53:00Z">
              <w:rPr/>
            </w:rPrChange>
          </w:rPr>
          <w:t xml:space="preserve"> App.Status </w:t>
        </w:r>
        <w:r w:rsidRPr="009D06A2">
          <w:rPr>
            <w:rStyle w:val="keyword1"/>
            <w:sz w:val="18"/>
            <w:rPrChange w:id="6231" w:author="shorny" w:date="2014-06-09T17:53:00Z">
              <w:rPr>
                <w:rStyle w:val="keyword1"/>
              </w:rPr>
            </w:rPrChange>
          </w:rPr>
          <w:t>LIKE</w:t>
        </w:r>
        <w:r w:rsidRPr="009D06A2">
          <w:rPr>
            <w:sz w:val="18"/>
            <w:rPrChange w:id="6232" w:author="shorny" w:date="2014-06-09T17:53:00Z">
              <w:rPr/>
            </w:rPrChange>
          </w:rPr>
          <w:t xml:space="preserve"> </w:t>
        </w:r>
        <w:r w:rsidRPr="009D06A2">
          <w:rPr>
            <w:rStyle w:val="string1"/>
            <w:sz w:val="18"/>
            <w:rPrChange w:id="6233" w:author="shorny" w:date="2014-06-09T17:53:00Z">
              <w:rPr>
                <w:rStyle w:val="string1"/>
              </w:rPr>
            </w:rPrChange>
          </w:rPr>
          <w:t>'ongoing%'</w:t>
        </w:r>
        <w:r w:rsidRPr="009D06A2">
          <w:rPr>
            <w:sz w:val="18"/>
            <w:rPrChange w:id="6234" w:author="shorny" w:date="2014-06-09T17:53:00Z">
              <w:rPr/>
            </w:rPrChange>
          </w:rPr>
          <w:t xml:space="preserve">; </w:t>
        </w:r>
      </w:ins>
    </w:p>
    <w:p w14:paraId="02DFF33B" w14:textId="77777777" w:rsidR="009D06A2" w:rsidRPr="009D06A2" w:rsidRDefault="009D06A2">
      <w:pPr>
        <w:pStyle w:val="HTMLPreformatted"/>
        <w:divId w:val="917055088"/>
        <w:rPr>
          <w:ins w:id="6235" w:author="shorny" w:date="2014-06-09T17:52:00Z"/>
          <w:sz w:val="18"/>
          <w:rPrChange w:id="6236" w:author="shorny" w:date="2014-06-09T17:53:00Z">
            <w:rPr>
              <w:ins w:id="6237" w:author="shorny" w:date="2014-06-09T17:52:00Z"/>
            </w:rPr>
          </w:rPrChange>
        </w:rPr>
      </w:pPr>
    </w:p>
    <w:p w14:paraId="6482DA60" w14:textId="77777777" w:rsidR="009D06A2" w:rsidRPr="009D06A2" w:rsidRDefault="009D06A2">
      <w:pPr>
        <w:pStyle w:val="HTMLPreformatted"/>
        <w:divId w:val="917055088"/>
        <w:rPr>
          <w:ins w:id="6238" w:author="shorny" w:date="2014-06-09T17:52:00Z"/>
          <w:rStyle w:val="comment1"/>
          <w:sz w:val="18"/>
          <w:rPrChange w:id="6239" w:author="shorny" w:date="2014-06-09T17:53:00Z">
            <w:rPr>
              <w:ins w:id="6240" w:author="shorny" w:date="2014-06-09T17:52:00Z"/>
              <w:rStyle w:val="comment1"/>
            </w:rPr>
          </w:rPrChange>
        </w:rPr>
      </w:pPr>
      <w:ins w:id="6241" w:author="shorny" w:date="2014-06-09T17:52:00Z">
        <w:r w:rsidRPr="009D06A2">
          <w:rPr>
            <w:rStyle w:val="comment1"/>
            <w:sz w:val="18"/>
            <w:rPrChange w:id="6242" w:author="shorny" w:date="2014-06-09T17:53:00Z">
              <w:rPr>
                <w:rStyle w:val="comment1"/>
              </w:rPr>
            </w:rPrChange>
          </w:rPr>
          <w:t>-- Friendly view of application status</w:t>
        </w:r>
      </w:ins>
    </w:p>
    <w:p w14:paraId="0B008635" w14:textId="77777777" w:rsidR="009D06A2" w:rsidRPr="009D06A2" w:rsidRDefault="009D06A2">
      <w:pPr>
        <w:pStyle w:val="HTMLPreformatted"/>
        <w:divId w:val="917055088"/>
        <w:rPr>
          <w:ins w:id="6243" w:author="shorny" w:date="2014-06-09T17:52:00Z"/>
          <w:sz w:val="18"/>
          <w:rPrChange w:id="6244" w:author="shorny" w:date="2014-06-09T17:53:00Z">
            <w:rPr>
              <w:ins w:id="6245" w:author="shorny" w:date="2014-06-09T17:52:00Z"/>
            </w:rPr>
          </w:rPrChange>
        </w:rPr>
      </w:pPr>
      <w:ins w:id="6246" w:author="shorny" w:date="2014-06-09T17:52:00Z">
        <w:r w:rsidRPr="009D06A2">
          <w:rPr>
            <w:rStyle w:val="keyword1"/>
            <w:sz w:val="18"/>
            <w:rPrChange w:id="6247" w:author="shorny" w:date="2014-06-09T17:53:00Z">
              <w:rPr>
                <w:rStyle w:val="keyword1"/>
              </w:rPr>
            </w:rPrChange>
          </w:rPr>
          <w:t>DROP</w:t>
        </w:r>
        <w:r w:rsidRPr="009D06A2">
          <w:rPr>
            <w:sz w:val="18"/>
            <w:rPrChange w:id="6248" w:author="shorny" w:date="2014-06-09T17:53:00Z">
              <w:rPr/>
            </w:rPrChange>
          </w:rPr>
          <w:t xml:space="preserve"> </w:t>
        </w:r>
        <w:r w:rsidRPr="009D06A2">
          <w:rPr>
            <w:rStyle w:val="keyword1"/>
            <w:sz w:val="18"/>
            <w:rPrChange w:id="6249" w:author="shorny" w:date="2014-06-09T17:53:00Z">
              <w:rPr>
                <w:rStyle w:val="keyword1"/>
              </w:rPr>
            </w:rPrChange>
          </w:rPr>
          <w:t>VIEW</w:t>
        </w:r>
        <w:r w:rsidRPr="009D06A2">
          <w:rPr>
            <w:sz w:val="18"/>
            <w:rPrChange w:id="6250" w:author="shorny" w:date="2014-06-09T17:53:00Z">
              <w:rPr/>
            </w:rPrChange>
          </w:rPr>
          <w:t xml:space="preserve"> </w:t>
        </w:r>
        <w:r w:rsidRPr="009D06A2">
          <w:rPr>
            <w:rStyle w:val="function-name1"/>
            <w:sz w:val="18"/>
            <w:rPrChange w:id="6251" w:author="shorny" w:date="2014-06-09T17:53:00Z">
              <w:rPr>
                <w:rStyle w:val="function-name1"/>
              </w:rPr>
            </w:rPrChange>
          </w:rPr>
          <w:t>IF</w:t>
        </w:r>
        <w:r w:rsidRPr="009D06A2">
          <w:rPr>
            <w:sz w:val="18"/>
            <w:rPrChange w:id="6252" w:author="shorny" w:date="2014-06-09T17:53:00Z">
              <w:rPr/>
            </w:rPrChange>
          </w:rPr>
          <w:t xml:space="preserve"> </w:t>
        </w:r>
        <w:r w:rsidRPr="009D06A2">
          <w:rPr>
            <w:rStyle w:val="keyword1"/>
            <w:sz w:val="18"/>
            <w:rPrChange w:id="6253" w:author="shorny" w:date="2014-06-09T17:53:00Z">
              <w:rPr>
                <w:rStyle w:val="keyword1"/>
              </w:rPr>
            </w:rPrChange>
          </w:rPr>
          <w:t>EXISTS</w:t>
        </w:r>
        <w:r w:rsidRPr="009D06A2">
          <w:rPr>
            <w:sz w:val="18"/>
            <w:rPrChange w:id="6254" w:author="shorny" w:date="2014-06-09T17:53:00Z">
              <w:rPr/>
            </w:rPrChange>
          </w:rPr>
          <w:t xml:space="preserve"> `Application_Quickview</w:t>
        </w:r>
        <w:proofErr w:type="gramStart"/>
        <w:r w:rsidRPr="009D06A2">
          <w:rPr>
            <w:sz w:val="18"/>
            <w:rPrChange w:id="6255" w:author="shorny" w:date="2014-06-09T17:53:00Z">
              <w:rPr/>
            </w:rPrChange>
          </w:rPr>
          <w:t>` ;</w:t>
        </w:r>
        <w:proofErr w:type="gramEnd"/>
      </w:ins>
    </w:p>
    <w:p w14:paraId="2E2944A5" w14:textId="77777777" w:rsidR="009D06A2" w:rsidRPr="009D06A2" w:rsidRDefault="009D06A2">
      <w:pPr>
        <w:pStyle w:val="HTMLPreformatted"/>
        <w:divId w:val="917055088"/>
        <w:rPr>
          <w:ins w:id="6256" w:author="shorny" w:date="2014-06-09T17:52:00Z"/>
          <w:sz w:val="18"/>
          <w:rPrChange w:id="6257" w:author="shorny" w:date="2014-06-09T17:53:00Z">
            <w:rPr>
              <w:ins w:id="6258" w:author="shorny" w:date="2014-06-09T17:52:00Z"/>
            </w:rPr>
          </w:rPrChange>
        </w:rPr>
      </w:pPr>
      <w:ins w:id="6259" w:author="shorny" w:date="2014-06-09T17:52:00Z">
        <w:r w:rsidRPr="009D06A2">
          <w:rPr>
            <w:rStyle w:val="keyword1"/>
            <w:sz w:val="18"/>
            <w:rPrChange w:id="6260" w:author="shorny" w:date="2014-06-09T17:53:00Z">
              <w:rPr>
                <w:rStyle w:val="keyword1"/>
              </w:rPr>
            </w:rPrChange>
          </w:rPr>
          <w:t>CREATE</w:t>
        </w:r>
        <w:r w:rsidRPr="009D06A2">
          <w:rPr>
            <w:sz w:val="18"/>
            <w:rPrChange w:id="6261" w:author="shorny" w:date="2014-06-09T17:53:00Z">
              <w:rPr/>
            </w:rPrChange>
          </w:rPr>
          <w:t xml:space="preserve"> </w:t>
        </w:r>
        <w:r w:rsidRPr="009D06A2">
          <w:rPr>
            <w:rStyle w:val="keyword1"/>
            <w:sz w:val="18"/>
            <w:rPrChange w:id="6262" w:author="shorny" w:date="2014-06-09T17:53:00Z">
              <w:rPr>
                <w:rStyle w:val="keyword1"/>
              </w:rPr>
            </w:rPrChange>
          </w:rPr>
          <w:t>VIEW</w:t>
        </w:r>
        <w:r w:rsidRPr="009D06A2">
          <w:rPr>
            <w:sz w:val="18"/>
            <w:rPrChange w:id="6263" w:author="shorny" w:date="2014-06-09T17:53:00Z">
              <w:rPr/>
            </w:rPrChange>
          </w:rPr>
          <w:t xml:space="preserve"> `Application_Quickview` </w:t>
        </w:r>
        <w:r w:rsidRPr="009D06A2">
          <w:rPr>
            <w:rStyle w:val="keyword1"/>
            <w:sz w:val="18"/>
            <w:rPrChange w:id="6264" w:author="shorny" w:date="2014-06-09T17:53:00Z">
              <w:rPr>
                <w:rStyle w:val="keyword1"/>
              </w:rPr>
            </w:rPrChange>
          </w:rPr>
          <w:t>AS</w:t>
        </w:r>
      </w:ins>
    </w:p>
    <w:p w14:paraId="003B39EC" w14:textId="77777777" w:rsidR="009D06A2" w:rsidRPr="009D06A2" w:rsidRDefault="009D06A2">
      <w:pPr>
        <w:pStyle w:val="HTMLPreformatted"/>
        <w:divId w:val="917055088"/>
        <w:rPr>
          <w:ins w:id="6265" w:author="shorny" w:date="2014-06-09T17:52:00Z"/>
          <w:sz w:val="18"/>
          <w:rPrChange w:id="6266" w:author="shorny" w:date="2014-06-09T17:53:00Z">
            <w:rPr>
              <w:ins w:id="6267" w:author="shorny" w:date="2014-06-09T17:52:00Z"/>
            </w:rPr>
          </w:rPrChange>
        </w:rPr>
      </w:pPr>
      <w:ins w:id="6268" w:author="shorny" w:date="2014-06-09T17:52:00Z">
        <w:r w:rsidRPr="009D06A2">
          <w:rPr>
            <w:rStyle w:val="keyword1"/>
            <w:sz w:val="18"/>
            <w:rPrChange w:id="6269" w:author="shorny" w:date="2014-06-09T17:53:00Z">
              <w:rPr>
                <w:rStyle w:val="keyword1"/>
              </w:rPr>
            </w:rPrChange>
          </w:rPr>
          <w:t>SELECT</w:t>
        </w:r>
        <w:r w:rsidRPr="009D06A2">
          <w:rPr>
            <w:sz w:val="18"/>
            <w:rPrChange w:id="6270" w:author="shorny" w:date="2014-06-09T17:53:00Z">
              <w:rPr/>
            </w:rPrChange>
          </w:rPr>
          <w:t xml:space="preserve"> </w:t>
        </w:r>
      </w:ins>
    </w:p>
    <w:p w14:paraId="7B29CD40" w14:textId="77777777" w:rsidR="009D06A2" w:rsidRPr="009D06A2" w:rsidRDefault="009D06A2">
      <w:pPr>
        <w:pStyle w:val="HTMLPreformatted"/>
        <w:divId w:val="917055088"/>
        <w:rPr>
          <w:ins w:id="6271" w:author="shorny" w:date="2014-06-09T17:52:00Z"/>
          <w:sz w:val="18"/>
          <w:rPrChange w:id="6272" w:author="shorny" w:date="2014-06-09T17:53:00Z">
            <w:rPr>
              <w:ins w:id="6273" w:author="shorny" w:date="2014-06-09T17:52:00Z"/>
            </w:rPr>
          </w:rPrChange>
        </w:rPr>
      </w:pPr>
      <w:ins w:id="6274" w:author="shorny" w:date="2014-06-09T17:52:00Z">
        <w:r w:rsidRPr="009D06A2">
          <w:rPr>
            <w:sz w:val="18"/>
            <w:rPrChange w:id="6275" w:author="shorny" w:date="2014-06-09T17:53:00Z">
              <w:rPr/>
            </w:rPrChange>
          </w:rPr>
          <w:t xml:space="preserve">  FName, </w:t>
        </w:r>
      </w:ins>
    </w:p>
    <w:p w14:paraId="0DB40B23" w14:textId="77777777" w:rsidR="009D06A2" w:rsidRPr="009D06A2" w:rsidRDefault="009D06A2">
      <w:pPr>
        <w:pStyle w:val="HTMLPreformatted"/>
        <w:divId w:val="917055088"/>
        <w:rPr>
          <w:ins w:id="6276" w:author="shorny" w:date="2014-06-09T17:52:00Z"/>
          <w:sz w:val="18"/>
          <w:rPrChange w:id="6277" w:author="shorny" w:date="2014-06-09T17:53:00Z">
            <w:rPr>
              <w:ins w:id="6278" w:author="shorny" w:date="2014-06-09T17:52:00Z"/>
            </w:rPr>
          </w:rPrChange>
        </w:rPr>
      </w:pPr>
      <w:ins w:id="6279" w:author="shorny" w:date="2014-06-09T17:52:00Z">
        <w:r w:rsidRPr="009D06A2">
          <w:rPr>
            <w:sz w:val="18"/>
            <w:rPrChange w:id="6280" w:author="shorny" w:date="2014-06-09T17:53:00Z">
              <w:rPr/>
            </w:rPrChange>
          </w:rPr>
          <w:t xml:space="preserve">  LName, </w:t>
        </w:r>
      </w:ins>
    </w:p>
    <w:p w14:paraId="4F1BFB61" w14:textId="77777777" w:rsidR="009D06A2" w:rsidRPr="009D06A2" w:rsidRDefault="009D06A2">
      <w:pPr>
        <w:pStyle w:val="HTMLPreformatted"/>
        <w:divId w:val="917055088"/>
        <w:rPr>
          <w:ins w:id="6281" w:author="shorny" w:date="2014-06-09T17:52:00Z"/>
          <w:sz w:val="18"/>
          <w:rPrChange w:id="6282" w:author="shorny" w:date="2014-06-09T17:53:00Z">
            <w:rPr>
              <w:ins w:id="6283" w:author="shorny" w:date="2014-06-09T17:52:00Z"/>
            </w:rPr>
          </w:rPrChange>
        </w:rPr>
      </w:pPr>
      <w:ins w:id="6284" w:author="shorny" w:date="2014-06-09T17:52:00Z">
        <w:r w:rsidRPr="009D06A2">
          <w:rPr>
            <w:sz w:val="18"/>
            <w:rPrChange w:id="6285" w:author="shorny" w:date="2014-06-09T17:53:00Z">
              <w:rPr/>
            </w:rPrChange>
          </w:rPr>
          <w:t xml:space="preserve">  Email, </w:t>
        </w:r>
      </w:ins>
    </w:p>
    <w:p w14:paraId="7F87A4E1" w14:textId="77777777" w:rsidR="009D06A2" w:rsidRPr="009D06A2" w:rsidRDefault="009D06A2">
      <w:pPr>
        <w:pStyle w:val="HTMLPreformatted"/>
        <w:divId w:val="917055088"/>
        <w:rPr>
          <w:ins w:id="6286" w:author="shorny" w:date="2014-06-09T17:52:00Z"/>
          <w:sz w:val="18"/>
          <w:rPrChange w:id="6287" w:author="shorny" w:date="2014-06-09T17:53:00Z">
            <w:rPr>
              <w:ins w:id="6288" w:author="shorny" w:date="2014-06-09T17:52:00Z"/>
            </w:rPr>
          </w:rPrChange>
        </w:rPr>
      </w:pPr>
      <w:ins w:id="6289" w:author="shorny" w:date="2014-06-09T17:52:00Z">
        <w:r w:rsidRPr="009D06A2">
          <w:rPr>
            <w:sz w:val="18"/>
            <w:rPrChange w:id="6290" w:author="shorny" w:date="2014-06-09T17:53:00Z">
              <w:rPr/>
            </w:rPrChange>
          </w:rPr>
          <w:t xml:space="preserve">  Status,</w:t>
        </w:r>
      </w:ins>
    </w:p>
    <w:p w14:paraId="11CD5A7B" w14:textId="77777777" w:rsidR="009D06A2" w:rsidRPr="009D06A2" w:rsidRDefault="009D06A2">
      <w:pPr>
        <w:pStyle w:val="HTMLPreformatted"/>
        <w:divId w:val="917055088"/>
        <w:rPr>
          <w:ins w:id="6291" w:author="shorny" w:date="2014-06-09T17:52:00Z"/>
          <w:sz w:val="18"/>
          <w:rPrChange w:id="6292" w:author="shorny" w:date="2014-06-09T17:53:00Z">
            <w:rPr>
              <w:ins w:id="6293" w:author="shorny" w:date="2014-06-09T17:52:00Z"/>
            </w:rPr>
          </w:rPrChange>
        </w:rPr>
      </w:pPr>
      <w:ins w:id="6294" w:author="shorny" w:date="2014-06-09T17:52:00Z">
        <w:r w:rsidRPr="009D06A2">
          <w:rPr>
            <w:sz w:val="18"/>
            <w:rPrChange w:id="6295" w:author="shorny" w:date="2014-06-09T17:53:00Z">
              <w:rPr/>
            </w:rPrChange>
          </w:rPr>
          <w:t xml:space="preserve">  AddressConfirmed,</w:t>
        </w:r>
      </w:ins>
    </w:p>
    <w:p w14:paraId="0E14D536" w14:textId="77777777" w:rsidR="009D06A2" w:rsidRPr="009D06A2" w:rsidRDefault="009D06A2">
      <w:pPr>
        <w:pStyle w:val="HTMLPreformatted"/>
        <w:divId w:val="917055088"/>
        <w:rPr>
          <w:ins w:id="6296" w:author="shorny" w:date="2014-06-09T17:52:00Z"/>
          <w:sz w:val="18"/>
          <w:rPrChange w:id="6297" w:author="shorny" w:date="2014-06-09T17:53:00Z">
            <w:rPr>
              <w:ins w:id="6298" w:author="shorny" w:date="2014-06-09T17:52:00Z"/>
            </w:rPr>
          </w:rPrChange>
        </w:rPr>
      </w:pPr>
      <w:ins w:id="6299" w:author="shorny" w:date="2014-06-09T17:52:00Z">
        <w:r w:rsidRPr="009D06A2">
          <w:rPr>
            <w:sz w:val="18"/>
            <w:rPrChange w:id="6300" w:author="shorny" w:date="2014-06-09T17:53:00Z">
              <w:rPr/>
            </w:rPrChange>
          </w:rPr>
          <w:t xml:space="preserve">  DegreeConfirmed,</w:t>
        </w:r>
      </w:ins>
    </w:p>
    <w:p w14:paraId="504438C1" w14:textId="77777777" w:rsidR="009D06A2" w:rsidRPr="009D06A2" w:rsidRDefault="009D06A2">
      <w:pPr>
        <w:pStyle w:val="HTMLPreformatted"/>
        <w:divId w:val="917055088"/>
        <w:rPr>
          <w:ins w:id="6301" w:author="shorny" w:date="2014-06-09T17:52:00Z"/>
          <w:sz w:val="18"/>
          <w:rPrChange w:id="6302" w:author="shorny" w:date="2014-06-09T17:53:00Z">
            <w:rPr>
              <w:ins w:id="6303" w:author="shorny" w:date="2014-06-09T17:52:00Z"/>
            </w:rPr>
          </w:rPrChange>
        </w:rPr>
      </w:pPr>
      <w:ins w:id="6304" w:author="shorny" w:date="2014-06-09T17:52:00Z">
        <w:r w:rsidRPr="009D06A2">
          <w:rPr>
            <w:sz w:val="18"/>
            <w:rPrChange w:id="6305" w:author="shorny" w:date="2014-06-09T17:53:00Z">
              <w:rPr/>
            </w:rPrChange>
          </w:rPr>
          <w:t xml:space="preserve">  VisaStatusConfirmed,</w:t>
        </w:r>
      </w:ins>
    </w:p>
    <w:p w14:paraId="64423088" w14:textId="77777777" w:rsidR="009D06A2" w:rsidRPr="009D06A2" w:rsidRDefault="009D06A2">
      <w:pPr>
        <w:pStyle w:val="HTMLPreformatted"/>
        <w:divId w:val="917055088"/>
        <w:rPr>
          <w:ins w:id="6306" w:author="shorny" w:date="2014-06-09T17:52:00Z"/>
          <w:sz w:val="18"/>
          <w:rPrChange w:id="6307" w:author="shorny" w:date="2014-06-09T17:53:00Z">
            <w:rPr>
              <w:ins w:id="6308" w:author="shorny" w:date="2014-06-09T17:52:00Z"/>
            </w:rPr>
          </w:rPrChange>
        </w:rPr>
      </w:pPr>
      <w:ins w:id="6309" w:author="shorny" w:date="2014-06-09T17:52:00Z">
        <w:r w:rsidRPr="009D06A2">
          <w:rPr>
            <w:sz w:val="18"/>
            <w:rPrChange w:id="6310" w:author="shorny" w:date="2014-06-09T17:53:00Z">
              <w:rPr/>
            </w:rPrChange>
          </w:rPr>
          <w:t xml:space="preserve">  ProposalConfirmed,</w:t>
        </w:r>
      </w:ins>
    </w:p>
    <w:p w14:paraId="5A4CCB3D" w14:textId="77777777" w:rsidR="009D06A2" w:rsidRPr="009D06A2" w:rsidRDefault="009D06A2">
      <w:pPr>
        <w:pStyle w:val="HTMLPreformatted"/>
        <w:divId w:val="917055088"/>
        <w:rPr>
          <w:ins w:id="6311" w:author="shorny" w:date="2014-06-09T17:52:00Z"/>
          <w:sz w:val="18"/>
          <w:rPrChange w:id="6312" w:author="shorny" w:date="2014-06-09T17:53:00Z">
            <w:rPr>
              <w:ins w:id="6313" w:author="shorny" w:date="2014-06-09T17:52:00Z"/>
            </w:rPr>
          </w:rPrChange>
        </w:rPr>
      </w:pPr>
      <w:ins w:id="6314" w:author="shorny" w:date="2014-06-09T17:52:00Z">
        <w:r w:rsidRPr="009D06A2">
          <w:rPr>
            <w:sz w:val="18"/>
            <w:rPrChange w:id="6315" w:author="shorny" w:date="2014-06-09T17:53:00Z">
              <w:rPr/>
            </w:rPrChange>
          </w:rPr>
          <w:t xml:space="preserve">  HasResearchAreas,</w:t>
        </w:r>
      </w:ins>
    </w:p>
    <w:p w14:paraId="4F1DCA56" w14:textId="77777777" w:rsidR="009D06A2" w:rsidRPr="009D06A2" w:rsidRDefault="009D06A2">
      <w:pPr>
        <w:pStyle w:val="HTMLPreformatted"/>
        <w:divId w:val="917055088"/>
        <w:rPr>
          <w:ins w:id="6316" w:author="shorny" w:date="2014-06-09T17:52:00Z"/>
          <w:sz w:val="18"/>
          <w:rPrChange w:id="6317" w:author="shorny" w:date="2014-06-09T17:53:00Z">
            <w:rPr>
              <w:ins w:id="6318" w:author="shorny" w:date="2014-06-09T17:52:00Z"/>
            </w:rPr>
          </w:rPrChange>
        </w:rPr>
      </w:pPr>
      <w:ins w:id="6319" w:author="shorny" w:date="2014-06-09T17:52:00Z">
        <w:r w:rsidRPr="009D06A2">
          <w:rPr>
            <w:sz w:val="18"/>
            <w:rPrChange w:id="6320" w:author="shorny" w:date="2014-06-09T17:53:00Z">
              <w:rPr/>
            </w:rPrChange>
          </w:rPr>
          <w:t xml:space="preserve">  HasPrimarySuper,</w:t>
        </w:r>
      </w:ins>
    </w:p>
    <w:p w14:paraId="44E823A7" w14:textId="77777777" w:rsidR="009D06A2" w:rsidRPr="009D06A2" w:rsidRDefault="009D06A2">
      <w:pPr>
        <w:pStyle w:val="HTMLPreformatted"/>
        <w:divId w:val="917055088"/>
        <w:rPr>
          <w:ins w:id="6321" w:author="shorny" w:date="2014-06-09T17:52:00Z"/>
          <w:sz w:val="18"/>
          <w:rPrChange w:id="6322" w:author="shorny" w:date="2014-06-09T17:53:00Z">
            <w:rPr>
              <w:ins w:id="6323" w:author="shorny" w:date="2014-06-09T17:52:00Z"/>
            </w:rPr>
          </w:rPrChange>
        </w:rPr>
      </w:pPr>
      <w:ins w:id="6324" w:author="shorny" w:date="2014-06-09T17:52:00Z">
        <w:r w:rsidRPr="009D06A2">
          <w:rPr>
            <w:sz w:val="18"/>
            <w:rPrChange w:id="6325" w:author="shorny" w:date="2014-06-09T17:53:00Z">
              <w:rPr/>
            </w:rPrChange>
          </w:rPr>
          <w:t xml:space="preserve">  PayMethConfirmed,</w:t>
        </w:r>
      </w:ins>
    </w:p>
    <w:p w14:paraId="18AC926A" w14:textId="77777777" w:rsidR="009D06A2" w:rsidRPr="009D06A2" w:rsidRDefault="009D06A2">
      <w:pPr>
        <w:pStyle w:val="HTMLPreformatted"/>
        <w:divId w:val="917055088"/>
        <w:rPr>
          <w:ins w:id="6326" w:author="shorny" w:date="2014-06-09T17:52:00Z"/>
          <w:sz w:val="18"/>
          <w:rPrChange w:id="6327" w:author="shorny" w:date="2014-06-09T17:53:00Z">
            <w:rPr>
              <w:ins w:id="6328" w:author="shorny" w:date="2014-06-09T17:52:00Z"/>
            </w:rPr>
          </w:rPrChange>
        </w:rPr>
      </w:pPr>
      <w:ins w:id="6329" w:author="shorny" w:date="2014-06-09T17:52:00Z">
        <w:r w:rsidRPr="009D06A2">
          <w:rPr>
            <w:sz w:val="18"/>
            <w:rPrChange w:id="6330" w:author="shorny" w:date="2014-06-09T17:53:00Z">
              <w:rPr/>
            </w:rPrChange>
          </w:rPr>
          <w:t xml:space="preserve">  EngProfConfirmed,</w:t>
        </w:r>
      </w:ins>
    </w:p>
    <w:p w14:paraId="2F79B0B2" w14:textId="77777777" w:rsidR="009D06A2" w:rsidRPr="009D06A2" w:rsidRDefault="009D06A2">
      <w:pPr>
        <w:pStyle w:val="HTMLPreformatted"/>
        <w:divId w:val="917055088"/>
        <w:rPr>
          <w:ins w:id="6331" w:author="shorny" w:date="2014-06-09T17:52:00Z"/>
          <w:sz w:val="18"/>
          <w:rPrChange w:id="6332" w:author="shorny" w:date="2014-06-09T17:53:00Z">
            <w:rPr>
              <w:ins w:id="6333" w:author="shorny" w:date="2014-06-09T17:52:00Z"/>
            </w:rPr>
          </w:rPrChange>
        </w:rPr>
      </w:pPr>
      <w:ins w:id="6334" w:author="shorny" w:date="2014-06-09T17:52:00Z">
        <w:r w:rsidRPr="009D06A2">
          <w:rPr>
            <w:sz w:val="18"/>
            <w:rPrChange w:id="6335" w:author="shorny" w:date="2014-06-09T17:53:00Z">
              <w:rPr/>
            </w:rPrChange>
          </w:rPr>
          <w:t xml:space="preserve">  RefereesConfirmed</w:t>
        </w:r>
      </w:ins>
    </w:p>
    <w:p w14:paraId="6A7C5B60" w14:textId="77777777" w:rsidR="009D06A2" w:rsidRPr="009D06A2" w:rsidRDefault="009D06A2">
      <w:pPr>
        <w:pStyle w:val="HTMLPreformatted"/>
        <w:divId w:val="917055088"/>
        <w:rPr>
          <w:ins w:id="6336" w:author="shorny" w:date="2014-06-09T17:52:00Z"/>
          <w:sz w:val="18"/>
          <w:rPrChange w:id="6337" w:author="shorny" w:date="2014-06-09T17:53:00Z">
            <w:rPr>
              <w:ins w:id="6338" w:author="shorny" w:date="2014-06-09T17:52:00Z"/>
            </w:rPr>
          </w:rPrChange>
        </w:rPr>
      </w:pPr>
      <w:ins w:id="6339" w:author="shorny" w:date="2014-06-09T17:52:00Z">
        <w:r w:rsidRPr="009D06A2">
          <w:rPr>
            <w:rStyle w:val="keyword1"/>
            <w:sz w:val="18"/>
            <w:rPrChange w:id="6340" w:author="shorny" w:date="2014-06-09T17:53:00Z">
              <w:rPr>
                <w:rStyle w:val="keyword1"/>
              </w:rPr>
            </w:rPrChange>
          </w:rPr>
          <w:t>FROM</w:t>
        </w:r>
        <w:r w:rsidRPr="009D06A2">
          <w:rPr>
            <w:sz w:val="18"/>
            <w:rPrChange w:id="6341" w:author="shorny" w:date="2014-06-09T17:53:00Z">
              <w:rPr/>
            </w:rPrChange>
          </w:rPr>
          <w:t xml:space="preserve"> Application_Expanded</w:t>
        </w:r>
      </w:ins>
    </w:p>
    <w:p w14:paraId="3FCA735A" w14:textId="77777777" w:rsidR="009D06A2" w:rsidRPr="009D06A2" w:rsidRDefault="009D06A2">
      <w:pPr>
        <w:pStyle w:val="HTMLPreformatted"/>
        <w:divId w:val="917055088"/>
        <w:rPr>
          <w:ins w:id="6342" w:author="shorny" w:date="2014-06-09T17:52:00Z"/>
          <w:sz w:val="18"/>
          <w:rPrChange w:id="6343" w:author="shorny" w:date="2014-06-09T17:53:00Z">
            <w:rPr>
              <w:ins w:id="6344" w:author="shorny" w:date="2014-06-09T17:52:00Z"/>
            </w:rPr>
          </w:rPrChange>
        </w:rPr>
      </w:pPr>
      <w:ins w:id="6345" w:author="shorny" w:date="2014-06-09T17:52:00Z">
        <w:r w:rsidRPr="009D06A2">
          <w:rPr>
            <w:rStyle w:val="keyword1"/>
            <w:sz w:val="18"/>
            <w:rPrChange w:id="6346" w:author="shorny" w:date="2014-06-09T17:53:00Z">
              <w:rPr>
                <w:rStyle w:val="keyword1"/>
              </w:rPr>
            </w:rPrChange>
          </w:rPr>
          <w:t>GROUP</w:t>
        </w:r>
        <w:r w:rsidRPr="009D06A2">
          <w:rPr>
            <w:sz w:val="18"/>
            <w:rPrChange w:id="6347" w:author="shorny" w:date="2014-06-09T17:53:00Z">
              <w:rPr/>
            </w:rPrChange>
          </w:rPr>
          <w:t xml:space="preserve"> </w:t>
        </w:r>
        <w:r w:rsidRPr="009D06A2">
          <w:rPr>
            <w:rStyle w:val="keyword1"/>
            <w:sz w:val="18"/>
            <w:rPrChange w:id="6348" w:author="shorny" w:date="2014-06-09T17:53:00Z">
              <w:rPr>
                <w:rStyle w:val="keyword1"/>
              </w:rPr>
            </w:rPrChange>
          </w:rPr>
          <w:t>BY</w:t>
        </w:r>
        <w:r w:rsidRPr="009D06A2">
          <w:rPr>
            <w:sz w:val="18"/>
            <w:rPrChange w:id="6349" w:author="shorny" w:date="2014-06-09T17:53:00Z">
              <w:rPr/>
            </w:rPrChange>
          </w:rPr>
          <w:t xml:space="preserve"> ApplicationID</w:t>
        </w:r>
      </w:ins>
    </w:p>
    <w:p w14:paraId="54B818BD" w14:textId="77777777" w:rsidR="009D06A2" w:rsidRPr="009D06A2" w:rsidRDefault="009D06A2">
      <w:pPr>
        <w:pStyle w:val="HTMLPreformatted"/>
        <w:divId w:val="917055088"/>
        <w:rPr>
          <w:ins w:id="6350" w:author="shorny" w:date="2014-06-09T17:52:00Z"/>
          <w:sz w:val="18"/>
          <w:rPrChange w:id="6351" w:author="shorny" w:date="2014-06-09T17:53:00Z">
            <w:rPr>
              <w:ins w:id="6352" w:author="shorny" w:date="2014-06-09T17:52:00Z"/>
            </w:rPr>
          </w:rPrChange>
        </w:rPr>
      </w:pPr>
      <w:ins w:id="6353" w:author="shorny" w:date="2014-06-09T17:52:00Z">
        <w:r w:rsidRPr="009D06A2">
          <w:rPr>
            <w:rStyle w:val="keyword1"/>
            <w:sz w:val="18"/>
            <w:rPrChange w:id="6354" w:author="shorny" w:date="2014-06-09T17:53:00Z">
              <w:rPr>
                <w:rStyle w:val="keyword1"/>
              </w:rPr>
            </w:rPrChange>
          </w:rPr>
          <w:t>ORDER</w:t>
        </w:r>
        <w:r w:rsidRPr="009D06A2">
          <w:rPr>
            <w:sz w:val="18"/>
            <w:rPrChange w:id="6355" w:author="shorny" w:date="2014-06-09T17:53:00Z">
              <w:rPr/>
            </w:rPrChange>
          </w:rPr>
          <w:t xml:space="preserve"> </w:t>
        </w:r>
        <w:r w:rsidRPr="009D06A2">
          <w:rPr>
            <w:rStyle w:val="keyword1"/>
            <w:sz w:val="18"/>
            <w:rPrChange w:id="6356" w:author="shorny" w:date="2014-06-09T17:53:00Z">
              <w:rPr>
                <w:rStyle w:val="keyword1"/>
              </w:rPr>
            </w:rPrChange>
          </w:rPr>
          <w:t>BY</w:t>
        </w:r>
        <w:r w:rsidRPr="009D06A2">
          <w:rPr>
            <w:sz w:val="18"/>
            <w:rPrChange w:id="6357" w:author="shorny" w:date="2014-06-09T17:53:00Z">
              <w:rPr/>
            </w:rPrChange>
          </w:rPr>
          <w:t xml:space="preserve"> LName;</w:t>
        </w:r>
      </w:ins>
    </w:p>
    <w:p w14:paraId="3599EAB8" w14:textId="77777777" w:rsidR="009D06A2" w:rsidRPr="009D06A2" w:rsidRDefault="009D06A2">
      <w:pPr>
        <w:pStyle w:val="HTMLPreformatted"/>
        <w:divId w:val="917055088"/>
        <w:rPr>
          <w:ins w:id="6358" w:author="shorny" w:date="2014-06-09T17:52:00Z"/>
          <w:sz w:val="18"/>
          <w:rPrChange w:id="6359" w:author="shorny" w:date="2014-06-09T17:53:00Z">
            <w:rPr>
              <w:ins w:id="6360" w:author="shorny" w:date="2014-06-09T17:52:00Z"/>
            </w:rPr>
          </w:rPrChange>
        </w:rPr>
      </w:pPr>
    </w:p>
    <w:p w14:paraId="6CCE696F" w14:textId="77777777" w:rsidR="009D06A2" w:rsidRPr="009D06A2" w:rsidRDefault="009D06A2">
      <w:pPr>
        <w:pStyle w:val="HTMLPreformatted"/>
        <w:divId w:val="917055088"/>
        <w:rPr>
          <w:ins w:id="6361" w:author="shorny" w:date="2014-06-09T17:52:00Z"/>
          <w:rStyle w:val="comment1"/>
          <w:sz w:val="18"/>
          <w:rPrChange w:id="6362" w:author="shorny" w:date="2014-06-09T17:53:00Z">
            <w:rPr>
              <w:ins w:id="6363" w:author="shorny" w:date="2014-06-09T17:52:00Z"/>
              <w:rStyle w:val="comment1"/>
            </w:rPr>
          </w:rPrChange>
        </w:rPr>
      </w:pPr>
      <w:ins w:id="6364" w:author="shorny" w:date="2014-06-09T17:52:00Z">
        <w:r w:rsidRPr="009D06A2">
          <w:rPr>
            <w:rStyle w:val="comment1"/>
            <w:sz w:val="18"/>
            <w:rPrChange w:id="6365" w:author="shorny" w:date="2014-06-09T17:53:00Z">
              <w:rPr>
                <w:rStyle w:val="comment1"/>
              </w:rPr>
            </w:rPrChange>
          </w:rPr>
          <w:t>-- Create views to separate primary supervisors from associate</w:t>
        </w:r>
      </w:ins>
    </w:p>
    <w:p w14:paraId="45AFCA4D" w14:textId="77777777" w:rsidR="009D06A2" w:rsidRPr="009D06A2" w:rsidRDefault="009D06A2">
      <w:pPr>
        <w:pStyle w:val="HTMLPreformatted"/>
        <w:divId w:val="917055088"/>
        <w:rPr>
          <w:ins w:id="6366" w:author="shorny" w:date="2014-06-09T17:52:00Z"/>
          <w:sz w:val="18"/>
          <w:rPrChange w:id="6367" w:author="shorny" w:date="2014-06-09T17:53:00Z">
            <w:rPr>
              <w:ins w:id="6368" w:author="shorny" w:date="2014-06-09T17:52:00Z"/>
            </w:rPr>
          </w:rPrChange>
        </w:rPr>
      </w:pPr>
      <w:ins w:id="6369" w:author="shorny" w:date="2014-06-09T17:52:00Z">
        <w:r w:rsidRPr="009D06A2">
          <w:rPr>
            <w:rStyle w:val="keyword1"/>
            <w:sz w:val="18"/>
            <w:rPrChange w:id="6370" w:author="shorny" w:date="2014-06-09T17:53:00Z">
              <w:rPr>
                <w:rStyle w:val="keyword1"/>
              </w:rPr>
            </w:rPrChange>
          </w:rPr>
          <w:t>DROP</w:t>
        </w:r>
        <w:r w:rsidRPr="009D06A2">
          <w:rPr>
            <w:sz w:val="18"/>
            <w:rPrChange w:id="6371" w:author="shorny" w:date="2014-06-09T17:53:00Z">
              <w:rPr/>
            </w:rPrChange>
          </w:rPr>
          <w:t xml:space="preserve"> </w:t>
        </w:r>
        <w:r w:rsidRPr="009D06A2">
          <w:rPr>
            <w:rStyle w:val="keyword1"/>
            <w:sz w:val="18"/>
            <w:rPrChange w:id="6372" w:author="shorny" w:date="2014-06-09T17:53:00Z">
              <w:rPr>
                <w:rStyle w:val="keyword1"/>
              </w:rPr>
            </w:rPrChange>
          </w:rPr>
          <w:t>VIEW</w:t>
        </w:r>
        <w:r w:rsidRPr="009D06A2">
          <w:rPr>
            <w:sz w:val="18"/>
            <w:rPrChange w:id="6373" w:author="shorny" w:date="2014-06-09T17:53:00Z">
              <w:rPr/>
            </w:rPrChange>
          </w:rPr>
          <w:t xml:space="preserve"> </w:t>
        </w:r>
        <w:r w:rsidRPr="009D06A2">
          <w:rPr>
            <w:rStyle w:val="function-name1"/>
            <w:sz w:val="18"/>
            <w:rPrChange w:id="6374" w:author="shorny" w:date="2014-06-09T17:53:00Z">
              <w:rPr>
                <w:rStyle w:val="function-name1"/>
              </w:rPr>
            </w:rPrChange>
          </w:rPr>
          <w:t>IF</w:t>
        </w:r>
        <w:r w:rsidRPr="009D06A2">
          <w:rPr>
            <w:sz w:val="18"/>
            <w:rPrChange w:id="6375" w:author="shorny" w:date="2014-06-09T17:53:00Z">
              <w:rPr/>
            </w:rPrChange>
          </w:rPr>
          <w:t xml:space="preserve"> </w:t>
        </w:r>
        <w:r w:rsidRPr="009D06A2">
          <w:rPr>
            <w:rStyle w:val="keyword1"/>
            <w:sz w:val="18"/>
            <w:rPrChange w:id="6376" w:author="shorny" w:date="2014-06-09T17:53:00Z">
              <w:rPr>
                <w:rStyle w:val="keyword1"/>
              </w:rPr>
            </w:rPrChange>
          </w:rPr>
          <w:t>EXISTS</w:t>
        </w:r>
        <w:r w:rsidRPr="009D06A2">
          <w:rPr>
            <w:sz w:val="18"/>
            <w:rPrChange w:id="6377" w:author="shorny" w:date="2014-06-09T17:53:00Z">
              <w:rPr/>
            </w:rPrChange>
          </w:rPr>
          <w:t xml:space="preserve"> `Supervise </w:t>
        </w:r>
        <w:r w:rsidRPr="009D06A2">
          <w:rPr>
            <w:rStyle w:val="keyword1"/>
            <w:sz w:val="18"/>
            <w:rPrChange w:id="6378" w:author="shorny" w:date="2014-06-09T17:53:00Z">
              <w:rPr>
                <w:rStyle w:val="keyword1"/>
              </w:rPr>
            </w:rPrChange>
          </w:rPr>
          <w:t>as</w:t>
        </w:r>
        <w:r w:rsidRPr="009D06A2">
          <w:rPr>
            <w:sz w:val="18"/>
            <w:rPrChange w:id="6379" w:author="shorny" w:date="2014-06-09T17:53:00Z">
              <w:rPr/>
            </w:rPrChange>
          </w:rPr>
          <w:t xml:space="preserve"> </w:t>
        </w:r>
        <w:r w:rsidRPr="009D06A2">
          <w:rPr>
            <w:rStyle w:val="keyword1"/>
            <w:sz w:val="18"/>
            <w:rPrChange w:id="6380" w:author="shorny" w:date="2014-06-09T17:53:00Z">
              <w:rPr>
                <w:rStyle w:val="keyword1"/>
              </w:rPr>
            </w:rPrChange>
          </w:rPr>
          <w:t>primary</w:t>
        </w:r>
        <w:proofErr w:type="gramStart"/>
        <w:r w:rsidRPr="009D06A2">
          <w:rPr>
            <w:sz w:val="18"/>
            <w:rPrChange w:id="6381" w:author="shorny" w:date="2014-06-09T17:53:00Z">
              <w:rPr/>
            </w:rPrChange>
          </w:rPr>
          <w:t>` ;</w:t>
        </w:r>
        <w:proofErr w:type="gramEnd"/>
      </w:ins>
    </w:p>
    <w:p w14:paraId="03F0B2EF" w14:textId="77777777" w:rsidR="009D06A2" w:rsidRPr="009D06A2" w:rsidRDefault="009D06A2">
      <w:pPr>
        <w:pStyle w:val="HTMLPreformatted"/>
        <w:divId w:val="917055088"/>
        <w:rPr>
          <w:ins w:id="6382" w:author="shorny" w:date="2014-06-09T17:52:00Z"/>
          <w:sz w:val="18"/>
          <w:rPrChange w:id="6383" w:author="shorny" w:date="2014-06-09T17:53:00Z">
            <w:rPr>
              <w:ins w:id="6384" w:author="shorny" w:date="2014-06-09T17:52:00Z"/>
            </w:rPr>
          </w:rPrChange>
        </w:rPr>
      </w:pPr>
      <w:ins w:id="6385" w:author="shorny" w:date="2014-06-09T17:52:00Z">
        <w:r w:rsidRPr="009D06A2">
          <w:rPr>
            <w:rStyle w:val="keyword1"/>
            <w:sz w:val="18"/>
            <w:rPrChange w:id="6386" w:author="shorny" w:date="2014-06-09T17:53:00Z">
              <w:rPr>
                <w:rStyle w:val="keyword1"/>
              </w:rPr>
            </w:rPrChange>
          </w:rPr>
          <w:t>CREATE</w:t>
        </w:r>
        <w:r w:rsidRPr="009D06A2">
          <w:rPr>
            <w:sz w:val="18"/>
            <w:rPrChange w:id="6387" w:author="shorny" w:date="2014-06-09T17:53:00Z">
              <w:rPr/>
            </w:rPrChange>
          </w:rPr>
          <w:t xml:space="preserve"> </w:t>
        </w:r>
        <w:r w:rsidRPr="009D06A2">
          <w:rPr>
            <w:rStyle w:val="keyword1"/>
            <w:sz w:val="18"/>
            <w:rPrChange w:id="6388" w:author="shorny" w:date="2014-06-09T17:53:00Z">
              <w:rPr>
                <w:rStyle w:val="keyword1"/>
              </w:rPr>
            </w:rPrChange>
          </w:rPr>
          <w:t>VIEW</w:t>
        </w:r>
        <w:r w:rsidRPr="009D06A2">
          <w:rPr>
            <w:sz w:val="18"/>
            <w:rPrChange w:id="6389" w:author="shorny" w:date="2014-06-09T17:53:00Z">
              <w:rPr/>
            </w:rPrChange>
          </w:rPr>
          <w:t xml:space="preserve"> `Supervise </w:t>
        </w:r>
        <w:r w:rsidRPr="009D06A2">
          <w:rPr>
            <w:rStyle w:val="keyword1"/>
            <w:sz w:val="18"/>
            <w:rPrChange w:id="6390" w:author="shorny" w:date="2014-06-09T17:53:00Z">
              <w:rPr>
                <w:rStyle w:val="keyword1"/>
              </w:rPr>
            </w:rPrChange>
          </w:rPr>
          <w:t>as</w:t>
        </w:r>
        <w:r w:rsidRPr="009D06A2">
          <w:rPr>
            <w:sz w:val="18"/>
            <w:rPrChange w:id="6391" w:author="shorny" w:date="2014-06-09T17:53:00Z">
              <w:rPr/>
            </w:rPrChange>
          </w:rPr>
          <w:t xml:space="preserve"> </w:t>
        </w:r>
        <w:r w:rsidRPr="009D06A2">
          <w:rPr>
            <w:rStyle w:val="keyword1"/>
            <w:sz w:val="18"/>
            <w:rPrChange w:id="6392" w:author="shorny" w:date="2014-06-09T17:53:00Z">
              <w:rPr>
                <w:rStyle w:val="keyword1"/>
              </w:rPr>
            </w:rPrChange>
          </w:rPr>
          <w:t>primary</w:t>
        </w:r>
        <w:r w:rsidRPr="009D06A2">
          <w:rPr>
            <w:sz w:val="18"/>
            <w:rPrChange w:id="6393" w:author="shorny" w:date="2014-06-09T17:53:00Z">
              <w:rPr/>
            </w:rPrChange>
          </w:rPr>
          <w:t xml:space="preserve">` </w:t>
        </w:r>
        <w:r w:rsidRPr="009D06A2">
          <w:rPr>
            <w:rStyle w:val="keyword1"/>
            <w:sz w:val="18"/>
            <w:rPrChange w:id="6394" w:author="shorny" w:date="2014-06-09T17:53:00Z">
              <w:rPr>
                <w:rStyle w:val="keyword1"/>
              </w:rPr>
            </w:rPrChange>
          </w:rPr>
          <w:t>AS</w:t>
        </w:r>
      </w:ins>
    </w:p>
    <w:p w14:paraId="440D2ED3" w14:textId="77777777" w:rsidR="009D06A2" w:rsidRPr="009D06A2" w:rsidRDefault="009D06A2">
      <w:pPr>
        <w:pStyle w:val="HTMLPreformatted"/>
        <w:divId w:val="917055088"/>
        <w:rPr>
          <w:ins w:id="6395" w:author="shorny" w:date="2014-06-09T17:52:00Z"/>
          <w:sz w:val="18"/>
          <w:rPrChange w:id="6396" w:author="shorny" w:date="2014-06-09T17:53:00Z">
            <w:rPr>
              <w:ins w:id="6397" w:author="shorny" w:date="2014-06-09T17:52:00Z"/>
            </w:rPr>
          </w:rPrChange>
        </w:rPr>
      </w:pPr>
      <w:ins w:id="6398" w:author="shorny" w:date="2014-06-09T17:52:00Z">
        <w:r w:rsidRPr="009D06A2">
          <w:rPr>
            <w:rStyle w:val="keyword1"/>
            <w:sz w:val="18"/>
            <w:rPrChange w:id="6399" w:author="shorny" w:date="2014-06-09T17:53:00Z">
              <w:rPr>
                <w:rStyle w:val="keyword1"/>
              </w:rPr>
            </w:rPrChange>
          </w:rPr>
          <w:t>SELECT</w:t>
        </w:r>
        <w:r w:rsidRPr="009D06A2">
          <w:rPr>
            <w:sz w:val="18"/>
            <w:rPrChange w:id="6400" w:author="shorny" w:date="2014-06-09T17:53:00Z">
              <w:rPr/>
            </w:rPrChange>
          </w:rPr>
          <w:t xml:space="preserve"> * </w:t>
        </w:r>
      </w:ins>
    </w:p>
    <w:p w14:paraId="48CA30BD" w14:textId="77777777" w:rsidR="009D06A2" w:rsidRPr="009D06A2" w:rsidRDefault="009D06A2">
      <w:pPr>
        <w:pStyle w:val="HTMLPreformatted"/>
        <w:divId w:val="917055088"/>
        <w:rPr>
          <w:ins w:id="6401" w:author="shorny" w:date="2014-06-09T17:52:00Z"/>
          <w:sz w:val="18"/>
          <w:rPrChange w:id="6402" w:author="shorny" w:date="2014-06-09T17:53:00Z">
            <w:rPr>
              <w:ins w:id="6403" w:author="shorny" w:date="2014-06-09T17:52:00Z"/>
            </w:rPr>
          </w:rPrChange>
        </w:rPr>
      </w:pPr>
      <w:ins w:id="6404" w:author="shorny" w:date="2014-06-09T17:52:00Z">
        <w:r w:rsidRPr="009D06A2">
          <w:rPr>
            <w:rStyle w:val="keyword1"/>
            <w:sz w:val="18"/>
            <w:rPrChange w:id="6405" w:author="shorny" w:date="2014-06-09T17:53:00Z">
              <w:rPr>
                <w:rStyle w:val="keyword1"/>
              </w:rPr>
            </w:rPrChange>
          </w:rPr>
          <w:t>FROM</w:t>
        </w:r>
        <w:r w:rsidRPr="009D06A2">
          <w:rPr>
            <w:sz w:val="18"/>
            <w:rPrChange w:id="6406" w:author="shorny" w:date="2014-06-09T17:53:00Z">
              <w:rPr/>
            </w:rPrChange>
          </w:rPr>
          <w:t xml:space="preserve"> `Supervise </w:t>
        </w:r>
        <w:r w:rsidRPr="009D06A2">
          <w:rPr>
            <w:rStyle w:val="keyword1"/>
            <w:sz w:val="18"/>
            <w:rPrChange w:id="6407" w:author="shorny" w:date="2014-06-09T17:53:00Z">
              <w:rPr>
                <w:rStyle w:val="keyword1"/>
              </w:rPr>
            </w:rPrChange>
          </w:rPr>
          <w:t>as</w:t>
        </w:r>
        <w:r w:rsidRPr="009D06A2">
          <w:rPr>
            <w:sz w:val="18"/>
            <w:rPrChange w:id="6408" w:author="shorny" w:date="2014-06-09T17:53:00Z">
              <w:rPr/>
            </w:rPrChange>
          </w:rPr>
          <w:t xml:space="preserve">` </w:t>
        </w:r>
        <w:r w:rsidRPr="009D06A2">
          <w:rPr>
            <w:rStyle w:val="keyword1"/>
            <w:sz w:val="18"/>
            <w:rPrChange w:id="6409" w:author="shorny" w:date="2014-06-09T17:53:00Z">
              <w:rPr>
                <w:rStyle w:val="keyword1"/>
              </w:rPr>
            </w:rPrChange>
          </w:rPr>
          <w:t>AS</w:t>
        </w:r>
        <w:r w:rsidRPr="009D06A2">
          <w:rPr>
            <w:sz w:val="18"/>
            <w:rPrChange w:id="6410" w:author="shorny" w:date="2014-06-09T17:53:00Z">
              <w:rPr/>
            </w:rPrChange>
          </w:rPr>
          <w:t xml:space="preserve"> Super</w:t>
        </w:r>
      </w:ins>
    </w:p>
    <w:p w14:paraId="0FBCA592" w14:textId="77777777" w:rsidR="009D06A2" w:rsidRPr="009D06A2" w:rsidRDefault="009D06A2">
      <w:pPr>
        <w:pStyle w:val="HTMLPreformatted"/>
        <w:divId w:val="917055088"/>
        <w:rPr>
          <w:ins w:id="6411" w:author="shorny" w:date="2014-06-09T17:52:00Z"/>
          <w:sz w:val="18"/>
          <w:rPrChange w:id="6412" w:author="shorny" w:date="2014-06-09T17:53:00Z">
            <w:rPr>
              <w:ins w:id="6413" w:author="shorny" w:date="2014-06-09T17:52:00Z"/>
            </w:rPr>
          </w:rPrChange>
        </w:rPr>
      </w:pPr>
      <w:ins w:id="6414" w:author="shorny" w:date="2014-06-09T17:52:00Z">
        <w:r w:rsidRPr="009D06A2">
          <w:rPr>
            <w:rStyle w:val="keyword1"/>
            <w:sz w:val="18"/>
            <w:rPrChange w:id="6415" w:author="shorny" w:date="2014-06-09T17:53:00Z">
              <w:rPr>
                <w:rStyle w:val="keyword1"/>
              </w:rPr>
            </w:rPrChange>
          </w:rPr>
          <w:t>WHERE</w:t>
        </w:r>
        <w:r w:rsidRPr="009D06A2">
          <w:rPr>
            <w:sz w:val="18"/>
            <w:rPrChange w:id="6416" w:author="shorny" w:date="2014-06-09T17:53:00Z">
              <w:rPr/>
            </w:rPrChange>
          </w:rPr>
          <w:t xml:space="preserve"> Super.PrimarySupervisor = 1;</w:t>
        </w:r>
      </w:ins>
    </w:p>
    <w:p w14:paraId="53287C86" w14:textId="77777777" w:rsidR="009D06A2" w:rsidRPr="009D06A2" w:rsidRDefault="009D06A2">
      <w:pPr>
        <w:pStyle w:val="HTMLPreformatted"/>
        <w:divId w:val="917055088"/>
        <w:rPr>
          <w:ins w:id="6417" w:author="shorny" w:date="2014-06-09T17:52:00Z"/>
          <w:sz w:val="18"/>
          <w:rPrChange w:id="6418" w:author="shorny" w:date="2014-06-09T17:53:00Z">
            <w:rPr>
              <w:ins w:id="6419" w:author="shorny" w:date="2014-06-09T17:52:00Z"/>
            </w:rPr>
          </w:rPrChange>
        </w:rPr>
      </w:pPr>
    </w:p>
    <w:p w14:paraId="533DFA25" w14:textId="77777777" w:rsidR="009D06A2" w:rsidRPr="009D06A2" w:rsidRDefault="009D06A2">
      <w:pPr>
        <w:pStyle w:val="HTMLPreformatted"/>
        <w:divId w:val="917055088"/>
        <w:rPr>
          <w:ins w:id="6420" w:author="shorny" w:date="2014-06-09T17:52:00Z"/>
          <w:sz w:val="18"/>
          <w:rPrChange w:id="6421" w:author="shorny" w:date="2014-06-09T17:53:00Z">
            <w:rPr>
              <w:ins w:id="6422" w:author="shorny" w:date="2014-06-09T17:52:00Z"/>
            </w:rPr>
          </w:rPrChange>
        </w:rPr>
      </w:pPr>
      <w:ins w:id="6423" w:author="shorny" w:date="2014-06-09T17:52:00Z">
        <w:r w:rsidRPr="009D06A2">
          <w:rPr>
            <w:rStyle w:val="keyword1"/>
            <w:sz w:val="18"/>
            <w:rPrChange w:id="6424" w:author="shorny" w:date="2014-06-09T17:53:00Z">
              <w:rPr>
                <w:rStyle w:val="keyword1"/>
              </w:rPr>
            </w:rPrChange>
          </w:rPr>
          <w:t>DROP</w:t>
        </w:r>
        <w:r w:rsidRPr="009D06A2">
          <w:rPr>
            <w:sz w:val="18"/>
            <w:rPrChange w:id="6425" w:author="shorny" w:date="2014-06-09T17:53:00Z">
              <w:rPr/>
            </w:rPrChange>
          </w:rPr>
          <w:t xml:space="preserve"> </w:t>
        </w:r>
        <w:r w:rsidRPr="009D06A2">
          <w:rPr>
            <w:rStyle w:val="keyword1"/>
            <w:sz w:val="18"/>
            <w:rPrChange w:id="6426" w:author="shorny" w:date="2014-06-09T17:53:00Z">
              <w:rPr>
                <w:rStyle w:val="keyword1"/>
              </w:rPr>
            </w:rPrChange>
          </w:rPr>
          <w:t>VIEW</w:t>
        </w:r>
        <w:r w:rsidRPr="009D06A2">
          <w:rPr>
            <w:sz w:val="18"/>
            <w:rPrChange w:id="6427" w:author="shorny" w:date="2014-06-09T17:53:00Z">
              <w:rPr/>
            </w:rPrChange>
          </w:rPr>
          <w:t xml:space="preserve"> </w:t>
        </w:r>
        <w:r w:rsidRPr="009D06A2">
          <w:rPr>
            <w:rStyle w:val="function-name1"/>
            <w:sz w:val="18"/>
            <w:rPrChange w:id="6428" w:author="shorny" w:date="2014-06-09T17:53:00Z">
              <w:rPr>
                <w:rStyle w:val="function-name1"/>
              </w:rPr>
            </w:rPrChange>
          </w:rPr>
          <w:t>IF</w:t>
        </w:r>
        <w:r w:rsidRPr="009D06A2">
          <w:rPr>
            <w:sz w:val="18"/>
            <w:rPrChange w:id="6429" w:author="shorny" w:date="2014-06-09T17:53:00Z">
              <w:rPr/>
            </w:rPrChange>
          </w:rPr>
          <w:t xml:space="preserve"> </w:t>
        </w:r>
        <w:r w:rsidRPr="009D06A2">
          <w:rPr>
            <w:rStyle w:val="keyword1"/>
            <w:sz w:val="18"/>
            <w:rPrChange w:id="6430" w:author="shorny" w:date="2014-06-09T17:53:00Z">
              <w:rPr>
                <w:rStyle w:val="keyword1"/>
              </w:rPr>
            </w:rPrChange>
          </w:rPr>
          <w:t>EXISTS</w:t>
        </w:r>
        <w:r w:rsidRPr="009D06A2">
          <w:rPr>
            <w:sz w:val="18"/>
            <w:rPrChange w:id="6431" w:author="shorny" w:date="2014-06-09T17:53:00Z">
              <w:rPr/>
            </w:rPrChange>
          </w:rPr>
          <w:t xml:space="preserve"> `Supervise </w:t>
        </w:r>
        <w:r w:rsidRPr="009D06A2">
          <w:rPr>
            <w:rStyle w:val="keyword1"/>
            <w:sz w:val="18"/>
            <w:rPrChange w:id="6432" w:author="shorny" w:date="2014-06-09T17:53:00Z">
              <w:rPr>
                <w:rStyle w:val="keyword1"/>
              </w:rPr>
            </w:rPrChange>
          </w:rPr>
          <w:t>as</w:t>
        </w:r>
        <w:r w:rsidRPr="009D06A2">
          <w:rPr>
            <w:sz w:val="18"/>
            <w:rPrChange w:id="6433" w:author="shorny" w:date="2014-06-09T17:53:00Z">
              <w:rPr/>
            </w:rPrChange>
          </w:rPr>
          <w:t xml:space="preserve"> associate</w:t>
        </w:r>
        <w:proofErr w:type="gramStart"/>
        <w:r w:rsidRPr="009D06A2">
          <w:rPr>
            <w:sz w:val="18"/>
            <w:rPrChange w:id="6434" w:author="shorny" w:date="2014-06-09T17:53:00Z">
              <w:rPr/>
            </w:rPrChange>
          </w:rPr>
          <w:t>` ;</w:t>
        </w:r>
        <w:proofErr w:type="gramEnd"/>
      </w:ins>
    </w:p>
    <w:p w14:paraId="0BB232A3" w14:textId="77777777" w:rsidR="009D06A2" w:rsidRPr="009D06A2" w:rsidRDefault="009D06A2">
      <w:pPr>
        <w:pStyle w:val="HTMLPreformatted"/>
        <w:divId w:val="917055088"/>
        <w:rPr>
          <w:ins w:id="6435" w:author="shorny" w:date="2014-06-09T17:52:00Z"/>
          <w:sz w:val="18"/>
          <w:rPrChange w:id="6436" w:author="shorny" w:date="2014-06-09T17:53:00Z">
            <w:rPr>
              <w:ins w:id="6437" w:author="shorny" w:date="2014-06-09T17:52:00Z"/>
            </w:rPr>
          </w:rPrChange>
        </w:rPr>
      </w:pPr>
      <w:ins w:id="6438" w:author="shorny" w:date="2014-06-09T17:52:00Z">
        <w:r w:rsidRPr="009D06A2">
          <w:rPr>
            <w:rStyle w:val="keyword1"/>
            <w:sz w:val="18"/>
            <w:rPrChange w:id="6439" w:author="shorny" w:date="2014-06-09T17:53:00Z">
              <w:rPr>
                <w:rStyle w:val="keyword1"/>
              </w:rPr>
            </w:rPrChange>
          </w:rPr>
          <w:t>CREATE</w:t>
        </w:r>
        <w:r w:rsidRPr="009D06A2">
          <w:rPr>
            <w:sz w:val="18"/>
            <w:rPrChange w:id="6440" w:author="shorny" w:date="2014-06-09T17:53:00Z">
              <w:rPr/>
            </w:rPrChange>
          </w:rPr>
          <w:t xml:space="preserve"> </w:t>
        </w:r>
        <w:r w:rsidRPr="009D06A2">
          <w:rPr>
            <w:rStyle w:val="keyword1"/>
            <w:sz w:val="18"/>
            <w:rPrChange w:id="6441" w:author="shorny" w:date="2014-06-09T17:53:00Z">
              <w:rPr>
                <w:rStyle w:val="keyword1"/>
              </w:rPr>
            </w:rPrChange>
          </w:rPr>
          <w:t>VIEW</w:t>
        </w:r>
        <w:r w:rsidRPr="009D06A2">
          <w:rPr>
            <w:sz w:val="18"/>
            <w:rPrChange w:id="6442" w:author="shorny" w:date="2014-06-09T17:53:00Z">
              <w:rPr/>
            </w:rPrChange>
          </w:rPr>
          <w:t xml:space="preserve"> `Supervise </w:t>
        </w:r>
        <w:r w:rsidRPr="009D06A2">
          <w:rPr>
            <w:rStyle w:val="keyword1"/>
            <w:sz w:val="18"/>
            <w:rPrChange w:id="6443" w:author="shorny" w:date="2014-06-09T17:53:00Z">
              <w:rPr>
                <w:rStyle w:val="keyword1"/>
              </w:rPr>
            </w:rPrChange>
          </w:rPr>
          <w:t>as</w:t>
        </w:r>
        <w:r w:rsidRPr="009D06A2">
          <w:rPr>
            <w:sz w:val="18"/>
            <w:rPrChange w:id="6444" w:author="shorny" w:date="2014-06-09T17:53:00Z">
              <w:rPr/>
            </w:rPrChange>
          </w:rPr>
          <w:t xml:space="preserve"> associate` </w:t>
        </w:r>
        <w:r w:rsidRPr="009D06A2">
          <w:rPr>
            <w:rStyle w:val="keyword1"/>
            <w:sz w:val="18"/>
            <w:rPrChange w:id="6445" w:author="shorny" w:date="2014-06-09T17:53:00Z">
              <w:rPr>
                <w:rStyle w:val="keyword1"/>
              </w:rPr>
            </w:rPrChange>
          </w:rPr>
          <w:t>AS</w:t>
        </w:r>
      </w:ins>
    </w:p>
    <w:p w14:paraId="4E4D5ED9" w14:textId="77777777" w:rsidR="009D06A2" w:rsidRPr="009D06A2" w:rsidRDefault="009D06A2">
      <w:pPr>
        <w:pStyle w:val="HTMLPreformatted"/>
        <w:divId w:val="917055088"/>
        <w:rPr>
          <w:ins w:id="6446" w:author="shorny" w:date="2014-06-09T17:52:00Z"/>
          <w:sz w:val="18"/>
          <w:rPrChange w:id="6447" w:author="shorny" w:date="2014-06-09T17:53:00Z">
            <w:rPr>
              <w:ins w:id="6448" w:author="shorny" w:date="2014-06-09T17:52:00Z"/>
            </w:rPr>
          </w:rPrChange>
        </w:rPr>
      </w:pPr>
      <w:ins w:id="6449" w:author="shorny" w:date="2014-06-09T17:52:00Z">
        <w:r w:rsidRPr="009D06A2">
          <w:rPr>
            <w:rStyle w:val="keyword1"/>
            <w:sz w:val="18"/>
            <w:rPrChange w:id="6450" w:author="shorny" w:date="2014-06-09T17:53:00Z">
              <w:rPr>
                <w:rStyle w:val="keyword1"/>
              </w:rPr>
            </w:rPrChange>
          </w:rPr>
          <w:t>SELECT</w:t>
        </w:r>
        <w:r w:rsidRPr="009D06A2">
          <w:rPr>
            <w:sz w:val="18"/>
            <w:rPrChange w:id="6451" w:author="shorny" w:date="2014-06-09T17:53:00Z">
              <w:rPr/>
            </w:rPrChange>
          </w:rPr>
          <w:t xml:space="preserve"> * </w:t>
        </w:r>
      </w:ins>
    </w:p>
    <w:p w14:paraId="093C7730" w14:textId="77777777" w:rsidR="009D06A2" w:rsidRPr="009D06A2" w:rsidRDefault="009D06A2">
      <w:pPr>
        <w:pStyle w:val="HTMLPreformatted"/>
        <w:divId w:val="917055088"/>
        <w:rPr>
          <w:ins w:id="6452" w:author="shorny" w:date="2014-06-09T17:52:00Z"/>
          <w:sz w:val="18"/>
          <w:rPrChange w:id="6453" w:author="shorny" w:date="2014-06-09T17:53:00Z">
            <w:rPr>
              <w:ins w:id="6454" w:author="shorny" w:date="2014-06-09T17:52:00Z"/>
            </w:rPr>
          </w:rPrChange>
        </w:rPr>
      </w:pPr>
      <w:ins w:id="6455" w:author="shorny" w:date="2014-06-09T17:52:00Z">
        <w:r w:rsidRPr="009D06A2">
          <w:rPr>
            <w:rStyle w:val="keyword1"/>
            <w:sz w:val="18"/>
            <w:rPrChange w:id="6456" w:author="shorny" w:date="2014-06-09T17:53:00Z">
              <w:rPr>
                <w:rStyle w:val="keyword1"/>
              </w:rPr>
            </w:rPrChange>
          </w:rPr>
          <w:t>FROM</w:t>
        </w:r>
        <w:r w:rsidRPr="009D06A2">
          <w:rPr>
            <w:sz w:val="18"/>
            <w:rPrChange w:id="6457" w:author="shorny" w:date="2014-06-09T17:53:00Z">
              <w:rPr/>
            </w:rPrChange>
          </w:rPr>
          <w:t xml:space="preserve"> `Supervise </w:t>
        </w:r>
        <w:r w:rsidRPr="009D06A2">
          <w:rPr>
            <w:rStyle w:val="keyword1"/>
            <w:sz w:val="18"/>
            <w:rPrChange w:id="6458" w:author="shorny" w:date="2014-06-09T17:53:00Z">
              <w:rPr>
                <w:rStyle w:val="keyword1"/>
              </w:rPr>
            </w:rPrChange>
          </w:rPr>
          <w:t>as</w:t>
        </w:r>
        <w:r w:rsidRPr="009D06A2">
          <w:rPr>
            <w:sz w:val="18"/>
            <w:rPrChange w:id="6459" w:author="shorny" w:date="2014-06-09T17:53:00Z">
              <w:rPr/>
            </w:rPrChange>
          </w:rPr>
          <w:t xml:space="preserve">` </w:t>
        </w:r>
        <w:r w:rsidRPr="009D06A2">
          <w:rPr>
            <w:rStyle w:val="keyword1"/>
            <w:sz w:val="18"/>
            <w:rPrChange w:id="6460" w:author="shorny" w:date="2014-06-09T17:53:00Z">
              <w:rPr>
                <w:rStyle w:val="keyword1"/>
              </w:rPr>
            </w:rPrChange>
          </w:rPr>
          <w:t>AS</w:t>
        </w:r>
        <w:r w:rsidRPr="009D06A2">
          <w:rPr>
            <w:sz w:val="18"/>
            <w:rPrChange w:id="6461" w:author="shorny" w:date="2014-06-09T17:53:00Z">
              <w:rPr/>
            </w:rPrChange>
          </w:rPr>
          <w:t xml:space="preserve"> Super</w:t>
        </w:r>
      </w:ins>
    </w:p>
    <w:p w14:paraId="6FB5236F" w14:textId="77777777" w:rsidR="009D06A2" w:rsidRPr="009D06A2" w:rsidRDefault="009D06A2">
      <w:pPr>
        <w:pStyle w:val="HTMLPreformatted"/>
        <w:divId w:val="917055088"/>
        <w:rPr>
          <w:ins w:id="6462" w:author="shorny" w:date="2014-06-09T17:52:00Z"/>
          <w:sz w:val="18"/>
          <w:rPrChange w:id="6463" w:author="shorny" w:date="2014-06-09T17:53:00Z">
            <w:rPr>
              <w:ins w:id="6464" w:author="shorny" w:date="2014-06-09T17:52:00Z"/>
            </w:rPr>
          </w:rPrChange>
        </w:rPr>
      </w:pPr>
      <w:ins w:id="6465" w:author="shorny" w:date="2014-06-09T17:52:00Z">
        <w:r w:rsidRPr="009D06A2">
          <w:rPr>
            <w:rStyle w:val="keyword1"/>
            <w:sz w:val="18"/>
            <w:rPrChange w:id="6466" w:author="shorny" w:date="2014-06-09T17:53:00Z">
              <w:rPr>
                <w:rStyle w:val="keyword1"/>
              </w:rPr>
            </w:rPrChange>
          </w:rPr>
          <w:t>WHERE</w:t>
        </w:r>
        <w:r w:rsidRPr="009D06A2">
          <w:rPr>
            <w:sz w:val="18"/>
            <w:rPrChange w:id="6467" w:author="shorny" w:date="2014-06-09T17:53:00Z">
              <w:rPr/>
            </w:rPrChange>
          </w:rPr>
          <w:t xml:space="preserve"> Super.PrimarySupervisor = 0;</w:t>
        </w:r>
      </w:ins>
    </w:p>
    <w:p w14:paraId="131D3F9B" w14:textId="77777777" w:rsidR="009D06A2" w:rsidRPr="009D06A2" w:rsidRDefault="009D06A2">
      <w:pPr>
        <w:pStyle w:val="HTMLPreformatted"/>
        <w:divId w:val="917055088"/>
        <w:rPr>
          <w:ins w:id="6468" w:author="shorny" w:date="2014-06-09T17:52:00Z"/>
          <w:sz w:val="18"/>
          <w:rPrChange w:id="6469" w:author="shorny" w:date="2014-06-09T17:53:00Z">
            <w:rPr>
              <w:ins w:id="6470" w:author="shorny" w:date="2014-06-09T17:52:00Z"/>
            </w:rPr>
          </w:rPrChange>
        </w:rPr>
      </w:pPr>
    </w:p>
    <w:p w14:paraId="641DCE89" w14:textId="77777777" w:rsidR="009D06A2" w:rsidRPr="009D06A2" w:rsidRDefault="009D06A2">
      <w:pPr>
        <w:pStyle w:val="HTMLPreformatted"/>
        <w:divId w:val="917055088"/>
        <w:rPr>
          <w:ins w:id="6471" w:author="shorny" w:date="2014-06-09T17:52:00Z"/>
          <w:sz w:val="18"/>
          <w:rPrChange w:id="6472" w:author="shorny" w:date="2014-06-09T17:53:00Z">
            <w:rPr>
              <w:ins w:id="6473" w:author="shorny" w:date="2014-06-09T17:52:00Z"/>
            </w:rPr>
          </w:rPrChange>
        </w:rPr>
      </w:pPr>
    </w:p>
    <w:p w14:paraId="66894492" w14:textId="77777777" w:rsidR="009D06A2" w:rsidRPr="009D06A2" w:rsidRDefault="009D06A2">
      <w:pPr>
        <w:pStyle w:val="HTMLPreformatted"/>
        <w:divId w:val="917055088"/>
        <w:rPr>
          <w:ins w:id="6474" w:author="shorny" w:date="2014-06-09T17:52:00Z"/>
          <w:sz w:val="18"/>
          <w:rPrChange w:id="6475" w:author="shorny" w:date="2014-06-09T17:53:00Z">
            <w:rPr>
              <w:ins w:id="6476" w:author="shorny" w:date="2014-06-09T17:52:00Z"/>
            </w:rPr>
          </w:rPrChange>
        </w:rPr>
      </w:pPr>
    </w:p>
    <w:p w14:paraId="3B1876F9" w14:textId="77777777" w:rsidR="009D06A2" w:rsidRPr="009D06A2" w:rsidRDefault="009D06A2">
      <w:pPr>
        <w:pStyle w:val="HTMLPreformatted"/>
        <w:divId w:val="917055088"/>
        <w:rPr>
          <w:ins w:id="6477" w:author="shorny" w:date="2014-06-09T17:52:00Z"/>
          <w:sz w:val="18"/>
          <w:rPrChange w:id="6478" w:author="shorny" w:date="2014-06-09T17:53:00Z">
            <w:rPr>
              <w:ins w:id="6479" w:author="shorny" w:date="2014-06-09T17:52:00Z"/>
            </w:rPr>
          </w:rPrChange>
        </w:rPr>
      </w:pPr>
      <w:ins w:id="6480" w:author="shorny" w:date="2014-06-09T17:52:00Z">
        <w:r w:rsidRPr="009D06A2">
          <w:rPr>
            <w:sz w:val="18"/>
            <w:rPrChange w:id="6481" w:author="shorny" w:date="2014-06-09T17:53:00Z">
              <w:rPr/>
            </w:rPrChange>
          </w:rPr>
          <w:t>DELIMITER $$</w:t>
        </w:r>
      </w:ins>
    </w:p>
    <w:p w14:paraId="3498F172" w14:textId="77777777" w:rsidR="009D06A2" w:rsidRPr="009D06A2" w:rsidRDefault="009D06A2">
      <w:pPr>
        <w:pStyle w:val="HTMLPreformatted"/>
        <w:divId w:val="917055088"/>
        <w:rPr>
          <w:ins w:id="6482" w:author="shorny" w:date="2014-06-09T17:52:00Z"/>
          <w:sz w:val="18"/>
          <w:rPrChange w:id="6483" w:author="shorny" w:date="2014-06-09T17:53:00Z">
            <w:rPr>
              <w:ins w:id="6484" w:author="shorny" w:date="2014-06-09T17:52:00Z"/>
            </w:rPr>
          </w:rPrChange>
        </w:rPr>
      </w:pPr>
    </w:p>
    <w:p w14:paraId="6A7364B9" w14:textId="4CDC52D0" w:rsidR="009D06A2" w:rsidRDefault="009D06A2">
      <w:pPr>
        <w:pStyle w:val="HTMLPreformatted"/>
        <w:divId w:val="917055088"/>
        <w:rPr>
          <w:ins w:id="6485" w:author="shorny" w:date="2014-06-09T17:53:00Z"/>
          <w:rStyle w:val="comment1"/>
          <w:sz w:val="18"/>
        </w:rPr>
      </w:pPr>
      <w:ins w:id="6486" w:author="shorny" w:date="2014-06-09T17:52:00Z">
        <w:r w:rsidRPr="009D06A2">
          <w:rPr>
            <w:rStyle w:val="comment1"/>
            <w:sz w:val="18"/>
            <w:rPrChange w:id="6487" w:author="shorny" w:date="2014-06-09T17:53:00Z">
              <w:rPr>
                <w:rStyle w:val="comment1"/>
              </w:rPr>
            </w:rPrChange>
          </w:rPr>
          <w:t>-- A function to simulate user switching</w:t>
        </w:r>
      </w:ins>
      <w:ins w:id="6488" w:author="shorny" w:date="2014-06-09T17:53:00Z">
        <w:r>
          <w:rPr>
            <w:rStyle w:val="comment1"/>
            <w:sz w:val="18"/>
          </w:rPr>
          <w:t>, as we don’t have facility to do this</w:t>
        </w:r>
      </w:ins>
    </w:p>
    <w:p w14:paraId="05BD5E6E" w14:textId="3B61DFE3" w:rsidR="009D06A2" w:rsidRPr="009D06A2" w:rsidRDefault="009D06A2">
      <w:pPr>
        <w:pStyle w:val="HTMLPreformatted"/>
        <w:divId w:val="917055088"/>
        <w:rPr>
          <w:ins w:id="6489" w:author="shorny" w:date="2014-06-09T17:52:00Z"/>
          <w:rStyle w:val="comment1"/>
          <w:sz w:val="18"/>
          <w:rPrChange w:id="6490" w:author="shorny" w:date="2014-06-09T17:53:00Z">
            <w:rPr>
              <w:ins w:id="6491" w:author="shorny" w:date="2014-06-09T17:52:00Z"/>
              <w:rStyle w:val="comment1"/>
            </w:rPr>
          </w:rPrChange>
        </w:rPr>
      </w:pPr>
      <w:ins w:id="6492" w:author="shorny" w:date="2014-06-09T17:53:00Z">
        <w:r>
          <w:rPr>
            <w:rStyle w:val="comment1"/>
            <w:sz w:val="18"/>
          </w:rPr>
          <w:t xml:space="preserve">-- </w:t>
        </w:r>
        <w:proofErr w:type="gramStart"/>
        <w:r>
          <w:rPr>
            <w:rStyle w:val="comment1"/>
            <w:sz w:val="18"/>
          </w:rPr>
          <w:t>for</w:t>
        </w:r>
        <w:proofErr w:type="gramEnd"/>
        <w:r>
          <w:rPr>
            <w:rStyle w:val="comment1"/>
            <w:sz w:val="18"/>
          </w:rPr>
          <w:t xml:space="preserve"> real on the university system</w:t>
        </w:r>
      </w:ins>
    </w:p>
    <w:p w14:paraId="67EC03E4" w14:textId="77777777" w:rsidR="009D06A2" w:rsidRPr="009D06A2" w:rsidRDefault="009D06A2">
      <w:pPr>
        <w:pStyle w:val="HTMLPreformatted"/>
        <w:divId w:val="917055088"/>
        <w:rPr>
          <w:ins w:id="6493" w:author="shorny" w:date="2014-06-09T17:52:00Z"/>
          <w:rStyle w:val="comment1"/>
          <w:sz w:val="18"/>
          <w:rPrChange w:id="6494" w:author="shorny" w:date="2014-06-09T17:53:00Z">
            <w:rPr>
              <w:ins w:id="6495" w:author="shorny" w:date="2014-06-09T17:52:00Z"/>
              <w:rStyle w:val="comment1"/>
            </w:rPr>
          </w:rPrChange>
        </w:rPr>
      </w:pPr>
      <w:ins w:id="6496" w:author="shorny" w:date="2014-06-09T17:52:00Z">
        <w:r w:rsidRPr="009D06A2">
          <w:rPr>
            <w:rStyle w:val="comment1"/>
            <w:sz w:val="18"/>
            <w:rPrChange w:id="6497" w:author="shorny" w:date="2014-06-09T17:53:00Z">
              <w:rPr>
                <w:rStyle w:val="comment1"/>
              </w:rPr>
            </w:rPrChange>
          </w:rPr>
          <w:t>-- +--------+--------+----------+--------------+-------------------------------+</w:t>
        </w:r>
      </w:ins>
    </w:p>
    <w:p w14:paraId="645E373D" w14:textId="77777777" w:rsidR="009D06A2" w:rsidRPr="009D06A2" w:rsidRDefault="009D06A2">
      <w:pPr>
        <w:pStyle w:val="HTMLPreformatted"/>
        <w:divId w:val="917055088"/>
        <w:rPr>
          <w:ins w:id="6498" w:author="shorny" w:date="2014-06-09T17:52:00Z"/>
          <w:rStyle w:val="comment1"/>
          <w:sz w:val="18"/>
          <w:rPrChange w:id="6499" w:author="shorny" w:date="2014-06-09T17:53:00Z">
            <w:rPr>
              <w:ins w:id="6500" w:author="shorny" w:date="2014-06-09T17:52:00Z"/>
              <w:rStyle w:val="comment1"/>
            </w:rPr>
          </w:rPrChange>
        </w:rPr>
      </w:pPr>
      <w:ins w:id="6501" w:author="shorny" w:date="2014-06-09T17:52:00Z">
        <w:r w:rsidRPr="009D06A2">
          <w:rPr>
            <w:rStyle w:val="comment1"/>
            <w:sz w:val="18"/>
            <w:rPrChange w:id="6502" w:author="shorny" w:date="2014-06-09T17:53:00Z">
              <w:rPr>
                <w:rStyle w:val="comment1"/>
              </w:rPr>
            </w:rPrChange>
          </w:rPr>
          <w:t xml:space="preserve">-- |StaffID | </w:t>
        </w:r>
        <w:proofErr w:type="gramStart"/>
        <w:r w:rsidRPr="009D06A2">
          <w:rPr>
            <w:rStyle w:val="comment1"/>
            <w:sz w:val="18"/>
            <w:rPrChange w:id="6503" w:author="shorny" w:date="2014-06-09T17:53:00Z">
              <w:rPr>
                <w:rStyle w:val="comment1"/>
              </w:rPr>
            </w:rPrChange>
          </w:rPr>
          <w:t>FName  |</w:t>
        </w:r>
        <w:proofErr w:type="gramEnd"/>
        <w:r w:rsidRPr="009D06A2">
          <w:rPr>
            <w:rStyle w:val="comment1"/>
            <w:sz w:val="18"/>
            <w:rPrChange w:id="6504" w:author="shorny" w:date="2014-06-09T17:53:00Z">
              <w:rPr>
                <w:rStyle w:val="comment1"/>
              </w:rPr>
            </w:rPrChange>
          </w:rPr>
          <w:t xml:space="preserve"> LName    | canSupervise | email                         |</w:t>
        </w:r>
      </w:ins>
    </w:p>
    <w:p w14:paraId="0D7A1134" w14:textId="77777777" w:rsidR="009D06A2" w:rsidRPr="009D06A2" w:rsidRDefault="009D06A2">
      <w:pPr>
        <w:pStyle w:val="HTMLPreformatted"/>
        <w:divId w:val="917055088"/>
        <w:rPr>
          <w:ins w:id="6505" w:author="shorny" w:date="2014-06-09T17:52:00Z"/>
          <w:rStyle w:val="comment1"/>
          <w:sz w:val="18"/>
          <w:rPrChange w:id="6506" w:author="shorny" w:date="2014-06-09T17:53:00Z">
            <w:rPr>
              <w:ins w:id="6507" w:author="shorny" w:date="2014-06-09T17:52:00Z"/>
              <w:rStyle w:val="comment1"/>
            </w:rPr>
          </w:rPrChange>
        </w:rPr>
      </w:pPr>
      <w:ins w:id="6508" w:author="shorny" w:date="2014-06-09T17:52:00Z">
        <w:r w:rsidRPr="009D06A2">
          <w:rPr>
            <w:rStyle w:val="comment1"/>
            <w:sz w:val="18"/>
            <w:rPrChange w:id="6509" w:author="shorny" w:date="2014-06-09T17:53:00Z">
              <w:rPr>
                <w:rStyle w:val="comment1"/>
              </w:rPr>
            </w:rPrChange>
          </w:rPr>
          <w:t>-- +--------+--------+----------+--------------+-------------------------------+</w:t>
        </w:r>
      </w:ins>
    </w:p>
    <w:p w14:paraId="1EF2BCE7" w14:textId="77777777" w:rsidR="009D06A2" w:rsidRPr="009D06A2" w:rsidRDefault="009D06A2">
      <w:pPr>
        <w:pStyle w:val="HTMLPreformatted"/>
        <w:divId w:val="917055088"/>
        <w:rPr>
          <w:ins w:id="6510" w:author="shorny" w:date="2014-06-09T17:52:00Z"/>
          <w:rStyle w:val="comment1"/>
          <w:sz w:val="18"/>
          <w:rPrChange w:id="6511" w:author="shorny" w:date="2014-06-09T17:53:00Z">
            <w:rPr>
              <w:ins w:id="6512" w:author="shorny" w:date="2014-06-09T17:52:00Z"/>
              <w:rStyle w:val="comment1"/>
            </w:rPr>
          </w:rPrChange>
        </w:rPr>
      </w:pPr>
      <w:ins w:id="6513" w:author="shorny" w:date="2014-06-09T17:52:00Z">
        <w:r w:rsidRPr="009D06A2">
          <w:rPr>
            <w:rStyle w:val="comment1"/>
            <w:sz w:val="18"/>
            <w:rPrChange w:id="6514" w:author="shorny" w:date="2014-06-09T17:53:00Z">
              <w:rPr>
                <w:rStyle w:val="comment1"/>
              </w:rPr>
            </w:rPrChange>
          </w:rPr>
          <w:t>-- |   1000 | Denise | de Vries |            1 | denise.deries@flinders.edu.au |</w:t>
        </w:r>
      </w:ins>
    </w:p>
    <w:p w14:paraId="6145A88E" w14:textId="77777777" w:rsidR="009D06A2" w:rsidRPr="009D06A2" w:rsidRDefault="009D06A2">
      <w:pPr>
        <w:pStyle w:val="HTMLPreformatted"/>
        <w:divId w:val="917055088"/>
        <w:rPr>
          <w:ins w:id="6515" w:author="shorny" w:date="2014-06-09T17:52:00Z"/>
          <w:rStyle w:val="comment1"/>
          <w:sz w:val="18"/>
          <w:rPrChange w:id="6516" w:author="shorny" w:date="2014-06-09T17:53:00Z">
            <w:rPr>
              <w:ins w:id="6517" w:author="shorny" w:date="2014-06-09T17:52:00Z"/>
              <w:rStyle w:val="comment1"/>
            </w:rPr>
          </w:rPrChange>
        </w:rPr>
      </w:pPr>
      <w:ins w:id="6518" w:author="shorny" w:date="2014-06-09T17:52:00Z">
        <w:r w:rsidRPr="009D06A2">
          <w:rPr>
            <w:rStyle w:val="comment1"/>
            <w:sz w:val="18"/>
            <w:rPrChange w:id="6519" w:author="shorny" w:date="2014-06-09T17:53:00Z">
              <w:rPr>
                <w:rStyle w:val="comment1"/>
              </w:rPr>
            </w:rPrChange>
          </w:rPr>
          <w:t>-- |   1001 | Paul   | Calder   |            1 | paul.calder@flinders.edu.au   |</w:t>
        </w:r>
      </w:ins>
    </w:p>
    <w:p w14:paraId="48604A18" w14:textId="77777777" w:rsidR="009D06A2" w:rsidRPr="009D06A2" w:rsidRDefault="009D06A2">
      <w:pPr>
        <w:pStyle w:val="HTMLPreformatted"/>
        <w:divId w:val="917055088"/>
        <w:rPr>
          <w:ins w:id="6520" w:author="shorny" w:date="2014-06-09T17:52:00Z"/>
          <w:rStyle w:val="comment1"/>
          <w:sz w:val="18"/>
          <w:rPrChange w:id="6521" w:author="shorny" w:date="2014-06-09T17:53:00Z">
            <w:rPr>
              <w:ins w:id="6522" w:author="shorny" w:date="2014-06-09T17:52:00Z"/>
              <w:rStyle w:val="comment1"/>
            </w:rPr>
          </w:rPrChange>
        </w:rPr>
      </w:pPr>
      <w:ins w:id="6523" w:author="shorny" w:date="2014-06-09T17:52:00Z">
        <w:r w:rsidRPr="009D06A2">
          <w:rPr>
            <w:rStyle w:val="comment1"/>
            <w:sz w:val="18"/>
            <w:rPrChange w:id="6524" w:author="shorny" w:date="2014-06-09T17:53:00Z">
              <w:rPr>
                <w:rStyle w:val="comment1"/>
              </w:rPr>
            </w:rPrChange>
          </w:rPr>
          <w:t xml:space="preserve">-- |   1002 | John   | </w:t>
        </w:r>
        <w:proofErr w:type="gramStart"/>
        <w:r w:rsidRPr="009D06A2">
          <w:rPr>
            <w:rStyle w:val="comment1"/>
            <w:sz w:val="18"/>
            <w:rPrChange w:id="6525" w:author="shorny" w:date="2014-06-09T17:53:00Z">
              <w:rPr>
                <w:rStyle w:val="comment1"/>
              </w:rPr>
            </w:rPrChange>
          </w:rPr>
          <w:t>Roddick  |</w:t>
        </w:r>
        <w:proofErr w:type="gramEnd"/>
        <w:r w:rsidRPr="009D06A2">
          <w:rPr>
            <w:rStyle w:val="comment1"/>
            <w:sz w:val="18"/>
            <w:rPrChange w:id="6526" w:author="shorny" w:date="2014-06-09T17:53:00Z">
              <w:rPr>
                <w:rStyle w:val="comment1"/>
              </w:rPr>
            </w:rPrChange>
          </w:rPr>
          <w:t xml:space="preserve">            1 | john.roddick@flinders.edu.au  |</w:t>
        </w:r>
      </w:ins>
    </w:p>
    <w:p w14:paraId="310753E2" w14:textId="77777777" w:rsidR="009D06A2" w:rsidRPr="009D06A2" w:rsidRDefault="009D06A2">
      <w:pPr>
        <w:pStyle w:val="HTMLPreformatted"/>
        <w:divId w:val="917055088"/>
        <w:rPr>
          <w:ins w:id="6527" w:author="shorny" w:date="2014-06-09T17:52:00Z"/>
          <w:rStyle w:val="comment1"/>
          <w:sz w:val="18"/>
          <w:rPrChange w:id="6528" w:author="shorny" w:date="2014-06-09T17:53:00Z">
            <w:rPr>
              <w:ins w:id="6529" w:author="shorny" w:date="2014-06-09T17:52:00Z"/>
              <w:rStyle w:val="comment1"/>
            </w:rPr>
          </w:rPrChange>
        </w:rPr>
      </w:pPr>
      <w:ins w:id="6530" w:author="shorny" w:date="2014-06-09T17:52:00Z">
        <w:r w:rsidRPr="009D06A2">
          <w:rPr>
            <w:rStyle w:val="comment1"/>
            <w:sz w:val="18"/>
            <w:rPrChange w:id="6531" w:author="shorny" w:date="2014-06-09T17:53:00Z">
              <w:rPr>
                <w:rStyle w:val="comment1"/>
              </w:rPr>
            </w:rPrChange>
          </w:rPr>
          <w:t xml:space="preserve">-- |   1003 | Jennie | Brand    |            0 | </w:t>
        </w:r>
        <w:proofErr w:type="gramStart"/>
        <w:r w:rsidRPr="009D06A2">
          <w:rPr>
            <w:rStyle w:val="comment1"/>
            <w:sz w:val="18"/>
            <w:rPrChange w:id="6532" w:author="shorny" w:date="2014-06-09T17:53:00Z">
              <w:rPr>
                <w:rStyle w:val="comment1"/>
              </w:rPr>
            </w:rPrChange>
          </w:rPr>
          <w:t>jennie.brand@flinders.edu.au  |</w:t>
        </w:r>
        <w:proofErr w:type="gramEnd"/>
      </w:ins>
    </w:p>
    <w:p w14:paraId="0129E4CA" w14:textId="77777777" w:rsidR="009D06A2" w:rsidRPr="009D06A2" w:rsidRDefault="009D06A2">
      <w:pPr>
        <w:pStyle w:val="HTMLPreformatted"/>
        <w:divId w:val="917055088"/>
        <w:rPr>
          <w:ins w:id="6533" w:author="shorny" w:date="2014-06-09T17:52:00Z"/>
          <w:rStyle w:val="comment1"/>
          <w:sz w:val="18"/>
          <w:rPrChange w:id="6534" w:author="shorny" w:date="2014-06-09T17:53:00Z">
            <w:rPr>
              <w:ins w:id="6535" w:author="shorny" w:date="2014-06-09T17:52:00Z"/>
              <w:rStyle w:val="comment1"/>
            </w:rPr>
          </w:rPrChange>
        </w:rPr>
      </w:pPr>
      <w:ins w:id="6536" w:author="shorny" w:date="2014-06-09T17:52:00Z">
        <w:r w:rsidRPr="009D06A2">
          <w:rPr>
            <w:rStyle w:val="comment1"/>
            <w:sz w:val="18"/>
            <w:rPrChange w:id="6537" w:author="shorny" w:date="2014-06-09T17:53:00Z">
              <w:rPr>
                <w:rStyle w:val="comment1"/>
              </w:rPr>
            </w:rPrChange>
          </w:rPr>
          <w:t>-- +--------+--------+----------+--------------+-------------------------------+</w:t>
        </w:r>
      </w:ins>
    </w:p>
    <w:p w14:paraId="3F3ACB23" w14:textId="77777777" w:rsidR="009D06A2" w:rsidRPr="009D06A2" w:rsidRDefault="009D06A2">
      <w:pPr>
        <w:pStyle w:val="HTMLPreformatted"/>
        <w:divId w:val="917055088"/>
        <w:rPr>
          <w:ins w:id="6538" w:author="shorny" w:date="2014-06-09T17:52:00Z"/>
          <w:sz w:val="18"/>
          <w:rPrChange w:id="6539" w:author="shorny" w:date="2014-06-09T17:53:00Z">
            <w:rPr>
              <w:ins w:id="6540" w:author="shorny" w:date="2014-06-09T17:52:00Z"/>
            </w:rPr>
          </w:rPrChange>
        </w:rPr>
      </w:pPr>
      <w:ins w:id="6541" w:author="shorny" w:date="2014-06-09T17:52:00Z">
        <w:r w:rsidRPr="009D06A2">
          <w:rPr>
            <w:rStyle w:val="keyword1"/>
            <w:sz w:val="18"/>
            <w:rPrChange w:id="6542" w:author="shorny" w:date="2014-06-09T17:53:00Z">
              <w:rPr>
                <w:rStyle w:val="keyword1"/>
              </w:rPr>
            </w:rPrChange>
          </w:rPr>
          <w:t>DROP</w:t>
        </w:r>
        <w:r w:rsidRPr="009D06A2">
          <w:rPr>
            <w:sz w:val="18"/>
            <w:rPrChange w:id="6543" w:author="shorny" w:date="2014-06-09T17:53:00Z">
              <w:rPr/>
            </w:rPrChange>
          </w:rPr>
          <w:t xml:space="preserve"> </w:t>
        </w:r>
        <w:r w:rsidRPr="009D06A2">
          <w:rPr>
            <w:rStyle w:val="keyword1"/>
            <w:sz w:val="18"/>
            <w:rPrChange w:id="6544" w:author="shorny" w:date="2014-06-09T17:53:00Z">
              <w:rPr>
                <w:rStyle w:val="keyword1"/>
              </w:rPr>
            </w:rPrChange>
          </w:rPr>
          <w:t>FUNCTION</w:t>
        </w:r>
        <w:r w:rsidRPr="009D06A2">
          <w:rPr>
            <w:sz w:val="18"/>
            <w:rPrChange w:id="6545" w:author="shorny" w:date="2014-06-09T17:53:00Z">
              <w:rPr/>
            </w:rPrChange>
          </w:rPr>
          <w:t xml:space="preserve"> </w:t>
        </w:r>
        <w:r w:rsidRPr="009D06A2">
          <w:rPr>
            <w:rStyle w:val="function-name1"/>
            <w:sz w:val="18"/>
            <w:rPrChange w:id="6546" w:author="shorny" w:date="2014-06-09T17:53:00Z">
              <w:rPr>
                <w:rStyle w:val="function-name1"/>
              </w:rPr>
            </w:rPrChange>
          </w:rPr>
          <w:t>IF</w:t>
        </w:r>
        <w:r w:rsidRPr="009D06A2">
          <w:rPr>
            <w:sz w:val="18"/>
            <w:rPrChange w:id="6547" w:author="shorny" w:date="2014-06-09T17:53:00Z">
              <w:rPr/>
            </w:rPrChange>
          </w:rPr>
          <w:t xml:space="preserve"> </w:t>
        </w:r>
        <w:r w:rsidRPr="009D06A2">
          <w:rPr>
            <w:rStyle w:val="keyword1"/>
            <w:sz w:val="18"/>
            <w:rPrChange w:id="6548" w:author="shorny" w:date="2014-06-09T17:53:00Z">
              <w:rPr>
                <w:rStyle w:val="keyword1"/>
              </w:rPr>
            </w:rPrChange>
          </w:rPr>
          <w:t>EXISTS</w:t>
        </w:r>
        <w:r w:rsidRPr="009D06A2">
          <w:rPr>
            <w:sz w:val="18"/>
            <w:rPrChange w:id="6549" w:author="shorny" w:date="2014-06-09T17:53:00Z">
              <w:rPr/>
            </w:rPrChange>
          </w:rPr>
          <w:t xml:space="preserve"> CURRENT_RHD_USER $$</w:t>
        </w:r>
      </w:ins>
    </w:p>
    <w:p w14:paraId="4D8FC892" w14:textId="77777777" w:rsidR="009D06A2" w:rsidRPr="009D06A2" w:rsidRDefault="009D06A2">
      <w:pPr>
        <w:pStyle w:val="HTMLPreformatted"/>
        <w:divId w:val="917055088"/>
        <w:rPr>
          <w:ins w:id="6550" w:author="shorny" w:date="2014-06-09T17:52:00Z"/>
          <w:sz w:val="18"/>
          <w:rPrChange w:id="6551" w:author="shorny" w:date="2014-06-09T17:53:00Z">
            <w:rPr>
              <w:ins w:id="6552" w:author="shorny" w:date="2014-06-09T17:52:00Z"/>
            </w:rPr>
          </w:rPrChange>
        </w:rPr>
      </w:pPr>
      <w:ins w:id="6553" w:author="shorny" w:date="2014-06-09T17:52:00Z">
        <w:r w:rsidRPr="009D06A2">
          <w:rPr>
            <w:rStyle w:val="keyword1"/>
            <w:sz w:val="18"/>
            <w:rPrChange w:id="6554" w:author="shorny" w:date="2014-06-09T17:53:00Z">
              <w:rPr>
                <w:rStyle w:val="keyword1"/>
              </w:rPr>
            </w:rPrChange>
          </w:rPr>
          <w:t>CREATE</w:t>
        </w:r>
        <w:r w:rsidRPr="009D06A2">
          <w:rPr>
            <w:sz w:val="18"/>
            <w:rPrChange w:id="6555" w:author="shorny" w:date="2014-06-09T17:53:00Z">
              <w:rPr/>
            </w:rPrChange>
          </w:rPr>
          <w:t xml:space="preserve"> </w:t>
        </w:r>
        <w:r w:rsidRPr="009D06A2">
          <w:rPr>
            <w:rStyle w:val="keyword1"/>
            <w:sz w:val="18"/>
            <w:rPrChange w:id="6556" w:author="shorny" w:date="2014-06-09T17:53:00Z">
              <w:rPr>
                <w:rStyle w:val="keyword1"/>
              </w:rPr>
            </w:rPrChange>
          </w:rPr>
          <w:t>FUNCTION</w:t>
        </w:r>
        <w:r w:rsidRPr="009D06A2">
          <w:rPr>
            <w:sz w:val="18"/>
            <w:rPrChange w:id="6557" w:author="shorny" w:date="2014-06-09T17:53:00Z">
              <w:rPr/>
            </w:rPrChange>
          </w:rPr>
          <w:t xml:space="preserve"> </w:t>
        </w:r>
        <w:r w:rsidRPr="009D06A2">
          <w:rPr>
            <w:rStyle w:val="function-name1"/>
            <w:sz w:val="18"/>
            <w:rPrChange w:id="6558" w:author="shorny" w:date="2014-06-09T17:53:00Z">
              <w:rPr>
                <w:rStyle w:val="function-name1"/>
              </w:rPr>
            </w:rPrChange>
          </w:rPr>
          <w:t>CURRENT_RHD_</w:t>
        </w:r>
        <w:proofErr w:type="gramStart"/>
        <w:r w:rsidRPr="009D06A2">
          <w:rPr>
            <w:rStyle w:val="function-name1"/>
            <w:sz w:val="18"/>
            <w:rPrChange w:id="6559" w:author="shorny" w:date="2014-06-09T17:53:00Z">
              <w:rPr>
                <w:rStyle w:val="function-name1"/>
              </w:rPr>
            </w:rPrChange>
          </w:rPr>
          <w:t>USER</w:t>
        </w:r>
        <w:r w:rsidRPr="009D06A2">
          <w:rPr>
            <w:sz w:val="18"/>
            <w:rPrChange w:id="6560" w:author="shorny" w:date="2014-06-09T17:53:00Z">
              <w:rPr/>
            </w:rPrChange>
          </w:rPr>
          <w:t>()</w:t>
        </w:r>
        <w:proofErr w:type="gramEnd"/>
        <w:r w:rsidRPr="009D06A2">
          <w:rPr>
            <w:sz w:val="18"/>
            <w:rPrChange w:id="6561" w:author="shorny" w:date="2014-06-09T17:53:00Z">
              <w:rPr/>
            </w:rPrChange>
          </w:rPr>
          <w:t xml:space="preserve"> </w:t>
        </w:r>
      </w:ins>
    </w:p>
    <w:p w14:paraId="200E5997" w14:textId="77777777" w:rsidR="009D06A2" w:rsidRPr="009D06A2" w:rsidRDefault="009D06A2">
      <w:pPr>
        <w:pStyle w:val="HTMLPreformatted"/>
        <w:divId w:val="917055088"/>
        <w:rPr>
          <w:ins w:id="6562" w:author="shorny" w:date="2014-06-09T17:52:00Z"/>
          <w:sz w:val="18"/>
          <w:rPrChange w:id="6563" w:author="shorny" w:date="2014-06-09T17:53:00Z">
            <w:rPr>
              <w:ins w:id="6564" w:author="shorny" w:date="2014-06-09T17:52:00Z"/>
            </w:rPr>
          </w:rPrChange>
        </w:rPr>
      </w:pPr>
      <w:ins w:id="6565" w:author="shorny" w:date="2014-06-09T17:52:00Z">
        <w:r w:rsidRPr="009D06A2">
          <w:rPr>
            <w:rStyle w:val="keyword1"/>
            <w:sz w:val="18"/>
            <w:rPrChange w:id="6566" w:author="shorny" w:date="2014-06-09T17:53:00Z">
              <w:rPr>
                <w:rStyle w:val="keyword1"/>
              </w:rPr>
            </w:rPrChange>
          </w:rPr>
          <w:t>RETURNS</w:t>
        </w:r>
        <w:r w:rsidRPr="009D06A2">
          <w:rPr>
            <w:sz w:val="18"/>
            <w:rPrChange w:id="6567" w:author="shorny" w:date="2014-06-09T17:53:00Z">
              <w:rPr/>
            </w:rPrChange>
          </w:rPr>
          <w:t xml:space="preserve"> mediumint</w:t>
        </w:r>
      </w:ins>
    </w:p>
    <w:p w14:paraId="618FB372" w14:textId="77777777" w:rsidR="009D06A2" w:rsidRPr="009D06A2" w:rsidRDefault="009D06A2">
      <w:pPr>
        <w:pStyle w:val="HTMLPreformatted"/>
        <w:divId w:val="917055088"/>
        <w:rPr>
          <w:ins w:id="6568" w:author="shorny" w:date="2014-06-09T17:52:00Z"/>
          <w:sz w:val="18"/>
          <w:rPrChange w:id="6569" w:author="shorny" w:date="2014-06-09T17:53:00Z">
            <w:rPr>
              <w:ins w:id="6570" w:author="shorny" w:date="2014-06-09T17:52:00Z"/>
            </w:rPr>
          </w:rPrChange>
        </w:rPr>
      </w:pPr>
      <w:ins w:id="6571" w:author="shorny" w:date="2014-06-09T17:52:00Z">
        <w:r w:rsidRPr="009D06A2">
          <w:rPr>
            <w:rStyle w:val="keyword1"/>
            <w:sz w:val="18"/>
            <w:rPrChange w:id="6572" w:author="shorny" w:date="2014-06-09T17:53:00Z">
              <w:rPr>
                <w:rStyle w:val="keyword1"/>
              </w:rPr>
            </w:rPrChange>
          </w:rPr>
          <w:t>DETERMINISTIC</w:t>
        </w:r>
      </w:ins>
    </w:p>
    <w:p w14:paraId="60E40217" w14:textId="77777777" w:rsidR="009D06A2" w:rsidRPr="009D06A2" w:rsidRDefault="009D06A2">
      <w:pPr>
        <w:pStyle w:val="HTMLPreformatted"/>
        <w:divId w:val="917055088"/>
        <w:rPr>
          <w:ins w:id="6573" w:author="shorny" w:date="2014-06-09T17:52:00Z"/>
          <w:sz w:val="18"/>
          <w:rPrChange w:id="6574" w:author="shorny" w:date="2014-06-09T17:53:00Z">
            <w:rPr>
              <w:ins w:id="6575" w:author="shorny" w:date="2014-06-09T17:52:00Z"/>
            </w:rPr>
          </w:rPrChange>
        </w:rPr>
      </w:pPr>
      <w:ins w:id="6576" w:author="shorny" w:date="2014-06-09T17:52:00Z">
        <w:r w:rsidRPr="009D06A2">
          <w:rPr>
            <w:rStyle w:val="keyword1"/>
            <w:sz w:val="18"/>
            <w:rPrChange w:id="6577" w:author="shorny" w:date="2014-06-09T17:53:00Z">
              <w:rPr>
                <w:rStyle w:val="keyword1"/>
              </w:rPr>
            </w:rPrChange>
          </w:rPr>
          <w:t>BEGIN</w:t>
        </w:r>
      </w:ins>
    </w:p>
    <w:p w14:paraId="263118DB" w14:textId="77777777" w:rsidR="009D06A2" w:rsidRPr="009D06A2" w:rsidRDefault="009D06A2">
      <w:pPr>
        <w:pStyle w:val="HTMLPreformatted"/>
        <w:divId w:val="917055088"/>
        <w:rPr>
          <w:ins w:id="6578" w:author="shorny" w:date="2014-06-09T17:52:00Z"/>
          <w:sz w:val="18"/>
          <w:rPrChange w:id="6579" w:author="shorny" w:date="2014-06-09T17:53:00Z">
            <w:rPr>
              <w:ins w:id="6580" w:author="shorny" w:date="2014-06-09T17:52:00Z"/>
            </w:rPr>
          </w:rPrChange>
        </w:rPr>
      </w:pPr>
      <w:ins w:id="6581" w:author="shorny" w:date="2014-06-09T17:52:00Z">
        <w:r w:rsidRPr="009D06A2">
          <w:rPr>
            <w:sz w:val="18"/>
            <w:rPrChange w:id="6582" w:author="shorny" w:date="2014-06-09T17:53:00Z">
              <w:rPr/>
            </w:rPrChange>
          </w:rPr>
          <w:t xml:space="preserve">  </w:t>
        </w:r>
        <w:r w:rsidRPr="009D06A2">
          <w:rPr>
            <w:rStyle w:val="keyword1"/>
            <w:sz w:val="18"/>
            <w:rPrChange w:id="6583" w:author="shorny" w:date="2014-06-09T17:53:00Z">
              <w:rPr>
                <w:rStyle w:val="keyword1"/>
              </w:rPr>
            </w:rPrChange>
          </w:rPr>
          <w:t>RETURN</w:t>
        </w:r>
        <w:r w:rsidRPr="009D06A2">
          <w:rPr>
            <w:sz w:val="18"/>
            <w:rPrChange w:id="6584" w:author="shorny" w:date="2014-06-09T17:53:00Z">
              <w:rPr/>
            </w:rPrChange>
          </w:rPr>
          <w:t xml:space="preserve"> 1000;</w:t>
        </w:r>
      </w:ins>
    </w:p>
    <w:p w14:paraId="44933DA2" w14:textId="77777777" w:rsidR="009D06A2" w:rsidRPr="009D06A2" w:rsidRDefault="009D06A2">
      <w:pPr>
        <w:pStyle w:val="HTMLPreformatted"/>
        <w:divId w:val="917055088"/>
        <w:rPr>
          <w:ins w:id="6585" w:author="shorny" w:date="2014-06-09T17:52:00Z"/>
          <w:rStyle w:val="comment1"/>
          <w:sz w:val="18"/>
          <w:rPrChange w:id="6586" w:author="shorny" w:date="2014-06-09T17:53:00Z">
            <w:rPr>
              <w:ins w:id="6587" w:author="shorny" w:date="2014-06-09T17:52:00Z"/>
              <w:rStyle w:val="comment1"/>
            </w:rPr>
          </w:rPrChange>
        </w:rPr>
      </w:pPr>
      <w:proofErr w:type="gramStart"/>
      <w:ins w:id="6588" w:author="shorny" w:date="2014-06-09T17:52:00Z">
        <w:r w:rsidRPr="009D06A2">
          <w:rPr>
            <w:rStyle w:val="comment1"/>
            <w:sz w:val="18"/>
            <w:rPrChange w:id="6589" w:author="shorny" w:date="2014-06-09T17:53:00Z">
              <w:rPr>
                <w:rStyle w:val="comment1"/>
              </w:rPr>
            </w:rPrChange>
          </w:rPr>
          <w:t>--  RETURN</w:t>
        </w:r>
        <w:proofErr w:type="gramEnd"/>
        <w:r w:rsidRPr="009D06A2">
          <w:rPr>
            <w:rStyle w:val="comment1"/>
            <w:sz w:val="18"/>
            <w:rPrChange w:id="6590" w:author="shorny" w:date="2014-06-09T17:53:00Z">
              <w:rPr>
                <w:rStyle w:val="comment1"/>
              </w:rPr>
            </w:rPrChange>
          </w:rPr>
          <w:t xml:space="preserve"> 1001;</w:t>
        </w:r>
      </w:ins>
    </w:p>
    <w:p w14:paraId="5FB052E8" w14:textId="77777777" w:rsidR="009D06A2" w:rsidRPr="009D06A2" w:rsidRDefault="009D06A2">
      <w:pPr>
        <w:pStyle w:val="HTMLPreformatted"/>
        <w:divId w:val="917055088"/>
        <w:rPr>
          <w:ins w:id="6591" w:author="shorny" w:date="2014-06-09T17:52:00Z"/>
          <w:sz w:val="18"/>
          <w:rPrChange w:id="6592" w:author="shorny" w:date="2014-06-09T17:53:00Z">
            <w:rPr>
              <w:ins w:id="6593" w:author="shorny" w:date="2014-06-09T17:52:00Z"/>
            </w:rPr>
          </w:rPrChange>
        </w:rPr>
      </w:pPr>
      <w:ins w:id="6594" w:author="shorny" w:date="2014-06-09T17:52:00Z">
        <w:r w:rsidRPr="009D06A2">
          <w:rPr>
            <w:rStyle w:val="keyword1"/>
            <w:sz w:val="18"/>
            <w:rPrChange w:id="6595" w:author="shorny" w:date="2014-06-09T17:53:00Z">
              <w:rPr>
                <w:rStyle w:val="keyword1"/>
              </w:rPr>
            </w:rPrChange>
          </w:rPr>
          <w:t>END</w:t>
        </w:r>
        <w:r w:rsidRPr="009D06A2">
          <w:rPr>
            <w:sz w:val="18"/>
            <w:rPrChange w:id="6596" w:author="shorny" w:date="2014-06-09T17:53:00Z">
              <w:rPr/>
            </w:rPrChange>
          </w:rPr>
          <w:t xml:space="preserve"> $$</w:t>
        </w:r>
      </w:ins>
    </w:p>
    <w:p w14:paraId="0A696D12" w14:textId="77777777" w:rsidR="009D06A2" w:rsidRPr="009D06A2" w:rsidRDefault="009D06A2">
      <w:pPr>
        <w:pStyle w:val="HTMLPreformatted"/>
        <w:divId w:val="917055088"/>
        <w:rPr>
          <w:ins w:id="6597" w:author="shorny" w:date="2014-06-09T17:52:00Z"/>
          <w:sz w:val="18"/>
          <w:rPrChange w:id="6598" w:author="shorny" w:date="2014-06-09T17:53:00Z">
            <w:rPr>
              <w:ins w:id="6599" w:author="shorny" w:date="2014-06-09T17:52:00Z"/>
            </w:rPr>
          </w:rPrChange>
        </w:rPr>
      </w:pPr>
    </w:p>
    <w:p w14:paraId="0989F667" w14:textId="77777777" w:rsidR="009D06A2" w:rsidRPr="009D06A2" w:rsidRDefault="009D06A2">
      <w:pPr>
        <w:pStyle w:val="HTMLPreformatted"/>
        <w:divId w:val="917055088"/>
        <w:rPr>
          <w:ins w:id="6600" w:author="shorny" w:date="2014-06-09T17:52:00Z"/>
          <w:sz w:val="18"/>
          <w:rPrChange w:id="6601" w:author="shorny" w:date="2014-06-09T17:53:00Z">
            <w:rPr>
              <w:ins w:id="6602" w:author="shorny" w:date="2014-06-09T17:52:00Z"/>
            </w:rPr>
          </w:rPrChange>
        </w:rPr>
      </w:pPr>
      <w:ins w:id="6603" w:author="shorny" w:date="2014-06-09T17:52:00Z">
        <w:r w:rsidRPr="009D06A2">
          <w:rPr>
            <w:rStyle w:val="keyword1"/>
            <w:sz w:val="18"/>
            <w:rPrChange w:id="6604" w:author="shorny" w:date="2014-06-09T17:53:00Z">
              <w:rPr>
                <w:rStyle w:val="keyword1"/>
              </w:rPr>
            </w:rPrChange>
          </w:rPr>
          <w:t>DROP</w:t>
        </w:r>
        <w:r w:rsidRPr="009D06A2">
          <w:rPr>
            <w:sz w:val="18"/>
            <w:rPrChange w:id="6605" w:author="shorny" w:date="2014-06-09T17:53:00Z">
              <w:rPr/>
            </w:rPrChange>
          </w:rPr>
          <w:t xml:space="preserve"> </w:t>
        </w:r>
        <w:r w:rsidRPr="009D06A2">
          <w:rPr>
            <w:rStyle w:val="keyword1"/>
            <w:sz w:val="18"/>
            <w:rPrChange w:id="6606" w:author="shorny" w:date="2014-06-09T17:53:00Z">
              <w:rPr>
                <w:rStyle w:val="keyword1"/>
              </w:rPr>
            </w:rPrChange>
          </w:rPr>
          <w:t>FUNCTION</w:t>
        </w:r>
        <w:r w:rsidRPr="009D06A2">
          <w:rPr>
            <w:sz w:val="18"/>
            <w:rPrChange w:id="6607" w:author="shorny" w:date="2014-06-09T17:53:00Z">
              <w:rPr/>
            </w:rPrChange>
          </w:rPr>
          <w:t xml:space="preserve"> </w:t>
        </w:r>
        <w:r w:rsidRPr="009D06A2">
          <w:rPr>
            <w:rStyle w:val="function-name1"/>
            <w:sz w:val="18"/>
            <w:rPrChange w:id="6608" w:author="shorny" w:date="2014-06-09T17:53:00Z">
              <w:rPr>
                <w:rStyle w:val="function-name1"/>
              </w:rPr>
            </w:rPrChange>
          </w:rPr>
          <w:t>IF</w:t>
        </w:r>
        <w:r w:rsidRPr="009D06A2">
          <w:rPr>
            <w:sz w:val="18"/>
            <w:rPrChange w:id="6609" w:author="shorny" w:date="2014-06-09T17:53:00Z">
              <w:rPr/>
            </w:rPrChange>
          </w:rPr>
          <w:t xml:space="preserve"> </w:t>
        </w:r>
        <w:r w:rsidRPr="009D06A2">
          <w:rPr>
            <w:rStyle w:val="keyword1"/>
            <w:sz w:val="18"/>
            <w:rPrChange w:id="6610" w:author="shorny" w:date="2014-06-09T17:53:00Z">
              <w:rPr>
                <w:rStyle w:val="keyword1"/>
              </w:rPr>
            </w:rPrChange>
          </w:rPr>
          <w:t>EXISTS</w:t>
        </w:r>
        <w:r w:rsidRPr="009D06A2">
          <w:rPr>
            <w:sz w:val="18"/>
            <w:rPrChange w:id="6611" w:author="shorny" w:date="2014-06-09T17:53:00Z">
              <w:rPr/>
            </w:rPrChange>
          </w:rPr>
          <w:t xml:space="preserve"> CURRENT_RHD_TIMESTAMP $$</w:t>
        </w:r>
      </w:ins>
    </w:p>
    <w:p w14:paraId="0CBE7D00" w14:textId="77777777" w:rsidR="009D06A2" w:rsidRPr="009D06A2" w:rsidRDefault="009D06A2">
      <w:pPr>
        <w:pStyle w:val="HTMLPreformatted"/>
        <w:divId w:val="917055088"/>
        <w:rPr>
          <w:ins w:id="6612" w:author="shorny" w:date="2014-06-09T17:52:00Z"/>
          <w:sz w:val="18"/>
          <w:rPrChange w:id="6613" w:author="shorny" w:date="2014-06-09T17:53:00Z">
            <w:rPr>
              <w:ins w:id="6614" w:author="shorny" w:date="2014-06-09T17:52:00Z"/>
            </w:rPr>
          </w:rPrChange>
        </w:rPr>
      </w:pPr>
      <w:ins w:id="6615" w:author="shorny" w:date="2014-06-09T17:52:00Z">
        <w:r w:rsidRPr="009D06A2">
          <w:rPr>
            <w:rStyle w:val="keyword1"/>
            <w:sz w:val="18"/>
            <w:rPrChange w:id="6616" w:author="shorny" w:date="2014-06-09T17:53:00Z">
              <w:rPr>
                <w:rStyle w:val="keyword1"/>
              </w:rPr>
            </w:rPrChange>
          </w:rPr>
          <w:t>CREATE</w:t>
        </w:r>
        <w:r w:rsidRPr="009D06A2">
          <w:rPr>
            <w:sz w:val="18"/>
            <w:rPrChange w:id="6617" w:author="shorny" w:date="2014-06-09T17:53:00Z">
              <w:rPr/>
            </w:rPrChange>
          </w:rPr>
          <w:t xml:space="preserve"> </w:t>
        </w:r>
        <w:r w:rsidRPr="009D06A2">
          <w:rPr>
            <w:rStyle w:val="keyword1"/>
            <w:sz w:val="18"/>
            <w:rPrChange w:id="6618" w:author="shorny" w:date="2014-06-09T17:53:00Z">
              <w:rPr>
                <w:rStyle w:val="keyword1"/>
              </w:rPr>
            </w:rPrChange>
          </w:rPr>
          <w:t>FUNCTION</w:t>
        </w:r>
        <w:r w:rsidRPr="009D06A2">
          <w:rPr>
            <w:sz w:val="18"/>
            <w:rPrChange w:id="6619" w:author="shorny" w:date="2014-06-09T17:53:00Z">
              <w:rPr/>
            </w:rPrChange>
          </w:rPr>
          <w:t xml:space="preserve"> </w:t>
        </w:r>
        <w:r w:rsidRPr="009D06A2">
          <w:rPr>
            <w:rStyle w:val="function-name1"/>
            <w:sz w:val="18"/>
            <w:rPrChange w:id="6620" w:author="shorny" w:date="2014-06-09T17:53:00Z">
              <w:rPr>
                <w:rStyle w:val="function-name1"/>
              </w:rPr>
            </w:rPrChange>
          </w:rPr>
          <w:t>CURRENT_RHD_</w:t>
        </w:r>
        <w:proofErr w:type="gramStart"/>
        <w:r w:rsidRPr="009D06A2">
          <w:rPr>
            <w:rStyle w:val="function-name1"/>
            <w:sz w:val="18"/>
            <w:rPrChange w:id="6621" w:author="shorny" w:date="2014-06-09T17:53:00Z">
              <w:rPr>
                <w:rStyle w:val="function-name1"/>
              </w:rPr>
            </w:rPrChange>
          </w:rPr>
          <w:t>TIMESTAMP</w:t>
        </w:r>
        <w:r w:rsidRPr="009D06A2">
          <w:rPr>
            <w:sz w:val="18"/>
            <w:rPrChange w:id="6622" w:author="shorny" w:date="2014-06-09T17:53:00Z">
              <w:rPr/>
            </w:rPrChange>
          </w:rPr>
          <w:t>()</w:t>
        </w:r>
        <w:proofErr w:type="gramEnd"/>
        <w:r w:rsidRPr="009D06A2">
          <w:rPr>
            <w:sz w:val="18"/>
            <w:rPrChange w:id="6623" w:author="shorny" w:date="2014-06-09T17:53:00Z">
              <w:rPr/>
            </w:rPrChange>
          </w:rPr>
          <w:t xml:space="preserve"> </w:t>
        </w:r>
      </w:ins>
    </w:p>
    <w:p w14:paraId="02CE2998" w14:textId="77777777" w:rsidR="009D06A2" w:rsidRPr="009D06A2" w:rsidRDefault="009D06A2">
      <w:pPr>
        <w:pStyle w:val="HTMLPreformatted"/>
        <w:divId w:val="917055088"/>
        <w:rPr>
          <w:ins w:id="6624" w:author="shorny" w:date="2014-06-09T17:52:00Z"/>
          <w:sz w:val="18"/>
          <w:rPrChange w:id="6625" w:author="shorny" w:date="2014-06-09T17:53:00Z">
            <w:rPr>
              <w:ins w:id="6626" w:author="shorny" w:date="2014-06-09T17:52:00Z"/>
            </w:rPr>
          </w:rPrChange>
        </w:rPr>
      </w:pPr>
      <w:ins w:id="6627" w:author="shorny" w:date="2014-06-09T17:52:00Z">
        <w:r w:rsidRPr="009D06A2">
          <w:rPr>
            <w:rStyle w:val="keyword1"/>
            <w:sz w:val="18"/>
            <w:rPrChange w:id="6628" w:author="shorny" w:date="2014-06-09T17:53:00Z">
              <w:rPr>
                <w:rStyle w:val="keyword1"/>
              </w:rPr>
            </w:rPrChange>
          </w:rPr>
          <w:t>RETURNS</w:t>
        </w:r>
        <w:r w:rsidRPr="009D06A2">
          <w:rPr>
            <w:sz w:val="18"/>
            <w:rPrChange w:id="6629" w:author="shorny" w:date="2014-06-09T17:53:00Z">
              <w:rPr/>
            </w:rPrChange>
          </w:rPr>
          <w:t xml:space="preserve"> </w:t>
        </w:r>
        <w:proofErr w:type="gramStart"/>
        <w:r w:rsidRPr="009D06A2">
          <w:rPr>
            <w:rStyle w:val="type1"/>
            <w:sz w:val="18"/>
            <w:rPrChange w:id="6630" w:author="shorny" w:date="2014-06-09T17:53:00Z">
              <w:rPr>
                <w:rStyle w:val="type1"/>
              </w:rPr>
            </w:rPrChange>
          </w:rPr>
          <w:t>char</w:t>
        </w:r>
        <w:r w:rsidRPr="009D06A2">
          <w:rPr>
            <w:sz w:val="18"/>
            <w:rPrChange w:id="6631" w:author="shorny" w:date="2014-06-09T17:53:00Z">
              <w:rPr/>
            </w:rPrChange>
          </w:rPr>
          <w:t>(</w:t>
        </w:r>
        <w:proofErr w:type="gramEnd"/>
        <w:r w:rsidRPr="009D06A2">
          <w:rPr>
            <w:sz w:val="18"/>
            <w:rPrChange w:id="6632" w:author="shorny" w:date="2014-06-09T17:53:00Z">
              <w:rPr/>
            </w:rPrChange>
          </w:rPr>
          <w:t>19)</w:t>
        </w:r>
      </w:ins>
    </w:p>
    <w:p w14:paraId="3A1E4F5C" w14:textId="77777777" w:rsidR="009D06A2" w:rsidRPr="009D06A2" w:rsidRDefault="009D06A2">
      <w:pPr>
        <w:pStyle w:val="HTMLPreformatted"/>
        <w:divId w:val="917055088"/>
        <w:rPr>
          <w:ins w:id="6633" w:author="shorny" w:date="2014-06-09T17:52:00Z"/>
          <w:sz w:val="18"/>
          <w:rPrChange w:id="6634" w:author="shorny" w:date="2014-06-09T17:53:00Z">
            <w:rPr>
              <w:ins w:id="6635" w:author="shorny" w:date="2014-06-09T17:52:00Z"/>
            </w:rPr>
          </w:rPrChange>
        </w:rPr>
      </w:pPr>
      <w:ins w:id="6636" w:author="shorny" w:date="2014-06-09T17:52:00Z">
        <w:r w:rsidRPr="009D06A2">
          <w:rPr>
            <w:rStyle w:val="keyword1"/>
            <w:sz w:val="18"/>
            <w:rPrChange w:id="6637" w:author="shorny" w:date="2014-06-09T17:53:00Z">
              <w:rPr>
                <w:rStyle w:val="keyword1"/>
              </w:rPr>
            </w:rPrChange>
          </w:rPr>
          <w:t>DETERMINISTIC</w:t>
        </w:r>
      </w:ins>
    </w:p>
    <w:p w14:paraId="37D75D88" w14:textId="77777777" w:rsidR="009D06A2" w:rsidRPr="009D06A2" w:rsidRDefault="009D06A2">
      <w:pPr>
        <w:pStyle w:val="HTMLPreformatted"/>
        <w:divId w:val="917055088"/>
        <w:rPr>
          <w:ins w:id="6638" w:author="shorny" w:date="2014-06-09T17:52:00Z"/>
          <w:sz w:val="18"/>
          <w:rPrChange w:id="6639" w:author="shorny" w:date="2014-06-09T17:53:00Z">
            <w:rPr>
              <w:ins w:id="6640" w:author="shorny" w:date="2014-06-09T17:52:00Z"/>
            </w:rPr>
          </w:rPrChange>
        </w:rPr>
      </w:pPr>
      <w:ins w:id="6641" w:author="shorny" w:date="2014-06-09T17:52:00Z">
        <w:r w:rsidRPr="009D06A2">
          <w:rPr>
            <w:rStyle w:val="keyword1"/>
            <w:sz w:val="18"/>
            <w:rPrChange w:id="6642" w:author="shorny" w:date="2014-06-09T17:53:00Z">
              <w:rPr>
                <w:rStyle w:val="keyword1"/>
              </w:rPr>
            </w:rPrChange>
          </w:rPr>
          <w:t>BEGIN</w:t>
        </w:r>
      </w:ins>
    </w:p>
    <w:p w14:paraId="5C2C0478" w14:textId="77777777" w:rsidR="009D06A2" w:rsidRPr="009D06A2" w:rsidRDefault="009D06A2">
      <w:pPr>
        <w:pStyle w:val="HTMLPreformatted"/>
        <w:divId w:val="917055088"/>
        <w:rPr>
          <w:ins w:id="6643" w:author="shorny" w:date="2014-06-09T17:52:00Z"/>
          <w:sz w:val="18"/>
          <w:rPrChange w:id="6644" w:author="shorny" w:date="2014-06-09T17:53:00Z">
            <w:rPr>
              <w:ins w:id="6645" w:author="shorny" w:date="2014-06-09T17:52:00Z"/>
            </w:rPr>
          </w:rPrChange>
        </w:rPr>
      </w:pPr>
      <w:ins w:id="6646" w:author="shorny" w:date="2014-06-09T17:52:00Z">
        <w:r w:rsidRPr="009D06A2">
          <w:rPr>
            <w:sz w:val="18"/>
            <w:rPrChange w:id="6647" w:author="shorny" w:date="2014-06-09T17:53:00Z">
              <w:rPr/>
            </w:rPrChange>
          </w:rPr>
          <w:t xml:space="preserve">  </w:t>
        </w:r>
        <w:r w:rsidRPr="009D06A2">
          <w:rPr>
            <w:rStyle w:val="keyword1"/>
            <w:sz w:val="18"/>
            <w:rPrChange w:id="6648" w:author="shorny" w:date="2014-06-09T17:53:00Z">
              <w:rPr>
                <w:rStyle w:val="keyword1"/>
              </w:rPr>
            </w:rPrChange>
          </w:rPr>
          <w:t>RETURN</w:t>
        </w:r>
        <w:r w:rsidRPr="009D06A2">
          <w:rPr>
            <w:sz w:val="18"/>
            <w:rPrChange w:id="6649" w:author="shorny" w:date="2014-06-09T17:53:00Z">
              <w:rPr/>
            </w:rPrChange>
          </w:rPr>
          <w:t xml:space="preserve"> </w:t>
        </w:r>
        <w:r w:rsidRPr="009D06A2">
          <w:rPr>
            <w:rStyle w:val="string1"/>
            <w:sz w:val="18"/>
            <w:rPrChange w:id="6650" w:author="shorny" w:date="2014-06-09T17:53:00Z">
              <w:rPr>
                <w:rStyle w:val="string1"/>
              </w:rPr>
            </w:rPrChange>
          </w:rPr>
          <w:t>'2014-05-17 12:00:00'</w:t>
        </w:r>
        <w:r w:rsidRPr="009D06A2">
          <w:rPr>
            <w:sz w:val="18"/>
            <w:rPrChange w:id="6651" w:author="shorny" w:date="2014-06-09T17:53:00Z">
              <w:rPr/>
            </w:rPrChange>
          </w:rPr>
          <w:t>;</w:t>
        </w:r>
      </w:ins>
    </w:p>
    <w:p w14:paraId="1FB4562C" w14:textId="77777777" w:rsidR="009D06A2" w:rsidRPr="009D06A2" w:rsidRDefault="009D06A2">
      <w:pPr>
        <w:pStyle w:val="HTMLPreformatted"/>
        <w:divId w:val="917055088"/>
        <w:rPr>
          <w:ins w:id="6652" w:author="shorny" w:date="2014-06-09T17:52:00Z"/>
          <w:rStyle w:val="comment1"/>
          <w:sz w:val="18"/>
          <w:rPrChange w:id="6653" w:author="shorny" w:date="2014-06-09T17:53:00Z">
            <w:rPr>
              <w:ins w:id="6654" w:author="shorny" w:date="2014-06-09T17:52:00Z"/>
              <w:rStyle w:val="comment1"/>
            </w:rPr>
          </w:rPrChange>
        </w:rPr>
      </w:pPr>
      <w:proofErr w:type="gramStart"/>
      <w:ins w:id="6655" w:author="shorny" w:date="2014-06-09T17:52:00Z">
        <w:r w:rsidRPr="009D06A2">
          <w:rPr>
            <w:rStyle w:val="comment1"/>
            <w:sz w:val="18"/>
            <w:rPrChange w:id="6656" w:author="shorny" w:date="2014-06-09T17:53:00Z">
              <w:rPr>
                <w:rStyle w:val="comment1"/>
              </w:rPr>
            </w:rPrChange>
          </w:rPr>
          <w:t>--  RETURN</w:t>
        </w:r>
        <w:proofErr w:type="gramEnd"/>
        <w:r w:rsidRPr="009D06A2">
          <w:rPr>
            <w:rStyle w:val="comment1"/>
            <w:sz w:val="18"/>
            <w:rPrChange w:id="6657" w:author="shorny" w:date="2014-06-09T17:53:00Z">
              <w:rPr>
                <w:rStyle w:val="comment1"/>
              </w:rPr>
            </w:rPrChange>
          </w:rPr>
          <w:t xml:space="preserve"> current_timestamp();</w:t>
        </w:r>
      </w:ins>
    </w:p>
    <w:p w14:paraId="645AA302" w14:textId="77777777" w:rsidR="009D06A2" w:rsidRPr="009D06A2" w:rsidRDefault="009D06A2">
      <w:pPr>
        <w:pStyle w:val="HTMLPreformatted"/>
        <w:divId w:val="917055088"/>
        <w:rPr>
          <w:ins w:id="6658" w:author="shorny" w:date="2014-06-09T17:52:00Z"/>
          <w:sz w:val="18"/>
          <w:rPrChange w:id="6659" w:author="shorny" w:date="2014-06-09T17:53:00Z">
            <w:rPr>
              <w:ins w:id="6660" w:author="shorny" w:date="2014-06-09T17:52:00Z"/>
            </w:rPr>
          </w:rPrChange>
        </w:rPr>
      </w:pPr>
      <w:ins w:id="6661" w:author="shorny" w:date="2014-06-09T17:52:00Z">
        <w:r w:rsidRPr="009D06A2">
          <w:rPr>
            <w:rStyle w:val="keyword1"/>
            <w:sz w:val="18"/>
            <w:rPrChange w:id="6662" w:author="shorny" w:date="2014-06-09T17:53:00Z">
              <w:rPr>
                <w:rStyle w:val="keyword1"/>
              </w:rPr>
            </w:rPrChange>
          </w:rPr>
          <w:t>END</w:t>
        </w:r>
        <w:r w:rsidRPr="009D06A2">
          <w:rPr>
            <w:sz w:val="18"/>
            <w:rPrChange w:id="6663" w:author="shorny" w:date="2014-06-09T17:53:00Z">
              <w:rPr/>
            </w:rPrChange>
          </w:rPr>
          <w:t xml:space="preserve"> $$</w:t>
        </w:r>
      </w:ins>
    </w:p>
    <w:p w14:paraId="042C7971" w14:textId="77777777" w:rsidR="009D06A2" w:rsidRPr="009D06A2" w:rsidRDefault="009D06A2">
      <w:pPr>
        <w:pStyle w:val="HTMLPreformatted"/>
        <w:divId w:val="917055088"/>
        <w:rPr>
          <w:ins w:id="6664" w:author="shorny" w:date="2014-06-09T17:52:00Z"/>
          <w:sz w:val="18"/>
          <w:rPrChange w:id="6665" w:author="shorny" w:date="2014-06-09T17:53:00Z">
            <w:rPr>
              <w:ins w:id="6666" w:author="shorny" w:date="2014-06-09T17:52:00Z"/>
            </w:rPr>
          </w:rPrChange>
        </w:rPr>
      </w:pPr>
    </w:p>
    <w:p w14:paraId="393BA53D" w14:textId="77777777" w:rsidR="009D06A2" w:rsidRPr="009D06A2" w:rsidRDefault="009D06A2">
      <w:pPr>
        <w:pStyle w:val="HTMLPreformatted"/>
        <w:divId w:val="917055088"/>
        <w:rPr>
          <w:ins w:id="6667" w:author="shorny" w:date="2014-06-09T17:52:00Z"/>
          <w:sz w:val="18"/>
          <w:rPrChange w:id="6668" w:author="shorny" w:date="2014-06-09T17:53:00Z">
            <w:rPr>
              <w:ins w:id="6669" w:author="shorny" w:date="2014-06-09T17:52:00Z"/>
            </w:rPr>
          </w:rPrChange>
        </w:rPr>
      </w:pPr>
      <w:ins w:id="6670" w:author="shorny" w:date="2014-06-09T17:52:00Z">
        <w:r w:rsidRPr="009D06A2">
          <w:rPr>
            <w:rStyle w:val="keyword1"/>
            <w:sz w:val="18"/>
            <w:rPrChange w:id="6671" w:author="shorny" w:date="2014-06-09T17:53:00Z">
              <w:rPr>
                <w:rStyle w:val="keyword1"/>
              </w:rPr>
            </w:rPrChange>
          </w:rPr>
          <w:t>DROP</w:t>
        </w:r>
        <w:r w:rsidRPr="009D06A2">
          <w:rPr>
            <w:sz w:val="18"/>
            <w:rPrChange w:id="6672" w:author="shorny" w:date="2014-06-09T17:53:00Z">
              <w:rPr/>
            </w:rPrChange>
          </w:rPr>
          <w:t xml:space="preserve"> </w:t>
        </w:r>
        <w:r w:rsidRPr="009D06A2">
          <w:rPr>
            <w:rStyle w:val="keyword1"/>
            <w:sz w:val="18"/>
            <w:rPrChange w:id="6673" w:author="shorny" w:date="2014-06-09T17:53:00Z">
              <w:rPr>
                <w:rStyle w:val="keyword1"/>
              </w:rPr>
            </w:rPrChange>
          </w:rPr>
          <w:t>FUNCTION</w:t>
        </w:r>
        <w:r w:rsidRPr="009D06A2">
          <w:rPr>
            <w:sz w:val="18"/>
            <w:rPrChange w:id="6674" w:author="shorny" w:date="2014-06-09T17:53:00Z">
              <w:rPr/>
            </w:rPrChange>
          </w:rPr>
          <w:t xml:space="preserve"> </w:t>
        </w:r>
        <w:r w:rsidRPr="009D06A2">
          <w:rPr>
            <w:rStyle w:val="function-name1"/>
            <w:sz w:val="18"/>
            <w:rPrChange w:id="6675" w:author="shorny" w:date="2014-06-09T17:53:00Z">
              <w:rPr>
                <w:rStyle w:val="function-name1"/>
              </w:rPr>
            </w:rPrChange>
          </w:rPr>
          <w:t>IF</w:t>
        </w:r>
        <w:r w:rsidRPr="009D06A2">
          <w:rPr>
            <w:sz w:val="18"/>
            <w:rPrChange w:id="6676" w:author="shorny" w:date="2014-06-09T17:53:00Z">
              <w:rPr/>
            </w:rPrChange>
          </w:rPr>
          <w:t xml:space="preserve"> </w:t>
        </w:r>
        <w:r w:rsidRPr="009D06A2">
          <w:rPr>
            <w:rStyle w:val="keyword1"/>
            <w:sz w:val="18"/>
            <w:rPrChange w:id="6677" w:author="shorny" w:date="2014-06-09T17:53:00Z">
              <w:rPr>
                <w:rStyle w:val="keyword1"/>
              </w:rPr>
            </w:rPrChange>
          </w:rPr>
          <w:t>EXISTS</w:t>
        </w:r>
        <w:r w:rsidRPr="009D06A2">
          <w:rPr>
            <w:sz w:val="18"/>
            <w:rPrChange w:id="6678" w:author="shorny" w:date="2014-06-09T17:53:00Z">
              <w:rPr/>
            </w:rPrChange>
          </w:rPr>
          <w:t xml:space="preserve"> CURRENT_RHD_DATE $$</w:t>
        </w:r>
      </w:ins>
    </w:p>
    <w:p w14:paraId="403EF00C" w14:textId="77777777" w:rsidR="009D06A2" w:rsidRPr="009D06A2" w:rsidRDefault="009D06A2">
      <w:pPr>
        <w:pStyle w:val="HTMLPreformatted"/>
        <w:divId w:val="917055088"/>
        <w:rPr>
          <w:ins w:id="6679" w:author="shorny" w:date="2014-06-09T17:52:00Z"/>
          <w:sz w:val="18"/>
          <w:rPrChange w:id="6680" w:author="shorny" w:date="2014-06-09T17:53:00Z">
            <w:rPr>
              <w:ins w:id="6681" w:author="shorny" w:date="2014-06-09T17:52:00Z"/>
            </w:rPr>
          </w:rPrChange>
        </w:rPr>
      </w:pPr>
      <w:ins w:id="6682" w:author="shorny" w:date="2014-06-09T17:52:00Z">
        <w:r w:rsidRPr="009D06A2">
          <w:rPr>
            <w:rStyle w:val="keyword1"/>
            <w:sz w:val="18"/>
            <w:rPrChange w:id="6683" w:author="shorny" w:date="2014-06-09T17:53:00Z">
              <w:rPr>
                <w:rStyle w:val="keyword1"/>
              </w:rPr>
            </w:rPrChange>
          </w:rPr>
          <w:t>CREATE</w:t>
        </w:r>
        <w:r w:rsidRPr="009D06A2">
          <w:rPr>
            <w:sz w:val="18"/>
            <w:rPrChange w:id="6684" w:author="shorny" w:date="2014-06-09T17:53:00Z">
              <w:rPr/>
            </w:rPrChange>
          </w:rPr>
          <w:t xml:space="preserve"> </w:t>
        </w:r>
        <w:r w:rsidRPr="009D06A2">
          <w:rPr>
            <w:rStyle w:val="keyword1"/>
            <w:sz w:val="18"/>
            <w:rPrChange w:id="6685" w:author="shorny" w:date="2014-06-09T17:53:00Z">
              <w:rPr>
                <w:rStyle w:val="keyword1"/>
              </w:rPr>
            </w:rPrChange>
          </w:rPr>
          <w:t>FUNCTION</w:t>
        </w:r>
        <w:r w:rsidRPr="009D06A2">
          <w:rPr>
            <w:sz w:val="18"/>
            <w:rPrChange w:id="6686" w:author="shorny" w:date="2014-06-09T17:53:00Z">
              <w:rPr/>
            </w:rPrChange>
          </w:rPr>
          <w:t xml:space="preserve"> </w:t>
        </w:r>
        <w:r w:rsidRPr="009D06A2">
          <w:rPr>
            <w:rStyle w:val="function-name1"/>
            <w:sz w:val="18"/>
            <w:rPrChange w:id="6687" w:author="shorny" w:date="2014-06-09T17:53:00Z">
              <w:rPr>
                <w:rStyle w:val="function-name1"/>
              </w:rPr>
            </w:rPrChange>
          </w:rPr>
          <w:t>CURRENT_RHD_</w:t>
        </w:r>
        <w:proofErr w:type="gramStart"/>
        <w:r w:rsidRPr="009D06A2">
          <w:rPr>
            <w:rStyle w:val="function-name1"/>
            <w:sz w:val="18"/>
            <w:rPrChange w:id="6688" w:author="shorny" w:date="2014-06-09T17:53:00Z">
              <w:rPr>
                <w:rStyle w:val="function-name1"/>
              </w:rPr>
            </w:rPrChange>
          </w:rPr>
          <w:t>DATE</w:t>
        </w:r>
        <w:r w:rsidRPr="009D06A2">
          <w:rPr>
            <w:sz w:val="18"/>
            <w:rPrChange w:id="6689" w:author="shorny" w:date="2014-06-09T17:53:00Z">
              <w:rPr/>
            </w:rPrChange>
          </w:rPr>
          <w:t>()</w:t>
        </w:r>
        <w:proofErr w:type="gramEnd"/>
      </w:ins>
    </w:p>
    <w:p w14:paraId="498BE2DC" w14:textId="77777777" w:rsidR="009D06A2" w:rsidRPr="009D06A2" w:rsidRDefault="009D06A2">
      <w:pPr>
        <w:pStyle w:val="HTMLPreformatted"/>
        <w:divId w:val="917055088"/>
        <w:rPr>
          <w:ins w:id="6690" w:author="shorny" w:date="2014-06-09T17:52:00Z"/>
          <w:sz w:val="18"/>
          <w:rPrChange w:id="6691" w:author="shorny" w:date="2014-06-09T17:53:00Z">
            <w:rPr>
              <w:ins w:id="6692" w:author="shorny" w:date="2014-06-09T17:52:00Z"/>
            </w:rPr>
          </w:rPrChange>
        </w:rPr>
      </w:pPr>
      <w:ins w:id="6693" w:author="shorny" w:date="2014-06-09T17:52:00Z">
        <w:r w:rsidRPr="009D06A2">
          <w:rPr>
            <w:rStyle w:val="keyword1"/>
            <w:sz w:val="18"/>
            <w:rPrChange w:id="6694" w:author="shorny" w:date="2014-06-09T17:53:00Z">
              <w:rPr>
                <w:rStyle w:val="keyword1"/>
              </w:rPr>
            </w:rPrChange>
          </w:rPr>
          <w:t>RETURNS</w:t>
        </w:r>
        <w:r w:rsidRPr="009D06A2">
          <w:rPr>
            <w:sz w:val="18"/>
            <w:rPrChange w:id="6695" w:author="shorny" w:date="2014-06-09T17:53:00Z">
              <w:rPr/>
            </w:rPrChange>
          </w:rPr>
          <w:t xml:space="preserve"> </w:t>
        </w:r>
        <w:proofErr w:type="gramStart"/>
        <w:r w:rsidRPr="009D06A2">
          <w:rPr>
            <w:rStyle w:val="type1"/>
            <w:sz w:val="18"/>
            <w:rPrChange w:id="6696" w:author="shorny" w:date="2014-06-09T17:53:00Z">
              <w:rPr>
                <w:rStyle w:val="type1"/>
              </w:rPr>
            </w:rPrChange>
          </w:rPr>
          <w:t>char</w:t>
        </w:r>
        <w:r w:rsidRPr="009D06A2">
          <w:rPr>
            <w:sz w:val="18"/>
            <w:rPrChange w:id="6697" w:author="shorny" w:date="2014-06-09T17:53:00Z">
              <w:rPr/>
            </w:rPrChange>
          </w:rPr>
          <w:t>(</w:t>
        </w:r>
        <w:proofErr w:type="gramEnd"/>
        <w:r w:rsidRPr="009D06A2">
          <w:rPr>
            <w:sz w:val="18"/>
            <w:rPrChange w:id="6698" w:author="shorny" w:date="2014-06-09T17:53:00Z">
              <w:rPr/>
            </w:rPrChange>
          </w:rPr>
          <w:t>10)</w:t>
        </w:r>
      </w:ins>
    </w:p>
    <w:p w14:paraId="168AFE59" w14:textId="77777777" w:rsidR="009D06A2" w:rsidRPr="009D06A2" w:rsidRDefault="009D06A2">
      <w:pPr>
        <w:pStyle w:val="HTMLPreformatted"/>
        <w:divId w:val="917055088"/>
        <w:rPr>
          <w:ins w:id="6699" w:author="shorny" w:date="2014-06-09T17:52:00Z"/>
          <w:sz w:val="18"/>
          <w:rPrChange w:id="6700" w:author="shorny" w:date="2014-06-09T17:53:00Z">
            <w:rPr>
              <w:ins w:id="6701" w:author="shorny" w:date="2014-06-09T17:52:00Z"/>
            </w:rPr>
          </w:rPrChange>
        </w:rPr>
      </w:pPr>
      <w:ins w:id="6702" w:author="shorny" w:date="2014-06-09T17:52:00Z">
        <w:r w:rsidRPr="009D06A2">
          <w:rPr>
            <w:rStyle w:val="keyword1"/>
            <w:sz w:val="18"/>
            <w:rPrChange w:id="6703" w:author="shorny" w:date="2014-06-09T17:53:00Z">
              <w:rPr>
                <w:rStyle w:val="keyword1"/>
              </w:rPr>
            </w:rPrChange>
          </w:rPr>
          <w:t>DETERMINISTIC</w:t>
        </w:r>
      </w:ins>
    </w:p>
    <w:p w14:paraId="6D4C4970" w14:textId="77777777" w:rsidR="009D06A2" w:rsidRPr="009D06A2" w:rsidRDefault="009D06A2">
      <w:pPr>
        <w:pStyle w:val="HTMLPreformatted"/>
        <w:divId w:val="917055088"/>
        <w:rPr>
          <w:ins w:id="6704" w:author="shorny" w:date="2014-06-09T17:52:00Z"/>
          <w:sz w:val="18"/>
          <w:rPrChange w:id="6705" w:author="shorny" w:date="2014-06-09T17:53:00Z">
            <w:rPr>
              <w:ins w:id="6706" w:author="shorny" w:date="2014-06-09T17:52:00Z"/>
            </w:rPr>
          </w:rPrChange>
        </w:rPr>
      </w:pPr>
      <w:ins w:id="6707" w:author="shorny" w:date="2014-06-09T17:52:00Z">
        <w:r w:rsidRPr="009D06A2">
          <w:rPr>
            <w:rStyle w:val="keyword1"/>
            <w:sz w:val="18"/>
            <w:rPrChange w:id="6708" w:author="shorny" w:date="2014-06-09T17:53:00Z">
              <w:rPr>
                <w:rStyle w:val="keyword1"/>
              </w:rPr>
            </w:rPrChange>
          </w:rPr>
          <w:t>BEGIN</w:t>
        </w:r>
      </w:ins>
    </w:p>
    <w:p w14:paraId="22AA34DE" w14:textId="77777777" w:rsidR="009D06A2" w:rsidRPr="009D06A2" w:rsidRDefault="009D06A2">
      <w:pPr>
        <w:pStyle w:val="HTMLPreformatted"/>
        <w:divId w:val="917055088"/>
        <w:rPr>
          <w:ins w:id="6709" w:author="shorny" w:date="2014-06-09T17:52:00Z"/>
          <w:sz w:val="18"/>
          <w:rPrChange w:id="6710" w:author="shorny" w:date="2014-06-09T17:53:00Z">
            <w:rPr>
              <w:ins w:id="6711" w:author="shorny" w:date="2014-06-09T17:52:00Z"/>
            </w:rPr>
          </w:rPrChange>
        </w:rPr>
      </w:pPr>
      <w:ins w:id="6712" w:author="shorny" w:date="2014-06-09T17:52:00Z">
        <w:r w:rsidRPr="009D06A2">
          <w:rPr>
            <w:sz w:val="18"/>
            <w:rPrChange w:id="6713" w:author="shorny" w:date="2014-06-09T17:53:00Z">
              <w:rPr/>
            </w:rPrChange>
          </w:rPr>
          <w:t xml:space="preserve">  </w:t>
        </w:r>
        <w:r w:rsidRPr="009D06A2">
          <w:rPr>
            <w:rStyle w:val="keyword1"/>
            <w:sz w:val="18"/>
            <w:rPrChange w:id="6714" w:author="shorny" w:date="2014-06-09T17:53:00Z">
              <w:rPr>
                <w:rStyle w:val="keyword1"/>
              </w:rPr>
            </w:rPrChange>
          </w:rPr>
          <w:t>RETURN</w:t>
        </w:r>
        <w:r w:rsidRPr="009D06A2">
          <w:rPr>
            <w:sz w:val="18"/>
            <w:rPrChange w:id="6715" w:author="shorny" w:date="2014-06-09T17:53:00Z">
              <w:rPr/>
            </w:rPrChange>
          </w:rPr>
          <w:t xml:space="preserve"> </w:t>
        </w:r>
        <w:proofErr w:type="gramStart"/>
        <w:r w:rsidRPr="009D06A2">
          <w:rPr>
            <w:rStyle w:val="type1"/>
            <w:sz w:val="18"/>
            <w:rPrChange w:id="6716" w:author="shorny" w:date="2014-06-09T17:53:00Z">
              <w:rPr>
                <w:rStyle w:val="type1"/>
              </w:rPr>
            </w:rPrChange>
          </w:rPr>
          <w:t>DATE</w:t>
        </w:r>
        <w:r w:rsidRPr="009D06A2">
          <w:rPr>
            <w:sz w:val="18"/>
            <w:rPrChange w:id="6717" w:author="shorny" w:date="2014-06-09T17:53:00Z">
              <w:rPr/>
            </w:rPrChange>
          </w:rPr>
          <w:t>(</w:t>
        </w:r>
        <w:proofErr w:type="gramEnd"/>
        <w:r w:rsidRPr="009D06A2">
          <w:rPr>
            <w:sz w:val="18"/>
            <w:rPrChange w:id="6718" w:author="shorny" w:date="2014-06-09T17:53:00Z">
              <w:rPr/>
            </w:rPrChange>
          </w:rPr>
          <w:t>CURRENT_RHD_TIMESTAMP());</w:t>
        </w:r>
      </w:ins>
    </w:p>
    <w:p w14:paraId="76BAE0C4" w14:textId="77777777" w:rsidR="009D06A2" w:rsidRPr="009D06A2" w:rsidRDefault="009D06A2">
      <w:pPr>
        <w:pStyle w:val="HTMLPreformatted"/>
        <w:divId w:val="917055088"/>
        <w:rPr>
          <w:ins w:id="6719" w:author="shorny" w:date="2014-06-09T17:52:00Z"/>
          <w:sz w:val="18"/>
          <w:rPrChange w:id="6720" w:author="shorny" w:date="2014-06-09T17:53:00Z">
            <w:rPr>
              <w:ins w:id="6721" w:author="shorny" w:date="2014-06-09T17:52:00Z"/>
            </w:rPr>
          </w:rPrChange>
        </w:rPr>
      </w:pPr>
      <w:ins w:id="6722" w:author="shorny" w:date="2014-06-09T17:52:00Z">
        <w:r w:rsidRPr="009D06A2">
          <w:rPr>
            <w:rStyle w:val="keyword1"/>
            <w:sz w:val="18"/>
            <w:rPrChange w:id="6723" w:author="shorny" w:date="2014-06-09T17:53:00Z">
              <w:rPr>
                <w:rStyle w:val="keyword1"/>
              </w:rPr>
            </w:rPrChange>
          </w:rPr>
          <w:t>END</w:t>
        </w:r>
        <w:r w:rsidRPr="009D06A2">
          <w:rPr>
            <w:sz w:val="18"/>
            <w:rPrChange w:id="6724" w:author="shorny" w:date="2014-06-09T17:53:00Z">
              <w:rPr/>
            </w:rPrChange>
          </w:rPr>
          <w:t xml:space="preserve"> $$</w:t>
        </w:r>
      </w:ins>
    </w:p>
    <w:p w14:paraId="7A4DC147" w14:textId="77777777" w:rsidR="009D06A2" w:rsidRPr="009D06A2" w:rsidRDefault="009D06A2">
      <w:pPr>
        <w:pStyle w:val="HTMLPreformatted"/>
        <w:divId w:val="917055088"/>
        <w:rPr>
          <w:ins w:id="6725" w:author="shorny" w:date="2014-06-09T17:52:00Z"/>
          <w:sz w:val="18"/>
          <w:rPrChange w:id="6726" w:author="shorny" w:date="2014-06-09T17:53:00Z">
            <w:rPr>
              <w:ins w:id="6727" w:author="shorny" w:date="2014-06-09T17:52:00Z"/>
            </w:rPr>
          </w:rPrChange>
        </w:rPr>
      </w:pPr>
    </w:p>
    <w:p w14:paraId="13FCA739" w14:textId="77777777" w:rsidR="009D06A2" w:rsidRPr="009D06A2" w:rsidRDefault="009D06A2">
      <w:pPr>
        <w:pStyle w:val="HTMLPreformatted"/>
        <w:divId w:val="917055088"/>
        <w:rPr>
          <w:ins w:id="6728" w:author="shorny" w:date="2014-06-09T17:52:00Z"/>
          <w:sz w:val="18"/>
          <w:rPrChange w:id="6729" w:author="shorny" w:date="2014-06-09T17:53:00Z">
            <w:rPr>
              <w:ins w:id="6730" w:author="shorny" w:date="2014-06-09T17:52:00Z"/>
            </w:rPr>
          </w:rPrChange>
        </w:rPr>
      </w:pPr>
      <w:proofErr w:type="gramStart"/>
      <w:ins w:id="6731" w:author="shorny" w:date="2014-06-09T17:52:00Z">
        <w:r w:rsidRPr="009D06A2">
          <w:rPr>
            <w:sz w:val="18"/>
            <w:rPrChange w:id="6732" w:author="shorny" w:date="2014-06-09T17:53:00Z">
              <w:rPr/>
            </w:rPrChange>
          </w:rPr>
          <w:t>DELIMITER ;</w:t>
        </w:r>
        <w:proofErr w:type="gramEnd"/>
      </w:ins>
    </w:p>
    <w:p w14:paraId="5EA7F4DF" w14:textId="77777777" w:rsidR="009D06A2" w:rsidRDefault="009D06A2">
      <w:pPr>
        <w:pStyle w:val="HTMLPreformatted"/>
        <w:divId w:val="917055088"/>
        <w:rPr>
          <w:ins w:id="6733" w:author="shorny" w:date="2014-06-09T17:52:00Z"/>
        </w:rPr>
      </w:pPr>
    </w:p>
    <w:p w14:paraId="1820B1D3" w14:textId="220E4382" w:rsidR="008A6E2D" w:rsidRDefault="008A6E2D" w:rsidP="008A6E2D">
      <w:pPr>
        <w:pStyle w:val="Heading3"/>
        <w:rPr>
          <w:ins w:id="6734" w:author="shorny" w:date="2014-06-09T18:30:00Z"/>
        </w:rPr>
        <w:pPrChange w:id="6735" w:author="shorny" w:date="2014-06-09T17:49:00Z">
          <w:pPr>
            <w:pStyle w:val="Heading1"/>
            <w:numPr>
              <w:numId w:val="17"/>
            </w:numPr>
          </w:pPr>
        </w:pPrChange>
      </w:pPr>
      <w:ins w:id="6736" w:author="shorny" w:date="2014-06-09T17:49:00Z">
        <w:r>
          <w:t>Views for all staff, including professional staff</w:t>
        </w:r>
      </w:ins>
    </w:p>
    <w:p w14:paraId="39C3C44F" w14:textId="77777777" w:rsidR="003844C7" w:rsidRDefault="003844C7">
      <w:pPr>
        <w:pStyle w:val="HTMLPreformatted"/>
        <w:divId w:val="1226184281"/>
        <w:rPr>
          <w:ins w:id="6737" w:author="shorny" w:date="2014-06-09T18:31:00Z"/>
        </w:rPr>
      </w:pPr>
    </w:p>
    <w:p w14:paraId="264ED7BA" w14:textId="77777777" w:rsidR="003844C7" w:rsidRPr="003844C7" w:rsidRDefault="003844C7">
      <w:pPr>
        <w:pStyle w:val="HTMLPreformatted"/>
        <w:divId w:val="1226184281"/>
        <w:rPr>
          <w:ins w:id="6738" w:author="shorny" w:date="2014-06-09T18:31:00Z"/>
          <w:rStyle w:val="comment1"/>
          <w:sz w:val="18"/>
          <w:rPrChange w:id="6739" w:author="shorny" w:date="2014-06-09T18:31:00Z">
            <w:rPr>
              <w:ins w:id="6740" w:author="shorny" w:date="2014-06-09T18:31:00Z"/>
              <w:rStyle w:val="comment1"/>
            </w:rPr>
          </w:rPrChange>
        </w:rPr>
      </w:pPr>
      <w:ins w:id="6741" w:author="shorny" w:date="2014-06-09T18:31:00Z">
        <w:r w:rsidRPr="003844C7">
          <w:rPr>
            <w:rStyle w:val="comment1"/>
            <w:sz w:val="18"/>
            <w:rPrChange w:id="6742" w:author="shorny" w:date="2014-06-09T18:31:00Z">
              <w:rPr>
                <w:rStyle w:val="comment1"/>
              </w:rPr>
            </w:rPrChange>
          </w:rPr>
          <w:t>-- -----------------------------------------------------------------------------</w:t>
        </w:r>
      </w:ins>
    </w:p>
    <w:p w14:paraId="39B6C9EC" w14:textId="77777777" w:rsidR="003844C7" w:rsidRPr="003844C7" w:rsidRDefault="003844C7">
      <w:pPr>
        <w:pStyle w:val="HTMLPreformatted"/>
        <w:divId w:val="1226184281"/>
        <w:rPr>
          <w:ins w:id="6743" w:author="shorny" w:date="2014-06-09T18:31:00Z"/>
          <w:rStyle w:val="comment1"/>
          <w:sz w:val="18"/>
          <w:rPrChange w:id="6744" w:author="shorny" w:date="2014-06-09T18:31:00Z">
            <w:rPr>
              <w:ins w:id="6745" w:author="shorny" w:date="2014-06-09T18:31:00Z"/>
              <w:rStyle w:val="comment1"/>
            </w:rPr>
          </w:rPrChange>
        </w:rPr>
      </w:pPr>
      <w:ins w:id="6746" w:author="shorny" w:date="2014-06-09T18:31:00Z">
        <w:r w:rsidRPr="003844C7">
          <w:rPr>
            <w:rStyle w:val="comment1"/>
            <w:sz w:val="18"/>
            <w:rPrChange w:id="6747" w:author="shorny" w:date="2014-06-09T18:31:00Z">
              <w:rPr>
                <w:rStyle w:val="comment1"/>
              </w:rPr>
            </w:rPrChange>
          </w:rPr>
          <w:t>-- For a member of staff, create a view that's shows all the ongoing</w:t>
        </w:r>
      </w:ins>
    </w:p>
    <w:p w14:paraId="346D23EC" w14:textId="77777777" w:rsidR="003844C7" w:rsidRPr="003844C7" w:rsidRDefault="003844C7">
      <w:pPr>
        <w:pStyle w:val="HTMLPreformatted"/>
        <w:divId w:val="1226184281"/>
        <w:rPr>
          <w:ins w:id="6748" w:author="shorny" w:date="2014-06-09T18:31:00Z"/>
          <w:rStyle w:val="comment1"/>
          <w:sz w:val="18"/>
          <w:rPrChange w:id="6749" w:author="shorny" w:date="2014-06-09T18:31:00Z">
            <w:rPr>
              <w:ins w:id="6750" w:author="shorny" w:date="2014-06-09T18:31:00Z"/>
              <w:rStyle w:val="comment1"/>
            </w:rPr>
          </w:rPrChange>
        </w:rPr>
      </w:pPr>
      <w:ins w:id="6751" w:author="shorny" w:date="2014-06-09T18:31:00Z">
        <w:r w:rsidRPr="003844C7">
          <w:rPr>
            <w:rStyle w:val="comment1"/>
            <w:sz w:val="18"/>
            <w:rPrChange w:id="6752" w:author="shorny" w:date="2014-06-09T18:31:00Z">
              <w:rPr>
                <w:rStyle w:val="comment1"/>
              </w:rPr>
            </w:rPrChange>
          </w:rPr>
          <w:t xml:space="preserve">-- </w:t>
        </w:r>
        <w:proofErr w:type="gramStart"/>
        <w:r w:rsidRPr="003844C7">
          <w:rPr>
            <w:rStyle w:val="comment1"/>
            <w:sz w:val="18"/>
            <w:rPrChange w:id="6753" w:author="shorny" w:date="2014-06-09T18:31:00Z">
              <w:rPr>
                <w:rStyle w:val="comment1"/>
              </w:rPr>
            </w:rPrChange>
          </w:rPr>
          <w:t>applications</w:t>
        </w:r>
        <w:proofErr w:type="gramEnd"/>
        <w:r w:rsidRPr="003844C7">
          <w:rPr>
            <w:rStyle w:val="comment1"/>
            <w:sz w:val="18"/>
            <w:rPrChange w:id="6754" w:author="shorny" w:date="2014-06-09T18:31:00Z">
              <w:rPr>
                <w:rStyle w:val="comment1"/>
              </w:rPr>
            </w:rPrChange>
          </w:rPr>
          <w:t xml:space="preserve"> that they're in some way working on.</w:t>
        </w:r>
      </w:ins>
    </w:p>
    <w:p w14:paraId="5A07EF9F" w14:textId="77777777" w:rsidR="003844C7" w:rsidRPr="003844C7" w:rsidRDefault="003844C7">
      <w:pPr>
        <w:pStyle w:val="HTMLPreformatted"/>
        <w:divId w:val="1226184281"/>
        <w:rPr>
          <w:ins w:id="6755" w:author="shorny" w:date="2014-06-09T18:31:00Z"/>
          <w:rStyle w:val="comment1"/>
          <w:sz w:val="18"/>
          <w:rPrChange w:id="6756" w:author="shorny" w:date="2014-06-09T18:31:00Z">
            <w:rPr>
              <w:ins w:id="6757" w:author="shorny" w:date="2014-06-09T18:31:00Z"/>
              <w:rStyle w:val="comment1"/>
            </w:rPr>
          </w:rPrChange>
        </w:rPr>
      </w:pPr>
      <w:ins w:id="6758" w:author="shorny" w:date="2014-06-09T18:31:00Z">
        <w:r w:rsidRPr="003844C7">
          <w:rPr>
            <w:rStyle w:val="comment1"/>
            <w:sz w:val="18"/>
            <w:rPrChange w:id="6759" w:author="shorny" w:date="2014-06-09T18:31:00Z">
              <w:rPr>
                <w:rStyle w:val="comment1"/>
              </w:rPr>
            </w:rPrChange>
          </w:rPr>
          <w:t>--</w:t>
        </w:r>
      </w:ins>
    </w:p>
    <w:p w14:paraId="7D808D43" w14:textId="77777777" w:rsidR="003844C7" w:rsidRPr="003844C7" w:rsidRDefault="003844C7">
      <w:pPr>
        <w:pStyle w:val="HTMLPreformatted"/>
        <w:divId w:val="1226184281"/>
        <w:rPr>
          <w:ins w:id="6760" w:author="shorny" w:date="2014-06-09T18:31:00Z"/>
          <w:rStyle w:val="comment1"/>
          <w:sz w:val="18"/>
          <w:rPrChange w:id="6761" w:author="shorny" w:date="2014-06-09T18:31:00Z">
            <w:rPr>
              <w:ins w:id="6762" w:author="shorny" w:date="2014-06-09T18:31:00Z"/>
              <w:rStyle w:val="comment1"/>
            </w:rPr>
          </w:rPrChange>
        </w:rPr>
      </w:pPr>
      <w:ins w:id="6763" w:author="shorny" w:date="2014-06-09T18:31:00Z">
        <w:r w:rsidRPr="003844C7">
          <w:rPr>
            <w:rStyle w:val="comment1"/>
            <w:sz w:val="18"/>
            <w:rPrChange w:id="6764" w:author="shorny" w:date="2014-06-09T18:31:00Z">
              <w:rPr>
                <w:rStyle w:val="comment1"/>
              </w:rPr>
            </w:rPrChange>
          </w:rPr>
          <w:t>-- In the following, we have hard-coded a user/staff ID of 1000, as we don't</w:t>
        </w:r>
      </w:ins>
    </w:p>
    <w:p w14:paraId="47B82FC3" w14:textId="77777777" w:rsidR="003844C7" w:rsidRPr="003844C7" w:rsidRDefault="003844C7">
      <w:pPr>
        <w:pStyle w:val="HTMLPreformatted"/>
        <w:divId w:val="1226184281"/>
        <w:rPr>
          <w:ins w:id="6765" w:author="shorny" w:date="2014-06-09T18:31:00Z"/>
          <w:rStyle w:val="comment1"/>
          <w:sz w:val="18"/>
          <w:rPrChange w:id="6766" w:author="shorny" w:date="2014-06-09T18:31:00Z">
            <w:rPr>
              <w:ins w:id="6767" w:author="shorny" w:date="2014-06-09T18:31:00Z"/>
              <w:rStyle w:val="comment1"/>
            </w:rPr>
          </w:rPrChange>
        </w:rPr>
      </w:pPr>
      <w:ins w:id="6768" w:author="shorny" w:date="2014-06-09T18:31:00Z">
        <w:r w:rsidRPr="003844C7">
          <w:rPr>
            <w:rStyle w:val="comment1"/>
            <w:sz w:val="18"/>
            <w:rPrChange w:id="6769" w:author="shorny" w:date="2014-06-09T18:31:00Z">
              <w:rPr>
                <w:rStyle w:val="comment1"/>
              </w:rPr>
            </w:rPrChange>
          </w:rPr>
          <w:t>-- have permission in the CSEM MySQL server to create database users. In a real</w:t>
        </w:r>
      </w:ins>
    </w:p>
    <w:p w14:paraId="000D1F64" w14:textId="77777777" w:rsidR="003844C7" w:rsidRPr="003844C7" w:rsidRDefault="003844C7">
      <w:pPr>
        <w:pStyle w:val="HTMLPreformatted"/>
        <w:divId w:val="1226184281"/>
        <w:rPr>
          <w:ins w:id="6770" w:author="shorny" w:date="2014-06-09T18:31:00Z"/>
          <w:rStyle w:val="comment1"/>
          <w:sz w:val="18"/>
          <w:rPrChange w:id="6771" w:author="shorny" w:date="2014-06-09T18:31:00Z">
            <w:rPr>
              <w:ins w:id="6772" w:author="shorny" w:date="2014-06-09T18:31:00Z"/>
              <w:rStyle w:val="comment1"/>
            </w:rPr>
          </w:rPrChange>
        </w:rPr>
      </w:pPr>
      <w:ins w:id="6773" w:author="shorny" w:date="2014-06-09T18:31:00Z">
        <w:r w:rsidRPr="003844C7">
          <w:rPr>
            <w:rStyle w:val="comment1"/>
            <w:sz w:val="18"/>
            <w:rPrChange w:id="6774" w:author="shorny" w:date="2014-06-09T18:31:00Z">
              <w:rPr>
                <w:rStyle w:val="comment1"/>
              </w:rPr>
            </w:rPrChange>
          </w:rPr>
          <w:t xml:space="preserve">-- </w:t>
        </w:r>
        <w:proofErr w:type="gramStart"/>
        <w:r w:rsidRPr="003844C7">
          <w:rPr>
            <w:rStyle w:val="comment1"/>
            <w:sz w:val="18"/>
            <w:rPrChange w:id="6775" w:author="shorny" w:date="2014-06-09T18:31:00Z">
              <w:rPr>
                <w:rStyle w:val="comment1"/>
              </w:rPr>
            </w:rPrChange>
          </w:rPr>
          <w:t>system</w:t>
        </w:r>
        <w:proofErr w:type="gramEnd"/>
        <w:r w:rsidRPr="003844C7">
          <w:rPr>
            <w:rStyle w:val="comment1"/>
            <w:sz w:val="18"/>
            <w:rPrChange w:id="6776" w:author="shorny" w:date="2014-06-09T18:31:00Z">
              <w:rPr>
                <w:rStyle w:val="comment1"/>
              </w:rPr>
            </w:rPrChange>
          </w:rPr>
          <w:t>, we would replace the hard-coded values with the function USER() to</w:t>
        </w:r>
      </w:ins>
    </w:p>
    <w:p w14:paraId="1279E0C0" w14:textId="77777777" w:rsidR="003844C7" w:rsidRPr="003844C7" w:rsidRDefault="003844C7">
      <w:pPr>
        <w:pStyle w:val="HTMLPreformatted"/>
        <w:divId w:val="1226184281"/>
        <w:rPr>
          <w:ins w:id="6777" w:author="shorny" w:date="2014-06-09T18:31:00Z"/>
          <w:rStyle w:val="comment1"/>
          <w:sz w:val="18"/>
          <w:rPrChange w:id="6778" w:author="shorny" w:date="2014-06-09T18:31:00Z">
            <w:rPr>
              <w:ins w:id="6779" w:author="shorny" w:date="2014-06-09T18:31:00Z"/>
              <w:rStyle w:val="comment1"/>
            </w:rPr>
          </w:rPrChange>
        </w:rPr>
      </w:pPr>
      <w:ins w:id="6780" w:author="shorny" w:date="2014-06-09T18:31:00Z">
        <w:r w:rsidRPr="003844C7">
          <w:rPr>
            <w:rStyle w:val="comment1"/>
            <w:sz w:val="18"/>
            <w:rPrChange w:id="6781" w:author="shorny" w:date="2014-06-09T18:31:00Z">
              <w:rPr>
                <w:rStyle w:val="comment1"/>
              </w:rPr>
            </w:rPrChange>
          </w:rPr>
          <w:t>-- get the current database user ID.</w:t>
        </w:r>
      </w:ins>
    </w:p>
    <w:p w14:paraId="68AFD9AD" w14:textId="77777777" w:rsidR="003844C7" w:rsidRPr="003844C7" w:rsidRDefault="003844C7">
      <w:pPr>
        <w:pStyle w:val="HTMLPreformatted"/>
        <w:divId w:val="1226184281"/>
        <w:rPr>
          <w:ins w:id="6782" w:author="shorny" w:date="2014-06-09T18:31:00Z"/>
          <w:sz w:val="18"/>
          <w:rPrChange w:id="6783" w:author="shorny" w:date="2014-06-09T18:31:00Z">
            <w:rPr>
              <w:ins w:id="6784" w:author="shorny" w:date="2014-06-09T18:31:00Z"/>
            </w:rPr>
          </w:rPrChange>
        </w:rPr>
      </w:pPr>
      <w:ins w:id="6785" w:author="shorny" w:date="2014-06-09T18:31:00Z">
        <w:r w:rsidRPr="003844C7">
          <w:rPr>
            <w:rStyle w:val="keyword1"/>
            <w:sz w:val="18"/>
            <w:rPrChange w:id="6786" w:author="shorny" w:date="2014-06-09T18:31:00Z">
              <w:rPr>
                <w:rStyle w:val="keyword1"/>
              </w:rPr>
            </w:rPrChange>
          </w:rPr>
          <w:t>SELECT</w:t>
        </w:r>
        <w:r w:rsidRPr="003844C7">
          <w:rPr>
            <w:sz w:val="18"/>
            <w:rPrChange w:id="6787" w:author="shorny" w:date="2014-06-09T18:31:00Z">
              <w:rPr/>
            </w:rPrChange>
          </w:rPr>
          <w:t xml:space="preserve"> </w:t>
        </w:r>
        <w:r w:rsidRPr="003844C7">
          <w:rPr>
            <w:rStyle w:val="string1"/>
            <w:sz w:val="18"/>
            <w:rPrChange w:id="6788" w:author="shorny" w:date="2014-06-09T18:31:00Z">
              <w:rPr>
                <w:rStyle w:val="string1"/>
              </w:rPr>
            </w:rPrChange>
          </w:rPr>
          <w:t>'Creating views for professional/all staff'</w:t>
        </w:r>
        <w:r w:rsidRPr="003844C7">
          <w:rPr>
            <w:sz w:val="18"/>
            <w:rPrChange w:id="6789" w:author="shorny" w:date="2014-06-09T18:31:00Z">
              <w:rPr/>
            </w:rPrChange>
          </w:rPr>
          <w:t>;</w:t>
        </w:r>
      </w:ins>
    </w:p>
    <w:p w14:paraId="3D3EA49F" w14:textId="77777777" w:rsidR="003844C7" w:rsidRPr="003844C7" w:rsidRDefault="003844C7">
      <w:pPr>
        <w:pStyle w:val="HTMLPreformatted"/>
        <w:divId w:val="1226184281"/>
        <w:rPr>
          <w:ins w:id="6790" w:author="shorny" w:date="2014-06-09T18:31:00Z"/>
          <w:sz w:val="18"/>
          <w:rPrChange w:id="6791" w:author="shorny" w:date="2014-06-09T18:31:00Z">
            <w:rPr>
              <w:ins w:id="6792" w:author="shorny" w:date="2014-06-09T18:31:00Z"/>
            </w:rPr>
          </w:rPrChange>
        </w:rPr>
      </w:pPr>
    </w:p>
    <w:p w14:paraId="273E492C" w14:textId="77777777" w:rsidR="003844C7" w:rsidRPr="003844C7" w:rsidRDefault="003844C7">
      <w:pPr>
        <w:pStyle w:val="HTMLPreformatted"/>
        <w:divId w:val="1226184281"/>
        <w:rPr>
          <w:ins w:id="6793" w:author="shorny" w:date="2014-06-09T18:31:00Z"/>
          <w:rStyle w:val="comment1"/>
          <w:sz w:val="18"/>
          <w:rPrChange w:id="6794" w:author="shorny" w:date="2014-06-09T18:31:00Z">
            <w:rPr>
              <w:ins w:id="6795" w:author="shorny" w:date="2014-06-09T18:31:00Z"/>
              <w:rStyle w:val="comment1"/>
            </w:rPr>
          </w:rPrChange>
        </w:rPr>
      </w:pPr>
      <w:ins w:id="6796" w:author="shorny" w:date="2014-06-09T18:31:00Z">
        <w:r w:rsidRPr="003844C7">
          <w:rPr>
            <w:rStyle w:val="comment1"/>
            <w:sz w:val="18"/>
            <w:rPrChange w:id="6797" w:author="shorny" w:date="2014-06-09T18:31:00Z">
              <w:rPr>
                <w:rStyle w:val="comment1"/>
              </w:rPr>
            </w:rPrChange>
          </w:rPr>
          <w:t>-- All the Applications that the current user is marked as primary supervisor</w:t>
        </w:r>
      </w:ins>
    </w:p>
    <w:p w14:paraId="1B89D58F" w14:textId="77777777" w:rsidR="003844C7" w:rsidRPr="003844C7" w:rsidRDefault="003844C7">
      <w:pPr>
        <w:pStyle w:val="HTMLPreformatted"/>
        <w:divId w:val="1226184281"/>
        <w:rPr>
          <w:ins w:id="6798" w:author="shorny" w:date="2014-06-09T18:31:00Z"/>
          <w:sz w:val="18"/>
          <w:rPrChange w:id="6799" w:author="shorny" w:date="2014-06-09T18:31:00Z">
            <w:rPr>
              <w:ins w:id="6800" w:author="shorny" w:date="2014-06-09T18:31:00Z"/>
            </w:rPr>
          </w:rPrChange>
        </w:rPr>
      </w:pPr>
      <w:ins w:id="6801" w:author="shorny" w:date="2014-06-09T18:31:00Z">
        <w:r w:rsidRPr="003844C7">
          <w:rPr>
            <w:rStyle w:val="keyword1"/>
            <w:sz w:val="18"/>
            <w:rPrChange w:id="6802" w:author="shorny" w:date="2014-06-09T18:31:00Z">
              <w:rPr>
                <w:rStyle w:val="keyword1"/>
              </w:rPr>
            </w:rPrChange>
          </w:rPr>
          <w:t>DROP</w:t>
        </w:r>
        <w:r w:rsidRPr="003844C7">
          <w:rPr>
            <w:sz w:val="18"/>
            <w:rPrChange w:id="6803" w:author="shorny" w:date="2014-06-09T18:31:00Z">
              <w:rPr/>
            </w:rPrChange>
          </w:rPr>
          <w:t xml:space="preserve"> </w:t>
        </w:r>
        <w:r w:rsidRPr="003844C7">
          <w:rPr>
            <w:rStyle w:val="keyword1"/>
            <w:sz w:val="18"/>
            <w:rPrChange w:id="6804" w:author="shorny" w:date="2014-06-09T18:31:00Z">
              <w:rPr>
                <w:rStyle w:val="keyword1"/>
              </w:rPr>
            </w:rPrChange>
          </w:rPr>
          <w:t>VIEW</w:t>
        </w:r>
        <w:r w:rsidRPr="003844C7">
          <w:rPr>
            <w:sz w:val="18"/>
            <w:rPrChange w:id="6805" w:author="shorny" w:date="2014-06-09T18:31:00Z">
              <w:rPr/>
            </w:rPrChange>
          </w:rPr>
          <w:t xml:space="preserve"> </w:t>
        </w:r>
        <w:r w:rsidRPr="003844C7">
          <w:rPr>
            <w:rStyle w:val="function-name1"/>
            <w:sz w:val="18"/>
            <w:rPrChange w:id="6806" w:author="shorny" w:date="2014-06-09T18:31:00Z">
              <w:rPr>
                <w:rStyle w:val="function-name1"/>
              </w:rPr>
            </w:rPrChange>
          </w:rPr>
          <w:t>IF</w:t>
        </w:r>
        <w:r w:rsidRPr="003844C7">
          <w:rPr>
            <w:sz w:val="18"/>
            <w:rPrChange w:id="6807" w:author="shorny" w:date="2014-06-09T18:31:00Z">
              <w:rPr/>
            </w:rPrChange>
          </w:rPr>
          <w:t xml:space="preserve"> </w:t>
        </w:r>
        <w:r w:rsidRPr="003844C7">
          <w:rPr>
            <w:rStyle w:val="keyword1"/>
            <w:sz w:val="18"/>
            <w:rPrChange w:id="6808" w:author="shorny" w:date="2014-06-09T18:31:00Z">
              <w:rPr>
                <w:rStyle w:val="keyword1"/>
              </w:rPr>
            </w:rPrChange>
          </w:rPr>
          <w:t>EXISTS</w:t>
        </w:r>
        <w:r w:rsidRPr="003844C7">
          <w:rPr>
            <w:sz w:val="18"/>
            <w:rPrChange w:id="6809" w:author="shorny" w:date="2014-06-09T18:31:00Z">
              <w:rPr/>
            </w:rPrChange>
          </w:rPr>
          <w:t xml:space="preserve"> `MyRHDApps_SupervisedPrimaryByMe_Expanded</w:t>
        </w:r>
        <w:proofErr w:type="gramStart"/>
        <w:r w:rsidRPr="003844C7">
          <w:rPr>
            <w:sz w:val="18"/>
            <w:rPrChange w:id="6810" w:author="shorny" w:date="2014-06-09T18:31:00Z">
              <w:rPr/>
            </w:rPrChange>
          </w:rPr>
          <w:t>` ;</w:t>
        </w:r>
        <w:proofErr w:type="gramEnd"/>
      </w:ins>
    </w:p>
    <w:p w14:paraId="11D287BF" w14:textId="77777777" w:rsidR="003844C7" w:rsidRPr="003844C7" w:rsidRDefault="003844C7">
      <w:pPr>
        <w:pStyle w:val="HTMLPreformatted"/>
        <w:divId w:val="1226184281"/>
        <w:rPr>
          <w:ins w:id="6811" w:author="shorny" w:date="2014-06-09T18:31:00Z"/>
          <w:sz w:val="18"/>
          <w:rPrChange w:id="6812" w:author="shorny" w:date="2014-06-09T18:31:00Z">
            <w:rPr>
              <w:ins w:id="6813" w:author="shorny" w:date="2014-06-09T18:31:00Z"/>
            </w:rPr>
          </w:rPrChange>
        </w:rPr>
      </w:pPr>
      <w:ins w:id="6814" w:author="shorny" w:date="2014-06-09T18:31:00Z">
        <w:r w:rsidRPr="003844C7">
          <w:rPr>
            <w:rStyle w:val="keyword1"/>
            <w:sz w:val="18"/>
            <w:rPrChange w:id="6815" w:author="shorny" w:date="2014-06-09T18:31:00Z">
              <w:rPr>
                <w:rStyle w:val="keyword1"/>
              </w:rPr>
            </w:rPrChange>
          </w:rPr>
          <w:t>CREATE</w:t>
        </w:r>
        <w:r w:rsidRPr="003844C7">
          <w:rPr>
            <w:sz w:val="18"/>
            <w:rPrChange w:id="6816" w:author="shorny" w:date="2014-06-09T18:31:00Z">
              <w:rPr/>
            </w:rPrChange>
          </w:rPr>
          <w:t xml:space="preserve"> </w:t>
        </w:r>
        <w:r w:rsidRPr="003844C7">
          <w:rPr>
            <w:rStyle w:val="keyword1"/>
            <w:sz w:val="18"/>
            <w:rPrChange w:id="6817" w:author="shorny" w:date="2014-06-09T18:31:00Z">
              <w:rPr>
                <w:rStyle w:val="keyword1"/>
              </w:rPr>
            </w:rPrChange>
          </w:rPr>
          <w:t>VIEW</w:t>
        </w:r>
        <w:r w:rsidRPr="003844C7">
          <w:rPr>
            <w:sz w:val="18"/>
            <w:rPrChange w:id="6818" w:author="shorny" w:date="2014-06-09T18:31:00Z">
              <w:rPr/>
            </w:rPrChange>
          </w:rPr>
          <w:t xml:space="preserve"> `MyRHDApps_SupervisedPrimaryByMe_Expanded` </w:t>
        </w:r>
        <w:r w:rsidRPr="003844C7">
          <w:rPr>
            <w:rStyle w:val="keyword1"/>
            <w:sz w:val="18"/>
            <w:rPrChange w:id="6819" w:author="shorny" w:date="2014-06-09T18:31:00Z">
              <w:rPr>
                <w:rStyle w:val="keyword1"/>
              </w:rPr>
            </w:rPrChange>
          </w:rPr>
          <w:t>AS</w:t>
        </w:r>
      </w:ins>
    </w:p>
    <w:p w14:paraId="54AE7816" w14:textId="77777777" w:rsidR="003844C7" w:rsidRPr="003844C7" w:rsidRDefault="003844C7">
      <w:pPr>
        <w:pStyle w:val="HTMLPreformatted"/>
        <w:divId w:val="1226184281"/>
        <w:rPr>
          <w:ins w:id="6820" w:author="shorny" w:date="2014-06-09T18:31:00Z"/>
          <w:sz w:val="18"/>
          <w:rPrChange w:id="6821" w:author="shorny" w:date="2014-06-09T18:31:00Z">
            <w:rPr>
              <w:ins w:id="6822" w:author="shorny" w:date="2014-06-09T18:31:00Z"/>
            </w:rPr>
          </w:rPrChange>
        </w:rPr>
      </w:pPr>
      <w:ins w:id="6823" w:author="shorny" w:date="2014-06-09T18:31:00Z">
        <w:r w:rsidRPr="003844C7">
          <w:rPr>
            <w:rStyle w:val="keyword1"/>
            <w:sz w:val="18"/>
            <w:rPrChange w:id="6824" w:author="shorny" w:date="2014-06-09T18:31:00Z">
              <w:rPr>
                <w:rStyle w:val="keyword1"/>
              </w:rPr>
            </w:rPrChange>
          </w:rPr>
          <w:t>SELECT</w:t>
        </w:r>
        <w:r w:rsidRPr="003844C7">
          <w:rPr>
            <w:sz w:val="18"/>
            <w:rPrChange w:id="6825" w:author="shorny" w:date="2014-06-09T18:31:00Z">
              <w:rPr/>
            </w:rPrChange>
          </w:rPr>
          <w:t xml:space="preserve"> </w:t>
        </w:r>
        <w:r w:rsidRPr="003844C7">
          <w:rPr>
            <w:rStyle w:val="string1"/>
            <w:sz w:val="18"/>
            <w:rPrChange w:id="6826" w:author="shorny" w:date="2014-06-09T18:31:00Z">
              <w:rPr>
                <w:rStyle w:val="string1"/>
              </w:rPr>
            </w:rPrChange>
          </w:rPr>
          <w:t>'a) primary supervisor'</w:t>
        </w:r>
        <w:r w:rsidRPr="003844C7">
          <w:rPr>
            <w:sz w:val="18"/>
            <w:rPrChange w:id="6827" w:author="shorny" w:date="2014-06-09T18:31:00Z">
              <w:rPr/>
            </w:rPrChange>
          </w:rPr>
          <w:t xml:space="preserve"> </w:t>
        </w:r>
        <w:r w:rsidRPr="003844C7">
          <w:rPr>
            <w:rStyle w:val="keyword1"/>
            <w:sz w:val="18"/>
            <w:rPrChange w:id="6828" w:author="shorny" w:date="2014-06-09T18:31:00Z">
              <w:rPr>
                <w:rStyle w:val="keyword1"/>
              </w:rPr>
            </w:rPrChange>
          </w:rPr>
          <w:t>AS</w:t>
        </w:r>
        <w:r w:rsidRPr="003844C7">
          <w:rPr>
            <w:sz w:val="18"/>
            <w:rPrChange w:id="6829" w:author="shorny" w:date="2014-06-09T18:31:00Z">
              <w:rPr/>
            </w:rPrChange>
          </w:rPr>
          <w:t xml:space="preserve"> `My </w:t>
        </w:r>
        <w:r w:rsidRPr="003844C7">
          <w:rPr>
            <w:rStyle w:val="keyword1"/>
            <w:sz w:val="18"/>
            <w:rPrChange w:id="6830" w:author="shorny" w:date="2014-06-09T18:31:00Z">
              <w:rPr>
                <w:rStyle w:val="keyword1"/>
              </w:rPr>
            </w:rPrChange>
          </w:rPr>
          <w:t>role</w:t>
        </w:r>
        <w:r w:rsidRPr="003844C7">
          <w:rPr>
            <w:sz w:val="18"/>
            <w:rPrChange w:id="6831" w:author="shorny" w:date="2014-06-09T18:31:00Z">
              <w:rPr/>
            </w:rPrChange>
          </w:rPr>
          <w:t>`, App.*</w:t>
        </w:r>
      </w:ins>
    </w:p>
    <w:p w14:paraId="4441CBB1" w14:textId="77777777" w:rsidR="003844C7" w:rsidRPr="003844C7" w:rsidRDefault="003844C7">
      <w:pPr>
        <w:pStyle w:val="HTMLPreformatted"/>
        <w:divId w:val="1226184281"/>
        <w:rPr>
          <w:ins w:id="6832" w:author="shorny" w:date="2014-06-09T18:31:00Z"/>
          <w:sz w:val="18"/>
          <w:rPrChange w:id="6833" w:author="shorny" w:date="2014-06-09T18:31:00Z">
            <w:rPr>
              <w:ins w:id="6834" w:author="shorny" w:date="2014-06-09T18:31:00Z"/>
            </w:rPr>
          </w:rPrChange>
        </w:rPr>
      </w:pPr>
      <w:ins w:id="6835" w:author="shorny" w:date="2014-06-09T18:31:00Z">
        <w:r w:rsidRPr="003844C7">
          <w:rPr>
            <w:rStyle w:val="keyword1"/>
            <w:sz w:val="18"/>
            <w:rPrChange w:id="6836" w:author="shorny" w:date="2014-06-09T18:31:00Z">
              <w:rPr>
                <w:rStyle w:val="keyword1"/>
              </w:rPr>
            </w:rPrChange>
          </w:rPr>
          <w:t>FROM</w:t>
        </w:r>
        <w:r w:rsidRPr="003844C7">
          <w:rPr>
            <w:sz w:val="18"/>
            <w:rPrChange w:id="6837" w:author="shorny" w:date="2014-06-09T18:31:00Z">
              <w:rPr/>
            </w:rPrChange>
          </w:rPr>
          <w:t xml:space="preserve"> Application_Ongoing_Expanded App</w:t>
        </w:r>
      </w:ins>
    </w:p>
    <w:p w14:paraId="2B302E21" w14:textId="77777777" w:rsidR="003844C7" w:rsidRPr="003844C7" w:rsidRDefault="003844C7">
      <w:pPr>
        <w:pStyle w:val="HTMLPreformatted"/>
        <w:divId w:val="1226184281"/>
        <w:rPr>
          <w:ins w:id="6838" w:author="shorny" w:date="2014-06-09T18:31:00Z"/>
          <w:sz w:val="18"/>
          <w:rPrChange w:id="6839" w:author="shorny" w:date="2014-06-09T18:31:00Z">
            <w:rPr>
              <w:ins w:id="6840" w:author="shorny" w:date="2014-06-09T18:31:00Z"/>
            </w:rPr>
          </w:rPrChange>
        </w:rPr>
      </w:pPr>
      <w:ins w:id="6841" w:author="shorny" w:date="2014-06-09T18:31:00Z">
        <w:r w:rsidRPr="003844C7">
          <w:rPr>
            <w:rStyle w:val="keyword1"/>
            <w:sz w:val="18"/>
            <w:rPrChange w:id="6842" w:author="shorny" w:date="2014-06-09T18:31:00Z">
              <w:rPr>
                <w:rStyle w:val="keyword1"/>
              </w:rPr>
            </w:rPrChange>
          </w:rPr>
          <w:t>INNER</w:t>
        </w:r>
        <w:r w:rsidRPr="003844C7">
          <w:rPr>
            <w:sz w:val="18"/>
            <w:rPrChange w:id="6843" w:author="shorny" w:date="2014-06-09T18:31:00Z">
              <w:rPr/>
            </w:rPrChange>
          </w:rPr>
          <w:t xml:space="preserve"> </w:t>
        </w:r>
        <w:r w:rsidRPr="003844C7">
          <w:rPr>
            <w:rStyle w:val="keyword1"/>
            <w:sz w:val="18"/>
            <w:rPrChange w:id="6844" w:author="shorny" w:date="2014-06-09T18:31:00Z">
              <w:rPr>
                <w:rStyle w:val="keyword1"/>
              </w:rPr>
            </w:rPrChange>
          </w:rPr>
          <w:t>JOIN</w:t>
        </w:r>
        <w:r w:rsidRPr="003844C7">
          <w:rPr>
            <w:sz w:val="18"/>
            <w:rPrChange w:id="6845" w:author="shorny" w:date="2014-06-09T18:31:00Z">
              <w:rPr/>
            </w:rPrChange>
          </w:rPr>
          <w:t xml:space="preserve"> `Supervise </w:t>
        </w:r>
        <w:r w:rsidRPr="003844C7">
          <w:rPr>
            <w:rStyle w:val="keyword1"/>
            <w:sz w:val="18"/>
            <w:rPrChange w:id="6846" w:author="shorny" w:date="2014-06-09T18:31:00Z">
              <w:rPr>
                <w:rStyle w:val="keyword1"/>
              </w:rPr>
            </w:rPrChange>
          </w:rPr>
          <w:t>as</w:t>
        </w:r>
        <w:r w:rsidRPr="003844C7">
          <w:rPr>
            <w:sz w:val="18"/>
            <w:rPrChange w:id="6847" w:author="shorny" w:date="2014-06-09T18:31:00Z">
              <w:rPr/>
            </w:rPrChange>
          </w:rPr>
          <w:t xml:space="preserve"> </w:t>
        </w:r>
        <w:r w:rsidRPr="003844C7">
          <w:rPr>
            <w:rStyle w:val="keyword1"/>
            <w:sz w:val="18"/>
            <w:rPrChange w:id="6848" w:author="shorny" w:date="2014-06-09T18:31:00Z">
              <w:rPr>
                <w:rStyle w:val="keyword1"/>
              </w:rPr>
            </w:rPrChange>
          </w:rPr>
          <w:t>primary</w:t>
        </w:r>
        <w:r w:rsidRPr="003844C7">
          <w:rPr>
            <w:sz w:val="18"/>
            <w:rPrChange w:id="6849" w:author="shorny" w:date="2014-06-09T18:31:00Z">
              <w:rPr/>
            </w:rPrChange>
          </w:rPr>
          <w:t>` Super</w:t>
        </w:r>
      </w:ins>
    </w:p>
    <w:p w14:paraId="72665FE2" w14:textId="77777777" w:rsidR="003844C7" w:rsidRPr="003844C7" w:rsidRDefault="003844C7">
      <w:pPr>
        <w:pStyle w:val="HTMLPreformatted"/>
        <w:divId w:val="1226184281"/>
        <w:rPr>
          <w:ins w:id="6850" w:author="shorny" w:date="2014-06-09T18:31:00Z"/>
          <w:sz w:val="18"/>
          <w:rPrChange w:id="6851" w:author="shorny" w:date="2014-06-09T18:31:00Z">
            <w:rPr>
              <w:ins w:id="6852" w:author="shorny" w:date="2014-06-09T18:31:00Z"/>
            </w:rPr>
          </w:rPrChange>
        </w:rPr>
      </w:pPr>
      <w:ins w:id="6853" w:author="shorny" w:date="2014-06-09T18:31:00Z">
        <w:r w:rsidRPr="003844C7">
          <w:rPr>
            <w:sz w:val="18"/>
            <w:rPrChange w:id="6854" w:author="shorny" w:date="2014-06-09T18:31:00Z">
              <w:rPr/>
            </w:rPrChange>
          </w:rPr>
          <w:t xml:space="preserve">  </w:t>
        </w:r>
        <w:r w:rsidRPr="003844C7">
          <w:rPr>
            <w:rStyle w:val="keyword1"/>
            <w:sz w:val="18"/>
            <w:rPrChange w:id="6855" w:author="shorny" w:date="2014-06-09T18:31:00Z">
              <w:rPr>
                <w:rStyle w:val="keyword1"/>
              </w:rPr>
            </w:rPrChange>
          </w:rPr>
          <w:t>ON</w:t>
        </w:r>
        <w:r w:rsidRPr="003844C7">
          <w:rPr>
            <w:sz w:val="18"/>
            <w:rPrChange w:id="6856" w:author="shorny" w:date="2014-06-09T18:31:00Z">
              <w:rPr/>
            </w:rPrChange>
          </w:rPr>
          <w:t xml:space="preserve"> Super.ApplicationID = App.ApplicationID</w:t>
        </w:r>
      </w:ins>
    </w:p>
    <w:p w14:paraId="5C794E45" w14:textId="77777777" w:rsidR="003844C7" w:rsidRPr="003844C7" w:rsidRDefault="003844C7">
      <w:pPr>
        <w:pStyle w:val="HTMLPreformatted"/>
        <w:divId w:val="1226184281"/>
        <w:rPr>
          <w:ins w:id="6857" w:author="shorny" w:date="2014-06-09T18:31:00Z"/>
          <w:sz w:val="18"/>
          <w:rPrChange w:id="6858" w:author="shorny" w:date="2014-06-09T18:31:00Z">
            <w:rPr>
              <w:ins w:id="6859" w:author="shorny" w:date="2014-06-09T18:31:00Z"/>
            </w:rPr>
          </w:rPrChange>
        </w:rPr>
      </w:pPr>
      <w:ins w:id="6860" w:author="shorny" w:date="2014-06-09T18:31:00Z">
        <w:r w:rsidRPr="003844C7">
          <w:rPr>
            <w:rStyle w:val="keyword1"/>
            <w:sz w:val="18"/>
            <w:rPrChange w:id="6861" w:author="shorny" w:date="2014-06-09T18:31:00Z">
              <w:rPr>
                <w:rStyle w:val="keyword1"/>
              </w:rPr>
            </w:rPrChange>
          </w:rPr>
          <w:t>WHERE</w:t>
        </w:r>
        <w:r w:rsidRPr="003844C7">
          <w:rPr>
            <w:sz w:val="18"/>
            <w:rPrChange w:id="6862" w:author="shorny" w:date="2014-06-09T18:31:00Z">
              <w:rPr/>
            </w:rPrChange>
          </w:rPr>
          <w:t xml:space="preserve"> Super.StaffID = CURRENT_RHD_</w:t>
        </w:r>
        <w:proofErr w:type="gramStart"/>
        <w:r w:rsidRPr="003844C7">
          <w:rPr>
            <w:sz w:val="18"/>
            <w:rPrChange w:id="6863" w:author="shorny" w:date="2014-06-09T18:31:00Z">
              <w:rPr/>
            </w:rPrChange>
          </w:rPr>
          <w:t>USER(</w:t>
        </w:r>
        <w:proofErr w:type="gramEnd"/>
        <w:r w:rsidRPr="003844C7">
          <w:rPr>
            <w:sz w:val="18"/>
            <w:rPrChange w:id="6864" w:author="shorny" w:date="2014-06-09T18:31:00Z">
              <w:rPr/>
            </w:rPrChange>
          </w:rPr>
          <w:t>) ;</w:t>
        </w:r>
      </w:ins>
    </w:p>
    <w:p w14:paraId="34BC9FEF" w14:textId="77777777" w:rsidR="003844C7" w:rsidRPr="003844C7" w:rsidRDefault="003844C7">
      <w:pPr>
        <w:pStyle w:val="HTMLPreformatted"/>
        <w:divId w:val="1226184281"/>
        <w:rPr>
          <w:ins w:id="6865" w:author="shorny" w:date="2014-06-09T18:31:00Z"/>
          <w:sz w:val="18"/>
          <w:rPrChange w:id="6866" w:author="shorny" w:date="2014-06-09T18:31:00Z">
            <w:rPr>
              <w:ins w:id="6867" w:author="shorny" w:date="2014-06-09T18:31:00Z"/>
            </w:rPr>
          </w:rPrChange>
        </w:rPr>
      </w:pPr>
    </w:p>
    <w:p w14:paraId="435058C2" w14:textId="77777777" w:rsidR="003844C7" w:rsidRPr="003844C7" w:rsidRDefault="003844C7">
      <w:pPr>
        <w:pStyle w:val="HTMLPreformatted"/>
        <w:divId w:val="1226184281"/>
        <w:rPr>
          <w:ins w:id="6868" w:author="shorny" w:date="2014-06-09T18:31:00Z"/>
          <w:rStyle w:val="comment1"/>
          <w:sz w:val="18"/>
          <w:rPrChange w:id="6869" w:author="shorny" w:date="2014-06-09T18:31:00Z">
            <w:rPr>
              <w:ins w:id="6870" w:author="shorny" w:date="2014-06-09T18:31:00Z"/>
              <w:rStyle w:val="comment1"/>
            </w:rPr>
          </w:rPrChange>
        </w:rPr>
      </w:pPr>
      <w:ins w:id="6871" w:author="shorny" w:date="2014-06-09T18:31:00Z">
        <w:r w:rsidRPr="003844C7">
          <w:rPr>
            <w:rStyle w:val="comment1"/>
            <w:sz w:val="18"/>
            <w:rPrChange w:id="6872" w:author="shorny" w:date="2014-06-09T18:31:00Z">
              <w:rPr>
                <w:rStyle w:val="comment1"/>
              </w:rPr>
            </w:rPrChange>
          </w:rPr>
          <w:t>-- ... as associate supervisor</w:t>
        </w:r>
      </w:ins>
    </w:p>
    <w:p w14:paraId="7C69E882" w14:textId="77777777" w:rsidR="003844C7" w:rsidRPr="003844C7" w:rsidRDefault="003844C7">
      <w:pPr>
        <w:pStyle w:val="HTMLPreformatted"/>
        <w:divId w:val="1226184281"/>
        <w:rPr>
          <w:ins w:id="6873" w:author="shorny" w:date="2014-06-09T18:31:00Z"/>
          <w:sz w:val="18"/>
          <w:rPrChange w:id="6874" w:author="shorny" w:date="2014-06-09T18:31:00Z">
            <w:rPr>
              <w:ins w:id="6875" w:author="shorny" w:date="2014-06-09T18:31:00Z"/>
            </w:rPr>
          </w:rPrChange>
        </w:rPr>
      </w:pPr>
      <w:ins w:id="6876" w:author="shorny" w:date="2014-06-09T18:31:00Z">
        <w:r w:rsidRPr="003844C7">
          <w:rPr>
            <w:rStyle w:val="keyword1"/>
            <w:sz w:val="18"/>
            <w:rPrChange w:id="6877" w:author="shorny" w:date="2014-06-09T18:31:00Z">
              <w:rPr>
                <w:rStyle w:val="keyword1"/>
              </w:rPr>
            </w:rPrChange>
          </w:rPr>
          <w:t>DROP</w:t>
        </w:r>
        <w:r w:rsidRPr="003844C7">
          <w:rPr>
            <w:sz w:val="18"/>
            <w:rPrChange w:id="6878" w:author="shorny" w:date="2014-06-09T18:31:00Z">
              <w:rPr/>
            </w:rPrChange>
          </w:rPr>
          <w:t xml:space="preserve"> </w:t>
        </w:r>
        <w:r w:rsidRPr="003844C7">
          <w:rPr>
            <w:rStyle w:val="keyword1"/>
            <w:sz w:val="18"/>
            <w:rPrChange w:id="6879" w:author="shorny" w:date="2014-06-09T18:31:00Z">
              <w:rPr>
                <w:rStyle w:val="keyword1"/>
              </w:rPr>
            </w:rPrChange>
          </w:rPr>
          <w:t>VIEW</w:t>
        </w:r>
        <w:r w:rsidRPr="003844C7">
          <w:rPr>
            <w:sz w:val="18"/>
            <w:rPrChange w:id="6880" w:author="shorny" w:date="2014-06-09T18:31:00Z">
              <w:rPr/>
            </w:rPrChange>
          </w:rPr>
          <w:t xml:space="preserve"> </w:t>
        </w:r>
        <w:r w:rsidRPr="003844C7">
          <w:rPr>
            <w:rStyle w:val="function-name1"/>
            <w:sz w:val="18"/>
            <w:rPrChange w:id="6881" w:author="shorny" w:date="2014-06-09T18:31:00Z">
              <w:rPr>
                <w:rStyle w:val="function-name1"/>
              </w:rPr>
            </w:rPrChange>
          </w:rPr>
          <w:t>IF</w:t>
        </w:r>
        <w:r w:rsidRPr="003844C7">
          <w:rPr>
            <w:sz w:val="18"/>
            <w:rPrChange w:id="6882" w:author="shorny" w:date="2014-06-09T18:31:00Z">
              <w:rPr/>
            </w:rPrChange>
          </w:rPr>
          <w:t xml:space="preserve"> </w:t>
        </w:r>
        <w:r w:rsidRPr="003844C7">
          <w:rPr>
            <w:rStyle w:val="keyword1"/>
            <w:sz w:val="18"/>
            <w:rPrChange w:id="6883" w:author="shorny" w:date="2014-06-09T18:31:00Z">
              <w:rPr>
                <w:rStyle w:val="keyword1"/>
              </w:rPr>
            </w:rPrChange>
          </w:rPr>
          <w:t>EXISTS</w:t>
        </w:r>
        <w:r w:rsidRPr="003844C7">
          <w:rPr>
            <w:sz w:val="18"/>
            <w:rPrChange w:id="6884" w:author="shorny" w:date="2014-06-09T18:31:00Z">
              <w:rPr/>
            </w:rPrChange>
          </w:rPr>
          <w:t xml:space="preserve"> `MyRHDApps_SupervisedAssociateByMe_Expanded</w:t>
        </w:r>
        <w:proofErr w:type="gramStart"/>
        <w:r w:rsidRPr="003844C7">
          <w:rPr>
            <w:sz w:val="18"/>
            <w:rPrChange w:id="6885" w:author="shorny" w:date="2014-06-09T18:31:00Z">
              <w:rPr/>
            </w:rPrChange>
          </w:rPr>
          <w:t>` ;</w:t>
        </w:r>
        <w:proofErr w:type="gramEnd"/>
      </w:ins>
    </w:p>
    <w:p w14:paraId="0609C1DC" w14:textId="77777777" w:rsidR="003844C7" w:rsidRPr="003844C7" w:rsidRDefault="003844C7">
      <w:pPr>
        <w:pStyle w:val="HTMLPreformatted"/>
        <w:divId w:val="1226184281"/>
        <w:rPr>
          <w:ins w:id="6886" w:author="shorny" w:date="2014-06-09T18:31:00Z"/>
          <w:sz w:val="18"/>
          <w:rPrChange w:id="6887" w:author="shorny" w:date="2014-06-09T18:31:00Z">
            <w:rPr>
              <w:ins w:id="6888" w:author="shorny" w:date="2014-06-09T18:31:00Z"/>
            </w:rPr>
          </w:rPrChange>
        </w:rPr>
      </w:pPr>
      <w:ins w:id="6889" w:author="shorny" w:date="2014-06-09T18:31:00Z">
        <w:r w:rsidRPr="003844C7">
          <w:rPr>
            <w:rStyle w:val="keyword1"/>
            <w:sz w:val="18"/>
            <w:rPrChange w:id="6890" w:author="shorny" w:date="2014-06-09T18:31:00Z">
              <w:rPr>
                <w:rStyle w:val="keyword1"/>
              </w:rPr>
            </w:rPrChange>
          </w:rPr>
          <w:t>CREATE</w:t>
        </w:r>
        <w:r w:rsidRPr="003844C7">
          <w:rPr>
            <w:sz w:val="18"/>
            <w:rPrChange w:id="6891" w:author="shorny" w:date="2014-06-09T18:31:00Z">
              <w:rPr/>
            </w:rPrChange>
          </w:rPr>
          <w:t xml:space="preserve"> </w:t>
        </w:r>
        <w:r w:rsidRPr="003844C7">
          <w:rPr>
            <w:rStyle w:val="keyword1"/>
            <w:sz w:val="18"/>
            <w:rPrChange w:id="6892" w:author="shorny" w:date="2014-06-09T18:31:00Z">
              <w:rPr>
                <w:rStyle w:val="keyword1"/>
              </w:rPr>
            </w:rPrChange>
          </w:rPr>
          <w:t>VIEW</w:t>
        </w:r>
        <w:r w:rsidRPr="003844C7">
          <w:rPr>
            <w:sz w:val="18"/>
            <w:rPrChange w:id="6893" w:author="shorny" w:date="2014-06-09T18:31:00Z">
              <w:rPr/>
            </w:rPrChange>
          </w:rPr>
          <w:t xml:space="preserve"> `MyRHDApps_SupervisedAssociateByMe_Expanded` </w:t>
        </w:r>
        <w:r w:rsidRPr="003844C7">
          <w:rPr>
            <w:rStyle w:val="keyword1"/>
            <w:sz w:val="18"/>
            <w:rPrChange w:id="6894" w:author="shorny" w:date="2014-06-09T18:31:00Z">
              <w:rPr>
                <w:rStyle w:val="keyword1"/>
              </w:rPr>
            </w:rPrChange>
          </w:rPr>
          <w:t>AS</w:t>
        </w:r>
      </w:ins>
    </w:p>
    <w:p w14:paraId="3F5EC759" w14:textId="77777777" w:rsidR="003844C7" w:rsidRPr="003844C7" w:rsidRDefault="003844C7">
      <w:pPr>
        <w:pStyle w:val="HTMLPreformatted"/>
        <w:divId w:val="1226184281"/>
        <w:rPr>
          <w:ins w:id="6895" w:author="shorny" w:date="2014-06-09T18:31:00Z"/>
          <w:sz w:val="18"/>
          <w:rPrChange w:id="6896" w:author="shorny" w:date="2014-06-09T18:31:00Z">
            <w:rPr>
              <w:ins w:id="6897" w:author="shorny" w:date="2014-06-09T18:31:00Z"/>
            </w:rPr>
          </w:rPrChange>
        </w:rPr>
      </w:pPr>
      <w:proofErr w:type="gramStart"/>
      <w:ins w:id="6898" w:author="shorny" w:date="2014-06-09T18:31:00Z">
        <w:r w:rsidRPr="003844C7">
          <w:rPr>
            <w:rStyle w:val="keyword1"/>
            <w:sz w:val="18"/>
            <w:rPrChange w:id="6899" w:author="shorny" w:date="2014-06-09T18:31:00Z">
              <w:rPr>
                <w:rStyle w:val="keyword1"/>
              </w:rPr>
            </w:rPrChange>
          </w:rPr>
          <w:lastRenderedPageBreak/>
          <w:t>SELECT</w:t>
        </w:r>
        <w:r w:rsidRPr="003844C7">
          <w:rPr>
            <w:sz w:val="18"/>
            <w:rPrChange w:id="6900" w:author="shorny" w:date="2014-06-09T18:31:00Z">
              <w:rPr/>
            </w:rPrChange>
          </w:rPr>
          <w:t xml:space="preserve"> </w:t>
        </w:r>
        <w:r w:rsidRPr="003844C7">
          <w:rPr>
            <w:rStyle w:val="string1"/>
            <w:sz w:val="18"/>
            <w:rPrChange w:id="6901" w:author="shorny" w:date="2014-06-09T18:31:00Z">
              <w:rPr>
                <w:rStyle w:val="string1"/>
              </w:rPr>
            </w:rPrChange>
          </w:rPr>
          <w:t>'b) associate supervisor'</w:t>
        </w:r>
        <w:r w:rsidRPr="003844C7">
          <w:rPr>
            <w:sz w:val="18"/>
            <w:rPrChange w:id="6902" w:author="shorny" w:date="2014-06-09T18:31:00Z">
              <w:rPr/>
            </w:rPrChange>
          </w:rPr>
          <w:t xml:space="preserve"> </w:t>
        </w:r>
        <w:r w:rsidRPr="003844C7">
          <w:rPr>
            <w:rStyle w:val="keyword1"/>
            <w:sz w:val="18"/>
            <w:rPrChange w:id="6903" w:author="shorny" w:date="2014-06-09T18:31:00Z">
              <w:rPr>
                <w:rStyle w:val="keyword1"/>
              </w:rPr>
            </w:rPrChange>
          </w:rPr>
          <w:t>AS</w:t>
        </w:r>
        <w:r w:rsidRPr="003844C7">
          <w:rPr>
            <w:sz w:val="18"/>
            <w:rPrChange w:id="6904" w:author="shorny" w:date="2014-06-09T18:31:00Z">
              <w:rPr/>
            </w:rPrChange>
          </w:rPr>
          <w:t xml:space="preserve"> `My </w:t>
        </w:r>
        <w:r w:rsidRPr="003844C7">
          <w:rPr>
            <w:rStyle w:val="keyword1"/>
            <w:sz w:val="18"/>
            <w:rPrChange w:id="6905" w:author="shorny" w:date="2014-06-09T18:31:00Z">
              <w:rPr>
                <w:rStyle w:val="keyword1"/>
              </w:rPr>
            </w:rPrChange>
          </w:rPr>
          <w:t>role</w:t>
        </w:r>
        <w:r w:rsidRPr="003844C7">
          <w:rPr>
            <w:sz w:val="18"/>
            <w:rPrChange w:id="6906" w:author="shorny" w:date="2014-06-09T18:31:00Z">
              <w:rPr/>
            </w:rPrChange>
          </w:rPr>
          <w:t>`, App.*</w:t>
        </w:r>
        <w:proofErr w:type="gramEnd"/>
      </w:ins>
    </w:p>
    <w:p w14:paraId="3212848A" w14:textId="77777777" w:rsidR="003844C7" w:rsidRPr="003844C7" w:rsidRDefault="003844C7">
      <w:pPr>
        <w:pStyle w:val="HTMLPreformatted"/>
        <w:divId w:val="1226184281"/>
        <w:rPr>
          <w:ins w:id="6907" w:author="shorny" w:date="2014-06-09T18:31:00Z"/>
          <w:sz w:val="18"/>
          <w:rPrChange w:id="6908" w:author="shorny" w:date="2014-06-09T18:31:00Z">
            <w:rPr>
              <w:ins w:id="6909" w:author="shorny" w:date="2014-06-09T18:31:00Z"/>
            </w:rPr>
          </w:rPrChange>
        </w:rPr>
      </w:pPr>
      <w:ins w:id="6910" w:author="shorny" w:date="2014-06-09T18:31:00Z">
        <w:r w:rsidRPr="003844C7">
          <w:rPr>
            <w:rStyle w:val="keyword1"/>
            <w:sz w:val="18"/>
            <w:rPrChange w:id="6911" w:author="shorny" w:date="2014-06-09T18:31:00Z">
              <w:rPr>
                <w:rStyle w:val="keyword1"/>
              </w:rPr>
            </w:rPrChange>
          </w:rPr>
          <w:t>FROM</w:t>
        </w:r>
        <w:r w:rsidRPr="003844C7">
          <w:rPr>
            <w:sz w:val="18"/>
            <w:rPrChange w:id="6912" w:author="shorny" w:date="2014-06-09T18:31:00Z">
              <w:rPr/>
            </w:rPrChange>
          </w:rPr>
          <w:t xml:space="preserve"> Application_Ongoing_Expanded App</w:t>
        </w:r>
      </w:ins>
    </w:p>
    <w:p w14:paraId="0B73687E" w14:textId="77777777" w:rsidR="003844C7" w:rsidRPr="003844C7" w:rsidRDefault="003844C7">
      <w:pPr>
        <w:pStyle w:val="HTMLPreformatted"/>
        <w:divId w:val="1226184281"/>
        <w:rPr>
          <w:ins w:id="6913" w:author="shorny" w:date="2014-06-09T18:31:00Z"/>
          <w:sz w:val="18"/>
          <w:rPrChange w:id="6914" w:author="shorny" w:date="2014-06-09T18:31:00Z">
            <w:rPr>
              <w:ins w:id="6915" w:author="shorny" w:date="2014-06-09T18:31:00Z"/>
            </w:rPr>
          </w:rPrChange>
        </w:rPr>
      </w:pPr>
      <w:ins w:id="6916" w:author="shorny" w:date="2014-06-09T18:31:00Z">
        <w:r w:rsidRPr="003844C7">
          <w:rPr>
            <w:rStyle w:val="keyword1"/>
            <w:sz w:val="18"/>
            <w:rPrChange w:id="6917" w:author="shorny" w:date="2014-06-09T18:31:00Z">
              <w:rPr>
                <w:rStyle w:val="keyword1"/>
              </w:rPr>
            </w:rPrChange>
          </w:rPr>
          <w:t>INNER</w:t>
        </w:r>
        <w:r w:rsidRPr="003844C7">
          <w:rPr>
            <w:sz w:val="18"/>
            <w:rPrChange w:id="6918" w:author="shorny" w:date="2014-06-09T18:31:00Z">
              <w:rPr/>
            </w:rPrChange>
          </w:rPr>
          <w:t xml:space="preserve"> </w:t>
        </w:r>
        <w:r w:rsidRPr="003844C7">
          <w:rPr>
            <w:rStyle w:val="keyword1"/>
            <w:sz w:val="18"/>
            <w:rPrChange w:id="6919" w:author="shorny" w:date="2014-06-09T18:31:00Z">
              <w:rPr>
                <w:rStyle w:val="keyword1"/>
              </w:rPr>
            </w:rPrChange>
          </w:rPr>
          <w:t>JOIN</w:t>
        </w:r>
        <w:r w:rsidRPr="003844C7">
          <w:rPr>
            <w:sz w:val="18"/>
            <w:rPrChange w:id="6920" w:author="shorny" w:date="2014-06-09T18:31:00Z">
              <w:rPr/>
            </w:rPrChange>
          </w:rPr>
          <w:t xml:space="preserve"> `Supervise </w:t>
        </w:r>
        <w:r w:rsidRPr="003844C7">
          <w:rPr>
            <w:rStyle w:val="keyword1"/>
            <w:sz w:val="18"/>
            <w:rPrChange w:id="6921" w:author="shorny" w:date="2014-06-09T18:31:00Z">
              <w:rPr>
                <w:rStyle w:val="keyword1"/>
              </w:rPr>
            </w:rPrChange>
          </w:rPr>
          <w:t>as</w:t>
        </w:r>
        <w:r w:rsidRPr="003844C7">
          <w:rPr>
            <w:sz w:val="18"/>
            <w:rPrChange w:id="6922" w:author="shorny" w:date="2014-06-09T18:31:00Z">
              <w:rPr/>
            </w:rPrChange>
          </w:rPr>
          <w:t xml:space="preserve"> associate` Super</w:t>
        </w:r>
      </w:ins>
    </w:p>
    <w:p w14:paraId="657C72C0" w14:textId="77777777" w:rsidR="003844C7" w:rsidRPr="003844C7" w:rsidRDefault="003844C7">
      <w:pPr>
        <w:pStyle w:val="HTMLPreformatted"/>
        <w:divId w:val="1226184281"/>
        <w:rPr>
          <w:ins w:id="6923" w:author="shorny" w:date="2014-06-09T18:31:00Z"/>
          <w:sz w:val="18"/>
          <w:rPrChange w:id="6924" w:author="shorny" w:date="2014-06-09T18:31:00Z">
            <w:rPr>
              <w:ins w:id="6925" w:author="shorny" w:date="2014-06-09T18:31:00Z"/>
            </w:rPr>
          </w:rPrChange>
        </w:rPr>
      </w:pPr>
      <w:ins w:id="6926" w:author="shorny" w:date="2014-06-09T18:31:00Z">
        <w:r w:rsidRPr="003844C7">
          <w:rPr>
            <w:sz w:val="18"/>
            <w:rPrChange w:id="6927" w:author="shorny" w:date="2014-06-09T18:31:00Z">
              <w:rPr/>
            </w:rPrChange>
          </w:rPr>
          <w:t xml:space="preserve">  </w:t>
        </w:r>
        <w:r w:rsidRPr="003844C7">
          <w:rPr>
            <w:rStyle w:val="keyword1"/>
            <w:sz w:val="18"/>
            <w:rPrChange w:id="6928" w:author="shorny" w:date="2014-06-09T18:31:00Z">
              <w:rPr>
                <w:rStyle w:val="keyword1"/>
              </w:rPr>
            </w:rPrChange>
          </w:rPr>
          <w:t>ON</w:t>
        </w:r>
        <w:r w:rsidRPr="003844C7">
          <w:rPr>
            <w:sz w:val="18"/>
            <w:rPrChange w:id="6929" w:author="shorny" w:date="2014-06-09T18:31:00Z">
              <w:rPr/>
            </w:rPrChange>
          </w:rPr>
          <w:t xml:space="preserve"> Super.ApplicationID = App.ApplicationID</w:t>
        </w:r>
      </w:ins>
    </w:p>
    <w:p w14:paraId="724B2CCD" w14:textId="77777777" w:rsidR="003844C7" w:rsidRPr="003844C7" w:rsidRDefault="003844C7">
      <w:pPr>
        <w:pStyle w:val="HTMLPreformatted"/>
        <w:divId w:val="1226184281"/>
        <w:rPr>
          <w:ins w:id="6930" w:author="shorny" w:date="2014-06-09T18:31:00Z"/>
          <w:sz w:val="18"/>
          <w:rPrChange w:id="6931" w:author="shorny" w:date="2014-06-09T18:31:00Z">
            <w:rPr>
              <w:ins w:id="6932" w:author="shorny" w:date="2014-06-09T18:31:00Z"/>
            </w:rPr>
          </w:rPrChange>
        </w:rPr>
      </w:pPr>
      <w:ins w:id="6933" w:author="shorny" w:date="2014-06-09T18:31:00Z">
        <w:r w:rsidRPr="003844C7">
          <w:rPr>
            <w:rStyle w:val="keyword1"/>
            <w:sz w:val="18"/>
            <w:rPrChange w:id="6934" w:author="shorny" w:date="2014-06-09T18:31:00Z">
              <w:rPr>
                <w:rStyle w:val="keyword1"/>
              </w:rPr>
            </w:rPrChange>
          </w:rPr>
          <w:t>WHERE</w:t>
        </w:r>
        <w:r w:rsidRPr="003844C7">
          <w:rPr>
            <w:sz w:val="18"/>
            <w:rPrChange w:id="6935" w:author="shorny" w:date="2014-06-09T18:31:00Z">
              <w:rPr/>
            </w:rPrChange>
          </w:rPr>
          <w:t xml:space="preserve"> Super.StaffID = CURRENT_RHD_</w:t>
        </w:r>
        <w:proofErr w:type="gramStart"/>
        <w:r w:rsidRPr="003844C7">
          <w:rPr>
            <w:sz w:val="18"/>
            <w:rPrChange w:id="6936" w:author="shorny" w:date="2014-06-09T18:31:00Z">
              <w:rPr/>
            </w:rPrChange>
          </w:rPr>
          <w:t>USER(</w:t>
        </w:r>
        <w:proofErr w:type="gramEnd"/>
        <w:r w:rsidRPr="003844C7">
          <w:rPr>
            <w:sz w:val="18"/>
            <w:rPrChange w:id="6937" w:author="shorny" w:date="2014-06-09T18:31:00Z">
              <w:rPr/>
            </w:rPrChange>
          </w:rPr>
          <w:t>) ;</w:t>
        </w:r>
      </w:ins>
    </w:p>
    <w:p w14:paraId="4902BABE" w14:textId="77777777" w:rsidR="003844C7" w:rsidRPr="003844C7" w:rsidRDefault="003844C7">
      <w:pPr>
        <w:pStyle w:val="HTMLPreformatted"/>
        <w:divId w:val="1226184281"/>
        <w:rPr>
          <w:ins w:id="6938" w:author="shorny" w:date="2014-06-09T18:31:00Z"/>
          <w:sz w:val="18"/>
          <w:rPrChange w:id="6939" w:author="shorny" w:date="2014-06-09T18:31:00Z">
            <w:rPr>
              <w:ins w:id="6940" w:author="shorny" w:date="2014-06-09T18:31:00Z"/>
            </w:rPr>
          </w:rPrChange>
        </w:rPr>
      </w:pPr>
    </w:p>
    <w:p w14:paraId="08C2F80C" w14:textId="77777777" w:rsidR="003844C7" w:rsidRPr="003844C7" w:rsidRDefault="003844C7">
      <w:pPr>
        <w:pStyle w:val="HTMLPreformatted"/>
        <w:divId w:val="1226184281"/>
        <w:rPr>
          <w:ins w:id="6941" w:author="shorny" w:date="2014-06-09T18:31:00Z"/>
          <w:rStyle w:val="comment1"/>
          <w:sz w:val="18"/>
          <w:rPrChange w:id="6942" w:author="shorny" w:date="2014-06-09T18:31:00Z">
            <w:rPr>
              <w:ins w:id="6943" w:author="shorny" w:date="2014-06-09T18:31:00Z"/>
              <w:rStyle w:val="comment1"/>
            </w:rPr>
          </w:rPrChange>
        </w:rPr>
      </w:pPr>
      <w:ins w:id="6944" w:author="shorny" w:date="2014-06-09T18:31:00Z">
        <w:r w:rsidRPr="003844C7">
          <w:rPr>
            <w:rStyle w:val="comment1"/>
            <w:sz w:val="18"/>
            <w:rPrChange w:id="6945" w:author="shorny" w:date="2014-06-09T18:31:00Z">
              <w:rPr>
                <w:rStyle w:val="comment1"/>
              </w:rPr>
            </w:rPrChange>
          </w:rPr>
          <w:t>-- All the Applications that the current user has flagged</w:t>
        </w:r>
      </w:ins>
    </w:p>
    <w:p w14:paraId="3AB2A2DA" w14:textId="77777777" w:rsidR="003844C7" w:rsidRPr="003844C7" w:rsidRDefault="003844C7">
      <w:pPr>
        <w:pStyle w:val="HTMLPreformatted"/>
        <w:divId w:val="1226184281"/>
        <w:rPr>
          <w:ins w:id="6946" w:author="shorny" w:date="2014-06-09T18:31:00Z"/>
          <w:sz w:val="18"/>
          <w:rPrChange w:id="6947" w:author="shorny" w:date="2014-06-09T18:31:00Z">
            <w:rPr>
              <w:ins w:id="6948" w:author="shorny" w:date="2014-06-09T18:31:00Z"/>
            </w:rPr>
          </w:rPrChange>
        </w:rPr>
      </w:pPr>
      <w:ins w:id="6949" w:author="shorny" w:date="2014-06-09T18:31:00Z">
        <w:r w:rsidRPr="003844C7">
          <w:rPr>
            <w:rStyle w:val="keyword1"/>
            <w:sz w:val="18"/>
            <w:rPrChange w:id="6950" w:author="shorny" w:date="2014-06-09T18:31:00Z">
              <w:rPr>
                <w:rStyle w:val="keyword1"/>
              </w:rPr>
            </w:rPrChange>
          </w:rPr>
          <w:t>DROP</w:t>
        </w:r>
        <w:r w:rsidRPr="003844C7">
          <w:rPr>
            <w:sz w:val="18"/>
            <w:rPrChange w:id="6951" w:author="shorny" w:date="2014-06-09T18:31:00Z">
              <w:rPr/>
            </w:rPrChange>
          </w:rPr>
          <w:t xml:space="preserve"> </w:t>
        </w:r>
        <w:r w:rsidRPr="003844C7">
          <w:rPr>
            <w:rStyle w:val="keyword1"/>
            <w:sz w:val="18"/>
            <w:rPrChange w:id="6952" w:author="shorny" w:date="2014-06-09T18:31:00Z">
              <w:rPr>
                <w:rStyle w:val="keyword1"/>
              </w:rPr>
            </w:rPrChange>
          </w:rPr>
          <w:t>VIEW</w:t>
        </w:r>
        <w:r w:rsidRPr="003844C7">
          <w:rPr>
            <w:sz w:val="18"/>
            <w:rPrChange w:id="6953" w:author="shorny" w:date="2014-06-09T18:31:00Z">
              <w:rPr/>
            </w:rPrChange>
          </w:rPr>
          <w:t xml:space="preserve"> </w:t>
        </w:r>
        <w:r w:rsidRPr="003844C7">
          <w:rPr>
            <w:rStyle w:val="function-name1"/>
            <w:sz w:val="18"/>
            <w:rPrChange w:id="6954" w:author="shorny" w:date="2014-06-09T18:31:00Z">
              <w:rPr>
                <w:rStyle w:val="function-name1"/>
              </w:rPr>
            </w:rPrChange>
          </w:rPr>
          <w:t>IF</w:t>
        </w:r>
        <w:r w:rsidRPr="003844C7">
          <w:rPr>
            <w:sz w:val="18"/>
            <w:rPrChange w:id="6955" w:author="shorny" w:date="2014-06-09T18:31:00Z">
              <w:rPr/>
            </w:rPrChange>
          </w:rPr>
          <w:t xml:space="preserve"> </w:t>
        </w:r>
        <w:r w:rsidRPr="003844C7">
          <w:rPr>
            <w:rStyle w:val="keyword1"/>
            <w:sz w:val="18"/>
            <w:rPrChange w:id="6956" w:author="shorny" w:date="2014-06-09T18:31:00Z">
              <w:rPr>
                <w:rStyle w:val="keyword1"/>
              </w:rPr>
            </w:rPrChange>
          </w:rPr>
          <w:t>EXISTS</w:t>
        </w:r>
        <w:r w:rsidRPr="003844C7">
          <w:rPr>
            <w:sz w:val="18"/>
            <w:rPrChange w:id="6957" w:author="shorny" w:date="2014-06-09T18:31:00Z">
              <w:rPr/>
            </w:rPrChange>
          </w:rPr>
          <w:t xml:space="preserve"> `MyRHDApps_FlaggedByMe_Expanded</w:t>
        </w:r>
        <w:proofErr w:type="gramStart"/>
        <w:r w:rsidRPr="003844C7">
          <w:rPr>
            <w:sz w:val="18"/>
            <w:rPrChange w:id="6958" w:author="shorny" w:date="2014-06-09T18:31:00Z">
              <w:rPr/>
            </w:rPrChange>
          </w:rPr>
          <w:t>` ;</w:t>
        </w:r>
        <w:proofErr w:type="gramEnd"/>
      </w:ins>
    </w:p>
    <w:p w14:paraId="721E4B67" w14:textId="77777777" w:rsidR="003844C7" w:rsidRPr="003844C7" w:rsidRDefault="003844C7">
      <w:pPr>
        <w:pStyle w:val="HTMLPreformatted"/>
        <w:divId w:val="1226184281"/>
        <w:rPr>
          <w:ins w:id="6959" w:author="shorny" w:date="2014-06-09T18:31:00Z"/>
          <w:sz w:val="18"/>
          <w:rPrChange w:id="6960" w:author="shorny" w:date="2014-06-09T18:31:00Z">
            <w:rPr>
              <w:ins w:id="6961" w:author="shorny" w:date="2014-06-09T18:31:00Z"/>
            </w:rPr>
          </w:rPrChange>
        </w:rPr>
      </w:pPr>
      <w:ins w:id="6962" w:author="shorny" w:date="2014-06-09T18:31:00Z">
        <w:r w:rsidRPr="003844C7">
          <w:rPr>
            <w:rStyle w:val="keyword1"/>
            <w:sz w:val="18"/>
            <w:rPrChange w:id="6963" w:author="shorny" w:date="2014-06-09T18:31:00Z">
              <w:rPr>
                <w:rStyle w:val="keyword1"/>
              </w:rPr>
            </w:rPrChange>
          </w:rPr>
          <w:t>CREATE</w:t>
        </w:r>
        <w:r w:rsidRPr="003844C7">
          <w:rPr>
            <w:sz w:val="18"/>
            <w:rPrChange w:id="6964" w:author="shorny" w:date="2014-06-09T18:31:00Z">
              <w:rPr/>
            </w:rPrChange>
          </w:rPr>
          <w:t xml:space="preserve"> </w:t>
        </w:r>
        <w:r w:rsidRPr="003844C7">
          <w:rPr>
            <w:rStyle w:val="keyword1"/>
            <w:sz w:val="18"/>
            <w:rPrChange w:id="6965" w:author="shorny" w:date="2014-06-09T18:31:00Z">
              <w:rPr>
                <w:rStyle w:val="keyword1"/>
              </w:rPr>
            </w:rPrChange>
          </w:rPr>
          <w:t>VIEW</w:t>
        </w:r>
        <w:r w:rsidRPr="003844C7">
          <w:rPr>
            <w:sz w:val="18"/>
            <w:rPrChange w:id="6966" w:author="shorny" w:date="2014-06-09T18:31:00Z">
              <w:rPr/>
            </w:rPrChange>
          </w:rPr>
          <w:t xml:space="preserve"> `MyRHDApps_FlaggedByMe_Expanded` </w:t>
        </w:r>
        <w:r w:rsidRPr="003844C7">
          <w:rPr>
            <w:rStyle w:val="keyword1"/>
            <w:sz w:val="18"/>
            <w:rPrChange w:id="6967" w:author="shorny" w:date="2014-06-09T18:31:00Z">
              <w:rPr>
                <w:rStyle w:val="keyword1"/>
              </w:rPr>
            </w:rPrChange>
          </w:rPr>
          <w:t>AS</w:t>
        </w:r>
      </w:ins>
    </w:p>
    <w:p w14:paraId="0F3F8FD4" w14:textId="77777777" w:rsidR="003844C7" w:rsidRPr="003844C7" w:rsidRDefault="003844C7">
      <w:pPr>
        <w:pStyle w:val="HTMLPreformatted"/>
        <w:divId w:val="1226184281"/>
        <w:rPr>
          <w:ins w:id="6968" w:author="shorny" w:date="2014-06-09T18:31:00Z"/>
          <w:sz w:val="18"/>
          <w:rPrChange w:id="6969" w:author="shorny" w:date="2014-06-09T18:31:00Z">
            <w:rPr>
              <w:ins w:id="6970" w:author="shorny" w:date="2014-06-09T18:31:00Z"/>
            </w:rPr>
          </w:rPrChange>
        </w:rPr>
      </w:pPr>
      <w:proofErr w:type="gramStart"/>
      <w:ins w:id="6971" w:author="shorny" w:date="2014-06-09T18:31:00Z">
        <w:r w:rsidRPr="003844C7">
          <w:rPr>
            <w:rStyle w:val="keyword1"/>
            <w:sz w:val="18"/>
            <w:rPrChange w:id="6972" w:author="shorny" w:date="2014-06-09T18:31:00Z">
              <w:rPr>
                <w:rStyle w:val="keyword1"/>
              </w:rPr>
            </w:rPrChange>
          </w:rPr>
          <w:t>SELECT</w:t>
        </w:r>
        <w:r w:rsidRPr="003844C7">
          <w:rPr>
            <w:sz w:val="18"/>
            <w:rPrChange w:id="6973" w:author="shorny" w:date="2014-06-09T18:31:00Z">
              <w:rPr/>
            </w:rPrChange>
          </w:rPr>
          <w:t xml:space="preserve"> </w:t>
        </w:r>
        <w:r w:rsidRPr="003844C7">
          <w:rPr>
            <w:rStyle w:val="string1"/>
            <w:sz w:val="18"/>
            <w:rPrChange w:id="6974" w:author="shorny" w:date="2014-06-09T18:31:00Z">
              <w:rPr>
                <w:rStyle w:val="string1"/>
              </w:rPr>
            </w:rPrChange>
          </w:rPr>
          <w:t>'c) flagged by me'</w:t>
        </w:r>
        <w:r w:rsidRPr="003844C7">
          <w:rPr>
            <w:sz w:val="18"/>
            <w:rPrChange w:id="6975" w:author="shorny" w:date="2014-06-09T18:31:00Z">
              <w:rPr/>
            </w:rPrChange>
          </w:rPr>
          <w:t xml:space="preserve"> </w:t>
        </w:r>
        <w:r w:rsidRPr="003844C7">
          <w:rPr>
            <w:rStyle w:val="keyword1"/>
            <w:sz w:val="18"/>
            <w:rPrChange w:id="6976" w:author="shorny" w:date="2014-06-09T18:31:00Z">
              <w:rPr>
                <w:rStyle w:val="keyword1"/>
              </w:rPr>
            </w:rPrChange>
          </w:rPr>
          <w:t>AS</w:t>
        </w:r>
        <w:r w:rsidRPr="003844C7">
          <w:rPr>
            <w:sz w:val="18"/>
            <w:rPrChange w:id="6977" w:author="shorny" w:date="2014-06-09T18:31:00Z">
              <w:rPr/>
            </w:rPrChange>
          </w:rPr>
          <w:t xml:space="preserve"> `My </w:t>
        </w:r>
        <w:r w:rsidRPr="003844C7">
          <w:rPr>
            <w:rStyle w:val="keyword1"/>
            <w:sz w:val="18"/>
            <w:rPrChange w:id="6978" w:author="shorny" w:date="2014-06-09T18:31:00Z">
              <w:rPr>
                <w:rStyle w:val="keyword1"/>
              </w:rPr>
            </w:rPrChange>
          </w:rPr>
          <w:t>role</w:t>
        </w:r>
        <w:r w:rsidRPr="003844C7">
          <w:rPr>
            <w:sz w:val="18"/>
            <w:rPrChange w:id="6979" w:author="shorny" w:date="2014-06-09T18:31:00Z">
              <w:rPr/>
            </w:rPrChange>
          </w:rPr>
          <w:t>`, App.*</w:t>
        </w:r>
        <w:proofErr w:type="gramEnd"/>
      </w:ins>
    </w:p>
    <w:p w14:paraId="147D7097" w14:textId="77777777" w:rsidR="003844C7" w:rsidRPr="003844C7" w:rsidRDefault="003844C7">
      <w:pPr>
        <w:pStyle w:val="HTMLPreformatted"/>
        <w:divId w:val="1226184281"/>
        <w:rPr>
          <w:ins w:id="6980" w:author="shorny" w:date="2014-06-09T18:31:00Z"/>
          <w:sz w:val="18"/>
          <w:rPrChange w:id="6981" w:author="shorny" w:date="2014-06-09T18:31:00Z">
            <w:rPr>
              <w:ins w:id="6982" w:author="shorny" w:date="2014-06-09T18:31:00Z"/>
            </w:rPr>
          </w:rPrChange>
        </w:rPr>
      </w:pPr>
      <w:ins w:id="6983" w:author="shorny" w:date="2014-06-09T18:31:00Z">
        <w:r w:rsidRPr="003844C7">
          <w:rPr>
            <w:rStyle w:val="keyword1"/>
            <w:sz w:val="18"/>
            <w:rPrChange w:id="6984" w:author="shorny" w:date="2014-06-09T18:31:00Z">
              <w:rPr>
                <w:rStyle w:val="keyword1"/>
              </w:rPr>
            </w:rPrChange>
          </w:rPr>
          <w:t>FROM</w:t>
        </w:r>
        <w:r w:rsidRPr="003844C7">
          <w:rPr>
            <w:sz w:val="18"/>
            <w:rPrChange w:id="6985" w:author="shorny" w:date="2014-06-09T18:31:00Z">
              <w:rPr/>
            </w:rPrChange>
          </w:rPr>
          <w:t xml:space="preserve"> Application_Ongoing_Expanded App</w:t>
        </w:r>
      </w:ins>
    </w:p>
    <w:p w14:paraId="2B5509A7" w14:textId="77777777" w:rsidR="003844C7" w:rsidRPr="003844C7" w:rsidRDefault="003844C7">
      <w:pPr>
        <w:pStyle w:val="HTMLPreformatted"/>
        <w:divId w:val="1226184281"/>
        <w:rPr>
          <w:ins w:id="6986" w:author="shorny" w:date="2014-06-09T18:31:00Z"/>
          <w:sz w:val="18"/>
          <w:rPrChange w:id="6987" w:author="shorny" w:date="2014-06-09T18:31:00Z">
            <w:rPr>
              <w:ins w:id="6988" w:author="shorny" w:date="2014-06-09T18:31:00Z"/>
            </w:rPr>
          </w:rPrChange>
        </w:rPr>
      </w:pPr>
      <w:ins w:id="6989" w:author="shorny" w:date="2014-06-09T18:31:00Z">
        <w:r w:rsidRPr="003844C7">
          <w:rPr>
            <w:rStyle w:val="keyword1"/>
            <w:sz w:val="18"/>
            <w:rPrChange w:id="6990" w:author="shorny" w:date="2014-06-09T18:31:00Z">
              <w:rPr>
                <w:rStyle w:val="keyword1"/>
              </w:rPr>
            </w:rPrChange>
          </w:rPr>
          <w:t>INNER</w:t>
        </w:r>
        <w:r w:rsidRPr="003844C7">
          <w:rPr>
            <w:sz w:val="18"/>
            <w:rPrChange w:id="6991" w:author="shorny" w:date="2014-06-09T18:31:00Z">
              <w:rPr/>
            </w:rPrChange>
          </w:rPr>
          <w:t xml:space="preserve"> </w:t>
        </w:r>
        <w:r w:rsidRPr="003844C7">
          <w:rPr>
            <w:rStyle w:val="keyword1"/>
            <w:sz w:val="18"/>
            <w:rPrChange w:id="6992" w:author="shorny" w:date="2014-06-09T18:31:00Z">
              <w:rPr>
                <w:rStyle w:val="keyword1"/>
              </w:rPr>
            </w:rPrChange>
          </w:rPr>
          <w:t>JOIN</w:t>
        </w:r>
        <w:r w:rsidRPr="003844C7">
          <w:rPr>
            <w:sz w:val="18"/>
            <w:rPrChange w:id="6993" w:author="shorny" w:date="2014-06-09T18:31:00Z">
              <w:rPr/>
            </w:rPrChange>
          </w:rPr>
          <w:t xml:space="preserve"> `University Staff Member_Application` Flag</w:t>
        </w:r>
      </w:ins>
    </w:p>
    <w:p w14:paraId="7860195E" w14:textId="77777777" w:rsidR="003844C7" w:rsidRPr="003844C7" w:rsidRDefault="003844C7">
      <w:pPr>
        <w:pStyle w:val="HTMLPreformatted"/>
        <w:divId w:val="1226184281"/>
        <w:rPr>
          <w:ins w:id="6994" w:author="shorny" w:date="2014-06-09T18:31:00Z"/>
          <w:sz w:val="18"/>
          <w:rPrChange w:id="6995" w:author="shorny" w:date="2014-06-09T18:31:00Z">
            <w:rPr>
              <w:ins w:id="6996" w:author="shorny" w:date="2014-06-09T18:31:00Z"/>
            </w:rPr>
          </w:rPrChange>
        </w:rPr>
      </w:pPr>
      <w:ins w:id="6997" w:author="shorny" w:date="2014-06-09T18:31:00Z">
        <w:r w:rsidRPr="003844C7">
          <w:rPr>
            <w:sz w:val="18"/>
            <w:rPrChange w:id="6998" w:author="shorny" w:date="2014-06-09T18:31:00Z">
              <w:rPr/>
            </w:rPrChange>
          </w:rPr>
          <w:t xml:space="preserve">  </w:t>
        </w:r>
        <w:r w:rsidRPr="003844C7">
          <w:rPr>
            <w:rStyle w:val="keyword1"/>
            <w:sz w:val="18"/>
            <w:rPrChange w:id="6999" w:author="shorny" w:date="2014-06-09T18:31:00Z">
              <w:rPr>
                <w:rStyle w:val="keyword1"/>
              </w:rPr>
            </w:rPrChange>
          </w:rPr>
          <w:t>ON</w:t>
        </w:r>
        <w:r w:rsidRPr="003844C7">
          <w:rPr>
            <w:sz w:val="18"/>
            <w:rPrChange w:id="7000" w:author="shorny" w:date="2014-06-09T18:31:00Z">
              <w:rPr/>
            </w:rPrChange>
          </w:rPr>
          <w:t xml:space="preserve"> Flag.ApplicationID = App.ApplicationID</w:t>
        </w:r>
      </w:ins>
    </w:p>
    <w:p w14:paraId="19BA12DA" w14:textId="77777777" w:rsidR="003844C7" w:rsidRPr="003844C7" w:rsidRDefault="003844C7">
      <w:pPr>
        <w:pStyle w:val="HTMLPreformatted"/>
        <w:divId w:val="1226184281"/>
        <w:rPr>
          <w:ins w:id="7001" w:author="shorny" w:date="2014-06-09T18:31:00Z"/>
          <w:sz w:val="18"/>
          <w:rPrChange w:id="7002" w:author="shorny" w:date="2014-06-09T18:31:00Z">
            <w:rPr>
              <w:ins w:id="7003" w:author="shorny" w:date="2014-06-09T18:31:00Z"/>
            </w:rPr>
          </w:rPrChange>
        </w:rPr>
      </w:pPr>
      <w:ins w:id="7004" w:author="shorny" w:date="2014-06-09T18:31:00Z">
        <w:r w:rsidRPr="003844C7">
          <w:rPr>
            <w:rStyle w:val="keyword1"/>
            <w:sz w:val="18"/>
            <w:rPrChange w:id="7005" w:author="shorny" w:date="2014-06-09T18:31:00Z">
              <w:rPr>
                <w:rStyle w:val="keyword1"/>
              </w:rPr>
            </w:rPrChange>
          </w:rPr>
          <w:t>WHERE</w:t>
        </w:r>
        <w:r w:rsidRPr="003844C7">
          <w:rPr>
            <w:sz w:val="18"/>
            <w:rPrChange w:id="7006" w:author="shorny" w:date="2014-06-09T18:31:00Z">
              <w:rPr/>
            </w:rPrChange>
          </w:rPr>
          <w:t xml:space="preserve"> Flag.StaffID = CURRENT_RHD_</w:t>
        </w:r>
        <w:proofErr w:type="gramStart"/>
        <w:r w:rsidRPr="003844C7">
          <w:rPr>
            <w:sz w:val="18"/>
            <w:rPrChange w:id="7007" w:author="shorny" w:date="2014-06-09T18:31:00Z">
              <w:rPr/>
            </w:rPrChange>
          </w:rPr>
          <w:t>USER()</w:t>
        </w:r>
        <w:proofErr w:type="gramEnd"/>
      </w:ins>
    </w:p>
    <w:p w14:paraId="1271F7A9" w14:textId="77777777" w:rsidR="003844C7" w:rsidRPr="003844C7" w:rsidRDefault="003844C7">
      <w:pPr>
        <w:pStyle w:val="HTMLPreformatted"/>
        <w:divId w:val="1226184281"/>
        <w:rPr>
          <w:ins w:id="7008" w:author="shorny" w:date="2014-06-09T18:31:00Z"/>
          <w:sz w:val="18"/>
          <w:rPrChange w:id="7009" w:author="shorny" w:date="2014-06-09T18:31:00Z">
            <w:rPr>
              <w:ins w:id="7010" w:author="shorny" w:date="2014-06-09T18:31:00Z"/>
            </w:rPr>
          </w:rPrChange>
        </w:rPr>
      </w:pPr>
      <w:ins w:id="7011" w:author="shorny" w:date="2014-06-09T18:31:00Z">
        <w:r w:rsidRPr="003844C7">
          <w:rPr>
            <w:rStyle w:val="keyword1"/>
            <w:sz w:val="18"/>
            <w:rPrChange w:id="7012" w:author="shorny" w:date="2014-06-09T18:31:00Z">
              <w:rPr>
                <w:rStyle w:val="keyword1"/>
              </w:rPr>
            </w:rPrChange>
          </w:rPr>
          <w:t>ORDER</w:t>
        </w:r>
        <w:r w:rsidRPr="003844C7">
          <w:rPr>
            <w:sz w:val="18"/>
            <w:rPrChange w:id="7013" w:author="shorny" w:date="2014-06-09T18:31:00Z">
              <w:rPr/>
            </w:rPrChange>
          </w:rPr>
          <w:t xml:space="preserve"> </w:t>
        </w:r>
        <w:r w:rsidRPr="003844C7">
          <w:rPr>
            <w:rStyle w:val="keyword1"/>
            <w:sz w:val="18"/>
            <w:rPrChange w:id="7014" w:author="shorny" w:date="2014-06-09T18:31:00Z">
              <w:rPr>
                <w:rStyle w:val="keyword1"/>
              </w:rPr>
            </w:rPrChange>
          </w:rPr>
          <w:t>BY</w:t>
        </w:r>
        <w:r w:rsidRPr="003844C7">
          <w:rPr>
            <w:sz w:val="18"/>
            <w:rPrChange w:id="7015" w:author="shorny" w:date="2014-06-09T18:31:00Z">
              <w:rPr/>
            </w:rPrChange>
          </w:rPr>
          <w:t xml:space="preserve"> App.ApplicationID </w:t>
        </w:r>
        <w:r w:rsidRPr="003844C7">
          <w:rPr>
            <w:rStyle w:val="keyword1"/>
            <w:sz w:val="18"/>
            <w:rPrChange w:id="7016" w:author="shorny" w:date="2014-06-09T18:31:00Z">
              <w:rPr>
                <w:rStyle w:val="keyword1"/>
              </w:rPr>
            </w:rPrChange>
          </w:rPr>
          <w:t>DESC</w:t>
        </w:r>
        <w:r w:rsidRPr="003844C7">
          <w:rPr>
            <w:sz w:val="18"/>
            <w:rPrChange w:id="7017" w:author="shorny" w:date="2014-06-09T18:31:00Z">
              <w:rPr/>
            </w:rPrChange>
          </w:rPr>
          <w:t>;</w:t>
        </w:r>
      </w:ins>
    </w:p>
    <w:p w14:paraId="3936C64B" w14:textId="77777777" w:rsidR="003844C7" w:rsidRPr="003844C7" w:rsidRDefault="003844C7">
      <w:pPr>
        <w:pStyle w:val="HTMLPreformatted"/>
        <w:divId w:val="1226184281"/>
        <w:rPr>
          <w:ins w:id="7018" w:author="shorny" w:date="2014-06-09T18:31:00Z"/>
          <w:sz w:val="18"/>
          <w:rPrChange w:id="7019" w:author="shorny" w:date="2014-06-09T18:31:00Z">
            <w:rPr>
              <w:ins w:id="7020" w:author="shorny" w:date="2014-06-09T18:31:00Z"/>
            </w:rPr>
          </w:rPrChange>
        </w:rPr>
      </w:pPr>
    </w:p>
    <w:p w14:paraId="0561F20F" w14:textId="77777777" w:rsidR="003844C7" w:rsidRPr="003844C7" w:rsidRDefault="003844C7">
      <w:pPr>
        <w:pStyle w:val="HTMLPreformatted"/>
        <w:divId w:val="1226184281"/>
        <w:rPr>
          <w:ins w:id="7021" w:author="shorny" w:date="2014-06-09T18:31:00Z"/>
          <w:rStyle w:val="comment1"/>
          <w:sz w:val="18"/>
          <w:rPrChange w:id="7022" w:author="shorny" w:date="2014-06-09T18:31:00Z">
            <w:rPr>
              <w:ins w:id="7023" w:author="shorny" w:date="2014-06-09T18:31:00Z"/>
              <w:rStyle w:val="comment1"/>
            </w:rPr>
          </w:rPrChange>
        </w:rPr>
      </w:pPr>
      <w:ins w:id="7024" w:author="shorny" w:date="2014-06-09T18:31:00Z">
        <w:r w:rsidRPr="003844C7">
          <w:rPr>
            <w:rStyle w:val="comment1"/>
            <w:sz w:val="18"/>
            <w:rPrChange w:id="7025" w:author="shorny" w:date="2014-06-09T18:31:00Z">
              <w:rPr>
                <w:rStyle w:val="comment1"/>
              </w:rPr>
            </w:rPrChange>
          </w:rPr>
          <w:t>-- All the Applications that the current user has most recently modified</w:t>
        </w:r>
      </w:ins>
    </w:p>
    <w:p w14:paraId="198FCF84" w14:textId="77777777" w:rsidR="003844C7" w:rsidRPr="003844C7" w:rsidRDefault="003844C7">
      <w:pPr>
        <w:pStyle w:val="HTMLPreformatted"/>
        <w:divId w:val="1226184281"/>
        <w:rPr>
          <w:ins w:id="7026" w:author="shorny" w:date="2014-06-09T18:31:00Z"/>
          <w:sz w:val="18"/>
          <w:rPrChange w:id="7027" w:author="shorny" w:date="2014-06-09T18:31:00Z">
            <w:rPr>
              <w:ins w:id="7028" w:author="shorny" w:date="2014-06-09T18:31:00Z"/>
            </w:rPr>
          </w:rPrChange>
        </w:rPr>
      </w:pPr>
      <w:ins w:id="7029" w:author="shorny" w:date="2014-06-09T18:31:00Z">
        <w:r w:rsidRPr="003844C7">
          <w:rPr>
            <w:rStyle w:val="keyword1"/>
            <w:sz w:val="18"/>
            <w:rPrChange w:id="7030" w:author="shorny" w:date="2014-06-09T18:31:00Z">
              <w:rPr>
                <w:rStyle w:val="keyword1"/>
              </w:rPr>
            </w:rPrChange>
          </w:rPr>
          <w:t>DROP</w:t>
        </w:r>
        <w:r w:rsidRPr="003844C7">
          <w:rPr>
            <w:sz w:val="18"/>
            <w:rPrChange w:id="7031" w:author="shorny" w:date="2014-06-09T18:31:00Z">
              <w:rPr/>
            </w:rPrChange>
          </w:rPr>
          <w:t xml:space="preserve"> </w:t>
        </w:r>
        <w:r w:rsidRPr="003844C7">
          <w:rPr>
            <w:rStyle w:val="keyword1"/>
            <w:sz w:val="18"/>
            <w:rPrChange w:id="7032" w:author="shorny" w:date="2014-06-09T18:31:00Z">
              <w:rPr>
                <w:rStyle w:val="keyword1"/>
              </w:rPr>
            </w:rPrChange>
          </w:rPr>
          <w:t>VIEW</w:t>
        </w:r>
        <w:r w:rsidRPr="003844C7">
          <w:rPr>
            <w:sz w:val="18"/>
            <w:rPrChange w:id="7033" w:author="shorny" w:date="2014-06-09T18:31:00Z">
              <w:rPr/>
            </w:rPrChange>
          </w:rPr>
          <w:t xml:space="preserve"> </w:t>
        </w:r>
        <w:r w:rsidRPr="003844C7">
          <w:rPr>
            <w:rStyle w:val="function-name1"/>
            <w:sz w:val="18"/>
            <w:rPrChange w:id="7034" w:author="shorny" w:date="2014-06-09T18:31:00Z">
              <w:rPr>
                <w:rStyle w:val="function-name1"/>
              </w:rPr>
            </w:rPrChange>
          </w:rPr>
          <w:t>IF</w:t>
        </w:r>
        <w:r w:rsidRPr="003844C7">
          <w:rPr>
            <w:sz w:val="18"/>
            <w:rPrChange w:id="7035" w:author="shorny" w:date="2014-06-09T18:31:00Z">
              <w:rPr/>
            </w:rPrChange>
          </w:rPr>
          <w:t xml:space="preserve"> </w:t>
        </w:r>
        <w:r w:rsidRPr="003844C7">
          <w:rPr>
            <w:rStyle w:val="keyword1"/>
            <w:sz w:val="18"/>
            <w:rPrChange w:id="7036" w:author="shorny" w:date="2014-06-09T18:31:00Z">
              <w:rPr>
                <w:rStyle w:val="keyword1"/>
              </w:rPr>
            </w:rPrChange>
          </w:rPr>
          <w:t>EXISTS</w:t>
        </w:r>
        <w:r w:rsidRPr="003844C7">
          <w:rPr>
            <w:sz w:val="18"/>
            <w:rPrChange w:id="7037" w:author="shorny" w:date="2014-06-09T18:31:00Z">
              <w:rPr/>
            </w:rPrChange>
          </w:rPr>
          <w:t xml:space="preserve"> MyRHDApps_LastModifiedByMe_</w:t>
        </w:r>
        <w:proofErr w:type="gramStart"/>
        <w:r w:rsidRPr="003844C7">
          <w:rPr>
            <w:sz w:val="18"/>
            <w:rPrChange w:id="7038" w:author="shorny" w:date="2014-06-09T18:31:00Z">
              <w:rPr/>
            </w:rPrChange>
          </w:rPr>
          <w:t>Expanded ;</w:t>
        </w:r>
        <w:proofErr w:type="gramEnd"/>
      </w:ins>
    </w:p>
    <w:p w14:paraId="3D18B8EB" w14:textId="77777777" w:rsidR="003844C7" w:rsidRPr="003844C7" w:rsidRDefault="003844C7">
      <w:pPr>
        <w:pStyle w:val="HTMLPreformatted"/>
        <w:divId w:val="1226184281"/>
        <w:rPr>
          <w:ins w:id="7039" w:author="shorny" w:date="2014-06-09T18:31:00Z"/>
          <w:sz w:val="18"/>
          <w:rPrChange w:id="7040" w:author="shorny" w:date="2014-06-09T18:31:00Z">
            <w:rPr>
              <w:ins w:id="7041" w:author="shorny" w:date="2014-06-09T18:31:00Z"/>
            </w:rPr>
          </w:rPrChange>
        </w:rPr>
      </w:pPr>
      <w:ins w:id="7042" w:author="shorny" w:date="2014-06-09T18:31:00Z">
        <w:r w:rsidRPr="003844C7">
          <w:rPr>
            <w:rStyle w:val="keyword1"/>
            <w:sz w:val="18"/>
            <w:rPrChange w:id="7043" w:author="shorny" w:date="2014-06-09T18:31:00Z">
              <w:rPr>
                <w:rStyle w:val="keyword1"/>
              </w:rPr>
            </w:rPrChange>
          </w:rPr>
          <w:t>CREATE</w:t>
        </w:r>
        <w:r w:rsidRPr="003844C7">
          <w:rPr>
            <w:sz w:val="18"/>
            <w:rPrChange w:id="7044" w:author="shorny" w:date="2014-06-09T18:31:00Z">
              <w:rPr/>
            </w:rPrChange>
          </w:rPr>
          <w:t xml:space="preserve"> </w:t>
        </w:r>
        <w:r w:rsidRPr="003844C7">
          <w:rPr>
            <w:rStyle w:val="keyword1"/>
            <w:sz w:val="18"/>
            <w:rPrChange w:id="7045" w:author="shorny" w:date="2014-06-09T18:31:00Z">
              <w:rPr>
                <w:rStyle w:val="keyword1"/>
              </w:rPr>
            </w:rPrChange>
          </w:rPr>
          <w:t>VIEW</w:t>
        </w:r>
        <w:r w:rsidRPr="003844C7">
          <w:rPr>
            <w:sz w:val="18"/>
            <w:rPrChange w:id="7046" w:author="shorny" w:date="2014-06-09T18:31:00Z">
              <w:rPr/>
            </w:rPrChange>
          </w:rPr>
          <w:t xml:space="preserve"> </w:t>
        </w:r>
        <w:r w:rsidRPr="003844C7">
          <w:rPr>
            <w:rStyle w:val="function-name1"/>
            <w:sz w:val="18"/>
            <w:rPrChange w:id="7047" w:author="shorny" w:date="2014-06-09T18:31:00Z">
              <w:rPr>
                <w:rStyle w:val="function-name1"/>
              </w:rPr>
            </w:rPrChange>
          </w:rPr>
          <w:t>MyRHDApps_LastModifiedByMe_Expanded</w:t>
        </w:r>
        <w:r w:rsidRPr="003844C7">
          <w:rPr>
            <w:sz w:val="18"/>
            <w:rPrChange w:id="7048" w:author="shorny" w:date="2014-06-09T18:31:00Z">
              <w:rPr/>
            </w:rPrChange>
          </w:rPr>
          <w:t xml:space="preserve"> </w:t>
        </w:r>
        <w:r w:rsidRPr="003844C7">
          <w:rPr>
            <w:rStyle w:val="keyword1"/>
            <w:sz w:val="18"/>
            <w:rPrChange w:id="7049" w:author="shorny" w:date="2014-06-09T18:31:00Z">
              <w:rPr>
                <w:rStyle w:val="keyword1"/>
              </w:rPr>
            </w:rPrChange>
          </w:rPr>
          <w:t>AS</w:t>
        </w:r>
      </w:ins>
    </w:p>
    <w:p w14:paraId="787AF186" w14:textId="77777777" w:rsidR="003844C7" w:rsidRPr="003844C7" w:rsidRDefault="003844C7">
      <w:pPr>
        <w:pStyle w:val="HTMLPreformatted"/>
        <w:divId w:val="1226184281"/>
        <w:rPr>
          <w:ins w:id="7050" w:author="shorny" w:date="2014-06-09T18:31:00Z"/>
          <w:sz w:val="18"/>
          <w:rPrChange w:id="7051" w:author="shorny" w:date="2014-06-09T18:31:00Z">
            <w:rPr>
              <w:ins w:id="7052" w:author="shorny" w:date="2014-06-09T18:31:00Z"/>
            </w:rPr>
          </w:rPrChange>
        </w:rPr>
      </w:pPr>
      <w:proofErr w:type="gramStart"/>
      <w:ins w:id="7053" w:author="shorny" w:date="2014-06-09T18:31:00Z">
        <w:r w:rsidRPr="003844C7">
          <w:rPr>
            <w:rStyle w:val="keyword1"/>
            <w:sz w:val="18"/>
            <w:rPrChange w:id="7054" w:author="shorny" w:date="2014-06-09T18:31:00Z">
              <w:rPr>
                <w:rStyle w:val="keyword1"/>
              </w:rPr>
            </w:rPrChange>
          </w:rPr>
          <w:t>SELECT</w:t>
        </w:r>
        <w:r w:rsidRPr="003844C7">
          <w:rPr>
            <w:sz w:val="18"/>
            <w:rPrChange w:id="7055" w:author="shorny" w:date="2014-06-09T18:31:00Z">
              <w:rPr/>
            </w:rPrChange>
          </w:rPr>
          <w:t xml:space="preserve"> </w:t>
        </w:r>
        <w:r w:rsidRPr="003844C7">
          <w:rPr>
            <w:rStyle w:val="string1"/>
            <w:sz w:val="18"/>
            <w:rPrChange w:id="7056" w:author="shorny" w:date="2014-06-09T18:31:00Z">
              <w:rPr>
                <w:rStyle w:val="string1"/>
              </w:rPr>
            </w:rPrChange>
          </w:rPr>
          <w:t>'d</w:t>
        </w:r>
        <w:proofErr w:type="gramEnd"/>
        <w:r w:rsidRPr="003844C7">
          <w:rPr>
            <w:rStyle w:val="string1"/>
            <w:sz w:val="18"/>
            <w:rPrChange w:id="7057" w:author="shorny" w:date="2014-06-09T18:31:00Z">
              <w:rPr>
                <w:rStyle w:val="string1"/>
              </w:rPr>
            </w:rPrChange>
          </w:rPr>
          <w:t>) modified by me'</w:t>
        </w:r>
        <w:r w:rsidRPr="003844C7">
          <w:rPr>
            <w:sz w:val="18"/>
            <w:rPrChange w:id="7058" w:author="shorny" w:date="2014-06-09T18:31:00Z">
              <w:rPr/>
            </w:rPrChange>
          </w:rPr>
          <w:t xml:space="preserve"> </w:t>
        </w:r>
        <w:r w:rsidRPr="003844C7">
          <w:rPr>
            <w:rStyle w:val="keyword1"/>
            <w:sz w:val="18"/>
            <w:rPrChange w:id="7059" w:author="shorny" w:date="2014-06-09T18:31:00Z">
              <w:rPr>
                <w:rStyle w:val="keyword1"/>
              </w:rPr>
            </w:rPrChange>
          </w:rPr>
          <w:t>AS</w:t>
        </w:r>
        <w:r w:rsidRPr="003844C7">
          <w:rPr>
            <w:sz w:val="18"/>
            <w:rPrChange w:id="7060" w:author="shorny" w:date="2014-06-09T18:31:00Z">
              <w:rPr/>
            </w:rPrChange>
          </w:rPr>
          <w:t xml:space="preserve"> `My </w:t>
        </w:r>
        <w:r w:rsidRPr="003844C7">
          <w:rPr>
            <w:rStyle w:val="keyword1"/>
            <w:sz w:val="18"/>
            <w:rPrChange w:id="7061" w:author="shorny" w:date="2014-06-09T18:31:00Z">
              <w:rPr>
                <w:rStyle w:val="keyword1"/>
              </w:rPr>
            </w:rPrChange>
          </w:rPr>
          <w:t>role</w:t>
        </w:r>
        <w:r w:rsidRPr="003844C7">
          <w:rPr>
            <w:sz w:val="18"/>
            <w:rPrChange w:id="7062" w:author="shorny" w:date="2014-06-09T18:31:00Z">
              <w:rPr/>
            </w:rPrChange>
          </w:rPr>
          <w:t>`, App.*</w:t>
        </w:r>
      </w:ins>
    </w:p>
    <w:p w14:paraId="1F909FF0" w14:textId="77777777" w:rsidR="003844C7" w:rsidRPr="003844C7" w:rsidRDefault="003844C7">
      <w:pPr>
        <w:pStyle w:val="HTMLPreformatted"/>
        <w:divId w:val="1226184281"/>
        <w:rPr>
          <w:ins w:id="7063" w:author="shorny" w:date="2014-06-09T18:31:00Z"/>
          <w:sz w:val="18"/>
          <w:rPrChange w:id="7064" w:author="shorny" w:date="2014-06-09T18:31:00Z">
            <w:rPr>
              <w:ins w:id="7065" w:author="shorny" w:date="2014-06-09T18:31:00Z"/>
            </w:rPr>
          </w:rPrChange>
        </w:rPr>
      </w:pPr>
      <w:ins w:id="7066" w:author="shorny" w:date="2014-06-09T18:31:00Z">
        <w:r w:rsidRPr="003844C7">
          <w:rPr>
            <w:rStyle w:val="keyword1"/>
            <w:sz w:val="18"/>
            <w:rPrChange w:id="7067" w:author="shorny" w:date="2014-06-09T18:31:00Z">
              <w:rPr>
                <w:rStyle w:val="keyword1"/>
              </w:rPr>
            </w:rPrChange>
          </w:rPr>
          <w:t>FROM</w:t>
        </w:r>
        <w:r w:rsidRPr="003844C7">
          <w:rPr>
            <w:sz w:val="18"/>
            <w:rPrChange w:id="7068" w:author="shorny" w:date="2014-06-09T18:31:00Z">
              <w:rPr/>
            </w:rPrChange>
          </w:rPr>
          <w:t xml:space="preserve"> Application_Ongoing_Expanded App</w:t>
        </w:r>
      </w:ins>
    </w:p>
    <w:p w14:paraId="0A547037" w14:textId="77777777" w:rsidR="003844C7" w:rsidRPr="003844C7" w:rsidRDefault="003844C7">
      <w:pPr>
        <w:pStyle w:val="HTMLPreformatted"/>
        <w:divId w:val="1226184281"/>
        <w:rPr>
          <w:ins w:id="7069" w:author="shorny" w:date="2014-06-09T18:31:00Z"/>
          <w:sz w:val="18"/>
          <w:rPrChange w:id="7070" w:author="shorny" w:date="2014-06-09T18:31:00Z">
            <w:rPr>
              <w:ins w:id="7071" w:author="shorny" w:date="2014-06-09T18:31:00Z"/>
            </w:rPr>
          </w:rPrChange>
        </w:rPr>
      </w:pPr>
      <w:ins w:id="7072" w:author="shorny" w:date="2014-06-09T18:31:00Z">
        <w:r w:rsidRPr="003844C7">
          <w:rPr>
            <w:rStyle w:val="keyword1"/>
            <w:sz w:val="18"/>
            <w:rPrChange w:id="7073" w:author="shorny" w:date="2014-06-09T18:31:00Z">
              <w:rPr>
                <w:rStyle w:val="keyword1"/>
              </w:rPr>
            </w:rPrChange>
          </w:rPr>
          <w:t>WHERE</w:t>
        </w:r>
        <w:r w:rsidRPr="003844C7">
          <w:rPr>
            <w:sz w:val="18"/>
            <w:rPrChange w:id="7074" w:author="shorny" w:date="2014-06-09T18:31:00Z">
              <w:rPr/>
            </w:rPrChange>
          </w:rPr>
          <w:t xml:space="preserve"> App.LastModifiedByStaffID = CURRENT_RHD_</w:t>
        </w:r>
        <w:proofErr w:type="gramStart"/>
        <w:r w:rsidRPr="003844C7">
          <w:rPr>
            <w:sz w:val="18"/>
            <w:rPrChange w:id="7075" w:author="shorny" w:date="2014-06-09T18:31:00Z">
              <w:rPr/>
            </w:rPrChange>
          </w:rPr>
          <w:t>USER()</w:t>
        </w:r>
        <w:proofErr w:type="gramEnd"/>
      </w:ins>
    </w:p>
    <w:p w14:paraId="6461A008" w14:textId="77777777" w:rsidR="003844C7" w:rsidRPr="003844C7" w:rsidRDefault="003844C7">
      <w:pPr>
        <w:pStyle w:val="HTMLPreformatted"/>
        <w:divId w:val="1226184281"/>
        <w:rPr>
          <w:ins w:id="7076" w:author="shorny" w:date="2014-06-09T18:31:00Z"/>
          <w:sz w:val="18"/>
          <w:rPrChange w:id="7077" w:author="shorny" w:date="2014-06-09T18:31:00Z">
            <w:rPr>
              <w:ins w:id="7078" w:author="shorny" w:date="2014-06-09T18:31:00Z"/>
            </w:rPr>
          </w:rPrChange>
        </w:rPr>
      </w:pPr>
      <w:ins w:id="7079" w:author="shorny" w:date="2014-06-09T18:31:00Z">
        <w:r w:rsidRPr="003844C7">
          <w:rPr>
            <w:rStyle w:val="keyword1"/>
            <w:sz w:val="18"/>
            <w:rPrChange w:id="7080" w:author="shorny" w:date="2014-06-09T18:31:00Z">
              <w:rPr>
                <w:rStyle w:val="keyword1"/>
              </w:rPr>
            </w:rPrChange>
          </w:rPr>
          <w:t>ORDER</w:t>
        </w:r>
        <w:r w:rsidRPr="003844C7">
          <w:rPr>
            <w:sz w:val="18"/>
            <w:rPrChange w:id="7081" w:author="shorny" w:date="2014-06-09T18:31:00Z">
              <w:rPr/>
            </w:rPrChange>
          </w:rPr>
          <w:t xml:space="preserve"> </w:t>
        </w:r>
        <w:r w:rsidRPr="003844C7">
          <w:rPr>
            <w:rStyle w:val="keyword1"/>
            <w:sz w:val="18"/>
            <w:rPrChange w:id="7082" w:author="shorny" w:date="2014-06-09T18:31:00Z">
              <w:rPr>
                <w:rStyle w:val="keyword1"/>
              </w:rPr>
            </w:rPrChange>
          </w:rPr>
          <w:t>BY</w:t>
        </w:r>
        <w:r w:rsidRPr="003844C7">
          <w:rPr>
            <w:sz w:val="18"/>
            <w:rPrChange w:id="7083" w:author="shorny" w:date="2014-06-09T18:31:00Z">
              <w:rPr/>
            </w:rPrChange>
          </w:rPr>
          <w:t xml:space="preserve"> App.DateLastModified;</w:t>
        </w:r>
      </w:ins>
    </w:p>
    <w:p w14:paraId="104539A3" w14:textId="77777777" w:rsidR="003844C7" w:rsidRPr="003844C7" w:rsidRDefault="003844C7">
      <w:pPr>
        <w:pStyle w:val="HTMLPreformatted"/>
        <w:divId w:val="1226184281"/>
        <w:rPr>
          <w:ins w:id="7084" w:author="shorny" w:date="2014-06-09T18:31:00Z"/>
          <w:sz w:val="18"/>
          <w:rPrChange w:id="7085" w:author="shorny" w:date="2014-06-09T18:31:00Z">
            <w:rPr>
              <w:ins w:id="7086" w:author="shorny" w:date="2014-06-09T18:31:00Z"/>
            </w:rPr>
          </w:rPrChange>
        </w:rPr>
      </w:pPr>
    </w:p>
    <w:p w14:paraId="4AC0D6D0" w14:textId="77777777" w:rsidR="003844C7" w:rsidRPr="003844C7" w:rsidRDefault="003844C7">
      <w:pPr>
        <w:pStyle w:val="HTMLPreformatted"/>
        <w:divId w:val="1226184281"/>
        <w:rPr>
          <w:ins w:id="7087" w:author="shorny" w:date="2014-06-09T18:31:00Z"/>
          <w:rStyle w:val="comment1"/>
          <w:sz w:val="18"/>
          <w:rPrChange w:id="7088" w:author="shorny" w:date="2014-06-09T18:31:00Z">
            <w:rPr>
              <w:ins w:id="7089" w:author="shorny" w:date="2014-06-09T18:31:00Z"/>
              <w:rStyle w:val="comment1"/>
            </w:rPr>
          </w:rPrChange>
        </w:rPr>
      </w:pPr>
      <w:ins w:id="7090" w:author="shorny" w:date="2014-06-09T18:31:00Z">
        <w:r w:rsidRPr="003844C7">
          <w:rPr>
            <w:rStyle w:val="comment1"/>
            <w:sz w:val="18"/>
            <w:rPrChange w:id="7091" w:author="shorny" w:date="2014-06-09T18:31:00Z">
              <w:rPr>
                <w:rStyle w:val="comment1"/>
              </w:rPr>
            </w:rPrChange>
          </w:rPr>
          <w:t>-- Composite view of the above</w:t>
        </w:r>
      </w:ins>
    </w:p>
    <w:p w14:paraId="62FDD708" w14:textId="77777777" w:rsidR="003844C7" w:rsidRPr="003844C7" w:rsidRDefault="003844C7">
      <w:pPr>
        <w:pStyle w:val="HTMLPreformatted"/>
        <w:divId w:val="1226184281"/>
        <w:rPr>
          <w:ins w:id="7092" w:author="shorny" w:date="2014-06-09T18:31:00Z"/>
          <w:sz w:val="18"/>
          <w:rPrChange w:id="7093" w:author="shorny" w:date="2014-06-09T18:31:00Z">
            <w:rPr>
              <w:ins w:id="7094" w:author="shorny" w:date="2014-06-09T18:31:00Z"/>
            </w:rPr>
          </w:rPrChange>
        </w:rPr>
      </w:pPr>
      <w:ins w:id="7095" w:author="shorny" w:date="2014-06-09T18:31:00Z">
        <w:r w:rsidRPr="003844C7">
          <w:rPr>
            <w:rStyle w:val="keyword1"/>
            <w:sz w:val="18"/>
            <w:rPrChange w:id="7096" w:author="shorny" w:date="2014-06-09T18:31:00Z">
              <w:rPr>
                <w:rStyle w:val="keyword1"/>
              </w:rPr>
            </w:rPrChange>
          </w:rPr>
          <w:t>DROP</w:t>
        </w:r>
        <w:r w:rsidRPr="003844C7">
          <w:rPr>
            <w:sz w:val="18"/>
            <w:rPrChange w:id="7097" w:author="shorny" w:date="2014-06-09T18:31:00Z">
              <w:rPr/>
            </w:rPrChange>
          </w:rPr>
          <w:t xml:space="preserve"> </w:t>
        </w:r>
        <w:r w:rsidRPr="003844C7">
          <w:rPr>
            <w:rStyle w:val="keyword1"/>
            <w:sz w:val="18"/>
            <w:rPrChange w:id="7098" w:author="shorny" w:date="2014-06-09T18:31:00Z">
              <w:rPr>
                <w:rStyle w:val="keyword1"/>
              </w:rPr>
            </w:rPrChange>
          </w:rPr>
          <w:t>VIEW</w:t>
        </w:r>
        <w:r w:rsidRPr="003844C7">
          <w:rPr>
            <w:sz w:val="18"/>
            <w:rPrChange w:id="7099" w:author="shorny" w:date="2014-06-09T18:31:00Z">
              <w:rPr/>
            </w:rPrChange>
          </w:rPr>
          <w:t xml:space="preserve"> </w:t>
        </w:r>
        <w:r w:rsidRPr="003844C7">
          <w:rPr>
            <w:rStyle w:val="function-name1"/>
            <w:sz w:val="18"/>
            <w:rPrChange w:id="7100" w:author="shorny" w:date="2014-06-09T18:31:00Z">
              <w:rPr>
                <w:rStyle w:val="function-name1"/>
              </w:rPr>
            </w:rPrChange>
          </w:rPr>
          <w:t>IF</w:t>
        </w:r>
        <w:r w:rsidRPr="003844C7">
          <w:rPr>
            <w:sz w:val="18"/>
            <w:rPrChange w:id="7101" w:author="shorny" w:date="2014-06-09T18:31:00Z">
              <w:rPr/>
            </w:rPrChange>
          </w:rPr>
          <w:t xml:space="preserve"> </w:t>
        </w:r>
        <w:r w:rsidRPr="003844C7">
          <w:rPr>
            <w:rStyle w:val="keyword1"/>
            <w:sz w:val="18"/>
            <w:rPrChange w:id="7102" w:author="shorny" w:date="2014-06-09T18:31:00Z">
              <w:rPr>
                <w:rStyle w:val="keyword1"/>
              </w:rPr>
            </w:rPrChange>
          </w:rPr>
          <w:t>EXISTS</w:t>
        </w:r>
        <w:r w:rsidRPr="003844C7">
          <w:rPr>
            <w:sz w:val="18"/>
            <w:rPrChange w:id="7103" w:author="shorny" w:date="2014-06-09T18:31:00Z">
              <w:rPr/>
            </w:rPrChange>
          </w:rPr>
          <w:t xml:space="preserve"> `MyRHDApps_Expanded</w:t>
        </w:r>
        <w:proofErr w:type="gramStart"/>
        <w:r w:rsidRPr="003844C7">
          <w:rPr>
            <w:sz w:val="18"/>
            <w:rPrChange w:id="7104" w:author="shorny" w:date="2014-06-09T18:31:00Z">
              <w:rPr/>
            </w:rPrChange>
          </w:rPr>
          <w:t>` ;</w:t>
        </w:r>
        <w:proofErr w:type="gramEnd"/>
      </w:ins>
    </w:p>
    <w:p w14:paraId="3F2F3635" w14:textId="77777777" w:rsidR="003844C7" w:rsidRPr="003844C7" w:rsidRDefault="003844C7">
      <w:pPr>
        <w:pStyle w:val="HTMLPreformatted"/>
        <w:divId w:val="1226184281"/>
        <w:rPr>
          <w:ins w:id="7105" w:author="shorny" w:date="2014-06-09T18:31:00Z"/>
          <w:sz w:val="18"/>
          <w:rPrChange w:id="7106" w:author="shorny" w:date="2014-06-09T18:31:00Z">
            <w:rPr>
              <w:ins w:id="7107" w:author="shorny" w:date="2014-06-09T18:31:00Z"/>
            </w:rPr>
          </w:rPrChange>
        </w:rPr>
      </w:pPr>
      <w:ins w:id="7108" w:author="shorny" w:date="2014-06-09T18:31:00Z">
        <w:r w:rsidRPr="003844C7">
          <w:rPr>
            <w:rStyle w:val="keyword1"/>
            <w:sz w:val="18"/>
            <w:rPrChange w:id="7109" w:author="shorny" w:date="2014-06-09T18:31:00Z">
              <w:rPr>
                <w:rStyle w:val="keyword1"/>
              </w:rPr>
            </w:rPrChange>
          </w:rPr>
          <w:t>CREATE</w:t>
        </w:r>
        <w:r w:rsidRPr="003844C7">
          <w:rPr>
            <w:sz w:val="18"/>
            <w:rPrChange w:id="7110" w:author="shorny" w:date="2014-06-09T18:31:00Z">
              <w:rPr/>
            </w:rPrChange>
          </w:rPr>
          <w:t xml:space="preserve"> </w:t>
        </w:r>
        <w:r w:rsidRPr="003844C7">
          <w:rPr>
            <w:rStyle w:val="keyword1"/>
            <w:sz w:val="18"/>
            <w:rPrChange w:id="7111" w:author="shorny" w:date="2014-06-09T18:31:00Z">
              <w:rPr>
                <w:rStyle w:val="keyword1"/>
              </w:rPr>
            </w:rPrChange>
          </w:rPr>
          <w:t>VIEW</w:t>
        </w:r>
        <w:r w:rsidRPr="003844C7">
          <w:rPr>
            <w:sz w:val="18"/>
            <w:rPrChange w:id="7112" w:author="shorny" w:date="2014-06-09T18:31:00Z">
              <w:rPr/>
            </w:rPrChange>
          </w:rPr>
          <w:t xml:space="preserve"> `MyRHDApps_Expanded` </w:t>
        </w:r>
        <w:r w:rsidRPr="003844C7">
          <w:rPr>
            <w:rStyle w:val="keyword1"/>
            <w:sz w:val="18"/>
            <w:rPrChange w:id="7113" w:author="shorny" w:date="2014-06-09T18:31:00Z">
              <w:rPr>
                <w:rStyle w:val="keyword1"/>
              </w:rPr>
            </w:rPrChange>
          </w:rPr>
          <w:t>AS</w:t>
        </w:r>
      </w:ins>
    </w:p>
    <w:p w14:paraId="113F631A" w14:textId="77777777" w:rsidR="003844C7" w:rsidRPr="003844C7" w:rsidRDefault="003844C7">
      <w:pPr>
        <w:pStyle w:val="HTMLPreformatted"/>
        <w:divId w:val="1226184281"/>
        <w:rPr>
          <w:ins w:id="7114" w:author="shorny" w:date="2014-06-09T18:31:00Z"/>
          <w:sz w:val="18"/>
          <w:rPrChange w:id="7115" w:author="shorny" w:date="2014-06-09T18:31:00Z">
            <w:rPr>
              <w:ins w:id="7116" w:author="shorny" w:date="2014-06-09T18:31:00Z"/>
            </w:rPr>
          </w:rPrChange>
        </w:rPr>
      </w:pPr>
      <w:ins w:id="7117" w:author="shorny" w:date="2014-06-09T18:31:00Z">
        <w:r w:rsidRPr="003844C7">
          <w:rPr>
            <w:rStyle w:val="keyword1"/>
            <w:sz w:val="18"/>
            <w:rPrChange w:id="7118" w:author="shorny" w:date="2014-06-09T18:31:00Z">
              <w:rPr>
                <w:rStyle w:val="keyword1"/>
              </w:rPr>
            </w:rPrChange>
          </w:rPr>
          <w:t>SELECT</w:t>
        </w:r>
        <w:r w:rsidRPr="003844C7">
          <w:rPr>
            <w:sz w:val="18"/>
            <w:rPrChange w:id="7119" w:author="shorny" w:date="2014-06-09T18:31:00Z">
              <w:rPr/>
            </w:rPrChange>
          </w:rPr>
          <w:t xml:space="preserve"> * </w:t>
        </w:r>
        <w:r w:rsidRPr="003844C7">
          <w:rPr>
            <w:rStyle w:val="keyword1"/>
            <w:sz w:val="18"/>
            <w:rPrChange w:id="7120" w:author="shorny" w:date="2014-06-09T18:31:00Z">
              <w:rPr>
                <w:rStyle w:val="keyword1"/>
              </w:rPr>
            </w:rPrChange>
          </w:rPr>
          <w:t>FROM</w:t>
        </w:r>
        <w:r w:rsidRPr="003844C7">
          <w:rPr>
            <w:sz w:val="18"/>
            <w:rPrChange w:id="7121" w:author="shorny" w:date="2014-06-09T18:31:00Z">
              <w:rPr/>
            </w:rPrChange>
          </w:rPr>
          <w:t xml:space="preserve"> MyRHDApps_SupervisedPrimaryByMe_Expanded</w:t>
        </w:r>
      </w:ins>
    </w:p>
    <w:p w14:paraId="47C999BD" w14:textId="77777777" w:rsidR="003844C7" w:rsidRPr="003844C7" w:rsidRDefault="003844C7">
      <w:pPr>
        <w:pStyle w:val="HTMLPreformatted"/>
        <w:divId w:val="1226184281"/>
        <w:rPr>
          <w:ins w:id="7122" w:author="shorny" w:date="2014-06-09T18:31:00Z"/>
          <w:sz w:val="18"/>
          <w:rPrChange w:id="7123" w:author="shorny" w:date="2014-06-09T18:31:00Z">
            <w:rPr>
              <w:ins w:id="7124" w:author="shorny" w:date="2014-06-09T18:31:00Z"/>
            </w:rPr>
          </w:rPrChange>
        </w:rPr>
      </w:pPr>
      <w:ins w:id="7125" w:author="shorny" w:date="2014-06-09T18:31:00Z">
        <w:r w:rsidRPr="003844C7">
          <w:rPr>
            <w:rStyle w:val="keyword1"/>
            <w:sz w:val="18"/>
            <w:rPrChange w:id="7126" w:author="shorny" w:date="2014-06-09T18:31:00Z">
              <w:rPr>
                <w:rStyle w:val="keyword1"/>
              </w:rPr>
            </w:rPrChange>
          </w:rPr>
          <w:t>UNION</w:t>
        </w:r>
      </w:ins>
    </w:p>
    <w:p w14:paraId="1C1BB178" w14:textId="77777777" w:rsidR="003844C7" w:rsidRPr="003844C7" w:rsidRDefault="003844C7">
      <w:pPr>
        <w:pStyle w:val="HTMLPreformatted"/>
        <w:divId w:val="1226184281"/>
        <w:rPr>
          <w:ins w:id="7127" w:author="shorny" w:date="2014-06-09T18:31:00Z"/>
          <w:sz w:val="18"/>
          <w:rPrChange w:id="7128" w:author="shorny" w:date="2014-06-09T18:31:00Z">
            <w:rPr>
              <w:ins w:id="7129" w:author="shorny" w:date="2014-06-09T18:31:00Z"/>
            </w:rPr>
          </w:rPrChange>
        </w:rPr>
      </w:pPr>
      <w:ins w:id="7130" w:author="shorny" w:date="2014-06-09T18:31:00Z">
        <w:r w:rsidRPr="003844C7">
          <w:rPr>
            <w:rStyle w:val="keyword1"/>
            <w:sz w:val="18"/>
            <w:rPrChange w:id="7131" w:author="shorny" w:date="2014-06-09T18:31:00Z">
              <w:rPr>
                <w:rStyle w:val="keyword1"/>
              </w:rPr>
            </w:rPrChange>
          </w:rPr>
          <w:t>SELECT</w:t>
        </w:r>
        <w:r w:rsidRPr="003844C7">
          <w:rPr>
            <w:sz w:val="18"/>
            <w:rPrChange w:id="7132" w:author="shorny" w:date="2014-06-09T18:31:00Z">
              <w:rPr/>
            </w:rPrChange>
          </w:rPr>
          <w:t xml:space="preserve"> * </w:t>
        </w:r>
        <w:r w:rsidRPr="003844C7">
          <w:rPr>
            <w:rStyle w:val="keyword1"/>
            <w:sz w:val="18"/>
            <w:rPrChange w:id="7133" w:author="shorny" w:date="2014-06-09T18:31:00Z">
              <w:rPr>
                <w:rStyle w:val="keyword1"/>
              </w:rPr>
            </w:rPrChange>
          </w:rPr>
          <w:t>FROM</w:t>
        </w:r>
        <w:r w:rsidRPr="003844C7">
          <w:rPr>
            <w:sz w:val="18"/>
            <w:rPrChange w:id="7134" w:author="shorny" w:date="2014-06-09T18:31:00Z">
              <w:rPr/>
            </w:rPrChange>
          </w:rPr>
          <w:t xml:space="preserve"> MyRHDApps_SupervisedAssociateByMe_Expanded</w:t>
        </w:r>
      </w:ins>
    </w:p>
    <w:p w14:paraId="6D73F8D8" w14:textId="77777777" w:rsidR="003844C7" w:rsidRPr="003844C7" w:rsidRDefault="003844C7">
      <w:pPr>
        <w:pStyle w:val="HTMLPreformatted"/>
        <w:divId w:val="1226184281"/>
        <w:rPr>
          <w:ins w:id="7135" w:author="shorny" w:date="2014-06-09T18:31:00Z"/>
          <w:sz w:val="18"/>
          <w:rPrChange w:id="7136" w:author="shorny" w:date="2014-06-09T18:31:00Z">
            <w:rPr>
              <w:ins w:id="7137" w:author="shorny" w:date="2014-06-09T18:31:00Z"/>
            </w:rPr>
          </w:rPrChange>
        </w:rPr>
      </w:pPr>
      <w:ins w:id="7138" w:author="shorny" w:date="2014-06-09T18:31:00Z">
        <w:r w:rsidRPr="003844C7">
          <w:rPr>
            <w:rStyle w:val="keyword1"/>
            <w:sz w:val="18"/>
            <w:rPrChange w:id="7139" w:author="shorny" w:date="2014-06-09T18:31:00Z">
              <w:rPr>
                <w:rStyle w:val="keyword1"/>
              </w:rPr>
            </w:rPrChange>
          </w:rPr>
          <w:t>UNION</w:t>
        </w:r>
      </w:ins>
    </w:p>
    <w:p w14:paraId="151E75C6" w14:textId="77777777" w:rsidR="003844C7" w:rsidRPr="003844C7" w:rsidRDefault="003844C7">
      <w:pPr>
        <w:pStyle w:val="HTMLPreformatted"/>
        <w:divId w:val="1226184281"/>
        <w:rPr>
          <w:ins w:id="7140" w:author="shorny" w:date="2014-06-09T18:31:00Z"/>
          <w:sz w:val="18"/>
          <w:rPrChange w:id="7141" w:author="shorny" w:date="2014-06-09T18:31:00Z">
            <w:rPr>
              <w:ins w:id="7142" w:author="shorny" w:date="2014-06-09T18:31:00Z"/>
            </w:rPr>
          </w:rPrChange>
        </w:rPr>
      </w:pPr>
      <w:ins w:id="7143" w:author="shorny" w:date="2014-06-09T18:31:00Z">
        <w:r w:rsidRPr="003844C7">
          <w:rPr>
            <w:rStyle w:val="keyword1"/>
            <w:sz w:val="18"/>
            <w:rPrChange w:id="7144" w:author="shorny" w:date="2014-06-09T18:31:00Z">
              <w:rPr>
                <w:rStyle w:val="keyword1"/>
              </w:rPr>
            </w:rPrChange>
          </w:rPr>
          <w:t>SELECT</w:t>
        </w:r>
        <w:r w:rsidRPr="003844C7">
          <w:rPr>
            <w:sz w:val="18"/>
            <w:rPrChange w:id="7145" w:author="shorny" w:date="2014-06-09T18:31:00Z">
              <w:rPr/>
            </w:rPrChange>
          </w:rPr>
          <w:t xml:space="preserve"> * </w:t>
        </w:r>
        <w:r w:rsidRPr="003844C7">
          <w:rPr>
            <w:rStyle w:val="keyword1"/>
            <w:sz w:val="18"/>
            <w:rPrChange w:id="7146" w:author="shorny" w:date="2014-06-09T18:31:00Z">
              <w:rPr>
                <w:rStyle w:val="keyword1"/>
              </w:rPr>
            </w:rPrChange>
          </w:rPr>
          <w:t>FROM</w:t>
        </w:r>
        <w:r w:rsidRPr="003844C7">
          <w:rPr>
            <w:sz w:val="18"/>
            <w:rPrChange w:id="7147" w:author="shorny" w:date="2014-06-09T18:31:00Z">
              <w:rPr/>
            </w:rPrChange>
          </w:rPr>
          <w:t xml:space="preserve"> MyRHDApps_FlaggedByMe_Expanded</w:t>
        </w:r>
      </w:ins>
    </w:p>
    <w:p w14:paraId="4C98F7C8" w14:textId="77777777" w:rsidR="003844C7" w:rsidRPr="003844C7" w:rsidRDefault="003844C7">
      <w:pPr>
        <w:pStyle w:val="HTMLPreformatted"/>
        <w:divId w:val="1226184281"/>
        <w:rPr>
          <w:ins w:id="7148" w:author="shorny" w:date="2014-06-09T18:31:00Z"/>
          <w:sz w:val="18"/>
          <w:rPrChange w:id="7149" w:author="shorny" w:date="2014-06-09T18:31:00Z">
            <w:rPr>
              <w:ins w:id="7150" w:author="shorny" w:date="2014-06-09T18:31:00Z"/>
            </w:rPr>
          </w:rPrChange>
        </w:rPr>
      </w:pPr>
      <w:ins w:id="7151" w:author="shorny" w:date="2014-06-09T18:31:00Z">
        <w:r w:rsidRPr="003844C7">
          <w:rPr>
            <w:rStyle w:val="keyword1"/>
            <w:sz w:val="18"/>
            <w:rPrChange w:id="7152" w:author="shorny" w:date="2014-06-09T18:31:00Z">
              <w:rPr>
                <w:rStyle w:val="keyword1"/>
              </w:rPr>
            </w:rPrChange>
          </w:rPr>
          <w:t>UNION</w:t>
        </w:r>
      </w:ins>
    </w:p>
    <w:p w14:paraId="23669F1B" w14:textId="77777777" w:rsidR="003844C7" w:rsidRPr="003844C7" w:rsidRDefault="003844C7">
      <w:pPr>
        <w:pStyle w:val="HTMLPreformatted"/>
        <w:divId w:val="1226184281"/>
        <w:rPr>
          <w:ins w:id="7153" w:author="shorny" w:date="2014-06-09T18:31:00Z"/>
          <w:sz w:val="18"/>
          <w:rPrChange w:id="7154" w:author="shorny" w:date="2014-06-09T18:31:00Z">
            <w:rPr>
              <w:ins w:id="7155" w:author="shorny" w:date="2014-06-09T18:31:00Z"/>
            </w:rPr>
          </w:rPrChange>
        </w:rPr>
      </w:pPr>
      <w:ins w:id="7156" w:author="shorny" w:date="2014-06-09T18:31:00Z">
        <w:r w:rsidRPr="003844C7">
          <w:rPr>
            <w:rStyle w:val="keyword1"/>
            <w:sz w:val="18"/>
            <w:rPrChange w:id="7157" w:author="shorny" w:date="2014-06-09T18:31:00Z">
              <w:rPr>
                <w:rStyle w:val="keyword1"/>
              </w:rPr>
            </w:rPrChange>
          </w:rPr>
          <w:t>SELECT</w:t>
        </w:r>
        <w:r w:rsidRPr="003844C7">
          <w:rPr>
            <w:sz w:val="18"/>
            <w:rPrChange w:id="7158" w:author="shorny" w:date="2014-06-09T18:31:00Z">
              <w:rPr/>
            </w:rPrChange>
          </w:rPr>
          <w:t xml:space="preserve"> * </w:t>
        </w:r>
        <w:r w:rsidRPr="003844C7">
          <w:rPr>
            <w:rStyle w:val="keyword1"/>
            <w:sz w:val="18"/>
            <w:rPrChange w:id="7159" w:author="shorny" w:date="2014-06-09T18:31:00Z">
              <w:rPr>
                <w:rStyle w:val="keyword1"/>
              </w:rPr>
            </w:rPrChange>
          </w:rPr>
          <w:t>FROM</w:t>
        </w:r>
        <w:r w:rsidRPr="003844C7">
          <w:rPr>
            <w:sz w:val="18"/>
            <w:rPrChange w:id="7160" w:author="shorny" w:date="2014-06-09T18:31:00Z">
              <w:rPr/>
            </w:rPrChange>
          </w:rPr>
          <w:t xml:space="preserve"> MyRHDApps_LastModifiedByMe_Expanded;</w:t>
        </w:r>
      </w:ins>
    </w:p>
    <w:p w14:paraId="32F2946B" w14:textId="77777777" w:rsidR="003844C7" w:rsidRPr="003844C7" w:rsidRDefault="003844C7">
      <w:pPr>
        <w:pStyle w:val="HTMLPreformatted"/>
        <w:divId w:val="1226184281"/>
        <w:rPr>
          <w:ins w:id="7161" w:author="shorny" w:date="2014-06-09T18:31:00Z"/>
          <w:sz w:val="18"/>
          <w:rPrChange w:id="7162" w:author="shorny" w:date="2014-06-09T18:31:00Z">
            <w:rPr>
              <w:ins w:id="7163" w:author="shorny" w:date="2014-06-09T18:31:00Z"/>
            </w:rPr>
          </w:rPrChange>
        </w:rPr>
      </w:pPr>
    </w:p>
    <w:p w14:paraId="1F349CE6" w14:textId="77777777" w:rsidR="003844C7" w:rsidRPr="003844C7" w:rsidRDefault="003844C7">
      <w:pPr>
        <w:pStyle w:val="HTMLPreformatted"/>
        <w:divId w:val="1226184281"/>
        <w:rPr>
          <w:ins w:id="7164" w:author="shorny" w:date="2014-06-09T18:31:00Z"/>
          <w:sz w:val="18"/>
          <w:rPrChange w:id="7165" w:author="shorny" w:date="2014-06-09T18:31:00Z">
            <w:rPr>
              <w:ins w:id="7166" w:author="shorny" w:date="2014-06-09T18:31:00Z"/>
            </w:rPr>
          </w:rPrChange>
        </w:rPr>
      </w:pPr>
    </w:p>
    <w:p w14:paraId="4073D6BB" w14:textId="77777777" w:rsidR="003844C7" w:rsidRPr="003844C7" w:rsidRDefault="003844C7">
      <w:pPr>
        <w:pStyle w:val="HTMLPreformatted"/>
        <w:divId w:val="1226184281"/>
        <w:rPr>
          <w:ins w:id="7167" w:author="shorny" w:date="2014-06-09T18:31:00Z"/>
          <w:rStyle w:val="comment1"/>
          <w:sz w:val="18"/>
          <w:rPrChange w:id="7168" w:author="shorny" w:date="2014-06-09T18:31:00Z">
            <w:rPr>
              <w:ins w:id="7169" w:author="shorny" w:date="2014-06-09T18:31:00Z"/>
              <w:rStyle w:val="comment1"/>
            </w:rPr>
          </w:rPrChange>
        </w:rPr>
      </w:pPr>
      <w:ins w:id="7170" w:author="shorny" w:date="2014-06-09T18:31:00Z">
        <w:r w:rsidRPr="003844C7">
          <w:rPr>
            <w:rStyle w:val="comment1"/>
            <w:sz w:val="18"/>
            <w:rPrChange w:id="7171" w:author="shorny" w:date="2014-06-09T18:31:00Z">
              <w:rPr>
                <w:rStyle w:val="comment1"/>
              </w:rPr>
            </w:rPrChange>
          </w:rPr>
          <w:t>-- As above, but with irrelevent columns suppressed</w:t>
        </w:r>
      </w:ins>
    </w:p>
    <w:p w14:paraId="3701A019" w14:textId="77777777" w:rsidR="003844C7" w:rsidRPr="003844C7" w:rsidRDefault="003844C7">
      <w:pPr>
        <w:pStyle w:val="HTMLPreformatted"/>
        <w:divId w:val="1226184281"/>
        <w:rPr>
          <w:ins w:id="7172" w:author="shorny" w:date="2014-06-09T18:31:00Z"/>
          <w:sz w:val="18"/>
          <w:rPrChange w:id="7173" w:author="shorny" w:date="2014-06-09T18:31:00Z">
            <w:rPr>
              <w:ins w:id="7174" w:author="shorny" w:date="2014-06-09T18:31:00Z"/>
            </w:rPr>
          </w:rPrChange>
        </w:rPr>
      </w:pPr>
      <w:ins w:id="7175" w:author="shorny" w:date="2014-06-09T18:31:00Z">
        <w:r w:rsidRPr="003844C7">
          <w:rPr>
            <w:rStyle w:val="keyword1"/>
            <w:sz w:val="18"/>
            <w:rPrChange w:id="7176" w:author="shorny" w:date="2014-06-09T18:31:00Z">
              <w:rPr>
                <w:rStyle w:val="keyword1"/>
              </w:rPr>
            </w:rPrChange>
          </w:rPr>
          <w:t>DROP</w:t>
        </w:r>
        <w:r w:rsidRPr="003844C7">
          <w:rPr>
            <w:sz w:val="18"/>
            <w:rPrChange w:id="7177" w:author="shorny" w:date="2014-06-09T18:31:00Z">
              <w:rPr/>
            </w:rPrChange>
          </w:rPr>
          <w:t xml:space="preserve"> </w:t>
        </w:r>
        <w:r w:rsidRPr="003844C7">
          <w:rPr>
            <w:rStyle w:val="keyword1"/>
            <w:sz w:val="18"/>
            <w:rPrChange w:id="7178" w:author="shorny" w:date="2014-06-09T18:31:00Z">
              <w:rPr>
                <w:rStyle w:val="keyword1"/>
              </w:rPr>
            </w:rPrChange>
          </w:rPr>
          <w:t>VIEW</w:t>
        </w:r>
        <w:r w:rsidRPr="003844C7">
          <w:rPr>
            <w:sz w:val="18"/>
            <w:rPrChange w:id="7179" w:author="shorny" w:date="2014-06-09T18:31:00Z">
              <w:rPr/>
            </w:rPrChange>
          </w:rPr>
          <w:t xml:space="preserve"> </w:t>
        </w:r>
        <w:r w:rsidRPr="003844C7">
          <w:rPr>
            <w:rStyle w:val="function-name1"/>
            <w:sz w:val="18"/>
            <w:rPrChange w:id="7180" w:author="shorny" w:date="2014-06-09T18:31:00Z">
              <w:rPr>
                <w:rStyle w:val="function-name1"/>
              </w:rPr>
            </w:rPrChange>
          </w:rPr>
          <w:t>IF</w:t>
        </w:r>
        <w:r w:rsidRPr="003844C7">
          <w:rPr>
            <w:sz w:val="18"/>
            <w:rPrChange w:id="7181" w:author="shorny" w:date="2014-06-09T18:31:00Z">
              <w:rPr/>
            </w:rPrChange>
          </w:rPr>
          <w:t xml:space="preserve"> </w:t>
        </w:r>
        <w:r w:rsidRPr="003844C7">
          <w:rPr>
            <w:rStyle w:val="keyword1"/>
            <w:sz w:val="18"/>
            <w:rPrChange w:id="7182" w:author="shorny" w:date="2014-06-09T18:31:00Z">
              <w:rPr>
                <w:rStyle w:val="keyword1"/>
              </w:rPr>
            </w:rPrChange>
          </w:rPr>
          <w:t>EXISTS</w:t>
        </w:r>
        <w:r w:rsidRPr="003844C7">
          <w:rPr>
            <w:sz w:val="18"/>
            <w:rPrChange w:id="7183" w:author="shorny" w:date="2014-06-09T18:31:00Z">
              <w:rPr/>
            </w:rPrChange>
          </w:rPr>
          <w:t xml:space="preserve"> `MyRHDApps</w:t>
        </w:r>
        <w:proofErr w:type="gramStart"/>
        <w:r w:rsidRPr="003844C7">
          <w:rPr>
            <w:sz w:val="18"/>
            <w:rPrChange w:id="7184" w:author="shorny" w:date="2014-06-09T18:31:00Z">
              <w:rPr/>
            </w:rPrChange>
          </w:rPr>
          <w:t>` ;</w:t>
        </w:r>
        <w:proofErr w:type="gramEnd"/>
      </w:ins>
    </w:p>
    <w:p w14:paraId="5467A297" w14:textId="77777777" w:rsidR="003844C7" w:rsidRPr="003844C7" w:rsidRDefault="003844C7">
      <w:pPr>
        <w:pStyle w:val="HTMLPreformatted"/>
        <w:divId w:val="1226184281"/>
        <w:rPr>
          <w:ins w:id="7185" w:author="shorny" w:date="2014-06-09T18:31:00Z"/>
          <w:sz w:val="18"/>
          <w:rPrChange w:id="7186" w:author="shorny" w:date="2014-06-09T18:31:00Z">
            <w:rPr>
              <w:ins w:id="7187" w:author="shorny" w:date="2014-06-09T18:31:00Z"/>
            </w:rPr>
          </w:rPrChange>
        </w:rPr>
      </w:pPr>
      <w:ins w:id="7188" w:author="shorny" w:date="2014-06-09T18:31:00Z">
        <w:r w:rsidRPr="003844C7">
          <w:rPr>
            <w:rStyle w:val="keyword1"/>
            <w:sz w:val="18"/>
            <w:rPrChange w:id="7189" w:author="shorny" w:date="2014-06-09T18:31:00Z">
              <w:rPr>
                <w:rStyle w:val="keyword1"/>
              </w:rPr>
            </w:rPrChange>
          </w:rPr>
          <w:t>CREATE</w:t>
        </w:r>
        <w:r w:rsidRPr="003844C7">
          <w:rPr>
            <w:sz w:val="18"/>
            <w:rPrChange w:id="7190" w:author="shorny" w:date="2014-06-09T18:31:00Z">
              <w:rPr/>
            </w:rPrChange>
          </w:rPr>
          <w:t xml:space="preserve"> </w:t>
        </w:r>
        <w:r w:rsidRPr="003844C7">
          <w:rPr>
            <w:rStyle w:val="keyword1"/>
            <w:sz w:val="18"/>
            <w:rPrChange w:id="7191" w:author="shorny" w:date="2014-06-09T18:31:00Z">
              <w:rPr>
                <w:rStyle w:val="keyword1"/>
              </w:rPr>
            </w:rPrChange>
          </w:rPr>
          <w:t>VIEW</w:t>
        </w:r>
        <w:r w:rsidRPr="003844C7">
          <w:rPr>
            <w:sz w:val="18"/>
            <w:rPrChange w:id="7192" w:author="shorny" w:date="2014-06-09T18:31:00Z">
              <w:rPr/>
            </w:rPrChange>
          </w:rPr>
          <w:t xml:space="preserve"> `MyRHDApps` </w:t>
        </w:r>
        <w:r w:rsidRPr="003844C7">
          <w:rPr>
            <w:rStyle w:val="keyword1"/>
            <w:sz w:val="18"/>
            <w:rPrChange w:id="7193" w:author="shorny" w:date="2014-06-09T18:31:00Z">
              <w:rPr>
                <w:rStyle w:val="keyword1"/>
              </w:rPr>
            </w:rPrChange>
          </w:rPr>
          <w:t>AS</w:t>
        </w:r>
      </w:ins>
    </w:p>
    <w:p w14:paraId="26D56DF2" w14:textId="77777777" w:rsidR="003844C7" w:rsidRPr="003844C7" w:rsidRDefault="003844C7">
      <w:pPr>
        <w:pStyle w:val="HTMLPreformatted"/>
        <w:divId w:val="1226184281"/>
        <w:rPr>
          <w:ins w:id="7194" w:author="shorny" w:date="2014-06-09T18:31:00Z"/>
          <w:sz w:val="18"/>
          <w:rPrChange w:id="7195" w:author="shorny" w:date="2014-06-09T18:31:00Z">
            <w:rPr>
              <w:ins w:id="7196" w:author="shorny" w:date="2014-06-09T18:31:00Z"/>
            </w:rPr>
          </w:rPrChange>
        </w:rPr>
      </w:pPr>
      <w:ins w:id="7197" w:author="shorny" w:date="2014-06-09T18:31:00Z">
        <w:r w:rsidRPr="003844C7">
          <w:rPr>
            <w:rStyle w:val="keyword1"/>
            <w:sz w:val="18"/>
            <w:rPrChange w:id="7198" w:author="shorny" w:date="2014-06-09T18:31:00Z">
              <w:rPr>
                <w:rStyle w:val="keyword1"/>
              </w:rPr>
            </w:rPrChange>
          </w:rPr>
          <w:t>SELECT</w:t>
        </w:r>
      </w:ins>
    </w:p>
    <w:p w14:paraId="64E7B6C0" w14:textId="77777777" w:rsidR="003844C7" w:rsidRPr="003844C7" w:rsidRDefault="003844C7">
      <w:pPr>
        <w:pStyle w:val="HTMLPreformatted"/>
        <w:divId w:val="1226184281"/>
        <w:rPr>
          <w:ins w:id="7199" w:author="shorny" w:date="2014-06-09T18:31:00Z"/>
          <w:sz w:val="18"/>
          <w:rPrChange w:id="7200" w:author="shorny" w:date="2014-06-09T18:31:00Z">
            <w:rPr>
              <w:ins w:id="7201" w:author="shorny" w:date="2014-06-09T18:31:00Z"/>
            </w:rPr>
          </w:rPrChange>
        </w:rPr>
      </w:pPr>
      <w:ins w:id="7202" w:author="shorny" w:date="2014-06-09T18:31:00Z">
        <w:r w:rsidRPr="003844C7">
          <w:rPr>
            <w:sz w:val="18"/>
            <w:rPrChange w:id="7203" w:author="shorny" w:date="2014-06-09T18:31:00Z">
              <w:rPr/>
            </w:rPrChange>
          </w:rPr>
          <w:t xml:space="preserve">  `My </w:t>
        </w:r>
        <w:r w:rsidRPr="003844C7">
          <w:rPr>
            <w:rStyle w:val="keyword1"/>
            <w:sz w:val="18"/>
            <w:rPrChange w:id="7204" w:author="shorny" w:date="2014-06-09T18:31:00Z">
              <w:rPr>
                <w:rStyle w:val="keyword1"/>
              </w:rPr>
            </w:rPrChange>
          </w:rPr>
          <w:t>role</w:t>
        </w:r>
        <w:r w:rsidRPr="003844C7">
          <w:rPr>
            <w:sz w:val="18"/>
            <w:rPrChange w:id="7205" w:author="shorny" w:date="2014-06-09T18:31:00Z">
              <w:rPr/>
            </w:rPrChange>
          </w:rPr>
          <w:t>`,</w:t>
        </w:r>
      </w:ins>
    </w:p>
    <w:p w14:paraId="285ADBC9" w14:textId="77777777" w:rsidR="003844C7" w:rsidRPr="003844C7" w:rsidRDefault="003844C7">
      <w:pPr>
        <w:pStyle w:val="HTMLPreformatted"/>
        <w:divId w:val="1226184281"/>
        <w:rPr>
          <w:ins w:id="7206" w:author="shorny" w:date="2014-06-09T18:31:00Z"/>
          <w:sz w:val="18"/>
          <w:rPrChange w:id="7207" w:author="shorny" w:date="2014-06-09T18:31:00Z">
            <w:rPr>
              <w:ins w:id="7208" w:author="shorny" w:date="2014-06-09T18:31:00Z"/>
            </w:rPr>
          </w:rPrChange>
        </w:rPr>
      </w:pPr>
      <w:ins w:id="7209" w:author="shorny" w:date="2014-06-09T18:31:00Z">
        <w:r w:rsidRPr="003844C7">
          <w:rPr>
            <w:sz w:val="18"/>
            <w:rPrChange w:id="7210" w:author="shorny" w:date="2014-06-09T18:31:00Z">
              <w:rPr/>
            </w:rPrChange>
          </w:rPr>
          <w:t xml:space="preserve">  FName,</w:t>
        </w:r>
      </w:ins>
    </w:p>
    <w:p w14:paraId="40AE8769" w14:textId="77777777" w:rsidR="003844C7" w:rsidRPr="003844C7" w:rsidRDefault="003844C7">
      <w:pPr>
        <w:pStyle w:val="HTMLPreformatted"/>
        <w:divId w:val="1226184281"/>
        <w:rPr>
          <w:ins w:id="7211" w:author="shorny" w:date="2014-06-09T18:31:00Z"/>
          <w:sz w:val="18"/>
          <w:rPrChange w:id="7212" w:author="shorny" w:date="2014-06-09T18:31:00Z">
            <w:rPr>
              <w:ins w:id="7213" w:author="shorny" w:date="2014-06-09T18:31:00Z"/>
            </w:rPr>
          </w:rPrChange>
        </w:rPr>
      </w:pPr>
      <w:ins w:id="7214" w:author="shorny" w:date="2014-06-09T18:31:00Z">
        <w:r w:rsidRPr="003844C7">
          <w:rPr>
            <w:sz w:val="18"/>
            <w:rPrChange w:id="7215" w:author="shorny" w:date="2014-06-09T18:31:00Z">
              <w:rPr/>
            </w:rPrChange>
          </w:rPr>
          <w:t xml:space="preserve">  LName,</w:t>
        </w:r>
      </w:ins>
    </w:p>
    <w:p w14:paraId="028D9560" w14:textId="77777777" w:rsidR="003844C7" w:rsidRPr="003844C7" w:rsidRDefault="003844C7">
      <w:pPr>
        <w:pStyle w:val="HTMLPreformatted"/>
        <w:divId w:val="1226184281"/>
        <w:rPr>
          <w:ins w:id="7216" w:author="shorny" w:date="2014-06-09T18:31:00Z"/>
          <w:sz w:val="18"/>
          <w:rPrChange w:id="7217" w:author="shorny" w:date="2014-06-09T18:31:00Z">
            <w:rPr>
              <w:ins w:id="7218" w:author="shorny" w:date="2014-06-09T18:31:00Z"/>
            </w:rPr>
          </w:rPrChange>
        </w:rPr>
      </w:pPr>
      <w:ins w:id="7219" w:author="shorny" w:date="2014-06-09T18:31:00Z">
        <w:r w:rsidRPr="003844C7">
          <w:rPr>
            <w:sz w:val="18"/>
            <w:rPrChange w:id="7220" w:author="shorny" w:date="2014-06-09T18:31:00Z">
              <w:rPr/>
            </w:rPrChange>
          </w:rPr>
          <w:t xml:space="preserve">  Email,</w:t>
        </w:r>
      </w:ins>
    </w:p>
    <w:p w14:paraId="0CA82945" w14:textId="77777777" w:rsidR="003844C7" w:rsidRPr="003844C7" w:rsidRDefault="003844C7">
      <w:pPr>
        <w:pStyle w:val="HTMLPreformatted"/>
        <w:divId w:val="1226184281"/>
        <w:rPr>
          <w:ins w:id="7221" w:author="shorny" w:date="2014-06-09T18:31:00Z"/>
          <w:sz w:val="18"/>
          <w:rPrChange w:id="7222" w:author="shorny" w:date="2014-06-09T18:31:00Z">
            <w:rPr>
              <w:ins w:id="7223" w:author="shorny" w:date="2014-06-09T18:31:00Z"/>
            </w:rPr>
          </w:rPrChange>
        </w:rPr>
      </w:pPr>
      <w:ins w:id="7224" w:author="shorny" w:date="2014-06-09T18:31:00Z">
        <w:r w:rsidRPr="003844C7">
          <w:rPr>
            <w:sz w:val="18"/>
            <w:rPrChange w:id="7225" w:author="shorny" w:date="2014-06-09T18:31:00Z">
              <w:rPr/>
            </w:rPrChange>
          </w:rPr>
          <w:t xml:space="preserve">  Status,</w:t>
        </w:r>
      </w:ins>
    </w:p>
    <w:p w14:paraId="2A43E1AF" w14:textId="77777777" w:rsidR="003844C7" w:rsidRPr="003844C7" w:rsidRDefault="003844C7">
      <w:pPr>
        <w:pStyle w:val="HTMLPreformatted"/>
        <w:divId w:val="1226184281"/>
        <w:rPr>
          <w:ins w:id="7226" w:author="shorny" w:date="2014-06-09T18:31:00Z"/>
          <w:sz w:val="18"/>
          <w:rPrChange w:id="7227" w:author="shorny" w:date="2014-06-09T18:31:00Z">
            <w:rPr>
              <w:ins w:id="7228" w:author="shorny" w:date="2014-06-09T18:31:00Z"/>
            </w:rPr>
          </w:rPrChange>
        </w:rPr>
      </w:pPr>
      <w:ins w:id="7229" w:author="shorny" w:date="2014-06-09T18:31:00Z">
        <w:r w:rsidRPr="003844C7">
          <w:rPr>
            <w:sz w:val="18"/>
            <w:rPrChange w:id="7230" w:author="shorny" w:date="2014-06-09T18:31:00Z">
              <w:rPr/>
            </w:rPrChange>
          </w:rPr>
          <w:t xml:space="preserve">  AddressConfirmed,</w:t>
        </w:r>
      </w:ins>
    </w:p>
    <w:p w14:paraId="0935C817" w14:textId="77777777" w:rsidR="003844C7" w:rsidRPr="003844C7" w:rsidRDefault="003844C7">
      <w:pPr>
        <w:pStyle w:val="HTMLPreformatted"/>
        <w:divId w:val="1226184281"/>
        <w:rPr>
          <w:ins w:id="7231" w:author="shorny" w:date="2014-06-09T18:31:00Z"/>
          <w:sz w:val="18"/>
          <w:rPrChange w:id="7232" w:author="shorny" w:date="2014-06-09T18:31:00Z">
            <w:rPr>
              <w:ins w:id="7233" w:author="shorny" w:date="2014-06-09T18:31:00Z"/>
            </w:rPr>
          </w:rPrChange>
        </w:rPr>
      </w:pPr>
      <w:ins w:id="7234" w:author="shorny" w:date="2014-06-09T18:31:00Z">
        <w:r w:rsidRPr="003844C7">
          <w:rPr>
            <w:sz w:val="18"/>
            <w:rPrChange w:id="7235" w:author="shorny" w:date="2014-06-09T18:31:00Z">
              <w:rPr/>
            </w:rPrChange>
          </w:rPr>
          <w:t xml:space="preserve">  DegreeConfirmed,</w:t>
        </w:r>
      </w:ins>
    </w:p>
    <w:p w14:paraId="6F49D68F" w14:textId="77777777" w:rsidR="003844C7" w:rsidRPr="003844C7" w:rsidRDefault="003844C7">
      <w:pPr>
        <w:pStyle w:val="HTMLPreformatted"/>
        <w:divId w:val="1226184281"/>
        <w:rPr>
          <w:ins w:id="7236" w:author="shorny" w:date="2014-06-09T18:31:00Z"/>
          <w:sz w:val="18"/>
          <w:rPrChange w:id="7237" w:author="shorny" w:date="2014-06-09T18:31:00Z">
            <w:rPr>
              <w:ins w:id="7238" w:author="shorny" w:date="2014-06-09T18:31:00Z"/>
            </w:rPr>
          </w:rPrChange>
        </w:rPr>
      </w:pPr>
      <w:ins w:id="7239" w:author="shorny" w:date="2014-06-09T18:31:00Z">
        <w:r w:rsidRPr="003844C7">
          <w:rPr>
            <w:sz w:val="18"/>
            <w:rPrChange w:id="7240" w:author="shorny" w:date="2014-06-09T18:31:00Z">
              <w:rPr/>
            </w:rPrChange>
          </w:rPr>
          <w:t xml:space="preserve">  VisaStatusConfirmed,</w:t>
        </w:r>
      </w:ins>
    </w:p>
    <w:p w14:paraId="7EB916FB" w14:textId="77777777" w:rsidR="003844C7" w:rsidRPr="003844C7" w:rsidRDefault="003844C7">
      <w:pPr>
        <w:pStyle w:val="HTMLPreformatted"/>
        <w:divId w:val="1226184281"/>
        <w:rPr>
          <w:ins w:id="7241" w:author="shorny" w:date="2014-06-09T18:31:00Z"/>
          <w:sz w:val="18"/>
          <w:rPrChange w:id="7242" w:author="shorny" w:date="2014-06-09T18:31:00Z">
            <w:rPr>
              <w:ins w:id="7243" w:author="shorny" w:date="2014-06-09T18:31:00Z"/>
            </w:rPr>
          </w:rPrChange>
        </w:rPr>
      </w:pPr>
      <w:ins w:id="7244" w:author="shorny" w:date="2014-06-09T18:31:00Z">
        <w:r w:rsidRPr="003844C7">
          <w:rPr>
            <w:sz w:val="18"/>
            <w:rPrChange w:id="7245" w:author="shorny" w:date="2014-06-09T18:31:00Z">
              <w:rPr/>
            </w:rPrChange>
          </w:rPr>
          <w:t xml:space="preserve">  ProposalConfirmed,</w:t>
        </w:r>
      </w:ins>
    </w:p>
    <w:p w14:paraId="1DB39A57" w14:textId="77777777" w:rsidR="003844C7" w:rsidRPr="003844C7" w:rsidRDefault="003844C7">
      <w:pPr>
        <w:pStyle w:val="HTMLPreformatted"/>
        <w:divId w:val="1226184281"/>
        <w:rPr>
          <w:ins w:id="7246" w:author="shorny" w:date="2014-06-09T18:31:00Z"/>
          <w:sz w:val="18"/>
          <w:rPrChange w:id="7247" w:author="shorny" w:date="2014-06-09T18:31:00Z">
            <w:rPr>
              <w:ins w:id="7248" w:author="shorny" w:date="2014-06-09T18:31:00Z"/>
            </w:rPr>
          </w:rPrChange>
        </w:rPr>
      </w:pPr>
      <w:ins w:id="7249" w:author="shorny" w:date="2014-06-09T18:31:00Z">
        <w:r w:rsidRPr="003844C7">
          <w:rPr>
            <w:sz w:val="18"/>
            <w:rPrChange w:id="7250" w:author="shorny" w:date="2014-06-09T18:31:00Z">
              <w:rPr/>
            </w:rPrChange>
          </w:rPr>
          <w:t xml:space="preserve">  HasResearchAreas,</w:t>
        </w:r>
      </w:ins>
    </w:p>
    <w:p w14:paraId="0E34B887" w14:textId="77777777" w:rsidR="003844C7" w:rsidRPr="003844C7" w:rsidRDefault="003844C7">
      <w:pPr>
        <w:pStyle w:val="HTMLPreformatted"/>
        <w:divId w:val="1226184281"/>
        <w:rPr>
          <w:ins w:id="7251" w:author="shorny" w:date="2014-06-09T18:31:00Z"/>
          <w:sz w:val="18"/>
          <w:rPrChange w:id="7252" w:author="shorny" w:date="2014-06-09T18:31:00Z">
            <w:rPr>
              <w:ins w:id="7253" w:author="shorny" w:date="2014-06-09T18:31:00Z"/>
            </w:rPr>
          </w:rPrChange>
        </w:rPr>
      </w:pPr>
      <w:ins w:id="7254" w:author="shorny" w:date="2014-06-09T18:31:00Z">
        <w:r w:rsidRPr="003844C7">
          <w:rPr>
            <w:sz w:val="18"/>
            <w:rPrChange w:id="7255" w:author="shorny" w:date="2014-06-09T18:31:00Z">
              <w:rPr/>
            </w:rPrChange>
          </w:rPr>
          <w:t xml:space="preserve">  HasPrimarySuper,</w:t>
        </w:r>
      </w:ins>
    </w:p>
    <w:p w14:paraId="1797BA02" w14:textId="77777777" w:rsidR="003844C7" w:rsidRPr="003844C7" w:rsidRDefault="003844C7">
      <w:pPr>
        <w:pStyle w:val="HTMLPreformatted"/>
        <w:divId w:val="1226184281"/>
        <w:rPr>
          <w:ins w:id="7256" w:author="shorny" w:date="2014-06-09T18:31:00Z"/>
          <w:sz w:val="18"/>
          <w:rPrChange w:id="7257" w:author="shorny" w:date="2014-06-09T18:31:00Z">
            <w:rPr>
              <w:ins w:id="7258" w:author="shorny" w:date="2014-06-09T18:31:00Z"/>
            </w:rPr>
          </w:rPrChange>
        </w:rPr>
      </w:pPr>
      <w:ins w:id="7259" w:author="shorny" w:date="2014-06-09T18:31:00Z">
        <w:r w:rsidRPr="003844C7">
          <w:rPr>
            <w:sz w:val="18"/>
            <w:rPrChange w:id="7260" w:author="shorny" w:date="2014-06-09T18:31:00Z">
              <w:rPr/>
            </w:rPrChange>
          </w:rPr>
          <w:t xml:space="preserve">  PayMethConfirmed,</w:t>
        </w:r>
      </w:ins>
    </w:p>
    <w:p w14:paraId="32C7A396" w14:textId="77777777" w:rsidR="003844C7" w:rsidRPr="003844C7" w:rsidRDefault="003844C7">
      <w:pPr>
        <w:pStyle w:val="HTMLPreformatted"/>
        <w:divId w:val="1226184281"/>
        <w:rPr>
          <w:ins w:id="7261" w:author="shorny" w:date="2014-06-09T18:31:00Z"/>
          <w:sz w:val="18"/>
          <w:rPrChange w:id="7262" w:author="shorny" w:date="2014-06-09T18:31:00Z">
            <w:rPr>
              <w:ins w:id="7263" w:author="shorny" w:date="2014-06-09T18:31:00Z"/>
            </w:rPr>
          </w:rPrChange>
        </w:rPr>
      </w:pPr>
      <w:ins w:id="7264" w:author="shorny" w:date="2014-06-09T18:31:00Z">
        <w:r w:rsidRPr="003844C7">
          <w:rPr>
            <w:sz w:val="18"/>
            <w:rPrChange w:id="7265" w:author="shorny" w:date="2014-06-09T18:31:00Z">
              <w:rPr/>
            </w:rPrChange>
          </w:rPr>
          <w:t xml:space="preserve">  EngProfConfirmed,</w:t>
        </w:r>
      </w:ins>
    </w:p>
    <w:p w14:paraId="2FDB888F" w14:textId="77777777" w:rsidR="003844C7" w:rsidRPr="003844C7" w:rsidRDefault="003844C7">
      <w:pPr>
        <w:pStyle w:val="HTMLPreformatted"/>
        <w:divId w:val="1226184281"/>
        <w:rPr>
          <w:ins w:id="7266" w:author="shorny" w:date="2014-06-09T18:31:00Z"/>
          <w:sz w:val="18"/>
          <w:rPrChange w:id="7267" w:author="shorny" w:date="2014-06-09T18:31:00Z">
            <w:rPr>
              <w:ins w:id="7268" w:author="shorny" w:date="2014-06-09T18:31:00Z"/>
            </w:rPr>
          </w:rPrChange>
        </w:rPr>
      </w:pPr>
      <w:ins w:id="7269" w:author="shorny" w:date="2014-06-09T18:31:00Z">
        <w:r w:rsidRPr="003844C7">
          <w:rPr>
            <w:sz w:val="18"/>
            <w:rPrChange w:id="7270" w:author="shorny" w:date="2014-06-09T18:31:00Z">
              <w:rPr/>
            </w:rPrChange>
          </w:rPr>
          <w:t xml:space="preserve">  RefereesConfirmed</w:t>
        </w:r>
      </w:ins>
    </w:p>
    <w:p w14:paraId="1412B257" w14:textId="77777777" w:rsidR="003844C7" w:rsidRPr="003844C7" w:rsidRDefault="003844C7">
      <w:pPr>
        <w:pStyle w:val="HTMLPreformatted"/>
        <w:divId w:val="1226184281"/>
        <w:rPr>
          <w:ins w:id="7271" w:author="shorny" w:date="2014-06-09T18:31:00Z"/>
          <w:sz w:val="18"/>
          <w:rPrChange w:id="7272" w:author="shorny" w:date="2014-06-09T18:31:00Z">
            <w:rPr>
              <w:ins w:id="7273" w:author="shorny" w:date="2014-06-09T18:31:00Z"/>
            </w:rPr>
          </w:rPrChange>
        </w:rPr>
      </w:pPr>
      <w:ins w:id="7274" w:author="shorny" w:date="2014-06-09T18:31:00Z">
        <w:r w:rsidRPr="003844C7">
          <w:rPr>
            <w:rStyle w:val="keyword1"/>
            <w:sz w:val="18"/>
            <w:rPrChange w:id="7275" w:author="shorny" w:date="2014-06-09T18:31:00Z">
              <w:rPr>
                <w:rStyle w:val="keyword1"/>
              </w:rPr>
            </w:rPrChange>
          </w:rPr>
          <w:t>FROM</w:t>
        </w:r>
        <w:r w:rsidRPr="003844C7">
          <w:rPr>
            <w:sz w:val="18"/>
            <w:rPrChange w:id="7276" w:author="shorny" w:date="2014-06-09T18:31:00Z">
              <w:rPr/>
            </w:rPrChange>
          </w:rPr>
          <w:t xml:space="preserve"> MyRHDApps_Expanded</w:t>
        </w:r>
      </w:ins>
    </w:p>
    <w:p w14:paraId="2C5065A9" w14:textId="77777777" w:rsidR="003844C7" w:rsidRPr="003844C7" w:rsidRDefault="003844C7">
      <w:pPr>
        <w:pStyle w:val="HTMLPreformatted"/>
        <w:divId w:val="1226184281"/>
        <w:rPr>
          <w:ins w:id="7277" w:author="shorny" w:date="2014-06-09T18:31:00Z"/>
          <w:sz w:val="18"/>
          <w:rPrChange w:id="7278" w:author="shorny" w:date="2014-06-09T18:31:00Z">
            <w:rPr>
              <w:ins w:id="7279" w:author="shorny" w:date="2014-06-09T18:31:00Z"/>
            </w:rPr>
          </w:rPrChange>
        </w:rPr>
      </w:pPr>
      <w:ins w:id="7280" w:author="shorny" w:date="2014-06-09T18:31:00Z">
        <w:r w:rsidRPr="003844C7">
          <w:rPr>
            <w:rStyle w:val="keyword1"/>
            <w:sz w:val="18"/>
            <w:rPrChange w:id="7281" w:author="shorny" w:date="2014-06-09T18:31:00Z">
              <w:rPr>
                <w:rStyle w:val="keyword1"/>
              </w:rPr>
            </w:rPrChange>
          </w:rPr>
          <w:t>GROUP</w:t>
        </w:r>
        <w:r w:rsidRPr="003844C7">
          <w:rPr>
            <w:sz w:val="18"/>
            <w:rPrChange w:id="7282" w:author="shorny" w:date="2014-06-09T18:31:00Z">
              <w:rPr/>
            </w:rPrChange>
          </w:rPr>
          <w:t xml:space="preserve"> </w:t>
        </w:r>
        <w:r w:rsidRPr="003844C7">
          <w:rPr>
            <w:rStyle w:val="keyword1"/>
            <w:sz w:val="18"/>
            <w:rPrChange w:id="7283" w:author="shorny" w:date="2014-06-09T18:31:00Z">
              <w:rPr>
                <w:rStyle w:val="keyword1"/>
              </w:rPr>
            </w:rPrChange>
          </w:rPr>
          <w:t>BY</w:t>
        </w:r>
        <w:r w:rsidRPr="003844C7">
          <w:rPr>
            <w:sz w:val="18"/>
            <w:rPrChange w:id="7284" w:author="shorny" w:date="2014-06-09T18:31:00Z">
              <w:rPr/>
            </w:rPrChange>
          </w:rPr>
          <w:t xml:space="preserve"> ApplicationID</w:t>
        </w:r>
      </w:ins>
    </w:p>
    <w:p w14:paraId="2358C4C3" w14:textId="77777777" w:rsidR="003844C7" w:rsidRPr="003844C7" w:rsidRDefault="003844C7">
      <w:pPr>
        <w:pStyle w:val="HTMLPreformatted"/>
        <w:divId w:val="1226184281"/>
        <w:rPr>
          <w:ins w:id="7285" w:author="shorny" w:date="2014-06-09T18:31:00Z"/>
          <w:sz w:val="18"/>
          <w:rPrChange w:id="7286" w:author="shorny" w:date="2014-06-09T18:31:00Z">
            <w:rPr>
              <w:ins w:id="7287" w:author="shorny" w:date="2014-06-09T18:31:00Z"/>
            </w:rPr>
          </w:rPrChange>
        </w:rPr>
      </w:pPr>
      <w:ins w:id="7288" w:author="shorny" w:date="2014-06-09T18:31:00Z">
        <w:r w:rsidRPr="003844C7">
          <w:rPr>
            <w:rStyle w:val="keyword1"/>
            <w:sz w:val="18"/>
            <w:rPrChange w:id="7289" w:author="shorny" w:date="2014-06-09T18:31:00Z">
              <w:rPr>
                <w:rStyle w:val="keyword1"/>
              </w:rPr>
            </w:rPrChange>
          </w:rPr>
          <w:t>ORDER</w:t>
        </w:r>
        <w:r w:rsidRPr="003844C7">
          <w:rPr>
            <w:sz w:val="18"/>
            <w:rPrChange w:id="7290" w:author="shorny" w:date="2014-06-09T18:31:00Z">
              <w:rPr/>
            </w:rPrChange>
          </w:rPr>
          <w:t xml:space="preserve"> </w:t>
        </w:r>
        <w:r w:rsidRPr="003844C7">
          <w:rPr>
            <w:rStyle w:val="keyword1"/>
            <w:sz w:val="18"/>
            <w:rPrChange w:id="7291" w:author="shorny" w:date="2014-06-09T18:31:00Z">
              <w:rPr>
                <w:rStyle w:val="keyword1"/>
              </w:rPr>
            </w:rPrChange>
          </w:rPr>
          <w:t>BY</w:t>
        </w:r>
        <w:r w:rsidRPr="003844C7">
          <w:rPr>
            <w:sz w:val="18"/>
            <w:rPrChange w:id="7292" w:author="shorny" w:date="2014-06-09T18:31:00Z">
              <w:rPr/>
            </w:rPrChange>
          </w:rPr>
          <w:t xml:space="preserve"> `My </w:t>
        </w:r>
        <w:r w:rsidRPr="003844C7">
          <w:rPr>
            <w:rStyle w:val="keyword1"/>
            <w:sz w:val="18"/>
            <w:rPrChange w:id="7293" w:author="shorny" w:date="2014-06-09T18:31:00Z">
              <w:rPr>
                <w:rStyle w:val="keyword1"/>
              </w:rPr>
            </w:rPrChange>
          </w:rPr>
          <w:t>role</w:t>
        </w:r>
        <w:r w:rsidRPr="003844C7">
          <w:rPr>
            <w:sz w:val="18"/>
            <w:rPrChange w:id="7294" w:author="shorny" w:date="2014-06-09T18:31:00Z">
              <w:rPr/>
            </w:rPrChange>
          </w:rPr>
          <w:t>`, LName;</w:t>
        </w:r>
      </w:ins>
    </w:p>
    <w:p w14:paraId="1F812171" w14:textId="77777777" w:rsidR="003844C7" w:rsidRDefault="003844C7">
      <w:pPr>
        <w:pStyle w:val="HTMLPreformatted"/>
        <w:divId w:val="1226184281"/>
        <w:rPr>
          <w:ins w:id="7295" w:author="shorny" w:date="2014-06-09T18:31:00Z"/>
        </w:rPr>
      </w:pPr>
    </w:p>
    <w:p w14:paraId="08C990AC" w14:textId="77777777" w:rsidR="00B151A2" w:rsidRPr="00B151A2" w:rsidRDefault="00B151A2" w:rsidP="00B151A2">
      <w:pPr>
        <w:rPr>
          <w:ins w:id="7296" w:author="shorny" w:date="2014-06-09T17:49:00Z"/>
          <w:lang w:eastAsia="en-AU"/>
          <w:rPrChange w:id="7297" w:author="shorny" w:date="2014-06-09T18:30:00Z">
            <w:rPr>
              <w:ins w:id="7298" w:author="shorny" w:date="2014-06-09T17:49:00Z"/>
            </w:rPr>
          </w:rPrChange>
        </w:rPr>
        <w:pPrChange w:id="7299" w:author="shorny" w:date="2014-06-09T18:30:00Z">
          <w:pPr>
            <w:pStyle w:val="Heading1"/>
            <w:numPr>
              <w:numId w:val="17"/>
            </w:numPr>
          </w:pPr>
        </w:pPrChange>
      </w:pPr>
    </w:p>
    <w:p w14:paraId="3205C2C8" w14:textId="7E47BCB5" w:rsidR="008A6E2D" w:rsidRDefault="008A6E2D" w:rsidP="008A6E2D">
      <w:pPr>
        <w:pStyle w:val="Heading3"/>
        <w:rPr>
          <w:ins w:id="7300" w:author="shorny" w:date="2014-06-09T18:32:00Z"/>
        </w:rPr>
        <w:pPrChange w:id="7301" w:author="shorny" w:date="2014-06-09T17:49:00Z">
          <w:pPr>
            <w:pStyle w:val="Heading1"/>
            <w:numPr>
              <w:numId w:val="17"/>
            </w:numPr>
          </w:pPr>
        </w:pPrChange>
      </w:pPr>
      <w:ins w:id="7302" w:author="shorny" w:date="2014-06-09T17:49:00Z">
        <w:r>
          <w:t>Views for academic staff</w:t>
        </w:r>
      </w:ins>
    </w:p>
    <w:p w14:paraId="75C718A6" w14:textId="77777777" w:rsidR="00DF7D91" w:rsidRDefault="00DF7D91">
      <w:pPr>
        <w:pStyle w:val="HTMLPreformatted"/>
        <w:divId w:val="166756218"/>
        <w:rPr>
          <w:ins w:id="7303" w:author="shorny" w:date="2014-06-09T18:33:00Z"/>
        </w:rPr>
      </w:pPr>
    </w:p>
    <w:p w14:paraId="72099EA6" w14:textId="77777777" w:rsidR="00DF7D91" w:rsidRPr="00DF7D91" w:rsidRDefault="00DF7D91">
      <w:pPr>
        <w:pStyle w:val="HTMLPreformatted"/>
        <w:divId w:val="166756218"/>
        <w:rPr>
          <w:ins w:id="7304" w:author="shorny" w:date="2014-06-09T18:33:00Z"/>
          <w:rStyle w:val="comment1"/>
          <w:sz w:val="18"/>
          <w:rPrChange w:id="7305" w:author="shorny" w:date="2014-06-09T18:33:00Z">
            <w:rPr>
              <w:ins w:id="7306" w:author="shorny" w:date="2014-06-09T18:33:00Z"/>
              <w:rStyle w:val="comment1"/>
            </w:rPr>
          </w:rPrChange>
        </w:rPr>
      </w:pPr>
      <w:ins w:id="7307" w:author="shorny" w:date="2014-06-09T18:33:00Z">
        <w:r w:rsidRPr="00DF7D91">
          <w:rPr>
            <w:rStyle w:val="comment1"/>
            <w:sz w:val="18"/>
            <w:rPrChange w:id="7308" w:author="shorny" w:date="2014-06-09T18:33:00Z">
              <w:rPr>
                <w:rStyle w:val="comment1"/>
              </w:rPr>
            </w:rPrChange>
          </w:rPr>
          <w:t>-- -----------------------------------------------------------------------------</w:t>
        </w:r>
      </w:ins>
    </w:p>
    <w:p w14:paraId="76183A5E" w14:textId="77777777" w:rsidR="00DF7D91" w:rsidRPr="00DF7D91" w:rsidRDefault="00DF7D91">
      <w:pPr>
        <w:pStyle w:val="HTMLPreformatted"/>
        <w:divId w:val="166756218"/>
        <w:rPr>
          <w:ins w:id="7309" w:author="shorny" w:date="2014-06-09T18:33:00Z"/>
          <w:rStyle w:val="comment1"/>
          <w:sz w:val="18"/>
          <w:rPrChange w:id="7310" w:author="shorny" w:date="2014-06-09T18:33:00Z">
            <w:rPr>
              <w:ins w:id="7311" w:author="shorny" w:date="2014-06-09T18:33:00Z"/>
              <w:rStyle w:val="comment1"/>
            </w:rPr>
          </w:rPrChange>
        </w:rPr>
      </w:pPr>
      <w:ins w:id="7312" w:author="shorny" w:date="2014-06-09T18:33:00Z">
        <w:r w:rsidRPr="00DF7D91">
          <w:rPr>
            <w:rStyle w:val="comment1"/>
            <w:sz w:val="18"/>
            <w:rPrChange w:id="7313" w:author="shorny" w:date="2014-06-09T18:33:00Z">
              <w:rPr>
                <w:rStyle w:val="comment1"/>
              </w:rPr>
            </w:rPrChange>
          </w:rPr>
          <w:t>-- Create views specific to academic staff members</w:t>
        </w:r>
      </w:ins>
    </w:p>
    <w:p w14:paraId="1A840FED" w14:textId="77777777" w:rsidR="00DF7D91" w:rsidRPr="00DF7D91" w:rsidRDefault="00DF7D91">
      <w:pPr>
        <w:pStyle w:val="HTMLPreformatted"/>
        <w:divId w:val="166756218"/>
        <w:rPr>
          <w:ins w:id="7314" w:author="shorny" w:date="2014-06-09T18:33:00Z"/>
          <w:sz w:val="18"/>
          <w:rPrChange w:id="7315" w:author="shorny" w:date="2014-06-09T18:33:00Z">
            <w:rPr>
              <w:ins w:id="7316" w:author="shorny" w:date="2014-06-09T18:33:00Z"/>
            </w:rPr>
          </w:rPrChange>
        </w:rPr>
      </w:pPr>
      <w:ins w:id="7317" w:author="shorny" w:date="2014-06-09T18:33:00Z">
        <w:r w:rsidRPr="00DF7D91">
          <w:rPr>
            <w:rStyle w:val="keyword1"/>
            <w:sz w:val="18"/>
            <w:rPrChange w:id="7318" w:author="shorny" w:date="2014-06-09T18:33:00Z">
              <w:rPr>
                <w:rStyle w:val="keyword1"/>
              </w:rPr>
            </w:rPrChange>
          </w:rPr>
          <w:t>SELECT</w:t>
        </w:r>
        <w:r w:rsidRPr="00DF7D91">
          <w:rPr>
            <w:sz w:val="18"/>
            <w:rPrChange w:id="7319" w:author="shorny" w:date="2014-06-09T18:33:00Z">
              <w:rPr/>
            </w:rPrChange>
          </w:rPr>
          <w:t xml:space="preserve"> </w:t>
        </w:r>
        <w:r w:rsidRPr="00DF7D91">
          <w:rPr>
            <w:rStyle w:val="string1"/>
            <w:sz w:val="18"/>
            <w:rPrChange w:id="7320" w:author="shorny" w:date="2014-06-09T18:33:00Z">
              <w:rPr>
                <w:rStyle w:val="string1"/>
              </w:rPr>
            </w:rPrChange>
          </w:rPr>
          <w:t>'Creating views for academic staff'</w:t>
        </w:r>
        <w:r w:rsidRPr="00DF7D91">
          <w:rPr>
            <w:sz w:val="18"/>
            <w:rPrChange w:id="7321" w:author="shorny" w:date="2014-06-09T18:33:00Z">
              <w:rPr/>
            </w:rPrChange>
          </w:rPr>
          <w:t>;</w:t>
        </w:r>
      </w:ins>
    </w:p>
    <w:p w14:paraId="5763C09A" w14:textId="77777777" w:rsidR="00DF7D91" w:rsidRPr="00DF7D91" w:rsidRDefault="00DF7D91">
      <w:pPr>
        <w:pStyle w:val="HTMLPreformatted"/>
        <w:divId w:val="166756218"/>
        <w:rPr>
          <w:ins w:id="7322" w:author="shorny" w:date="2014-06-09T18:33:00Z"/>
          <w:sz w:val="18"/>
          <w:rPrChange w:id="7323" w:author="shorny" w:date="2014-06-09T18:33:00Z">
            <w:rPr>
              <w:ins w:id="7324" w:author="shorny" w:date="2014-06-09T18:33:00Z"/>
            </w:rPr>
          </w:rPrChange>
        </w:rPr>
      </w:pPr>
    </w:p>
    <w:p w14:paraId="3697C193" w14:textId="77777777" w:rsidR="00DF7D91" w:rsidRDefault="00DF7D91">
      <w:pPr>
        <w:pStyle w:val="HTMLPreformatted"/>
        <w:divId w:val="166756218"/>
        <w:rPr>
          <w:ins w:id="7325" w:author="shorny" w:date="2014-06-09T18:34:00Z"/>
          <w:rStyle w:val="comment1"/>
          <w:sz w:val="18"/>
        </w:rPr>
      </w:pPr>
      <w:ins w:id="7326" w:author="shorny" w:date="2014-06-09T18:33:00Z">
        <w:r w:rsidRPr="00DF7D91">
          <w:rPr>
            <w:rStyle w:val="comment1"/>
            <w:sz w:val="18"/>
            <w:rPrChange w:id="7327" w:author="shorny" w:date="2014-06-09T18:33:00Z">
              <w:rPr>
                <w:rStyle w:val="comment1"/>
              </w:rPr>
            </w:rPrChange>
          </w:rPr>
          <w:lastRenderedPageBreak/>
          <w:t xml:space="preserve">-- List all the </w:t>
        </w:r>
      </w:ins>
      <w:ins w:id="7328" w:author="shorny" w:date="2014-06-09T18:34:00Z">
        <w:r>
          <w:rPr>
            <w:rStyle w:val="comment1"/>
            <w:sz w:val="18"/>
          </w:rPr>
          <w:t xml:space="preserve">recent </w:t>
        </w:r>
      </w:ins>
      <w:ins w:id="7329" w:author="shorny" w:date="2014-06-09T18:33:00Z">
        <w:r w:rsidRPr="00DF7D91">
          <w:rPr>
            <w:rStyle w:val="comment1"/>
            <w:sz w:val="18"/>
            <w:rPrChange w:id="7330" w:author="shorny" w:date="2014-06-09T18:33:00Z">
              <w:rPr>
                <w:rStyle w:val="comment1"/>
              </w:rPr>
            </w:rPrChange>
          </w:rPr>
          <w:t xml:space="preserve">applications in the same research area as the current </w:t>
        </w:r>
      </w:ins>
    </w:p>
    <w:p w14:paraId="4F8E9D25" w14:textId="0D6BF4AA" w:rsidR="00DF7D91" w:rsidRPr="00DF7D91" w:rsidRDefault="00DF7D91">
      <w:pPr>
        <w:pStyle w:val="HTMLPreformatted"/>
        <w:divId w:val="166756218"/>
        <w:rPr>
          <w:ins w:id="7331" w:author="shorny" w:date="2014-06-09T18:33:00Z"/>
          <w:rStyle w:val="comment1"/>
          <w:sz w:val="18"/>
          <w:rPrChange w:id="7332" w:author="shorny" w:date="2014-06-09T18:33:00Z">
            <w:rPr>
              <w:ins w:id="7333" w:author="shorny" w:date="2014-06-09T18:33:00Z"/>
              <w:rStyle w:val="comment1"/>
            </w:rPr>
          </w:rPrChange>
        </w:rPr>
      </w:pPr>
      <w:ins w:id="7334" w:author="shorny" w:date="2014-06-09T18:34:00Z">
        <w:r>
          <w:rPr>
            <w:rStyle w:val="comment1"/>
            <w:sz w:val="18"/>
          </w:rPr>
          <w:t xml:space="preserve">-- </w:t>
        </w:r>
      </w:ins>
      <w:proofErr w:type="gramStart"/>
      <w:ins w:id="7335" w:author="shorny" w:date="2014-06-09T18:33:00Z">
        <w:r w:rsidRPr="00DF7D91">
          <w:rPr>
            <w:rStyle w:val="comment1"/>
            <w:sz w:val="18"/>
            <w:rPrChange w:id="7336" w:author="shorny" w:date="2014-06-09T18:33:00Z">
              <w:rPr>
                <w:rStyle w:val="comment1"/>
              </w:rPr>
            </w:rPrChange>
          </w:rPr>
          <w:t>user</w:t>
        </w:r>
        <w:proofErr w:type="gramEnd"/>
        <w:r w:rsidRPr="00DF7D91">
          <w:rPr>
            <w:rStyle w:val="comment1"/>
            <w:sz w:val="18"/>
            <w:rPrChange w:id="7337" w:author="shorny" w:date="2014-06-09T18:33:00Z">
              <w:rPr>
                <w:rStyle w:val="comment1"/>
              </w:rPr>
            </w:rPrChange>
          </w:rPr>
          <w:t xml:space="preserve"> has nominated an interest in</w:t>
        </w:r>
      </w:ins>
    </w:p>
    <w:p w14:paraId="2D2F8416" w14:textId="77777777" w:rsidR="00DF7D91" w:rsidRPr="00DF7D91" w:rsidRDefault="00DF7D91">
      <w:pPr>
        <w:pStyle w:val="HTMLPreformatted"/>
        <w:divId w:val="166756218"/>
        <w:rPr>
          <w:ins w:id="7338" w:author="shorny" w:date="2014-06-09T18:33:00Z"/>
          <w:sz w:val="18"/>
          <w:rPrChange w:id="7339" w:author="shorny" w:date="2014-06-09T18:33:00Z">
            <w:rPr>
              <w:ins w:id="7340" w:author="shorny" w:date="2014-06-09T18:33:00Z"/>
            </w:rPr>
          </w:rPrChange>
        </w:rPr>
      </w:pPr>
      <w:ins w:id="7341" w:author="shorny" w:date="2014-06-09T18:33:00Z">
        <w:r w:rsidRPr="00DF7D91">
          <w:rPr>
            <w:rStyle w:val="keyword1"/>
            <w:sz w:val="18"/>
            <w:rPrChange w:id="7342" w:author="shorny" w:date="2014-06-09T18:33:00Z">
              <w:rPr>
                <w:rStyle w:val="keyword1"/>
              </w:rPr>
            </w:rPrChange>
          </w:rPr>
          <w:t>DROP</w:t>
        </w:r>
        <w:r w:rsidRPr="00DF7D91">
          <w:rPr>
            <w:sz w:val="18"/>
            <w:rPrChange w:id="7343" w:author="shorny" w:date="2014-06-09T18:33:00Z">
              <w:rPr/>
            </w:rPrChange>
          </w:rPr>
          <w:t xml:space="preserve"> </w:t>
        </w:r>
        <w:r w:rsidRPr="00DF7D91">
          <w:rPr>
            <w:rStyle w:val="keyword1"/>
            <w:sz w:val="18"/>
            <w:rPrChange w:id="7344" w:author="shorny" w:date="2014-06-09T18:33:00Z">
              <w:rPr>
                <w:rStyle w:val="keyword1"/>
              </w:rPr>
            </w:rPrChange>
          </w:rPr>
          <w:t>VIEW</w:t>
        </w:r>
        <w:r w:rsidRPr="00DF7D91">
          <w:rPr>
            <w:sz w:val="18"/>
            <w:rPrChange w:id="7345" w:author="shorny" w:date="2014-06-09T18:33:00Z">
              <w:rPr/>
            </w:rPrChange>
          </w:rPr>
          <w:t xml:space="preserve"> </w:t>
        </w:r>
        <w:r w:rsidRPr="00DF7D91">
          <w:rPr>
            <w:rStyle w:val="function-name1"/>
            <w:sz w:val="18"/>
            <w:rPrChange w:id="7346" w:author="shorny" w:date="2014-06-09T18:33:00Z">
              <w:rPr>
                <w:rStyle w:val="function-name1"/>
              </w:rPr>
            </w:rPrChange>
          </w:rPr>
          <w:t>IF</w:t>
        </w:r>
        <w:r w:rsidRPr="00DF7D91">
          <w:rPr>
            <w:sz w:val="18"/>
            <w:rPrChange w:id="7347" w:author="shorny" w:date="2014-06-09T18:33:00Z">
              <w:rPr/>
            </w:rPrChange>
          </w:rPr>
          <w:t xml:space="preserve"> </w:t>
        </w:r>
        <w:r w:rsidRPr="00DF7D91">
          <w:rPr>
            <w:rStyle w:val="keyword1"/>
            <w:sz w:val="18"/>
            <w:rPrChange w:id="7348" w:author="shorny" w:date="2014-06-09T18:33:00Z">
              <w:rPr>
                <w:rStyle w:val="keyword1"/>
              </w:rPr>
            </w:rPrChange>
          </w:rPr>
          <w:t>EXISTS</w:t>
        </w:r>
        <w:r w:rsidRPr="00DF7D91">
          <w:rPr>
            <w:sz w:val="18"/>
            <w:rPrChange w:id="7349" w:author="shorny" w:date="2014-06-09T18:33:00Z">
              <w:rPr/>
            </w:rPrChange>
          </w:rPr>
          <w:t xml:space="preserve"> Recent_Applications_In_My_Research_Area;</w:t>
        </w:r>
      </w:ins>
    </w:p>
    <w:p w14:paraId="12EB0C33" w14:textId="77777777" w:rsidR="00DF7D91" w:rsidRPr="00DF7D91" w:rsidRDefault="00DF7D91">
      <w:pPr>
        <w:pStyle w:val="HTMLPreformatted"/>
        <w:divId w:val="166756218"/>
        <w:rPr>
          <w:ins w:id="7350" w:author="shorny" w:date="2014-06-09T18:33:00Z"/>
          <w:sz w:val="18"/>
          <w:rPrChange w:id="7351" w:author="shorny" w:date="2014-06-09T18:33:00Z">
            <w:rPr>
              <w:ins w:id="7352" w:author="shorny" w:date="2014-06-09T18:33:00Z"/>
            </w:rPr>
          </w:rPrChange>
        </w:rPr>
      </w:pPr>
      <w:ins w:id="7353" w:author="shorny" w:date="2014-06-09T18:33:00Z">
        <w:r w:rsidRPr="00DF7D91">
          <w:rPr>
            <w:rStyle w:val="keyword1"/>
            <w:sz w:val="18"/>
            <w:rPrChange w:id="7354" w:author="shorny" w:date="2014-06-09T18:33:00Z">
              <w:rPr>
                <w:rStyle w:val="keyword1"/>
              </w:rPr>
            </w:rPrChange>
          </w:rPr>
          <w:t>CREATE</w:t>
        </w:r>
        <w:r w:rsidRPr="00DF7D91">
          <w:rPr>
            <w:sz w:val="18"/>
            <w:rPrChange w:id="7355" w:author="shorny" w:date="2014-06-09T18:33:00Z">
              <w:rPr/>
            </w:rPrChange>
          </w:rPr>
          <w:t xml:space="preserve"> </w:t>
        </w:r>
        <w:r w:rsidRPr="00DF7D91">
          <w:rPr>
            <w:rStyle w:val="keyword1"/>
            <w:sz w:val="18"/>
            <w:rPrChange w:id="7356" w:author="shorny" w:date="2014-06-09T18:33:00Z">
              <w:rPr>
                <w:rStyle w:val="keyword1"/>
              </w:rPr>
            </w:rPrChange>
          </w:rPr>
          <w:t>VIEW</w:t>
        </w:r>
        <w:r w:rsidRPr="00DF7D91">
          <w:rPr>
            <w:sz w:val="18"/>
            <w:rPrChange w:id="7357" w:author="shorny" w:date="2014-06-09T18:33:00Z">
              <w:rPr/>
            </w:rPrChange>
          </w:rPr>
          <w:t xml:space="preserve"> </w:t>
        </w:r>
        <w:r w:rsidRPr="00DF7D91">
          <w:rPr>
            <w:rStyle w:val="function-name1"/>
            <w:sz w:val="18"/>
            <w:rPrChange w:id="7358" w:author="shorny" w:date="2014-06-09T18:33:00Z">
              <w:rPr>
                <w:rStyle w:val="function-name1"/>
              </w:rPr>
            </w:rPrChange>
          </w:rPr>
          <w:t>Recent_Applications_In_My_Research_Area</w:t>
        </w:r>
        <w:r w:rsidRPr="00DF7D91">
          <w:rPr>
            <w:sz w:val="18"/>
            <w:rPrChange w:id="7359" w:author="shorny" w:date="2014-06-09T18:33:00Z">
              <w:rPr/>
            </w:rPrChange>
          </w:rPr>
          <w:t xml:space="preserve"> </w:t>
        </w:r>
        <w:r w:rsidRPr="00DF7D91">
          <w:rPr>
            <w:rStyle w:val="keyword1"/>
            <w:sz w:val="18"/>
            <w:rPrChange w:id="7360" w:author="shorny" w:date="2014-06-09T18:33:00Z">
              <w:rPr>
                <w:rStyle w:val="keyword1"/>
              </w:rPr>
            </w:rPrChange>
          </w:rPr>
          <w:t>AS</w:t>
        </w:r>
      </w:ins>
    </w:p>
    <w:p w14:paraId="5E3FA996" w14:textId="77777777" w:rsidR="00DF7D91" w:rsidRPr="00DF7D91" w:rsidRDefault="00DF7D91">
      <w:pPr>
        <w:pStyle w:val="HTMLPreformatted"/>
        <w:divId w:val="166756218"/>
        <w:rPr>
          <w:ins w:id="7361" w:author="shorny" w:date="2014-06-09T18:33:00Z"/>
          <w:sz w:val="18"/>
          <w:rPrChange w:id="7362" w:author="shorny" w:date="2014-06-09T18:33:00Z">
            <w:rPr>
              <w:ins w:id="7363" w:author="shorny" w:date="2014-06-09T18:33:00Z"/>
            </w:rPr>
          </w:rPrChange>
        </w:rPr>
      </w:pPr>
      <w:ins w:id="7364" w:author="shorny" w:date="2014-06-09T18:33:00Z">
        <w:r w:rsidRPr="00DF7D91">
          <w:rPr>
            <w:rStyle w:val="keyword1"/>
            <w:sz w:val="18"/>
            <w:rPrChange w:id="7365" w:author="shorny" w:date="2014-06-09T18:33:00Z">
              <w:rPr>
                <w:rStyle w:val="keyword1"/>
              </w:rPr>
            </w:rPrChange>
          </w:rPr>
          <w:t>SELECT</w:t>
        </w:r>
        <w:r w:rsidRPr="00DF7D91">
          <w:rPr>
            <w:sz w:val="18"/>
            <w:rPrChange w:id="7366" w:author="shorny" w:date="2014-06-09T18:33:00Z">
              <w:rPr/>
            </w:rPrChange>
          </w:rPr>
          <w:t xml:space="preserve"> </w:t>
        </w:r>
      </w:ins>
    </w:p>
    <w:p w14:paraId="4B59CE03" w14:textId="77777777" w:rsidR="00DF7D91" w:rsidRPr="00DF7D91" w:rsidRDefault="00DF7D91">
      <w:pPr>
        <w:pStyle w:val="HTMLPreformatted"/>
        <w:divId w:val="166756218"/>
        <w:rPr>
          <w:ins w:id="7367" w:author="shorny" w:date="2014-06-09T18:33:00Z"/>
          <w:sz w:val="18"/>
          <w:rPrChange w:id="7368" w:author="shorny" w:date="2014-06-09T18:33:00Z">
            <w:rPr>
              <w:ins w:id="7369" w:author="shorny" w:date="2014-06-09T18:33:00Z"/>
            </w:rPr>
          </w:rPrChange>
        </w:rPr>
      </w:pPr>
      <w:ins w:id="7370" w:author="shorny" w:date="2014-06-09T18:33:00Z">
        <w:r w:rsidRPr="00DF7D91">
          <w:rPr>
            <w:sz w:val="18"/>
            <w:rPrChange w:id="7371" w:author="shorny" w:date="2014-06-09T18:33:00Z">
              <w:rPr/>
            </w:rPrChange>
          </w:rPr>
          <w:t xml:space="preserve">  App.DateAdded,</w:t>
        </w:r>
      </w:ins>
    </w:p>
    <w:p w14:paraId="4F411FDB" w14:textId="77777777" w:rsidR="00DF7D91" w:rsidRPr="00DF7D91" w:rsidRDefault="00DF7D91">
      <w:pPr>
        <w:pStyle w:val="HTMLPreformatted"/>
        <w:divId w:val="166756218"/>
        <w:rPr>
          <w:ins w:id="7372" w:author="shorny" w:date="2014-06-09T18:33:00Z"/>
          <w:sz w:val="18"/>
          <w:rPrChange w:id="7373" w:author="shorny" w:date="2014-06-09T18:33:00Z">
            <w:rPr>
              <w:ins w:id="7374" w:author="shorny" w:date="2014-06-09T18:33:00Z"/>
            </w:rPr>
          </w:rPrChange>
        </w:rPr>
      </w:pPr>
      <w:ins w:id="7375" w:author="shorny" w:date="2014-06-09T18:33:00Z">
        <w:r w:rsidRPr="00DF7D91">
          <w:rPr>
            <w:sz w:val="18"/>
            <w:rPrChange w:id="7376" w:author="shorny" w:date="2014-06-09T18:33:00Z">
              <w:rPr/>
            </w:rPrChange>
          </w:rPr>
          <w:t xml:space="preserve">  App.ApplicationID,</w:t>
        </w:r>
      </w:ins>
    </w:p>
    <w:p w14:paraId="106FFB70" w14:textId="77777777" w:rsidR="00DF7D91" w:rsidRPr="00DF7D91" w:rsidRDefault="00DF7D91">
      <w:pPr>
        <w:pStyle w:val="HTMLPreformatted"/>
        <w:divId w:val="166756218"/>
        <w:rPr>
          <w:ins w:id="7377" w:author="shorny" w:date="2014-06-09T18:33:00Z"/>
          <w:sz w:val="18"/>
          <w:rPrChange w:id="7378" w:author="shorny" w:date="2014-06-09T18:33:00Z">
            <w:rPr>
              <w:ins w:id="7379" w:author="shorny" w:date="2014-06-09T18:33:00Z"/>
            </w:rPr>
          </w:rPrChange>
        </w:rPr>
      </w:pPr>
      <w:ins w:id="7380" w:author="shorny" w:date="2014-06-09T18:33:00Z">
        <w:r w:rsidRPr="00DF7D91">
          <w:rPr>
            <w:sz w:val="18"/>
            <w:rPrChange w:id="7381" w:author="shorny" w:date="2014-06-09T18:33:00Z">
              <w:rPr/>
            </w:rPrChange>
          </w:rPr>
          <w:t xml:space="preserve">  Appt.FName,</w:t>
        </w:r>
      </w:ins>
    </w:p>
    <w:p w14:paraId="330DBA3A" w14:textId="77777777" w:rsidR="00DF7D91" w:rsidRPr="00DF7D91" w:rsidRDefault="00DF7D91">
      <w:pPr>
        <w:pStyle w:val="HTMLPreformatted"/>
        <w:divId w:val="166756218"/>
        <w:rPr>
          <w:ins w:id="7382" w:author="shorny" w:date="2014-06-09T18:33:00Z"/>
          <w:sz w:val="18"/>
          <w:rPrChange w:id="7383" w:author="shorny" w:date="2014-06-09T18:33:00Z">
            <w:rPr>
              <w:ins w:id="7384" w:author="shorny" w:date="2014-06-09T18:33:00Z"/>
            </w:rPr>
          </w:rPrChange>
        </w:rPr>
      </w:pPr>
      <w:ins w:id="7385" w:author="shorny" w:date="2014-06-09T18:33:00Z">
        <w:r w:rsidRPr="00DF7D91">
          <w:rPr>
            <w:sz w:val="18"/>
            <w:rPrChange w:id="7386" w:author="shorny" w:date="2014-06-09T18:33:00Z">
              <w:rPr/>
            </w:rPrChange>
          </w:rPr>
          <w:t xml:space="preserve">  Appt.LName,    </w:t>
        </w:r>
      </w:ins>
    </w:p>
    <w:p w14:paraId="30AE01F0" w14:textId="77777777" w:rsidR="00DF7D91" w:rsidRPr="00DF7D91" w:rsidRDefault="00DF7D91">
      <w:pPr>
        <w:pStyle w:val="HTMLPreformatted"/>
        <w:divId w:val="166756218"/>
        <w:rPr>
          <w:ins w:id="7387" w:author="shorny" w:date="2014-06-09T18:33:00Z"/>
          <w:sz w:val="18"/>
          <w:rPrChange w:id="7388" w:author="shorny" w:date="2014-06-09T18:33:00Z">
            <w:rPr>
              <w:ins w:id="7389" w:author="shorny" w:date="2014-06-09T18:33:00Z"/>
            </w:rPr>
          </w:rPrChange>
        </w:rPr>
      </w:pPr>
      <w:ins w:id="7390" w:author="shorny" w:date="2014-06-09T18:33:00Z">
        <w:r w:rsidRPr="00DF7D91">
          <w:rPr>
            <w:sz w:val="18"/>
            <w:rPrChange w:id="7391" w:author="shorny" w:date="2014-06-09T18:33:00Z">
              <w:rPr/>
            </w:rPrChange>
          </w:rPr>
          <w:t xml:space="preserve">  Appt.Email,</w:t>
        </w:r>
      </w:ins>
    </w:p>
    <w:p w14:paraId="1E8D16E0" w14:textId="77777777" w:rsidR="00DF7D91" w:rsidRPr="00DF7D91" w:rsidRDefault="00DF7D91">
      <w:pPr>
        <w:pStyle w:val="HTMLPreformatted"/>
        <w:divId w:val="166756218"/>
        <w:rPr>
          <w:ins w:id="7392" w:author="shorny" w:date="2014-06-09T18:33:00Z"/>
          <w:sz w:val="18"/>
          <w:rPrChange w:id="7393" w:author="shorny" w:date="2014-06-09T18:33:00Z">
            <w:rPr>
              <w:ins w:id="7394" w:author="shorny" w:date="2014-06-09T18:33:00Z"/>
            </w:rPr>
          </w:rPrChange>
        </w:rPr>
      </w:pPr>
      <w:ins w:id="7395" w:author="shorny" w:date="2014-06-09T18:33:00Z">
        <w:r w:rsidRPr="00DF7D91">
          <w:rPr>
            <w:sz w:val="18"/>
            <w:rPrChange w:id="7396" w:author="shorny" w:date="2014-06-09T18:33:00Z">
              <w:rPr/>
            </w:rPrChange>
          </w:rPr>
          <w:t xml:space="preserve">  RA.Description </w:t>
        </w:r>
        <w:r w:rsidRPr="00DF7D91">
          <w:rPr>
            <w:rStyle w:val="keyword1"/>
            <w:sz w:val="18"/>
            <w:rPrChange w:id="7397" w:author="shorny" w:date="2014-06-09T18:33:00Z">
              <w:rPr>
                <w:rStyle w:val="keyword1"/>
              </w:rPr>
            </w:rPrChange>
          </w:rPr>
          <w:t>AS</w:t>
        </w:r>
        <w:r w:rsidRPr="00DF7D91">
          <w:rPr>
            <w:sz w:val="18"/>
            <w:rPrChange w:id="7398" w:author="shorny" w:date="2014-06-09T18:33:00Z">
              <w:rPr/>
            </w:rPrChange>
          </w:rPr>
          <w:t xml:space="preserve"> `Research Area Description`,</w:t>
        </w:r>
      </w:ins>
    </w:p>
    <w:p w14:paraId="25B35C2E" w14:textId="77777777" w:rsidR="00DF7D91" w:rsidRPr="00DF7D91" w:rsidRDefault="00DF7D91">
      <w:pPr>
        <w:pStyle w:val="HTMLPreformatted"/>
        <w:divId w:val="166756218"/>
        <w:rPr>
          <w:ins w:id="7399" w:author="shorny" w:date="2014-06-09T18:33:00Z"/>
          <w:sz w:val="18"/>
          <w:rPrChange w:id="7400" w:author="shorny" w:date="2014-06-09T18:33:00Z">
            <w:rPr>
              <w:ins w:id="7401" w:author="shorny" w:date="2014-06-09T18:33:00Z"/>
            </w:rPr>
          </w:rPrChange>
        </w:rPr>
      </w:pPr>
      <w:ins w:id="7402" w:author="shorny" w:date="2014-06-09T18:33:00Z">
        <w:r w:rsidRPr="00DF7D91">
          <w:rPr>
            <w:sz w:val="18"/>
            <w:rPrChange w:id="7403" w:author="shorny" w:date="2014-06-09T18:33:00Z">
              <w:rPr/>
            </w:rPrChange>
          </w:rPr>
          <w:t xml:space="preserve">  USM.FName </w:t>
        </w:r>
        <w:r w:rsidRPr="00DF7D91">
          <w:rPr>
            <w:rStyle w:val="keyword1"/>
            <w:sz w:val="18"/>
            <w:rPrChange w:id="7404" w:author="shorny" w:date="2014-06-09T18:33:00Z">
              <w:rPr>
                <w:rStyle w:val="keyword1"/>
              </w:rPr>
            </w:rPrChange>
          </w:rPr>
          <w:t>AS</w:t>
        </w:r>
        <w:r w:rsidRPr="00DF7D91">
          <w:rPr>
            <w:sz w:val="18"/>
            <w:rPrChange w:id="7405" w:author="shorny" w:date="2014-06-09T18:33:00Z">
              <w:rPr/>
            </w:rPrChange>
          </w:rPr>
          <w:t xml:space="preserve"> StaffInResearchAreaFName,</w:t>
        </w:r>
      </w:ins>
    </w:p>
    <w:p w14:paraId="6CE40B27" w14:textId="77777777" w:rsidR="00DF7D91" w:rsidRPr="00DF7D91" w:rsidRDefault="00DF7D91">
      <w:pPr>
        <w:pStyle w:val="HTMLPreformatted"/>
        <w:divId w:val="166756218"/>
        <w:rPr>
          <w:ins w:id="7406" w:author="shorny" w:date="2014-06-09T18:33:00Z"/>
          <w:sz w:val="18"/>
          <w:rPrChange w:id="7407" w:author="shorny" w:date="2014-06-09T18:33:00Z">
            <w:rPr>
              <w:ins w:id="7408" w:author="shorny" w:date="2014-06-09T18:33:00Z"/>
            </w:rPr>
          </w:rPrChange>
        </w:rPr>
      </w:pPr>
      <w:ins w:id="7409" w:author="shorny" w:date="2014-06-09T18:33:00Z">
        <w:r w:rsidRPr="00DF7D91">
          <w:rPr>
            <w:sz w:val="18"/>
            <w:rPrChange w:id="7410" w:author="shorny" w:date="2014-06-09T18:33:00Z">
              <w:rPr/>
            </w:rPrChange>
          </w:rPr>
          <w:t xml:space="preserve">  USM.LName </w:t>
        </w:r>
        <w:r w:rsidRPr="00DF7D91">
          <w:rPr>
            <w:rStyle w:val="keyword1"/>
            <w:sz w:val="18"/>
            <w:rPrChange w:id="7411" w:author="shorny" w:date="2014-06-09T18:33:00Z">
              <w:rPr>
                <w:rStyle w:val="keyword1"/>
              </w:rPr>
            </w:rPrChange>
          </w:rPr>
          <w:t>AS</w:t>
        </w:r>
        <w:r w:rsidRPr="00DF7D91">
          <w:rPr>
            <w:sz w:val="18"/>
            <w:rPrChange w:id="7412" w:author="shorny" w:date="2014-06-09T18:33:00Z">
              <w:rPr/>
            </w:rPrChange>
          </w:rPr>
          <w:t xml:space="preserve"> StaffInResearchAreaLName</w:t>
        </w:r>
      </w:ins>
    </w:p>
    <w:p w14:paraId="038CCB16" w14:textId="77777777" w:rsidR="00DF7D91" w:rsidRPr="00DF7D91" w:rsidRDefault="00DF7D91">
      <w:pPr>
        <w:pStyle w:val="HTMLPreformatted"/>
        <w:divId w:val="166756218"/>
        <w:rPr>
          <w:ins w:id="7413" w:author="shorny" w:date="2014-06-09T18:33:00Z"/>
          <w:sz w:val="18"/>
          <w:rPrChange w:id="7414" w:author="shorny" w:date="2014-06-09T18:33:00Z">
            <w:rPr>
              <w:ins w:id="7415" w:author="shorny" w:date="2014-06-09T18:33:00Z"/>
            </w:rPr>
          </w:rPrChange>
        </w:rPr>
      </w:pPr>
      <w:ins w:id="7416" w:author="shorny" w:date="2014-06-09T18:33:00Z">
        <w:r w:rsidRPr="00DF7D91">
          <w:rPr>
            <w:rStyle w:val="keyword1"/>
            <w:sz w:val="18"/>
            <w:rPrChange w:id="7417" w:author="shorny" w:date="2014-06-09T18:33:00Z">
              <w:rPr>
                <w:rStyle w:val="keyword1"/>
              </w:rPr>
            </w:rPrChange>
          </w:rPr>
          <w:t>FROM</w:t>
        </w:r>
        <w:r w:rsidRPr="00DF7D91">
          <w:rPr>
            <w:sz w:val="18"/>
            <w:rPrChange w:id="7418" w:author="shorny" w:date="2014-06-09T18:33:00Z">
              <w:rPr/>
            </w:rPrChange>
          </w:rPr>
          <w:t xml:space="preserve"> Application App </w:t>
        </w:r>
      </w:ins>
    </w:p>
    <w:p w14:paraId="4B57BE78" w14:textId="77777777" w:rsidR="00DF7D91" w:rsidRPr="00DF7D91" w:rsidRDefault="00DF7D91">
      <w:pPr>
        <w:pStyle w:val="HTMLPreformatted"/>
        <w:divId w:val="166756218"/>
        <w:rPr>
          <w:ins w:id="7419" w:author="shorny" w:date="2014-06-09T18:33:00Z"/>
          <w:sz w:val="18"/>
          <w:rPrChange w:id="7420" w:author="shorny" w:date="2014-06-09T18:33:00Z">
            <w:rPr>
              <w:ins w:id="7421" w:author="shorny" w:date="2014-06-09T18:33:00Z"/>
            </w:rPr>
          </w:rPrChange>
        </w:rPr>
      </w:pPr>
      <w:ins w:id="7422" w:author="shorny" w:date="2014-06-09T18:33:00Z">
        <w:r w:rsidRPr="00DF7D91">
          <w:rPr>
            <w:rStyle w:val="keyword1"/>
            <w:sz w:val="18"/>
            <w:rPrChange w:id="7423" w:author="shorny" w:date="2014-06-09T18:33:00Z">
              <w:rPr>
                <w:rStyle w:val="keyword1"/>
              </w:rPr>
            </w:rPrChange>
          </w:rPr>
          <w:t>INNER</w:t>
        </w:r>
        <w:r w:rsidRPr="00DF7D91">
          <w:rPr>
            <w:sz w:val="18"/>
            <w:rPrChange w:id="7424" w:author="shorny" w:date="2014-06-09T18:33:00Z">
              <w:rPr/>
            </w:rPrChange>
          </w:rPr>
          <w:t xml:space="preserve"> </w:t>
        </w:r>
        <w:r w:rsidRPr="00DF7D91">
          <w:rPr>
            <w:rStyle w:val="keyword1"/>
            <w:sz w:val="18"/>
            <w:rPrChange w:id="7425" w:author="shorny" w:date="2014-06-09T18:33:00Z">
              <w:rPr>
                <w:rStyle w:val="keyword1"/>
              </w:rPr>
            </w:rPrChange>
          </w:rPr>
          <w:t>JOIN</w:t>
        </w:r>
        <w:r w:rsidRPr="00DF7D91">
          <w:rPr>
            <w:sz w:val="18"/>
            <w:rPrChange w:id="7426" w:author="shorny" w:date="2014-06-09T18:33:00Z">
              <w:rPr/>
            </w:rPrChange>
          </w:rPr>
          <w:t xml:space="preserve"> Applicant Appt</w:t>
        </w:r>
      </w:ins>
    </w:p>
    <w:p w14:paraId="0032D345" w14:textId="77777777" w:rsidR="00DF7D91" w:rsidRPr="00DF7D91" w:rsidRDefault="00DF7D91">
      <w:pPr>
        <w:pStyle w:val="HTMLPreformatted"/>
        <w:divId w:val="166756218"/>
        <w:rPr>
          <w:ins w:id="7427" w:author="shorny" w:date="2014-06-09T18:33:00Z"/>
          <w:sz w:val="18"/>
          <w:rPrChange w:id="7428" w:author="shorny" w:date="2014-06-09T18:33:00Z">
            <w:rPr>
              <w:ins w:id="7429" w:author="shorny" w:date="2014-06-09T18:33:00Z"/>
            </w:rPr>
          </w:rPrChange>
        </w:rPr>
      </w:pPr>
      <w:ins w:id="7430" w:author="shorny" w:date="2014-06-09T18:33:00Z">
        <w:r w:rsidRPr="00DF7D91">
          <w:rPr>
            <w:sz w:val="18"/>
            <w:rPrChange w:id="7431" w:author="shorny" w:date="2014-06-09T18:33:00Z">
              <w:rPr/>
            </w:rPrChange>
          </w:rPr>
          <w:t xml:space="preserve">  </w:t>
        </w:r>
        <w:r w:rsidRPr="00DF7D91">
          <w:rPr>
            <w:rStyle w:val="keyword1"/>
            <w:sz w:val="18"/>
            <w:rPrChange w:id="7432" w:author="shorny" w:date="2014-06-09T18:33:00Z">
              <w:rPr>
                <w:rStyle w:val="keyword1"/>
              </w:rPr>
            </w:rPrChange>
          </w:rPr>
          <w:t>ON</w:t>
        </w:r>
        <w:r w:rsidRPr="00DF7D91">
          <w:rPr>
            <w:sz w:val="18"/>
            <w:rPrChange w:id="7433" w:author="shorny" w:date="2014-06-09T18:33:00Z">
              <w:rPr/>
            </w:rPrChange>
          </w:rPr>
          <w:t xml:space="preserve"> App.ApplicantID = Appt.ApplicantID</w:t>
        </w:r>
      </w:ins>
    </w:p>
    <w:p w14:paraId="38DFB118" w14:textId="77777777" w:rsidR="00DF7D91" w:rsidRPr="00DF7D91" w:rsidRDefault="00DF7D91">
      <w:pPr>
        <w:pStyle w:val="HTMLPreformatted"/>
        <w:divId w:val="166756218"/>
        <w:rPr>
          <w:ins w:id="7434" w:author="shorny" w:date="2014-06-09T18:33:00Z"/>
          <w:sz w:val="18"/>
          <w:rPrChange w:id="7435" w:author="shorny" w:date="2014-06-09T18:33:00Z">
            <w:rPr>
              <w:ins w:id="7436" w:author="shorny" w:date="2014-06-09T18:33:00Z"/>
            </w:rPr>
          </w:rPrChange>
        </w:rPr>
      </w:pPr>
      <w:ins w:id="7437" w:author="shorny" w:date="2014-06-09T18:33:00Z">
        <w:r w:rsidRPr="00DF7D91">
          <w:rPr>
            <w:rStyle w:val="keyword1"/>
            <w:sz w:val="18"/>
            <w:rPrChange w:id="7438" w:author="shorny" w:date="2014-06-09T18:33:00Z">
              <w:rPr>
                <w:rStyle w:val="keyword1"/>
              </w:rPr>
            </w:rPrChange>
          </w:rPr>
          <w:t>INNER</w:t>
        </w:r>
        <w:r w:rsidRPr="00DF7D91">
          <w:rPr>
            <w:sz w:val="18"/>
            <w:rPrChange w:id="7439" w:author="shorny" w:date="2014-06-09T18:33:00Z">
              <w:rPr/>
            </w:rPrChange>
          </w:rPr>
          <w:t xml:space="preserve"> </w:t>
        </w:r>
        <w:r w:rsidRPr="00DF7D91">
          <w:rPr>
            <w:rStyle w:val="keyword1"/>
            <w:sz w:val="18"/>
            <w:rPrChange w:id="7440" w:author="shorny" w:date="2014-06-09T18:33:00Z">
              <w:rPr>
                <w:rStyle w:val="keyword1"/>
              </w:rPr>
            </w:rPrChange>
          </w:rPr>
          <w:t>JOIN</w:t>
        </w:r>
        <w:r w:rsidRPr="00DF7D91">
          <w:rPr>
            <w:sz w:val="18"/>
            <w:rPrChange w:id="7441" w:author="shorny" w:date="2014-06-09T18:33:00Z">
              <w:rPr/>
            </w:rPrChange>
          </w:rPr>
          <w:t xml:space="preserve"> `Application_Research Area` ARA</w:t>
        </w:r>
      </w:ins>
    </w:p>
    <w:p w14:paraId="7899B3F1" w14:textId="77777777" w:rsidR="00DF7D91" w:rsidRPr="00DF7D91" w:rsidRDefault="00DF7D91">
      <w:pPr>
        <w:pStyle w:val="HTMLPreformatted"/>
        <w:divId w:val="166756218"/>
        <w:rPr>
          <w:ins w:id="7442" w:author="shorny" w:date="2014-06-09T18:33:00Z"/>
          <w:sz w:val="18"/>
          <w:rPrChange w:id="7443" w:author="shorny" w:date="2014-06-09T18:33:00Z">
            <w:rPr>
              <w:ins w:id="7444" w:author="shorny" w:date="2014-06-09T18:33:00Z"/>
            </w:rPr>
          </w:rPrChange>
        </w:rPr>
      </w:pPr>
      <w:ins w:id="7445" w:author="shorny" w:date="2014-06-09T18:33:00Z">
        <w:r w:rsidRPr="00DF7D91">
          <w:rPr>
            <w:sz w:val="18"/>
            <w:rPrChange w:id="7446" w:author="shorny" w:date="2014-06-09T18:33:00Z">
              <w:rPr/>
            </w:rPrChange>
          </w:rPr>
          <w:t xml:space="preserve">  </w:t>
        </w:r>
        <w:r w:rsidRPr="00DF7D91">
          <w:rPr>
            <w:rStyle w:val="keyword1"/>
            <w:sz w:val="18"/>
            <w:rPrChange w:id="7447" w:author="shorny" w:date="2014-06-09T18:33:00Z">
              <w:rPr>
                <w:rStyle w:val="keyword1"/>
              </w:rPr>
            </w:rPrChange>
          </w:rPr>
          <w:t>ON</w:t>
        </w:r>
        <w:r w:rsidRPr="00DF7D91">
          <w:rPr>
            <w:sz w:val="18"/>
            <w:rPrChange w:id="7448" w:author="shorny" w:date="2014-06-09T18:33:00Z">
              <w:rPr/>
            </w:rPrChange>
          </w:rPr>
          <w:t xml:space="preserve"> App.ApplicationID = ARA.ApplicationID</w:t>
        </w:r>
      </w:ins>
    </w:p>
    <w:p w14:paraId="3B99250E" w14:textId="77777777" w:rsidR="00DF7D91" w:rsidRPr="00DF7D91" w:rsidRDefault="00DF7D91">
      <w:pPr>
        <w:pStyle w:val="HTMLPreformatted"/>
        <w:divId w:val="166756218"/>
        <w:rPr>
          <w:ins w:id="7449" w:author="shorny" w:date="2014-06-09T18:33:00Z"/>
          <w:sz w:val="18"/>
          <w:rPrChange w:id="7450" w:author="shorny" w:date="2014-06-09T18:33:00Z">
            <w:rPr>
              <w:ins w:id="7451" w:author="shorny" w:date="2014-06-09T18:33:00Z"/>
            </w:rPr>
          </w:rPrChange>
        </w:rPr>
      </w:pPr>
      <w:ins w:id="7452" w:author="shorny" w:date="2014-06-09T18:33:00Z">
        <w:r w:rsidRPr="00DF7D91">
          <w:rPr>
            <w:rStyle w:val="keyword1"/>
            <w:sz w:val="18"/>
            <w:rPrChange w:id="7453" w:author="shorny" w:date="2014-06-09T18:33:00Z">
              <w:rPr>
                <w:rStyle w:val="keyword1"/>
              </w:rPr>
            </w:rPrChange>
          </w:rPr>
          <w:t>INNER</w:t>
        </w:r>
        <w:r w:rsidRPr="00DF7D91">
          <w:rPr>
            <w:sz w:val="18"/>
            <w:rPrChange w:id="7454" w:author="shorny" w:date="2014-06-09T18:33:00Z">
              <w:rPr/>
            </w:rPrChange>
          </w:rPr>
          <w:t xml:space="preserve"> </w:t>
        </w:r>
        <w:r w:rsidRPr="00DF7D91">
          <w:rPr>
            <w:rStyle w:val="keyword1"/>
            <w:sz w:val="18"/>
            <w:rPrChange w:id="7455" w:author="shorny" w:date="2014-06-09T18:33:00Z">
              <w:rPr>
                <w:rStyle w:val="keyword1"/>
              </w:rPr>
            </w:rPrChange>
          </w:rPr>
          <w:t>JOIN</w:t>
        </w:r>
        <w:r w:rsidRPr="00DF7D91">
          <w:rPr>
            <w:sz w:val="18"/>
            <w:rPrChange w:id="7456" w:author="shorny" w:date="2014-06-09T18:33:00Z">
              <w:rPr/>
            </w:rPrChange>
          </w:rPr>
          <w:t xml:space="preserve"> `Research Area` </w:t>
        </w:r>
        <w:r w:rsidRPr="00DF7D91">
          <w:rPr>
            <w:rStyle w:val="keyword1"/>
            <w:sz w:val="18"/>
            <w:rPrChange w:id="7457" w:author="shorny" w:date="2014-06-09T18:33:00Z">
              <w:rPr>
                <w:rStyle w:val="keyword1"/>
              </w:rPr>
            </w:rPrChange>
          </w:rPr>
          <w:t>AS</w:t>
        </w:r>
        <w:r w:rsidRPr="00DF7D91">
          <w:rPr>
            <w:sz w:val="18"/>
            <w:rPrChange w:id="7458" w:author="shorny" w:date="2014-06-09T18:33:00Z">
              <w:rPr/>
            </w:rPrChange>
          </w:rPr>
          <w:t xml:space="preserve"> RA</w:t>
        </w:r>
      </w:ins>
    </w:p>
    <w:p w14:paraId="7D2F5157" w14:textId="77777777" w:rsidR="00DF7D91" w:rsidRPr="00DF7D91" w:rsidRDefault="00DF7D91">
      <w:pPr>
        <w:pStyle w:val="HTMLPreformatted"/>
        <w:divId w:val="166756218"/>
        <w:rPr>
          <w:ins w:id="7459" w:author="shorny" w:date="2014-06-09T18:33:00Z"/>
          <w:sz w:val="18"/>
          <w:rPrChange w:id="7460" w:author="shorny" w:date="2014-06-09T18:33:00Z">
            <w:rPr>
              <w:ins w:id="7461" w:author="shorny" w:date="2014-06-09T18:33:00Z"/>
            </w:rPr>
          </w:rPrChange>
        </w:rPr>
      </w:pPr>
      <w:ins w:id="7462" w:author="shorny" w:date="2014-06-09T18:33:00Z">
        <w:r w:rsidRPr="00DF7D91">
          <w:rPr>
            <w:sz w:val="18"/>
            <w:rPrChange w:id="7463" w:author="shorny" w:date="2014-06-09T18:33:00Z">
              <w:rPr/>
            </w:rPrChange>
          </w:rPr>
          <w:t xml:space="preserve">  </w:t>
        </w:r>
        <w:r w:rsidRPr="00DF7D91">
          <w:rPr>
            <w:rStyle w:val="keyword1"/>
            <w:sz w:val="18"/>
            <w:rPrChange w:id="7464" w:author="shorny" w:date="2014-06-09T18:33:00Z">
              <w:rPr>
                <w:rStyle w:val="keyword1"/>
              </w:rPr>
            </w:rPrChange>
          </w:rPr>
          <w:t>ON</w:t>
        </w:r>
        <w:r w:rsidRPr="00DF7D91">
          <w:rPr>
            <w:sz w:val="18"/>
            <w:rPrChange w:id="7465" w:author="shorny" w:date="2014-06-09T18:33:00Z">
              <w:rPr/>
            </w:rPrChange>
          </w:rPr>
          <w:t xml:space="preserve"> ARA.FORCode = RA.FORCode</w:t>
        </w:r>
      </w:ins>
    </w:p>
    <w:p w14:paraId="1B506CD8" w14:textId="77777777" w:rsidR="00DF7D91" w:rsidRPr="00DF7D91" w:rsidRDefault="00DF7D91">
      <w:pPr>
        <w:pStyle w:val="HTMLPreformatted"/>
        <w:divId w:val="166756218"/>
        <w:rPr>
          <w:ins w:id="7466" w:author="shorny" w:date="2014-06-09T18:33:00Z"/>
          <w:sz w:val="18"/>
          <w:rPrChange w:id="7467" w:author="shorny" w:date="2014-06-09T18:33:00Z">
            <w:rPr>
              <w:ins w:id="7468" w:author="shorny" w:date="2014-06-09T18:33:00Z"/>
            </w:rPr>
          </w:rPrChange>
        </w:rPr>
      </w:pPr>
      <w:ins w:id="7469" w:author="shorny" w:date="2014-06-09T18:33:00Z">
        <w:r w:rsidRPr="00DF7D91">
          <w:rPr>
            <w:rStyle w:val="keyword1"/>
            <w:sz w:val="18"/>
            <w:rPrChange w:id="7470" w:author="shorny" w:date="2014-06-09T18:33:00Z">
              <w:rPr>
                <w:rStyle w:val="keyword1"/>
              </w:rPr>
            </w:rPrChange>
          </w:rPr>
          <w:t>INNER</w:t>
        </w:r>
        <w:r w:rsidRPr="00DF7D91">
          <w:rPr>
            <w:sz w:val="18"/>
            <w:rPrChange w:id="7471" w:author="shorny" w:date="2014-06-09T18:33:00Z">
              <w:rPr/>
            </w:rPrChange>
          </w:rPr>
          <w:t xml:space="preserve"> </w:t>
        </w:r>
        <w:r w:rsidRPr="00DF7D91">
          <w:rPr>
            <w:rStyle w:val="keyword1"/>
            <w:sz w:val="18"/>
            <w:rPrChange w:id="7472" w:author="shorny" w:date="2014-06-09T18:33:00Z">
              <w:rPr>
                <w:rStyle w:val="keyword1"/>
              </w:rPr>
            </w:rPrChange>
          </w:rPr>
          <w:t>JOIN</w:t>
        </w:r>
        <w:r w:rsidRPr="00DF7D91">
          <w:rPr>
            <w:sz w:val="18"/>
            <w:rPrChange w:id="7473" w:author="shorny" w:date="2014-06-09T18:33:00Z">
              <w:rPr/>
            </w:rPrChange>
          </w:rPr>
          <w:t xml:space="preserve"> `University Staff Member_Research Area` USM_RA</w:t>
        </w:r>
      </w:ins>
    </w:p>
    <w:p w14:paraId="776C6611" w14:textId="77777777" w:rsidR="00DF7D91" w:rsidRPr="00DF7D91" w:rsidRDefault="00DF7D91">
      <w:pPr>
        <w:pStyle w:val="HTMLPreformatted"/>
        <w:divId w:val="166756218"/>
        <w:rPr>
          <w:ins w:id="7474" w:author="shorny" w:date="2014-06-09T18:33:00Z"/>
          <w:sz w:val="18"/>
          <w:rPrChange w:id="7475" w:author="shorny" w:date="2014-06-09T18:33:00Z">
            <w:rPr>
              <w:ins w:id="7476" w:author="shorny" w:date="2014-06-09T18:33:00Z"/>
            </w:rPr>
          </w:rPrChange>
        </w:rPr>
      </w:pPr>
      <w:ins w:id="7477" w:author="shorny" w:date="2014-06-09T18:33:00Z">
        <w:r w:rsidRPr="00DF7D91">
          <w:rPr>
            <w:sz w:val="18"/>
            <w:rPrChange w:id="7478" w:author="shorny" w:date="2014-06-09T18:33:00Z">
              <w:rPr/>
            </w:rPrChange>
          </w:rPr>
          <w:t xml:space="preserve">  </w:t>
        </w:r>
        <w:r w:rsidRPr="00DF7D91">
          <w:rPr>
            <w:rStyle w:val="keyword1"/>
            <w:sz w:val="18"/>
            <w:rPrChange w:id="7479" w:author="shorny" w:date="2014-06-09T18:33:00Z">
              <w:rPr>
                <w:rStyle w:val="keyword1"/>
              </w:rPr>
            </w:rPrChange>
          </w:rPr>
          <w:t>ON</w:t>
        </w:r>
        <w:r w:rsidRPr="00DF7D91">
          <w:rPr>
            <w:sz w:val="18"/>
            <w:rPrChange w:id="7480" w:author="shorny" w:date="2014-06-09T18:33:00Z">
              <w:rPr/>
            </w:rPrChange>
          </w:rPr>
          <w:t xml:space="preserve"> ARA.FORCode = USM_RA.FORCode</w:t>
        </w:r>
      </w:ins>
    </w:p>
    <w:p w14:paraId="1494A4F2" w14:textId="77777777" w:rsidR="00DF7D91" w:rsidRPr="00DF7D91" w:rsidRDefault="00DF7D91">
      <w:pPr>
        <w:pStyle w:val="HTMLPreformatted"/>
        <w:divId w:val="166756218"/>
        <w:rPr>
          <w:ins w:id="7481" w:author="shorny" w:date="2014-06-09T18:33:00Z"/>
          <w:sz w:val="18"/>
          <w:rPrChange w:id="7482" w:author="shorny" w:date="2014-06-09T18:33:00Z">
            <w:rPr>
              <w:ins w:id="7483" w:author="shorny" w:date="2014-06-09T18:33:00Z"/>
            </w:rPr>
          </w:rPrChange>
        </w:rPr>
      </w:pPr>
      <w:ins w:id="7484" w:author="shorny" w:date="2014-06-09T18:33:00Z">
        <w:r w:rsidRPr="00DF7D91">
          <w:rPr>
            <w:rStyle w:val="keyword1"/>
            <w:sz w:val="18"/>
            <w:rPrChange w:id="7485" w:author="shorny" w:date="2014-06-09T18:33:00Z">
              <w:rPr>
                <w:rStyle w:val="keyword1"/>
              </w:rPr>
            </w:rPrChange>
          </w:rPr>
          <w:t>INNER</w:t>
        </w:r>
        <w:r w:rsidRPr="00DF7D91">
          <w:rPr>
            <w:sz w:val="18"/>
            <w:rPrChange w:id="7486" w:author="shorny" w:date="2014-06-09T18:33:00Z">
              <w:rPr/>
            </w:rPrChange>
          </w:rPr>
          <w:t xml:space="preserve"> </w:t>
        </w:r>
        <w:r w:rsidRPr="00DF7D91">
          <w:rPr>
            <w:rStyle w:val="keyword1"/>
            <w:sz w:val="18"/>
            <w:rPrChange w:id="7487" w:author="shorny" w:date="2014-06-09T18:33:00Z">
              <w:rPr>
                <w:rStyle w:val="keyword1"/>
              </w:rPr>
            </w:rPrChange>
          </w:rPr>
          <w:t>JOIN</w:t>
        </w:r>
        <w:r w:rsidRPr="00DF7D91">
          <w:rPr>
            <w:sz w:val="18"/>
            <w:rPrChange w:id="7488" w:author="shorny" w:date="2014-06-09T18:33:00Z">
              <w:rPr/>
            </w:rPrChange>
          </w:rPr>
          <w:t xml:space="preserve"> `University Staff Member` USM</w:t>
        </w:r>
      </w:ins>
    </w:p>
    <w:p w14:paraId="25889AAD" w14:textId="77777777" w:rsidR="00DF7D91" w:rsidRPr="00DF7D91" w:rsidRDefault="00DF7D91">
      <w:pPr>
        <w:pStyle w:val="HTMLPreformatted"/>
        <w:divId w:val="166756218"/>
        <w:rPr>
          <w:ins w:id="7489" w:author="shorny" w:date="2014-06-09T18:33:00Z"/>
          <w:sz w:val="18"/>
          <w:rPrChange w:id="7490" w:author="shorny" w:date="2014-06-09T18:33:00Z">
            <w:rPr>
              <w:ins w:id="7491" w:author="shorny" w:date="2014-06-09T18:33:00Z"/>
            </w:rPr>
          </w:rPrChange>
        </w:rPr>
      </w:pPr>
      <w:ins w:id="7492" w:author="shorny" w:date="2014-06-09T18:33:00Z">
        <w:r w:rsidRPr="00DF7D91">
          <w:rPr>
            <w:sz w:val="18"/>
            <w:rPrChange w:id="7493" w:author="shorny" w:date="2014-06-09T18:33:00Z">
              <w:rPr/>
            </w:rPrChange>
          </w:rPr>
          <w:t xml:space="preserve">  </w:t>
        </w:r>
        <w:r w:rsidRPr="00DF7D91">
          <w:rPr>
            <w:rStyle w:val="keyword1"/>
            <w:sz w:val="18"/>
            <w:rPrChange w:id="7494" w:author="shorny" w:date="2014-06-09T18:33:00Z">
              <w:rPr>
                <w:rStyle w:val="keyword1"/>
              </w:rPr>
            </w:rPrChange>
          </w:rPr>
          <w:t>ON</w:t>
        </w:r>
        <w:r w:rsidRPr="00DF7D91">
          <w:rPr>
            <w:sz w:val="18"/>
            <w:rPrChange w:id="7495" w:author="shorny" w:date="2014-06-09T18:33:00Z">
              <w:rPr/>
            </w:rPrChange>
          </w:rPr>
          <w:t xml:space="preserve"> USM_RA.StaffID = USM.StaffID</w:t>
        </w:r>
      </w:ins>
    </w:p>
    <w:p w14:paraId="04A2B29F" w14:textId="77777777" w:rsidR="00DF7D91" w:rsidRPr="00DF7D91" w:rsidRDefault="00DF7D91">
      <w:pPr>
        <w:pStyle w:val="HTMLPreformatted"/>
        <w:divId w:val="166756218"/>
        <w:rPr>
          <w:ins w:id="7496" w:author="shorny" w:date="2014-06-09T18:33:00Z"/>
          <w:sz w:val="18"/>
          <w:rPrChange w:id="7497" w:author="shorny" w:date="2014-06-09T18:33:00Z">
            <w:rPr>
              <w:ins w:id="7498" w:author="shorny" w:date="2014-06-09T18:33:00Z"/>
            </w:rPr>
          </w:rPrChange>
        </w:rPr>
      </w:pPr>
      <w:ins w:id="7499" w:author="shorny" w:date="2014-06-09T18:33:00Z">
        <w:r w:rsidRPr="00DF7D91">
          <w:rPr>
            <w:rStyle w:val="keyword1"/>
            <w:sz w:val="18"/>
            <w:rPrChange w:id="7500" w:author="shorny" w:date="2014-06-09T18:33:00Z">
              <w:rPr>
                <w:rStyle w:val="keyword1"/>
              </w:rPr>
            </w:rPrChange>
          </w:rPr>
          <w:t>WHERE</w:t>
        </w:r>
        <w:r w:rsidRPr="00DF7D91">
          <w:rPr>
            <w:sz w:val="18"/>
            <w:rPrChange w:id="7501" w:author="shorny" w:date="2014-06-09T18:33:00Z">
              <w:rPr/>
            </w:rPrChange>
          </w:rPr>
          <w:t xml:space="preserve"> USM_RA.StaffID = CURRENT_RHD_</w:t>
        </w:r>
        <w:proofErr w:type="gramStart"/>
        <w:r w:rsidRPr="00DF7D91">
          <w:rPr>
            <w:sz w:val="18"/>
            <w:rPrChange w:id="7502" w:author="shorny" w:date="2014-06-09T18:33:00Z">
              <w:rPr/>
            </w:rPrChange>
          </w:rPr>
          <w:t>USER()</w:t>
        </w:r>
        <w:proofErr w:type="gramEnd"/>
      </w:ins>
    </w:p>
    <w:p w14:paraId="70AB3415" w14:textId="77777777" w:rsidR="00DF7D91" w:rsidRPr="00DF7D91" w:rsidRDefault="00DF7D91">
      <w:pPr>
        <w:pStyle w:val="HTMLPreformatted"/>
        <w:divId w:val="166756218"/>
        <w:rPr>
          <w:ins w:id="7503" w:author="shorny" w:date="2014-06-09T18:33:00Z"/>
          <w:sz w:val="18"/>
          <w:rPrChange w:id="7504" w:author="shorny" w:date="2014-06-09T18:33:00Z">
            <w:rPr>
              <w:ins w:id="7505" w:author="shorny" w:date="2014-06-09T18:33:00Z"/>
            </w:rPr>
          </w:rPrChange>
        </w:rPr>
      </w:pPr>
      <w:ins w:id="7506" w:author="shorny" w:date="2014-06-09T18:33:00Z">
        <w:r w:rsidRPr="00DF7D91">
          <w:rPr>
            <w:sz w:val="18"/>
            <w:rPrChange w:id="7507" w:author="shorny" w:date="2014-06-09T18:33:00Z">
              <w:rPr/>
            </w:rPrChange>
          </w:rPr>
          <w:t xml:space="preserve">  </w:t>
        </w:r>
        <w:r w:rsidRPr="00DF7D91">
          <w:rPr>
            <w:rStyle w:val="keyword1"/>
            <w:sz w:val="18"/>
            <w:rPrChange w:id="7508" w:author="shorny" w:date="2014-06-09T18:33:00Z">
              <w:rPr>
                <w:rStyle w:val="keyword1"/>
              </w:rPr>
            </w:rPrChange>
          </w:rPr>
          <w:t>AND</w:t>
        </w:r>
        <w:r w:rsidRPr="00DF7D91">
          <w:rPr>
            <w:sz w:val="18"/>
            <w:rPrChange w:id="7509" w:author="shorny" w:date="2014-06-09T18:33:00Z">
              <w:rPr/>
            </w:rPrChange>
          </w:rPr>
          <w:t xml:space="preserve"> </w:t>
        </w:r>
        <w:proofErr w:type="gramStart"/>
        <w:r w:rsidRPr="00DF7D91">
          <w:rPr>
            <w:sz w:val="18"/>
            <w:rPrChange w:id="7510" w:author="shorny" w:date="2014-06-09T18:33:00Z">
              <w:rPr/>
            </w:rPrChange>
          </w:rPr>
          <w:t>DATEDIFF(</w:t>
        </w:r>
        <w:proofErr w:type="gramEnd"/>
        <w:r w:rsidRPr="00DF7D91">
          <w:rPr>
            <w:sz w:val="18"/>
            <w:rPrChange w:id="7511" w:author="shorny" w:date="2014-06-09T18:33:00Z">
              <w:rPr/>
            </w:rPrChange>
          </w:rPr>
          <w:t>CURRENT_RHD_DATE(), App.DateAdded) &gt;= 7</w:t>
        </w:r>
      </w:ins>
    </w:p>
    <w:p w14:paraId="72F9FDEA" w14:textId="77777777" w:rsidR="00DF7D91" w:rsidRPr="00DF7D91" w:rsidRDefault="00DF7D91">
      <w:pPr>
        <w:pStyle w:val="HTMLPreformatted"/>
        <w:divId w:val="166756218"/>
        <w:rPr>
          <w:ins w:id="7512" w:author="shorny" w:date="2014-06-09T18:33:00Z"/>
          <w:sz w:val="18"/>
          <w:rPrChange w:id="7513" w:author="shorny" w:date="2014-06-09T18:33:00Z">
            <w:rPr>
              <w:ins w:id="7514" w:author="shorny" w:date="2014-06-09T18:33:00Z"/>
            </w:rPr>
          </w:rPrChange>
        </w:rPr>
      </w:pPr>
      <w:ins w:id="7515" w:author="shorny" w:date="2014-06-09T18:33:00Z">
        <w:r w:rsidRPr="00DF7D91">
          <w:rPr>
            <w:rStyle w:val="keyword1"/>
            <w:sz w:val="18"/>
            <w:rPrChange w:id="7516" w:author="shorny" w:date="2014-06-09T18:33:00Z">
              <w:rPr>
                <w:rStyle w:val="keyword1"/>
              </w:rPr>
            </w:rPrChange>
          </w:rPr>
          <w:t>ORDER</w:t>
        </w:r>
        <w:r w:rsidRPr="00DF7D91">
          <w:rPr>
            <w:sz w:val="18"/>
            <w:rPrChange w:id="7517" w:author="shorny" w:date="2014-06-09T18:33:00Z">
              <w:rPr/>
            </w:rPrChange>
          </w:rPr>
          <w:t xml:space="preserve"> </w:t>
        </w:r>
        <w:r w:rsidRPr="00DF7D91">
          <w:rPr>
            <w:rStyle w:val="keyword1"/>
            <w:sz w:val="18"/>
            <w:rPrChange w:id="7518" w:author="shorny" w:date="2014-06-09T18:33:00Z">
              <w:rPr>
                <w:rStyle w:val="keyword1"/>
              </w:rPr>
            </w:rPrChange>
          </w:rPr>
          <w:t>BY</w:t>
        </w:r>
        <w:r w:rsidRPr="00DF7D91">
          <w:rPr>
            <w:sz w:val="18"/>
            <w:rPrChange w:id="7519" w:author="shorny" w:date="2014-06-09T18:33:00Z">
              <w:rPr/>
            </w:rPrChange>
          </w:rPr>
          <w:t xml:space="preserve"> App.DateAdded;</w:t>
        </w:r>
      </w:ins>
    </w:p>
    <w:p w14:paraId="6AD7778D" w14:textId="77777777" w:rsidR="00F25FDD" w:rsidRPr="00F25FDD" w:rsidRDefault="00F25FDD" w:rsidP="00F25FDD">
      <w:pPr>
        <w:rPr>
          <w:ins w:id="7520" w:author="shorny" w:date="2014-06-09T17:49:00Z"/>
          <w:lang w:eastAsia="en-AU"/>
          <w:rPrChange w:id="7521" w:author="shorny" w:date="2014-06-09T18:32:00Z">
            <w:rPr>
              <w:ins w:id="7522" w:author="shorny" w:date="2014-06-09T17:49:00Z"/>
            </w:rPr>
          </w:rPrChange>
        </w:rPr>
        <w:pPrChange w:id="7523" w:author="shorny" w:date="2014-06-09T18:32:00Z">
          <w:pPr>
            <w:pStyle w:val="Heading1"/>
            <w:numPr>
              <w:numId w:val="17"/>
            </w:numPr>
          </w:pPr>
        </w:pPrChange>
      </w:pPr>
    </w:p>
    <w:p w14:paraId="18408555" w14:textId="1B44893A" w:rsidR="008A6E2D" w:rsidRDefault="008A6E2D" w:rsidP="008A6E2D">
      <w:pPr>
        <w:pStyle w:val="Heading3"/>
        <w:rPr>
          <w:ins w:id="7524" w:author="shorny" w:date="2014-06-09T18:34:00Z"/>
        </w:rPr>
        <w:pPrChange w:id="7525" w:author="shorny" w:date="2014-06-09T17:49:00Z">
          <w:pPr>
            <w:pStyle w:val="Heading1"/>
            <w:numPr>
              <w:numId w:val="17"/>
            </w:numPr>
          </w:pPr>
        </w:pPrChange>
      </w:pPr>
      <w:ins w:id="7526" w:author="shorny" w:date="2014-06-09T17:49:00Z">
        <w:r>
          <w:t xml:space="preserve">Views for </w:t>
        </w:r>
      </w:ins>
      <w:ins w:id="7527" w:author="shorny" w:date="2014-06-09T17:52:00Z">
        <w:r w:rsidR="00B5504B">
          <w:t>RHD administration staff</w:t>
        </w:r>
      </w:ins>
    </w:p>
    <w:p w14:paraId="66690F0E" w14:textId="77777777" w:rsidR="00FF580A" w:rsidRDefault="00FF580A">
      <w:pPr>
        <w:pStyle w:val="HTMLPreformatted"/>
        <w:divId w:val="105394509"/>
        <w:rPr>
          <w:ins w:id="7528" w:author="shorny" w:date="2014-06-09T18:34:00Z"/>
        </w:rPr>
      </w:pPr>
    </w:p>
    <w:p w14:paraId="677389D0" w14:textId="77777777" w:rsidR="00FF580A" w:rsidRPr="00FF580A" w:rsidRDefault="00FF580A">
      <w:pPr>
        <w:pStyle w:val="HTMLPreformatted"/>
        <w:divId w:val="105394509"/>
        <w:rPr>
          <w:ins w:id="7529" w:author="shorny" w:date="2014-06-09T18:34:00Z"/>
          <w:rStyle w:val="comment1"/>
          <w:sz w:val="18"/>
          <w:rPrChange w:id="7530" w:author="shorny" w:date="2014-06-09T18:34:00Z">
            <w:rPr>
              <w:ins w:id="7531" w:author="shorny" w:date="2014-06-09T18:34:00Z"/>
              <w:rStyle w:val="comment1"/>
            </w:rPr>
          </w:rPrChange>
        </w:rPr>
      </w:pPr>
      <w:ins w:id="7532" w:author="shorny" w:date="2014-06-09T18:34:00Z">
        <w:r w:rsidRPr="00FF580A">
          <w:rPr>
            <w:rStyle w:val="comment1"/>
            <w:sz w:val="18"/>
            <w:rPrChange w:id="7533" w:author="shorny" w:date="2014-06-09T18:34:00Z">
              <w:rPr>
                <w:rStyle w:val="comment1"/>
              </w:rPr>
            </w:rPrChange>
          </w:rPr>
          <w:t>-- -----------------------------------------------------------------------------</w:t>
        </w:r>
      </w:ins>
    </w:p>
    <w:p w14:paraId="567AE8D2" w14:textId="77777777" w:rsidR="00FF580A" w:rsidRPr="00FF580A" w:rsidRDefault="00FF580A">
      <w:pPr>
        <w:pStyle w:val="HTMLPreformatted"/>
        <w:divId w:val="105394509"/>
        <w:rPr>
          <w:ins w:id="7534" w:author="shorny" w:date="2014-06-09T18:34:00Z"/>
          <w:rStyle w:val="comment1"/>
          <w:sz w:val="18"/>
          <w:rPrChange w:id="7535" w:author="shorny" w:date="2014-06-09T18:34:00Z">
            <w:rPr>
              <w:ins w:id="7536" w:author="shorny" w:date="2014-06-09T18:34:00Z"/>
              <w:rStyle w:val="comment1"/>
            </w:rPr>
          </w:rPrChange>
        </w:rPr>
      </w:pPr>
      <w:ins w:id="7537" w:author="shorny" w:date="2014-06-09T18:34:00Z">
        <w:r w:rsidRPr="00FF580A">
          <w:rPr>
            <w:rStyle w:val="comment1"/>
            <w:sz w:val="18"/>
            <w:rPrChange w:id="7538" w:author="shorny" w:date="2014-06-09T18:34:00Z">
              <w:rPr>
                <w:rStyle w:val="comment1"/>
              </w:rPr>
            </w:rPrChange>
          </w:rPr>
          <w:t>-- Views for RHD staff.</w:t>
        </w:r>
      </w:ins>
    </w:p>
    <w:p w14:paraId="4442AE95" w14:textId="77777777" w:rsidR="00FF580A" w:rsidRPr="00FF580A" w:rsidRDefault="00FF580A">
      <w:pPr>
        <w:pStyle w:val="HTMLPreformatted"/>
        <w:divId w:val="105394509"/>
        <w:rPr>
          <w:ins w:id="7539" w:author="shorny" w:date="2014-06-09T18:34:00Z"/>
          <w:sz w:val="18"/>
          <w:rPrChange w:id="7540" w:author="shorny" w:date="2014-06-09T18:34:00Z">
            <w:rPr>
              <w:ins w:id="7541" w:author="shorny" w:date="2014-06-09T18:34:00Z"/>
            </w:rPr>
          </w:rPrChange>
        </w:rPr>
      </w:pPr>
      <w:ins w:id="7542" w:author="shorny" w:date="2014-06-09T18:34:00Z">
        <w:r w:rsidRPr="00FF580A">
          <w:rPr>
            <w:rStyle w:val="keyword1"/>
            <w:sz w:val="18"/>
            <w:rPrChange w:id="7543" w:author="shorny" w:date="2014-06-09T18:34:00Z">
              <w:rPr>
                <w:rStyle w:val="keyword1"/>
              </w:rPr>
            </w:rPrChange>
          </w:rPr>
          <w:t>SELECT</w:t>
        </w:r>
        <w:r w:rsidRPr="00FF580A">
          <w:rPr>
            <w:sz w:val="18"/>
            <w:rPrChange w:id="7544" w:author="shorny" w:date="2014-06-09T18:34:00Z">
              <w:rPr/>
            </w:rPrChange>
          </w:rPr>
          <w:t xml:space="preserve"> </w:t>
        </w:r>
        <w:r w:rsidRPr="00FF580A">
          <w:rPr>
            <w:rStyle w:val="string1"/>
            <w:sz w:val="18"/>
            <w:rPrChange w:id="7545" w:author="shorny" w:date="2014-06-09T18:34:00Z">
              <w:rPr>
                <w:rStyle w:val="string1"/>
              </w:rPr>
            </w:rPrChange>
          </w:rPr>
          <w:t>'Creating views for RHD staff'</w:t>
        </w:r>
        <w:r w:rsidRPr="00FF580A">
          <w:rPr>
            <w:sz w:val="18"/>
            <w:rPrChange w:id="7546" w:author="shorny" w:date="2014-06-09T18:34:00Z">
              <w:rPr/>
            </w:rPrChange>
          </w:rPr>
          <w:t>;</w:t>
        </w:r>
      </w:ins>
    </w:p>
    <w:p w14:paraId="4D30725B" w14:textId="77777777" w:rsidR="00FF580A" w:rsidRPr="00FF580A" w:rsidRDefault="00FF580A">
      <w:pPr>
        <w:pStyle w:val="HTMLPreformatted"/>
        <w:divId w:val="105394509"/>
        <w:rPr>
          <w:ins w:id="7547" w:author="shorny" w:date="2014-06-09T18:34:00Z"/>
          <w:sz w:val="18"/>
          <w:rPrChange w:id="7548" w:author="shorny" w:date="2014-06-09T18:34:00Z">
            <w:rPr>
              <w:ins w:id="7549" w:author="shorny" w:date="2014-06-09T18:34:00Z"/>
            </w:rPr>
          </w:rPrChange>
        </w:rPr>
      </w:pPr>
    </w:p>
    <w:p w14:paraId="569FD9EF" w14:textId="77777777" w:rsidR="00FF580A" w:rsidRPr="00FF580A" w:rsidRDefault="00FF580A">
      <w:pPr>
        <w:pStyle w:val="HTMLPreformatted"/>
        <w:divId w:val="105394509"/>
        <w:rPr>
          <w:ins w:id="7550" w:author="shorny" w:date="2014-06-09T18:34:00Z"/>
          <w:rStyle w:val="comment1"/>
          <w:sz w:val="18"/>
          <w:rPrChange w:id="7551" w:author="shorny" w:date="2014-06-09T18:34:00Z">
            <w:rPr>
              <w:ins w:id="7552" w:author="shorny" w:date="2014-06-09T18:34:00Z"/>
              <w:rStyle w:val="comment1"/>
            </w:rPr>
          </w:rPrChange>
        </w:rPr>
      </w:pPr>
      <w:ins w:id="7553" w:author="shorny" w:date="2014-06-09T18:34:00Z">
        <w:r w:rsidRPr="00FF580A">
          <w:rPr>
            <w:rStyle w:val="comment1"/>
            <w:sz w:val="18"/>
            <w:rPrChange w:id="7554" w:author="shorny" w:date="2014-06-09T18:34:00Z">
              <w:rPr>
                <w:rStyle w:val="comment1"/>
              </w:rPr>
            </w:rPrChange>
          </w:rPr>
          <w:t>-- All ongoing applications and the contact staff</w:t>
        </w:r>
      </w:ins>
    </w:p>
    <w:p w14:paraId="4D788D99" w14:textId="77777777" w:rsidR="00FF580A" w:rsidRPr="00FF580A" w:rsidRDefault="00FF580A">
      <w:pPr>
        <w:pStyle w:val="HTMLPreformatted"/>
        <w:divId w:val="105394509"/>
        <w:rPr>
          <w:ins w:id="7555" w:author="shorny" w:date="2014-06-09T18:34:00Z"/>
          <w:sz w:val="18"/>
          <w:rPrChange w:id="7556" w:author="shorny" w:date="2014-06-09T18:34:00Z">
            <w:rPr>
              <w:ins w:id="7557" w:author="shorny" w:date="2014-06-09T18:34:00Z"/>
            </w:rPr>
          </w:rPrChange>
        </w:rPr>
      </w:pPr>
      <w:ins w:id="7558" w:author="shorny" w:date="2014-06-09T18:34:00Z">
        <w:r w:rsidRPr="00FF580A">
          <w:rPr>
            <w:rStyle w:val="keyword1"/>
            <w:sz w:val="18"/>
            <w:rPrChange w:id="7559" w:author="shorny" w:date="2014-06-09T18:34:00Z">
              <w:rPr>
                <w:rStyle w:val="keyword1"/>
              </w:rPr>
            </w:rPrChange>
          </w:rPr>
          <w:t>DROP</w:t>
        </w:r>
        <w:r w:rsidRPr="00FF580A">
          <w:rPr>
            <w:sz w:val="18"/>
            <w:rPrChange w:id="7560" w:author="shorny" w:date="2014-06-09T18:34:00Z">
              <w:rPr/>
            </w:rPrChange>
          </w:rPr>
          <w:t xml:space="preserve"> </w:t>
        </w:r>
        <w:r w:rsidRPr="00FF580A">
          <w:rPr>
            <w:rStyle w:val="keyword1"/>
            <w:sz w:val="18"/>
            <w:rPrChange w:id="7561" w:author="shorny" w:date="2014-06-09T18:34:00Z">
              <w:rPr>
                <w:rStyle w:val="keyword1"/>
              </w:rPr>
            </w:rPrChange>
          </w:rPr>
          <w:t>VIEW</w:t>
        </w:r>
        <w:r w:rsidRPr="00FF580A">
          <w:rPr>
            <w:sz w:val="18"/>
            <w:rPrChange w:id="7562" w:author="shorny" w:date="2014-06-09T18:34:00Z">
              <w:rPr/>
            </w:rPrChange>
          </w:rPr>
          <w:t xml:space="preserve"> </w:t>
        </w:r>
        <w:r w:rsidRPr="00FF580A">
          <w:rPr>
            <w:rStyle w:val="function-name1"/>
            <w:sz w:val="18"/>
            <w:rPrChange w:id="7563" w:author="shorny" w:date="2014-06-09T18:34:00Z">
              <w:rPr>
                <w:rStyle w:val="function-name1"/>
              </w:rPr>
            </w:rPrChange>
          </w:rPr>
          <w:t>IF</w:t>
        </w:r>
        <w:r w:rsidRPr="00FF580A">
          <w:rPr>
            <w:sz w:val="18"/>
            <w:rPrChange w:id="7564" w:author="shorny" w:date="2014-06-09T18:34:00Z">
              <w:rPr/>
            </w:rPrChange>
          </w:rPr>
          <w:t xml:space="preserve"> </w:t>
        </w:r>
        <w:r w:rsidRPr="00FF580A">
          <w:rPr>
            <w:rStyle w:val="keyword1"/>
            <w:sz w:val="18"/>
            <w:rPrChange w:id="7565" w:author="shorny" w:date="2014-06-09T18:34:00Z">
              <w:rPr>
                <w:rStyle w:val="keyword1"/>
              </w:rPr>
            </w:rPrChange>
          </w:rPr>
          <w:t>EXISTS</w:t>
        </w:r>
        <w:r w:rsidRPr="00FF580A">
          <w:rPr>
            <w:sz w:val="18"/>
            <w:rPrChange w:id="7566" w:author="shorny" w:date="2014-06-09T18:34:00Z">
              <w:rPr/>
            </w:rPrChange>
          </w:rPr>
          <w:t xml:space="preserve"> Application_Staff_</w:t>
        </w:r>
        <w:proofErr w:type="gramStart"/>
        <w:r w:rsidRPr="00FF580A">
          <w:rPr>
            <w:sz w:val="18"/>
            <w:rPrChange w:id="7567" w:author="shorny" w:date="2014-06-09T18:34:00Z">
              <w:rPr/>
            </w:rPrChange>
          </w:rPr>
          <w:t>Overview ;</w:t>
        </w:r>
        <w:proofErr w:type="gramEnd"/>
      </w:ins>
    </w:p>
    <w:p w14:paraId="24DD1661" w14:textId="77777777" w:rsidR="00FF580A" w:rsidRPr="00FF580A" w:rsidRDefault="00FF580A">
      <w:pPr>
        <w:pStyle w:val="HTMLPreformatted"/>
        <w:divId w:val="105394509"/>
        <w:rPr>
          <w:ins w:id="7568" w:author="shorny" w:date="2014-06-09T18:34:00Z"/>
          <w:sz w:val="18"/>
          <w:rPrChange w:id="7569" w:author="shorny" w:date="2014-06-09T18:34:00Z">
            <w:rPr>
              <w:ins w:id="7570" w:author="shorny" w:date="2014-06-09T18:34:00Z"/>
            </w:rPr>
          </w:rPrChange>
        </w:rPr>
      </w:pPr>
      <w:ins w:id="7571" w:author="shorny" w:date="2014-06-09T18:34:00Z">
        <w:r w:rsidRPr="00FF580A">
          <w:rPr>
            <w:rStyle w:val="keyword1"/>
            <w:sz w:val="18"/>
            <w:rPrChange w:id="7572" w:author="shorny" w:date="2014-06-09T18:34:00Z">
              <w:rPr>
                <w:rStyle w:val="keyword1"/>
              </w:rPr>
            </w:rPrChange>
          </w:rPr>
          <w:t>CREATE</w:t>
        </w:r>
        <w:r w:rsidRPr="00FF580A">
          <w:rPr>
            <w:sz w:val="18"/>
            <w:rPrChange w:id="7573" w:author="shorny" w:date="2014-06-09T18:34:00Z">
              <w:rPr/>
            </w:rPrChange>
          </w:rPr>
          <w:t xml:space="preserve"> </w:t>
        </w:r>
        <w:r w:rsidRPr="00FF580A">
          <w:rPr>
            <w:rStyle w:val="keyword1"/>
            <w:sz w:val="18"/>
            <w:rPrChange w:id="7574" w:author="shorny" w:date="2014-06-09T18:34:00Z">
              <w:rPr>
                <w:rStyle w:val="keyword1"/>
              </w:rPr>
            </w:rPrChange>
          </w:rPr>
          <w:t>VIEW</w:t>
        </w:r>
        <w:r w:rsidRPr="00FF580A">
          <w:rPr>
            <w:sz w:val="18"/>
            <w:rPrChange w:id="7575" w:author="shorny" w:date="2014-06-09T18:34:00Z">
              <w:rPr/>
            </w:rPrChange>
          </w:rPr>
          <w:t xml:space="preserve"> </w:t>
        </w:r>
        <w:r w:rsidRPr="00FF580A">
          <w:rPr>
            <w:rStyle w:val="function-name1"/>
            <w:sz w:val="18"/>
            <w:rPrChange w:id="7576" w:author="shorny" w:date="2014-06-09T18:34:00Z">
              <w:rPr>
                <w:rStyle w:val="function-name1"/>
              </w:rPr>
            </w:rPrChange>
          </w:rPr>
          <w:t>Application_Staff_Overview</w:t>
        </w:r>
        <w:r w:rsidRPr="00FF580A">
          <w:rPr>
            <w:sz w:val="18"/>
            <w:rPrChange w:id="7577" w:author="shorny" w:date="2014-06-09T18:34:00Z">
              <w:rPr/>
            </w:rPrChange>
          </w:rPr>
          <w:t xml:space="preserve"> </w:t>
        </w:r>
        <w:r w:rsidRPr="00FF580A">
          <w:rPr>
            <w:rStyle w:val="keyword1"/>
            <w:sz w:val="18"/>
            <w:rPrChange w:id="7578" w:author="shorny" w:date="2014-06-09T18:34:00Z">
              <w:rPr>
                <w:rStyle w:val="keyword1"/>
              </w:rPr>
            </w:rPrChange>
          </w:rPr>
          <w:t>AS</w:t>
        </w:r>
      </w:ins>
    </w:p>
    <w:p w14:paraId="50B03B03" w14:textId="77777777" w:rsidR="00FF580A" w:rsidRPr="00FF580A" w:rsidRDefault="00FF580A">
      <w:pPr>
        <w:pStyle w:val="HTMLPreformatted"/>
        <w:divId w:val="105394509"/>
        <w:rPr>
          <w:ins w:id="7579" w:author="shorny" w:date="2014-06-09T18:34:00Z"/>
          <w:sz w:val="18"/>
          <w:rPrChange w:id="7580" w:author="shorny" w:date="2014-06-09T18:34:00Z">
            <w:rPr>
              <w:ins w:id="7581" w:author="shorny" w:date="2014-06-09T18:34:00Z"/>
            </w:rPr>
          </w:rPrChange>
        </w:rPr>
      </w:pPr>
      <w:ins w:id="7582" w:author="shorny" w:date="2014-06-09T18:34:00Z">
        <w:r w:rsidRPr="00FF580A">
          <w:rPr>
            <w:rStyle w:val="keyword1"/>
            <w:sz w:val="18"/>
            <w:rPrChange w:id="7583" w:author="shorny" w:date="2014-06-09T18:34:00Z">
              <w:rPr>
                <w:rStyle w:val="keyword1"/>
              </w:rPr>
            </w:rPrChange>
          </w:rPr>
          <w:t>SELECT</w:t>
        </w:r>
      </w:ins>
    </w:p>
    <w:p w14:paraId="13D4CFA3" w14:textId="77777777" w:rsidR="00FF580A" w:rsidRPr="00FF580A" w:rsidRDefault="00FF580A">
      <w:pPr>
        <w:pStyle w:val="HTMLPreformatted"/>
        <w:divId w:val="105394509"/>
        <w:rPr>
          <w:ins w:id="7584" w:author="shorny" w:date="2014-06-09T18:34:00Z"/>
          <w:sz w:val="18"/>
          <w:rPrChange w:id="7585" w:author="shorny" w:date="2014-06-09T18:34:00Z">
            <w:rPr>
              <w:ins w:id="7586" w:author="shorny" w:date="2014-06-09T18:34:00Z"/>
            </w:rPr>
          </w:rPrChange>
        </w:rPr>
      </w:pPr>
      <w:ins w:id="7587" w:author="shorny" w:date="2014-06-09T18:34:00Z">
        <w:r w:rsidRPr="00FF580A">
          <w:rPr>
            <w:sz w:val="18"/>
            <w:rPrChange w:id="7588" w:author="shorny" w:date="2014-06-09T18:34:00Z">
              <w:rPr/>
            </w:rPrChange>
          </w:rPr>
          <w:t xml:space="preserve">  AppExpand.ApplicationID,</w:t>
        </w:r>
      </w:ins>
    </w:p>
    <w:p w14:paraId="662E691E" w14:textId="77777777" w:rsidR="00FF580A" w:rsidRPr="00FF580A" w:rsidRDefault="00FF580A">
      <w:pPr>
        <w:pStyle w:val="HTMLPreformatted"/>
        <w:divId w:val="105394509"/>
        <w:rPr>
          <w:ins w:id="7589" w:author="shorny" w:date="2014-06-09T18:34:00Z"/>
          <w:sz w:val="18"/>
          <w:rPrChange w:id="7590" w:author="shorny" w:date="2014-06-09T18:34:00Z">
            <w:rPr>
              <w:ins w:id="7591" w:author="shorny" w:date="2014-06-09T18:34:00Z"/>
            </w:rPr>
          </w:rPrChange>
        </w:rPr>
      </w:pPr>
      <w:ins w:id="7592" w:author="shorny" w:date="2014-06-09T18:34:00Z">
        <w:r w:rsidRPr="00FF580A">
          <w:rPr>
            <w:sz w:val="18"/>
            <w:rPrChange w:id="7593" w:author="shorny" w:date="2014-06-09T18:34:00Z">
              <w:rPr/>
            </w:rPrChange>
          </w:rPr>
          <w:t xml:space="preserve">  AppExpand.FName,</w:t>
        </w:r>
      </w:ins>
    </w:p>
    <w:p w14:paraId="1D8399FD" w14:textId="77777777" w:rsidR="00FF580A" w:rsidRPr="00FF580A" w:rsidRDefault="00FF580A">
      <w:pPr>
        <w:pStyle w:val="HTMLPreformatted"/>
        <w:divId w:val="105394509"/>
        <w:rPr>
          <w:ins w:id="7594" w:author="shorny" w:date="2014-06-09T18:34:00Z"/>
          <w:sz w:val="18"/>
          <w:rPrChange w:id="7595" w:author="shorny" w:date="2014-06-09T18:34:00Z">
            <w:rPr>
              <w:ins w:id="7596" w:author="shorny" w:date="2014-06-09T18:34:00Z"/>
            </w:rPr>
          </w:rPrChange>
        </w:rPr>
      </w:pPr>
      <w:ins w:id="7597" w:author="shorny" w:date="2014-06-09T18:34:00Z">
        <w:r w:rsidRPr="00FF580A">
          <w:rPr>
            <w:sz w:val="18"/>
            <w:rPrChange w:id="7598" w:author="shorny" w:date="2014-06-09T18:34:00Z">
              <w:rPr/>
            </w:rPrChange>
          </w:rPr>
          <w:t xml:space="preserve">  AppExpand.LName,</w:t>
        </w:r>
      </w:ins>
    </w:p>
    <w:p w14:paraId="5CB73C93" w14:textId="77777777" w:rsidR="00FF580A" w:rsidRPr="00FF580A" w:rsidRDefault="00FF580A">
      <w:pPr>
        <w:pStyle w:val="HTMLPreformatted"/>
        <w:divId w:val="105394509"/>
        <w:rPr>
          <w:ins w:id="7599" w:author="shorny" w:date="2014-06-09T18:34:00Z"/>
          <w:sz w:val="18"/>
          <w:rPrChange w:id="7600" w:author="shorny" w:date="2014-06-09T18:34:00Z">
            <w:rPr>
              <w:ins w:id="7601" w:author="shorny" w:date="2014-06-09T18:34:00Z"/>
            </w:rPr>
          </w:rPrChange>
        </w:rPr>
      </w:pPr>
      <w:ins w:id="7602" w:author="shorny" w:date="2014-06-09T18:34:00Z">
        <w:r w:rsidRPr="00FF580A">
          <w:rPr>
            <w:sz w:val="18"/>
            <w:rPrChange w:id="7603" w:author="shorny" w:date="2014-06-09T18:34:00Z">
              <w:rPr/>
            </w:rPrChange>
          </w:rPr>
          <w:t xml:space="preserve">  AppExpand.Email,</w:t>
        </w:r>
      </w:ins>
    </w:p>
    <w:p w14:paraId="7C9BC00C" w14:textId="77777777" w:rsidR="00FF580A" w:rsidRPr="00FF580A" w:rsidRDefault="00FF580A">
      <w:pPr>
        <w:pStyle w:val="HTMLPreformatted"/>
        <w:divId w:val="105394509"/>
        <w:rPr>
          <w:ins w:id="7604" w:author="shorny" w:date="2014-06-09T18:34:00Z"/>
          <w:sz w:val="18"/>
          <w:rPrChange w:id="7605" w:author="shorny" w:date="2014-06-09T18:34:00Z">
            <w:rPr>
              <w:ins w:id="7606" w:author="shorny" w:date="2014-06-09T18:34:00Z"/>
            </w:rPr>
          </w:rPrChange>
        </w:rPr>
      </w:pPr>
      <w:ins w:id="7607" w:author="shorny" w:date="2014-06-09T18:34:00Z">
        <w:r w:rsidRPr="00FF580A">
          <w:rPr>
            <w:sz w:val="18"/>
            <w:rPrChange w:id="7608" w:author="shorny" w:date="2014-06-09T18:34:00Z">
              <w:rPr/>
            </w:rPrChange>
          </w:rPr>
          <w:t xml:space="preserve">  PrimaryUSM.FName </w:t>
        </w:r>
        <w:r w:rsidRPr="00FF580A">
          <w:rPr>
            <w:rStyle w:val="keyword1"/>
            <w:sz w:val="18"/>
            <w:rPrChange w:id="7609" w:author="shorny" w:date="2014-06-09T18:34:00Z">
              <w:rPr>
                <w:rStyle w:val="keyword1"/>
              </w:rPr>
            </w:rPrChange>
          </w:rPr>
          <w:t>AS</w:t>
        </w:r>
        <w:r w:rsidRPr="00FF580A">
          <w:rPr>
            <w:sz w:val="18"/>
            <w:rPrChange w:id="7610" w:author="shorny" w:date="2014-06-09T18:34:00Z">
              <w:rPr/>
            </w:rPrChange>
          </w:rPr>
          <w:t xml:space="preserve"> PrimarySupervisorFName,</w:t>
        </w:r>
      </w:ins>
    </w:p>
    <w:p w14:paraId="7E2374BB" w14:textId="77777777" w:rsidR="00FF580A" w:rsidRPr="00FF580A" w:rsidRDefault="00FF580A">
      <w:pPr>
        <w:pStyle w:val="HTMLPreformatted"/>
        <w:divId w:val="105394509"/>
        <w:rPr>
          <w:ins w:id="7611" w:author="shorny" w:date="2014-06-09T18:34:00Z"/>
          <w:sz w:val="18"/>
          <w:rPrChange w:id="7612" w:author="shorny" w:date="2014-06-09T18:34:00Z">
            <w:rPr>
              <w:ins w:id="7613" w:author="shorny" w:date="2014-06-09T18:34:00Z"/>
            </w:rPr>
          </w:rPrChange>
        </w:rPr>
      </w:pPr>
      <w:ins w:id="7614" w:author="shorny" w:date="2014-06-09T18:34:00Z">
        <w:r w:rsidRPr="00FF580A">
          <w:rPr>
            <w:sz w:val="18"/>
            <w:rPrChange w:id="7615" w:author="shorny" w:date="2014-06-09T18:34:00Z">
              <w:rPr/>
            </w:rPrChange>
          </w:rPr>
          <w:t xml:space="preserve">  PrimaryUSM.LName </w:t>
        </w:r>
        <w:r w:rsidRPr="00FF580A">
          <w:rPr>
            <w:rStyle w:val="keyword1"/>
            <w:sz w:val="18"/>
            <w:rPrChange w:id="7616" w:author="shorny" w:date="2014-06-09T18:34:00Z">
              <w:rPr>
                <w:rStyle w:val="keyword1"/>
              </w:rPr>
            </w:rPrChange>
          </w:rPr>
          <w:t>AS</w:t>
        </w:r>
        <w:r w:rsidRPr="00FF580A">
          <w:rPr>
            <w:sz w:val="18"/>
            <w:rPrChange w:id="7617" w:author="shorny" w:date="2014-06-09T18:34:00Z">
              <w:rPr/>
            </w:rPrChange>
          </w:rPr>
          <w:t xml:space="preserve"> PrimarySupervisorLName,</w:t>
        </w:r>
      </w:ins>
    </w:p>
    <w:p w14:paraId="31422B30" w14:textId="77777777" w:rsidR="00FF580A" w:rsidRPr="00FF580A" w:rsidRDefault="00FF580A">
      <w:pPr>
        <w:pStyle w:val="HTMLPreformatted"/>
        <w:divId w:val="105394509"/>
        <w:rPr>
          <w:ins w:id="7618" w:author="shorny" w:date="2014-06-09T18:34:00Z"/>
          <w:sz w:val="18"/>
          <w:rPrChange w:id="7619" w:author="shorny" w:date="2014-06-09T18:34:00Z">
            <w:rPr>
              <w:ins w:id="7620" w:author="shorny" w:date="2014-06-09T18:34:00Z"/>
            </w:rPr>
          </w:rPrChange>
        </w:rPr>
      </w:pPr>
      <w:ins w:id="7621" w:author="shorny" w:date="2014-06-09T18:34:00Z">
        <w:r w:rsidRPr="00FF580A">
          <w:rPr>
            <w:sz w:val="18"/>
            <w:rPrChange w:id="7622" w:author="shorny" w:date="2014-06-09T18:34:00Z">
              <w:rPr/>
            </w:rPrChange>
          </w:rPr>
          <w:t xml:space="preserve">  </w:t>
        </w:r>
        <w:proofErr w:type="gramStart"/>
        <w:r w:rsidRPr="00FF580A">
          <w:rPr>
            <w:rStyle w:val="builtin1"/>
            <w:sz w:val="18"/>
            <w:rPrChange w:id="7623" w:author="shorny" w:date="2014-06-09T18:34:00Z">
              <w:rPr>
                <w:rStyle w:val="builtin1"/>
              </w:rPr>
            </w:rPrChange>
          </w:rPr>
          <w:t>COUNT</w:t>
        </w:r>
        <w:r w:rsidRPr="00FF580A">
          <w:rPr>
            <w:sz w:val="18"/>
            <w:rPrChange w:id="7624" w:author="shorny" w:date="2014-06-09T18:34:00Z">
              <w:rPr/>
            </w:rPrChange>
          </w:rPr>
          <w:t>(</w:t>
        </w:r>
        <w:proofErr w:type="gramEnd"/>
        <w:r w:rsidRPr="00FF580A">
          <w:rPr>
            <w:sz w:val="18"/>
            <w:rPrChange w:id="7625" w:author="shorny" w:date="2014-06-09T18:34:00Z">
              <w:rPr/>
            </w:rPrChange>
          </w:rPr>
          <w:t xml:space="preserve">AssociateSuper.StaffID) </w:t>
        </w:r>
        <w:r w:rsidRPr="00FF580A">
          <w:rPr>
            <w:rStyle w:val="keyword1"/>
            <w:sz w:val="18"/>
            <w:rPrChange w:id="7626" w:author="shorny" w:date="2014-06-09T18:34:00Z">
              <w:rPr>
                <w:rStyle w:val="keyword1"/>
              </w:rPr>
            </w:rPrChange>
          </w:rPr>
          <w:t>AS</w:t>
        </w:r>
        <w:r w:rsidRPr="00FF580A">
          <w:rPr>
            <w:sz w:val="18"/>
            <w:rPrChange w:id="7627" w:author="shorny" w:date="2014-06-09T18:34:00Z">
              <w:rPr/>
            </w:rPrChange>
          </w:rPr>
          <w:t xml:space="preserve"> `Associate supervisor </w:t>
        </w:r>
        <w:r w:rsidRPr="00FF580A">
          <w:rPr>
            <w:rStyle w:val="builtin1"/>
            <w:sz w:val="18"/>
            <w:rPrChange w:id="7628" w:author="shorny" w:date="2014-06-09T18:34:00Z">
              <w:rPr>
                <w:rStyle w:val="builtin1"/>
              </w:rPr>
            </w:rPrChange>
          </w:rPr>
          <w:t>count</w:t>
        </w:r>
        <w:r w:rsidRPr="00FF580A">
          <w:rPr>
            <w:sz w:val="18"/>
            <w:rPrChange w:id="7629" w:author="shorny" w:date="2014-06-09T18:34:00Z">
              <w:rPr/>
            </w:rPrChange>
          </w:rPr>
          <w:t>`,</w:t>
        </w:r>
      </w:ins>
    </w:p>
    <w:p w14:paraId="527F90A6" w14:textId="77777777" w:rsidR="00FF580A" w:rsidRPr="00FF580A" w:rsidRDefault="00FF580A">
      <w:pPr>
        <w:pStyle w:val="HTMLPreformatted"/>
        <w:divId w:val="105394509"/>
        <w:rPr>
          <w:ins w:id="7630" w:author="shorny" w:date="2014-06-09T18:34:00Z"/>
          <w:sz w:val="18"/>
          <w:rPrChange w:id="7631" w:author="shorny" w:date="2014-06-09T18:34:00Z">
            <w:rPr>
              <w:ins w:id="7632" w:author="shorny" w:date="2014-06-09T18:34:00Z"/>
            </w:rPr>
          </w:rPrChange>
        </w:rPr>
      </w:pPr>
      <w:ins w:id="7633" w:author="shorny" w:date="2014-06-09T18:34:00Z">
        <w:r w:rsidRPr="00FF580A">
          <w:rPr>
            <w:sz w:val="18"/>
            <w:rPrChange w:id="7634" w:author="shorny" w:date="2014-06-09T18:34:00Z">
              <w:rPr/>
            </w:rPrChange>
          </w:rPr>
          <w:t xml:space="preserve">  LastModifiedByUSM.FName </w:t>
        </w:r>
        <w:r w:rsidRPr="00FF580A">
          <w:rPr>
            <w:rStyle w:val="keyword1"/>
            <w:sz w:val="18"/>
            <w:rPrChange w:id="7635" w:author="shorny" w:date="2014-06-09T18:34:00Z">
              <w:rPr>
                <w:rStyle w:val="keyword1"/>
              </w:rPr>
            </w:rPrChange>
          </w:rPr>
          <w:t>AS</w:t>
        </w:r>
        <w:r w:rsidRPr="00FF580A">
          <w:rPr>
            <w:sz w:val="18"/>
            <w:rPrChange w:id="7636" w:author="shorny" w:date="2014-06-09T18:34:00Z">
              <w:rPr/>
            </w:rPrChange>
          </w:rPr>
          <w:t xml:space="preserve"> LastModifiedByFName,</w:t>
        </w:r>
      </w:ins>
    </w:p>
    <w:p w14:paraId="02DD23B3" w14:textId="77777777" w:rsidR="00FF580A" w:rsidRPr="00FF580A" w:rsidRDefault="00FF580A">
      <w:pPr>
        <w:pStyle w:val="HTMLPreformatted"/>
        <w:divId w:val="105394509"/>
        <w:rPr>
          <w:ins w:id="7637" w:author="shorny" w:date="2014-06-09T18:34:00Z"/>
          <w:sz w:val="18"/>
          <w:rPrChange w:id="7638" w:author="shorny" w:date="2014-06-09T18:34:00Z">
            <w:rPr>
              <w:ins w:id="7639" w:author="shorny" w:date="2014-06-09T18:34:00Z"/>
            </w:rPr>
          </w:rPrChange>
        </w:rPr>
      </w:pPr>
      <w:ins w:id="7640" w:author="shorny" w:date="2014-06-09T18:34:00Z">
        <w:r w:rsidRPr="00FF580A">
          <w:rPr>
            <w:sz w:val="18"/>
            <w:rPrChange w:id="7641" w:author="shorny" w:date="2014-06-09T18:34:00Z">
              <w:rPr/>
            </w:rPrChange>
          </w:rPr>
          <w:t xml:space="preserve">  LastModifiedByUSM.LName </w:t>
        </w:r>
        <w:r w:rsidRPr="00FF580A">
          <w:rPr>
            <w:rStyle w:val="keyword1"/>
            <w:sz w:val="18"/>
            <w:rPrChange w:id="7642" w:author="shorny" w:date="2014-06-09T18:34:00Z">
              <w:rPr>
                <w:rStyle w:val="keyword1"/>
              </w:rPr>
            </w:rPrChange>
          </w:rPr>
          <w:t>AS</w:t>
        </w:r>
        <w:r w:rsidRPr="00FF580A">
          <w:rPr>
            <w:sz w:val="18"/>
            <w:rPrChange w:id="7643" w:author="shorny" w:date="2014-06-09T18:34:00Z">
              <w:rPr/>
            </w:rPrChange>
          </w:rPr>
          <w:t xml:space="preserve"> LastModifiedByLName</w:t>
        </w:r>
      </w:ins>
    </w:p>
    <w:p w14:paraId="78AF3303" w14:textId="77777777" w:rsidR="00FF580A" w:rsidRPr="00FF580A" w:rsidRDefault="00FF580A">
      <w:pPr>
        <w:pStyle w:val="HTMLPreformatted"/>
        <w:divId w:val="105394509"/>
        <w:rPr>
          <w:ins w:id="7644" w:author="shorny" w:date="2014-06-09T18:34:00Z"/>
          <w:sz w:val="18"/>
          <w:rPrChange w:id="7645" w:author="shorny" w:date="2014-06-09T18:34:00Z">
            <w:rPr>
              <w:ins w:id="7646" w:author="shorny" w:date="2014-06-09T18:34:00Z"/>
            </w:rPr>
          </w:rPrChange>
        </w:rPr>
      </w:pPr>
      <w:ins w:id="7647" w:author="shorny" w:date="2014-06-09T18:34:00Z">
        <w:r w:rsidRPr="00FF580A">
          <w:rPr>
            <w:rStyle w:val="keyword1"/>
            <w:sz w:val="18"/>
            <w:rPrChange w:id="7648" w:author="shorny" w:date="2014-06-09T18:34:00Z">
              <w:rPr>
                <w:rStyle w:val="keyword1"/>
              </w:rPr>
            </w:rPrChange>
          </w:rPr>
          <w:t>FROM</w:t>
        </w:r>
        <w:r w:rsidRPr="00FF580A">
          <w:rPr>
            <w:sz w:val="18"/>
            <w:rPrChange w:id="7649" w:author="shorny" w:date="2014-06-09T18:34:00Z">
              <w:rPr/>
            </w:rPrChange>
          </w:rPr>
          <w:t xml:space="preserve"> Application_Ongoing_Expanded </w:t>
        </w:r>
        <w:r w:rsidRPr="00FF580A">
          <w:rPr>
            <w:rStyle w:val="keyword1"/>
            <w:sz w:val="18"/>
            <w:rPrChange w:id="7650" w:author="shorny" w:date="2014-06-09T18:34:00Z">
              <w:rPr>
                <w:rStyle w:val="keyword1"/>
              </w:rPr>
            </w:rPrChange>
          </w:rPr>
          <w:t>AS</w:t>
        </w:r>
        <w:r w:rsidRPr="00FF580A">
          <w:rPr>
            <w:sz w:val="18"/>
            <w:rPrChange w:id="7651" w:author="shorny" w:date="2014-06-09T18:34:00Z">
              <w:rPr/>
            </w:rPrChange>
          </w:rPr>
          <w:t xml:space="preserve"> AppExpand</w:t>
        </w:r>
      </w:ins>
    </w:p>
    <w:p w14:paraId="7444E1A4" w14:textId="77777777" w:rsidR="00FF580A" w:rsidRPr="00FF580A" w:rsidRDefault="00FF580A">
      <w:pPr>
        <w:pStyle w:val="HTMLPreformatted"/>
        <w:divId w:val="105394509"/>
        <w:rPr>
          <w:ins w:id="7652" w:author="shorny" w:date="2014-06-09T18:34:00Z"/>
          <w:sz w:val="18"/>
          <w:rPrChange w:id="7653" w:author="shorny" w:date="2014-06-09T18:34:00Z">
            <w:rPr>
              <w:ins w:id="7654" w:author="shorny" w:date="2014-06-09T18:34:00Z"/>
            </w:rPr>
          </w:rPrChange>
        </w:rPr>
      </w:pPr>
      <w:ins w:id="7655" w:author="shorny" w:date="2014-06-09T18:34:00Z">
        <w:r w:rsidRPr="00FF580A">
          <w:rPr>
            <w:rStyle w:val="keyword1"/>
            <w:sz w:val="18"/>
            <w:rPrChange w:id="7656" w:author="shorny" w:date="2014-06-09T18:34:00Z">
              <w:rPr>
                <w:rStyle w:val="keyword1"/>
              </w:rPr>
            </w:rPrChange>
          </w:rPr>
          <w:t>LEFT</w:t>
        </w:r>
        <w:r w:rsidRPr="00FF580A">
          <w:rPr>
            <w:sz w:val="18"/>
            <w:rPrChange w:id="7657" w:author="shorny" w:date="2014-06-09T18:34:00Z">
              <w:rPr/>
            </w:rPrChange>
          </w:rPr>
          <w:t xml:space="preserve"> </w:t>
        </w:r>
        <w:r w:rsidRPr="00FF580A">
          <w:rPr>
            <w:rStyle w:val="keyword1"/>
            <w:sz w:val="18"/>
            <w:rPrChange w:id="7658" w:author="shorny" w:date="2014-06-09T18:34:00Z">
              <w:rPr>
                <w:rStyle w:val="keyword1"/>
              </w:rPr>
            </w:rPrChange>
          </w:rPr>
          <w:t>JOIN</w:t>
        </w:r>
        <w:r w:rsidRPr="00FF580A">
          <w:rPr>
            <w:sz w:val="18"/>
            <w:rPrChange w:id="7659" w:author="shorny" w:date="2014-06-09T18:34:00Z">
              <w:rPr/>
            </w:rPrChange>
          </w:rPr>
          <w:t xml:space="preserve"> (`Supervise </w:t>
        </w:r>
        <w:r w:rsidRPr="00FF580A">
          <w:rPr>
            <w:rStyle w:val="keyword1"/>
            <w:sz w:val="18"/>
            <w:rPrChange w:id="7660" w:author="shorny" w:date="2014-06-09T18:34:00Z">
              <w:rPr>
                <w:rStyle w:val="keyword1"/>
              </w:rPr>
            </w:rPrChange>
          </w:rPr>
          <w:t>as</w:t>
        </w:r>
        <w:r w:rsidRPr="00FF580A">
          <w:rPr>
            <w:sz w:val="18"/>
            <w:rPrChange w:id="7661" w:author="shorny" w:date="2014-06-09T18:34:00Z">
              <w:rPr/>
            </w:rPrChange>
          </w:rPr>
          <w:t xml:space="preserve"> </w:t>
        </w:r>
        <w:r w:rsidRPr="00FF580A">
          <w:rPr>
            <w:rStyle w:val="keyword1"/>
            <w:sz w:val="18"/>
            <w:rPrChange w:id="7662" w:author="shorny" w:date="2014-06-09T18:34:00Z">
              <w:rPr>
                <w:rStyle w:val="keyword1"/>
              </w:rPr>
            </w:rPrChange>
          </w:rPr>
          <w:t>primary</w:t>
        </w:r>
        <w:r w:rsidRPr="00FF580A">
          <w:rPr>
            <w:sz w:val="18"/>
            <w:rPrChange w:id="7663" w:author="shorny" w:date="2014-06-09T18:34:00Z">
              <w:rPr/>
            </w:rPrChange>
          </w:rPr>
          <w:t xml:space="preserve">` </w:t>
        </w:r>
        <w:r w:rsidRPr="00FF580A">
          <w:rPr>
            <w:rStyle w:val="keyword1"/>
            <w:sz w:val="18"/>
            <w:rPrChange w:id="7664" w:author="shorny" w:date="2014-06-09T18:34:00Z">
              <w:rPr>
                <w:rStyle w:val="keyword1"/>
              </w:rPr>
            </w:rPrChange>
          </w:rPr>
          <w:t>AS</w:t>
        </w:r>
        <w:r w:rsidRPr="00FF580A">
          <w:rPr>
            <w:sz w:val="18"/>
            <w:rPrChange w:id="7665" w:author="shorny" w:date="2014-06-09T18:34:00Z">
              <w:rPr/>
            </w:rPrChange>
          </w:rPr>
          <w:t xml:space="preserve"> PrimarySuper,</w:t>
        </w:r>
      </w:ins>
    </w:p>
    <w:p w14:paraId="11914266" w14:textId="77777777" w:rsidR="00FF580A" w:rsidRPr="00FF580A" w:rsidRDefault="00FF580A">
      <w:pPr>
        <w:pStyle w:val="HTMLPreformatted"/>
        <w:divId w:val="105394509"/>
        <w:rPr>
          <w:ins w:id="7666" w:author="shorny" w:date="2014-06-09T18:34:00Z"/>
          <w:sz w:val="18"/>
          <w:rPrChange w:id="7667" w:author="shorny" w:date="2014-06-09T18:34:00Z">
            <w:rPr>
              <w:ins w:id="7668" w:author="shorny" w:date="2014-06-09T18:34:00Z"/>
            </w:rPr>
          </w:rPrChange>
        </w:rPr>
      </w:pPr>
      <w:ins w:id="7669" w:author="shorny" w:date="2014-06-09T18:34:00Z">
        <w:r w:rsidRPr="00FF580A">
          <w:rPr>
            <w:sz w:val="18"/>
            <w:rPrChange w:id="7670" w:author="shorny" w:date="2014-06-09T18:34:00Z">
              <w:rPr/>
            </w:rPrChange>
          </w:rPr>
          <w:t xml:space="preserve">           `University Staff Member` </w:t>
        </w:r>
        <w:r w:rsidRPr="00FF580A">
          <w:rPr>
            <w:rStyle w:val="keyword1"/>
            <w:sz w:val="18"/>
            <w:rPrChange w:id="7671" w:author="shorny" w:date="2014-06-09T18:34:00Z">
              <w:rPr>
                <w:rStyle w:val="keyword1"/>
              </w:rPr>
            </w:rPrChange>
          </w:rPr>
          <w:t>AS</w:t>
        </w:r>
        <w:r w:rsidRPr="00FF580A">
          <w:rPr>
            <w:sz w:val="18"/>
            <w:rPrChange w:id="7672" w:author="shorny" w:date="2014-06-09T18:34:00Z">
              <w:rPr/>
            </w:rPrChange>
          </w:rPr>
          <w:t xml:space="preserve"> PrimaryUSM)</w:t>
        </w:r>
      </w:ins>
    </w:p>
    <w:p w14:paraId="0CACF33D" w14:textId="77777777" w:rsidR="00FF580A" w:rsidRPr="00FF580A" w:rsidRDefault="00FF580A">
      <w:pPr>
        <w:pStyle w:val="HTMLPreformatted"/>
        <w:divId w:val="105394509"/>
        <w:rPr>
          <w:ins w:id="7673" w:author="shorny" w:date="2014-06-09T18:34:00Z"/>
          <w:sz w:val="18"/>
          <w:rPrChange w:id="7674" w:author="shorny" w:date="2014-06-09T18:34:00Z">
            <w:rPr>
              <w:ins w:id="7675" w:author="shorny" w:date="2014-06-09T18:34:00Z"/>
            </w:rPr>
          </w:rPrChange>
        </w:rPr>
      </w:pPr>
      <w:ins w:id="7676" w:author="shorny" w:date="2014-06-09T18:34:00Z">
        <w:r w:rsidRPr="00FF580A">
          <w:rPr>
            <w:sz w:val="18"/>
            <w:rPrChange w:id="7677" w:author="shorny" w:date="2014-06-09T18:34:00Z">
              <w:rPr/>
            </w:rPrChange>
          </w:rPr>
          <w:t xml:space="preserve">  </w:t>
        </w:r>
        <w:r w:rsidRPr="00FF580A">
          <w:rPr>
            <w:rStyle w:val="keyword1"/>
            <w:sz w:val="18"/>
            <w:rPrChange w:id="7678" w:author="shorny" w:date="2014-06-09T18:34:00Z">
              <w:rPr>
                <w:rStyle w:val="keyword1"/>
              </w:rPr>
            </w:rPrChange>
          </w:rPr>
          <w:t>ON</w:t>
        </w:r>
        <w:r w:rsidRPr="00FF580A">
          <w:rPr>
            <w:sz w:val="18"/>
            <w:rPrChange w:id="7679" w:author="shorny" w:date="2014-06-09T18:34:00Z">
              <w:rPr/>
            </w:rPrChange>
          </w:rPr>
          <w:t xml:space="preserve"> (AppExpand.ApplicationID = PrimarySuper.ApplicationID</w:t>
        </w:r>
      </w:ins>
    </w:p>
    <w:p w14:paraId="61FC16C4" w14:textId="77777777" w:rsidR="00FF580A" w:rsidRPr="00FF580A" w:rsidRDefault="00FF580A">
      <w:pPr>
        <w:pStyle w:val="HTMLPreformatted"/>
        <w:divId w:val="105394509"/>
        <w:rPr>
          <w:ins w:id="7680" w:author="shorny" w:date="2014-06-09T18:34:00Z"/>
          <w:sz w:val="18"/>
          <w:rPrChange w:id="7681" w:author="shorny" w:date="2014-06-09T18:34:00Z">
            <w:rPr>
              <w:ins w:id="7682" w:author="shorny" w:date="2014-06-09T18:34:00Z"/>
            </w:rPr>
          </w:rPrChange>
        </w:rPr>
      </w:pPr>
      <w:ins w:id="7683" w:author="shorny" w:date="2014-06-09T18:34:00Z">
        <w:r w:rsidRPr="00FF580A">
          <w:rPr>
            <w:sz w:val="18"/>
            <w:rPrChange w:id="7684" w:author="shorny" w:date="2014-06-09T18:34:00Z">
              <w:rPr/>
            </w:rPrChange>
          </w:rPr>
          <w:t xml:space="preserve">      </w:t>
        </w:r>
        <w:r w:rsidRPr="00FF580A">
          <w:rPr>
            <w:rStyle w:val="keyword1"/>
            <w:sz w:val="18"/>
            <w:rPrChange w:id="7685" w:author="shorny" w:date="2014-06-09T18:34:00Z">
              <w:rPr>
                <w:rStyle w:val="keyword1"/>
              </w:rPr>
            </w:rPrChange>
          </w:rPr>
          <w:t>AND</w:t>
        </w:r>
        <w:r w:rsidRPr="00FF580A">
          <w:rPr>
            <w:sz w:val="18"/>
            <w:rPrChange w:id="7686" w:author="shorny" w:date="2014-06-09T18:34:00Z">
              <w:rPr/>
            </w:rPrChange>
          </w:rPr>
          <w:t xml:space="preserve"> PrimarySuper.StaffID = PrimaryUSM.StaffID)</w:t>
        </w:r>
      </w:ins>
    </w:p>
    <w:p w14:paraId="1F025278" w14:textId="77777777" w:rsidR="00FF580A" w:rsidRPr="00FF580A" w:rsidRDefault="00FF580A">
      <w:pPr>
        <w:pStyle w:val="HTMLPreformatted"/>
        <w:divId w:val="105394509"/>
        <w:rPr>
          <w:ins w:id="7687" w:author="shorny" w:date="2014-06-09T18:34:00Z"/>
          <w:sz w:val="18"/>
          <w:rPrChange w:id="7688" w:author="shorny" w:date="2014-06-09T18:34:00Z">
            <w:rPr>
              <w:ins w:id="7689" w:author="shorny" w:date="2014-06-09T18:34:00Z"/>
            </w:rPr>
          </w:rPrChange>
        </w:rPr>
      </w:pPr>
      <w:ins w:id="7690" w:author="shorny" w:date="2014-06-09T18:34:00Z">
        <w:r w:rsidRPr="00FF580A">
          <w:rPr>
            <w:rStyle w:val="keyword1"/>
            <w:sz w:val="18"/>
            <w:rPrChange w:id="7691" w:author="shorny" w:date="2014-06-09T18:34:00Z">
              <w:rPr>
                <w:rStyle w:val="keyword1"/>
              </w:rPr>
            </w:rPrChange>
          </w:rPr>
          <w:t>LEFT</w:t>
        </w:r>
        <w:r w:rsidRPr="00FF580A">
          <w:rPr>
            <w:sz w:val="18"/>
            <w:rPrChange w:id="7692" w:author="shorny" w:date="2014-06-09T18:34:00Z">
              <w:rPr/>
            </w:rPrChange>
          </w:rPr>
          <w:t xml:space="preserve"> </w:t>
        </w:r>
        <w:r w:rsidRPr="00FF580A">
          <w:rPr>
            <w:rStyle w:val="keyword1"/>
            <w:sz w:val="18"/>
            <w:rPrChange w:id="7693" w:author="shorny" w:date="2014-06-09T18:34:00Z">
              <w:rPr>
                <w:rStyle w:val="keyword1"/>
              </w:rPr>
            </w:rPrChange>
          </w:rPr>
          <w:t>JOIN</w:t>
        </w:r>
        <w:r w:rsidRPr="00FF580A">
          <w:rPr>
            <w:sz w:val="18"/>
            <w:rPrChange w:id="7694" w:author="shorny" w:date="2014-06-09T18:34:00Z">
              <w:rPr/>
            </w:rPrChange>
          </w:rPr>
          <w:t xml:space="preserve"> (`Supervise </w:t>
        </w:r>
        <w:r w:rsidRPr="00FF580A">
          <w:rPr>
            <w:rStyle w:val="keyword1"/>
            <w:sz w:val="18"/>
            <w:rPrChange w:id="7695" w:author="shorny" w:date="2014-06-09T18:34:00Z">
              <w:rPr>
                <w:rStyle w:val="keyword1"/>
              </w:rPr>
            </w:rPrChange>
          </w:rPr>
          <w:t>as</w:t>
        </w:r>
        <w:r w:rsidRPr="00FF580A">
          <w:rPr>
            <w:sz w:val="18"/>
            <w:rPrChange w:id="7696" w:author="shorny" w:date="2014-06-09T18:34:00Z">
              <w:rPr/>
            </w:rPrChange>
          </w:rPr>
          <w:t xml:space="preserve"> associate` </w:t>
        </w:r>
        <w:r w:rsidRPr="00FF580A">
          <w:rPr>
            <w:rStyle w:val="keyword1"/>
            <w:sz w:val="18"/>
            <w:rPrChange w:id="7697" w:author="shorny" w:date="2014-06-09T18:34:00Z">
              <w:rPr>
                <w:rStyle w:val="keyword1"/>
              </w:rPr>
            </w:rPrChange>
          </w:rPr>
          <w:t>AS</w:t>
        </w:r>
        <w:r w:rsidRPr="00FF580A">
          <w:rPr>
            <w:sz w:val="18"/>
            <w:rPrChange w:id="7698" w:author="shorny" w:date="2014-06-09T18:34:00Z">
              <w:rPr/>
            </w:rPrChange>
          </w:rPr>
          <w:t xml:space="preserve"> AssociateSuper)</w:t>
        </w:r>
      </w:ins>
    </w:p>
    <w:p w14:paraId="37228356" w14:textId="77777777" w:rsidR="00FF580A" w:rsidRPr="00FF580A" w:rsidRDefault="00FF580A">
      <w:pPr>
        <w:pStyle w:val="HTMLPreformatted"/>
        <w:divId w:val="105394509"/>
        <w:rPr>
          <w:ins w:id="7699" w:author="shorny" w:date="2014-06-09T18:34:00Z"/>
          <w:sz w:val="18"/>
          <w:rPrChange w:id="7700" w:author="shorny" w:date="2014-06-09T18:34:00Z">
            <w:rPr>
              <w:ins w:id="7701" w:author="shorny" w:date="2014-06-09T18:34:00Z"/>
            </w:rPr>
          </w:rPrChange>
        </w:rPr>
      </w:pPr>
      <w:ins w:id="7702" w:author="shorny" w:date="2014-06-09T18:34:00Z">
        <w:r w:rsidRPr="00FF580A">
          <w:rPr>
            <w:sz w:val="18"/>
            <w:rPrChange w:id="7703" w:author="shorny" w:date="2014-06-09T18:34:00Z">
              <w:rPr/>
            </w:rPrChange>
          </w:rPr>
          <w:t xml:space="preserve">  </w:t>
        </w:r>
        <w:r w:rsidRPr="00FF580A">
          <w:rPr>
            <w:rStyle w:val="keyword1"/>
            <w:sz w:val="18"/>
            <w:rPrChange w:id="7704" w:author="shorny" w:date="2014-06-09T18:34:00Z">
              <w:rPr>
                <w:rStyle w:val="keyword1"/>
              </w:rPr>
            </w:rPrChange>
          </w:rPr>
          <w:t>ON</w:t>
        </w:r>
        <w:r w:rsidRPr="00FF580A">
          <w:rPr>
            <w:sz w:val="18"/>
            <w:rPrChange w:id="7705" w:author="shorny" w:date="2014-06-09T18:34:00Z">
              <w:rPr/>
            </w:rPrChange>
          </w:rPr>
          <w:t xml:space="preserve"> (AppExpand.ApplicationID = AssociateSuper.ApplicationID)</w:t>
        </w:r>
      </w:ins>
    </w:p>
    <w:p w14:paraId="4215477E" w14:textId="77777777" w:rsidR="00FF580A" w:rsidRPr="00FF580A" w:rsidRDefault="00FF580A">
      <w:pPr>
        <w:pStyle w:val="HTMLPreformatted"/>
        <w:divId w:val="105394509"/>
        <w:rPr>
          <w:ins w:id="7706" w:author="shorny" w:date="2014-06-09T18:34:00Z"/>
          <w:sz w:val="18"/>
          <w:rPrChange w:id="7707" w:author="shorny" w:date="2014-06-09T18:34:00Z">
            <w:rPr>
              <w:ins w:id="7708" w:author="shorny" w:date="2014-06-09T18:34:00Z"/>
            </w:rPr>
          </w:rPrChange>
        </w:rPr>
      </w:pPr>
      <w:ins w:id="7709" w:author="shorny" w:date="2014-06-09T18:34:00Z">
        <w:r w:rsidRPr="00FF580A">
          <w:rPr>
            <w:rStyle w:val="keyword1"/>
            <w:sz w:val="18"/>
            <w:rPrChange w:id="7710" w:author="shorny" w:date="2014-06-09T18:34:00Z">
              <w:rPr>
                <w:rStyle w:val="keyword1"/>
              </w:rPr>
            </w:rPrChange>
          </w:rPr>
          <w:t>LEFT</w:t>
        </w:r>
        <w:r w:rsidRPr="00FF580A">
          <w:rPr>
            <w:sz w:val="18"/>
            <w:rPrChange w:id="7711" w:author="shorny" w:date="2014-06-09T18:34:00Z">
              <w:rPr/>
            </w:rPrChange>
          </w:rPr>
          <w:t xml:space="preserve"> </w:t>
        </w:r>
        <w:r w:rsidRPr="00FF580A">
          <w:rPr>
            <w:rStyle w:val="keyword1"/>
            <w:sz w:val="18"/>
            <w:rPrChange w:id="7712" w:author="shorny" w:date="2014-06-09T18:34:00Z">
              <w:rPr>
                <w:rStyle w:val="keyword1"/>
              </w:rPr>
            </w:rPrChange>
          </w:rPr>
          <w:t>JOIN</w:t>
        </w:r>
        <w:r w:rsidRPr="00FF580A">
          <w:rPr>
            <w:sz w:val="18"/>
            <w:rPrChange w:id="7713" w:author="shorny" w:date="2014-06-09T18:34:00Z">
              <w:rPr/>
            </w:rPrChange>
          </w:rPr>
          <w:t xml:space="preserve"> (`University Staff Member` </w:t>
        </w:r>
        <w:r w:rsidRPr="00FF580A">
          <w:rPr>
            <w:rStyle w:val="keyword1"/>
            <w:sz w:val="18"/>
            <w:rPrChange w:id="7714" w:author="shorny" w:date="2014-06-09T18:34:00Z">
              <w:rPr>
                <w:rStyle w:val="keyword1"/>
              </w:rPr>
            </w:rPrChange>
          </w:rPr>
          <w:t>AS</w:t>
        </w:r>
        <w:r w:rsidRPr="00FF580A">
          <w:rPr>
            <w:sz w:val="18"/>
            <w:rPrChange w:id="7715" w:author="shorny" w:date="2014-06-09T18:34:00Z">
              <w:rPr/>
            </w:rPrChange>
          </w:rPr>
          <w:t xml:space="preserve"> LastModifiedByUSM)</w:t>
        </w:r>
      </w:ins>
    </w:p>
    <w:p w14:paraId="45649107" w14:textId="77777777" w:rsidR="00FF580A" w:rsidRPr="00FF580A" w:rsidRDefault="00FF580A">
      <w:pPr>
        <w:pStyle w:val="HTMLPreformatted"/>
        <w:divId w:val="105394509"/>
        <w:rPr>
          <w:ins w:id="7716" w:author="shorny" w:date="2014-06-09T18:34:00Z"/>
          <w:sz w:val="18"/>
          <w:rPrChange w:id="7717" w:author="shorny" w:date="2014-06-09T18:34:00Z">
            <w:rPr>
              <w:ins w:id="7718" w:author="shorny" w:date="2014-06-09T18:34:00Z"/>
            </w:rPr>
          </w:rPrChange>
        </w:rPr>
      </w:pPr>
      <w:ins w:id="7719" w:author="shorny" w:date="2014-06-09T18:34:00Z">
        <w:r w:rsidRPr="00FF580A">
          <w:rPr>
            <w:sz w:val="18"/>
            <w:rPrChange w:id="7720" w:author="shorny" w:date="2014-06-09T18:34:00Z">
              <w:rPr/>
            </w:rPrChange>
          </w:rPr>
          <w:t xml:space="preserve">  </w:t>
        </w:r>
        <w:r w:rsidRPr="00FF580A">
          <w:rPr>
            <w:rStyle w:val="keyword1"/>
            <w:sz w:val="18"/>
            <w:rPrChange w:id="7721" w:author="shorny" w:date="2014-06-09T18:34:00Z">
              <w:rPr>
                <w:rStyle w:val="keyword1"/>
              </w:rPr>
            </w:rPrChange>
          </w:rPr>
          <w:t>ON</w:t>
        </w:r>
        <w:r w:rsidRPr="00FF580A">
          <w:rPr>
            <w:sz w:val="18"/>
            <w:rPrChange w:id="7722" w:author="shorny" w:date="2014-06-09T18:34:00Z">
              <w:rPr/>
            </w:rPrChange>
          </w:rPr>
          <w:t xml:space="preserve"> (AppExpand.LastModifiedByStaffID = LastModifiedByUSM.StaffID)</w:t>
        </w:r>
      </w:ins>
    </w:p>
    <w:p w14:paraId="3E1C94BB" w14:textId="77777777" w:rsidR="00FF580A" w:rsidRPr="00FF580A" w:rsidRDefault="00FF580A">
      <w:pPr>
        <w:pStyle w:val="HTMLPreformatted"/>
        <w:divId w:val="105394509"/>
        <w:rPr>
          <w:ins w:id="7723" w:author="shorny" w:date="2014-06-09T18:34:00Z"/>
          <w:sz w:val="18"/>
          <w:rPrChange w:id="7724" w:author="shorny" w:date="2014-06-09T18:34:00Z">
            <w:rPr>
              <w:ins w:id="7725" w:author="shorny" w:date="2014-06-09T18:34:00Z"/>
            </w:rPr>
          </w:rPrChange>
        </w:rPr>
      </w:pPr>
      <w:ins w:id="7726" w:author="shorny" w:date="2014-06-09T18:34:00Z">
        <w:r w:rsidRPr="00FF580A">
          <w:rPr>
            <w:rStyle w:val="keyword1"/>
            <w:sz w:val="18"/>
            <w:rPrChange w:id="7727" w:author="shorny" w:date="2014-06-09T18:34:00Z">
              <w:rPr>
                <w:rStyle w:val="keyword1"/>
              </w:rPr>
            </w:rPrChange>
          </w:rPr>
          <w:t>GROUP</w:t>
        </w:r>
        <w:r w:rsidRPr="00FF580A">
          <w:rPr>
            <w:sz w:val="18"/>
            <w:rPrChange w:id="7728" w:author="shorny" w:date="2014-06-09T18:34:00Z">
              <w:rPr/>
            </w:rPrChange>
          </w:rPr>
          <w:t xml:space="preserve"> </w:t>
        </w:r>
        <w:r w:rsidRPr="00FF580A">
          <w:rPr>
            <w:rStyle w:val="keyword1"/>
            <w:sz w:val="18"/>
            <w:rPrChange w:id="7729" w:author="shorny" w:date="2014-06-09T18:34:00Z">
              <w:rPr>
                <w:rStyle w:val="keyword1"/>
              </w:rPr>
            </w:rPrChange>
          </w:rPr>
          <w:t>BY</w:t>
        </w:r>
        <w:r w:rsidRPr="00FF580A">
          <w:rPr>
            <w:sz w:val="18"/>
            <w:rPrChange w:id="7730" w:author="shorny" w:date="2014-06-09T18:34:00Z">
              <w:rPr/>
            </w:rPrChange>
          </w:rPr>
          <w:t xml:space="preserve"> AppExpand.ApplicationID</w:t>
        </w:r>
      </w:ins>
    </w:p>
    <w:p w14:paraId="6982A5F1" w14:textId="77777777" w:rsidR="00FF580A" w:rsidRPr="00FF580A" w:rsidRDefault="00FF580A">
      <w:pPr>
        <w:pStyle w:val="HTMLPreformatted"/>
        <w:divId w:val="105394509"/>
        <w:rPr>
          <w:ins w:id="7731" w:author="shorny" w:date="2014-06-09T18:34:00Z"/>
          <w:sz w:val="18"/>
          <w:rPrChange w:id="7732" w:author="shorny" w:date="2014-06-09T18:34:00Z">
            <w:rPr>
              <w:ins w:id="7733" w:author="shorny" w:date="2014-06-09T18:34:00Z"/>
            </w:rPr>
          </w:rPrChange>
        </w:rPr>
      </w:pPr>
      <w:ins w:id="7734" w:author="shorny" w:date="2014-06-09T18:34:00Z">
        <w:r w:rsidRPr="00FF580A">
          <w:rPr>
            <w:rStyle w:val="keyword1"/>
            <w:sz w:val="18"/>
            <w:rPrChange w:id="7735" w:author="shorny" w:date="2014-06-09T18:34:00Z">
              <w:rPr>
                <w:rStyle w:val="keyword1"/>
              </w:rPr>
            </w:rPrChange>
          </w:rPr>
          <w:t>ORDER</w:t>
        </w:r>
        <w:r w:rsidRPr="00FF580A">
          <w:rPr>
            <w:sz w:val="18"/>
            <w:rPrChange w:id="7736" w:author="shorny" w:date="2014-06-09T18:34:00Z">
              <w:rPr/>
            </w:rPrChange>
          </w:rPr>
          <w:t xml:space="preserve"> </w:t>
        </w:r>
        <w:r w:rsidRPr="00FF580A">
          <w:rPr>
            <w:rStyle w:val="keyword1"/>
            <w:sz w:val="18"/>
            <w:rPrChange w:id="7737" w:author="shorny" w:date="2014-06-09T18:34:00Z">
              <w:rPr>
                <w:rStyle w:val="keyword1"/>
              </w:rPr>
            </w:rPrChange>
          </w:rPr>
          <w:t>BY</w:t>
        </w:r>
        <w:r w:rsidRPr="00FF580A">
          <w:rPr>
            <w:sz w:val="18"/>
            <w:rPrChange w:id="7738" w:author="shorny" w:date="2014-06-09T18:34:00Z">
              <w:rPr/>
            </w:rPrChange>
          </w:rPr>
          <w:t xml:space="preserve"> LName;</w:t>
        </w:r>
      </w:ins>
    </w:p>
    <w:p w14:paraId="542510DA" w14:textId="77777777" w:rsidR="00FF580A" w:rsidRPr="00FF580A" w:rsidRDefault="00FF580A">
      <w:pPr>
        <w:pStyle w:val="HTMLPreformatted"/>
        <w:divId w:val="105394509"/>
        <w:rPr>
          <w:ins w:id="7739" w:author="shorny" w:date="2014-06-09T18:34:00Z"/>
          <w:sz w:val="18"/>
          <w:rPrChange w:id="7740" w:author="shorny" w:date="2014-06-09T18:34:00Z">
            <w:rPr>
              <w:ins w:id="7741" w:author="shorny" w:date="2014-06-09T18:34:00Z"/>
            </w:rPr>
          </w:rPrChange>
        </w:rPr>
      </w:pPr>
    </w:p>
    <w:p w14:paraId="2D04502A" w14:textId="77777777" w:rsidR="00FF580A" w:rsidRPr="00FF580A" w:rsidRDefault="00FF580A">
      <w:pPr>
        <w:pStyle w:val="HTMLPreformatted"/>
        <w:divId w:val="105394509"/>
        <w:rPr>
          <w:ins w:id="7742" w:author="shorny" w:date="2014-06-09T18:34:00Z"/>
          <w:rStyle w:val="comment1"/>
          <w:sz w:val="18"/>
          <w:rPrChange w:id="7743" w:author="shorny" w:date="2014-06-09T18:34:00Z">
            <w:rPr>
              <w:ins w:id="7744" w:author="shorny" w:date="2014-06-09T18:34:00Z"/>
              <w:rStyle w:val="comment1"/>
            </w:rPr>
          </w:rPrChange>
        </w:rPr>
      </w:pPr>
      <w:ins w:id="7745" w:author="shorny" w:date="2014-06-09T18:34:00Z">
        <w:r w:rsidRPr="00FF580A">
          <w:rPr>
            <w:rStyle w:val="comment1"/>
            <w:sz w:val="18"/>
            <w:rPrChange w:id="7746" w:author="shorny" w:date="2014-06-09T18:34:00Z">
              <w:rPr>
                <w:rStyle w:val="comment1"/>
              </w:rPr>
            </w:rPrChange>
          </w:rPr>
          <w:t xml:space="preserve">-- </w:t>
        </w:r>
        <w:proofErr w:type="gramStart"/>
        <w:r w:rsidRPr="00FF580A">
          <w:rPr>
            <w:rStyle w:val="comment1"/>
            <w:sz w:val="18"/>
            <w:rPrChange w:id="7747" w:author="shorny" w:date="2014-06-09T18:34:00Z">
              <w:rPr>
                <w:rStyle w:val="comment1"/>
              </w:rPr>
            </w:rPrChange>
          </w:rPr>
          <w:t>a</w:t>
        </w:r>
        <w:proofErr w:type="gramEnd"/>
        <w:r w:rsidRPr="00FF580A">
          <w:rPr>
            <w:rStyle w:val="comment1"/>
            <w:sz w:val="18"/>
            <w:rPrChange w:id="7748" w:author="shorny" w:date="2014-06-09T18:34:00Z">
              <w:rPr>
                <w:rStyle w:val="comment1"/>
              </w:rPr>
            </w:rPrChange>
          </w:rPr>
          <w:t xml:space="preserve"> utility view for the view below</w:t>
        </w:r>
      </w:ins>
    </w:p>
    <w:p w14:paraId="1984345A" w14:textId="77777777" w:rsidR="00FF580A" w:rsidRPr="00FF580A" w:rsidRDefault="00FF580A">
      <w:pPr>
        <w:pStyle w:val="HTMLPreformatted"/>
        <w:divId w:val="105394509"/>
        <w:rPr>
          <w:ins w:id="7749" w:author="shorny" w:date="2014-06-09T18:34:00Z"/>
          <w:sz w:val="18"/>
          <w:rPrChange w:id="7750" w:author="shorny" w:date="2014-06-09T18:34:00Z">
            <w:rPr>
              <w:ins w:id="7751" w:author="shorny" w:date="2014-06-09T18:34:00Z"/>
            </w:rPr>
          </w:rPrChange>
        </w:rPr>
      </w:pPr>
      <w:ins w:id="7752" w:author="shorny" w:date="2014-06-09T18:34:00Z">
        <w:r w:rsidRPr="00FF580A">
          <w:rPr>
            <w:rStyle w:val="keyword1"/>
            <w:sz w:val="18"/>
            <w:rPrChange w:id="7753" w:author="shorny" w:date="2014-06-09T18:34:00Z">
              <w:rPr>
                <w:rStyle w:val="keyword1"/>
              </w:rPr>
            </w:rPrChange>
          </w:rPr>
          <w:t>DROP</w:t>
        </w:r>
        <w:r w:rsidRPr="00FF580A">
          <w:rPr>
            <w:sz w:val="18"/>
            <w:rPrChange w:id="7754" w:author="shorny" w:date="2014-06-09T18:34:00Z">
              <w:rPr/>
            </w:rPrChange>
          </w:rPr>
          <w:t xml:space="preserve"> </w:t>
        </w:r>
        <w:r w:rsidRPr="00FF580A">
          <w:rPr>
            <w:rStyle w:val="keyword1"/>
            <w:sz w:val="18"/>
            <w:rPrChange w:id="7755" w:author="shorny" w:date="2014-06-09T18:34:00Z">
              <w:rPr>
                <w:rStyle w:val="keyword1"/>
              </w:rPr>
            </w:rPrChange>
          </w:rPr>
          <w:t>VIEW</w:t>
        </w:r>
        <w:r w:rsidRPr="00FF580A">
          <w:rPr>
            <w:sz w:val="18"/>
            <w:rPrChange w:id="7756" w:author="shorny" w:date="2014-06-09T18:34:00Z">
              <w:rPr/>
            </w:rPrChange>
          </w:rPr>
          <w:t xml:space="preserve"> </w:t>
        </w:r>
        <w:r w:rsidRPr="00FF580A">
          <w:rPr>
            <w:rStyle w:val="function-name1"/>
            <w:sz w:val="18"/>
            <w:rPrChange w:id="7757" w:author="shorny" w:date="2014-06-09T18:34:00Z">
              <w:rPr>
                <w:rStyle w:val="function-name1"/>
              </w:rPr>
            </w:rPrChange>
          </w:rPr>
          <w:t>IF</w:t>
        </w:r>
        <w:r w:rsidRPr="00FF580A">
          <w:rPr>
            <w:sz w:val="18"/>
            <w:rPrChange w:id="7758" w:author="shorny" w:date="2014-06-09T18:34:00Z">
              <w:rPr/>
            </w:rPrChange>
          </w:rPr>
          <w:t xml:space="preserve"> </w:t>
        </w:r>
        <w:r w:rsidRPr="00FF580A">
          <w:rPr>
            <w:rStyle w:val="keyword1"/>
            <w:sz w:val="18"/>
            <w:rPrChange w:id="7759" w:author="shorny" w:date="2014-06-09T18:34:00Z">
              <w:rPr>
                <w:rStyle w:val="keyword1"/>
              </w:rPr>
            </w:rPrChange>
          </w:rPr>
          <w:t>EXISTS</w:t>
        </w:r>
        <w:r w:rsidRPr="00FF580A">
          <w:rPr>
            <w:sz w:val="18"/>
            <w:rPrChange w:id="7760" w:author="shorny" w:date="2014-06-09T18:34:00Z">
              <w:rPr/>
            </w:rPrChange>
          </w:rPr>
          <w:t xml:space="preserve"> Application_Primary_</w:t>
        </w:r>
        <w:proofErr w:type="gramStart"/>
        <w:r w:rsidRPr="00FF580A">
          <w:rPr>
            <w:sz w:val="18"/>
            <w:rPrChange w:id="7761" w:author="shorny" w:date="2014-06-09T18:34:00Z">
              <w:rPr/>
            </w:rPrChange>
          </w:rPr>
          <w:t>Supervisor ;</w:t>
        </w:r>
        <w:proofErr w:type="gramEnd"/>
      </w:ins>
    </w:p>
    <w:p w14:paraId="7FD9130B" w14:textId="77777777" w:rsidR="00FF580A" w:rsidRPr="00FF580A" w:rsidRDefault="00FF580A">
      <w:pPr>
        <w:pStyle w:val="HTMLPreformatted"/>
        <w:divId w:val="105394509"/>
        <w:rPr>
          <w:ins w:id="7762" w:author="shorny" w:date="2014-06-09T18:34:00Z"/>
          <w:sz w:val="18"/>
          <w:rPrChange w:id="7763" w:author="shorny" w:date="2014-06-09T18:34:00Z">
            <w:rPr>
              <w:ins w:id="7764" w:author="shorny" w:date="2014-06-09T18:34:00Z"/>
            </w:rPr>
          </w:rPrChange>
        </w:rPr>
      </w:pPr>
      <w:ins w:id="7765" w:author="shorny" w:date="2014-06-09T18:34:00Z">
        <w:r w:rsidRPr="00FF580A">
          <w:rPr>
            <w:rStyle w:val="keyword1"/>
            <w:sz w:val="18"/>
            <w:rPrChange w:id="7766" w:author="shorny" w:date="2014-06-09T18:34:00Z">
              <w:rPr>
                <w:rStyle w:val="keyword1"/>
              </w:rPr>
            </w:rPrChange>
          </w:rPr>
          <w:t>CREATE</w:t>
        </w:r>
        <w:r w:rsidRPr="00FF580A">
          <w:rPr>
            <w:sz w:val="18"/>
            <w:rPrChange w:id="7767" w:author="shorny" w:date="2014-06-09T18:34:00Z">
              <w:rPr/>
            </w:rPrChange>
          </w:rPr>
          <w:t xml:space="preserve"> </w:t>
        </w:r>
        <w:r w:rsidRPr="00FF580A">
          <w:rPr>
            <w:rStyle w:val="keyword1"/>
            <w:sz w:val="18"/>
            <w:rPrChange w:id="7768" w:author="shorny" w:date="2014-06-09T18:34:00Z">
              <w:rPr>
                <w:rStyle w:val="keyword1"/>
              </w:rPr>
            </w:rPrChange>
          </w:rPr>
          <w:t>VIEW</w:t>
        </w:r>
        <w:r w:rsidRPr="00FF580A">
          <w:rPr>
            <w:sz w:val="18"/>
            <w:rPrChange w:id="7769" w:author="shorny" w:date="2014-06-09T18:34:00Z">
              <w:rPr/>
            </w:rPrChange>
          </w:rPr>
          <w:t xml:space="preserve"> </w:t>
        </w:r>
        <w:r w:rsidRPr="00FF580A">
          <w:rPr>
            <w:rStyle w:val="function-name1"/>
            <w:sz w:val="18"/>
            <w:rPrChange w:id="7770" w:author="shorny" w:date="2014-06-09T18:34:00Z">
              <w:rPr>
                <w:rStyle w:val="function-name1"/>
              </w:rPr>
            </w:rPrChange>
          </w:rPr>
          <w:t>Application_Primary_Supervisor</w:t>
        </w:r>
        <w:r w:rsidRPr="00FF580A">
          <w:rPr>
            <w:sz w:val="18"/>
            <w:rPrChange w:id="7771" w:author="shorny" w:date="2014-06-09T18:34:00Z">
              <w:rPr/>
            </w:rPrChange>
          </w:rPr>
          <w:t xml:space="preserve"> </w:t>
        </w:r>
        <w:r w:rsidRPr="00FF580A">
          <w:rPr>
            <w:rStyle w:val="keyword1"/>
            <w:sz w:val="18"/>
            <w:rPrChange w:id="7772" w:author="shorny" w:date="2014-06-09T18:34:00Z">
              <w:rPr>
                <w:rStyle w:val="keyword1"/>
              </w:rPr>
            </w:rPrChange>
          </w:rPr>
          <w:t>AS</w:t>
        </w:r>
      </w:ins>
    </w:p>
    <w:p w14:paraId="45BC8F99" w14:textId="77777777" w:rsidR="00FF580A" w:rsidRPr="00FF580A" w:rsidRDefault="00FF580A">
      <w:pPr>
        <w:pStyle w:val="HTMLPreformatted"/>
        <w:divId w:val="105394509"/>
        <w:rPr>
          <w:ins w:id="7773" w:author="shorny" w:date="2014-06-09T18:34:00Z"/>
          <w:sz w:val="18"/>
          <w:rPrChange w:id="7774" w:author="shorny" w:date="2014-06-09T18:34:00Z">
            <w:rPr>
              <w:ins w:id="7775" w:author="shorny" w:date="2014-06-09T18:34:00Z"/>
            </w:rPr>
          </w:rPrChange>
        </w:rPr>
      </w:pPr>
      <w:ins w:id="7776" w:author="shorny" w:date="2014-06-09T18:34:00Z">
        <w:r w:rsidRPr="00FF580A">
          <w:rPr>
            <w:rStyle w:val="keyword1"/>
            <w:sz w:val="18"/>
            <w:rPrChange w:id="7777" w:author="shorny" w:date="2014-06-09T18:34:00Z">
              <w:rPr>
                <w:rStyle w:val="keyword1"/>
              </w:rPr>
            </w:rPrChange>
          </w:rPr>
          <w:t>SELECT</w:t>
        </w:r>
      </w:ins>
    </w:p>
    <w:p w14:paraId="6DDDAB22" w14:textId="77777777" w:rsidR="00FF580A" w:rsidRPr="00FF580A" w:rsidRDefault="00FF580A">
      <w:pPr>
        <w:pStyle w:val="HTMLPreformatted"/>
        <w:divId w:val="105394509"/>
        <w:rPr>
          <w:ins w:id="7778" w:author="shorny" w:date="2014-06-09T18:34:00Z"/>
          <w:sz w:val="18"/>
          <w:rPrChange w:id="7779" w:author="shorny" w:date="2014-06-09T18:34:00Z">
            <w:rPr>
              <w:ins w:id="7780" w:author="shorny" w:date="2014-06-09T18:34:00Z"/>
            </w:rPr>
          </w:rPrChange>
        </w:rPr>
      </w:pPr>
      <w:ins w:id="7781" w:author="shorny" w:date="2014-06-09T18:34:00Z">
        <w:r w:rsidRPr="00FF580A">
          <w:rPr>
            <w:sz w:val="18"/>
            <w:rPrChange w:id="7782" w:author="shorny" w:date="2014-06-09T18:34:00Z">
              <w:rPr/>
            </w:rPrChange>
          </w:rPr>
          <w:t xml:space="preserve">  App.*,</w:t>
        </w:r>
      </w:ins>
    </w:p>
    <w:p w14:paraId="6BFB2D49" w14:textId="77777777" w:rsidR="00FF580A" w:rsidRPr="00FF580A" w:rsidRDefault="00FF580A">
      <w:pPr>
        <w:pStyle w:val="HTMLPreformatted"/>
        <w:divId w:val="105394509"/>
        <w:rPr>
          <w:ins w:id="7783" w:author="shorny" w:date="2014-06-09T18:34:00Z"/>
          <w:sz w:val="18"/>
          <w:rPrChange w:id="7784" w:author="shorny" w:date="2014-06-09T18:34:00Z">
            <w:rPr>
              <w:ins w:id="7785" w:author="shorny" w:date="2014-06-09T18:34:00Z"/>
            </w:rPr>
          </w:rPrChange>
        </w:rPr>
      </w:pPr>
      <w:ins w:id="7786" w:author="shorny" w:date="2014-06-09T18:34:00Z">
        <w:r w:rsidRPr="00FF580A">
          <w:rPr>
            <w:sz w:val="18"/>
            <w:rPrChange w:id="7787" w:author="shorny" w:date="2014-06-09T18:34:00Z">
              <w:rPr/>
            </w:rPrChange>
          </w:rPr>
          <w:t xml:space="preserve">  Super.StaffID,</w:t>
        </w:r>
      </w:ins>
    </w:p>
    <w:p w14:paraId="1E0545FA" w14:textId="77777777" w:rsidR="00FF580A" w:rsidRPr="00FF580A" w:rsidRDefault="00FF580A">
      <w:pPr>
        <w:pStyle w:val="HTMLPreformatted"/>
        <w:divId w:val="105394509"/>
        <w:rPr>
          <w:ins w:id="7788" w:author="shorny" w:date="2014-06-09T18:34:00Z"/>
          <w:sz w:val="18"/>
          <w:rPrChange w:id="7789" w:author="shorny" w:date="2014-06-09T18:34:00Z">
            <w:rPr>
              <w:ins w:id="7790" w:author="shorny" w:date="2014-06-09T18:34:00Z"/>
            </w:rPr>
          </w:rPrChange>
        </w:rPr>
      </w:pPr>
      <w:ins w:id="7791" w:author="shorny" w:date="2014-06-09T18:34:00Z">
        <w:r w:rsidRPr="00FF580A">
          <w:rPr>
            <w:sz w:val="18"/>
            <w:rPrChange w:id="7792" w:author="shorny" w:date="2014-06-09T18:34:00Z">
              <w:rPr/>
            </w:rPrChange>
          </w:rPr>
          <w:t xml:space="preserve">  Super.PrimarySupervisor,</w:t>
        </w:r>
      </w:ins>
    </w:p>
    <w:p w14:paraId="4B5A566B" w14:textId="77777777" w:rsidR="00FF580A" w:rsidRPr="00FF580A" w:rsidRDefault="00FF580A">
      <w:pPr>
        <w:pStyle w:val="HTMLPreformatted"/>
        <w:divId w:val="105394509"/>
        <w:rPr>
          <w:ins w:id="7793" w:author="shorny" w:date="2014-06-09T18:34:00Z"/>
          <w:sz w:val="18"/>
          <w:rPrChange w:id="7794" w:author="shorny" w:date="2014-06-09T18:34:00Z">
            <w:rPr>
              <w:ins w:id="7795" w:author="shorny" w:date="2014-06-09T18:34:00Z"/>
            </w:rPr>
          </w:rPrChange>
        </w:rPr>
      </w:pPr>
      <w:ins w:id="7796" w:author="shorny" w:date="2014-06-09T18:34:00Z">
        <w:r w:rsidRPr="00FF580A">
          <w:rPr>
            <w:sz w:val="18"/>
            <w:rPrChange w:id="7797" w:author="shorny" w:date="2014-06-09T18:34:00Z">
              <w:rPr/>
            </w:rPrChange>
          </w:rPr>
          <w:lastRenderedPageBreak/>
          <w:t xml:space="preserve">  </w:t>
        </w:r>
        <w:proofErr w:type="gramStart"/>
        <w:r w:rsidRPr="00FF580A">
          <w:rPr>
            <w:rStyle w:val="builtin1"/>
            <w:sz w:val="18"/>
            <w:rPrChange w:id="7798" w:author="shorny" w:date="2014-06-09T18:34:00Z">
              <w:rPr>
                <w:rStyle w:val="builtin1"/>
              </w:rPr>
            </w:rPrChange>
          </w:rPr>
          <w:t>SUM</w:t>
        </w:r>
        <w:r w:rsidRPr="00FF580A">
          <w:rPr>
            <w:sz w:val="18"/>
            <w:rPrChange w:id="7799" w:author="shorny" w:date="2014-06-09T18:34:00Z">
              <w:rPr/>
            </w:rPrChange>
          </w:rPr>
          <w:t>(</w:t>
        </w:r>
        <w:proofErr w:type="gramEnd"/>
        <w:r w:rsidRPr="00FF580A">
          <w:rPr>
            <w:sz w:val="18"/>
            <w:rPrChange w:id="7800" w:author="shorny" w:date="2014-06-09T18:34:00Z">
              <w:rPr/>
            </w:rPrChange>
          </w:rPr>
          <w:t xml:space="preserve">Super.PrimarySupervisor) </w:t>
        </w:r>
        <w:r w:rsidRPr="00FF580A">
          <w:rPr>
            <w:rStyle w:val="keyword1"/>
            <w:sz w:val="18"/>
            <w:rPrChange w:id="7801" w:author="shorny" w:date="2014-06-09T18:34:00Z">
              <w:rPr>
                <w:rStyle w:val="keyword1"/>
              </w:rPr>
            </w:rPrChange>
          </w:rPr>
          <w:t>AS</w:t>
        </w:r>
        <w:r w:rsidRPr="00FF580A">
          <w:rPr>
            <w:sz w:val="18"/>
            <w:rPrChange w:id="7802" w:author="shorny" w:date="2014-06-09T18:34:00Z">
              <w:rPr/>
            </w:rPrChange>
          </w:rPr>
          <w:t xml:space="preserve"> PriSuperSum</w:t>
        </w:r>
      </w:ins>
    </w:p>
    <w:p w14:paraId="63B23577" w14:textId="77777777" w:rsidR="00FF580A" w:rsidRPr="00FF580A" w:rsidRDefault="00FF580A">
      <w:pPr>
        <w:pStyle w:val="HTMLPreformatted"/>
        <w:divId w:val="105394509"/>
        <w:rPr>
          <w:ins w:id="7803" w:author="shorny" w:date="2014-06-09T18:34:00Z"/>
          <w:sz w:val="18"/>
          <w:rPrChange w:id="7804" w:author="shorny" w:date="2014-06-09T18:34:00Z">
            <w:rPr>
              <w:ins w:id="7805" w:author="shorny" w:date="2014-06-09T18:34:00Z"/>
            </w:rPr>
          </w:rPrChange>
        </w:rPr>
      </w:pPr>
      <w:ins w:id="7806" w:author="shorny" w:date="2014-06-09T18:34:00Z">
        <w:r w:rsidRPr="00FF580A">
          <w:rPr>
            <w:rStyle w:val="keyword1"/>
            <w:sz w:val="18"/>
            <w:rPrChange w:id="7807" w:author="shorny" w:date="2014-06-09T18:34:00Z">
              <w:rPr>
                <w:rStyle w:val="keyword1"/>
              </w:rPr>
            </w:rPrChange>
          </w:rPr>
          <w:t>FROM</w:t>
        </w:r>
        <w:r w:rsidRPr="00FF580A">
          <w:rPr>
            <w:sz w:val="18"/>
            <w:rPrChange w:id="7808" w:author="shorny" w:date="2014-06-09T18:34:00Z">
              <w:rPr/>
            </w:rPrChange>
          </w:rPr>
          <w:t xml:space="preserve"> Application_Ongoing_Expanded App</w:t>
        </w:r>
      </w:ins>
    </w:p>
    <w:p w14:paraId="46B9F3F7" w14:textId="77777777" w:rsidR="00FF580A" w:rsidRPr="00FF580A" w:rsidRDefault="00FF580A">
      <w:pPr>
        <w:pStyle w:val="HTMLPreformatted"/>
        <w:divId w:val="105394509"/>
        <w:rPr>
          <w:ins w:id="7809" w:author="shorny" w:date="2014-06-09T18:34:00Z"/>
          <w:sz w:val="18"/>
          <w:rPrChange w:id="7810" w:author="shorny" w:date="2014-06-09T18:34:00Z">
            <w:rPr>
              <w:ins w:id="7811" w:author="shorny" w:date="2014-06-09T18:34:00Z"/>
            </w:rPr>
          </w:rPrChange>
        </w:rPr>
      </w:pPr>
      <w:ins w:id="7812" w:author="shorny" w:date="2014-06-09T18:34:00Z">
        <w:r w:rsidRPr="00FF580A">
          <w:rPr>
            <w:rStyle w:val="keyword1"/>
            <w:sz w:val="18"/>
            <w:rPrChange w:id="7813" w:author="shorny" w:date="2014-06-09T18:34:00Z">
              <w:rPr>
                <w:rStyle w:val="keyword1"/>
              </w:rPr>
            </w:rPrChange>
          </w:rPr>
          <w:t>LEFT</w:t>
        </w:r>
        <w:r w:rsidRPr="00FF580A">
          <w:rPr>
            <w:sz w:val="18"/>
            <w:rPrChange w:id="7814" w:author="shorny" w:date="2014-06-09T18:34:00Z">
              <w:rPr/>
            </w:rPrChange>
          </w:rPr>
          <w:t xml:space="preserve"> </w:t>
        </w:r>
        <w:r w:rsidRPr="00FF580A">
          <w:rPr>
            <w:rStyle w:val="keyword1"/>
            <w:sz w:val="18"/>
            <w:rPrChange w:id="7815" w:author="shorny" w:date="2014-06-09T18:34:00Z">
              <w:rPr>
                <w:rStyle w:val="keyword1"/>
              </w:rPr>
            </w:rPrChange>
          </w:rPr>
          <w:t>OUTER</w:t>
        </w:r>
        <w:r w:rsidRPr="00FF580A">
          <w:rPr>
            <w:sz w:val="18"/>
            <w:rPrChange w:id="7816" w:author="shorny" w:date="2014-06-09T18:34:00Z">
              <w:rPr/>
            </w:rPrChange>
          </w:rPr>
          <w:t xml:space="preserve"> </w:t>
        </w:r>
        <w:r w:rsidRPr="00FF580A">
          <w:rPr>
            <w:rStyle w:val="keyword1"/>
            <w:sz w:val="18"/>
            <w:rPrChange w:id="7817" w:author="shorny" w:date="2014-06-09T18:34:00Z">
              <w:rPr>
                <w:rStyle w:val="keyword1"/>
              </w:rPr>
            </w:rPrChange>
          </w:rPr>
          <w:t>JOIN</w:t>
        </w:r>
        <w:r w:rsidRPr="00FF580A">
          <w:rPr>
            <w:sz w:val="18"/>
            <w:rPrChange w:id="7818" w:author="shorny" w:date="2014-06-09T18:34:00Z">
              <w:rPr/>
            </w:rPrChange>
          </w:rPr>
          <w:t xml:space="preserve"> `Supervise </w:t>
        </w:r>
        <w:r w:rsidRPr="00FF580A">
          <w:rPr>
            <w:rStyle w:val="keyword1"/>
            <w:sz w:val="18"/>
            <w:rPrChange w:id="7819" w:author="shorny" w:date="2014-06-09T18:34:00Z">
              <w:rPr>
                <w:rStyle w:val="keyword1"/>
              </w:rPr>
            </w:rPrChange>
          </w:rPr>
          <w:t>as</w:t>
        </w:r>
        <w:r w:rsidRPr="00FF580A">
          <w:rPr>
            <w:sz w:val="18"/>
            <w:rPrChange w:id="7820" w:author="shorny" w:date="2014-06-09T18:34:00Z">
              <w:rPr/>
            </w:rPrChange>
          </w:rPr>
          <w:t>` Super</w:t>
        </w:r>
      </w:ins>
    </w:p>
    <w:p w14:paraId="66D12D7C" w14:textId="77777777" w:rsidR="00FF580A" w:rsidRPr="00FF580A" w:rsidRDefault="00FF580A">
      <w:pPr>
        <w:pStyle w:val="HTMLPreformatted"/>
        <w:divId w:val="105394509"/>
        <w:rPr>
          <w:ins w:id="7821" w:author="shorny" w:date="2014-06-09T18:34:00Z"/>
          <w:sz w:val="18"/>
          <w:rPrChange w:id="7822" w:author="shorny" w:date="2014-06-09T18:34:00Z">
            <w:rPr>
              <w:ins w:id="7823" w:author="shorny" w:date="2014-06-09T18:34:00Z"/>
            </w:rPr>
          </w:rPrChange>
        </w:rPr>
      </w:pPr>
      <w:ins w:id="7824" w:author="shorny" w:date="2014-06-09T18:34:00Z">
        <w:r w:rsidRPr="00FF580A">
          <w:rPr>
            <w:sz w:val="18"/>
            <w:rPrChange w:id="7825" w:author="shorny" w:date="2014-06-09T18:34:00Z">
              <w:rPr/>
            </w:rPrChange>
          </w:rPr>
          <w:t xml:space="preserve">  </w:t>
        </w:r>
        <w:r w:rsidRPr="00FF580A">
          <w:rPr>
            <w:rStyle w:val="keyword1"/>
            <w:sz w:val="18"/>
            <w:rPrChange w:id="7826" w:author="shorny" w:date="2014-06-09T18:34:00Z">
              <w:rPr>
                <w:rStyle w:val="keyword1"/>
              </w:rPr>
            </w:rPrChange>
          </w:rPr>
          <w:t>ON</w:t>
        </w:r>
        <w:r w:rsidRPr="00FF580A">
          <w:rPr>
            <w:sz w:val="18"/>
            <w:rPrChange w:id="7827" w:author="shorny" w:date="2014-06-09T18:34:00Z">
              <w:rPr/>
            </w:rPrChange>
          </w:rPr>
          <w:t xml:space="preserve"> Super.ApplicationID = App.ApplicationID</w:t>
        </w:r>
      </w:ins>
    </w:p>
    <w:p w14:paraId="01CAD753" w14:textId="77777777" w:rsidR="00FF580A" w:rsidRPr="00FF580A" w:rsidRDefault="00FF580A">
      <w:pPr>
        <w:pStyle w:val="HTMLPreformatted"/>
        <w:divId w:val="105394509"/>
        <w:rPr>
          <w:ins w:id="7828" w:author="shorny" w:date="2014-06-09T18:34:00Z"/>
          <w:sz w:val="18"/>
          <w:rPrChange w:id="7829" w:author="shorny" w:date="2014-06-09T18:34:00Z">
            <w:rPr>
              <w:ins w:id="7830" w:author="shorny" w:date="2014-06-09T18:34:00Z"/>
            </w:rPr>
          </w:rPrChange>
        </w:rPr>
      </w:pPr>
      <w:ins w:id="7831" w:author="shorny" w:date="2014-06-09T18:34:00Z">
        <w:r w:rsidRPr="00FF580A">
          <w:rPr>
            <w:rStyle w:val="keyword1"/>
            <w:sz w:val="18"/>
            <w:rPrChange w:id="7832" w:author="shorny" w:date="2014-06-09T18:34:00Z">
              <w:rPr>
                <w:rStyle w:val="keyword1"/>
              </w:rPr>
            </w:rPrChange>
          </w:rPr>
          <w:t>GROUP</w:t>
        </w:r>
        <w:r w:rsidRPr="00FF580A">
          <w:rPr>
            <w:sz w:val="18"/>
            <w:rPrChange w:id="7833" w:author="shorny" w:date="2014-06-09T18:34:00Z">
              <w:rPr/>
            </w:rPrChange>
          </w:rPr>
          <w:t xml:space="preserve"> </w:t>
        </w:r>
        <w:r w:rsidRPr="00FF580A">
          <w:rPr>
            <w:rStyle w:val="keyword1"/>
            <w:sz w:val="18"/>
            <w:rPrChange w:id="7834" w:author="shorny" w:date="2014-06-09T18:34:00Z">
              <w:rPr>
                <w:rStyle w:val="keyword1"/>
              </w:rPr>
            </w:rPrChange>
          </w:rPr>
          <w:t>BY</w:t>
        </w:r>
        <w:r w:rsidRPr="00FF580A">
          <w:rPr>
            <w:sz w:val="18"/>
            <w:rPrChange w:id="7835" w:author="shorny" w:date="2014-06-09T18:34:00Z">
              <w:rPr/>
            </w:rPrChange>
          </w:rPr>
          <w:t xml:space="preserve"> App.ApplicationID;</w:t>
        </w:r>
      </w:ins>
    </w:p>
    <w:p w14:paraId="5DB3467E" w14:textId="77777777" w:rsidR="00FF580A" w:rsidRPr="00FF580A" w:rsidRDefault="00FF580A">
      <w:pPr>
        <w:pStyle w:val="HTMLPreformatted"/>
        <w:divId w:val="105394509"/>
        <w:rPr>
          <w:ins w:id="7836" w:author="shorny" w:date="2014-06-09T18:34:00Z"/>
          <w:sz w:val="18"/>
          <w:rPrChange w:id="7837" w:author="shorny" w:date="2014-06-09T18:34:00Z">
            <w:rPr>
              <w:ins w:id="7838" w:author="shorny" w:date="2014-06-09T18:34:00Z"/>
            </w:rPr>
          </w:rPrChange>
        </w:rPr>
      </w:pPr>
    </w:p>
    <w:p w14:paraId="41A44A95" w14:textId="77777777" w:rsidR="00FF580A" w:rsidRPr="00FF580A" w:rsidRDefault="00FF580A">
      <w:pPr>
        <w:pStyle w:val="HTMLPreformatted"/>
        <w:divId w:val="105394509"/>
        <w:rPr>
          <w:ins w:id="7839" w:author="shorny" w:date="2014-06-09T18:34:00Z"/>
          <w:rStyle w:val="comment1"/>
          <w:sz w:val="18"/>
          <w:rPrChange w:id="7840" w:author="shorny" w:date="2014-06-09T18:34:00Z">
            <w:rPr>
              <w:ins w:id="7841" w:author="shorny" w:date="2014-06-09T18:34:00Z"/>
              <w:rStyle w:val="comment1"/>
            </w:rPr>
          </w:rPrChange>
        </w:rPr>
      </w:pPr>
      <w:ins w:id="7842" w:author="shorny" w:date="2014-06-09T18:34:00Z">
        <w:r w:rsidRPr="00FF580A">
          <w:rPr>
            <w:rStyle w:val="comment1"/>
            <w:sz w:val="18"/>
            <w:rPrChange w:id="7843" w:author="shorny" w:date="2014-06-09T18:34:00Z">
              <w:rPr>
                <w:rStyle w:val="comment1"/>
              </w:rPr>
            </w:rPrChange>
          </w:rPr>
          <w:t>-- List only those ongoing applications that don't yet have a primary supervisor</w:t>
        </w:r>
      </w:ins>
    </w:p>
    <w:p w14:paraId="56CE1BCE" w14:textId="77777777" w:rsidR="00FF580A" w:rsidRPr="00FF580A" w:rsidRDefault="00FF580A">
      <w:pPr>
        <w:pStyle w:val="HTMLPreformatted"/>
        <w:divId w:val="105394509"/>
        <w:rPr>
          <w:ins w:id="7844" w:author="shorny" w:date="2014-06-09T18:34:00Z"/>
          <w:sz w:val="18"/>
          <w:rPrChange w:id="7845" w:author="shorny" w:date="2014-06-09T18:34:00Z">
            <w:rPr>
              <w:ins w:id="7846" w:author="shorny" w:date="2014-06-09T18:34:00Z"/>
            </w:rPr>
          </w:rPrChange>
        </w:rPr>
      </w:pPr>
      <w:ins w:id="7847" w:author="shorny" w:date="2014-06-09T18:34:00Z">
        <w:r w:rsidRPr="00FF580A">
          <w:rPr>
            <w:rStyle w:val="keyword1"/>
            <w:sz w:val="18"/>
            <w:rPrChange w:id="7848" w:author="shorny" w:date="2014-06-09T18:34:00Z">
              <w:rPr>
                <w:rStyle w:val="keyword1"/>
              </w:rPr>
            </w:rPrChange>
          </w:rPr>
          <w:t>DROP</w:t>
        </w:r>
        <w:r w:rsidRPr="00FF580A">
          <w:rPr>
            <w:sz w:val="18"/>
            <w:rPrChange w:id="7849" w:author="shorny" w:date="2014-06-09T18:34:00Z">
              <w:rPr/>
            </w:rPrChange>
          </w:rPr>
          <w:t xml:space="preserve"> </w:t>
        </w:r>
        <w:r w:rsidRPr="00FF580A">
          <w:rPr>
            <w:rStyle w:val="keyword1"/>
            <w:sz w:val="18"/>
            <w:rPrChange w:id="7850" w:author="shorny" w:date="2014-06-09T18:34:00Z">
              <w:rPr>
                <w:rStyle w:val="keyword1"/>
              </w:rPr>
            </w:rPrChange>
          </w:rPr>
          <w:t>VIEW</w:t>
        </w:r>
        <w:r w:rsidRPr="00FF580A">
          <w:rPr>
            <w:sz w:val="18"/>
            <w:rPrChange w:id="7851" w:author="shorny" w:date="2014-06-09T18:34:00Z">
              <w:rPr/>
            </w:rPrChange>
          </w:rPr>
          <w:t xml:space="preserve"> </w:t>
        </w:r>
        <w:r w:rsidRPr="00FF580A">
          <w:rPr>
            <w:rStyle w:val="function-name1"/>
            <w:sz w:val="18"/>
            <w:rPrChange w:id="7852" w:author="shorny" w:date="2014-06-09T18:34:00Z">
              <w:rPr>
                <w:rStyle w:val="function-name1"/>
              </w:rPr>
            </w:rPrChange>
          </w:rPr>
          <w:t>IF</w:t>
        </w:r>
        <w:r w:rsidRPr="00FF580A">
          <w:rPr>
            <w:sz w:val="18"/>
            <w:rPrChange w:id="7853" w:author="shorny" w:date="2014-06-09T18:34:00Z">
              <w:rPr/>
            </w:rPrChange>
          </w:rPr>
          <w:t xml:space="preserve"> </w:t>
        </w:r>
        <w:r w:rsidRPr="00FF580A">
          <w:rPr>
            <w:rStyle w:val="keyword1"/>
            <w:sz w:val="18"/>
            <w:rPrChange w:id="7854" w:author="shorny" w:date="2014-06-09T18:34:00Z">
              <w:rPr>
                <w:rStyle w:val="keyword1"/>
              </w:rPr>
            </w:rPrChange>
          </w:rPr>
          <w:t>EXISTS</w:t>
        </w:r>
        <w:r w:rsidRPr="00FF580A">
          <w:rPr>
            <w:sz w:val="18"/>
            <w:rPrChange w:id="7855" w:author="shorny" w:date="2014-06-09T18:34:00Z">
              <w:rPr/>
            </w:rPrChange>
          </w:rPr>
          <w:t xml:space="preserve"> Application_Without_Supervisor_</w:t>
        </w:r>
        <w:proofErr w:type="gramStart"/>
        <w:r w:rsidRPr="00FF580A">
          <w:rPr>
            <w:sz w:val="18"/>
            <w:rPrChange w:id="7856" w:author="shorny" w:date="2014-06-09T18:34:00Z">
              <w:rPr/>
            </w:rPrChange>
          </w:rPr>
          <w:t>Inner ;</w:t>
        </w:r>
        <w:proofErr w:type="gramEnd"/>
      </w:ins>
    </w:p>
    <w:p w14:paraId="3C0D9A55" w14:textId="77777777" w:rsidR="00FF580A" w:rsidRPr="00FF580A" w:rsidRDefault="00FF580A">
      <w:pPr>
        <w:pStyle w:val="HTMLPreformatted"/>
        <w:divId w:val="105394509"/>
        <w:rPr>
          <w:ins w:id="7857" w:author="shorny" w:date="2014-06-09T18:34:00Z"/>
          <w:sz w:val="18"/>
          <w:rPrChange w:id="7858" w:author="shorny" w:date="2014-06-09T18:34:00Z">
            <w:rPr>
              <w:ins w:id="7859" w:author="shorny" w:date="2014-06-09T18:34:00Z"/>
            </w:rPr>
          </w:rPrChange>
        </w:rPr>
      </w:pPr>
      <w:ins w:id="7860" w:author="shorny" w:date="2014-06-09T18:34:00Z">
        <w:r w:rsidRPr="00FF580A">
          <w:rPr>
            <w:rStyle w:val="keyword1"/>
            <w:sz w:val="18"/>
            <w:rPrChange w:id="7861" w:author="shorny" w:date="2014-06-09T18:34:00Z">
              <w:rPr>
                <w:rStyle w:val="keyword1"/>
              </w:rPr>
            </w:rPrChange>
          </w:rPr>
          <w:t>CREATE</w:t>
        </w:r>
        <w:r w:rsidRPr="00FF580A">
          <w:rPr>
            <w:sz w:val="18"/>
            <w:rPrChange w:id="7862" w:author="shorny" w:date="2014-06-09T18:34:00Z">
              <w:rPr/>
            </w:rPrChange>
          </w:rPr>
          <w:t xml:space="preserve"> </w:t>
        </w:r>
        <w:r w:rsidRPr="00FF580A">
          <w:rPr>
            <w:rStyle w:val="keyword1"/>
            <w:sz w:val="18"/>
            <w:rPrChange w:id="7863" w:author="shorny" w:date="2014-06-09T18:34:00Z">
              <w:rPr>
                <w:rStyle w:val="keyword1"/>
              </w:rPr>
            </w:rPrChange>
          </w:rPr>
          <w:t>VIEW</w:t>
        </w:r>
        <w:r w:rsidRPr="00FF580A">
          <w:rPr>
            <w:sz w:val="18"/>
            <w:rPrChange w:id="7864" w:author="shorny" w:date="2014-06-09T18:34:00Z">
              <w:rPr/>
            </w:rPrChange>
          </w:rPr>
          <w:t xml:space="preserve"> </w:t>
        </w:r>
        <w:r w:rsidRPr="00FF580A">
          <w:rPr>
            <w:rStyle w:val="function-name1"/>
            <w:sz w:val="18"/>
            <w:rPrChange w:id="7865" w:author="shorny" w:date="2014-06-09T18:34:00Z">
              <w:rPr>
                <w:rStyle w:val="function-name1"/>
              </w:rPr>
            </w:rPrChange>
          </w:rPr>
          <w:t>Application_Without_Supervisor_Inner</w:t>
        </w:r>
        <w:r w:rsidRPr="00FF580A">
          <w:rPr>
            <w:sz w:val="18"/>
            <w:rPrChange w:id="7866" w:author="shorny" w:date="2014-06-09T18:34:00Z">
              <w:rPr/>
            </w:rPrChange>
          </w:rPr>
          <w:t xml:space="preserve"> </w:t>
        </w:r>
        <w:r w:rsidRPr="00FF580A">
          <w:rPr>
            <w:rStyle w:val="keyword1"/>
            <w:sz w:val="18"/>
            <w:rPrChange w:id="7867" w:author="shorny" w:date="2014-06-09T18:34:00Z">
              <w:rPr>
                <w:rStyle w:val="keyword1"/>
              </w:rPr>
            </w:rPrChange>
          </w:rPr>
          <w:t>AS</w:t>
        </w:r>
      </w:ins>
    </w:p>
    <w:p w14:paraId="70E68951" w14:textId="77777777" w:rsidR="00FF580A" w:rsidRPr="00FF580A" w:rsidRDefault="00FF580A">
      <w:pPr>
        <w:pStyle w:val="HTMLPreformatted"/>
        <w:divId w:val="105394509"/>
        <w:rPr>
          <w:ins w:id="7868" w:author="shorny" w:date="2014-06-09T18:34:00Z"/>
          <w:sz w:val="18"/>
          <w:rPrChange w:id="7869" w:author="shorny" w:date="2014-06-09T18:34:00Z">
            <w:rPr>
              <w:ins w:id="7870" w:author="shorny" w:date="2014-06-09T18:34:00Z"/>
            </w:rPr>
          </w:rPrChange>
        </w:rPr>
      </w:pPr>
      <w:ins w:id="7871" w:author="shorny" w:date="2014-06-09T18:34:00Z">
        <w:r w:rsidRPr="00FF580A">
          <w:rPr>
            <w:rStyle w:val="keyword1"/>
            <w:sz w:val="18"/>
            <w:rPrChange w:id="7872" w:author="shorny" w:date="2014-06-09T18:34:00Z">
              <w:rPr>
                <w:rStyle w:val="keyword1"/>
              </w:rPr>
            </w:rPrChange>
          </w:rPr>
          <w:t>SELECT</w:t>
        </w:r>
      </w:ins>
    </w:p>
    <w:p w14:paraId="572ECB7B" w14:textId="77777777" w:rsidR="00FF580A" w:rsidRPr="00FF580A" w:rsidRDefault="00FF580A">
      <w:pPr>
        <w:pStyle w:val="HTMLPreformatted"/>
        <w:divId w:val="105394509"/>
        <w:rPr>
          <w:ins w:id="7873" w:author="shorny" w:date="2014-06-09T18:34:00Z"/>
          <w:sz w:val="18"/>
          <w:rPrChange w:id="7874" w:author="shorny" w:date="2014-06-09T18:34:00Z">
            <w:rPr>
              <w:ins w:id="7875" w:author="shorny" w:date="2014-06-09T18:34:00Z"/>
            </w:rPr>
          </w:rPrChange>
        </w:rPr>
      </w:pPr>
      <w:ins w:id="7876" w:author="shorny" w:date="2014-06-09T18:34:00Z">
        <w:r w:rsidRPr="00FF580A">
          <w:rPr>
            <w:sz w:val="18"/>
            <w:rPrChange w:id="7877" w:author="shorny" w:date="2014-06-09T18:34:00Z">
              <w:rPr/>
            </w:rPrChange>
          </w:rPr>
          <w:t xml:space="preserve">  AppPri.ApplicationID,</w:t>
        </w:r>
      </w:ins>
    </w:p>
    <w:p w14:paraId="39410C78" w14:textId="77777777" w:rsidR="00FF580A" w:rsidRPr="00FF580A" w:rsidRDefault="00FF580A">
      <w:pPr>
        <w:pStyle w:val="HTMLPreformatted"/>
        <w:divId w:val="105394509"/>
        <w:rPr>
          <w:ins w:id="7878" w:author="shorny" w:date="2014-06-09T18:34:00Z"/>
          <w:sz w:val="18"/>
          <w:rPrChange w:id="7879" w:author="shorny" w:date="2014-06-09T18:34:00Z">
            <w:rPr>
              <w:ins w:id="7880" w:author="shorny" w:date="2014-06-09T18:34:00Z"/>
            </w:rPr>
          </w:rPrChange>
        </w:rPr>
      </w:pPr>
      <w:ins w:id="7881" w:author="shorny" w:date="2014-06-09T18:34:00Z">
        <w:r w:rsidRPr="00FF580A">
          <w:rPr>
            <w:sz w:val="18"/>
            <w:rPrChange w:id="7882" w:author="shorny" w:date="2014-06-09T18:34:00Z">
              <w:rPr/>
            </w:rPrChange>
          </w:rPr>
          <w:t xml:space="preserve">  AppPri.FName,</w:t>
        </w:r>
      </w:ins>
    </w:p>
    <w:p w14:paraId="0F8828D2" w14:textId="77777777" w:rsidR="00FF580A" w:rsidRPr="00FF580A" w:rsidRDefault="00FF580A">
      <w:pPr>
        <w:pStyle w:val="HTMLPreformatted"/>
        <w:divId w:val="105394509"/>
        <w:rPr>
          <w:ins w:id="7883" w:author="shorny" w:date="2014-06-09T18:34:00Z"/>
          <w:sz w:val="18"/>
          <w:rPrChange w:id="7884" w:author="shorny" w:date="2014-06-09T18:34:00Z">
            <w:rPr>
              <w:ins w:id="7885" w:author="shorny" w:date="2014-06-09T18:34:00Z"/>
            </w:rPr>
          </w:rPrChange>
        </w:rPr>
      </w:pPr>
      <w:ins w:id="7886" w:author="shorny" w:date="2014-06-09T18:34:00Z">
        <w:r w:rsidRPr="00FF580A">
          <w:rPr>
            <w:sz w:val="18"/>
            <w:rPrChange w:id="7887" w:author="shorny" w:date="2014-06-09T18:34:00Z">
              <w:rPr/>
            </w:rPrChange>
          </w:rPr>
          <w:t xml:space="preserve">  AppPri.LName,</w:t>
        </w:r>
      </w:ins>
    </w:p>
    <w:p w14:paraId="7592AFDE" w14:textId="77777777" w:rsidR="00FF580A" w:rsidRPr="00FF580A" w:rsidRDefault="00FF580A">
      <w:pPr>
        <w:pStyle w:val="HTMLPreformatted"/>
        <w:divId w:val="105394509"/>
        <w:rPr>
          <w:ins w:id="7888" w:author="shorny" w:date="2014-06-09T18:34:00Z"/>
          <w:sz w:val="18"/>
          <w:rPrChange w:id="7889" w:author="shorny" w:date="2014-06-09T18:34:00Z">
            <w:rPr>
              <w:ins w:id="7890" w:author="shorny" w:date="2014-06-09T18:34:00Z"/>
            </w:rPr>
          </w:rPrChange>
        </w:rPr>
      </w:pPr>
      <w:ins w:id="7891" w:author="shorny" w:date="2014-06-09T18:34:00Z">
        <w:r w:rsidRPr="00FF580A">
          <w:rPr>
            <w:sz w:val="18"/>
            <w:rPrChange w:id="7892" w:author="shorny" w:date="2014-06-09T18:34:00Z">
              <w:rPr/>
            </w:rPrChange>
          </w:rPr>
          <w:t xml:space="preserve">  AppPri.Email,</w:t>
        </w:r>
      </w:ins>
    </w:p>
    <w:p w14:paraId="1771BE9A" w14:textId="77777777" w:rsidR="00FF580A" w:rsidRPr="00FF580A" w:rsidRDefault="00FF580A">
      <w:pPr>
        <w:pStyle w:val="HTMLPreformatted"/>
        <w:divId w:val="105394509"/>
        <w:rPr>
          <w:ins w:id="7893" w:author="shorny" w:date="2014-06-09T18:34:00Z"/>
          <w:sz w:val="18"/>
          <w:rPrChange w:id="7894" w:author="shorny" w:date="2014-06-09T18:34:00Z">
            <w:rPr>
              <w:ins w:id="7895" w:author="shorny" w:date="2014-06-09T18:34:00Z"/>
            </w:rPr>
          </w:rPrChange>
        </w:rPr>
      </w:pPr>
      <w:ins w:id="7896" w:author="shorny" w:date="2014-06-09T18:34:00Z">
        <w:r w:rsidRPr="00FF580A">
          <w:rPr>
            <w:sz w:val="18"/>
            <w:rPrChange w:id="7897" w:author="shorny" w:date="2014-06-09T18:34:00Z">
              <w:rPr/>
            </w:rPrChange>
          </w:rPr>
          <w:t xml:space="preserve">  AppPri.DateAdded,</w:t>
        </w:r>
      </w:ins>
    </w:p>
    <w:p w14:paraId="01A9E374" w14:textId="77777777" w:rsidR="00FF580A" w:rsidRPr="00FF580A" w:rsidRDefault="00FF580A">
      <w:pPr>
        <w:pStyle w:val="HTMLPreformatted"/>
        <w:divId w:val="105394509"/>
        <w:rPr>
          <w:ins w:id="7898" w:author="shorny" w:date="2014-06-09T18:34:00Z"/>
          <w:sz w:val="18"/>
          <w:rPrChange w:id="7899" w:author="shorny" w:date="2014-06-09T18:34:00Z">
            <w:rPr>
              <w:ins w:id="7900" w:author="shorny" w:date="2014-06-09T18:34:00Z"/>
            </w:rPr>
          </w:rPrChange>
        </w:rPr>
      </w:pPr>
      <w:ins w:id="7901" w:author="shorny" w:date="2014-06-09T18:34:00Z">
        <w:r w:rsidRPr="00FF580A">
          <w:rPr>
            <w:sz w:val="18"/>
            <w:rPrChange w:id="7902" w:author="shorny" w:date="2014-06-09T18:34:00Z">
              <w:rPr/>
            </w:rPrChange>
          </w:rPr>
          <w:t xml:space="preserve">  </w:t>
        </w:r>
        <w:proofErr w:type="gramStart"/>
        <w:r w:rsidRPr="00FF580A">
          <w:rPr>
            <w:rStyle w:val="builtin1"/>
            <w:sz w:val="18"/>
            <w:rPrChange w:id="7903" w:author="shorny" w:date="2014-06-09T18:34:00Z">
              <w:rPr>
                <w:rStyle w:val="builtin1"/>
              </w:rPr>
            </w:rPrChange>
          </w:rPr>
          <w:t>COUNT</w:t>
        </w:r>
        <w:r w:rsidRPr="00FF580A">
          <w:rPr>
            <w:sz w:val="18"/>
            <w:rPrChange w:id="7904" w:author="shorny" w:date="2014-06-09T18:34:00Z">
              <w:rPr/>
            </w:rPrChange>
          </w:rPr>
          <w:t>(</w:t>
        </w:r>
        <w:proofErr w:type="gramEnd"/>
        <w:r w:rsidRPr="00FF580A">
          <w:rPr>
            <w:sz w:val="18"/>
            <w:rPrChange w:id="7905" w:author="shorny" w:date="2014-06-09T18:34:00Z">
              <w:rPr/>
            </w:rPrChange>
          </w:rPr>
          <w:t xml:space="preserve">AssociateSuper.StaffID) </w:t>
        </w:r>
        <w:r w:rsidRPr="00FF580A">
          <w:rPr>
            <w:rStyle w:val="keyword1"/>
            <w:sz w:val="18"/>
            <w:rPrChange w:id="7906" w:author="shorny" w:date="2014-06-09T18:34:00Z">
              <w:rPr>
                <w:rStyle w:val="keyword1"/>
              </w:rPr>
            </w:rPrChange>
          </w:rPr>
          <w:t>AS</w:t>
        </w:r>
        <w:r w:rsidRPr="00FF580A">
          <w:rPr>
            <w:sz w:val="18"/>
            <w:rPrChange w:id="7907" w:author="shorny" w:date="2014-06-09T18:34:00Z">
              <w:rPr/>
            </w:rPrChange>
          </w:rPr>
          <w:t xml:space="preserve"> `Associate supervisor </w:t>
        </w:r>
        <w:r w:rsidRPr="00FF580A">
          <w:rPr>
            <w:rStyle w:val="builtin1"/>
            <w:sz w:val="18"/>
            <w:rPrChange w:id="7908" w:author="shorny" w:date="2014-06-09T18:34:00Z">
              <w:rPr>
                <w:rStyle w:val="builtin1"/>
              </w:rPr>
            </w:rPrChange>
          </w:rPr>
          <w:t>count</w:t>
        </w:r>
        <w:r w:rsidRPr="00FF580A">
          <w:rPr>
            <w:sz w:val="18"/>
            <w:rPrChange w:id="7909" w:author="shorny" w:date="2014-06-09T18:34:00Z">
              <w:rPr/>
            </w:rPrChange>
          </w:rPr>
          <w:t>`</w:t>
        </w:r>
      </w:ins>
    </w:p>
    <w:p w14:paraId="6D8793E2" w14:textId="77777777" w:rsidR="00FF580A" w:rsidRPr="00FF580A" w:rsidRDefault="00FF580A">
      <w:pPr>
        <w:pStyle w:val="HTMLPreformatted"/>
        <w:divId w:val="105394509"/>
        <w:rPr>
          <w:ins w:id="7910" w:author="shorny" w:date="2014-06-09T18:34:00Z"/>
          <w:sz w:val="18"/>
          <w:rPrChange w:id="7911" w:author="shorny" w:date="2014-06-09T18:34:00Z">
            <w:rPr>
              <w:ins w:id="7912" w:author="shorny" w:date="2014-06-09T18:34:00Z"/>
            </w:rPr>
          </w:rPrChange>
        </w:rPr>
      </w:pPr>
      <w:ins w:id="7913" w:author="shorny" w:date="2014-06-09T18:34:00Z">
        <w:r w:rsidRPr="00FF580A">
          <w:rPr>
            <w:rStyle w:val="keyword1"/>
            <w:sz w:val="18"/>
            <w:rPrChange w:id="7914" w:author="shorny" w:date="2014-06-09T18:34:00Z">
              <w:rPr>
                <w:rStyle w:val="keyword1"/>
              </w:rPr>
            </w:rPrChange>
          </w:rPr>
          <w:t>FROM</w:t>
        </w:r>
        <w:r w:rsidRPr="00FF580A">
          <w:rPr>
            <w:sz w:val="18"/>
            <w:rPrChange w:id="7915" w:author="shorny" w:date="2014-06-09T18:34:00Z">
              <w:rPr/>
            </w:rPrChange>
          </w:rPr>
          <w:t xml:space="preserve"> Application_Primary_Supervisor </w:t>
        </w:r>
        <w:r w:rsidRPr="00FF580A">
          <w:rPr>
            <w:rStyle w:val="keyword1"/>
            <w:sz w:val="18"/>
            <w:rPrChange w:id="7916" w:author="shorny" w:date="2014-06-09T18:34:00Z">
              <w:rPr>
                <w:rStyle w:val="keyword1"/>
              </w:rPr>
            </w:rPrChange>
          </w:rPr>
          <w:t>AS</w:t>
        </w:r>
        <w:r w:rsidRPr="00FF580A">
          <w:rPr>
            <w:sz w:val="18"/>
            <w:rPrChange w:id="7917" w:author="shorny" w:date="2014-06-09T18:34:00Z">
              <w:rPr/>
            </w:rPrChange>
          </w:rPr>
          <w:t xml:space="preserve"> AppPri</w:t>
        </w:r>
      </w:ins>
    </w:p>
    <w:p w14:paraId="05412E88" w14:textId="77777777" w:rsidR="00FF580A" w:rsidRPr="00FF580A" w:rsidRDefault="00FF580A">
      <w:pPr>
        <w:pStyle w:val="HTMLPreformatted"/>
        <w:divId w:val="105394509"/>
        <w:rPr>
          <w:ins w:id="7918" w:author="shorny" w:date="2014-06-09T18:34:00Z"/>
          <w:sz w:val="18"/>
          <w:rPrChange w:id="7919" w:author="shorny" w:date="2014-06-09T18:34:00Z">
            <w:rPr>
              <w:ins w:id="7920" w:author="shorny" w:date="2014-06-09T18:34:00Z"/>
            </w:rPr>
          </w:rPrChange>
        </w:rPr>
      </w:pPr>
      <w:ins w:id="7921" w:author="shorny" w:date="2014-06-09T18:34:00Z">
        <w:r w:rsidRPr="00FF580A">
          <w:rPr>
            <w:rStyle w:val="keyword1"/>
            <w:sz w:val="18"/>
            <w:rPrChange w:id="7922" w:author="shorny" w:date="2014-06-09T18:34:00Z">
              <w:rPr>
                <w:rStyle w:val="keyword1"/>
              </w:rPr>
            </w:rPrChange>
          </w:rPr>
          <w:t>LEFT</w:t>
        </w:r>
        <w:r w:rsidRPr="00FF580A">
          <w:rPr>
            <w:sz w:val="18"/>
            <w:rPrChange w:id="7923" w:author="shorny" w:date="2014-06-09T18:34:00Z">
              <w:rPr/>
            </w:rPrChange>
          </w:rPr>
          <w:t xml:space="preserve"> </w:t>
        </w:r>
        <w:r w:rsidRPr="00FF580A">
          <w:rPr>
            <w:rStyle w:val="keyword1"/>
            <w:sz w:val="18"/>
            <w:rPrChange w:id="7924" w:author="shorny" w:date="2014-06-09T18:34:00Z">
              <w:rPr>
                <w:rStyle w:val="keyword1"/>
              </w:rPr>
            </w:rPrChange>
          </w:rPr>
          <w:t>JOIN</w:t>
        </w:r>
        <w:r w:rsidRPr="00FF580A">
          <w:rPr>
            <w:sz w:val="18"/>
            <w:rPrChange w:id="7925" w:author="shorny" w:date="2014-06-09T18:34:00Z">
              <w:rPr/>
            </w:rPrChange>
          </w:rPr>
          <w:t xml:space="preserve"> (`Supervise </w:t>
        </w:r>
        <w:r w:rsidRPr="00FF580A">
          <w:rPr>
            <w:rStyle w:val="keyword1"/>
            <w:sz w:val="18"/>
            <w:rPrChange w:id="7926" w:author="shorny" w:date="2014-06-09T18:34:00Z">
              <w:rPr>
                <w:rStyle w:val="keyword1"/>
              </w:rPr>
            </w:rPrChange>
          </w:rPr>
          <w:t>as</w:t>
        </w:r>
        <w:r w:rsidRPr="00FF580A">
          <w:rPr>
            <w:sz w:val="18"/>
            <w:rPrChange w:id="7927" w:author="shorny" w:date="2014-06-09T18:34:00Z">
              <w:rPr/>
            </w:rPrChange>
          </w:rPr>
          <w:t xml:space="preserve"> associate` </w:t>
        </w:r>
        <w:r w:rsidRPr="00FF580A">
          <w:rPr>
            <w:rStyle w:val="keyword1"/>
            <w:sz w:val="18"/>
            <w:rPrChange w:id="7928" w:author="shorny" w:date="2014-06-09T18:34:00Z">
              <w:rPr>
                <w:rStyle w:val="keyword1"/>
              </w:rPr>
            </w:rPrChange>
          </w:rPr>
          <w:t>AS</w:t>
        </w:r>
        <w:r w:rsidRPr="00FF580A">
          <w:rPr>
            <w:sz w:val="18"/>
            <w:rPrChange w:id="7929" w:author="shorny" w:date="2014-06-09T18:34:00Z">
              <w:rPr/>
            </w:rPrChange>
          </w:rPr>
          <w:t xml:space="preserve"> AssociateSuper)</w:t>
        </w:r>
      </w:ins>
    </w:p>
    <w:p w14:paraId="30A2C5CA" w14:textId="77777777" w:rsidR="00FF580A" w:rsidRPr="00FF580A" w:rsidRDefault="00FF580A">
      <w:pPr>
        <w:pStyle w:val="HTMLPreformatted"/>
        <w:divId w:val="105394509"/>
        <w:rPr>
          <w:ins w:id="7930" w:author="shorny" w:date="2014-06-09T18:34:00Z"/>
          <w:sz w:val="18"/>
          <w:rPrChange w:id="7931" w:author="shorny" w:date="2014-06-09T18:34:00Z">
            <w:rPr>
              <w:ins w:id="7932" w:author="shorny" w:date="2014-06-09T18:34:00Z"/>
            </w:rPr>
          </w:rPrChange>
        </w:rPr>
      </w:pPr>
      <w:ins w:id="7933" w:author="shorny" w:date="2014-06-09T18:34:00Z">
        <w:r w:rsidRPr="00FF580A">
          <w:rPr>
            <w:sz w:val="18"/>
            <w:rPrChange w:id="7934" w:author="shorny" w:date="2014-06-09T18:34:00Z">
              <w:rPr/>
            </w:rPrChange>
          </w:rPr>
          <w:t xml:space="preserve">  </w:t>
        </w:r>
        <w:r w:rsidRPr="00FF580A">
          <w:rPr>
            <w:rStyle w:val="keyword1"/>
            <w:sz w:val="18"/>
            <w:rPrChange w:id="7935" w:author="shorny" w:date="2014-06-09T18:34:00Z">
              <w:rPr>
                <w:rStyle w:val="keyword1"/>
              </w:rPr>
            </w:rPrChange>
          </w:rPr>
          <w:t>ON</w:t>
        </w:r>
        <w:r w:rsidRPr="00FF580A">
          <w:rPr>
            <w:sz w:val="18"/>
            <w:rPrChange w:id="7936" w:author="shorny" w:date="2014-06-09T18:34:00Z">
              <w:rPr/>
            </w:rPrChange>
          </w:rPr>
          <w:t xml:space="preserve"> (AppPri.ApplicationID = AssociateSuper.ApplicationID)</w:t>
        </w:r>
      </w:ins>
    </w:p>
    <w:p w14:paraId="6F8A9A91" w14:textId="77777777" w:rsidR="00FF580A" w:rsidRPr="00FF580A" w:rsidRDefault="00FF580A">
      <w:pPr>
        <w:pStyle w:val="HTMLPreformatted"/>
        <w:divId w:val="105394509"/>
        <w:rPr>
          <w:ins w:id="7937" w:author="shorny" w:date="2014-06-09T18:34:00Z"/>
          <w:sz w:val="18"/>
          <w:rPrChange w:id="7938" w:author="shorny" w:date="2014-06-09T18:34:00Z">
            <w:rPr>
              <w:ins w:id="7939" w:author="shorny" w:date="2014-06-09T18:34:00Z"/>
            </w:rPr>
          </w:rPrChange>
        </w:rPr>
      </w:pPr>
      <w:ins w:id="7940" w:author="shorny" w:date="2014-06-09T18:34:00Z">
        <w:r w:rsidRPr="00FF580A">
          <w:rPr>
            <w:rStyle w:val="keyword1"/>
            <w:sz w:val="18"/>
            <w:rPrChange w:id="7941" w:author="shorny" w:date="2014-06-09T18:34:00Z">
              <w:rPr>
                <w:rStyle w:val="keyword1"/>
              </w:rPr>
            </w:rPrChange>
          </w:rPr>
          <w:t>WHERE</w:t>
        </w:r>
        <w:r w:rsidRPr="00FF580A">
          <w:rPr>
            <w:sz w:val="18"/>
            <w:rPrChange w:id="7942" w:author="shorny" w:date="2014-06-09T18:34:00Z">
              <w:rPr/>
            </w:rPrChange>
          </w:rPr>
          <w:t xml:space="preserve"> AppPri.PriSuperSum &lt;&gt; 1</w:t>
        </w:r>
      </w:ins>
    </w:p>
    <w:p w14:paraId="335891C1" w14:textId="77777777" w:rsidR="00FF580A" w:rsidRPr="00FF580A" w:rsidRDefault="00FF580A">
      <w:pPr>
        <w:pStyle w:val="HTMLPreformatted"/>
        <w:divId w:val="105394509"/>
        <w:rPr>
          <w:ins w:id="7943" w:author="shorny" w:date="2014-06-09T18:34:00Z"/>
          <w:sz w:val="18"/>
          <w:rPrChange w:id="7944" w:author="shorny" w:date="2014-06-09T18:34:00Z">
            <w:rPr>
              <w:ins w:id="7945" w:author="shorny" w:date="2014-06-09T18:34:00Z"/>
            </w:rPr>
          </w:rPrChange>
        </w:rPr>
      </w:pPr>
      <w:ins w:id="7946" w:author="shorny" w:date="2014-06-09T18:34:00Z">
        <w:r w:rsidRPr="00FF580A">
          <w:rPr>
            <w:sz w:val="18"/>
            <w:rPrChange w:id="7947" w:author="shorny" w:date="2014-06-09T18:34:00Z">
              <w:rPr/>
            </w:rPrChange>
          </w:rPr>
          <w:t xml:space="preserve">  </w:t>
        </w:r>
        <w:r w:rsidRPr="00FF580A">
          <w:rPr>
            <w:rStyle w:val="keyword1"/>
            <w:sz w:val="18"/>
            <w:rPrChange w:id="7948" w:author="shorny" w:date="2014-06-09T18:34:00Z">
              <w:rPr>
                <w:rStyle w:val="keyword1"/>
              </w:rPr>
            </w:rPrChange>
          </w:rPr>
          <w:t>OR</w:t>
        </w:r>
        <w:r w:rsidRPr="00FF580A">
          <w:rPr>
            <w:sz w:val="18"/>
            <w:rPrChange w:id="7949" w:author="shorny" w:date="2014-06-09T18:34:00Z">
              <w:rPr/>
            </w:rPrChange>
          </w:rPr>
          <w:t xml:space="preserve"> AppPri.PriSuperSum </w:t>
        </w:r>
        <w:r w:rsidRPr="00FF580A">
          <w:rPr>
            <w:rStyle w:val="keyword1"/>
            <w:sz w:val="18"/>
            <w:rPrChange w:id="7950" w:author="shorny" w:date="2014-06-09T18:34:00Z">
              <w:rPr>
                <w:rStyle w:val="keyword1"/>
              </w:rPr>
            </w:rPrChange>
          </w:rPr>
          <w:t>IS</w:t>
        </w:r>
        <w:r w:rsidRPr="00FF580A">
          <w:rPr>
            <w:sz w:val="18"/>
            <w:rPrChange w:id="7951" w:author="shorny" w:date="2014-06-09T18:34:00Z">
              <w:rPr/>
            </w:rPrChange>
          </w:rPr>
          <w:t xml:space="preserve"> </w:t>
        </w:r>
        <w:r w:rsidRPr="00FF580A">
          <w:rPr>
            <w:rStyle w:val="keyword1"/>
            <w:sz w:val="18"/>
            <w:rPrChange w:id="7952" w:author="shorny" w:date="2014-06-09T18:34:00Z">
              <w:rPr>
                <w:rStyle w:val="keyword1"/>
              </w:rPr>
            </w:rPrChange>
          </w:rPr>
          <w:t>NULL</w:t>
        </w:r>
      </w:ins>
    </w:p>
    <w:p w14:paraId="67DC744D" w14:textId="77777777" w:rsidR="00FF580A" w:rsidRPr="00FF580A" w:rsidRDefault="00FF580A">
      <w:pPr>
        <w:pStyle w:val="HTMLPreformatted"/>
        <w:divId w:val="105394509"/>
        <w:rPr>
          <w:ins w:id="7953" w:author="shorny" w:date="2014-06-09T18:34:00Z"/>
          <w:sz w:val="18"/>
          <w:rPrChange w:id="7954" w:author="shorny" w:date="2014-06-09T18:34:00Z">
            <w:rPr>
              <w:ins w:id="7955" w:author="shorny" w:date="2014-06-09T18:34:00Z"/>
            </w:rPr>
          </w:rPrChange>
        </w:rPr>
      </w:pPr>
      <w:ins w:id="7956" w:author="shorny" w:date="2014-06-09T18:34:00Z">
        <w:r w:rsidRPr="00FF580A">
          <w:rPr>
            <w:rStyle w:val="keyword1"/>
            <w:sz w:val="18"/>
            <w:rPrChange w:id="7957" w:author="shorny" w:date="2014-06-09T18:34:00Z">
              <w:rPr>
                <w:rStyle w:val="keyword1"/>
              </w:rPr>
            </w:rPrChange>
          </w:rPr>
          <w:t>GROUP</w:t>
        </w:r>
        <w:r w:rsidRPr="00FF580A">
          <w:rPr>
            <w:sz w:val="18"/>
            <w:rPrChange w:id="7958" w:author="shorny" w:date="2014-06-09T18:34:00Z">
              <w:rPr/>
            </w:rPrChange>
          </w:rPr>
          <w:t xml:space="preserve"> </w:t>
        </w:r>
        <w:r w:rsidRPr="00FF580A">
          <w:rPr>
            <w:rStyle w:val="keyword1"/>
            <w:sz w:val="18"/>
            <w:rPrChange w:id="7959" w:author="shorny" w:date="2014-06-09T18:34:00Z">
              <w:rPr>
                <w:rStyle w:val="keyword1"/>
              </w:rPr>
            </w:rPrChange>
          </w:rPr>
          <w:t>BY</w:t>
        </w:r>
        <w:r w:rsidRPr="00FF580A">
          <w:rPr>
            <w:sz w:val="18"/>
            <w:rPrChange w:id="7960" w:author="shorny" w:date="2014-06-09T18:34:00Z">
              <w:rPr/>
            </w:rPrChange>
          </w:rPr>
          <w:t xml:space="preserve"> AppPri.ApplicationID</w:t>
        </w:r>
      </w:ins>
    </w:p>
    <w:p w14:paraId="0F6689FD" w14:textId="77777777" w:rsidR="00FF580A" w:rsidRPr="00FF580A" w:rsidRDefault="00FF580A">
      <w:pPr>
        <w:pStyle w:val="HTMLPreformatted"/>
        <w:divId w:val="105394509"/>
        <w:rPr>
          <w:ins w:id="7961" w:author="shorny" w:date="2014-06-09T18:34:00Z"/>
          <w:sz w:val="18"/>
          <w:rPrChange w:id="7962" w:author="shorny" w:date="2014-06-09T18:34:00Z">
            <w:rPr>
              <w:ins w:id="7963" w:author="shorny" w:date="2014-06-09T18:34:00Z"/>
            </w:rPr>
          </w:rPrChange>
        </w:rPr>
      </w:pPr>
      <w:ins w:id="7964" w:author="shorny" w:date="2014-06-09T18:34:00Z">
        <w:r w:rsidRPr="00FF580A">
          <w:rPr>
            <w:rStyle w:val="keyword1"/>
            <w:sz w:val="18"/>
            <w:rPrChange w:id="7965" w:author="shorny" w:date="2014-06-09T18:34:00Z">
              <w:rPr>
                <w:rStyle w:val="keyword1"/>
              </w:rPr>
            </w:rPrChange>
          </w:rPr>
          <w:t>ORDER</w:t>
        </w:r>
        <w:r w:rsidRPr="00FF580A">
          <w:rPr>
            <w:sz w:val="18"/>
            <w:rPrChange w:id="7966" w:author="shorny" w:date="2014-06-09T18:34:00Z">
              <w:rPr/>
            </w:rPrChange>
          </w:rPr>
          <w:t xml:space="preserve"> </w:t>
        </w:r>
        <w:r w:rsidRPr="00FF580A">
          <w:rPr>
            <w:rStyle w:val="keyword1"/>
            <w:sz w:val="18"/>
            <w:rPrChange w:id="7967" w:author="shorny" w:date="2014-06-09T18:34:00Z">
              <w:rPr>
                <w:rStyle w:val="keyword1"/>
              </w:rPr>
            </w:rPrChange>
          </w:rPr>
          <w:t>BY</w:t>
        </w:r>
        <w:r w:rsidRPr="00FF580A">
          <w:rPr>
            <w:sz w:val="18"/>
            <w:rPrChange w:id="7968" w:author="shorny" w:date="2014-06-09T18:34:00Z">
              <w:rPr/>
            </w:rPrChange>
          </w:rPr>
          <w:t xml:space="preserve"> </w:t>
        </w:r>
        <w:proofErr w:type="gramStart"/>
        <w:r w:rsidRPr="00FF580A">
          <w:rPr>
            <w:sz w:val="18"/>
            <w:rPrChange w:id="7969" w:author="shorny" w:date="2014-06-09T18:34:00Z">
              <w:rPr/>
            </w:rPrChange>
          </w:rPr>
          <w:t>DateAdded ;</w:t>
        </w:r>
        <w:proofErr w:type="gramEnd"/>
      </w:ins>
    </w:p>
    <w:p w14:paraId="6BC8647B" w14:textId="77777777" w:rsidR="00FF580A" w:rsidRPr="00FF580A" w:rsidRDefault="00FF580A">
      <w:pPr>
        <w:pStyle w:val="HTMLPreformatted"/>
        <w:divId w:val="105394509"/>
        <w:rPr>
          <w:ins w:id="7970" w:author="shorny" w:date="2014-06-09T18:34:00Z"/>
          <w:sz w:val="18"/>
          <w:rPrChange w:id="7971" w:author="shorny" w:date="2014-06-09T18:34:00Z">
            <w:rPr>
              <w:ins w:id="7972" w:author="shorny" w:date="2014-06-09T18:34:00Z"/>
            </w:rPr>
          </w:rPrChange>
        </w:rPr>
      </w:pPr>
    </w:p>
    <w:p w14:paraId="01C3BE05" w14:textId="77777777" w:rsidR="00FF580A" w:rsidRPr="00FF580A" w:rsidRDefault="00FF580A">
      <w:pPr>
        <w:pStyle w:val="HTMLPreformatted"/>
        <w:divId w:val="105394509"/>
        <w:rPr>
          <w:ins w:id="7973" w:author="shorny" w:date="2014-06-09T18:34:00Z"/>
          <w:rStyle w:val="comment1"/>
          <w:sz w:val="18"/>
          <w:rPrChange w:id="7974" w:author="shorny" w:date="2014-06-09T18:34:00Z">
            <w:rPr>
              <w:ins w:id="7975" w:author="shorny" w:date="2014-06-09T18:34:00Z"/>
              <w:rStyle w:val="comment1"/>
            </w:rPr>
          </w:rPrChange>
        </w:rPr>
      </w:pPr>
      <w:ins w:id="7976" w:author="shorny" w:date="2014-06-09T18:34:00Z">
        <w:r w:rsidRPr="00FF580A">
          <w:rPr>
            <w:rStyle w:val="comment1"/>
            <w:sz w:val="18"/>
            <w:rPrChange w:id="7977" w:author="shorny" w:date="2014-06-09T18:34:00Z">
              <w:rPr>
                <w:rStyle w:val="comment1"/>
              </w:rPr>
            </w:rPrChange>
          </w:rPr>
          <w:t>-- Show those applications that don't yet have a primary supervisor.</w:t>
        </w:r>
      </w:ins>
    </w:p>
    <w:p w14:paraId="4D5D788B" w14:textId="77777777" w:rsidR="00FF580A" w:rsidRPr="00FF580A" w:rsidRDefault="00FF580A">
      <w:pPr>
        <w:pStyle w:val="HTMLPreformatted"/>
        <w:divId w:val="105394509"/>
        <w:rPr>
          <w:ins w:id="7978" w:author="shorny" w:date="2014-06-09T18:34:00Z"/>
          <w:rStyle w:val="comment1"/>
          <w:sz w:val="18"/>
          <w:rPrChange w:id="7979" w:author="shorny" w:date="2014-06-09T18:34:00Z">
            <w:rPr>
              <w:ins w:id="7980" w:author="shorny" w:date="2014-06-09T18:34:00Z"/>
              <w:rStyle w:val="comment1"/>
            </w:rPr>
          </w:rPrChange>
        </w:rPr>
      </w:pPr>
      <w:ins w:id="7981" w:author="shorny" w:date="2014-06-09T18:34:00Z">
        <w:r w:rsidRPr="00FF580A">
          <w:rPr>
            <w:rStyle w:val="comment1"/>
            <w:sz w:val="18"/>
            <w:rPrChange w:id="7982" w:author="shorny" w:date="2014-06-09T18:34:00Z">
              <w:rPr>
                <w:rStyle w:val="comment1"/>
              </w:rPr>
            </w:rPrChange>
          </w:rPr>
          <w:t>-- Where the application has nominated a research area, report which staff</w:t>
        </w:r>
      </w:ins>
    </w:p>
    <w:p w14:paraId="15E64537" w14:textId="77777777" w:rsidR="00FF580A" w:rsidRPr="00FF580A" w:rsidRDefault="00FF580A">
      <w:pPr>
        <w:pStyle w:val="HTMLPreformatted"/>
        <w:divId w:val="105394509"/>
        <w:rPr>
          <w:ins w:id="7983" w:author="shorny" w:date="2014-06-09T18:34:00Z"/>
          <w:rStyle w:val="comment1"/>
          <w:sz w:val="18"/>
          <w:rPrChange w:id="7984" w:author="shorny" w:date="2014-06-09T18:34:00Z">
            <w:rPr>
              <w:ins w:id="7985" w:author="shorny" w:date="2014-06-09T18:34:00Z"/>
              <w:rStyle w:val="comment1"/>
            </w:rPr>
          </w:rPrChange>
        </w:rPr>
      </w:pPr>
      <w:ins w:id="7986" w:author="shorny" w:date="2014-06-09T18:34:00Z">
        <w:r w:rsidRPr="00FF580A">
          <w:rPr>
            <w:rStyle w:val="comment1"/>
            <w:sz w:val="18"/>
            <w:rPrChange w:id="7987" w:author="shorny" w:date="2014-06-09T18:34:00Z">
              <w:rPr>
                <w:rStyle w:val="comment1"/>
              </w:rPr>
            </w:rPrChange>
          </w:rPr>
          <w:t xml:space="preserve">-- </w:t>
        </w:r>
        <w:proofErr w:type="gramStart"/>
        <w:r w:rsidRPr="00FF580A">
          <w:rPr>
            <w:rStyle w:val="comment1"/>
            <w:sz w:val="18"/>
            <w:rPrChange w:id="7988" w:author="shorny" w:date="2014-06-09T18:34:00Z">
              <w:rPr>
                <w:rStyle w:val="comment1"/>
              </w:rPr>
            </w:rPrChange>
          </w:rPr>
          <w:t>member</w:t>
        </w:r>
        <w:proofErr w:type="gramEnd"/>
        <w:r w:rsidRPr="00FF580A">
          <w:rPr>
            <w:rStyle w:val="comment1"/>
            <w:sz w:val="18"/>
            <w:rPrChange w:id="7989" w:author="shorny" w:date="2014-06-09T18:34:00Z">
              <w:rPr>
                <w:rStyle w:val="comment1"/>
              </w:rPr>
            </w:rPrChange>
          </w:rPr>
          <w:t xml:space="preserve"> oversees that research area.</w:t>
        </w:r>
      </w:ins>
    </w:p>
    <w:p w14:paraId="3DFA1BDB" w14:textId="77777777" w:rsidR="00FF580A" w:rsidRPr="00FF580A" w:rsidRDefault="00FF580A">
      <w:pPr>
        <w:pStyle w:val="HTMLPreformatted"/>
        <w:divId w:val="105394509"/>
        <w:rPr>
          <w:ins w:id="7990" w:author="shorny" w:date="2014-06-09T18:34:00Z"/>
          <w:sz w:val="18"/>
          <w:rPrChange w:id="7991" w:author="shorny" w:date="2014-06-09T18:34:00Z">
            <w:rPr>
              <w:ins w:id="7992" w:author="shorny" w:date="2014-06-09T18:34:00Z"/>
            </w:rPr>
          </w:rPrChange>
        </w:rPr>
      </w:pPr>
      <w:ins w:id="7993" w:author="shorny" w:date="2014-06-09T18:34:00Z">
        <w:r w:rsidRPr="00FF580A">
          <w:rPr>
            <w:rStyle w:val="keyword1"/>
            <w:sz w:val="18"/>
            <w:rPrChange w:id="7994" w:author="shorny" w:date="2014-06-09T18:34:00Z">
              <w:rPr>
                <w:rStyle w:val="keyword1"/>
              </w:rPr>
            </w:rPrChange>
          </w:rPr>
          <w:t>DROP</w:t>
        </w:r>
        <w:r w:rsidRPr="00FF580A">
          <w:rPr>
            <w:sz w:val="18"/>
            <w:rPrChange w:id="7995" w:author="shorny" w:date="2014-06-09T18:34:00Z">
              <w:rPr/>
            </w:rPrChange>
          </w:rPr>
          <w:t xml:space="preserve"> </w:t>
        </w:r>
        <w:r w:rsidRPr="00FF580A">
          <w:rPr>
            <w:rStyle w:val="keyword1"/>
            <w:sz w:val="18"/>
            <w:rPrChange w:id="7996" w:author="shorny" w:date="2014-06-09T18:34:00Z">
              <w:rPr>
                <w:rStyle w:val="keyword1"/>
              </w:rPr>
            </w:rPrChange>
          </w:rPr>
          <w:t>VIEW</w:t>
        </w:r>
        <w:r w:rsidRPr="00FF580A">
          <w:rPr>
            <w:sz w:val="18"/>
            <w:rPrChange w:id="7997" w:author="shorny" w:date="2014-06-09T18:34:00Z">
              <w:rPr/>
            </w:rPrChange>
          </w:rPr>
          <w:t xml:space="preserve"> </w:t>
        </w:r>
        <w:r w:rsidRPr="00FF580A">
          <w:rPr>
            <w:rStyle w:val="function-name1"/>
            <w:sz w:val="18"/>
            <w:rPrChange w:id="7998" w:author="shorny" w:date="2014-06-09T18:34:00Z">
              <w:rPr>
                <w:rStyle w:val="function-name1"/>
              </w:rPr>
            </w:rPrChange>
          </w:rPr>
          <w:t>IF</w:t>
        </w:r>
        <w:r w:rsidRPr="00FF580A">
          <w:rPr>
            <w:sz w:val="18"/>
            <w:rPrChange w:id="7999" w:author="shorny" w:date="2014-06-09T18:34:00Z">
              <w:rPr/>
            </w:rPrChange>
          </w:rPr>
          <w:t xml:space="preserve"> </w:t>
        </w:r>
        <w:r w:rsidRPr="00FF580A">
          <w:rPr>
            <w:rStyle w:val="keyword1"/>
            <w:sz w:val="18"/>
            <w:rPrChange w:id="8000" w:author="shorny" w:date="2014-06-09T18:34:00Z">
              <w:rPr>
                <w:rStyle w:val="keyword1"/>
              </w:rPr>
            </w:rPrChange>
          </w:rPr>
          <w:t>EXISTS</w:t>
        </w:r>
        <w:r w:rsidRPr="00FF580A">
          <w:rPr>
            <w:sz w:val="18"/>
            <w:rPrChange w:id="8001" w:author="shorny" w:date="2014-06-09T18:34:00Z">
              <w:rPr/>
            </w:rPrChange>
          </w:rPr>
          <w:t xml:space="preserve"> Application_Without_</w:t>
        </w:r>
        <w:proofErr w:type="gramStart"/>
        <w:r w:rsidRPr="00FF580A">
          <w:rPr>
            <w:sz w:val="18"/>
            <w:rPrChange w:id="8002" w:author="shorny" w:date="2014-06-09T18:34:00Z">
              <w:rPr/>
            </w:rPrChange>
          </w:rPr>
          <w:t>Supervisor ;</w:t>
        </w:r>
        <w:proofErr w:type="gramEnd"/>
      </w:ins>
    </w:p>
    <w:p w14:paraId="3F0B8856" w14:textId="77777777" w:rsidR="00FF580A" w:rsidRPr="00FF580A" w:rsidRDefault="00FF580A">
      <w:pPr>
        <w:pStyle w:val="HTMLPreformatted"/>
        <w:divId w:val="105394509"/>
        <w:rPr>
          <w:ins w:id="8003" w:author="shorny" w:date="2014-06-09T18:34:00Z"/>
          <w:sz w:val="18"/>
          <w:rPrChange w:id="8004" w:author="shorny" w:date="2014-06-09T18:34:00Z">
            <w:rPr>
              <w:ins w:id="8005" w:author="shorny" w:date="2014-06-09T18:34:00Z"/>
            </w:rPr>
          </w:rPrChange>
        </w:rPr>
      </w:pPr>
      <w:ins w:id="8006" w:author="shorny" w:date="2014-06-09T18:34:00Z">
        <w:r w:rsidRPr="00FF580A">
          <w:rPr>
            <w:rStyle w:val="keyword1"/>
            <w:sz w:val="18"/>
            <w:rPrChange w:id="8007" w:author="shorny" w:date="2014-06-09T18:34:00Z">
              <w:rPr>
                <w:rStyle w:val="keyword1"/>
              </w:rPr>
            </w:rPrChange>
          </w:rPr>
          <w:t>CREATE</w:t>
        </w:r>
        <w:r w:rsidRPr="00FF580A">
          <w:rPr>
            <w:sz w:val="18"/>
            <w:rPrChange w:id="8008" w:author="shorny" w:date="2014-06-09T18:34:00Z">
              <w:rPr/>
            </w:rPrChange>
          </w:rPr>
          <w:t xml:space="preserve"> </w:t>
        </w:r>
        <w:r w:rsidRPr="00FF580A">
          <w:rPr>
            <w:rStyle w:val="keyword1"/>
            <w:sz w:val="18"/>
            <w:rPrChange w:id="8009" w:author="shorny" w:date="2014-06-09T18:34:00Z">
              <w:rPr>
                <w:rStyle w:val="keyword1"/>
              </w:rPr>
            </w:rPrChange>
          </w:rPr>
          <w:t>VIEW</w:t>
        </w:r>
        <w:r w:rsidRPr="00FF580A">
          <w:rPr>
            <w:sz w:val="18"/>
            <w:rPrChange w:id="8010" w:author="shorny" w:date="2014-06-09T18:34:00Z">
              <w:rPr/>
            </w:rPrChange>
          </w:rPr>
          <w:t xml:space="preserve"> </w:t>
        </w:r>
        <w:r w:rsidRPr="00FF580A">
          <w:rPr>
            <w:rStyle w:val="function-name1"/>
            <w:sz w:val="18"/>
            <w:rPrChange w:id="8011" w:author="shorny" w:date="2014-06-09T18:34:00Z">
              <w:rPr>
                <w:rStyle w:val="function-name1"/>
              </w:rPr>
            </w:rPrChange>
          </w:rPr>
          <w:t>Application_Without_Supervisor</w:t>
        </w:r>
        <w:r w:rsidRPr="00FF580A">
          <w:rPr>
            <w:sz w:val="18"/>
            <w:rPrChange w:id="8012" w:author="shorny" w:date="2014-06-09T18:34:00Z">
              <w:rPr/>
            </w:rPrChange>
          </w:rPr>
          <w:t xml:space="preserve"> </w:t>
        </w:r>
        <w:r w:rsidRPr="00FF580A">
          <w:rPr>
            <w:rStyle w:val="keyword1"/>
            <w:sz w:val="18"/>
            <w:rPrChange w:id="8013" w:author="shorny" w:date="2014-06-09T18:34:00Z">
              <w:rPr>
                <w:rStyle w:val="keyword1"/>
              </w:rPr>
            </w:rPrChange>
          </w:rPr>
          <w:t>AS</w:t>
        </w:r>
      </w:ins>
    </w:p>
    <w:p w14:paraId="387A14AC" w14:textId="77777777" w:rsidR="00FF580A" w:rsidRPr="00FF580A" w:rsidRDefault="00FF580A">
      <w:pPr>
        <w:pStyle w:val="HTMLPreformatted"/>
        <w:divId w:val="105394509"/>
        <w:rPr>
          <w:ins w:id="8014" w:author="shorny" w:date="2014-06-09T18:34:00Z"/>
          <w:sz w:val="18"/>
          <w:rPrChange w:id="8015" w:author="shorny" w:date="2014-06-09T18:34:00Z">
            <w:rPr>
              <w:ins w:id="8016" w:author="shorny" w:date="2014-06-09T18:34:00Z"/>
            </w:rPr>
          </w:rPrChange>
        </w:rPr>
      </w:pPr>
      <w:ins w:id="8017" w:author="shorny" w:date="2014-06-09T18:34:00Z">
        <w:r w:rsidRPr="00FF580A">
          <w:rPr>
            <w:rStyle w:val="keyword1"/>
            <w:sz w:val="18"/>
            <w:rPrChange w:id="8018" w:author="shorny" w:date="2014-06-09T18:34:00Z">
              <w:rPr>
                <w:rStyle w:val="keyword1"/>
              </w:rPr>
            </w:rPrChange>
          </w:rPr>
          <w:t>SELECT</w:t>
        </w:r>
      </w:ins>
    </w:p>
    <w:p w14:paraId="3E77E4A0" w14:textId="77777777" w:rsidR="00FF580A" w:rsidRPr="00FF580A" w:rsidRDefault="00FF580A">
      <w:pPr>
        <w:pStyle w:val="HTMLPreformatted"/>
        <w:divId w:val="105394509"/>
        <w:rPr>
          <w:ins w:id="8019" w:author="shorny" w:date="2014-06-09T18:34:00Z"/>
          <w:sz w:val="18"/>
          <w:rPrChange w:id="8020" w:author="shorny" w:date="2014-06-09T18:34:00Z">
            <w:rPr>
              <w:ins w:id="8021" w:author="shorny" w:date="2014-06-09T18:34:00Z"/>
            </w:rPr>
          </w:rPrChange>
        </w:rPr>
      </w:pPr>
      <w:ins w:id="8022" w:author="shorny" w:date="2014-06-09T18:34:00Z">
        <w:r w:rsidRPr="00FF580A">
          <w:rPr>
            <w:sz w:val="18"/>
            <w:rPrChange w:id="8023" w:author="shorny" w:date="2014-06-09T18:34:00Z">
              <w:rPr/>
            </w:rPrChange>
          </w:rPr>
          <w:t xml:space="preserve">  AppWoSuper.*,</w:t>
        </w:r>
      </w:ins>
    </w:p>
    <w:p w14:paraId="188A954F" w14:textId="77777777" w:rsidR="00FF580A" w:rsidRPr="00FF580A" w:rsidRDefault="00FF580A">
      <w:pPr>
        <w:pStyle w:val="HTMLPreformatted"/>
        <w:divId w:val="105394509"/>
        <w:rPr>
          <w:ins w:id="8024" w:author="shorny" w:date="2014-06-09T18:34:00Z"/>
          <w:sz w:val="18"/>
          <w:rPrChange w:id="8025" w:author="shorny" w:date="2014-06-09T18:34:00Z">
            <w:rPr>
              <w:ins w:id="8026" w:author="shorny" w:date="2014-06-09T18:34:00Z"/>
            </w:rPr>
          </w:rPrChange>
        </w:rPr>
      </w:pPr>
      <w:ins w:id="8027" w:author="shorny" w:date="2014-06-09T18:34:00Z">
        <w:r w:rsidRPr="00FF580A">
          <w:rPr>
            <w:sz w:val="18"/>
            <w:rPrChange w:id="8028" w:author="shorny" w:date="2014-06-09T18:34:00Z">
              <w:rPr/>
            </w:rPrChange>
          </w:rPr>
          <w:t xml:space="preserve">  AppRA.FORCode,</w:t>
        </w:r>
      </w:ins>
    </w:p>
    <w:p w14:paraId="178EC09B" w14:textId="77777777" w:rsidR="00FF580A" w:rsidRPr="00FF580A" w:rsidRDefault="00FF580A">
      <w:pPr>
        <w:pStyle w:val="HTMLPreformatted"/>
        <w:divId w:val="105394509"/>
        <w:rPr>
          <w:ins w:id="8029" w:author="shorny" w:date="2014-06-09T18:34:00Z"/>
          <w:sz w:val="18"/>
          <w:rPrChange w:id="8030" w:author="shorny" w:date="2014-06-09T18:34:00Z">
            <w:rPr>
              <w:ins w:id="8031" w:author="shorny" w:date="2014-06-09T18:34:00Z"/>
            </w:rPr>
          </w:rPrChange>
        </w:rPr>
      </w:pPr>
      <w:ins w:id="8032" w:author="shorny" w:date="2014-06-09T18:34:00Z">
        <w:r w:rsidRPr="00FF580A">
          <w:rPr>
            <w:sz w:val="18"/>
            <w:rPrChange w:id="8033" w:author="shorny" w:date="2014-06-09T18:34:00Z">
              <w:rPr/>
            </w:rPrChange>
          </w:rPr>
          <w:t xml:space="preserve">  USM.FName </w:t>
        </w:r>
        <w:r w:rsidRPr="00FF580A">
          <w:rPr>
            <w:rStyle w:val="keyword1"/>
            <w:sz w:val="18"/>
            <w:rPrChange w:id="8034" w:author="shorny" w:date="2014-06-09T18:34:00Z">
              <w:rPr>
                <w:rStyle w:val="keyword1"/>
              </w:rPr>
            </w:rPrChange>
          </w:rPr>
          <w:t>as</w:t>
        </w:r>
        <w:r w:rsidRPr="00FF580A">
          <w:rPr>
            <w:sz w:val="18"/>
            <w:rPrChange w:id="8035" w:author="shorny" w:date="2014-06-09T18:34:00Z">
              <w:rPr/>
            </w:rPrChange>
          </w:rPr>
          <w:t xml:space="preserve"> StaffOverseeingAreaFName,</w:t>
        </w:r>
      </w:ins>
    </w:p>
    <w:p w14:paraId="5A7FCA08" w14:textId="77777777" w:rsidR="00FF580A" w:rsidRPr="00FF580A" w:rsidRDefault="00FF580A">
      <w:pPr>
        <w:pStyle w:val="HTMLPreformatted"/>
        <w:divId w:val="105394509"/>
        <w:rPr>
          <w:ins w:id="8036" w:author="shorny" w:date="2014-06-09T18:34:00Z"/>
          <w:sz w:val="18"/>
          <w:rPrChange w:id="8037" w:author="shorny" w:date="2014-06-09T18:34:00Z">
            <w:rPr>
              <w:ins w:id="8038" w:author="shorny" w:date="2014-06-09T18:34:00Z"/>
            </w:rPr>
          </w:rPrChange>
        </w:rPr>
      </w:pPr>
      <w:ins w:id="8039" w:author="shorny" w:date="2014-06-09T18:34:00Z">
        <w:r w:rsidRPr="00FF580A">
          <w:rPr>
            <w:sz w:val="18"/>
            <w:rPrChange w:id="8040" w:author="shorny" w:date="2014-06-09T18:34:00Z">
              <w:rPr/>
            </w:rPrChange>
          </w:rPr>
          <w:t xml:space="preserve">  USM.LName </w:t>
        </w:r>
        <w:r w:rsidRPr="00FF580A">
          <w:rPr>
            <w:rStyle w:val="keyword1"/>
            <w:sz w:val="18"/>
            <w:rPrChange w:id="8041" w:author="shorny" w:date="2014-06-09T18:34:00Z">
              <w:rPr>
                <w:rStyle w:val="keyword1"/>
              </w:rPr>
            </w:rPrChange>
          </w:rPr>
          <w:t>as</w:t>
        </w:r>
        <w:r w:rsidRPr="00FF580A">
          <w:rPr>
            <w:sz w:val="18"/>
            <w:rPrChange w:id="8042" w:author="shorny" w:date="2014-06-09T18:34:00Z">
              <w:rPr/>
            </w:rPrChange>
          </w:rPr>
          <w:t xml:space="preserve"> StaffOverseeingAreaLName</w:t>
        </w:r>
      </w:ins>
    </w:p>
    <w:p w14:paraId="737678EF" w14:textId="77777777" w:rsidR="00FF580A" w:rsidRPr="00FF580A" w:rsidRDefault="00FF580A">
      <w:pPr>
        <w:pStyle w:val="HTMLPreformatted"/>
        <w:divId w:val="105394509"/>
        <w:rPr>
          <w:ins w:id="8043" w:author="shorny" w:date="2014-06-09T18:34:00Z"/>
          <w:sz w:val="18"/>
          <w:rPrChange w:id="8044" w:author="shorny" w:date="2014-06-09T18:34:00Z">
            <w:rPr>
              <w:ins w:id="8045" w:author="shorny" w:date="2014-06-09T18:34:00Z"/>
            </w:rPr>
          </w:rPrChange>
        </w:rPr>
      </w:pPr>
      <w:ins w:id="8046" w:author="shorny" w:date="2014-06-09T18:34:00Z">
        <w:r w:rsidRPr="00FF580A">
          <w:rPr>
            <w:rStyle w:val="keyword1"/>
            <w:sz w:val="18"/>
            <w:rPrChange w:id="8047" w:author="shorny" w:date="2014-06-09T18:34:00Z">
              <w:rPr>
                <w:rStyle w:val="keyword1"/>
              </w:rPr>
            </w:rPrChange>
          </w:rPr>
          <w:t>FROM</w:t>
        </w:r>
        <w:r w:rsidRPr="00FF580A">
          <w:rPr>
            <w:sz w:val="18"/>
            <w:rPrChange w:id="8048" w:author="shorny" w:date="2014-06-09T18:34:00Z">
              <w:rPr/>
            </w:rPrChange>
          </w:rPr>
          <w:t xml:space="preserve"> Application_Without_Supervisor_Inner AppWoSuper</w:t>
        </w:r>
      </w:ins>
    </w:p>
    <w:p w14:paraId="230A5579" w14:textId="77777777" w:rsidR="00FF580A" w:rsidRPr="00FF580A" w:rsidRDefault="00FF580A">
      <w:pPr>
        <w:pStyle w:val="HTMLPreformatted"/>
        <w:divId w:val="105394509"/>
        <w:rPr>
          <w:ins w:id="8049" w:author="shorny" w:date="2014-06-09T18:34:00Z"/>
          <w:sz w:val="18"/>
          <w:rPrChange w:id="8050" w:author="shorny" w:date="2014-06-09T18:34:00Z">
            <w:rPr>
              <w:ins w:id="8051" w:author="shorny" w:date="2014-06-09T18:34:00Z"/>
            </w:rPr>
          </w:rPrChange>
        </w:rPr>
      </w:pPr>
      <w:ins w:id="8052" w:author="shorny" w:date="2014-06-09T18:34:00Z">
        <w:r w:rsidRPr="00FF580A">
          <w:rPr>
            <w:rStyle w:val="keyword1"/>
            <w:sz w:val="18"/>
            <w:rPrChange w:id="8053" w:author="shorny" w:date="2014-06-09T18:34:00Z">
              <w:rPr>
                <w:rStyle w:val="keyword1"/>
              </w:rPr>
            </w:rPrChange>
          </w:rPr>
          <w:t>LEFT</w:t>
        </w:r>
        <w:r w:rsidRPr="00FF580A">
          <w:rPr>
            <w:sz w:val="18"/>
            <w:rPrChange w:id="8054" w:author="shorny" w:date="2014-06-09T18:34:00Z">
              <w:rPr/>
            </w:rPrChange>
          </w:rPr>
          <w:t xml:space="preserve"> </w:t>
        </w:r>
        <w:r w:rsidRPr="00FF580A">
          <w:rPr>
            <w:rStyle w:val="keyword1"/>
            <w:sz w:val="18"/>
            <w:rPrChange w:id="8055" w:author="shorny" w:date="2014-06-09T18:34:00Z">
              <w:rPr>
                <w:rStyle w:val="keyword1"/>
              </w:rPr>
            </w:rPrChange>
          </w:rPr>
          <w:t>JOIN</w:t>
        </w:r>
        <w:r w:rsidRPr="00FF580A">
          <w:rPr>
            <w:sz w:val="18"/>
            <w:rPrChange w:id="8056" w:author="shorny" w:date="2014-06-09T18:34:00Z">
              <w:rPr/>
            </w:rPrChange>
          </w:rPr>
          <w:t xml:space="preserve"> (`Application_Research Area` </w:t>
        </w:r>
        <w:r w:rsidRPr="00FF580A">
          <w:rPr>
            <w:rStyle w:val="keyword1"/>
            <w:sz w:val="18"/>
            <w:rPrChange w:id="8057" w:author="shorny" w:date="2014-06-09T18:34:00Z">
              <w:rPr>
                <w:rStyle w:val="keyword1"/>
              </w:rPr>
            </w:rPrChange>
          </w:rPr>
          <w:t>AS</w:t>
        </w:r>
        <w:r w:rsidRPr="00FF580A">
          <w:rPr>
            <w:sz w:val="18"/>
            <w:rPrChange w:id="8058" w:author="shorny" w:date="2014-06-09T18:34:00Z">
              <w:rPr/>
            </w:rPrChange>
          </w:rPr>
          <w:t xml:space="preserve"> AppRA)</w:t>
        </w:r>
      </w:ins>
    </w:p>
    <w:p w14:paraId="5E7DC4F8" w14:textId="77777777" w:rsidR="00FF580A" w:rsidRPr="00FF580A" w:rsidRDefault="00FF580A">
      <w:pPr>
        <w:pStyle w:val="HTMLPreformatted"/>
        <w:divId w:val="105394509"/>
        <w:rPr>
          <w:ins w:id="8059" w:author="shorny" w:date="2014-06-09T18:34:00Z"/>
          <w:sz w:val="18"/>
          <w:rPrChange w:id="8060" w:author="shorny" w:date="2014-06-09T18:34:00Z">
            <w:rPr>
              <w:ins w:id="8061" w:author="shorny" w:date="2014-06-09T18:34:00Z"/>
            </w:rPr>
          </w:rPrChange>
        </w:rPr>
      </w:pPr>
      <w:ins w:id="8062" w:author="shorny" w:date="2014-06-09T18:34:00Z">
        <w:r w:rsidRPr="00FF580A">
          <w:rPr>
            <w:sz w:val="18"/>
            <w:rPrChange w:id="8063" w:author="shorny" w:date="2014-06-09T18:34:00Z">
              <w:rPr/>
            </w:rPrChange>
          </w:rPr>
          <w:t xml:space="preserve">  </w:t>
        </w:r>
        <w:r w:rsidRPr="00FF580A">
          <w:rPr>
            <w:rStyle w:val="keyword1"/>
            <w:sz w:val="18"/>
            <w:rPrChange w:id="8064" w:author="shorny" w:date="2014-06-09T18:34:00Z">
              <w:rPr>
                <w:rStyle w:val="keyword1"/>
              </w:rPr>
            </w:rPrChange>
          </w:rPr>
          <w:t>ON</w:t>
        </w:r>
        <w:r w:rsidRPr="00FF580A">
          <w:rPr>
            <w:sz w:val="18"/>
            <w:rPrChange w:id="8065" w:author="shorny" w:date="2014-06-09T18:34:00Z">
              <w:rPr/>
            </w:rPrChange>
          </w:rPr>
          <w:t xml:space="preserve"> (AppWoSuper.ApplicationID = AppRA.ApplicationID)</w:t>
        </w:r>
      </w:ins>
    </w:p>
    <w:p w14:paraId="19FA38E9" w14:textId="77777777" w:rsidR="00FF580A" w:rsidRPr="00FF580A" w:rsidRDefault="00FF580A">
      <w:pPr>
        <w:pStyle w:val="HTMLPreformatted"/>
        <w:divId w:val="105394509"/>
        <w:rPr>
          <w:ins w:id="8066" w:author="shorny" w:date="2014-06-09T18:34:00Z"/>
          <w:sz w:val="18"/>
          <w:rPrChange w:id="8067" w:author="shorny" w:date="2014-06-09T18:34:00Z">
            <w:rPr>
              <w:ins w:id="8068" w:author="shorny" w:date="2014-06-09T18:34:00Z"/>
            </w:rPr>
          </w:rPrChange>
        </w:rPr>
      </w:pPr>
      <w:ins w:id="8069" w:author="shorny" w:date="2014-06-09T18:34:00Z">
        <w:r w:rsidRPr="00FF580A">
          <w:rPr>
            <w:rStyle w:val="keyword1"/>
            <w:sz w:val="18"/>
            <w:rPrChange w:id="8070" w:author="shorny" w:date="2014-06-09T18:34:00Z">
              <w:rPr>
                <w:rStyle w:val="keyword1"/>
              </w:rPr>
            </w:rPrChange>
          </w:rPr>
          <w:t>LEFT</w:t>
        </w:r>
        <w:r w:rsidRPr="00FF580A">
          <w:rPr>
            <w:sz w:val="18"/>
            <w:rPrChange w:id="8071" w:author="shorny" w:date="2014-06-09T18:34:00Z">
              <w:rPr/>
            </w:rPrChange>
          </w:rPr>
          <w:t xml:space="preserve"> </w:t>
        </w:r>
        <w:r w:rsidRPr="00FF580A">
          <w:rPr>
            <w:rStyle w:val="keyword1"/>
            <w:sz w:val="18"/>
            <w:rPrChange w:id="8072" w:author="shorny" w:date="2014-06-09T18:34:00Z">
              <w:rPr>
                <w:rStyle w:val="keyword1"/>
              </w:rPr>
            </w:rPrChange>
          </w:rPr>
          <w:t>JOIN</w:t>
        </w:r>
        <w:r w:rsidRPr="00FF580A">
          <w:rPr>
            <w:sz w:val="18"/>
            <w:rPrChange w:id="8073" w:author="shorny" w:date="2014-06-09T18:34:00Z">
              <w:rPr/>
            </w:rPrChange>
          </w:rPr>
          <w:t xml:space="preserve"> (`Research Area` </w:t>
        </w:r>
        <w:r w:rsidRPr="00FF580A">
          <w:rPr>
            <w:rStyle w:val="keyword1"/>
            <w:sz w:val="18"/>
            <w:rPrChange w:id="8074" w:author="shorny" w:date="2014-06-09T18:34:00Z">
              <w:rPr>
                <w:rStyle w:val="keyword1"/>
              </w:rPr>
            </w:rPrChange>
          </w:rPr>
          <w:t>AS</w:t>
        </w:r>
        <w:r w:rsidRPr="00FF580A">
          <w:rPr>
            <w:sz w:val="18"/>
            <w:rPrChange w:id="8075" w:author="shorny" w:date="2014-06-09T18:34:00Z">
              <w:rPr/>
            </w:rPrChange>
          </w:rPr>
          <w:t xml:space="preserve"> RA)</w:t>
        </w:r>
      </w:ins>
    </w:p>
    <w:p w14:paraId="2F65FBD1" w14:textId="77777777" w:rsidR="00FF580A" w:rsidRPr="00FF580A" w:rsidRDefault="00FF580A">
      <w:pPr>
        <w:pStyle w:val="HTMLPreformatted"/>
        <w:divId w:val="105394509"/>
        <w:rPr>
          <w:ins w:id="8076" w:author="shorny" w:date="2014-06-09T18:34:00Z"/>
          <w:sz w:val="18"/>
          <w:rPrChange w:id="8077" w:author="shorny" w:date="2014-06-09T18:34:00Z">
            <w:rPr>
              <w:ins w:id="8078" w:author="shorny" w:date="2014-06-09T18:34:00Z"/>
            </w:rPr>
          </w:rPrChange>
        </w:rPr>
      </w:pPr>
      <w:ins w:id="8079" w:author="shorny" w:date="2014-06-09T18:34:00Z">
        <w:r w:rsidRPr="00FF580A">
          <w:rPr>
            <w:sz w:val="18"/>
            <w:rPrChange w:id="8080" w:author="shorny" w:date="2014-06-09T18:34:00Z">
              <w:rPr/>
            </w:rPrChange>
          </w:rPr>
          <w:t xml:space="preserve">  </w:t>
        </w:r>
        <w:r w:rsidRPr="00FF580A">
          <w:rPr>
            <w:rStyle w:val="keyword1"/>
            <w:sz w:val="18"/>
            <w:rPrChange w:id="8081" w:author="shorny" w:date="2014-06-09T18:34:00Z">
              <w:rPr>
                <w:rStyle w:val="keyword1"/>
              </w:rPr>
            </w:rPrChange>
          </w:rPr>
          <w:t>ON</w:t>
        </w:r>
        <w:r w:rsidRPr="00FF580A">
          <w:rPr>
            <w:sz w:val="18"/>
            <w:rPrChange w:id="8082" w:author="shorny" w:date="2014-06-09T18:34:00Z">
              <w:rPr/>
            </w:rPrChange>
          </w:rPr>
          <w:t xml:space="preserve"> (AppRA.FORCode = RA.FORCode)</w:t>
        </w:r>
      </w:ins>
    </w:p>
    <w:p w14:paraId="767A4B1A" w14:textId="77777777" w:rsidR="00FF580A" w:rsidRPr="00FF580A" w:rsidRDefault="00FF580A">
      <w:pPr>
        <w:pStyle w:val="HTMLPreformatted"/>
        <w:divId w:val="105394509"/>
        <w:rPr>
          <w:ins w:id="8083" w:author="shorny" w:date="2014-06-09T18:34:00Z"/>
          <w:sz w:val="18"/>
          <w:rPrChange w:id="8084" w:author="shorny" w:date="2014-06-09T18:34:00Z">
            <w:rPr>
              <w:ins w:id="8085" w:author="shorny" w:date="2014-06-09T18:34:00Z"/>
            </w:rPr>
          </w:rPrChange>
        </w:rPr>
      </w:pPr>
      <w:ins w:id="8086" w:author="shorny" w:date="2014-06-09T18:34:00Z">
        <w:r w:rsidRPr="00FF580A">
          <w:rPr>
            <w:rStyle w:val="keyword1"/>
            <w:sz w:val="18"/>
            <w:rPrChange w:id="8087" w:author="shorny" w:date="2014-06-09T18:34:00Z">
              <w:rPr>
                <w:rStyle w:val="keyword1"/>
              </w:rPr>
            </w:rPrChange>
          </w:rPr>
          <w:t>LEFT</w:t>
        </w:r>
        <w:r w:rsidRPr="00FF580A">
          <w:rPr>
            <w:sz w:val="18"/>
            <w:rPrChange w:id="8088" w:author="shorny" w:date="2014-06-09T18:34:00Z">
              <w:rPr/>
            </w:rPrChange>
          </w:rPr>
          <w:t xml:space="preserve"> </w:t>
        </w:r>
        <w:r w:rsidRPr="00FF580A">
          <w:rPr>
            <w:rStyle w:val="keyword1"/>
            <w:sz w:val="18"/>
            <w:rPrChange w:id="8089" w:author="shorny" w:date="2014-06-09T18:34:00Z">
              <w:rPr>
                <w:rStyle w:val="keyword1"/>
              </w:rPr>
            </w:rPrChange>
          </w:rPr>
          <w:t>JOIN</w:t>
        </w:r>
        <w:r w:rsidRPr="00FF580A">
          <w:rPr>
            <w:sz w:val="18"/>
            <w:rPrChange w:id="8090" w:author="shorny" w:date="2014-06-09T18:34:00Z">
              <w:rPr/>
            </w:rPrChange>
          </w:rPr>
          <w:t xml:space="preserve"> (`University Staff Member_Research Area2` </w:t>
        </w:r>
        <w:r w:rsidRPr="00FF580A">
          <w:rPr>
            <w:rStyle w:val="keyword1"/>
            <w:sz w:val="18"/>
            <w:rPrChange w:id="8091" w:author="shorny" w:date="2014-06-09T18:34:00Z">
              <w:rPr>
                <w:rStyle w:val="keyword1"/>
              </w:rPr>
            </w:rPrChange>
          </w:rPr>
          <w:t>AS</w:t>
        </w:r>
        <w:r w:rsidRPr="00FF580A">
          <w:rPr>
            <w:sz w:val="18"/>
            <w:rPrChange w:id="8092" w:author="shorny" w:date="2014-06-09T18:34:00Z">
              <w:rPr/>
            </w:rPrChange>
          </w:rPr>
          <w:t xml:space="preserve"> USM_RA_Oversees)</w:t>
        </w:r>
      </w:ins>
    </w:p>
    <w:p w14:paraId="4CA01DE7" w14:textId="77777777" w:rsidR="00FF580A" w:rsidRPr="00FF580A" w:rsidRDefault="00FF580A">
      <w:pPr>
        <w:pStyle w:val="HTMLPreformatted"/>
        <w:divId w:val="105394509"/>
        <w:rPr>
          <w:ins w:id="8093" w:author="shorny" w:date="2014-06-09T18:34:00Z"/>
          <w:sz w:val="18"/>
          <w:rPrChange w:id="8094" w:author="shorny" w:date="2014-06-09T18:34:00Z">
            <w:rPr>
              <w:ins w:id="8095" w:author="shorny" w:date="2014-06-09T18:34:00Z"/>
            </w:rPr>
          </w:rPrChange>
        </w:rPr>
      </w:pPr>
      <w:ins w:id="8096" w:author="shorny" w:date="2014-06-09T18:34:00Z">
        <w:r w:rsidRPr="00FF580A">
          <w:rPr>
            <w:sz w:val="18"/>
            <w:rPrChange w:id="8097" w:author="shorny" w:date="2014-06-09T18:34:00Z">
              <w:rPr/>
            </w:rPrChange>
          </w:rPr>
          <w:t xml:space="preserve">  </w:t>
        </w:r>
        <w:r w:rsidRPr="00FF580A">
          <w:rPr>
            <w:rStyle w:val="keyword1"/>
            <w:sz w:val="18"/>
            <w:rPrChange w:id="8098" w:author="shorny" w:date="2014-06-09T18:34:00Z">
              <w:rPr>
                <w:rStyle w:val="keyword1"/>
              </w:rPr>
            </w:rPrChange>
          </w:rPr>
          <w:t>ON</w:t>
        </w:r>
        <w:r w:rsidRPr="00FF580A">
          <w:rPr>
            <w:sz w:val="18"/>
            <w:rPrChange w:id="8099" w:author="shorny" w:date="2014-06-09T18:34:00Z">
              <w:rPr/>
            </w:rPrChange>
          </w:rPr>
          <w:t xml:space="preserve"> (RA.FORCode = USM_RA_Oversees.FORCode)</w:t>
        </w:r>
      </w:ins>
    </w:p>
    <w:p w14:paraId="35A811B1" w14:textId="77777777" w:rsidR="00FF580A" w:rsidRPr="00FF580A" w:rsidRDefault="00FF580A">
      <w:pPr>
        <w:pStyle w:val="HTMLPreformatted"/>
        <w:divId w:val="105394509"/>
        <w:rPr>
          <w:ins w:id="8100" w:author="shorny" w:date="2014-06-09T18:34:00Z"/>
          <w:sz w:val="18"/>
          <w:rPrChange w:id="8101" w:author="shorny" w:date="2014-06-09T18:34:00Z">
            <w:rPr>
              <w:ins w:id="8102" w:author="shorny" w:date="2014-06-09T18:34:00Z"/>
            </w:rPr>
          </w:rPrChange>
        </w:rPr>
      </w:pPr>
      <w:ins w:id="8103" w:author="shorny" w:date="2014-06-09T18:34:00Z">
        <w:r w:rsidRPr="00FF580A">
          <w:rPr>
            <w:rStyle w:val="keyword1"/>
            <w:sz w:val="18"/>
            <w:rPrChange w:id="8104" w:author="shorny" w:date="2014-06-09T18:34:00Z">
              <w:rPr>
                <w:rStyle w:val="keyword1"/>
              </w:rPr>
            </w:rPrChange>
          </w:rPr>
          <w:t>LEFT</w:t>
        </w:r>
        <w:r w:rsidRPr="00FF580A">
          <w:rPr>
            <w:sz w:val="18"/>
            <w:rPrChange w:id="8105" w:author="shorny" w:date="2014-06-09T18:34:00Z">
              <w:rPr/>
            </w:rPrChange>
          </w:rPr>
          <w:t xml:space="preserve"> </w:t>
        </w:r>
        <w:r w:rsidRPr="00FF580A">
          <w:rPr>
            <w:rStyle w:val="keyword1"/>
            <w:sz w:val="18"/>
            <w:rPrChange w:id="8106" w:author="shorny" w:date="2014-06-09T18:34:00Z">
              <w:rPr>
                <w:rStyle w:val="keyword1"/>
              </w:rPr>
            </w:rPrChange>
          </w:rPr>
          <w:t>JOIN</w:t>
        </w:r>
        <w:r w:rsidRPr="00FF580A">
          <w:rPr>
            <w:sz w:val="18"/>
            <w:rPrChange w:id="8107" w:author="shorny" w:date="2014-06-09T18:34:00Z">
              <w:rPr/>
            </w:rPrChange>
          </w:rPr>
          <w:t xml:space="preserve"> (`University Staff Member` </w:t>
        </w:r>
        <w:r w:rsidRPr="00FF580A">
          <w:rPr>
            <w:rStyle w:val="keyword1"/>
            <w:sz w:val="18"/>
            <w:rPrChange w:id="8108" w:author="shorny" w:date="2014-06-09T18:34:00Z">
              <w:rPr>
                <w:rStyle w:val="keyword1"/>
              </w:rPr>
            </w:rPrChange>
          </w:rPr>
          <w:t>AS</w:t>
        </w:r>
        <w:r w:rsidRPr="00FF580A">
          <w:rPr>
            <w:sz w:val="18"/>
            <w:rPrChange w:id="8109" w:author="shorny" w:date="2014-06-09T18:34:00Z">
              <w:rPr/>
            </w:rPrChange>
          </w:rPr>
          <w:t xml:space="preserve"> USM)</w:t>
        </w:r>
      </w:ins>
    </w:p>
    <w:p w14:paraId="0BBB86ED" w14:textId="77777777" w:rsidR="00FF580A" w:rsidRPr="00FF580A" w:rsidRDefault="00FF580A">
      <w:pPr>
        <w:pStyle w:val="HTMLPreformatted"/>
        <w:divId w:val="105394509"/>
        <w:rPr>
          <w:ins w:id="8110" w:author="shorny" w:date="2014-06-09T18:34:00Z"/>
          <w:sz w:val="18"/>
          <w:rPrChange w:id="8111" w:author="shorny" w:date="2014-06-09T18:34:00Z">
            <w:rPr>
              <w:ins w:id="8112" w:author="shorny" w:date="2014-06-09T18:34:00Z"/>
            </w:rPr>
          </w:rPrChange>
        </w:rPr>
      </w:pPr>
      <w:ins w:id="8113" w:author="shorny" w:date="2014-06-09T18:34:00Z">
        <w:r w:rsidRPr="00FF580A">
          <w:rPr>
            <w:sz w:val="18"/>
            <w:rPrChange w:id="8114" w:author="shorny" w:date="2014-06-09T18:34:00Z">
              <w:rPr/>
            </w:rPrChange>
          </w:rPr>
          <w:t xml:space="preserve">  </w:t>
        </w:r>
        <w:r w:rsidRPr="00FF580A">
          <w:rPr>
            <w:rStyle w:val="keyword1"/>
            <w:sz w:val="18"/>
            <w:rPrChange w:id="8115" w:author="shorny" w:date="2014-06-09T18:34:00Z">
              <w:rPr>
                <w:rStyle w:val="keyword1"/>
              </w:rPr>
            </w:rPrChange>
          </w:rPr>
          <w:t>ON</w:t>
        </w:r>
        <w:r w:rsidRPr="00FF580A">
          <w:rPr>
            <w:sz w:val="18"/>
            <w:rPrChange w:id="8116" w:author="shorny" w:date="2014-06-09T18:34:00Z">
              <w:rPr/>
            </w:rPrChange>
          </w:rPr>
          <w:t xml:space="preserve"> (USM_RA_Oversees.StaffID = USM.StaffID)</w:t>
        </w:r>
      </w:ins>
    </w:p>
    <w:p w14:paraId="3433DA7C" w14:textId="77777777" w:rsidR="00FF580A" w:rsidRPr="00FF580A" w:rsidRDefault="00FF580A">
      <w:pPr>
        <w:pStyle w:val="HTMLPreformatted"/>
        <w:divId w:val="105394509"/>
        <w:rPr>
          <w:ins w:id="8117" w:author="shorny" w:date="2014-06-09T18:34:00Z"/>
          <w:sz w:val="18"/>
          <w:rPrChange w:id="8118" w:author="shorny" w:date="2014-06-09T18:34:00Z">
            <w:rPr>
              <w:ins w:id="8119" w:author="shorny" w:date="2014-06-09T18:34:00Z"/>
            </w:rPr>
          </w:rPrChange>
        </w:rPr>
      </w:pPr>
      <w:ins w:id="8120" w:author="shorny" w:date="2014-06-09T18:34:00Z">
        <w:r w:rsidRPr="00FF580A">
          <w:rPr>
            <w:rStyle w:val="keyword1"/>
            <w:sz w:val="18"/>
            <w:rPrChange w:id="8121" w:author="shorny" w:date="2014-06-09T18:34:00Z">
              <w:rPr>
                <w:rStyle w:val="keyword1"/>
              </w:rPr>
            </w:rPrChange>
          </w:rPr>
          <w:t>ORDER</w:t>
        </w:r>
        <w:r w:rsidRPr="00FF580A">
          <w:rPr>
            <w:sz w:val="18"/>
            <w:rPrChange w:id="8122" w:author="shorny" w:date="2014-06-09T18:34:00Z">
              <w:rPr/>
            </w:rPrChange>
          </w:rPr>
          <w:t xml:space="preserve"> </w:t>
        </w:r>
        <w:r w:rsidRPr="00FF580A">
          <w:rPr>
            <w:rStyle w:val="keyword1"/>
            <w:sz w:val="18"/>
            <w:rPrChange w:id="8123" w:author="shorny" w:date="2014-06-09T18:34:00Z">
              <w:rPr>
                <w:rStyle w:val="keyword1"/>
              </w:rPr>
            </w:rPrChange>
          </w:rPr>
          <w:t>BY</w:t>
        </w:r>
        <w:r w:rsidRPr="00FF580A">
          <w:rPr>
            <w:sz w:val="18"/>
            <w:rPrChange w:id="8124" w:author="shorny" w:date="2014-06-09T18:34:00Z">
              <w:rPr/>
            </w:rPrChange>
          </w:rPr>
          <w:t xml:space="preserve"> DateAdded;</w:t>
        </w:r>
      </w:ins>
    </w:p>
    <w:p w14:paraId="3E52B725" w14:textId="77777777" w:rsidR="00FF580A" w:rsidRPr="00FF580A" w:rsidRDefault="00FF580A" w:rsidP="00FF580A">
      <w:pPr>
        <w:rPr>
          <w:ins w:id="8125" w:author="shorny" w:date="2014-06-09T17:35:00Z"/>
          <w:lang w:eastAsia="en-AU"/>
          <w:rPrChange w:id="8126" w:author="shorny" w:date="2014-06-09T18:34:00Z">
            <w:rPr>
              <w:ins w:id="8127" w:author="shorny" w:date="2014-06-09T17:35:00Z"/>
            </w:rPr>
          </w:rPrChange>
        </w:rPr>
        <w:pPrChange w:id="8128" w:author="shorny" w:date="2014-06-09T18:34:00Z">
          <w:pPr>
            <w:pStyle w:val="Heading1"/>
            <w:numPr>
              <w:numId w:val="17"/>
            </w:numPr>
          </w:pPr>
        </w:pPrChange>
      </w:pPr>
    </w:p>
    <w:p w14:paraId="1920EED7" w14:textId="6EBC3240" w:rsidR="00EA1F1A" w:rsidRDefault="00EA1F1A" w:rsidP="00EA1F1A">
      <w:pPr>
        <w:pStyle w:val="Heading2"/>
        <w:rPr>
          <w:ins w:id="8129" w:author="shorny" w:date="2014-06-09T18:34:00Z"/>
        </w:rPr>
        <w:pPrChange w:id="8130" w:author="shorny" w:date="2014-06-09T17:35:00Z">
          <w:pPr>
            <w:pStyle w:val="Heading1"/>
            <w:numPr>
              <w:numId w:val="17"/>
            </w:numPr>
          </w:pPr>
        </w:pPrChange>
      </w:pPr>
      <w:ins w:id="8131" w:author="shorny" w:date="2014-06-09T17:35:00Z">
        <w:r>
          <w:t xml:space="preserve">Create </w:t>
        </w:r>
      </w:ins>
      <w:ins w:id="8132" w:author="shorny" w:date="2014-06-09T17:38:00Z">
        <w:r>
          <w:t>procedure for setting user privileges</w:t>
        </w:r>
      </w:ins>
    </w:p>
    <w:p w14:paraId="31E50827" w14:textId="77777777" w:rsidR="004A1AF8" w:rsidRDefault="004A1AF8">
      <w:pPr>
        <w:pStyle w:val="HTMLPreformatted"/>
        <w:divId w:val="364595370"/>
        <w:rPr>
          <w:ins w:id="8133" w:author="shorny" w:date="2014-06-09T18:35:00Z"/>
        </w:rPr>
      </w:pPr>
    </w:p>
    <w:p w14:paraId="3A768BD9" w14:textId="77777777" w:rsidR="004A1AF8" w:rsidRPr="004A1AF8" w:rsidRDefault="004A1AF8">
      <w:pPr>
        <w:pStyle w:val="HTMLPreformatted"/>
        <w:divId w:val="364595370"/>
        <w:rPr>
          <w:ins w:id="8134" w:author="shorny" w:date="2014-06-09T18:35:00Z"/>
          <w:rStyle w:val="comment1"/>
          <w:sz w:val="18"/>
          <w:rPrChange w:id="8135" w:author="shorny" w:date="2014-06-09T18:35:00Z">
            <w:rPr>
              <w:ins w:id="8136" w:author="shorny" w:date="2014-06-09T18:35:00Z"/>
              <w:rStyle w:val="comment1"/>
            </w:rPr>
          </w:rPrChange>
        </w:rPr>
      </w:pPr>
      <w:ins w:id="8137" w:author="shorny" w:date="2014-06-09T18:35:00Z">
        <w:r w:rsidRPr="004A1AF8">
          <w:rPr>
            <w:rStyle w:val="comment1"/>
            <w:sz w:val="18"/>
            <w:rPrChange w:id="8138" w:author="shorny" w:date="2014-06-09T18:35:00Z">
              <w:rPr>
                <w:rStyle w:val="comment1"/>
              </w:rPr>
            </w:rPrChange>
          </w:rPr>
          <w:t>-- -----------------------------------------------------------------------------</w:t>
        </w:r>
      </w:ins>
    </w:p>
    <w:p w14:paraId="70DFC8D7" w14:textId="77777777" w:rsidR="004A1AF8" w:rsidRPr="004A1AF8" w:rsidRDefault="004A1AF8">
      <w:pPr>
        <w:pStyle w:val="HTMLPreformatted"/>
        <w:divId w:val="364595370"/>
        <w:rPr>
          <w:ins w:id="8139" w:author="shorny" w:date="2014-06-09T18:35:00Z"/>
          <w:rStyle w:val="comment1"/>
          <w:sz w:val="18"/>
          <w:rPrChange w:id="8140" w:author="shorny" w:date="2014-06-09T18:35:00Z">
            <w:rPr>
              <w:ins w:id="8141" w:author="shorny" w:date="2014-06-09T18:35:00Z"/>
              <w:rStyle w:val="comment1"/>
            </w:rPr>
          </w:rPrChange>
        </w:rPr>
      </w:pPr>
      <w:ins w:id="8142" w:author="shorny" w:date="2014-06-09T18:35:00Z">
        <w:r w:rsidRPr="004A1AF8">
          <w:rPr>
            <w:rStyle w:val="comment1"/>
            <w:sz w:val="18"/>
            <w:rPrChange w:id="8143" w:author="shorny" w:date="2014-06-09T18:35:00Z">
              <w:rPr>
                <w:rStyle w:val="comment1"/>
              </w:rPr>
            </w:rPrChange>
          </w:rPr>
          <w:t>-- security.sql</w:t>
        </w:r>
      </w:ins>
    </w:p>
    <w:p w14:paraId="5428C51C" w14:textId="77777777" w:rsidR="004A1AF8" w:rsidRPr="004A1AF8" w:rsidRDefault="004A1AF8">
      <w:pPr>
        <w:pStyle w:val="HTMLPreformatted"/>
        <w:divId w:val="364595370"/>
        <w:rPr>
          <w:ins w:id="8144" w:author="shorny" w:date="2014-06-09T18:35:00Z"/>
          <w:rStyle w:val="comment1"/>
          <w:sz w:val="18"/>
          <w:rPrChange w:id="8145" w:author="shorny" w:date="2014-06-09T18:35:00Z">
            <w:rPr>
              <w:ins w:id="8146" w:author="shorny" w:date="2014-06-09T18:35:00Z"/>
              <w:rStyle w:val="comment1"/>
            </w:rPr>
          </w:rPrChange>
        </w:rPr>
      </w:pPr>
      <w:ins w:id="8147" w:author="shorny" w:date="2014-06-09T18:35:00Z">
        <w:r w:rsidRPr="004A1AF8">
          <w:rPr>
            <w:rStyle w:val="comment1"/>
            <w:sz w:val="18"/>
            <w:rPrChange w:id="8148" w:author="shorny" w:date="2014-06-09T18:35:00Z">
              <w:rPr>
                <w:rStyle w:val="comment1"/>
              </w:rPr>
            </w:rPrChange>
          </w:rPr>
          <w:t>--</w:t>
        </w:r>
      </w:ins>
    </w:p>
    <w:p w14:paraId="3B1E9751" w14:textId="77777777" w:rsidR="004A1AF8" w:rsidRPr="004A1AF8" w:rsidRDefault="004A1AF8">
      <w:pPr>
        <w:pStyle w:val="HTMLPreformatted"/>
        <w:divId w:val="364595370"/>
        <w:rPr>
          <w:ins w:id="8149" w:author="shorny" w:date="2014-06-09T18:35:00Z"/>
          <w:rStyle w:val="comment1"/>
          <w:sz w:val="18"/>
          <w:rPrChange w:id="8150" w:author="shorny" w:date="2014-06-09T18:35:00Z">
            <w:rPr>
              <w:ins w:id="8151" w:author="shorny" w:date="2014-06-09T18:35:00Z"/>
              <w:rStyle w:val="comment1"/>
            </w:rPr>
          </w:rPrChange>
        </w:rPr>
      </w:pPr>
      <w:ins w:id="8152" w:author="shorny" w:date="2014-06-09T18:35:00Z">
        <w:r w:rsidRPr="004A1AF8">
          <w:rPr>
            <w:rStyle w:val="comment1"/>
            <w:sz w:val="18"/>
            <w:rPrChange w:id="8153" w:author="shorny" w:date="2014-06-09T18:35:00Z">
              <w:rPr>
                <w:rStyle w:val="comment1"/>
              </w:rPr>
            </w:rPrChange>
          </w:rPr>
          <w:t xml:space="preserve">-- Script to assist DB admins to enforce security policies. </w:t>
        </w:r>
        <w:proofErr w:type="gramStart"/>
        <w:r w:rsidRPr="004A1AF8">
          <w:rPr>
            <w:rStyle w:val="comment1"/>
            <w:sz w:val="18"/>
            <w:rPrChange w:id="8154" w:author="shorny" w:date="2014-06-09T18:35:00Z">
              <w:rPr>
                <w:rStyle w:val="comment1"/>
              </w:rPr>
            </w:rPrChange>
          </w:rPr>
          <w:t>This needs</w:t>
        </w:r>
        <w:proofErr w:type="gramEnd"/>
        <w:r w:rsidRPr="004A1AF8">
          <w:rPr>
            <w:rStyle w:val="comment1"/>
            <w:sz w:val="18"/>
            <w:rPrChange w:id="8155" w:author="shorny" w:date="2014-06-09T18:35:00Z">
              <w:rPr>
                <w:rStyle w:val="comment1"/>
              </w:rPr>
            </w:rPrChange>
          </w:rPr>
          <w:t xml:space="preserve"> to be</w:t>
        </w:r>
      </w:ins>
    </w:p>
    <w:p w14:paraId="1F9FD798" w14:textId="77777777" w:rsidR="004A1AF8" w:rsidRPr="004A1AF8" w:rsidRDefault="004A1AF8">
      <w:pPr>
        <w:pStyle w:val="HTMLPreformatted"/>
        <w:divId w:val="364595370"/>
        <w:rPr>
          <w:ins w:id="8156" w:author="shorny" w:date="2014-06-09T18:35:00Z"/>
          <w:rStyle w:val="comment1"/>
          <w:sz w:val="18"/>
          <w:rPrChange w:id="8157" w:author="shorny" w:date="2014-06-09T18:35:00Z">
            <w:rPr>
              <w:ins w:id="8158" w:author="shorny" w:date="2014-06-09T18:35:00Z"/>
              <w:rStyle w:val="comment1"/>
            </w:rPr>
          </w:rPrChange>
        </w:rPr>
      </w:pPr>
      <w:ins w:id="8159" w:author="shorny" w:date="2014-06-09T18:35:00Z">
        <w:r w:rsidRPr="004A1AF8">
          <w:rPr>
            <w:rStyle w:val="comment1"/>
            <w:sz w:val="18"/>
            <w:rPrChange w:id="8160" w:author="shorny" w:date="2014-06-09T18:35:00Z">
              <w:rPr>
                <w:rStyle w:val="comment1"/>
              </w:rPr>
            </w:rPrChange>
          </w:rPr>
          <w:t>-- read into the DB with admin privileges.</w:t>
        </w:r>
      </w:ins>
    </w:p>
    <w:p w14:paraId="521E9B8A" w14:textId="77777777" w:rsidR="004A1AF8" w:rsidRPr="004A1AF8" w:rsidRDefault="004A1AF8">
      <w:pPr>
        <w:pStyle w:val="HTMLPreformatted"/>
        <w:divId w:val="364595370"/>
        <w:rPr>
          <w:ins w:id="8161" w:author="shorny" w:date="2014-06-09T18:35:00Z"/>
          <w:rStyle w:val="comment1"/>
          <w:sz w:val="18"/>
          <w:rPrChange w:id="8162" w:author="shorny" w:date="2014-06-09T18:35:00Z">
            <w:rPr>
              <w:ins w:id="8163" w:author="shorny" w:date="2014-06-09T18:35:00Z"/>
              <w:rStyle w:val="comment1"/>
            </w:rPr>
          </w:rPrChange>
        </w:rPr>
      </w:pPr>
      <w:ins w:id="8164" w:author="shorny" w:date="2014-06-09T18:35:00Z">
        <w:r w:rsidRPr="004A1AF8">
          <w:rPr>
            <w:rStyle w:val="comment1"/>
            <w:sz w:val="18"/>
            <w:rPrChange w:id="8165" w:author="shorny" w:date="2014-06-09T18:35:00Z">
              <w:rPr>
                <w:rStyle w:val="comment1"/>
              </w:rPr>
            </w:rPrChange>
          </w:rPr>
          <w:t>--</w:t>
        </w:r>
      </w:ins>
    </w:p>
    <w:p w14:paraId="7B41D53F" w14:textId="77777777" w:rsidR="004A1AF8" w:rsidRPr="004A1AF8" w:rsidRDefault="004A1AF8">
      <w:pPr>
        <w:pStyle w:val="HTMLPreformatted"/>
        <w:divId w:val="364595370"/>
        <w:rPr>
          <w:ins w:id="8166" w:author="shorny" w:date="2014-06-09T18:35:00Z"/>
          <w:rStyle w:val="comment1"/>
          <w:sz w:val="18"/>
          <w:rPrChange w:id="8167" w:author="shorny" w:date="2014-06-09T18:35:00Z">
            <w:rPr>
              <w:ins w:id="8168" w:author="shorny" w:date="2014-06-09T18:35:00Z"/>
              <w:rStyle w:val="comment1"/>
            </w:rPr>
          </w:rPrChange>
        </w:rPr>
      </w:pPr>
      <w:ins w:id="8169" w:author="shorny" w:date="2014-06-09T18:35:00Z">
        <w:r w:rsidRPr="004A1AF8">
          <w:rPr>
            <w:rStyle w:val="comment1"/>
            <w:sz w:val="18"/>
            <w:rPrChange w:id="8170" w:author="shorny" w:date="2014-06-09T18:35:00Z">
              <w:rPr>
                <w:rStyle w:val="comment1"/>
              </w:rPr>
            </w:rPrChange>
          </w:rPr>
          <w:t>-- -----------------------------------------------------------------------------</w:t>
        </w:r>
      </w:ins>
    </w:p>
    <w:p w14:paraId="279EC31B" w14:textId="77777777" w:rsidR="004A1AF8" w:rsidRPr="004A1AF8" w:rsidRDefault="004A1AF8">
      <w:pPr>
        <w:pStyle w:val="HTMLPreformatted"/>
        <w:divId w:val="364595370"/>
        <w:rPr>
          <w:ins w:id="8171" w:author="shorny" w:date="2014-06-09T18:35:00Z"/>
          <w:sz w:val="18"/>
          <w:rPrChange w:id="8172" w:author="shorny" w:date="2014-06-09T18:35:00Z">
            <w:rPr>
              <w:ins w:id="8173" w:author="shorny" w:date="2014-06-09T18:35:00Z"/>
            </w:rPr>
          </w:rPrChange>
        </w:rPr>
      </w:pPr>
    </w:p>
    <w:p w14:paraId="10AFA7F8" w14:textId="77777777" w:rsidR="004A1AF8" w:rsidRPr="004A1AF8" w:rsidRDefault="004A1AF8">
      <w:pPr>
        <w:pStyle w:val="HTMLPreformatted"/>
        <w:divId w:val="364595370"/>
        <w:rPr>
          <w:ins w:id="8174" w:author="shorny" w:date="2014-06-09T18:35:00Z"/>
          <w:sz w:val="18"/>
          <w:rPrChange w:id="8175" w:author="shorny" w:date="2014-06-09T18:35:00Z">
            <w:rPr>
              <w:ins w:id="8176" w:author="shorny" w:date="2014-06-09T18:35:00Z"/>
            </w:rPr>
          </w:rPrChange>
        </w:rPr>
      </w:pPr>
      <w:ins w:id="8177" w:author="shorny" w:date="2014-06-09T18:35:00Z">
        <w:r w:rsidRPr="004A1AF8">
          <w:rPr>
            <w:rStyle w:val="keyword1"/>
            <w:sz w:val="18"/>
            <w:rPrChange w:id="8178" w:author="shorny" w:date="2014-06-09T18:35:00Z">
              <w:rPr>
                <w:rStyle w:val="keyword1"/>
              </w:rPr>
            </w:rPrChange>
          </w:rPr>
          <w:t>DROP</w:t>
        </w:r>
        <w:r w:rsidRPr="004A1AF8">
          <w:rPr>
            <w:sz w:val="18"/>
            <w:rPrChange w:id="8179" w:author="shorny" w:date="2014-06-09T18:35:00Z">
              <w:rPr/>
            </w:rPrChange>
          </w:rPr>
          <w:t xml:space="preserve"> </w:t>
        </w:r>
        <w:r w:rsidRPr="004A1AF8">
          <w:rPr>
            <w:rStyle w:val="keyword1"/>
            <w:sz w:val="18"/>
            <w:rPrChange w:id="8180" w:author="shorny" w:date="2014-06-09T18:35:00Z">
              <w:rPr>
                <w:rStyle w:val="keyword1"/>
              </w:rPr>
            </w:rPrChange>
          </w:rPr>
          <w:t>PROCEDURE</w:t>
        </w:r>
        <w:r w:rsidRPr="004A1AF8">
          <w:rPr>
            <w:sz w:val="18"/>
            <w:rPrChange w:id="8181" w:author="shorny" w:date="2014-06-09T18:35:00Z">
              <w:rPr/>
            </w:rPrChange>
          </w:rPr>
          <w:t xml:space="preserve"> </w:t>
        </w:r>
        <w:r w:rsidRPr="004A1AF8">
          <w:rPr>
            <w:rStyle w:val="function-name1"/>
            <w:sz w:val="18"/>
            <w:rPrChange w:id="8182" w:author="shorny" w:date="2014-06-09T18:35:00Z">
              <w:rPr>
                <w:rStyle w:val="function-name1"/>
              </w:rPr>
            </w:rPrChange>
          </w:rPr>
          <w:t>IF</w:t>
        </w:r>
        <w:r w:rsidRPr="004A1AF8">
          <w:rPr>
            <w:sz w:val="18"/>
            <w:rPrChange w:id="8183" w:author="shorny" w:date="2014-06-09T18:35:00Z">
              <w:rPr/>
            </w:rPrChange>
          </w:rPr>
          <w:t xml:space="preserve"> </w:t>
        </w:r>
        <w:r w:rsidRPr="004A1AF8">
          <w:rPr>
            <w:rStyle w:val="keyword1"/>
            <w:sz w:val="18"/>
            <w:rPrChange w:id="8184" w:author="shorny" w:date="2014-06-09T18:35:00Z">
              <w:rPr>
                <w:rStyle w:val="keyword1"/>
              </w:rPr>
            </w:rPrChange>
          </w:rPr>
          <w:t>EXISTS</w:t>
        </w:r>
        <w:r w:rsidRPr="004A1AF8">
          <w:rPr>
            <w:sz w:val="18"/>
            <w:rPrChange w:id="8185" w:author="shorny" w:date="2014-06-09T18:35:00Z">
              <w:rPr/>
            </w:rPrChange>
          </w:rPr>
          <w:t xml:space="preserve"> insert_new_</w:t>
        </w:r>
        <w:proofErr w:type="gramStart"/>
        <w:r w:rsidRPr="004A1AF8">
          <w:rPr>
            <w:sz w:val="18"/>
            <w:rPrChange w:id="8186" w:author="shorny" w:date="2014-06-09T18:35:00Z">
              <w:rPr/>
            </w:rPrChange>
          </w:rPr>
          <w:t>staff ;</w:t>
        </w:r>
        <w:proofErr w:type="gramEnd"/>
      </w:ins>
    </w:p>
    <w:p w14:paraId="3DCBA1AC" w14:textId="77777777" w:rsidR="004A1AF8" w:rsidRPr="004A1AF8" w:rsidRDefault="004A1AF8">
      <w:pPr>
        <w:pStyle w:val="HTMLPreformatted"/>
        <w:divId w:val="364595370"/>
        <w:rPr>
          <w:ins w:id="8187" w:author="shorny" w:date="2014-06-09T18:35:00Z"/>
          <w:sz w:val="18"/>
          <w:rPrChange w:id="8188" w:author="shorny" w:date="2014-06-09T18:35:00Z">
            <w:rPr>
              <w:ins w:id="8189" w:author="shorny" w:date="2014-06-09T18:35:00Z"/>
            </w:rPr>
          </w:rPrChange>
        </w:rPr>
      </w:pPr>
    </w:p>
    <w:p w14:paraId="48060F63" w14:textId="77777777" w:rsidR="004A1AF8" w:rsidRPr="004A1AF8" w:rsidRDefault="004A1AF8">
      <w:pPr>
        <w:pStyle w:val="HTMLPreformatted"/>
        <w:divId w:val="364595370"/>
        <w:rPr>
          <w:ins w:id="8190" w:author="shorny" w:date="2014-06-09T18:35:00Z"/>
          <w:sz w:val="18"/>
          <w:rPrChange w:id="8191" w:author="shorny" w:date="2014-06-09T18:35:00Z">
            <w:rPr>
              <w:ins w:id="8192" w:author="shorny" w:date="2014-06-09T18:35:00Z"/>
            </w:rPr>
          </w:rPrChange>
        </w:rPr>
      </w:pPr>
    </w:p>
    <w:p w14:paraId="2B8922E1" w14:textId="77777777" w:rsidR="004A1AF8" w:rsidRPr="004A1AF8" w:rsidRDefault="004A1AF8">
      <w:pPr>
        <w:pStyle w:val="HTMLPreformatted"/>
        <w:divId w:val="364595370"/>
        <w:rPr>
          <w:ins w:id="8193" w:author="shorny" w:date="2014-06-09T18:35:00Z"/>
          <w:sz w:val="18"/>
          <w:rPrChange w:id="8194" w:author="shorny" w:date="2014-06-09T18:35:00Z">
            <w:rPr>
              <w:ins w:id="8195" w:author="shorny" w:date="2014-06-09T18:35:00Z"/>
            </w:rPr>
          </w:rPrChange>
        </w:rPr>
      </w:pPr>
      <w:ins w:id="8196" w:author="shorny" w:date="2014-06-09T18:35:00Z">
        <w:r w:rsidRPr="004A1AF8">
          <w:rPr>
            <w:sz w:val="18"/>
            <w:rPrChange w:id="8197" w:author="shorny" w:date="2014-06-09T18:35:00Z">
              <w:rPr/>
            </w:rPrChange>
          </w:rPr>
          <w:t>DELIMITER $$</w:t>
        </w:r>
      </w:ins>
    </w:p>
    <w:p w14:paraId="470BEA61" w14:textId="77777777" w:rsidR="004A1AF8" w:rsidRPr="004A1AF8" w:rsidRDefault="004A1AF8">
      <w:pPr>
        <w:pStyle w:val="HTMLPreformatted"/>
        <w:divId w:val="364595370"/>
        <w:rPr>
          <w:ins w:id="8198" w:author="shorny" w:date="2014-06-09T18:35:00Z"/>
          <w:sz w:val="18"/>
          <w:rPrChange w:id="8199" w:author="shorny" w:date="2014-06-09T18:35:00Z">
            <w:rPr>
              <w:ins w:id="8200" w:author="shorny" w:date="2014-06-09T18:35:00Z"/>
            </w:rPr>
          </w:rPrChange>
        </w:rPr>
      </w:pPr>
    </w:p>
    <w:p w14:paraId="2F2B6082" w14:textId="77777777" w:rsidR="004A1AF8" w:rsidRPr="004A1AF8" w:rsidRDefault="004A1AF8">
      <w:pPr>
        <w:pStyle w:val="HTMLPreformatted"/>
        <w:divId w:val="364595370"/>
        <w:rPr>
          <w:ins w:id="8201" w:author="shorny" w:date="2014-06-09T18:35:00Z"/>
          <w:sz w:val="18"/>
          <w:rPrChange w:id="8202" w:author="shorny" w:date="2014-06-09T18:35:00Z">
            <w:rPr>
              <w:ins w:id="8203" w:author="shorny" w:date="2014-06-09T18:35:00Z"/>
            </w:rPr>
          </w:rPrChange>
        </w:rPr>
      </w:pPr>
      <w:ins w:id="8204" w:author="shorny" w:date="2014-06-09T18:35:00Z">
        <w:r w:rsidRPr="004A1AF8">
          <w:rPr>
            <w:rStyle w:val="keyword1"/>
            <w:sz w:val="18"/>
            <w:rPrChange w:id="8205" w:author="shorny" w:date="2014-06-09T18:35:00Z">
              <w:rPr>
                <w:rStyle w:val="keyword1"/>
              </w:rPr>
            </w:rPrChange>
          </w:rPr>
          <w:t>CREATE</w:t>
        </w:r>
        <w:r w:rsidRPr="004A1AF8">
          <w:rPr>
            <w:sz w:val="18"/>
            <w:rPrChange w:id="8206" w:author="shorny" w:date="2014-06-09T18:35:00Z">
              <w:rPr/>
            </w:rPrChange>
          </w:rPr>
          <w:t xml:space="preserve"> </w:t>
        </w:r>
        <w:r w:rsidRPr="004A1AF8">
          <w:rPr>
            <w:rStyle w:val="keyword1"/>
            <w:sz w:val="18"/>
            <w:rPrChange w:id="8207" w:author="shorny" w:date="2014-06-09T18:35:00Z">
              <w:rPr>
                <w:rStyle w:val="keyword1"/>
              </w:rPr>
            </w:rPrChange>
          </w:rPr>
          <w:t>PROCEDURE</w:t>
        </w:r>
        <w:r w:rsidRPr="004A1AF8">
          <w:rPr>
            <w:sz w:val="18"/>
            <w:rPrChange w:id="8208" w:author="shorny" w:date="2014-06-09T18:35:00Z">
              <w:rPr/>
            </w:rPrChange>
          </w:rPr>
          <w:t xml:space="preserve"> </w:t>
        </w:r>
        <w:r w:rsidRPr="004A1AF8">
          <w:rPr>
            <w:rStyle w:val="function-name1"/>
            <w:sz w:val="18"/>
            <w:rPrChange w:id="8209" w:author="shorny" w:date="2014-06-09T18:35:00Z">
              <w:rPr>
                <w:rStyle w:val="function-name1"/>
              </w:rPr>
            </w:rPrChange>
          </w:rPr>
          <w:t>insert_new_</w:t>
        </w:r>
        <w:proofErr w:type="gramStart"/>
        <w:r w:rsidRPr="004A1AF8">
          <w:rPr>
            <w:rStyle w:val="function-name1"/>
            <w:sz w:val="18"/>
            <w:rPrChange w:id="8210" w:author="shorny" w:date="2014-06-09T18:35:00Z">
              <w:rPr>
                <w:rStyle w:val="function-name1"/>
              </w:rPr>
            </w:rPrChange>
          </w:rPr>
          <w:t>staff</w:t>
        </w:r>
        <w:r w:rsidRPr="004A1AF8">
          <w:rPr>
            <w:sz w:val="18"/>
            <w:rPrChange w:id="8211" w:author="shorny" w:date="2014-06-09T18:35:00Z">
              <w:rPr/>
            </w:rPrChange>
          </w:rPr>
          <w:t>(</w:t>
        </w:r>
        <w:proofErr w:type="gramEnd"/>
      </w:ins>
    </w:p>
    <w:p w14:paraId="2E2229D4" w14:textId="77777777" w:rsidR="004A1AF8" w:rsidRPr="004A1AF8" w:rsidRDefault="004A1AF8">
      <w:pPr>
        <w:pStyle w:val="HTMLPreformatted"/>
        <w:divId w:val="364595370"/>
        <w:rPr>
          <w:ins w:id="8212" w:author="shorny" w:date="2014-06-09T18:35:00Z"/>
          <w:sz w:val="18"/>
          <w:rPrChange w:id="8213" w:author="shorny" w:date="2014-06-09T18:35:00Z">
            <w:rPr>
              <w:ins w:id="8214" w:author="shorny" w:date="2014-06-09T18:35:00Z"/>
            </w:rPr>
          </w:rPrChange>
        </w:rPr>
      </w:pPr>
      <w:ins w:id="8215" w:author="shorny" w:date="2014-06-09T18:35:00Z">
        <w:r w:rsidRPr="004A1AF8">
          <w:rPr>
            <w:sz w:val="18"/>
            <w:rPrChange w:id="8216" w:author="shorny" w:date="2014-06-09T18:35:00Z">
              <w:rPr/>
            </w:rPrChange>
          </w:rPr>
          <w:t xml:space="preserve">  </w:t>
        </w:r>
        <w:r w:rsidRPr="004A1AF8">
          <w:rPr>
            <w:rStyle w:val="keyword1"/>
            <w:sz w:val="18"/>
            <w:rPrChange w:id="8217" w:author="shorny" w:date="2014-06-09T18:35:00Z">
              <w:rPr>
                <w:rStyle w:val="keyword1"/>
              </w:rPr>
            </w:rPrChange>
          </w:rPr>
          <w:t>IN</w:t>
        </w:r>
        <w:r w:rsidRPr="004A1AF8">
          <w:rPr>
            <w:sz w:val="18"/>
            <w:rPrChange w:id="8218" w:author="shorny" w:date="2014-06-09T18:35:00Z">
              <w:rPr/>
            </w:rPrChange>
          </w:rPr>
          <w:t xml:space="preserve"> p_staffID </w:t>
        </w:r>
        <w:proofErr w:type="gramStart"/>
        <w:r w:rsidRPr="004A1AF8">
          <w:rPr>
            <w:rStyle w:val="type1"/>
            <w:sz w:val="18"/>
            <w:rPrChange w:id="8219" w:author="shorny" w:date="2014-06-09T18:35:00Z">
              <w:rPr>
                <w:rStyle w:val="type1"/>
              </w:rPr>
            </w:rPrChange>
          </w:rPr>
          <w:t>int</w:t>
        </w:r>
        <w:r w:rsidRPr="004A1AF8">
          <w:rPr>
            <w:sz w:val="18"/>
            <w:rPrChange w:id="8220" w:author="shorny" w:date="2014-06-09T18:35:00Z">
              <w:rPr/>
            </w:rPrChange>
          </w:rPr>
          <w:t>(</w:t>
        </w:r>
        <w:proofErr w:type="gramEnd"/>
        <w:r w:rsidRPr="004A1AF8">
          <w:rPr>
            <w:sz w:val="18"/>
            <w:rPrChange w:id="8221" w:author="shorny" w:date="2014-06-09T18:35:00Z">
              <w:rPr/>
            </w:rPrChange>
          </w:rPr>
          <w:t>10),</w:t>
        </w:r>
      </w:ins>
    </w:p>
    <w:p w14:paraId="6FAB723E" w14:textId="77777777" w:rsidR="004A1AF8" w:rsidRPr="004A1AF8" w:rsidRDefault="004A1AF8">
      <w:pPr>
        <w:pStyle w:val="HTMLPreformatted"/>
        <w:divId w:val="364595370"/>
        <w:rPr>
          <w:ins w:id="8222" w:author="shorny" w:date="2014-06-09T18:35:00Z"/>
          <w:sz w:val="18"/>
          <w:rPrChange w:id="8223" w:author="shorny" w:date="2014-06-09T18:35:00Z">
            <w:rPr>
              <w:ins w:id="8224" w:author="shorny" w:date="2014-06-09T18:35:00Z"/>
            </w:rPr>
          </w:rPrChange>
        </w:rPr>
      </w:pPr>
      <w:ins w:id="8225" w:author="shorny" w:date="2014-06-09T18:35:00Z">
        <w:r w:rsidRPr="004A1AF8">
          <w:rPr>
            <w:sz w:val="18"/>
            <w:rPrChange w:id="8226" w:author="shorny" w:date="2014-06-09T18:35:00Z">
              <w:rPr/>
            </w:rPrChange>
          </w:rPr>
          <w:t xml:space="preserve">  </w:t>
        </w:r>
        <w:r w:rsidRPr="004A1AF8">
          <w:rPr>
            <w:rStyle w:val="keyword1"/>
            <w:sz w:val="18"/>
            <w:rPrChange w:id="8227" w:author="shorny" w:date="2014-06-09T18:35:00Z">
              <w:rPr>
                <w:rStyle w:val="keyword1"/>
              </w:rPr>
            </w:rPrChange>
          </w:rPr>
          <w:t>IN</w:t>
        </w:r>
        <w:r w:rsidRPr="004A1AF8">
          <w:rPr>
            <w:sz w:val="18"/>
            <w:rPrChange w:id="8228" w:author="shorny" w:date="2014-06-09T18:35:00Z">
              <w:rPr/>
            </w:rPrChange>
          </w:rPr>
          <w:t xml:space="preserve"> p_password </w:t>
        </w:r>
        <w:proofErr w:type="gramStart"/>
        <w:r w:rsidRPr="004A1AF8">
          <w:rPr>
            <w:rStyle w:val="type1"/>
            <w:sz w:val="18"/>
            <w:rPrChange w:id="8229" w:author="shorny" w:date="2014-06-09T18:35:00Z">
              <w:rPr>
                <w:rStyle w:val="type1"/>
              </w:rPr>
            </w:rPrChange>
          </w:rPr>
          <w:t>varchar</w:t>
        </w:r>
        <w:r w:rsidRPr="004A1AF8">
          <w:rPr>
            <w:sz w:val="18"/>
            <w:rPrChange w:id="8230" w:author="shorny" w:date="2014-06-09T18:35:00Z">
              <w:rPr/>
            </w:rPrChange>
          </w:rPr>
          <w:t>(</w:t>
        </w:r>
        <w:proofErr w:type="gramEnd"/>
        <w:r w:rsidRPr="004A1AF8">
          <w:rPr>
            <w:sz w:val="18"/>
            <w:rPrChange w:id="8231" w:author="shorny" w:date="2014-06-09T18:35:00Z">
              <w:rPr/>
            </w:rPrChange>
          </w:rPr>
          <w:t>255),</w:t>
        </w:r>
      </w:ins>
    </w:p>
    <w:p w14:paraId="1F4AB8A0" w14:textId="77777777" w:rsidR="004A1AF8" w:rsidRPr="004A1AF8" w:rsidRDefault="004A1AF8">
      <w:pPr>
        <w:pStyle w:val="HTMLPreformatted"/>
        <w:divId w:val="364595370"/>
        <w:rPr>
          <w:ins w:id="8232" w:author="shorny" w:date="2014-06-09T18:35:00Z"/>
          <w:sz w:val="18"/>
          <w:rPrChange w:id="8233" w:author="shorny" w:date="2014-06-09T18:35:00Z">
            <w:rPr>
              <w:ins w:id="8234" w:author="shorny" w:date="2014-06-09T18:35:00Z"/>
            </w:rPr>
          </w:rPrChange>
        </w:rPr>
      </w:pPr>
      <w:ins w:id="8235" w:author="shorny" w:date="2014-06-09T18:35:00Z">
        <w:r w:rsidRPr="004A1AF8">
          <w:rPr>
            <w:sz w:val="18"/>
            <w:rPrChange w:id="8236" w:author="shorny" w:date="2014-06-09T18:35:00Z">
              <w:rPr/>
            </w:rPrChange>
          </w:rPr>
          <w:t xml:space="preserve">  </w:t>
        </w:r>
        <w:r w:rsidRPr="004A1AF8">
          <w:rPr>
            <w:rStyle w:val="keyword1"/>
            <w:sz w:val="18"/>
            <w:rPrChange w:id="8237" w:author="shorny" w:date="2014-06-09T18:35:00Z">
              <w:rPr>
                <w:rStyle w:val="keyword1"/>
              </w:rPr>
            </w:rPrChange>
          </w:rPr>
          <w:t>IN</w:t>
        </w:r>
        <w:r w:rsidRPr="004A1AF8">
          <w:rPr>
            <w:sz w:val="18"/>
            <w:rPrChange w:id="8238" w:author="shorny" w:date="2014-06-09T18:35:00Z">
              <w:rPr/>
            </w:rPrChange>
          </w:rPr>
          <w:t xml:space="preserve"> p_fName </w:t>
        </w:r>
        <w:proofErr w:type="gramStart"/>
        <w:r w:rsidRPr="004A1AF8">
          <w:rPr>
            <w:rStyle w:val="type1"/>
            <w:sz w:val="18"/>
            <w:rPrChange w:id="8239" w:author="shorny" w:date="2014-06-09T18:35:00Z">
              <w:rPr>
                <w:rStyle w:val="type1"/>
              </w:rPr>
            </w:rPrChange>
          </w:rPr>
          <w:t>varchar</w:t>
        </w:r>
        <w:r w:rsidRPr="004A1AF8">
          <w:rPr>
            <w:sz w:val="18"/>
            <w:rPrChange w:id="8240" w:author="shorny" w:date="2014-06-09T18:35:00Z">
              <w:rPr/>
            </w:rPrChange>
          </w:rPr>
          <w:t>(</w:t>
        </w:r>
        <w:proofErr w:type="gramEnd"/>
        <w:r w:rsidRPr="004A1AF8">
          <w:rPr>
            <w:sz w:val="18"/>
            <w:rPrChange w:id="8241" w:author="shorny" w:date="2014-06-09T18:35:00Z">
              <w:rPr/>
            </w:rPrChange>
          </w:rPr>
          <w:t>50),</w:t>
        </w:r>
      </w:ins>
    </w:p>
    <w:p w14:paraId="10998E98" w14:textId="77777777" w:rsidR="004A1AF8" w:rsidRPr="004A1AF8" w:rsidRDefault="004A1AF8">
      <w:pPr>
        <w:pStyle w:val="HTMLPreformatted"/>
        <w:divId w:val="364595370"/>
        <w:rPr>
          <w:ins w:id="8242" w:author="shorny" w:date="2014-06-09T18:35:00Z"/>
          <w:sz w:val="18"/>
          <w:rPrChange w:id="8243" w:author="shorny" w:date="2014-06-09T18:35:00Z">
            <w:rPr>
              <w:ins w:id="8244" w:author="shorny" w:date="2014-06-09T18:35:00Z"/>
            </w:rPr>
          </w:rPrChange>
        </w:rPr>
      </w:pPr>
      <w:ins w:id="8245" w:author="shorny" w:date="2014-06-09T18:35:00Z">
        <w:r w:rsidRPr="004A1AF8">
          <w:rPr>
            <w:sz w:val="18"/>
            <w:rPrChange w:id="8246" w:author="shorny" w:date="2014-06-09T18:35:00Z">
              <w:rPr/>
            </w:rPrChange>
          </w:rPr>
          <w:t xml:space="preserve">  </w:t>
        </w:r>
        <w:r w:rsidRPr="004A1AF8">
          <w:rPr>
            <w:rStyle w:val="keyword1"/>
            <w:sz w:val="18"/>
            <w:rPrChange w:id="8247" w:author="shorny" w:date="2014-06-09T18:35:00Z">
              <w:rPr>
                <w:rStyle w:val="keyword1"/>
              </w:rPr>
            </w:rPrChange>
          </w:rPr>
          <w:t>IN</w:t>
        </w:r>
        <w:r w:rsidRPr="004A1AF8">
          <w:rPr>
            <w:sz w:val="18"/>
            <w:rPrChange w:id="8248" w:author="shorny" w:date="2014-06-09T18:35:00Z">
              <w:rPr/>
            </w:rPrChange>
          </w:rPr>
          <w:t xml:space="preserve"> p_lName </w:t>
        </w:r>
        <w:proofErr w:type="gramStart"/>
        <w:r w:rsidRPr="004A1AF8">
          <w:rPr>
            <w:rStyle w:val="type1"/>
            <w:sz w:val="18"/>
            <w:rPrChange w:id="8249" w:author="shorny" w:date="2014-06-09T18:35:00Z">
              <w:rPr>
                <w:rStyle w:val="type1"/>
              </w:rPr>
            </w:rPrChange>
          </w:rPr>
          <w:t>varchar</w:t>
        </w:r>
        <w:r w:rsidRPr="004A1AF8">
          <w:rPr>
            <w:sz w:val="18"/>
            <w:rPrChange w:id="8250" w:author="shorny" w:date="2014-06-09T18:35:00Z">
              <w:rPr/>
            </w:rPrChange>
          </w:rPr>
          <w:t>(</w:t>
        </w:r>
        <w:proofErr w:type="gramEnd"/>
        <w:r w:rsidRPr="004A1AF8">
          <w:rPr>
            <w:sz w:val="18"/>
            <w:rPrChange w:id="8251" w:author="shorny" w:date="2014-06-09T18:35:00Z">
              <w:rPr/>
            </w:rPrChange>
          </w:rPr>
          <w:t>50),</w:t>
        </w:r>
      </w:ins>
    </w:p>
    <w:p w14:paraId="6E002718" w14:textId="77777777" w:rsidR="004A1AF8" w:rsidRPr="004A1AF8" w:rsidRDefault="004A1AF8">
      <w:pPr>
        <w:pStyle w:val="HTMLPreformatted"/>
        <w:divId w:val="364595370"/>
        <w:rPr>
          <w:ins w:id="8252" w:author="shorny" w:date="2014-06-09T18:35:00Z"/>
          <w:sz w:val="18"/>
          <w:rPrChange w:id="8253" w:author="shorny" w:date="2014-06-09T18:35:00Z">
            <w:rPr>
              <w:ins w:id="8254" w:author="shorny" w:date="2014-06-09T18:35:00Z"/>
            </w:rPr>
          </w:rPrChange>
        </w:rPr>
      </w:pPr>
      <w:ins w:id="8255" w:author="shorny" w:date="2014-06-09T18:35:00Z">
        <w:r w:rsidRPr="004A1AF8">
          <w:rPr>
            <w:sz w:val="18"/>
            <w:rPrChange w:id="8256" w:author="shorny" w:date="2014-06-09T18:35:00Z">
              <w:rPr/>
            </w:rPrChange>
          </w:rPr>
          <w:t xml:space="preserve">  </w:t>
        </w:r>
        <w:r w:rsidRPr="004A1AF8">
          <w:rPr>
            <w:rStyle w:val="keyword1"/>
            <w:sz w:val="18"/>
            <w:rPrChange w:id="8257" w:author="shorny" w:date="2014-06-09T18:35:00Z">
              <w:rPr>
                <w:rStyle w:val="keyword1"/>
              </w:rPr>
            </w:rPrChange>
          </w:rPr>
          <w:t>IN</w:t>
        </w:r>
        <w:r w:rsidRPr="004A1AF8">
          <w:rPr>
            <w:sz w:val="18"/>
            <w:rPrChange w:id="8258" w:author="shorny" w:date="2014-06-09T18:35:00Z">
              <w:rPr/>
            </w:rPrChange>
          </w:rPr>
          <w:t xml:space="preserve"> p_canSupervise </w:t>
        </w:r>
        <w:proofErr w:type="gramStart"/>
        <w:r w:rsidRPr="004A1AF8">
          <w:rPr>
            <w:rStyle w:val="type1"/>
            <w:sz w:val="18"/>
            <w:rPrChange w:id="8259" w:author="shorny" w:date="2014-06-09T18:35:00Z">
              <w:rPr>
                <w:rStyle w:val="type1"/>
              </w:rPr>
            </w:rPrChange>
          </w:rPr>
          <w:t>int</w:t>
        </w:r>
        <w:r w:rsidRPr="004A1AF8">
          <w:rPr>
            <w:sz w:val="18"/>
            <w:rPrChange w:id="8260" w:author="shorny" w:date="2014-06-09T18:35:00Z">
              <w:rPr/>
            </w:rPrChange>
          </w:rPr>
          <w:t>(</w:t>
        </w:r>
        <w:proofErr w:type="gramEnd"/>
        <w:r w:rsidRPr="004A1AF8">
          <w:rPr>
            <w:sz w:val="18"/>
            <w:rPrChange w:id="8261" w:author="shorny" w:date="2014-06-09T18:35:00Z">
              <w:rPr/>
            </w:rPrChange>
          </w:rPr>
          <w:t>1),</w:t>
        </w:r>
      </w:ins>
    </w:p>
    <w:p w14:paraId="16E8C7AC" w14:textId="77777777" w:rsidR="004A1AF8" w:rsidRPr="004A1AF8" w:rsidRDefault="004A1AF8">
      <w:pPr>
        <w:pStyle w:val="HTMLPreformatted"/>
        <w:divId w:val="364595370"/>
        <w:rPr>
          <w:ins w:id="8262" w:author="shorny" w:date="2014-06-09T18:35:00Z"/>
          <w:sz w:val="18"/>
          <w:rPrChange w:id="8263" w:author="shorny" w:date="2014-06-09T18:35:00Z">
            <w:rPr>
              <w:ins w:id="8264" w:author="shorny" w:date="2014-06-09T18:35:00Z"/>
            </w:rPr>
          </w:rPrChange>
        </w:rPr>
      </w:pPr>
      <w:ins w:id="8265" w:author="shorny" w:date="2014-06-09T18:35:00Z">
        <w:r w:rsidRPr="004A1AF8">
          <w:rPr>
            <w:sz w:val="18"/>
            <w:rPrChange w:id="8266" w:author="shorny" w:date="2014-06-09T18:35:00Z">
              <w:rPr/>
            </w:rPrChange>
          </w:rPr>
          <w:lastRenderedPageBreak/>
          <w:t xml:space="preserve">  </w:t>
        </w:r>
        <w:r w:rsidRPr="004A1AF8">
          <w:rPr>
            <w:rStyle w:val="keyword1"/>
            <w:sz w:val="18"/>
            <w:rPrChange w:id="8267" w:author="shorny" w:date="2014-06-09T18:35:00Z">
              <w:rPr>
                <w:rStyle w:val="keyword1"/>
              </w:rPr>
            </w:rPrChange>
          </w:rPr>
          <w:t>IN</w:t>
        </w:r>
        <w:r w:rsidRPr="004A1AF8">
          <w:rPr>
            <w:sz w:val="18"/>
            <w:rPrChange w:id="8268" w:author="shorny" w:date="2014-06-09T18:35:00Z">
              <w:rPr/>
            </w:rPrChange>
          </w:rPr>
          <w:t xml:space="preserve"> p_email </w:t>
        </w:r>
        <w:proofErr w:type="gramStart"/>
        <w:r w:rsidRPr="004A1AF8">
          <w:rPr>
            <w:rStyle w:val="type1"/>
            <w:sz w:val="18"/>
            <w:rPrChange w:id="8269" w:author="shorny" w:date="2014-06-09T18:35:00Z">
              <w:rPr>
                <w:rStyle w:val="type1"/>
              </w:rPr>
            </w:rPrChange>
          </w:rPr>
          <w:t>varchar</w:t>
        </w:r>
        <w:r w:rsidRPr="004A1AF8">
          <w:rPr>
            <w:sz w:val="18"/>
            <w:rPrChange w:id="8270" w:author="shorny" w:date="2014-06-09T18:35:00Z">
              <w:rPr/>
            </w:rPrChange>
          </w:rPr>
          <w:t>(</w:t>
        </w:r>
        <w:proofErr w:type="gramEnd"/>
        <w:r w:rsidRPr="004A1AF8">
          <w:rPr>
            <w:sz w:val="18"/>
            <w:rPrChange w:id="8271" w:author="shorny" w:date="2014-06-09T18:35:00Z">
              <w:rPr/>
            </w:rPrChange>
          </w:rPr>
          <w:t>100) )</w:t>
        </w:r>
      </w:ins>
    </w:p>
    <w:p w14:paraId="7B40C003" w14:textId="77777777" w:rsidR="004A1AF8" w:rsidRPr="004A1AF8" w:rsidRDefault="004A1AF8">
      <w:pPr>
        <w:pStyle w:val="HTMLPreformatted"/>
        <w:divId w:val="364595370"/>
        <w:rPr>
          <w:ins w:id="8272" w:author="shorny" w:date="2014-06-09T18:35:00Z"/>
          <w:sz w:val="18"/>
          <w:rPrChange w:id="8273" w:author="shorny" w:date="2014-06-09T18:35:00Z">
            <w:rPr>
              <w:ins w:id="8274" w:author="shorny" w:date="2014-06-09T18:35:00Z"/>
            </w:rPr>
          </w:rPrChange>
        </w:rPr>
      </w:pPr>
      <w:ins w:id="8275" w:author="shorny" w:date="2014-06-09T18:35:00Z">
        <w:r w:rsidRPr="004A1AF8">
          <w:rPr>
            <w:rStyle w:val="keyword1"/>
            <w:sz w:val="18"/>
            <w:rPrChange w:id="8276" w:author="shorny" w:date="2014-06-09T18:35:00Z">
              <w:rPr>
                <w:rStyle w:val="keyword1"/>
              </w:rPr>
            </w:rPrChange>
          </w:rPr>
          <w:t>BEGIN</w:t>
        </w:r>
      </w:ins>
    </w:p>
    <w:p w14:paraId="7E132B92" w14:textId="77777777" w:rsidR="004A1AF8" w:rsidRPr="004A1AF8" w:rsidRDefault="004A1AF8">
      <w:pPr>
        <w:pStyle w:val="HTMLPreformatted"/>
        <w:divId w:val="364595370"/>
        <w:rPr>
          <w:ins w:id="8277" w:author="shorny" w:date="2014-06-09T18:35:00Z"/>
          <w:sz w:val="18"/>
          <w:rPrChange w:id="8278" w:author="shorny" w:date="2014-06-09T18:35:00Z">
            <w:rPr>
              <w:ins w:id="8279" w:author="shorny" w:date="2014-06-09T18:35:00Z"/>
            </w:rPr>
          </w:rPrChange>
        </w:rPr>
      </w:pPr>
    </w:p>
    <w:p w14:paraId="407B833D" w14:textId="77777777" w:rsidR="004A1AF8" w:rsidRPr="004A1AF8" w:rsidRDefault="004A1AF8">
      <w:pPr>
        <w:pStyle w:val="HTMLPreformatted"/>
        <w:divId w:val="364595370"/>
        <w:rPr>
          <w:ins w:id="8280" w:author="shorny" w:date="2014-06-09T18:35:00Z"/>
          <w:rStyle w:val="comment1"/>
          <w:sz w:val="18"/>
          <w:rPrChange w:id="8281" w:author="shorny" w:date="2014-06-09T18:35:00Z">
            <w:rPr>
              <w:ins w:id="8282" w:author="shorny" w:date="2014-06-09T18:35:00Z"/>
              <w:rStyle w:val="comment1"/>
            </w:rPr>
          </w:rPrChange>
        </w:rPr>
      </w:pPr>
      <w:ins w:id="8283" w:author="shorny" w:date="2014-06-09T18:35:00Z">
        <w:r w:rsidRPr="004A1AF8">
          <w:rPr>
            <w:sz w:val="18"/>
            <w:rPrChange w:id="8284" w:author="shorny" w:date="2014-06-09T18:35:00Z">
              <w:rPr/>
            </w:rPrChange>
          </w:rPr>
          <w:t xml:space="preserve">  </w:t>
        </w:r>
        <w:r w:rsidRPr="004A1AF8">
          <w:rPr>
            <w:rStyle w:val="comment1"/>
            <w:sz w:val="18"/>
            <w:rPrChange w:id="8285" w:author="shorny" w:date="2014-06-09T18:35:00Z">
              <w:rPr>
                <w:rStyle w:val="comment1"/>
              </w:rPr>
            </w:rPrChange>
          </w:rPr>
          <w:t>-- Create a database user.</w:t>
        </w:r>
      </w:ins>
    </w:p>
    <w:p w14:paraId="5D669718" w14:textId="77777777" w:rsidR="004A1AF8" w:rsidRPr="004A1AF8" w:rsidRDefault="004A1AF8">
      <w:pPr>
        <w:pStyle w:val="HTMLPreformatted"/>
        <w:divId w:val="364595370"/>
        <w:rPr>
          <w:ins w:id="8286" w:author="shorny" w:date="2014-06-09T18:35:00Z"/>
          <w:rStyle w:val="comment1"/>
          <w:sz w:val="18"/>
          <w:rPrChange w:id="8287" w:author="shorny" w:date="2014-06-09T18:35:00Z">
            <w:rPr>
              <w:ins w:id="8288" w:author="shorny" w:date="2014-06-09T18:35:00Z"/>
              <w:rStyle w:val="comment1"/>
            </w:rPr>
          </w:rPrChange>
        </w:rPr>
      </w:pPr>
      <w:ins w:id="8289" w:author="shorny" w:date="2014-06-09T18:35:00Z">
        <w:r w:rsidRPr="004A1AF8">
          <w:rPr>
            <w:sz w:val="18"/>
            <w:rPrChange w:id="8290" w:author="shorny" w:date="2014-06-09T18:35:00Z">
              <w:rPr/>
            </w:rPrChange>
          </w:rPr>
          <w:t xml:space="preserve">  </w:t>
        </w:r>
        <w:r w:rsidRPr="004A1AF8">
          <w:rPr>
            <w:rStyle w:val="comment1"/>
            <w:sz w:val="18"/>
            <w:rPrChange w:id="8291" w:author="shorny" w:date="2014-06-09T18:35:00Z">
              <w:rPr>
                <w:rStyle w:val="comment1"/>
              </w:rPr>
            </w:rPrChange>
          </w:rPr>
          <w:t>-- Have to use dynamic SQL here because of the password.</w:t>
        </w:r>
      </w:ins>
    </w:p>
    <w:p w14:paraId="43BF6F0D" w14:textId="77777777" w:rsidR="004A1AF8" w:rsidRPr="004A1AF8" w:rsidRDefault="004A1AF8">
      <w:pPr>
        <w:pStyle w:val="HTMLPreformatted"/>
        <w:divId w:val="364595370"/>
        <w:rPr>
          <w:ins w:id="8292" w:author="shorny" w:date="2014-06-09T18:35:00Z"/>
          <w:sz w:val="18"/>
          <w:rPrChange w:id="8293" w:author="shorny" w:date="2014-06-09T18:35:00Z">
            <w:rPr>
              <w:ins w:id="8294" w:author="shorny" w:date="2014-06-09T18:35:00Z"/>
            </w:rPr>
          </w:rPrChange>
        </w:rPr>
      </w:pPr>
      <w:ins w:id="8295" w:author="shorny" w:date="2014-06-09T18:35:00Z">
        <w:r w:rsidRPr="004A1AF8">
          <w:rPr>
            <w:sz w:val="18"/>
            <w:rPrChange w:id="8296" w:author="shorny" w:date="2014-06-09T18:35:00Z">
              <w:rPr/>
            </w:rPrChange>
          </w:rPr>
          <w:t xml:space="preserve">  </w:t>
        </w:r>
        <w:r w:rsidRPr="004A1AF8">
          <w:rPr>
            <w:rStyle w:val="keyword1"/>
            <w:sz w:val="18"/>
            <w:rPrChange w:id="8297" w:author="shorny" w:date="2014-06-09T18:35:00Z">
              <w:rPr>
                <w:rStyle w:val="keyword1"/>
              </w:rPr>
            </w:rPrChange>
          </w:rPr>
          <w:t>SET</w:t>
        </w:r>
        <w:r w:rsidRPr="004A1AF8">
          <w:rPr>
            <w:sz w:val="18"/>
            <w:rPrChange w:id="8298" w:author="shorny" w:date="2014-06-09T18:35:00Z">
              <w:rPr/>
            </w:rPrChange>
          </w:rPr>
          <w:t xml:space="preserve"> @create_user_query = </w:t>
        </w:r>
        <w:proofErr w:type="gramStart"/>
        <w:r w:rsidRPr="004A1AF8">
          <w:rPr>
            <w:sz w:val="18"/>
            <w:rPrChange w:id="8299" w:author="shorny" w:date="2014-06-09T18:35:00Z">
              <w:rPr/>
            </w:rPrChange>
          </w:rPr>
          <w:t>CONCAT(</w:t>
        </w:r>
        <w:proofErr w:type="gramEnd"/>
      </w:ins>
    </w:p>
    <w:p w14:paraId="22141ED1" w14:textId="77777777" w:rsidR="004A1AF8" w:rsidRPr="004A1AF8" w:rsidRDefault="004A1AF8">
      <w:pPr>
        <w:pStyle w:val="HTMLPreformatted"/>
        <w:divId w:val="364595370"/>
        <w:rPr>
          <w:ins w:id="8300" w:author="shorny" w:date="2014-06-09T18:35:00Z"/>
          <w:sz w:val="18"/>
          <w:rPrChange w:id="8301" w:author="shorny" w:date="2014-06-09T18:35:00Z">
            <w:rPr>
              <w:ins w:id="8302" w:author="shorny" w:date="2014-06-09T18:35:00Z"/>
            </w:rPr>
          </w:rPrChange>
        </w:rPr>
      </w:pPr>
      <w:ins w:id="8303" w:author="shorny" w:date="2014-06-09T18:35:00Z">
        <w:r w:rsidRPr="004A1AF8">
          <w:rPr>
            <w:sz w:val="18"/>
            <w:rPrChange w:id="8304" w:author="shorny" w:date="2014-06-09T18:35:00Z">
              <w:rPr/>
            </w:rPrChange>
          </w:rPr>
          <w:t xml:space="preserve">        </w:t>
        </w:r>
        <w:r w:rsidRPr="004A1AF8">
          <w:rPr>
            <w:rStyle w:val="string1"/>
            <w:sz w:val="18"/>
            <w:rPrChange w:id="8305" w:author="shorny" w:date="2014-06-09T18:35:00Z">
              <w:rPr>
                <w:rStyle w:val="string1"/>
              </w:rPr>
            </w:rPrChange>
          </w:rPr>
          <w:t>'CREATE USER "'</w:t>
        </w:r>
        <w:r w:rsidRPr="004A1AF8">
          <w:rPr>
            <w:sz w:val="18"/>
            <w:rPrChange w:id="8306" w:author="shorny" w:date="2014-06-09T18:35:00Z">
              <w:rPr/>
            </w:rPrChange>
          </w:rPr>
          <w:t xml:space="preserve">, p_staffID, </w:t>
        </w:r>
        <w:r w:rsidRPr="004A1AF8">
          <w:rPr>
            <w:rStyle w:val="string1"/>
            <w:sz w:val="18"/>
            <w:rPrChange w:id="8307" w:author="shorny" w:date="2014-06-09T18:35:00Z">
              <w:rPr>
                <w:rStyle w:val="string1"/>
              </w:rPr>
            </w:rPrChange>
          </w:rPr>
          <w:t>'" IDENTIFIED BY "'</w:t>
        </w:r>
        <w:r w:rsidRPr="004A1AF8">
          <w:rPr>
            <w:sz w:val="18"/>
            <w:rPrChange w:id="8308" w:author="shorny" w:date="2014-06-09T18:35:00Z">
              <w:rPr/>
            </w:rPrChange>
          </w:rPr>
          <w:t xml:space="preserve">, p_password, </w:t>
        </w:r>
        <w:r w:rsidRPr="004A1AF8">
          <w:rPr>
            <w:rStyle w:val="string1"/>
            <w:sz w:val="18"/>
            <w:rPrChange w:id="8309" w:author="shorny" w:date="2014-06-09T18:35:00Z">
              <w:rPr>
                <w:rStyle w:val="string1"/>
              </w:rPr>
            </w:rPrChange>
          </w:rPr>
          <w:t>'" '</w:t>
        </w:r>
        <w:r w:rsidRPr="004A1AF8">
          <w:rPr>
            <w:sz w:val="18"/>
            <w:rPrChange w:id="8310" w:author="shorny" w:date="2014-06-09T18:35:00Z">
              <w:rPr/>
            </w:rPrChange>
          </w:rPr>
          <w:t>);</w:t>
        </w:r>
      </w:ins>
    </w:p>
    <w:p w14:paraId="78EEEA46" w14:textId="77777777" w:rsidR="004A1AF8" w:rsidRPr="004A1AF8" w:rsidRDefault="004A1AF8">
      <w:pPr>
        <w:pStyle w:val="HTMLPreformatted"/>
        <w:divId w:val="364595370"/>
        <w:rPr>
          <w:ins w:id="8311" w:author="shorny" w:date="2014-06-09T18:35:00Z"/>
          <w:sz w:val="18"/>
          <w:rPrChange w:id="8312" w:author="shorny" w:date="2014-06-09T18:35:00Z">
            <w:rPr>
              <w:ins w:id="8313" w:author="shorny" w:date="2014-06-09T18:35:00Z"/>
            </w:rPr>
          </w:rPrChange>
        </w:rPr>
      </w:pPr>
      <w:ins w:id="8314" w:author="shorny" w:date="2014-06-09T18:35:00Z">
        <w:r w:rsidRPr="004A1AF8">
          <w:rPr>
            <w:sz w:val="18"/>
            <w:rPrChange w:id="8315" w:author="shorny" w:date="2014-06-09T18:35:00Z">
              <w:rPr/>
            </w:rPrChange>
          </w:rPr>
          <w:t xml:space="preserve">  </w:t>
        </w:r>
        <w:r w:rsidRPr="004A1AF8">
          <w:rPr>
            <w:rStyle w:val="keyword1"/>
            <w:sz w:val="18"/>
            <w:rPrChange w:id="8316" w:author="shorny" w:date="2014-06-09T18:35:00Z">
              <w:rPr>
                <w:rStyle w:val="keyword1"/>
              </w:rPr>
            </w:rPrChange>
          </w:rPr>
          <w:t>PREPARE</w:t>
        </w:r>
        <w:r w:rsidRPr="004A1AF8">
          <w:rPr>
            <w:sz w:val="18"/>
            <w:rPrChange w:id="8317" w:author="shorny" w:date="2014-06-09T18:35:00Z">
              <w:rPr/>
            </w:rPrChange>
          </w:rPr>
          <w:t xml:space="preserve"> create_user_stmt </w:t>
        </w:r>
        <w:r w:rsidRPr="004A1AF8">
          <w:rPr>
            <w:rStyle w:val="keyword1"/>
            <w:sz w:val="18"/>
            <w:rPrChange w:id="8318" w:author="shorny" w:date="2014-06-09T18:35:00Z">
              <w:rPr>
                <w:rStyle w:val="keyword1"/>
              </w:rPr>
            </w:rPrChange>
          </w:rPr>
          <w:t>FROM</w:t>
        </w:r>
        <w:r w:rsidRPr="004A1AF8">
          <w:rPr>
            <w:sz w:val="18"/>
            <w:rPrChange w:id="8319" w:author="shorny" w:date="2014-06-09T18:35:00Z">
              <w:rPr/>
            </w:rPrChange>
          </w:rPr>
          <w:t xml:space="preserve"> @create_user_</w:t>
        </w:r>
        <w:proofErr w:type="gramStart"/>
        <w:r w:rsidRPr="004A1AF8">
          <w:rPr>
            <w:sz w:val="18"/>
            <w:rPrChange w:id="8320" w:author="shorny" w:date="2014-06-09T18:35:00Z">
              <w:rPr/>
            </w:rPrChange>
          </w:rPr>
          <w:t>query ;</w:t>
        </w:r>
        <w:proofErr w:type="gramEnd"/>
        <w:r w:rsidRPr="004A1AF8">
          <w:rPr>
            <w:sz w:val="18"/>
            <w:rPrChange w:id="8321" w:author="shorny" w:date="2014-06-09T18:35:00Z">
              <w:rPr/>
            </w:rPrChange>
          </w:rPr>
          <w:t xml:space="preserve"> </w:t>
        </w:r>
      </w:ins>
    </w:p>
    <w:p w14:paraId="009E8209" w14:textId="77777777" w:rsidR="004A1AF8" w:rsidRPr="004A1AF8" w:rsidRDefault="004A1AF8">
      <w:pPr>
        <w:pStyle w:val="HTMLPreformatted"/>
        <w:divId w:val="364595370"/>
        <w:rPr>
          <w:ins w:id="8322" w:author="shorny" w:date="2014-06-09T18:35:00Z"/>
          <w:sz w:val="18"/>
          <w:rPrChange w:id="8323" w:author="shorny" w:date="2014-06-09T18:35:00Z">
            <w:rPr>
              <w:ins w:id="8324" w:author="shorny" w:date="2014-06-09T18:35:00Z"/>
            </w:rPr>
          </w:rPrChange>
        </w:rPr>
      </w:pPr>
      <w:ins w:id="8325" w:author="shorny" w:date="2014-06-09T18:35:00Z">
        <w:r w:rsidRPr="004A1AF8">
          <w:rPr>
            <w:sz w:val="18"/>
            <w:rPrChange w:id="8326" w:author="shorny" w:date="2014-06-09T18:35:00Z">
              <w:rPr/>
            </w:rPrChange>
          </w:rPr>
          <w:t xml:space="preserve">  </w:t>
        </w:r>
        <w:r w:rsidRPr="004A1AF8">
          <w:rPr>
            <w:rStyle w:val="keyword1"/>
            <w:sz w:val="18"/>
            <w:rPrChange w:id="8327" w:author="shorny" w:date="2014-06-09T18:35:00Z">
              <w:rPr>
                <w:rStyle w:val="keyword1"/>
              </w:rPr>
            </w:rPrChange>
          </w:rPr>
          <w:t>EXECUTE</w:t>
        </w:r>
        <w:r w:rsidRPr="004A1AF8">
          <w:rPr>
            <w:sz w:val="18"/>
            <w:rPrChange w:id="8328" w:author="shorny" w:date="2014-06-09T18:35:00Z">
              <w:rPr/>
            </w:rPrChange>
          </w:rPr>
          <w:t xml:space="preserve"> create_user_</w:t>
        </w:r>
        <w:proofErr w:type="gramStart"/>
        <w:r w:rsidRPr="004A1AF8">
          <w:rPr>
            <w:sz w:val="18"/>
            <w:rPrChange w:id="8329" w:author="shorny" w:date="2014-06-09T18:35:00Z">
              <w:rPr/>
            </w:rPrChange>
          </w:rPr>
          <w:t>stmt ;</w:t>
        </w:r>
        <w:proofErr w:type="gramEnd"/>
      </w:ins>
    </w:p>
    <w:p w14:paraId="5BEF3775" w14:textId="77777777" w:rsidR="004A1AF8" w:rsidRPr="004A1AF8" w:rsidRDefault="004A1AF8">
      <w:pPr>
        <w:pStyle w:val="HTMLPreformatted"/>
        <w:divId w:val="364595370"/>
        <w:rPr>
          <w:ins w:id="8330" w:author="shorny" w:date="2014-06-09T18:35:00Z"/>
          <w:sz w:val="18"/>
          <w:rPrChange w:id="8331" w:author="shorny" w:date="2014-06-09T18:35:00Z">
            <w:rPr>
              <w:ins w:id="8332" w:author="shorny" w:date="2014-06-09T18:35:00Z"/>
            </w:rPr>
          </w:rPrChange>
        </w:rPr>
      </w:pPr>
      <w:ins w:id="8333" w:author="shorny" w:date="2014-06-09T18:35:00Z">
        <w:r w:rsidRPr="004A1AF8">
          <w:rPr>
            <w:sz w:val="18"/>
            <w:rPrChange w:id="8334" w:author="shorny" w:date="2014-06-09T18:35:00Z">
              <w:rPr/>
            </w:rPrChange>
          </w:rPr>
          <w:t xml:space="preserve">  </w:t>
        </w:r>
        <w:r w:rsidRPr="004A1AF8">
          <w:rPr>
            <w:rStyle w:val="keyword1"/>
            <w:sz w:val="18"/>
            <w:rPrChange w:id="8335" w:author="shorny" w:date="2014-06-09T18:35:00Z">
              <w:rPr>
                <w:rStyle w:val="keyword1"/>
              </w:rPr>
            </w:rPrChange>
          </w:rPr>
          <w:t>DEALLOCATE</w:t>
        </w:r>
        <w:r w:rsidRPr="004A1AF8">
          <w:rPr>
            <w:sz w:val="18"/>
            <w:rPrChange w:id="8336" w:author="shorny" w:date="2014-06-09T18:35:00Z">
              <w:rPr/>
            </w:rPrChange>
          </w:rPr>
          <w:t xml:space="preserve"> </w:t>
        </w:r>
        <w:r w:rsidRPr="004A1AF8">
          <w:rPr>
            <w:rStyle w:val="keyword1"/>
            <w:sz w:val="18"/>
            <w:rPrChange w:id="8337" w:author="shorny" w:date="2014-06-09T18:35:00Z">
              <w:rPr>
                <w:rStyle w:val="keyword1"/>
              </w:rPr>
            </w:rPrChange>
          </w:rPr>
          <w:t>PREPARE</w:t>
        </w:r>
        <w:r w:rsidRPr="004A1AF8">
          <w:rPr>
            <w:sz w:val="18"/>
            <w:rPrChange w:id="8338" w:author="shorny" w:date="2014-06-09T18:35:00Z">
              <w:rPr/>
            </w:rPrChange>
          </w:rPr>
          <w:t xml:space="preserve"> create_user_stmt;</w:t>
        </w:r>
      </w:ins>
    </w:p>
    <w:p w14:paraId="032F7972" w14:textId="77777777" w:rsidR="004A1AF8" w:rsidRPr="004A1AF8" w:rsidRDefault="004A1AF8">
      <w:pPr>
        <w:pStyle w:val="HTMLPreformatted"/>
        <w:divId w:val="364595370"/>
        <w:rPr>
          <w:ins w:id="8339" w:author="shorny" w:date="2014-06-09T18:35:00Z"/>
          <w:sz w:val="18"/>
          <w:rPrChange w:id="8340" w:author="shorny" w:date="2014-06-09T18:35:00Z">
            <w:rPr>
              <w:ins w:id="8341" w:author="shorny" w:date="2014-06-09T18:35:00Z"/>
            </w:rPr>
          </w:rPrChange>
        </w:rPr>
      </w:pPr>
    </w:p>
    <w:p w14:paraId="4F52C59B" w14:textId="77777777" w:rsidR="004A1AF8" w:rsidRPr="004A1AF8" w:rsidRDefault="004A1AF8">
      <w:pPr>
        <w:pStyle w:val="HTMLPreformatted"/>
        <w:divId w:val="364595370"/>
        <w:rPr>
          <w:ins w:id="8342" w:author="shorny" w:date="2014-06-09T18:35:00Z"/>
          <w:rStyle w:val="comment1"/>
          <w:sz w:val="18"/>
          <w:rPrChange w:id="8343" w:author="shorny" w:date="2014-06-09T18:35:00Z">
            <w:rPr>
              <w:ins w:id="8344" w:author="shorny" w:date="2014-06-09T18:35:00Z"/>
              <w:rStyle w:val="comment1"/>
            </w:rPr>
          </w:rPrChange>
        </w:rPr>
      </w:pPr>
      <w:ins w:id="8345" w:author="shorny" w:date="2014-06-09T18:35:00Z">
        <w:r w:rsidRPr="004A1AF8">
          <w:rPr>
            <w:sz w:val="18"/>
            <w:rPrChange w:id="8346" w:author="shorny" w:date="2014-06-09T18:35:00Z">
              <w:rPr/>
            </w:rPrChange>
          </w:rPr>
          <w:t xml:space="preserve">  </w:t>
        </w:r>
        <w:r w:rsidRPr="004A1AF8">
          <w:rPr>
            <w:rStyle w:val="comment1"/>
            <w:sz w:val="18"/>
            <w:rPrChange w:id="8347" w:author="shorny" w:date="2014-06-09T18:35:00Z">
              <w:rPr>
                <w:rStyle w:val="comment1"/>
              </w:rPr>
            </w:rPrChange>
          </w:rPr>
          <w:t>-- add the staff member</w:t>
        </w:r>
      </w:ins>
    </w:p>
    <w:p w14:paraId="3573B82F" w14:textId="77777777" w:rsidR="004A1AF8" w:rsidRPr="004A1AF8" w:rsidRDefault="004A1AF8">
      <w:pPr>
        <w:pStyle w:val="HTMLPreformatted"/>
        <w:divId w:val="364595370"/>
        <w:rPr>
          <w:ins w:id="8348" w:author="shorny" w:date="2014-06-09T18:35:00Z"/>
          <w:sz w:val="18"/>
          <w:rPrChange w:id="8349" w:author="shorny" w:date="2014-06-09T18:35:00Z">
            <w:rPr>
              <w:ins w:id="8350" w:author="shorny" w:date="2014-06-09T18:35:00Z"/>
            </w:rPr>
          </w:rPrChange>
        </w:rPr>
      </w:pPr>
      <w:ins w:id="8351" w:author="shorny" w:date="2014-06-09T18:35:00Z">
        <w:r w:rsidRPr="004A1AF8">
          <w:rPr>
            <w:sz w:val="18"/>
            <w:rPrChange w:id="8352" w:author="shorny" w:date="2014-06-09T18:35:00Z">
              <w:rPr/>
            </w:rPrChange>
          </w:rPr>
          <w:t xml:space="preserve">  </w:t>
        </w:r>
        <w:r w:rsidRPr="004A1AF8">
          <w:rPr>
            <w:rStyle w:val="keyword1"/>
            <w:sz w:val="18"/>
            <w:rPrChange w:id="8353" w:author="shorny" w:date="2014-06-09T18:35:00Z">
              <w:rPr>
                <w:rStyle w:val="keyword1"/>
              </w:rPr>
            </w:rPrChange>
          </w:rPr>
          <w:t>INSERT</w:t>
        </w:r>
        <w:r w:rsidRPr="004A1AF8">
          <w:rPr>
            <w:sz w:val="18"/>
            <w:rPrChange w:id="8354" w:author="shorny" w:date="2014-06-09T18:35:00Z">
              <w:rPr/>
            </w:rPrChange>
          </w:rPr>
          <w:t xml:space="preserve"> </w:t>
        </w:r>
        <w:r w:rsidRPr="004A1AF8">
          <w:rPr>
            <w:rStyle w:val="keyword1"/>
            <w:sz w:val="18"/>
            <w:rPrChange w:id="8355" w:author="shorny" w:date="2014-06-09T18:35:00Z">
              <w:rPr>
                <w:rStyle w:val="keyword1"/>
              </w:rPr>
            </w:rPrChange>
          </w:rPr>
          <w:t>INTO</w:t>
        </w:r>
        <w:r w:rsidRPr="004A1AF8">
          <w:rPr>
            <w:sz w:val="18"/>
            <w:rPrChange w:id="8356" w:author="shorny" w:date="2014-06-09T18:35:00Z">
              <w:rPr/>
            </w:rPrChange>
          </w:rPr>
          <w:t xml:space="preserve"> `University Staff Member` (StaffID, FName, LName, canSupervise, </w:t>
        </w:r>
      </w:ins>
    </w:p>
    <w:p w14:paraId="336DAAA2" w14:textId="77777777" w:rsidR="004A1AF8" w:rsidRPr="004A1AF8" w:rsidRDefault="004A1AF8">
      <w:pPr>
        <w:pStyle w:val="HTMLPreformatted"/>
        <w:divId w:val="364595370"/>
        <w:rPr>
          <w:ins w:id="8357" w:author="shorny" w:date="2014-06-09T18:35:00Z"/>
          <w:sz w:val="18"/>
          <w:rPrChange w:id="8358" w:author="shorny" w:date="2014-06-09T18:35:00Z">
            <w:rPr>
              <w:ins w:id="8359" w:author="shorny" w:date="2014-06-09T18:35:00Z"/>
            </w:rPr>
          </w:rPrChange>
        </w:rPr>
      </w:pPr>
      <w:ins w:id="8360" w:author="shorny" w:date="2014-06-09T18:35:00Z">
        <w:r w:rsidRPr="004A1AF8">
          <w:rPr>
            <w:sz w:val="18"/>
            <w:rPrChange w:id="8361" w:author="shorny" w:date="2014-06-09T18:35:00Z">
              <w:rPr/>
            </w:rPrChange>
          </w:rPr>
          <w:t xml:space="preserve">  Email)</w:t>
        </w:r>
      </w:ins>
    </w:p>
    <w:p w14:paraId="1137CE3D" w14:textId="77777777" w:rsidR="004A1AF8" w:rsidRPr="004A1AF8" w:rsidRDefault="004A1AF8">
      <w:pPr>
        <w:pStyle w:val="HTMLPreformatted"/>
        <w:divId w:val="364595370"/>
        <w:rPr>
          <w:ins w:id="8362" w:author="shorny" w:date="2014-06-09T18:35:00Z"/>
          <w:sz w:val="18"/>
          <w:rPrChange w:id="8363" w:author="shorny" w:date="2014-06-09T18:35:00Z">
            <w:rPr>
              <w:ins w:id="8364" w:author="shorny" w:date="2014-06-09T18:35:00Z"/>
            </w:rPr>
          </w:rPrChange>
        </w:rPr>
      </w:pPr>
      <w:ins w:id="8365" w:author="shorny" w:date="2014-06-09T18:35:00Z">
        <w:r w:rsidRPr="004A1AF8">
          <w:rPr>
            <w:sz w:val="18"/>
            <w:rPrChange w:id="8366" w:author="shorny" w:date="2014-06-09T18:35:00Z">
              <w:rPr/>
            </w:rPrChange>
          </w:rPr>
          <w:t xml:space="preserve">  </w:t>
        </w:r>
        <w:r w:rsidRPr="004A1AF8">
          <w:rPr>
            <w:rStyle w:val="keyword1"/>
            <w:sz w:val="18"/>
            <w:rPrChange w:id="8367" w:author="shorny" w:date="2014-06-09T18:35:00Z">
              <w:rPr>
                <w:rStyle w:val="keyword1"/>
              </w:rPr>
            </w:rPrChange>
          </w:rPr>
          <w:t>VALUES</w:t>
        </w:r>
        <w:r w:rsidRPr="004A1AF8">
          <w:rPr>
            <w:sz w:val="18"/>
            <w:rPrChange w:id="8368" w:author="shorny" w:date="2014-06-09T18:35:00Z">
              <w:rPr/>
            </w:rPrChange>
          </w:rPr>
          <w:t xml:space="preserve"> (p_staffID, p_fName, p_lName, p_canSupervise, p_email</w:t>
        </w:r>
        <w:proofErr w:type="gramStart"/>
        <w:r w:rsidRPr="004A1AF8">
          <w:rPr>
            <w:sz w:val="18"/>
            <w:rPrChange w:id="8369" w:author="shorny" w:date="2014-06-09T18:35:00Z">
              <w:rPr/>
            </w:rPrChange>
          </w:rPr>
          <w:t>) ;</w:t>
        </w:r>
        <w:proofErr w:type="gramEnd"/>
      </w:ins>
    </w:p>
    <w:p w14:paraId="24EFB548" w14:textId="77777777" w:rsidR="004A1AF8" w:rsidRPr="004A1AF8" w:rsidRDefault="004A1AF8">
      <w:pPr>
        <w:pStyle w:val="HTMLPreformatted"/>
        <w:divId w:val="364595370"/>
        <w:rPr>
          <w:ins w:id="8370" w:author="shorny" w:date="2014-06-09T18:35:00Z"/>
          <w:sz w:val="18"/>
          <w:rPrChange w:id="8371" w:author="shorny" w:date="2014-06-09T18:35:00Z">
            <w:rPr>
              <w:ins w:id="8372" w:author="shorny" w:date="2014-06-09T18:35:00Z"/>
            </w:rPr>
          </w:rPrChange>
        </w:rPr>
      </w:pPr>
    </w:p>
    <w:p w14:paraId="1B0A4AB3" w14:textId="77777777" w:rsidR="004A1AF8" w:rsidRPr="004A1AF8" w:rsidRDefault="004A1AF8">
      <w:pPr>
        <w:pStyle w:val="HTMLPreformatted"/>
        <w:divId w:val="364595370"/>
        <w:rPr>
          <w:ins w:id="8373" w:author="shorny" w:date="2014-06-09T18:35:00Z"/>
          <w:rStyle w:val="comment1"/>
          <w:sz w:val="18"/>
          <w:rPrChange w:id="8374" w:author="shorny" w:date="2014-06-09T18:35:00Z">
            <w:rPr>
              <w:ins w:id="8375" w:author="shorny" w:date="2014-06-09T18:35:00Z"/>
              <w:rStyle w:val="comment1"/>
            </w:rPr>
          </w:rPrChange>
        </w:rPr>
      </w:pPr>
      <w:ins w:id="8376" w:author="shorny" w:date="2014-06-09T18:35:00Z">
        <w:r w:rsidRPr="004A1AF8">
          <w:rPr>
            <w:sz w:val="18"/>
            <w:rPrChange w:id="8377" w:author="shorny" w:date="2014-06-09T18:35:00Z">
              <w:rPr/>
            </w:rPrChange>
          </w:rPr>
          <w:t xml:space="preserve">  </w:t>
        </w:r>
        <w:r w:rsidRPr="004A1AF8">
          <w:rPr>
            <w:rStyle w:val="comment1"/>
            <w:sz w:val="18"/>
            <w:rPrChange w:id="8378" w:author="shorny" w:date="2014-06-09T18:35:00Z">
              <w:rPr>
                <w:rStyle w:val="comment1"/>
              </w:rPr>
            </w:rPrChange>
          </w:rPr>
          <w:t>-- Set the appropriate permissions:</w:t>
        </w:r>
      </w:ins>
    </w:p>
    <w:p w14:paraId="74E069B3" w14:textId="77777777" w:rsidR="004A1AF8" w:rsidRPr="004A1AF8" w:rsidRDefault="004A1AF8">
      <w:pPr>
        <w:pStyle w:val="HTMLPreformatted"/>
        <w:divId w:val="364595370"/>
        <w:rPr>
          <w:ins w:id="8379" w:author="shorny" w:date="2014-06-09T18:35:00Z"/>
          <w:rStyle w:val="comment1"/>
          <w:sz w:val="18"/>
          <w:rPrChange w:id="8380" w:author="shorny" w:date="2014-06-09T18:35:00Z">
            <w:rPr>
              <w:ins w:id="8381" w:author="shorny" w:date="2014-06-09T18:35:00Z"/>
              <w:rStyle w:val="comment1"/>
            </w:rPr>
          </w:rPrChange>
        </w:rPr>
      </w:pPr>
      <w:ins w:id="8382" w:author="shorny" w:date="2014-06-09T18:35:00Z">
        <w:r w:rsidRPr="004A1AF8">
          <w:rPr>
            <w:sz w:val="18"/>
            <w:rPrChange w:id="8383" w:author="shorny" w:date="2014-06-09T18:35:00Z">
              <w:rPr/>
            </w:rPrChange>
          </w:rPr>
          <w:t xml:space="preserve">  </w:t>
        </w:r>
        <w:proofErr w:type="gramStart"/>
        <w:r w:rsidRPr="004A1AF8">
          <w:rPr>
            <w:rStyle w:val="comment1"/>
            <w:sz w:val="18"/>
            <w:rPrChange w:id="8384" w:author="shorny" w:date="2014-06-09T18:35:00Z">
              <w:rPr>
                <w:rStyle w:val="comment1"/>
              </w:rPr>
            </w:rPrChange>
          </w:rPr>
          <w:t>--  -</w:t>
        </w:r>
        <w:proofErr w:type="gramEnd"/>
        <w:r w:rsidRPr="004A1AF8">
          <w:rPr>
            <w:rStyle w:val="comment1"/>
            <w:sz w:val="18"/>
            <w:rPrChange w:id="8385" w:author="shorny" w:date="2014-06-09T18:35:00Z">
              <w:rPr>
                <w:rStyle w:val="comment1"/>
              </w:rPr>
            </w:rPrChange>
          </w:rPr>
          <w:t xml:space="preserve"> no delete permissions</w:t>
        </w:r>
      </w:ins>
    </w:p>
    <w:p w14:paraId="6043EC77" w14:textId="77777777" w:rsidR="004A1AF8" w:rsidRPr="004A1AF8" w:rsidRDefault="004A1AF8">
      <w:pPr>
        <w:pStyle w:val="HTMLPreformatted"/>
        <w:divId w:val="364595370"/>
        <w:rPr>
          <w:ins w:id="8386" w:author="shorny" w:date="2014-06-09T18:35:00Z"/>
          <w:rStyle w:val="comment1"/>
          <w:sz w:val="18"/>
          <w:rPrChange w:id="8387" w:author="shorny" w:date="2014-06-09T18:35:00Z">
            <w:rPr>
              <w:ins w:id="8388" w:author="shorny" w:date="2014-06-09T18:35:00Z"/>
              <w:rStyle w:val="comment1"/>
            </w:rPr>
          </w:rPrChange>
        </w:rPr>
      </w:pPr>
      <w:ins w:id="8389" w:author="shorny" w:date="2014-06-09T18:35:00Z">
        <w:r w:rsidRPr="004A1AF8">
          <w:rPr>
            <w:sz w:val="18"/>
            <w:rPrChange w:id="8390" w:author="shorny" w:date="2014-06-09T18:35:00Z">
              <w:rPr/>
            </w:rPrChange>
          </w:rPr>
          <w:t xml:space="preserve">  </w:t>
        </w:r>
        <w:proofErr w:type="gramStart"/>
        <w:r w:rsidRPr="004A1AF8">
          <w:rPr>
            <w:rStyle w:val="comment1"/>
            <w:sz w:val="18"/>
            <w:rPrChange w:id="8391" w:author="shorny" w:date="2014-06-09T18:35:00Z">
              <w:rPr>
                <w:rStyle w:val="comment1"/>
              </w:rPr>
            </w:rPrChange>
          </w:rPr>
          <w:t>--  -</w:t>
        </w:r>
        <w:proofErr w:type="gramEnd"/>
        <w:r w:rsidRPr="004A1AF8">
          <w:rPr>
            <w:rStyle w:val="comment1"/>
            <w:sz w:val="18"/>
            <w:rPrChange w:id="8392" w:author="shorny" w:date="2014-06-09T18:35:00Z">
              <w:rPr>
                <w:rStyle w:val="comment1"/>
              </w:rPr>
            </w:rPrChange>
          </w:rPr>
          <w:t xml:space="preserve"> only select on 'University Staff Member'</w:t>
        </w:r>
      </w:ins>
    </w:p>
    <w:p w14:paraId="28D37569" w14:textId="77777777" w:rsidR="004A1AF8" w:rsidRPr="004A1AF8" w:rsidRDefault="004A1AF8">
      <w:pPr>
        <w:pStyle w:val="HTMLPreformatted"/>
        <w:divId w:val="364595370"/>
        <w:rPr>
          <w:ins w:id="8393" w:author="shorny" w:date="2014-06-09T18:35:00Z"/>
          <w:rStyle w:val="comment1"/>
          <w:sz w:val="18"/>
          <w:rPrChange w:id="8394" w:author="shorny" w:date="2014-06-09T18:35:00Z">
            <w:rPr>
              <w:ins w:id="8395" w:author="shorny" w:date="2014-06-09T18:35:00Z"/>
              <w:rStyle w:val="comment1"/>
            </w:rPr>
          </w:rPrChange>
        </w:rPr>
      </w:pPr>
      <w:ins w:id="8396" w:author="shorny" w:date="2014-06-09T18:35:00Z">
        <w:r w:rsidRPr="004A1AF8">
          <w:rPr>
            <w:sz w:val="18"/>
            <w:rPrChange w:id="8397" w:author="shorny" w:date="2014-06-09T18:35:00Z">
              <w:rPr/>
            </w:rPrChange>
          </w:rPr>
          <w:t xml:space="preserve">  </w:t>
        </w:r>
        <w:proofErr w:type="gramStart"/>
        <w:r w:rsidRPr="004A1AF8">
          <w:rPr>
            <w:rStyle w:val="comment1"/>
            <w:sz w:val="18"/>
            <w:rPrChange w:id="8398" w:author="shorny" w:date="2014-06-09T18:35:00Z">
              <w:rPr>
                <w:rStyle w:val="comment1"/>
              </w:rPr>
            </w:rPrChange>
          </w:rPr>
          <w:t>--  -</w:t>
        </w:r>
        <w:proofErr w:type="gramEnd"/>
        <w:r w:rsidRPr="004A1AF8">
          <w:rPr>
            <w:rStyle w:val="comment1"/>
            <w:sz w:val="18"/>
            <w:rPrChange w:id="8399" w:author="shorny" w:date="2014-06-09T18:35:00Z">
              <w:rPr>
                <w:rStyle w:val="comment1"/>
              </w:rPr>
            </w:rPrChange>
          </w:rPr>
          <w:t xml:space="preserve"> select, update and insert on all other tables</w:t>
        </w:r>
      </w:ins>
    </w:p>
    <w:p w14:paraId="534C115D" w14:textId="77777777" w:rsidR="004A1AF8" w:rsidRPr="004A1AF8" w:rsidRDefault="004A1AF8">
      <w:pPr>
        <w:pStyle w:val="HTMLPreformatted"/>
        <w:divId w:val="364595370"/>
        <w:rPr>
          <w:ins w:id="8400" w:author="shorny" w:date="2014-06-09T18:35:00Z"/>
          <w:sz w:val="18"/>
          <w:rPrChange w:id="8401" w:author="shorny" w:date="2014-06-09T18:35:00Z">
            <w:rPr>
              <w:ins w:id="8402" w:author="shorny" w:date="2014-06-09T18:35:00Z"/>
            </w:rPr>
          </w:rPrChange>
        </w:rPr>
      </w:pPr>
      <w:ins w:id="8403" w:author="shorny" w:date="2014-06-09T18:35:00Z">
        <w:r w:rsidRPr="004A1AF8">
          <w:rPr>
            <w:sz w:val="18"/>
            <w:rPrChange w:id="8404" w:author="shorny" w:date="2014-06-09T18:35:00Z">
              <w:rPr/>
            </w:rPrChange>
          </w:rPr>
          <w:t xml:space="preserve">  </w:t>
        </w:r>
        <w:r w:rsidRPr="004A1AF8">
          <w:rPr>
            <w:rStyle w:val="keyword1"/>
            <w:sz w:val="18"/>
            <w:rPrChange w:id="8405" w:author="shorny" w:date="2014-06-09T18:35:00Z">
              <w:rPr>
                <w:rStyle w:val="keyword1"/>
              </w:rPr>
            </w:rPrChange>
          </w:rPr>
          <w:t>GRANT</w:t>
        </w:r>
        <w:r w:rsidRPr="004A1AF8">
          <w:rPr>
            <w:sz w:val="18"/>
            <w:rPrChange w:id="8406" w:author="shorny" w:date="2014-06-09T18:35:00Z">
              <w:rPr/>
            </w:rPrChange>
          </w:rPr>
          <w:t xml:space="preserve"> </w:t>
        </w:r>
        <w:r w:rsidRPr="004A1AF8">
          <w:rPr>
            <w:rStyle w:val="keyword1"/>
            <w:sz w:val="18"/>
            <w:rPrChange w:id="8407" w:author="shorny" w:date="2014-06-09T18:35:00Z">
              <w:rPr>
                <w:rStyle w:val="keyword1"/>
              </w:rPr>
            </w:rPrChange>
          </w:rPr>
          <w:t>SELECT</w:t>
        </w:r>
        <w:r w:rsidRPr="004A1AF8">
          <w:rPr>
            <w:sz w:val="18"/>
            <w:rPrChange w:id="8408" w:author="shorny" w:date="2014-06-09T18:35:00Z">
              <w:rPr/>
            </w:rPrChange>
          </w:rPr>
          <w:t xml:space="preserve"> </w:t>
        </w:r>
        <w:r w:rsidRPr="004A1AF8">
          <w:rPr>
            <w:rStyle w:val="keyword1"/>
            <w:sz w:val="18"/>
            <w:rPrChange w:id="8409" w:author="shorny" w:date="2014-06-09T18:35:00Z">
              <w:rPr>
                <w:rStyle w:val="keyword1"/>
              </w:rPr>
            </w:rPrChange>
          </w:rPr>
          <w:t>ON</w:t>
        </w:r>
        <w:r w:rsidRPr="004A1AF8">
          <w:rPr>
            <w:sz w:val="18"/>
            <w:rPrChange w:id="8410" w:author="shorny" w:date="2014-06-09T18:35:00Z">
              <w:rPr/>
            </w:rPrChange>
          </w:rPr>
          <w:t xml:space="preserve"> </w:t>
        </w:r>
        <w:r w:rsidRPr="004A1AF8">
          <w:rPr>
            <w:rStyle w:val="keyword1"/>
            <w:sz w:val="18"/>
            <w:rPrChange w:id="8411" w:author="shorny" w:date="2014-06-09T18:35:00Z">
              <w:rPr>
                <w:rStyle w:val="keyword1"/>
              </w:rPr>
            </w:rPrChange>
          </w:rPr>
          <w:t>TABLE</w:t>
        </w:r>
        <w:r w:rsidRPr="004A1AF8">
          <w:rPr>
            <w:sz w:val="18"/>
            <w:rPrChange w:id="8412" w:author="shorny" w:date="2014-06-09T18:35:00Z">
              <w:rPr/>
            </w:rPrChange>
          </w:rPr>
          <w:t xml:space="preserve"> `University Staff Member` </w:t>
        </w:r>
        <w:r w:rsidRPr="004A1AF8">
          <w:rPr>
            <w:rStyle w:val="keyword1"/>
            <w:sz w:val="18"/>
            <w:rPrChange w:id="8413" w:author="shorny" w:date="2014-06-09T18:35:00Z">
              <w:rPr>
                <w:rStyle w:val="keyword1"/>
              </w:rPr>
            </w:rPrChange>
          </w:rPr>
          <w:t>TO</w:t>
        </w:r>
        <w:r w:rsidRPr="004A1AF8">
          <w:rPr>
            <w:sz w:val="18"/>
            <w:rPrChange w:id="8414" w:author="shorny" w:date="2014-06-09T18:35:00Z">
              <w:rPr/>
            </w:rPrChange>
          </w:rPr>
          <w:t xml:space="preserve"> p_staffID;</w:t>
        </w:r>
      </w:ins>
    </w:p>
    <w:p w14:paraId="2842FCEC" w14:textId="77777777" w:rsidR="004A1AF8" w:rsidRPr="004A1AF8" w:rsidRDefault="004A1AF8">
      <w:pPr>
        <w:pStyle w:val="HTMLPreformatted"/>
        <w:divId w:val="364595370"/>
        <w:rPr>
          <w:ins w:id="8415" w:author="shorny" w:date="2014-06-09T18:35:00Z"/>
          <w:sz w:val="18"/>
          <w:rPrChange w:id="8416" w:author="shorny" w:date="2014-06-09T18:35:00Z">
            <w:rPr>
              <w:ins w:id="8417" w:author="shorny" w:date="2014-06-09T18:35:00Z"/>
            </w:rPr>
          </w:rPrChange>
        </w:rPr>
      </w:pPr>
      <w:ins w:id="8418" w:author="shorny" w:date="2014-06-09T18:35:00Z">
        <w:r w:rsidRPr="004A1AF8">
          <w:rPr>
            <w:sz w:val="18"/>
            <w:rPrChange w:id="8419" w:author="shorny" w:date="2014-06-09T18:35:00Z">
              <w:rPr/>
            </w:rPrChange>
          </w:rPr>
          <w:t xml:space="preserve">  </w:t>
        </w:r>
        <w:r w:rsidRPr="004A1AF8">
          <w:rPr>
            <w:rStyle w:val="keyword1"/>
            <w:sz w:val="18"/>
            <w:rPrChange w:id="8420" w:author="shorny" w:date="2014-06-09T18:35:00Z">
              <w:rPr>
                <w:rStyle w:val="keyword1"/>
              </w:rPr>
            </w:rPrChange>
          </w:rPr>
          <w:t>GRANT</w:t>
        </w:r>
        <w:r w:rsidRPr="004A1AF8">
          <w:rPr>
            <w:sz w:val="18"/>
            <w:rPrChange w:id="8421" w:author="shorny" w:date="2014-06-09T18:35:00Z">
              <w:rPr/>
            </w:rPrChange>
          </w:rPr>
          <w:t xml:space="preserve"> </w:t>
        </w:r>
        <w:r w:rsidRPr="004A1AF8">
          <w:rPr>
            <w:rStyle w:val="keyword1"/>
            <w:sz w:val="18"/>
            <w:rPrChange w:id="8422" w:author="shorny" w:date="2014-06-09T18:35:00Z">
              <w:rPr>
                <w:rStyle w:val="keyword1"/>
              </w:rPr>
            </w:rPrChange>
          </w:rPr>
          <w:t>SELECT</w:t>
        </w:r>
        <w:proofErr w:type="gramStart"/>
        <w:r w:rsidRPr="004A1AF8">
          <w:rPr>
            <w:sz w:val="18"/>
            <w:rPrChange w:id="8423" w:author="shorny" w:date="2014-06-09T18:35:00Z">
              <w:rPr/>
            </w:rPrChange>
          </w:rPr>
          <w:t>,</w:t>
        </w:r>
        <w:r w:rsidRPr="004A1AF8">
          <w:rPr>
            <w:rStyle w:val="keyword1"/>
            <w:sz w:val="18"/>
            <w:rPrChange w:id="8424" w:author="shorny" w:date="2014-06-09T18:35:00Z">
              <w:rPr>
                <w:rStyle w:val="keyword1"/>
              </w:rPr>
            </w:rPrChange>
          </w:rPr>
          <w:t>UPDATE</w:t>
        </w:r>
        <w:r w:rsidRPr="004A1AF8">
          <w:rPr>
            <w:sz w:val="18"/>
            <w:rPrChange w:id="8425" w:author="shorny" w:date="2014-06-09T18:35:00Z">
              <w:rPr/>
            </w:rPrChange>
          </w:rPr>
          <w:t>,</w:t>
        </w:r>
        <w:r w:rsidRPr="004A1AF8">
          <w:rPr>
            <w:rStyle w:val="keyword1"/>
            <w:sz w:val="18"/>
            <w:rPrChange w:id="8426" w:author="shorny" w:date="2014-06-09T18:35:00Z">
              <w:rPr>
                <w:rStyle w:val="keyword1"/>
              </w:rPr>
            </w:rPrChange>
          </w:rPr>
          <w:t>INSERT</w:t>
        </w:r>
        <w:proofErr w:type="gramEnd"/>
        <w:r w:rsidRPr="004A1AF8">
          <w:rPr>
            <w:sz w:val="18"/>
            <w:rPrChange w:id="8427" w:author="shorny" w:date="2014-06-09T18:35:00Z">
              <w:rPr/>
            </w:rPrChange>
          </w:rPr>
          <w:t xml:space="preserve"> </w:t>
        </w:r>
        <w:r w:rsidRPr="004A1AF8">
          <w:rPr>
            <w:rStyle w:val="keyword1"/>
            <w:sz w:val="18"/>
            <w:rPrChange w:id="8428" w:author="shorny" w:date="2014-06-09T18:35:00Z">
              <w:rPr>
                <w:rStyle w:val="keyword1"/>
              </w:rPr>
            </w:rPrChange>
          </w:rPr>
          <w:t>ON</w:t>
        </w:r>
        <w:r w:rsidRPr="004A1AF8">
          <w:rPr>
            <w:sz w:val="18"/>
            <w:rPrChange w:id="8429" w:author="shorny" w:date="2014-06-09T18:35:00Z">
              <w:rPr/>
            </w:rPrChange>
          </w:rPr>
          <w:t xml:space="preserve"> </w:t>
        </w:r>
        <w:r w:rsidRPr="004A1AF8">
          <w:rPr>
            <w:rStyle w:val="keyword1"/>
            <w:sz w:val="18"/>
            <w:rPrChange w:id="8430" w:author="shorny" w:date="2014-06-09T18:35:00Z">
              <w:rPr>
                <w:rStyle w:val="keyword1"/>
              </w:rPr>
            </w:rPrChange>
          </w:rPr>
          <w:t>TABLE</w:t>
        </w:r>
        <w:r w:rsidRPr="004A1AF8">
          <w:rPr>
            <w:sz w:val="18"/>
            <w:rPrChange w:id="8431" w:author="shorny" w:date="2014-06-09T18:35:00Z">
              <w:rPr/>
            </w:rPrChange>
          </w:rPr>
          <w:t xml:space="preserve"> `Applicant` </w:t>
        </w:r>
        <w:r w:rsidRPr="004A1AF8">
          <w:rPr>
            <w:rStyle w:val="keyword1"/>
            <w:sz w:val="18"/>
            <w:rPrChange w:id="8432" w:author="shorny" w:date="2014-06-09T18:35:00Z">
              <w:rPr>
                <w:rStyle w:val="keyword1"/>
              </w:rPr>
            </w:rPrChange>
          </w:rPr>
          <w:t>TO</w:t>
        </w:r>
        <w:r w:rsidRPr="004A1AF8">
          <w:rPr>
            <w:sz w:val="18"/>
            <w:rPrChange w:id="8433" w:author="shorny" w:date="2014-06-09T18:35:00Z">
              <w:rPr/>
            </w:rPrChange>
          </w:rPr>
          <w:t xml:space="preserve"> p_staffID;</w:t>
        </w:r>
      </w:ins>
    </w:p>
    <w:p w14:paraId="2CED9EEF" w14:textId="77777777" w:rsidR="004A1AF8" w:rsidRPr="004A1AF8" w:rsidRDefault="004A1AF8">
      <w:pPr>
        <w:pStyle w:val="HTMLPreformatted"/>
        <w:divId w:val="364595370"/>
        <w:rPr>
          <w:ins w:id="8434" w:author="shorny" w:date="2014-06-09T18:35:00Z"/>
          <w:sz w:val="18"/>
          <w:rPrChange w:id="8435" w:author="shorny" w:date="2014-06-09T18:35:00Z">
            <w:rPr>
              <w:ins w:id="8436" w:author="shorny" w:date="2014-06-09T18:35:00Z"/>
            </w:rPr>
          </w:rPrChange>
        </w:rPr>
      </w:pPr>
      <w:ins w:id="8437" w:author="shorny" w:date="2014-06-09T18:35:00Z">
        <w:r w:rsidRPr="004A1AF8">
          <w:rPr>
            <w:sz w:val="18"/>
            <w:rPrChange w:id="8438" w:author="shorny" w:date="2014-06-09T18:35:00Z">
              <w:rPr/>
            </w:rPrChange>
          </w:rPr>
          <w:t xml:space="preserve">  </w:t>
        </w:r>
        <w:r w:rsidRPr="004A1AF8">
          <w:rPr>
            <w:rStyle w:val="keyword1"/>
            <w:sz w:val="18"/>
            <w:rPrChange w:id="8439" w:author="shorny" w:date="2014-06-09T18:35:00Z">
              <w:rPr>
                <w:rStyle w:val="keyword1"/>
              </w:rPr>
            </w:rPrChange>
          </w:rPr>
          <w:t>GRANT</w:t>
        </w:r>
        <w:r w:rsidRPr="004A1AF8">
          <w:rPr>
            <w:sz w:val="18"/>
            <w:rPrChange w:id="8440" w:author="shorny" w:date="2014-06-09T18:35:00Z">
              <w:rPr/>
            </w:rPrChange>
          </w:rPr>
          <w:t xml:space="preserve"> </w:t>
        </w:r>
        <w:r w:rsidRPr="004A1AF8">
          <w:rPr>
            <w:rStyle w:val="keyword1"/>
            <w:sz w:val="18"/>
            <w:rPrChange w:id="8441" w:author="shorny" w:date="2014-06-09T18:35:00Z">
              <w:rPr>
                <w:rStyle w:val="keyword1"/>
              </w:rPr>
            </w:rPrChange>
          </w:rPr>
          <w:t>SELECT</w:t>
        </w:r>
        <w:proofErr w:type="gramStart"/>
        <w:r w:rsidRPr="004A1AF8">
          <w:rPr>
            <w:sz w:val="18"/>
            <w:rPrChange w:id="8442" w:author="shorny" w:date="2014-06-09T18:35:00Z">
              <w:rPr/>
            </w:rPrChange>
          </w:rPr>
          <w:t>,</w:t>
        </w:r>
        <w:r w:rsidRPr="004A1AF8">
          <w:rPr>
            <w:rStyle w:val="keyword1"/>
            <w:sz w:val="18"/>
            <w:rPrChange w:id="8443" w:author="shorny" w:date="2014-06-09T18:35:00Z">
              <w:rPr>
                <w:rStyle w:val="keyword1"/>
              </w:rPr>
            </w:rPrChange>
          </w:rPr>
          <w:t>UPDATE</w:t>
        </w:r>
        <w:r w:rsidRPr="004A1AF8">
          <w:rPr>
            <w:sz w:val="18"/>
            <w:rPrChange w:id="8444" w:author="shorny" w:date="2014-06-09T18:35:00Z">
              <w:rPr/>
            </w:rPrChange>
          </w:rPr>
          <w:t>,</w:t>
        </w:r>
        <w:r w:rsidRPr="004A1AF8">
          <w:rPr>
            <w:rStyle w:val="keyword1"/>
            <w:sz w:val="18"/>
            <w:rPrChange w:id="8445" w:author="shorny" w:date="2014-06-09T18:35:00Z">
              <w:rPr>
                <w:rStyle w:val="keyword1"/>
              </w:rPr>
            </w:rPrChange>
          </w:rPr>
          <w:t>INSERT</w:t>
        </w:r>
        <w:proofErr w:type="gramEnd"/>
        <w:r w:rsidRPr="004A1AF8">
          <w:rPr>
            <w:sz w:val="18"/>
            <w:rPrChange w:id="8446" w:author="shorny" w:date="2014-06-09T18:35:00Z">
              <w:rPr/>
            </w:rPrChange>
          </w:rPr>
          <w:t xml:space="preserve"> </w:t>
        </w:r>
        <w:r w:rsidRPr="004A1AF8">
          <w:rPr>
            <w:rStyle w:val="keyword1"/>
            <w:sz w:val="18"/>
            <w:rPrChange w:id="8447" w:author="shorny" w:date="2014-06-09T18:35:00Z">
              <w:rPr>
                <w:rStyle w:val="keyword1"/>
              </w:rPr>
            </w:rPrChange>
          </w:rPr>
          <w:t>ON</w:t>
        </w:r>
        <w:r w:rsidRPr="004A1AF8">
          <w:rPr>
            <w:sz w:val="18"/>
            <w:rPrChange w:id="8448" w:author="shorny" w:date="2014-06-09T18:35:00Z">
              <w:rPr/>
            </w:rPrChange>
          </w:rPr>
          <w:t xml:space="preserve"> </w:t>
        </w:r>
        <w:r w:rsidRPr="004A1AF8">
          <w:rPr>
            <w:rStyle w:val="keyword1"/>
            <w:sz w:val="18"/>
            <w:rPrChange w:id="8449" w:author="shorny" w:date="2014-06-09T18:35:00Z">
              <w:rPr>
                <w:rStyle w:val="keyword1"/>
              </w:rPr>
            </w:rPrChange>
          </w:rPr>
          <w:t>TABLE</w:t>
        </w:r>
        <w:r w:rsidRPr="004A1AF8">
          <w:rPr>
            <w:sz w:val="18"/>
            <w:rPrChange w:id="8450" w:author="shorny" w:date="2014-06-09T18:35:00Z">
              <w:rPr/>
            </w:rPrChange>
          </w:rPr>
          <w:t xml:space="preserve"> `Application` </w:t>
        </w:r>
        <w:r w:rsidRPr="004A1AF8">
          <w:rPr>
            <w:rStyle w:val="keyword1"/>
            <w:sz w:val="18"/>
            <w:rPrChange w:id="8451" w:author="shorny" w:date="2014-06-09T18:35:00Z">
              <w:rPr>
                <w:rStyle w:val="keyword1"/>
              </w:rPr>
            </w:rPrChange>
          </w:rPr>
          <w:t>TO</w:t>
        </w:r>
        <w:r w:rsidRPr="004A1AF8">
          <w:rPr>
            <w:sz w:val="18"/>
            <w:rPrChange w:id="8452" w:author="shorny" w:date="2014-06-09T18:35:00Z">
              <w:rPr/>
            </w:rPrChange>
          </w:rPr>
          <w:t xml:space="preserve"> p_staffID;</w:t>
        </w:r>
      </w:ins>
    </w:p>
    <w:p w14:paraId="32F70F51" w14:textId="77777777" w:rsidR="004A1AF8" w:rsidRPr="004A1AF8" w:rsidRDefault="004A1AF8">
      <w:pPr>
        <w:pStyle w:val="HTMLPreformatted"/>
        <w:divId w:val="364595370"/>
        <w:rPr>
          <w:ins w:id="8453" w:author="shorny" w:date="2014-06-09T18:35:00Z"/>
          <w:sz w:val="18"/>
          <w:rPrChange w:id="8454" w:author="shorny" w:date="2014-06-09T18:35:00Z">
            <w:rPr>
              <w:ins w:id="8455" w:author="shorny" w:date="2014-06-09T18:35:00Z"/>
            </w:rPr>
          </w:rPrChange>
        </w:rPr>
      </w:pPr>
      <w:ins w:id="8456" w:author="shorny" w:date="2014-06-09T18:35:00Z">
        <w:r w:rsidRPr="004A1AF8">
          <w:rPr>
            <w:sz w:val="18"/>
            <w:rPrChange w:id="8457" w:author="shorny" w:date="2014-06-09T18:35:00Z">
              <w:rPr/>
            </w:rPrChange>
          </w:rPr>
          <w:t xml:space="preserve">  </w:t>
        </w:r>
        <w:r w:rsidRPr="004A1AF8">
          <w:rPr>
            <w:rStyle w:val="keyword1"/>
            <w:sz w:val="18"/>
            <w:rPrChange w:id="8458" w:author="shorny" w:date="2014-06-09T18:35:00Z">
              <w:rPr>
                <w:rStyle w:val="keyword1"/>
              </w:rPr>
            </w:rPrChange>
          </w:rPr>
          <w:t>GRANT</w:t>
        </w:r>
        <w:r w:rsidRPr="004A1AF8">
          <w:rPr>
            <w:sz w:val="18"/>
            <w:rPrChange w:id="8459" w:author="shorny" w:date="2014-06-09T18:35:00Z">
              <w:rPr/>
            </w:rPrChange>
          </w:rPr>
          <w:t xml:space="preserve"> </w:t>
        </w:r>
        <w:r w:rsidRPr="004A1AF8">
          <w:rPr>
            <w:rStyle w:val="keyword1"/>
            <w:sz w:val="18"/>
            <w:rPrChange w:id="8460" w:author="shorny" w:date="2014-06-09T18:35:00Z">
              <w:rPr>
                <w:rStyle w:val="keyword1"/>
              </w:rPr>
            </w:rPrChange>
          </w:rPr>
          <w:t>SELECT</w:t>
        </w:r>
        <w:proofErr w:type="gramStart"/>
        <w:r w:rsidRPr="004A1AF8">
          <w:rPr>
            <w:sz w:val="18"/>
            <w:rPrChange w:id="8461" w:author="shorny" w:date="2014-06-09T18:35:00Z">
              <w:rPr/>
            </w:rPrChange>
          </w:rPr>
          <w:t>,</w:t>
        </w:r>
        <w:r w:rsidRPr="004A1AF8">
          <w:rPr>
            <w:rStyle w:val="keyword1"/>
            <w:sz w:val="18"/>
            <w:rPrChange w:id="8462" w:author="shorny" w:date="2014-06-09T18:35:00Z">
              <w:rPr>
                <w:rStyle w:val="keyword1"/>
              </w:rPr>
            </w:rPrChange>
          </w:rPr>
          <w:t>UPDATE</w:t>
        </w:r>
        <w:r w:rsidRPr="004A1AF8">
          <w:rPr>
            <w:sz w:val="18"/>
            <w:rPrChange w:id="8463" w:author="shorny" w:date="2014-06-09T18:35:00Z">
              <w:rPr/>
            </w:rPrChange>
          </w:rPr>
          <w:t>,</w:t>
        </w:r>
        <w:r w:rsidRPr="004A1AF8">
          <w:rPr>
            <w:rStyle w:val="keyword1"/>
            <w:sz w:val="18"/>
            <w:rPrChange w:id="8464" w:author="shorny" w:date="2014-06-09T18:35:00Z">
              <w:rPr>
                <w:rStyle w:val="keyword1"/>
              </w:rPr>
            </w:rPrChange>
          </w:rPr>
          <w:t>INSERT</w:t>
        </w:r>
        <w:proofErr w:type="gramEnd"/>
        <w:r w:rsidRPr="004A1AF8">
          <w:rPr>
            <w:sz w:val="18"/>
            <w:rPrChange w:id="8465" w:author="shorny" w:date="2014-06-09T18:35:00Z">
              <w:rPr/>
            </w:rPrChange>
          </w:rPr>
          <w:t xml:space="preserve"> </w:t>
        </w:r>
        <w:r w:rsidRPr="004A1AF8">
          <w:rPr>
            <w:rStyle w:val="keyword1"/>
            <w:sz w:val="18"/>
            <w:rPrChange w:id="8466" w:author="shorny" w:date="2014-06-09T18:35:00Z">
              <w:rPr>
                <w:rStyle w:val="keyword1"/>
              </w:rPr>
            </w:rPrChange>
          </w:rPr>
          <w:t>ON</w:t>
        </w:r>
        <w:r w:rsidRPr="004A1AF8">
          <w:rPr>
            <w:sz w:val="18"/>
            <w:rPrChange w:id="8467" w:author="shorny" w:date="2014-06-09T18:35:00Z">
              <w:rPr/>
            </w:rPrChange>
          </w:rPr>
          <w:t xml:space="preserve"> </w:t>
        </w:r>
        <w:r w:rsidRPr="004A1AF8">
          <w:rPr>
            <w:rStyle w:val="keyword1"/>
            <w:sz w:val="18"/>
            <w:rPrChange w:id="8468" w:author="shorny" w:date="2014-06-09T18:35:00Z">
              <w:rPr>
                <w:rStyle w:val="keyword1"/>
              </w:rPr>
            </w:rPrChange>
          </w:rPr>
          <w:t>TABLE</w:t>
        </w:r>
        <w:r w:rsidRPr="004A1AF8">
          <w:rPr>
            <w:sz w:val="18"/>
            <w:rPrChange w:id="8469" w:author="shorny" w:date="2014-06-09T18:35:00Z">
              <w:rPr/>
            </w:rPrChange>
          </w:rPr>
          <w:t xml:space="preserve"> `Application Status` </w:t>
        </w:r>
        <w:r w:rsidRPr="004A1AF8">
          <w:rPr>
            <w:rStyle w:val="keyword1"/>
            <w:sz w:val="18"/>
            <w:rPrChange w:id="8470" w:author="shorny" w:date="2014-06-09T18:35:00Z">
              <w:rPr>
                <w:rStyle w:val="keyword1"/>
              </w:rPr>
            </w:rPrChange>
          </w:rPr>
          <w:t>TO</w:t>
        </w:r>
        <w:r w:rsidRPr="004A1AF8">
          <w:rPr>
            <w:sz w:val="18"/>
            <w:rPrChange w:id="8471" w:author="shorny" w:date="2014-06-09T18:35:00Z">
              <w:rPr/>
            </w:rPrChange>
          </w:rPr>
          <w:t xml:space="preserve"> p_staffID;</w:t>
        </w:r>
      </w:ins>
    </w:p>
    <w:p w14:paraId="4B135DC2" w14:textId="77777777" w:rsidR="004A1AF8" w:rsidRPr="004A1AF8" w:rsidRDefault="004A1AF8">
      <w:pPr>
        <w:pStyle w:val="HTMLPreformatted"/>
        <w:divId w:val="364595370"/>
        <w:rPr>
          <w:ins w:id="8472" w:author="shorny" w:date="2014-06-09T18:35:00Z"/>
          <w:sz w:val="18"/>
          <w:rPrChange w:id="8473" w:author="shorny" w:date="2014-06-09T18:35:00Z">
            <w:rPr>
              <w:ins w:id="8474" w:author="shorny" w:date="2014-06-09T18:35:00Z"/>
            </w:rPr>
          </w:rPrChange>
        </w:rPr>
      </w:pPr>
      <w:ins w:id="8475" w:author="shorny" w:date="2014-06-09T18:35:00Z">
        <w:r w:rsidRPr="004A1AF8">
          <w:rPr>
            <w:sz w:val="18"/>
            <w:rPrChange w:id="8476" w:author="shorny" w:date="2014-06-09T18:35:00Z">
              <w:rPr/>
            </w:rPrChange>
          </w:rPr>
          <w:t xml:space="preserve">  </w:t>
        </w:r>
        <w:r w:rsidRPr="004A1AF8">
          <w:rPr>
            <w:rStyle w:val="keyword1"/>
            <w:sz w:val="18"/>
            <w:rPrChange w:id="8477" w:author="shorny" w:date="2014-06-09T18:35:00Z">
              <w:rPr>
                <w:rStyle w:val="keyword1"/>
              </w:rPr>
            </w:rPrChange>
          </w:rPr>
          <w:t>GRANT</w:t>
        </w:r>
        <w:r w:rsidRPr="004A1AF8">
          <w:rPr>
            <w:sz w:val="18"/>
            <w:rPrChange w:id="8478" w:author="shorny" w:date="2014-06-09T18:35:00Z">
              <w:rPr/>
            </w:rPrChange>
          </w:rPr>
          <w:t xml:space="preserve"> </w:t>
        </w:r>
        <w:r w:rsidRPr="004A1AF8">
          <w:rPr>
            <w:rStyle w:val="keyword1"/>
            <w:sz w:val="18"/>
            <w:rPrChange w:id="8479" w:author="shorny" w:date="2014-06-09T18:35:00Z">
              <w:rPr>
                <w:rStyle w:val="keyword1"/>
              </w:rPr>
            </w:rPrChange>
          </w:rPr>
          <w:t>SELECT</w:t>
        </w:r>
        <w:proofErr w:type="gramStart"/>
        <w:r w:rsidRPr="004A1AF8">
          <w:rPr>
            <w:sz w:val="18"/>
            <w:rPrChange w:id="8480" w:author="shorny" w:date="2014-06-09T18:35:00Z">
              <w:rPr/>
            </w:rPrChange>
          </w:rPr>
          <w:t>,</w:t>
        </w:r>
        <w:r w:rsidRPr="004A1AF8">
          <w:rPr>
            <w:rStyle w:val="keyword1"/>
            <w:sz w:val="18"/>
            <w:rPrChange w:id="8481" w:author="shorny" w:date="2014-06-09T18:35:00Z">
              <w:rPr>
                <w:rStyle w:val="keyword1"/>
              </w:rPr>
            </w:rPrChange>
          </w:rPr>
          <w:t>UPDATE</w:t>
        </w:r>
        <w:r w:rsidRPr="004A1AF8">
          <w:rPr>
            <w:sz w:val="18"/>
            <w:rPrChange w:id="8482" w:author="shorny" w:date="2014-06-09T18:35:00Z">
              <w:rPr/>
            </w:rPrChange>
          </w:rPr>
          <w:t>,</w:t>
        </w:r>
        <w:r w:rsidRPr="004A1AF8">
          <w:rPr>
            <w:rStyle w:val="keyword1"/>
            <w:sz w:val="18"/>
            <w:rPrChange w:id="8483" w:author="shorny" w:date="2014-06-09T18:35:00Z">
              <w:rPr>
                <w:rStyle w:val="keyword1"/>
              </w:rPr>
            </w:rPrChange>
          </w:rPr>
          <w:t>INSERT</w:t>
        </w:r>
        <w:proofErr w:type="gramEnd"/>
        <w:r w:rsidRPr="004A1AF8">
          <w:rPr>
            <w:sz w:val="18"/>
            <w:rPrChange w:id="8484" w:author="shorny" w:date="2014-06-09T18:35:00Z">
              <w:rPr/>
            </w:rPrChange>
          </w:rPr>
          <w:t xml:space="preserve"> </w:t>
        </w:r>
        <w:r w:rsidRPr="004A1AF8">
          <w:rPr>
            <w:rStyle w:val="keyword1"/>
            <w:sz w:val="18"/>
            <w:rPrChange w:id="8485" w:author="shorny" w:date="2014-06-09T18:35:00Z">
              <w:rPr>
                <w:rStyle w:val="keyword1"/>
              </w:rPr>
            </w:rPrChange>
          </w:rPr>
          <w:t>ON</w:t>
        </w:r>
        <w:r w:rsidRPr="004A1AF8">
          <w:rPr>
            <w:sz w:val="18"/>
            <w:rPrChange w:id="8486" w:author="shorny" w:date="2014-06-09T18:35:00Z">
              <w:rPr/>
            </w:rPrChange>
          </w:rPr>
          <w:t xml:space="preserve"> </w:t>
        </w:r>
        <w:r w:rsidRPr="004A1AF8">
          <w:rPr>
            <w:rStyle w:val="keyword1"/>
            <w:sz w:val="18"/>
            <w:rPrChange w:id="8487" w:author="shorny" w:date="2014-06-09T18:35:00Z">
              <w:rPr>
                <w:rStyle w:val="keyword1"/>
              </w:rPr>
            </w:rPrChange>
          </w:rPr>
          <w:t>TABLE</w:t>
        </w:r>
        <w:r w:rsidRPr="004A1AF8">
          <w:rPr>
            <w:sz w:val="18"/>
            <w:rPrChange w:id="8488" w:author="shorny" w:date="2014-06-09T18:35:00Z">
              <w:rPr/>
            </w:rPrChange>
          </w:rPr>
          <w:t xml:space="preserve"> `Application_Research Area` </w:t>
        </w:r>
        <w:r w:rsidRPr="004A1AF8">
          <w:rPr>
            <w:rStyle w:val="keyword1"/>
            <w:sz w:val="18"/>
            <w:rPrChange w:id="8489" w:author="shorny" w:date="2014-06-09T18:35:00Z">
              <w:rPr>
                <w:rStyle w:val="keyword1"/>
              </w:rPr>
            </w:rPrChange>
          </w:rPr>
          <w:t>TO</w:t>
        </w:r>
        <w:r w:rsidRPr="004A1AF8">
          <w:rPr>
            <w:sz w:val="18"/>
            <w:rPrChange w:id="8490" w:author="shorny" w:date="2014-06-09T18:35:00Z">
              <w:rPr/>
            </w:rPrChange>
          </w:rPr>
          <w:t xml:space="preserve"> p_staffID;</w:t>
        </w:r>
      </w:ins>
    </w:p>
    <w:p w14:paraId="4100B252" w14:textId="77777777" w:rsidR="004A1AF8" w:rsidRPr="004A1AF8" w:rsidRDefault="004A1AF8">
      <w:pPr>
        <w:pStyle w:val="HTMLPreformatted"/>
        <w:divId w:val="364595370"/>
        <w:rPr>
          <w:ins w:id="8491" w:author="shorny" w:date="2014-06-09T18:35:00Z"/>
          <w:sz w:val="18"/>
          <w:rPrChange w:id="8492" w:author="shorny" w:date="2014-06-09T18:35:00Z">
            <w:rPr>
              <w:ins w:id="8493" w:author="shorny" w:date="2014-06-09T18:35:00Z"/>
            </w:rPr>
          </w:rPrChange>
        </w:rPr>
      </w:pPr>
      <w:ins w:id="8494" w:author="shorny" w:date="2014-06-09T18:35:00Z">
        <w:r w:rsidRPr="004A1AF8">
          <w:rPr>
            <w:sz w:val="18"/>
            <w:rPrChange w:id="8495" w:author="shorny" w:date="2014-06-09T18:35:00Z">
              <w:rPr/>
            </w:rPrChange>
          </w:rPr>
          <w:t xml:space="preserve">  </w:t>
        </w:r>
        <w:r w:rsidRPr="004A1AF8">
          <w:rPr>
            <w:rStyle w:val="keyword1"/>
            <w:sz w:val="18"/>
            <w:rPrChange w:id="8496" w:author="shorny" w:date="2014-06-09T18:35:00Z">
              <w:rPr>
                <w:rStyle w:val="keyword1"/>
              </w:rPr>
            </w:rPrChange>
          </w:rPr>
          <w:t>GRANT</w:t>
        </w:r>
        <w:r w:rsidRPr="004A1AF8">
          <w:rPr>
            <w:sz w:val="18"/>
            <w:rPrChange w:id="8497" w:author="shorny" w:date="2014-06-09T18:35:00Z">
              <w:rPr/>
            </w:rPrChange>
          </w:rPr>
          <w:t xml:space="preserve"> </w:t>
        </w:r>
        <w:r w:rsidRPr="004A1AF8">
          <w:rPr>
            <w:rStyle w:val="keyword1"/>
            <w:sz w:val="18"/>
            <w:rPrChange w:id="8498" w:author="shorny" w:date="2014-06-09T18:35:00Z">
              <w:rPr>
                <w:rStyle w:val="keyword1"/>
              </w:rPr>
            </w:rPrChange>
          </w:rPr>
          <w:t>SELECT</w:t>
        </w:r>
        <w:proofErr w:type="gramStart"/>
        <w:r w:rsidRPr="004A1AF8">
          <w:rPr>
            <w:sz w:val="18"/>
            <w:rPrChange w:id="8499" w:author="shorny" w:date="2014-06-09T18:35:00Z">
              <w:rPr/>
            </w:rPrChange>
          </w:rPr>
          <w:t>,</w:t>
        </w:r>
        <w:r w:rsidRPr="004A1AF8">
          <w:rPr>
            <w:rStyle w:val="keyword1"/>
            <w:sz w:val="18"/>
            <w:rPrChange w:id="8500" w:author="shorny" w:date="2014-06-09T18:35:00Z">
              <w:rPr>
                <w:rStyle w:val="keyword1"/>
              </w:rPr>
            </w:rPrChange>
          </w:rPr>
          <w:t>UPDATE</w:t>
        </w:r>
        <w:r w:rsidRPr="004A1AF8">
          <w:rPr>
            <w:sz w:val="18"/>
            <w:rPrChange w:id="8501" w:author="shorny" w:date="2014-06-09T18:35:00Z">
              <w:rPr/>
            </w:rPrChange>
          </w:rPr>
          <w:t>,</w:t>
        </w:r>
        <w:r w:rsidRPr="004A1AF8">
          <w:rPr>
            <w:rStyle w:val="keyword1"/>
            <w:sz w:val="18"/>
            <w:rPrChange w:id="8502" w:author="shorny" w:date="2014-06-09T18:35:00Z">
              <w:rPr>
                <w:rStyle w:val="keyword1"/>
              </w:rPr>
            </w:rPrChange>
          </w:rPr>
          <w:t>INSERT</w:t>
        </w:r>
        <w:proofErr w:type="gramEnd"/>
        <w:r w:rsidRPr="004A1AF8">
          <w:rPr>
            <w:sz w:val="18"/>
            <w:rPrChange w:id="8503" w:author="shorny" w:date="2014-06-09T18:35:00Z">
              <w:rPr/>
            </w:rPrChange>
          </w:rPr>
          <w:t xml:space="preserve"> </w:t>
        </w:r>
        <w:r w:rsidRPr="004A1AF8">
          <w:rPr>
            <w:rStyle w:val="keyword1"/>
            <w:sz w:val="18"/>
            <w:rPrChange w:id="8504" w:author="shorny" w:date="2014-06-09T18:35:00Z">
              <w:rPr>
                <w:rStyle w:val="keyword1"/>
              </w:rPr>
            </w:rPrChange>
          </w:rPr>
          <w:t>ON</w:t>
        </w:r>
        <w:r w:rsidRPr="004A1AF8">
          <w:rPr>
            <w:sz w:val="18"/>
            <w:rPrChange w:id="8505" w:author="shorny" w:date="2014-06-09T18:35:00Z">
              <w:rPr/>
            </w:rPrChange>
          </w:rPr>
          <w:t xml:space="preserve"> </w:t>
        </w:r>
        <w:r w:rsidRPr="004A1AF8">
          <w:rPr>
            <w:rStyle w:val="keyword1"/>
            <w:sz w:val="18"/>
            <w:rPrChange w:id="8506" w:author="shorny" w:date="2014-06-09T18:35:00Z">
              <w:rPr>
                <w:rStyle w:val="keyword1"/>
              </w:rPr>
            </w:rPrChange>
          </w:rPr>
          <w:t>TABLE</w:t>
        </w:r>
        <w:r w:rsidRPr="004A1AF8">
          <w:rPr>
            <w:sz w:val="18"/>
            <w:rPrChange w:id="8507" w:author="shorny" w:date="2014-06-09T18:35:00Z">
              <w:rPr/>
            </w:rPrChange>
          </w:rPr>
          <w:t xml:space="preserve"> `Award </w:t>
        </w:r>
        <w:r w:rsidRPr="004A1AF8">
          <w:rPr>
            <w:rStyle w:val="keyword1"/>
            <w:sz w:val="18"/>
            <w:rPrChange w:id="8508" w:author="shorny" w:date="2014-06-09T18:35:00Z">
              <w:rPr>
                <w:rStyle w:val="keyword1"/>
              </w:rPr>
            </w:rPrChange>
          </w:rPr>
          <w:t>Type</w:t>
        </w:r>
        <w:r w:rsidRPr="004A1AF8">
          <w:rPr>
            <w:sz w:val="18"/>
            <w:rPrChange w:id="8509" w:author="shorny" w:date="2014-06-09T18:35:00Z">
              <w:rPr/>
            </w:rPrChange>
          </w:rPr>
          <w:t xml:space="preserve">` </w:t>
        </w:r>
        <w:r w:rsidRPr="004A1AF8">
          <w:rPr>
            <w:rStyle w:val="keyword1"/>
            <w:sz w:val="18"/>
            <w:rPrChange w:id="8510" w:author="shorny" w:date="2014-06-09T18:35:00Z">
              <w:rPr>
                <w:rStyle w:val="keyword1"/>
              </w:rPr>
            </w:rPrChange>
          </w:rPr>
          <w:t>TO</w:t>
        </w:r>
        <w:r w:rsidRPr="004A1AF8">
          <w:rPr>
            <w:sz w:val="18"/>
            <w:rPrChange w:id="8511" w:author="shorny" w:date="2014-06-09T18:35:00Z">
              <w:rPr/>
            </w:rPrChange>
          </w:rPr>
          <w:t xml:space="preserve"> p_staffID;</w:t>
        </w:r>
      </w:ins>
    </w:p>
    <w:p w14:paraId="52C5BB45" w14:textId="77777777" w:rsidR="004A1AF8" w:rsidRPr="004A1AF8" w:rsidRDefault="004A1AF8">
      <w:pPr>
        <w:pStyle w:val="HTMLPreformatted"/>
        <w:divId w:val="364595370"/>
        <w:rPr>
          <w:ins w:id="8512" w:author="shorny" w:date="2014-06-09T18:35:00Z"/>
          <w:sz w:val="18"/>
          <w:rPrChange w:id="8513" w:author="shorny" w:date="2014-06-09T18:35:00Z">
            <w:rPr>
              <w:ins w:id="8514" w:author="shorny" w:date="2014-06-09T18:35:00Z"/>
            </w:rPr>
          </w:rPrChange>
        </w:rPr>
      </w:pPr>
      <w:ins w:id="8515" w:author="shorny" w:date="2014-06-09T18:35:00Z">
        <w:r w:rsidRPr="004A1AF8">
          <w:rPr>
            <w:sz w:val="18"/>
            <w:rPrChange w:id="8516" w:author="shorny" w:date="2014-06-09T18:35:00Z">
              <w:rPr/>
            </w:rPrChange>
          </w:rPr>
          <w:t xml:space="preserve">  </w:t>
        </w:r>
        <w:r w:rsidRPr="004A1AF8">
          <w:rPr>
            <w:rStyle w:val="keyword1"/>
            <w:sz w:val="18"/>
            <w:rPrChange w:id="8517" w:author="shorny" w:date="2014-06-09T18:35:00Z">
              <w:rPr>
                <w:rStyle w:val="keyword1"/>
              </w:rPr>
            </w:rPrChange>
          </w:rPr>
          <w:t>GRANT</w:t>
        </w:r>
        <w:r w:rsidRPr="004A1AF8">
          <w:rPr>
            <w:sz w:val="18"/>
            <w:rPrChange w:id="8518" w:author="shorny" w:date="2014-06-09T18:35:00Z">
              <w:rPr/>
            </w:rPrChange>
          </w:rPr>
          <w:t xml:space="preserve"> </w:t>
        </w:r>
        <w:r w:rsidRPr="004A1AF8">
          <w:rPr>
            <w:rStyle w:val="keyword1"/>
            <w:sz w:val="18"/>
            <w:rPrChange w:id="8519" w:author="shorny" w:date="2014-06-09T18:35:00Z">
              <w:rPr>
                <w:rStyle w:val="keyword1"/>
              </w:rPr>
            </w:rPrChange>
          </w:rPr>
          <w:t>SELECT</w:t>
        </w:r>
        <w:proofErr w:type="gramStart"/>
        <w:r w:rsidRPr="004A1AF8">
          <w:rPr>
            <w:sz w:val="18"/>
            <w:rPrChange w:id="8520" w:author="shorny" w:date="2014-06-09T18:35:00Z">
              <w:rPr/>
            </w:rPrChange>
          </w:rPr>
          <w:t>,</w:t>
        </w:r>
        <w:r w:rsidRPr="004A1AF8">
          <w:rPr>
            <w:rStyle w:val="keyword1"/>
            <w:sz w:val="18"/>
            <w:rPrChange w:id="8521" w:author="shorny" w:date="2014-06-09T18:35:00Z">
              <w:rPr>
                <w:rStyle w:val="keyword1"/>
              </w:rPr>
            </w:rPrChange>
          </w:rPr>
          <w:t>UPDATE</w:t>
        </w:r>
        <w:r w:rsidRPr="004A1AF8">
          <w:rPr>
            <w:sz w:val="18"/>
            <w:rPrChange w:id="8522" w:author="shorny" w:date="2014-06-09T18:35:00Z">
              <w:rPr/>
            </w:rPrChange>
          </w:rPr>
          <w:t>,</w:t>
        </w:r>
        <w:r w:rsidRPr="004A1AF8">
          <w:rPr>
            <w:rStyle w:val="keyword1"/>
            <w:sz w:val="18"/>
            <w:rPrChange w:id="8523" w:author="shorny" w:date="2014-06-09T18:35:00Z">
              <w:rPr>
                <w:rStyle w:val="keyword1"/>
              </w:rPr>
            </w:rPrChange>
          </w:rPr>
          <w:t>INSERT</w:t>
        </w:r>
        <w:proofErr w:type="gramEnd"/>
        <w:r w:rsidRPr="004A1AF8">
          <w:rPr>
            <w:sz w:val="18"/>
            <w:rPrChange w:id="8524" w:author="shorny" w:date="2014-06-09T18:35:00Z">
              <w:rPr/>
            </w:rPrChange>
          </w:rPr>
          <w:t xml:space="preserve"> </w:t>
        </w:r>
        <w:r w:rsidRPr="004A1AF8">
          <w:rPr>
            <w:rStyle w:val="keyword1"/>
            <w:sz w:val="18"/>
            <w:rPrChange w:id="8525" w:author="shorny" w:date="2014-06-09T18:35:00Z">
              <w:rPr>
                <w:rStyle w:val="keyword1"/>
              </w:rPr>
            </w:rPrChange>
          </w:rPr>
          <w:t>ON</w:t>
        </w:r>
        <w:r w:rsidRPr="004A1AF8">
          <w:rPr>
            <w:sz w:val="18"/>
            <w:rPrChange w:id="8526" w:author="shorny" w:date="2014-06-09T18:35:00Z">
              <w:rPr/>
            </w:rPrChange>
          </w:rPr>
          <w:t xml:space="preserve"> </w:t>
        </w:r>
        <w:r w:rsidRPr="004A1AF8">
          <w:rPr>
            <w:rStyle w:val="keyword1"/>
            <w:sz w:val="18"/>
            <w:rPrChange w:id="8527" w:author="shorny" w:date="2014-06-09T18:35:00Z">
              <w:rPr>
                <w:rStyle w:val="keyword1"/>
              </w:rPr>
            </w:rPrChange>
          </w:rPr>
          <w:t>TABLE</w:t>
        </w:r>
        <w:r w:rsidRPr="004A1AF8">
          <w:rPr>
            <w:sz w:val="18"/>
            <w:rPrChange w:id="8528" w:author="shorny" w:date="2014-06-09T18:35:00Z">
              <w:rPr/>
            </w:rPrChange>
          </w:rPr>
          <w:t xml:space="preserve"> `Correspondence` </w:t>
        </w:r>
        <w:r w:rsidRPr="004A1AF8">
          <w:rPr>
            <w:rStyle w:val="keyword1"/>
            <w:sz w:val="18"/>
            <w:rPrChange w:id="8529" w:author="shorny" w:date="2014-06-09T18:35:00Z">
              <w:rPr>
                <w:rStyle w:val="keyword1"/>
              </w:rPr>
            </w:rPrChange>
          </w:rPr>
          <w:t>TO</w:t>
        </w:r>
        <w:r w:rsidRPr="004A1AF8">
          <w:rPr>
            <w:sz w:val="18"/>
            <w:rPrChange w:id="8530" w:author="shorny" w:date="2014-06-09T18:35:00Z">
              <w:rPr/>
            </w:rPrChange>
          </w:rPr>
          <w:t xml:space="preserve"> p_staffID;</w:t>
        </w:r>
      </w:ins>
    </w:p>
    <w:p w14:paraId="06AE2AD9" w14:textId="77777777" w:rsidR="004A1AF8" w:rsidRPr="004A1AF8" w:rsidRDefault="004A1AF8">
      <w:pPr>
        <w:pStyle w:val="HTMLPreformatted"/>
        <w:divId w:val="364595370"/>
        <w:rPr>
          <w:ins w:id="8531" w:author="shorny" w:date="2014-06-09T18:35:00Z"/>
          <w:sz w:val="18"/>
          <w:rPrChange w:id="8532" w:author="shorny" w:date="2014-06-09T18:35:00Z">
            <w:rPr>
              <w:ins w:id="8533" w:author="shorny" w:date="2014-06-09T18:35:00Z"/>
            </w:rPr>
          </w:rPrChange>
        </w:rPr>
      </w:pPr>
      <w:ins w:id="8534" w:author="shorny" w:date="2014-06-09T18:35:00Z">
        <w:r w:rsidRPr="004A1AF8">
          <w:rPr>
            <w:sz w:val="18"/>
            <w:rPrChange w:id="8535" w:author="shorny" w:date="2014-06-09T18:35:00Z">
              <w:rPr/>
            </w:rPrChange>
          </w:rPr>
          <w:t xml:space="preserve">  </w:t>
        </w:r>
        <w:r w:rsidRPr="004A1AF8">
          <w:rPr>
            <w:rStyle w:val="keyword1"/>
            <w:sz w:val="18"/>
            <w:rPrChange w:id="8536" w:author="shorny" w:date="2014-06-09T18:35:00Z">
              <w:rPr>
                <w:rStyle w:val="keyword1"/>
              </w:rPr>
            </w:rPrChange>
          </w:rPr>
          <w:t>GRANT</w:t>
        </w:r>
        <w:r w:rsidRPr="004A1AF8">
          <w:rPr>
            <w:sz w:val="18"/>
            <w:rPrChange w:id="8537" w:author="shorny" w:date="2014-06-09T18:35:00Z">
              <w:rPr/>
            </w:rPrChange>
          </w:rPr>
          <w:t xml:space="preserve"> </w:t>
        </w:r>
        <w:r w:rsidRPr="004A1AF8">
          <w:rPr>
            <w:rStyle w:val="keyword1"/>
            <w:sz w:val="18"/>
            <w:rPrChange w:id="8538" w:author="shorny" w:date="2014-06-09T18:35:00Z">
              <w:rPr>
                <w:rStyle w:val="keyword1"/>
              </w:rPr>
            </w:rPrChange>
          </w:rPr>
          <w:t>SELECT</w:t>
        </w:r>
        <w:proofErr w:type="gramStart"/>
        <w:r w:rsidRPr="004A1AF8">
          <w:rPr>
            <w:sz w:val="18"/>
            <w:rPrChange w:id="8539" w:author="shorny" w:date="2014-06-09T18:35:00Z">
              <w:rPr/>
            </w:rPrChange>
          </w:rPr>
          <w:t>,</w:t>
        </w:r>
        <w:r w:rsidRPr="004A1AF8">
          <w:rPr>
            <w:rStyle w:val="keyword1"/>
            <w:sz w:val="18"/>
            <w:rPrChange w:id="8540" w:author="shorny" w:date="2014-06-09T18:35:00Z">
              <w:rPr>
                <w:rStyle w:val="keyword1"/>
              </w:rPr>
            </w:rPrChange>
          </w:rPr>
          <w:t>UPDATE</w:t>
        </w:r>
        <w:r w:rsidRPr="004A1AF8">
          <w:rPr>
            <w:sz w:val="18"/>
            <w:rPrChange w:id="8541" w:author="shorny" w:date="2014-06-09T18:35:00Z">
              <w:rPr/>
            </w:rPrChange>
          </w:rPr>
          <w:t>,</w:t>
        </w:r>
        <w:r w:rsidRPr="004A1AF8">
          <w:rPr>
            <w:rStyle w:val="keyword1"/>
            <w:sz w:val="18"/>
            <w:rPrChange w:id="8542" w:author="shorny" w:date="2014-06-09T18:35:00Z">
              <w:rPr>
                <w:rStyle w:val="keyword1"/>
              </w:rPr>
            </w:rPrChange>
          </w:rPr>
          <w:t>INSERT</w:t>
        </w:r>
        <w:proofErr w:type="gramEnd"/>
        <w:r w:rsidRPr="004A1AF8">
          <w:rPr>
            <w:sz w:val="18"/>
            <w:rPrChange w:id="8543" w:author="shorny" w:date="2014-06-09T18:35:00Z">
              <w:rPr/>
            </w:rPrChange>
          </w:rPr>
          <w:t xml:space="preserve"> </w:t>
        </w:r>
        <w:r w:rsidRPr="004A1AF8">
          <w:rPr>
            <w:rStyle w:val="keyword1"/>
            <w:sz w:val="18"/>
            <w:rPrChange w:id="8544" w:author="shorny" w:date="2014-06-09T18:35:00Z">
              <w:rPr>
                <w:rStyle w:val="keyword1"/>
              </w:rPr>
            </w:rPrChange>
          </w:rPr>
          <w:t>ON</w:t>
        </w:r>
        <w:r w:rsidRPr="004A1AF8">
          <w:rPr>
            <w:sz w:val="18"/>
            <w:rPrChange w:id="8545" w:author="shorny" w:date="2014-06-09T18:35:00Z">
              <w:rPr/>
            </w:rPrChange>
          </w:rPr>
          <w:t xml:space="preserve"> </w:t>
        </w:r>
        <w:r w:rsidRPr="004A1AF8">
          <w:rPr>
            <w:rStyle w:val="keyword1"/>
            <w:sz w:val="18"/>
            <w:rPrChange w:id="8546" w:author="shorny" w:date="2014-06-09T18:35:00Z">
              <w:rPr>
                <w:rStyle w:val="keyword1"/>
              </w:rPr>
            </w:rPrChange>
          </w:rPr>
          <w:t>TABLE</w:t>
        </w:r>
        <w:r w:rsidRPr="004A1AF8">
          <w:rPr>
            <w:sz w:val="18"/>
            <w:rPrChange w:id="8547" w:author="shorny" w:date="2014-06-09T18:35:00Z">
              <w:rPr/>
            </w:rPrChange>
          </w:rPr>
          <w:t xml:space="preserve"> `Correspondence </w:t>
        </w:r>
        <w:r w:rsidRPr="004A1AF8">
          <w:rPr>
            <w:rStyle w:val="keyword1"/>
            <w:sz w:val="18"/>
            <w:rPrChange w:id="8548" w:author="shorny" w:date="2014-06-09T18:35:00Z">
              <w:rPr>
                <w:rStyle w:val="keyword1"/>
              </w:rPr>
            </w:rPrChange>
          </w:rPr>
          <w:t>Method</w:t>
        </w:r>
        <w:r w:rsidRPr="004A1AF8">
          <w:rPr>
            <w:sz w:val="18"/>
            <w:rPrChange w:id="8549" w:author="shorny" w:date="2014-06-09T18:35:00Z">
              <w:rPr/>
            </w:rPrChange>
          </w:rPr>
          <w:t xml:space="preserve">` </w:t>
        </w:r>
        <w:r w:rsidRPr="004A1AF8">
          <w:rPr>
            <w:rStyle w:val="keyword1"/>
            <w:sz w:val="18"/>
            <w:rPrChange w:id="8550" w:author="shorny" w:date="2014-06-09T18:35:00Z">
              <w:rPr>
                <w:rStyle w:val="keyword1"/>
              </w:rPr>
            </w:rPrChange>
          </w:rPr>
          <w:t>TO</w:t>
        </w:r>
        <w:r w:rsidRPr="004A1AF8">
          <w:rPr>
            <w:sz w:val="18"/>
            <w:rPrChange w:id="8551" w:author="shorny" w:date="2014-06-09T18:35:00Z">
              <w:rPr/>
            </w:rPrChange>
          </w:rPr>
          <w:t xml:space="preserve"> p_staffID;</w:t>
        </w:r>
      </w:ins>
    </w:p>
    <w:p w14:paraId="62AE8612" w14:textId="77777777" w:rsidR="004A1AF8" w:rsidRPr="004A1AF8" w:rsidRDefault="004A1AF8">
      <w:pPr>
        <w:pStyle w:val="HTMLPreformatted"/>
        <w:divId w:val="364595370"/>
        <w:rPr>
          <w:ins w:id="8552" w:author="shorny" w:date="2014-06-09T18:35:00Z"/>
          <w:sz w:val="18"/>
          <w:rPrChange w:id="8553" w:author="shorny" w:date="2014-06-09T18:35:00Z">
            <w:rPr>
              <w:ins w:id="8554" w:author="shorny" w:date="2014-06-09T18:35:00Z"/>
            </w:rPr>
          </w:rPrChange>
        </w:rPr>
      </w:pPr>
      <w:ins w:id="8555" w:author="shorny" w:date="2014-06-09T18:35:00Z">
        <w:r w:rsidRPr="004A1AF8">
          <w:rPr>
            <w:sz w:val="18"/>
            <w:rPrChange w:id="8556" w:author="shorny" w:date="2014-06-09T18:35:00Z">
              <w:rPr/>
            </w:rPrChange>
          </w:rPr>
          <w:t xml:space="preserve">  </w:t>
        </w:r>
        <w:r w:rsidRPr="004A1AF8">
          <w:rPr>
            <w:rStyle w:val="keyword1"/>
            <w:sz w:val="18"/>
            <w:rPrChange w:id="8557" w:author="shorny" w:date="2014-06-09T18:35:00Z">
              <w:rPr>
                <w:rStyle w:val="keyword1"/>
              </w:rPr>
            </w:rPrChange>
          </w:rPr>
          <w:t>GRANT</w:t>
        </w:r>
        <w:r w:rsidRPr="004A1AF8">
          <w:rPr>
            <w:sz w:val="18"/>
            <w:rPrChange w:id="8558" w:author="shorny" w:date="2014-06-09T18:35:00Z">
              <w:rPr/>
            </w:rPrChange>
          </w:rPr>
          <w:t xml:space="preserve"> </w:t>
        </w:r>
        <w:r w:rsidRPr="004A1AF8">
          <w:rPr>
            <w:rStyle w:val="keyword1"/>
            <w:sz w:val="18"/>
            <w:rPrChange w:id="8559" w:author="shorny" w:date="2014-06-09T18:35:00Z">
              <w:rPr>
                <w:rStyle w:val="keyword1"/>
              </w:rPr>
            </w:rPrChange>
          </w:rPr>
          <w:t>SELECT</w:t>
        </w:r>
        <w:proofErr w:type="gramStart"/>
        <w:r w:rsidRPr="004A1AF8">
          <w:rPr>
            <w:sz w:val="18"/>
            <w:rPrChange w:id="8560" w:author="shorny" w:date="2014-06-09T18:35:00Z">
              <w:rPr/>
            </w:rPrChange>
          </w:rPr>
          <w:t>,</w:t>
        </w:r>
        <w:r w:rsidRPr="004A1AF8">
          <w:rPr>
            <w:rStyle w:val="keyword1"/>
            <w:sz w:val="18"/>
            <w:rPrChange w:id="8561" w:author="shorny" w:date="2014-06-09T18:35:00Z">
              <w:rPr>
                <w:rStyle w:val="keyword1"/>
              </w:rPr>
            </w:rPrChange>
          </w:rPr>
          <w:t>UPDATE</w:t>
        </w:r>
        <w:r w:rsidRPr="004A1AF8">
          <w:rPr>
            <w:sz w:val="18"/>
            <w:rPrChange w:id="8562" w:author="shorny" w:date="2014-06-09T18:35:00Z">
              <w:rPr/>
            </w:rPrChange>
          </w:rPr>
          <w:t>,</w:t>
        </w:r>
        <w:r w:rsidRPr="004A1AF8">
          <w:rPr>
            <w:rStyle w:val="keyword1"/>
            <w:sz w:val="18"/>
            <w:rPrChange w:id="8563" w:author="shorny" w:date="2014-06-09T18:35:00Z">
              <w:rPr>
                <w:rStyle w:val="keyword1"/>
              </w:rPr>
            </w:rPrChange>
          </w:rPr>
          <w:t>INSERT</w:t>
        </w:r>
        <w:proofErr w:type="gramEnd"/>
        <w:r w:rsidRPr="004A1AF8">
          <w:rPr>
            <w:sz w:val="18"/>
            <w:rPrChange w:id="8564" w:author="shorny" w:date="2014-06-09T18:35:00Z">
              <w:rPr/>
            </w:rPrChange>
          </w:rPr>
          <w:t xml:space="preserve"> </w:t>
        </w:r>
        <w:r w:rsidRPr="004A1AF8">
          <w:rPr>
            <w:rStyle w:val="keyword1"/>
            <w:sz w:val="18"/>
            <w:rPrChange w:id="8565" w:author="shorny" w:date="2014-06-09T18:35:00Z">
              <w:rPr>
                <w:rStyle w:val="keyword1"/>
              </w:rPr>
            </w:rPrChange>
          </w:rPr>
          <w:t>ON</w:t>
        </w:r>
        <w:r w:rsidRPr="004A1AF8">
          <w:rPr>
            <w:sz w:val="18"/>
            <w:rPrChange w:id="8566" w:author="shorny" w:date="2014-06-09T18:35:00Z">
              <w:rPr/>
            </w:rPrChange>
          </w:rPr>
          <w:t xml:space="preserve"> </w:t>
        </w:r>
        <w:r w:rsidRPr="004A1AF8">
          <w:rPr>
            <w:rStyle w:val="keyword1"/>
            <w:sz w:val="18"/>
            <w:rPrChange w:id="8567" w:author="shorny" w:date="2014-06-09T18:35:00Z">
              <w:rPr>
                <w:rStyle w:val="keyword1"/>
              </w:rPr>
            </w:rPrChange>
          </w:rPr>
          <w:t>TABLE</w:t>
        </w:r>
        <w:r w:rsidRPr="004A1AF8">
          <w:rPr>
            <w:sz w:val="18"/>
            <w:rPrChange w:id="8568" w:author="shorny" w:date="2014-06-09T18:35:00Z">
              <w:rPr/>
            </w:rPrChange>
          </w:rPr>
          <w:t xml:space="preserve"> `Country` </w:t>
        </w:r>
        <w:r w:rsidRPr="004A1AF8">
          <w:rPr>
            <w:rStyle w:val="keyword1"/>
            <w:sz w:val="18"/>
            <w:rPrChange w:id="8569" w:author="shorny" w:date="2014-06-09T18:35:00Z">
              <w:rPr>
                <w:rStyle w:val="keyword1"/>
              </w:rPr>
            </w:rPrChange>
          </w:rPr>
          <w:t>TO</w:t>
        </w:r>
        <w:r w:rsidRPr="004A1AF8">
          <w:rPr>
            <w:sz w:val="18"/>
            <w:rPrChange w:id="8570" w:author="shorny" w:date="2014-06-09T18:35:00Z">
              <w:rPr/>
            </w:rPrChange>
          </w:rPr>
          <w:t xml:space="preserve"> p_staffID;</w:t>
        </w:r>
      </w:ins>
    </w:p>
    <w:p w14:paraId="5C5A4611" w14:textId="77777777" w:rsidR="004A1AF8" w:rsidRPr="004A1AF8" w:rsidRDefault="004A1AF8">
      <w:pPr>
        <w:pStyle w:val="HTMLPreformatted"/>
        <w:divId w:val="364595370"/>
        <w:rPr>
          <w:ins w:id="8571" w:author="shorny" w:date="2014-06-09T18:35:00Z"/>
          <w:sz w:val="18"/>
          <w:rPrChange w:id="8572" w:author="shorny" w:date="2014-06-09T18:35:00Z">
            <w:rPr>
              <w:ins w:id="8573" w:author="shorny" w:date="2014-06-09T18:35:00Z"/>
            </w:rPr>
          </w:rPrChange>
        </w:rPr>
      </w:pPr>
      <w:ins w:id="8574" w:author="shorny" w:date="2014-06-09T18:35:00Z">
        <w:r w:rsidRPr="004A1AF8">
          <w:rPr>
            <w:sz w:val="18"/>
            <w:rPrChange w:id="8575" w:author="shorny" w:date="2014-06-09T18:35:00Z">
              <w:rPr/>
            </w:rPrChange>
          </w:rPr>
          <w:t xml:space="preserve">  </w:t>
        </w:r>
        <w:r w:rsidRPr="004A1AF8">
          <w:rPr>
            <w:rStyle w:val="keyword1"/>
            <w:sz w:val="18"/>
            <w:rPrChange w:id="8576" w:author="shorny" w:date="2014-06-09T18:35:00Z">
              <w:rPr>
                <w:rStyle w:val="keyword1"/>
              </w:rPr>
            </w:rPrChange>
          </w:rPr>
          <w:t>GRANT</w:t>
        </w:r>
        <w:r w:rsidRPr="004A1AF8">
          <w:rPr>
            <w:sz w:val="18"/>
            <w:rPrChange w:id="8577" w:author="shorny" w:date="2014-06-09T18:35:00Z">
              <w:rPr/>
            </w:rPrChange>
          </w:rPr>
          <w:t xml:space="preserve"> </w:t>
        </w:r>
        <w:r w:rsidRPr="004A1AF8">
          <w:rPr>
            <w:rStyle w:val="keyword1"/>
            <w:sz w:val="18"/>
            <w:rPrChange w:id="8578" w:author="shorny" w:date="2014-06-09T18:35:00Z">
              <w:rPr>
                <w:rStyle w:val="keyword1"/>
              </w:rPr>
            </w:rPrChange>
          </w:rPr>
          <w:t>SELECT</w:t>
        </w:r>
        <w:proofErr w:type="gramStart"/>
        <w:r w:rsidRPr="004A1AF8">
          <w:rPr>
            <w:sz w:val="18"/>
            <w:rPrChange w:id="8579" w:author="shorny" w:date="2014-06-09T18:35:00Z">
              <w:rPr/>
            </w:rPrChange>
          </w:rPr>
          <w:t>,</w:t>
        </w:r>
        <w:r w:rsidRPr="004A1AF8">
          <w:rPr>
            <w:rStyle w:val="keyword1"/>
            <w:sz w:val="18"/>
            <w:rPrChange w:id="8580" w:author="shorny" w:date="2014-06-09T18:35:00Z">
              <w:rPr>
                <w:rStyle w:val="keyword1"/>
              </w:rPr>
            </w:rPrChange>
          </w:rPr>
          <w:t>UPDATE</w:t>
        </w:r>
        <w:r w:rsidRPr="004A1AF8">
          <w:rPr>
            <w:sz w:val="18"/>
            <w:rPrChange w:id="8581" w:author="shorny" w:date="2014-06-09T18:35:00Z">
              <w:rPr/>
            </w:rPrChange>
          </w:rPr>
          <w:t>,</w:t>
        </w:r>
        <w:r w:rsidRPr="004A1AF8">
          <w:rPr>
            <w:rStyle w:val="keyword1"/>
            <w:sz w:val="18"/>
            <w:rPrChange w:id="8582" w:author="shorny" w:date="2014-06-09T18:35:00Z">
              <w:rPr>
                <w:rStyle w:val="keyword1"/>
              </w:rPr>
            </w:rPrChange>
          </w:rPr>
          <w:t>INSERT</w:t>
        </w:r>
        <w:proofErr w:type="gramEnd"/>
        <w:r w:rsidRPr="004A1AF8">
          <w:rPr>
            <w:sz w:val="18"/>
            <w:rPrChange w:id="8583" w:author="shorny" w:date="2014-06-09T18:35:00Z">
              <w:rPr/>
            </w:rPrChange>
          </w:rPr>
          <w:t xml:space="preserve"> </w:t>
        </w:r>
        <w:r w:rsidRPr="004A1AF8">
          <w:rPr>
            <w:rStyle w:val="keyword1"/>
            <w:sz w:val="18"/>
            <w:rPrChange w:id="8584" w:author="shorny" w:date="2014-06-09T18:35:00Z">
              <w:rPr>
                <w:rStyle w:val="keyword1"/>
              </w:rPr>
            </w:rPrChange>
          </w:rPr>
          <w:t>ON</w:t>
        </w:r>
        <w:r w:rsidRPr="004A1AF8">
          <w:rPr>
            <w:sz w:val="18"/>
            <w:rPrChange w:id="8585" w:author="shorny" w:date="2014-06-09T18:35:00Z">
              <w:rPr/>
            </w:rPrChange>
          </w:rPr>
          <w:t xml:space="preserve"> </w:t>
        </w:r>
        <w:r w:rsidRPr="004A1AF8">
          <w:rPr>
            <w:rStyle w:val="keyword1"/>
            <w:sz w:val="18"/>
            <w:rPrChange w:id="8586" w:author="shorny" w:date="2014-06-09T18:35:00Z">
              <w:rPr>
                <w:rStyle w:val="keyword1"/>
              </w:rPr>
            </w:rPrChange>
          </w:rPr>
          <w:t>TABLE</w:t>
        </w:r>
        <w:r w:rsidRPr="004A1AF8">
          <w:rPr>
            <w:sz w:val="18"/>
            <w:rPrChange w:id="8587" w:author="shorny" w:date="2014-06-09T18:35:00Z">
              <w:rPr/>
            </w:rPrChange>
          </w:rPr>
          <w:t xml:space="preserve"> `Decision` </w:t>
        </w:r>
        <w:r w:rsidRPr="004A1AF8">
          <w:rPr>
            <w:rStyle w:val="keyword1"/>
            <w:sz w:val="18"/>
            <w:rPrChange w:id="8588" w:author="shorny" w:date="2014-06-09T18:35:00Z">
              <w:rPr>
                <w:rStyle w:val="keyword1"/>
              </w:rPr>
            </w:rPrChange>
          </w:rPr>
          <w:t>TO</w:t>
        </w:r>
        <w:r w:rsidRPr="004A1AF8">
          <w:rPr>
            <w:sz w:val="18"/>
            <w:rPrChange w:id="8589" w:author="shorny" w:date="2014-06-09T18:35:00Z">
              <w:rPr/>
            </w:rPrChange>
          </w:rPr>
          <w:t xml:space="preserve"> p_staffID;</w:t>
        </w:r>
      </w:ins>
    </w:p>
    <w:p w14:paraId="0E3ED8BD" w14:textId="77777777" w:rsidR="004A1AF8" w:rsidRPr="004A1AF8" w:rsidRDefault="004A1AF8">
      <w:pPr>
        <w:pStyle w:val="HTMLPreformatted"/>
        <w:divId w:val="364595370"/>
        <w:rPr>
          <w:ins w:id="8590" w:author="shorny" w:date="2014-06-09T18:35:00Z"/>
          <w:sz w:val="18"/>
          <w:rPrChange w:id="8591" w:author="shorny" w:date="2014-06-09T18:35:00Z">
            <w:rPr>
              <w:ins w:id="8592" w:author="shorny" w:date="2014-06-09T18:35:00Z"/>
            </w:rPr>
          </w:rPrChange>
        </w:rPr>
      </w:pPr>
      <w:ins w:id="8593" w:author="shorny" w:date="2014-06-09T18:35:00Z">
        <w:r w:rsidRPr="004A1AF8">
          <w:rPr>
            <w:sz w:val="18"/>
            <w:rPrChange w:id="8594" w:author="shorny" w:date="2014-06-09T18:35:00Z">
              <w:rPr/>
            </w:rPrChange>
          </w:rPr>
          <w:t xml:space="preserve">  </w:t>
        </w:r>
        <w:r w:rsidRPr="004A1AF8">
          <w:rPr>
            <w:rStyle w:val="keyword1"/>
            <w:sz w:val="18"/>
            <w:rPrChange w:id="8595" w:author="shorny" w:date="2014-06-09T18:35:00Z">
              <w:rPr>
                <w:rStyle w:val="keyword1"/>
              </w:rPr>
            </w:rPrChange>
          </w:rPr>
          <w:t>GRANT</w:t>
        </w:r>
        <w:r w:rsidRPr="004A1AF8">
          <w:rPr>
            <w:sz w:val="18"/>
            <w:rPrChange w:id="8596" w:author="shorny" w:date="2014-06-09T18:35:00Z">
              <w:rPr/>
            </w:rPrChange>
          </w:rPr>
          <w:t xml:space="preserve"> </w:t>
        </w:r>
        <w:r w:rsidRPr="004A1AF8">
          <w:rPr>
            <w:rStyle w:val="keyword1"/>
            <w:sz w:val="18"/>
            <w:rPrChange w:id="8597" w:author="shorny" w:date="2014-06-09T18:35:00Z">
              <w:rPr>
                <w:rStyle w:val="keyword1"/>
              </w:rPr>
            </w:rPrChange>
          </w:rPr>
          <w:t>SELECT</w:t>
        </w:r>
        <w:proofErr w:type="gramStart"/>
        <w:r w:rsidRPr="004A1AF8">
          <w:rPr>
            <w:sz w:val="18"/>
            <w:rPrChange w:id="8598" w:author="shorny" w:date="2014-06-09T18:35:00Z">
              <w:rPr/>
            </w:rPrChange>
          </w:rPr>
          <w:t>,</w:t>
        </w:r>
        <w:r w:rsidRPr="004A1AF8">
          <w:rPr>
            <w:rStyle w:val="keyword1"/>
            <w:sz w:val="18"/>
            <w:rPrChange w:id="8599" w:author="shorny" w:date="2014-06-09T18:35:00Z">
              <w:rPr>
                <w:rStyle w:val="keyword1"/>
              </w:rPr>
            </w:rPrChange>
          </w:rPr>
          <w:t>UPDATE</w:t>
        </w:r>
        <w:r w:rsidRPr="004A1AF8">
          <w:rPr>
            <w:sz w:val="18"/>
            <w:rPrChange w:id="8600" w:author="shorny" w:date="2014-06-09T18:35:00Z">
              <w:rPr/>
            </w:rPrChange>
          </w:rPr>
          <w:t>,</w:t>
        </w:r>
        <w:r w:rsidRPr="004A1AF8">
          <w:rPr>
            <w:rStyle w:val="keyword1"/>
            <w:sz w:val="18"/>
            <w:rPrChange w:id="8601" w:author="shorny" w:date="2014-06-09T18:35:00Z">
              <w:rPr>
                <w:rStyle w:val="keyword1"/>
              </w:rPr>
            </w:rPrChange>
          </w:rPr>
          <w:t>INSERT</w:t>
        </w:r>
        <w:proofErr w:type="gramEnd"/>
        <w:r w:rsidRPr="004A1AF8">
          <w:rPr>
            <w:sz w:val="18"/>
            <w:rPrChange w:id="8602" w:author="shorny" w:date="2014-06-09T18:35:00Z">
              <w:rPr/>
            </w:rPrChange>
          </w:rPr>
          <w:t xml:space="preserve"> </w:t>
        </w:r>
        <w:r w:rsidRPr="004A1AF8">
          <w:rPr>
            <w:rStyle w:val="keyword1"/>
            <w:sz w:val="18"/>
            <w:rPrChange w:id="8603" w:author="shorny" w:date="2014-06-09T18:35:00Z">
              <w:rPr>
                <w:rStyle w:val="keyword1"/>
              </w:rPr>
            </w:rPrChange>
          </w:rPr>
          <w:t>ON</w:t>
        </w:r>
        <w:r w:rsidRPr="004A1AF8">
          <w:rPr>
            <w:sz w:val="18"/>
            <w:rPrChange w:id="8604" w:author="shorny" w:date="2014-06-09T18:35:00Z">
              <w:rPr/>
            </w:rPrChange>
          </w:rPr>
          <w:t xml:space="preserve"> </w:t>
        </w:r>
        <w:r w:rsidRPr="004A1AF8">
          <w:rPr>
            <w:rStyle w:val="keyword1"/>
            <w:sz w:val="18"/>
            <w:rPrChange w:id="8605" w:author="shorny" w:date="2014-06-09T18:35:00Z">
              <w:rPr>
                <w:rStyle w:val="keyword1"/>
              </w:rPr>
            </w:rPrChange>
          </w:rPr>
          <w:t>TABLE</w:t>
        </w:r>
        <w:r w:rsidRPr="004A1AF8">
          <w:rPr>
            <w:sz w:val="18"/>
            <w:rPrChange w:id="8606" w:author="shorny" w:date="2014-06-09T18:35:00Z">
              <w:rPr/>
            </w:rPrChange>
          </w:rPr>
          <w:t xml:space="preserve"> `Decision </w:t>
        </w:r>
        <w:r w:rsidRPr="004A1AF8">
          <w:rPr>
            <w:rStyle w:val="keyword1"/>
            <w:sz w:val="18"/>
            <w:rPrChange w:id="8607" w:author="shorny" w:date="2014-06-09T18:35:00Z">
              <w:rPr>
                <w:rStyle w:val="keyword1"/>
              </w:rPr>
            </w:rPrChange>
          </w:rPr>
          <w:t>Type</w:t>
        </w:r>
        <w:r w:rsidRPr="004A1AF8">
          <w:rPr>
            <w:sz w:val="18"/>
            <w:rPrChange w:id="8608" w:author="shorny" w:date="2014-06-09T18:35:00Z">
              <w:rPr/>
            </w:rPrChange>
          </w:rPr>
          <w:t xml:space="preserve">` </w:t>
        </w:r>
        <w:r w:rsidRPr="004A1AF8">
          <w:rPr>
            <w:rStyle w:val="keyword1"/>
            <w:sz w:val="18"/>
            <w:rPrChange w:id="8609" w:author="shorny" w:date="2014-06-09T18:35:00Z">
              <w:rPr>
                <w:rStyle w:val="keyword1"/>
              </w:rPr>
            </w:rPrChange>
          </w:rPr>
          <w:t>TO</w:t>
        </w:r>
        <w:r w:rsidRPr="004A1AF8">
          <w:rPr>
            <w:sz w:val="18"/>
            <w:rPrChange w:id="8610" w:author="shorny" w:date="2014-06-09T18:35:00Z">
              <w:rPr/>
            </w:rPrChange>
          </w:rPr>
          <w:t xml:space="preserve"> p_staffID;</w:t>
        </w:r>
      </w:ins>
    </w:p>
    <w:p w14:paraId="1C0D86FB" w14:textId="77777777" w:rsidR="004A1AF8" w:rsidRPr="004A1AF8" w:rsidRDefault="004A1AF8">
      <w:pPr>
        <w:pStyle w:val="HTMLPreformatted"/>
        <w:divId w:val="364595370"/>
        <w:rPr>
          <w:ins w:id="8611" w:author="shorny" w:date="2014-06-09T18:35:00Z"/>
          <w:sz w:val="18"/>
          <w:rPrChange w:id="8612" w:author="shorny" w:date="2014-06-09T18:35:00Z">
            <w:rPr>
              <w:ins w:id="8613" w:author="shorny" w:date="2014-06-09T18:35:00Z"/>
            </w:rPr>
          </w:rPrChange>
        </w:rPr>
      </w:pPr>
      <w:ins w:id="8614" w:author="shorny" w:date="2014-06-09T18:35:00Z">
        <w:r w:rsidRPr="004A1AF8">
          <w:rPr>
            <w:sz w:val="18"/>
            <w:rPrChange w:id="8615" w:author="shorny" w:date="2014-06-09T18:35:00Z">
              <w:rPr/>
            </w:rPrChange>
          </w:rPr>
          <w:t xml:space="preserve">  </w:t>
        </w:r>
        <w:r w:rsidRPr="004A1AF8">
          <w:rPr>
            <w:rStyle w:val="keyword1"/>
            <w:sz w:val="18"/>
            <w:rPrChange w:id="8616" w:author="shorny" w:date="2014-06-09T18:35:00Z">
              <w:rPr>
                <w:rStyle w:val="keyword1"/>
              </w:rPr>
            </w:rPrChange>
          </w:rPr>
          <w:t>GRANT</w:t>
        </w:r>
        <w:r w:rsidRPr="004A1AF8">
          <w:rPr>
            <w:sz w:val="18"/>
            <w:rPrChange w:id="8617" w:author="shorny" w:date="2014-06-09T18:35:00Z">
              <w:rPr/>
            </w:rPrChange>
          </w:rPr>
          <w:t xml:space="preserve"> </w:t>
        </w:r>
        <w:r w:rsidRPr="004A1AF8">
          <w:rPr>
            <w:rStyle w:val="keyword1"/>
            <w:sz w:val="18"/>
            <w:rPrChange w:id="8618" w:author="shorny" w:date="2014-06-09T18:35:00Z">
              <w:rPr>
                <w:rStyle w:val="keyword1"/>
              </w:rPr>
            </w:rPrChange>
          </w:rPr>
          <w:t>SELECT</w:t>
        </w:r>
        <w:proofErr w:type="gramStart"/>
        <w:r w:rsidRPr="004A1AF8">
          <w:rPr>
            <w:sz w:val="18"/>
            <w:rPrChange w:id="8619" w:author="shorny" w:date="2014-06-09T18:35:00Z">
              <w:rPr/>
            </w:rPrChange>
          </w:rPr>
          <w:t>,</w:t>
        </w:r>
        <w:r w:rsidRPr="004A1AF8">
          <w:rPr>
            <w:rStyle w:val="keyword1"/>
            <w:sz w:val="18"/>
            <w:rPrChange w:id="8620" w:author="shorny" w:date="2014-06-09T18:35:00Z">
              <w:rPr>
                <w:rStyle w:val="keyword1"/>
              </w:rPr>
            </w:rPrChange>
          </w:rPr>
          <w:t>UPDATE</w:t>
        </w:r>
        <w:r w:rsidRPr="004A1AF8">
          <w:rPr>
            <w:sz w:val="18"/>
            <w:rPrChange w:id="8621" w:author="shorny" w:date="2014-06-09T18:35:00Z">
              <w:rPr/>
            </w:rPrChange>
          </w:rPr>
          <w:t>,</w:t>
        </w:r>
        <w:r w:rsidRPr="004A1AF8">
          <w:rPr>
            <w:rStyle w:val="keyword1"/>
            <w:sz w:val="18"/>
            <w:rPrChange w:id="8622" w:author="shorny" w:date="2014-06-09T18:35:00Z">
              <w:rPr>
                <w:rStyle w:val="keyword1"/>
              </w:rPr>
            </w:rPrChange>
          </w:rPr>
          <w:t>INSERT</w:t>
        </w:r>
        <w:proofErr w:type="gramEnd"/>
        <w:r w:rsidRPr="004A1AF8">
          <w:rPr>
            <w:sz w:val="18"/>
            <w:rPrChange w:id="8623" w:author="shorny" w:date="2014-06-09T18:35:00Z">
              <w:rPr/>
            </w:rPrChange>
          </w:rPr>
          <w:t xml:space="preserve"> </w:t>
        </w:r>
        <w:r w:rsidRPr="004A1AF8">
          <w:rPr>
            <w:rStyle w:val="keyword1"/>
            <w:sz w:val="18"/>
            <w:rPrChange w:id="8624" w:author="shorny" w:date="2014-06-09T18:35:00Z">
              <w:rPr>
                <w:rStyle w:val="keyword1"/>
              </w:rPr>
            </w:rPrChange>
          </w:rPr>
          <w:t>ON</w:t>
        </w:r>
        <w:r w:rsidRPr="004A1AF8">
          <w:rPr>
            <w:sz w:val="18"/>
            <w:rPrChange w:id="8625" w:author="shorny" w:date="2014-06-09T18:35:00Z">
              <w:rPr/>
            </w:rPrChange>
          </w:rPr>
          <w:t xml:space="preserve"> </w:t>
        </w:r>
        <w:r w:rsidRPr="004A1AF8">
          <w:rPr>
            <w:rStyle w:val="keyword1"/>
            <w:sz w:val="18"/>
            <w:rPrChange w:id="8626" w:author="shorny" w:date="2014-06-09T18:35:00Z">
              <w:rPr>
                <w:rStyle w:val="keyword1"/>
              </w:rPr>
            </w:rPrChange>
          </w:rPr>
          <w:t>TABLE</w:t>
        </w:r>
        <w:r w:rsidRPr="004A1AF8">
          <w:rPr>
            <w:sz w:val="18"/>
            <w:rPrChange w:id="8627" w:author="shorny" w:date="2014-06-09T18:35:00Z">
              <w:rPr/>
            </w:rPrChange>
          </w:rPr>
          <w:t xml:space="preserve"> `Degree` </w:t>
        </w:r>
        <w:r w:rsidRPr="004A1AF8">
          <w:rPr>
            <w:rStyle w:val="keyword1"/>
            <w:sz w:val="18"/>
            <w:rPrChange w:id="8628" w:author="shorny" w:date="2014-06-09T18:35:00Z">
              <w:rPr>
                <w:rStyle w:val="keyword1"/>
              </w:rPr>
            </w:rPrChange>
          </w:rPr>
          <w:t>TO</w:t>
        </w:r>
        <w:r w:rsidRPr="004A1AF8">
          <w:rPr>
            <w:sz w:val="18"/>
            <w:rPrChange w:id="8629" w:author="shorny" w:date="2014-06-09T18:35:00Z">
              <w:rPr/>
            </w:rPrChange>
          </w:rPr>
          <w:t xml:space="preserve"> p_staffID;</w:t>
        </w:r>
      </w:ins>
    </w:p>
    <w:p w14:paraId="4E000720" w14:textId="77777777" w:rsidR="004A1AF8" w:rsidRPr="004A1AF8" w:rsidRDefault="004A1AF8">
      <w:pPr>
        <w:pStyle w:val="HTMLPreformatted"/>
        <w:divId w:val="364595370"/>
        <w:rPr>
          <w:ins w:id="8630" w:author="shorny" w:date="2014-06-09T18:35:00Z"/>
          <w:sz w:val="18"/>
          <w:rPrChange w:id="8631" w:author="shorny" w:date="2014-06-09T18:35:00Z">
            <w:rPr>
              <w:ins w:id="8632" w:author="shorny" w:date="2014-06-09T18:35:00Z"/>
            </w:rPr>
          </w:rPrChange>
        </w:rPr>
      </w:pPr>
      <w:ins w:id="8633" w:author="shorny" w:date="2014-06-09T18:35:00Z">
        <w:r w:rsidRPr="004A1AF8">
          <w:rPr>
            <w:sz w:val="18"/>
            <w:rPrChange w:id="8634" w:author="shorny" w:date="2014-06-09T18:35:00Z">
              <w:rPr/>
            </w:rPrChange>
          </w:rPr>
          <w:t xml:space="preserve">  </w:t>
        </w:r>
        <w:r w:rsidRPr="004A1AF8">
          <w:rPr>
            <w:rStyle w:val="keyword1"/>
            <w:sz w:val="18"/>
            <w:rPrChange w:id="8635" w:author="shorny" w:date="2014-06-09T18:35:00Z">
              <w:rPr>
                <w:rStyle w:val="keyword1"/>
              </w:rPr>
            </w:rPrChange>
          </w:rPr>
          <w:t>GRANT</w:t>
        </w:r>
        <w:r w:rsidRPr="004A1AF8">
          <w:rPr>
            <w:sz w:val="18"/>
            <w:rPrChange w:id="8636" w:author="shorny" w:date="2014-06-09T18:35:00Z">
              <w:rPr/>
            </w:rPrChange>
          </w:rPr>
          <w:t xml:space="preserve"> </w:t>
        </w:r>
        <w:r w:rsidRPr="004A1AF8">
          <w:rPr>
            <w:rStyle w:val="keyword1"/>
            <w:sz w:val="18"/>
            <w:rPrChange w:id="8637" w:author="shorny" w:date="2014-06-09T18:35:00Z">
              <w:rPr>
                <w:rStyle w:val="keyword1"/>
              </w:rPr>
            </w:rPrChange>
          </w:rPr>
          <w:t>SELECT</w:t>
        </w:r>
        <w:proofErr w:type="gramStart"/>
        <w:r w:rsidRPr="004A1AF8">
          <w:rPr>
            <w:sz w:val="18"/>
            <w:rPrChange w:id="8638" w:author="shorny" w:date="2014-06-09T18:35:00Z">
              <w:rPr/>
            </w:rPrChange>
          </w:rPr>
          <w:t>,</w:t>
        </w:r>
        <w:r w:rsidRPr="004A1AF8">
          <w:rPr>
            <w:rStyle w:val="keyword1"/>
            <w:sz w:val="18"/>
            <w:rPrChange w:id="8639" w:author="shorny" w:date="2014-06-09T18:35:00Z">
              <w:rPr>
                <w:rStyle w:val="keyword1"/>
              </w:rPr>
            </w:rPrChange>
          </w:rPr>
          <w:t>UPDATE</w:t>
        </w:r>
        <w:r w:rsidRPr="004A1AF8">
          <w:rPr>
            <w:sz w:val="18"/>
            <w:rPrChange w:id="8640" w:author="shorny" w:date="2014-06-09T18:35:00Z">
              <w:rPr/>
            </w:rPrChange>
          </w:rPr>
          <w:t>,</w:t>
        </w:r>
        <w:r w:rsidRPr="004A1AF8">
          <w:rPr>
            <w:rStyle w:val="keyword1"/>
            <w:sz w:val="18"/>
            <w:rPrChange w:id="8641" w:author="shorny" w:date="2014-06-09T18:35:00Z">
              <w:rPr>
                <w:rStyle w:val="keyword1"/>
              </w:rPr>
            </w:rPrChange>
          </w:rPr>
          <w:t>INSERT</w:t>
        </w:r>
        <w:proofErr w:type="gramEnd"/>
        <w:r w:rsidRPr="004A1AF8">
          <w:rPr>
            <w:sz w:val="18"/>
            <w:rPrChange w:id="8642" w:author="shorny" w:date="2014-06-09T18:35:00Z">
              <w:rPr/>
            </w:rPrChange>
          </w:rPr>
          <w:t xml:space="preserve"> </w:t>
        </w:r>
        <w:r w:rsidRPr="004A1AF8">
          <w:rPr>
            <w:rStyle w:val="keyword1"/>
            <w:sz w:val="18"/>
            <w:rPrChange w:id="8643" w:author="shorny" w:date="2014-06-09T18:35:00Z">
              <w:rPr>
                <w:rStyle w:val="keyword1"/>
              </w:rPr>
            </w:rPrChange>
          </w:rPr>
          <w:t>ON</w:t>
        </w:r>
        <w:r w:rsidRPr="004A1AF8">
          <w:rPr>
            <w:sz w:val="18"/>
            <w:rPrChange w:id="8644" w:author="shorny" w:date="2014-06-09T18:35:00Z">
              <w:rPr/>
            </w:rPrChange>
          </w:rPr>
          <w:t xml:space="preserve"> </w:t>
        </w:r>
        <w:r w:rsidRPr="004A1AF8">
          <w:rPr>
            <w:rStyle w:val="keyword1"/>
            <w:sz w:val="18"/>
            <w:rPrChange w:id="8645" w:author="shorny" w:date="2014-06-09T18:35:00Z">
              <w:rPr>
                <w:rStyle w:val="keyword1"/>
              </w:rPr>
            </w:rPrChange>
          </w:rPr>
          <w:t>TABLE</w:t>
        </w:r>
        <w:r w:rsidRPr="004A1AF8">
          <w:rPr>
            <w:sz w:val="18"/>
            <w:rPrChange w:id="8646" w:author="shorny" w:date="2014-06-09T18:35:00Z">
              <w:rPr/>
            </w:rPrChange>
          </w:rPr>
          <w:t xml:space="preserve"> `Document` </w:t>
        </w:r>
        <w:r w:rsidRPr="004A1AF8">
          <w:rPr>
            <w:rStyle w:val="keyword1"/>
            <w:sz w:val="18"/>
            <w:rPrChange w:id="8647" w:author="shorny" w:date="2014-06-09T18:35:00Z">
              <w:rPr>
                <w:rStyle w:val="keyword1"/>
              </w:rPr>
            </w:rPrChange>
          </w:rPr>
          <w:t>TO</w:t>
        </w:r>
        <w:r w:rsidRPr="004A1AF8">
          <w:rPr>
            <w:sz w:val="18"/>
            <w:rPrChange w:id="8648" w:author="shorny" w:date="2014-06-09T18:35:00Z">
              <w:rPr/>
            </w:rPrChange>
          </w:rPr>
          <w:t xml:space="preserve"> p_staffID;</w:t>
        </w:r>
      </w:ins>
    </w:p>
    <w:p w14:paraId="721E3C73" w14:textId="77777777" w:rsidR="004A1AF8" w:rsidRPr="004A1AF8" w:rsidRDefault="004A1AF8">
      <w:pPr>
        <w:pStyle w:val="HTMLPreformatted"/>
        <w:divId w:val="364595370"/>
        <w:rPr>
          <w:ins w:id="8649" w:author="shorny" w:date="2014-06-09T18:35:00Z"/>
          <w:sz w:val="18"/>
          <w:rPrChange w:id="8650" w:author="shorny" w:date="2014-06-09T18:35:00Z">
            <w:rPr>
              <w:ins w:id="8651" w:author="shorny" w:date="2014-06-09T18:35:00Z"/>
            </w:rPr>
          </w:rPrChange>
        </w:rPr>
      </w:pPr>
      <w:ins w:id="8652" w:author="shorny" w:date="2014-06-09T18:35:00Z">
        <w:r w:rsidRPr="004A1AF8">
          <w:rPr>
            <w:sz w:val="18"/>
            <w:rPrChange w:id="8653" w:author="shorny" w:date="2014-06-09T18:35:00Z">
              <w:rPr/>
            </w:rPrChange>
          </w:rPr>
          <w:t xml:space="preserve">  </w:t>
        </w:r>
        <w:r w:rsidRPr="004A1AF8">
          <w:rPr>
            <w:rStyle w:val="keyword1"/>
            <w:sz w:val="18"/>
            <w:rPrChange w:id="8654" w:author="shorny" w:date="2014-06-09T18:35:00Z">
              <w:rPr>
                <w:rStyle w:val="keyword1"/>
              </w:rPr>
            </w:rPrChange>
          </w:rPr>
          <w:t>GRANT</w:t>
        </w:r>
        <w:r w:rsidRPr="004A1AF8">
          <w:rPr>
            <w:sz w:val="18"/>
            <w:rPrChange w:id="8655" w:author="shorny" w:date="2014-06-09T18:35:00Z">
              <w:rPr/>
            </w:rPrChange>
          </w:rPr>
          <w:t xml:space="preserve"> </w:t>
        </w:r>
        <w:r w:rsidRPr="004A1AF8">
          <w:rPr>
            <w:rStyle w:val="keyword1"/>
            <w:sz w:val="18"/>
            <w:rPrChange w:id="8656" w:author="shorny" w:date="2014-06-09T18:35:00Z">
              <w:rPr>
                <w:rStyle w:val="keyword1"/>
              </w:rPr>
            </w:rPrChange>
          </w:rPr>
          <w:t>SELECT</w:t>
        </w:r>
        <w:proofErr w:type="gramStart"/>
        <w:r w:rsidRPr="004A1AF8">
          <w:rPr>
            <w:sz w:val="18"/>
            <w:rPrChange w:id="8657" w:author="shorny" w:date="2014-06-09T18:35:00Z">
              <w:rPr/>
            </w:rPrChange>
          </w:rPr>
          <w:t>,</w:t>
        </w:r>
        <w:r w:rsidRPr="004A1AF8">
          <w:rPr>
            <w:rStyle w:val="keyword1"/>
            <w:sz w:val="18"/>
            <w:rPrChange w:id="8658" w:author="shorny" w:date="2014-06-09T18:35:00Z">
              <w:rPr>
                <w:rStyle w:val="keyword1"/>
              </w:rPr>
            </w:rPrChange>
          </w:rPr>
          <w:t>UPDATE</w:t>
        </w:r>
        <w:r w:rsidRPr="004A1AF8">
          <w:rPr>
            <w:sz w:val="18"/>
            <w:rPrChange w:id="8659" w:author="shorny" w:date="2014-06-09T18:35:00Z">
              <w:rPr/>
            </w:rPrChange>
          </w:rPr>
          <w:t>,</w:t>
        </w:r>
        <w:r w:rsidRPr="004A1AF8">
          <w:rPr>
            <w:rStyle w:val="keyword1"/>
            <w:sz w:val="18"/>
            <w:rPrChange w:id="8660" w:author="shorny" w:date="2014-06-09T18:35:00Z">
              <w:rPr>
                <w:rStyle w:val="keyword1"/>
              </w:rPr>
            </w:rPrChange>
          </w:rPr>
          <w:t>INSERT</w:t>
        </w:r>
        <w:proofErr w:type="gramEnd"/>
        <w:r w:rsidRPr="004A1AF8">
          <w:rPr>
            <w:sz w:val="18"/>
            <w:rPrChange w:id="8661" w:author="shorny" w:date="2014-06-09T18:35:00Z">
              <w:rPr/>
            </w:rPrChange>
          </w:rPr>
          <w:t xml:space="preserve"> </w:t>
        </w:r>
        <w:r w:rsidRPr="004A1AF8">
          <w:rPr>
            <w:rStyle w:val="keyword1"/>
            <w:sz w:val="18"/>
            <w:rPrChange w:id="8662" w:author="shorny" w:date="2014-06-09T18:35:00Z">
              <w:rPr>
                <w:rStyle w:val="keyword1"/>
              </w:rPr>
            </w:rPrChange>
          </w:rPr>
          <w:t>ON</w:t>
        </w:r>
        <w:r w:rsidRPr="004A1AF8">
          <w:rPr>
            <w:sz w:val="18"/>
            <w:rPrChange w:id="8663" w:author="shorny" w:date="2014-06-09T18:35:00Z">
              <w:rPr/>
            </w:rPrChange>
          </w:rPr>
          <w:t xml:space="preserve"> </w:t>
        </w:r>
        <w:r w:rsidRPr="004A1AF8">
          <w:rPr>
            <w:rStyle w:val="keyword1"/>
            <w:sz w:val="18"/>
            <w:rPrChange w:id="8664" w:author="shorny" w:date="2014-06-09T18:35:00Z">
              <w:rPr>
                <w:rStyle w:val="keyword1"/>
              </w:rPr>
            </w:rPrChange>
          </w:rPr>
          <w:t>TABLE</w:t>
        </w:r>
        <w:r w:rsidRPr="004A1AF8">
          <w:rPr>
            <w:sz w:val="18"/>
            <w:rPrChange w:id="8665" w:author="shorny" w:date="2014-06-09T18:35:00Z">
              <w:rPr/>
            </w:rPrChange>
          </w:rPr>
          <w:t xml:space="preserve"> `Document Status` </w:t>
        </w:r>
        <w:r w:rsidRPr="004A1AF8">
          <w:rPr>
            <w:rStyle w:val="keyword1"/>
            <w:sz w:val="18"/>
            <w:rPrChange w:id="8666" w:author="shorny" w:date="2014-06-09T18:35:00Z">
              <w:rPr>
                <w:rStyle w:val="keyword1"/>
              </w:rPr>
            </w:rPrChange>
          </w:rPr>
          <w:t>TO</w:t>
        </w:r>
        <w:r w:rsidRPr="004A1AF8">
          <w:rPr>
            <w:sz w:val="18"/>
            <w:rPrChange w:id="8667" w:author="shorny" w:date="2014-06-09T18:35:00Z">
              <w:rPr/>
            </w:rPrChange>
          </w:rPr>
          <w:t xml:space="preserve"> p_staffID;</w:t>
        </w:r>
      </w:ins>
    </w:p>
    <w:p w14:paraId="0D020237" w14:textId="77777777" w:rsidR="004A1AF8" w:rsidRPr="004A1AF8" w:rsidRDefault="004A1AF8">
      <w:pPr>
        <w:pStyle w:val="HTMLPreformatted"/>
        <w:divId w:val="364595370"/>
        <w:rPr>
          <w:ins w:id="8668" w:author="shorny" w:date="2014-06-09T18:35:00Z"/>
          <w:sz w:val="18"/>
          <w:rPrChange w:id="8669" w:author="shorny" w:date="2014-06-09T18:35:00Z">
            <w:rPr>
              <w:ins w:id="8670" w:author="shorny" w:date="2014-06-09T18:35:00Z"/>
            </w:rPr>
          </w:rPrChange>
        </w:rPr>
      </w:pPr>
      <w:ins w:id="8671" w:author="shorny" w:date="2014-06-09T18:35:00Z">
        <w:r w:rsidRPr="004A1AF8">
          <w:rPr>
            <w:sz w:val="18"/>
            <w:rPrChange w:id="8672" w:author="shorny" w:date="2014-06-09T18:35:00Z">
              <w:rPr/>
            </w:rPrChange>
          </w:rPr>
          <w:t xml:space="preserve">  </w:t>
        </w:r>
        <w:r w:rsidRPr="004A1AF8">
          <w:rPr>
            <w:rStyle w:val="keyword1"/>
            <w:sz w:val="18"/>
            <w:rPrChange w:id="8673" w:author="shorny" w:date="2014-06-09T18:35:00Z">
              <w:rPr>
                <w:rStyle w:val="keyword1"/>
              </w:rPr>
            </w:rPrChange>
          </w:rPr>
          <w:t>GRANT</w:t>
        </w:r>
        <w:r w:rsidRPr="004A1AF8">
          <w:rPr>
            <w:sz w:val="18"/>
            <w:rPrChange w:id="8674" w:author="shorny" w:date="2014-06-09T18:35:00Z">
              <w:rPr/>
            </w:rPrChange>
          </w:rPr>
          <w:t xml:space="preserve"> </w:t>
        </w:r>
        <w:r w:rsidRPr="004A1AF8">
          <w:rPr>
            <w:rStyle w:val="keyword1"/>
            <w:sz w:val="18"/>
            <w:rPrChange w:id="8675" w:author="shorny" w:date="2014-06-09T18:35:00Z">
              <w:rPr>
                <w:rStyle w:val="keyword1"/>
              </w:rPr>
            </w:rPrChange>
          </w:rPr>
          <w:t>SELECT</w:t>
        </w:r>
        <w:proofErr w:type="gramStart"/>
        <w:r w:rsidRPr="004A1AF8">
          <w:rPr>
            <w:sz w:val="18"/>
            <w:rPrChange w:id="8676" w:author="shorny" w:date="2014-06-09T18:35:00Z">
              <w:rPr/>
            </w:rPrChange>
          </w:rPr>
          <w:t>,</w:t>
        </w:r>
        <w:r w:rsidRPr="004A1AF8">
          <w:rPr>
            <w:rStyle w:val="keyword1"/>
            <w:sz w:val="18"/>
            <w:rPrChange w:id="8677" w:author="shorny" w:date="2014-06-09T18:35:00Z">
              <w:rPr>
                <w:rStyle w:val="keyword1"/>
              </w:rPr>
            </w:rPrChange>
          </w:rPr>
          <w:t>UPDATE</w:t>
        </w:r>
        <w:r w:rsidRPr="004A1AF8">
          <w:rPr>
            <w:sz w:val="18"/>
            <w:rPrChange w:id="8678" w:author="shorny" w:date="2014-06-09T18:35:00Z">
              <w:rPr/>
            </w:rPrChange>
          </w:rPr>
          <w:t>,</w:t>
        </w:r>
        <w:r w:rsidRPr="004A1AF8">
          <w:rPr>
            <w:rStyle w:val="keyword1"/>
            <w:sz w:val="18"/>
            <w:rPrChange w:id="8679" w:author="shorny" w:date="2014-06-09T18:35:00Z">
              <w:rPr>
                <w:rStyle w:val="keyword1"/>
              </w:rPr>
            </w:rPrChange>
          </w:rPr>
          <w:t>INSERT</w:t>
        </w:r>
        <w:proofErr w:type="gramEnd"/>
        <w:r w:rsidRPr="004A1AF8">
          <w:rPr>
            <w:sz w:val="18"/>
            <w:rPrChange w:id="8680" w:author="shorny" w:date="2014-06-09T18:35:00Z">
              <w:rPr/>
            </w:rPrChange>
          </w:rPr>
          <w:t xml:space="preserve"> </w:t>
        </w:r>
        <w:r w:rsidRPr="004A1AF8">
          <w:rPr>
            <w:rStyle w:val="keyword1"/>
            <w:sz w:val="18"/>
            <w:rPrChange w:id="8681" w:author="shorny" w:date="2014-06-09T18:35:00Z">
              <w:rPr>
                <w:rStyle w:val="keyword1"/>
              </w:rPr>
            </w:rPrChange>
          </w:rPr>
          <w:t>ON</w:t>
        </w:r>
        <w:r w:rsidRPr="004A1AF8">
          <w:rPr>
            <w:sz w:val="18"/>
            <w:rPrChange w:id="8682" w:author="shorny" w:date="2014-06-09T18:35:00Z">
              <w:rPr/>
            </w:rPrChange>
          </w:rPr>
          <w:t xml:space="preserve"> </w:t>
        </w:r>
        <w:r w:rsidRPr="004A1AF8">
          <w:rPr>
            <w:rStyle w:val="keyword1"/>
            <w:sz w:val="18"/>
            <w:rPrChange w:id="8683" w:author="shorny" w:date="2014-06-09T18:35:00Z">
              <w:rPr>
                <w:rStyle w:val="keyword1"/>
              </w:rPr>
            </w:rPrChange>
          </w:rPr>
          <w:t>TABLE</w:t>
        </w:r>
        <w:r w:rsidRPr="004A1AF8">
          <w:rPr>
            <w:sz w:val="18"/>
            <w:rPrChange w:id="8684" w:author="shorny" w:date="2014-06-09T18:35:00Z">
              <w:rPr/>
            </w:rPrChange>
          </w:rPr>
          <w:t xml:space="preserve"> `Document </w:t>
        </w:r>
        <w:r w:rsidRPr="004A1AF8">
          <w:rPr>
            <w:rStyle w:val="keyword1"/>
            <w:sz w:val="18"/>
            <w:rPrChange w:id="8685" w:author="shorny" w:date="2014-06-09T18:35:00Z">
              <w:rPr>
                <w:rStyle w:val="keyword1"/>
              </w:rPr>
            </w:rPrChange>
          </w:rPr>
          <w:t>Type</w:t>
        </w:r>
        <w:r w:rsidRPr="004A1AF8">
          <w:rPr>
            <w:sz w:val="18"/>
            <w:rPrChange w:id="8686" w:author="shorny" w:date="2014-06-09T18:35:00Z">
              <w:rPr/>
            </w:rPrChange>
          </w:rPr>
          <w:t xml:space="preserve">` </w:t>
        </w:r>
        <w:r w:rsidRPr="004A1AF8">
          <w:rPr>
            <w:rStyle w:val="keyword1"/>
            <w:sz w:val="18"/>
            <w:rPrChange w:id="8687" w:author="shorny" w:date="2014-06-09T18:35:00Z">
              <w:rPr>
                <w:rStyle w:val="keyword1"/>
              </w:rPr>
            </w:rPrChange>
          </w:rPr>
          <w:t>TO</w:t>
        </w:r>
        <w:r w:rsidRPr="004A1AF8">
          <w:rPr>
            <w:sz w:val="18"/>
            <w:rPrChange w:id="8688" w:author="shorny" w:date="2014-06-09T18:35:00Z">
              <w:rPr/>
            </w:rPrChange>
          </w:rPr>
          <w:t xml:space="preserve"> p_staffID;</w:t>
        </w:r>
      </w:ins>
    </w:p>
    <w:p w14:paraId="211BA3D1" w14:textId="77777777" w:rsidR="004A1AF8" w:rsidRPr="004A1AF8" w:rsidRDefault="004A1AF8">
      <w:pPr>
        <w:pStyle w:val="HTMLPreformatted"/>
        <w:divId w:val="364595370"/>
        <w:rPr>
          <w:ins w:id="8689" w:author="shorny" w:date="2014-06-09T18:35:00Z"/>
          <w:sz w:val="18"/>
          <w:rPrChange w:id="8690" w:author="shorny" w:date="2014-06-09T18:35:00Z">
            <w:rPr>
              <w:ins w:id="8691" w:author="shorny" w:date="2014-06-09T18:35:00Z"/>
            </w:rPr>
          </w:rPrChange>
        </w:rPr>
      </w:pPr>
      <w:ins w:id="8692" w:author="shorny" w:date="2014-06-09T18:35:00Z">
        <w:r w:rsidRPr="004A1AF8">
          <w:rPr>
            <w:sz w:val="18"/>
            <w:rPrChange w:id="8693" w:author="shorny" w:date="2014-06-09T18:35:00Z">
              <w:rPr/>
            </w:rPrChange>
          </w:rPr>
          <w:t xml:space="preserve">  </w:t>
        </w:r>
        <w:r w:rsidRPr="004A1AF8">
          <w:rPr>
            <w:rStyle w:val="keyword1"/>
            <w:sz w:val="18"/>
            <w:rPrChange w:id="8694" w:author="shorny" w:date="2014-06-09T18:35:00Z">
              <w:rPr>
                <w:rStyle w:val="keyword1"/>
              </w:rPr>
            </w:rPrChange>
          </w:rPr>
          <w:t>GRANT</w:t>
        </w:r>
        <w:r w:rsidRPr="004A1AF8">
          <w:rPr>
            <w:sz w:val="18"/>
            <w:rPrChange w:id="8695" w:author="shorny" w:date="2014-06-09T18:35:00Z">
              <w:rPr/>
            </w:rPrChange>
          </w:rPr>
          <w:t xml:space="preserve"> </w:t>
        </w:r>
        <w:r w:rsidRPr="004A1AF8">
          <w:rPr>
            <w:rStyle w:val="keyword1"/>
            <w:sz w:val="18"/>
            <w:rPrChange w:id="8696" w:author="shorny" w:date="2014-06-09T18:35:00Z">
              <w:rPr>
                <w:rStyle w:val="keyword1"/>
              </w:rPr>
            </w:rPrChange>
          </w:rPr>
          <w:t>SELECT</w:t>
        </w:r>
        <w:proofErr w:type="gramStart"/>
        <w:r w:rsidRPr="004A1AF8">
          <w:rPr>
            <w:sz w:val="18"/>
            <w:rPrChange w:id="8697" w:author="shorny" w:date="2014-06-09T18:35:00Z">
              <w:rPr/>
            </w:rPrChange>
          </w:rPr>
          <w:t>,</w:t>
        </w:r>
        <w:r w:rsidRPr="004A1AF8">
          <w:rPr>
            <w:rStyle w:val="keyword1"/>
            <w:sz w:val="18"/>
            <w:rPrChange w:id="8698" w:author="shorny" w:date="2014-06-09T18:35:00Z">
              <w:rPr>
                <w:rStyle w:val="keyword1"/>
              </w:rPr>
            </w:rPrChange>
          </w:rPr>
          <w:t>UPDATE</w:t>
        </w:r>
        <w:r w:rsidRPr="004A1AF8">
          <w:rPr>
            <w:sz w:val="18"/>
            <w:rPrChange w:id="8699" w:author="shorny" w:date="2014-06-09T18:35:00Z">
              <w:rPr/>
            </w:rPrChange>
          </w:rPr>
          <w:t>,</w:t>
        </w:r>
        <w:r w:rsidRPr="004A1AF8">
          <w:rPr>
            <w:rStyle w:val="keyword1"/>
            <w:sz w:val="18"/>
            <w:rPrChange w:id="8700" w:author="shorny" w:date="2014-06-09T18:35:00Z">
              <w:rPr>
                <w:rStyle w:val="keyword1"/>
              </w:rPr>
            </w:rPrChange>
          </w:rPr>
          <w:t>INSERT</w:t>
        </w:r>
        <w:proofErr w:type="gramEnd"/>
        <w:r w:rsidRPr="004A1AF8">
          <w:rPr>
            <w:sz w:val="18"/>
            <w:rPrChange w:id="8701" w:author="shorny" w:date="2014-06-09T18:35:00Z">
              <w:rPr/>
            </w:rPrChange>
          </w:rPr>
          <w:t xml:space="preserve"> </w:t>
        </w:r>
        <w:r w:rsidRPr="004A1AF8">
          <w:rPr>
            <w:rStyle w:val="keyword1"/>
            <w:sz w:val="18"/>
            <w:rPrChange w:id="8702" w:author="shorny" w:date="2014-06-09T18:35:00Z">
              <w:rPr>
                <w:rStyle w:val="keyword1"/>
              </w:rPr>
            </w:rPrChange>
          </w:rPr>
          <w:t>ON</w:t>
        </w:r>
        <w:r w:rsidRPr="004A1AF8">
          <w:rPr>
            <w:sz w:val="18"/>
            <w:rPrChange w:id="8703" w:author="shorny" w:date="2014-06-09T18:35:00Z">
              <w:rPr/>
            </w:rPrChange>
          </w:rPr>
          <w:t xml:space="preserve"> </w:t>
        </w:r>
        <w:r w:rsidRPr="004A1AF8">
          <w:rPr>
            <w:rStyle w:val="keyword1"/>
            <w:sz w:val="18"/>
            <w:rPrChange w:id="8704" w:author="shorny" w:date="2014-06-09T18:35:00Z">
              <w:rPr>
                <w:rStyle w:val="keyword1"/>
              </w:rPr>
            </w:rPrChange>
          </w:rPr>
          <w:t>TABLE</w:t>
        </w:r>
        <w:r w:rsidRPr="004A1AF8">
          <w:rPr>
            <w:sz w:val="18"/>
            <w:rPrChange w:id="8705" w:author="shorny" w:date="2014-06-09T18:35:00Z">
              <w:rPr/>
            </w:rPrChange>
          </w:rPr>
          <w:t xml:space="preserve"> `Payment </w:t>
        </w:r>
        <w:r w:rsidRPr="004A1AF8">
          <w:rPr>
            <w:rStyle w:val="keyword1"/>
            <w:sz w:val="18"/>
            <w:rPrChange w:id="8706" w:author="shorny" w:date="2014-06-09T18:35:00Z">
              <w:rPr>
                <w:rStyle w:val="keyword1"/>
              </w:rPr>
            </w:rPrChange>
          </w:rPr>
          <w:t>Method</w:t>
        </w:r>
        <w:r w:rsidRPr="004A1AF8">
          <w:rPr>
            <w:sz w:val="18"/>
            <w:rPrChange w:id="8707" w:author="shorny" w:date="2014-06-09T18:35:00Z">
              <w:rPr/>
            </w:rPrChange>
          </w:rPr>
          <w:t xml:space="preserve">` </w:t>
        </w:r>
        <w:r w:rsidRPr="004A1AF8">
          <w:rPr>
            <w:rStyle w:val="keyword1"/>
            <w:sz w:val="18"/>
            <w:rPrChange w:id="8708" w:author="shorny" w:date="2014-06-09T18:35:00Z">
              <w:rPr>
                <w:rStyle w:val="keyword1"/>
              </w:rPr>
            </w:rPrChange>
          </w:rPr>
          <w:t>TO</w:t>
        </w:r>
        <w:r w:rsidRPr="004A1AF8">
          <w:rPr>
            <w:sz w:val="18"/>
            <w:rPrChange w:id="8709" w:author="shorny" w:date="2014-06-09T18:35:00Z">
              <w:rPr/>
            </w:rPrChange>
          </w:rPr>
          <w:t xml:space="preserve"> p_staffID;</w:t>
        </w:r>
      </w:ins>
    </w:p>
    <w:p w14:paraId="3C68465E" w14:textId="77777777" w:rsidR="004A1AF8" w:rsidRPr="004A1AF8" w:rsidRDefault="004A1AF8">
      <w:pPr>
        <w:pStyle w:val="HTMLPreformatted"/>
        <w:divId w:val="364595370"/>
        <w:rPr>
          <w:ins w:id="8710" w:author="shorny" w:date="2014-06-09T18:35:00Z"/>
          <w:sz w:val="18"/>
          <w:rPrChange w:id="8711" w:author="shorny" w:date="2014-06-09T18:35:00Z">
            <w:rPr>
              <w:ins w:id="8712" w:author="shorny" w:date="2014-06-09T18:35:00Z"/>
            </w:rPr>
          </w:rPrChange>
        </w:rPr>
      </w:pPr>
      <w:ins w:id="8713" w:author="shorny" w:date="2014-06-09T18:35:00Z">
        <w:r w:rsidRPr="004A1AF8">
          <w:rPr>
            <w:sz w:val="18"/>
            <w:rPrChange w:id="8714" w:author="shorny" w:date="2014-06-09T18:35:00Z">
              <w:rPr/>
            </w:rPrChange>
          </w:rPr>
          <w:t xml:space="preserve">  </w:t>
        </w:r>
        <w:r w:rsidRPr="004A1AF8">
          <w:rPr>
            <w:rStyle w:val="keyword1"/>
            <w:sz w:val="18"/>
            <w:rPrChange w:id="8715" w:author="shorny" w:date="2014-06-09T18:35:00Z">
              <w:rPr>
                <w:rStyle w:val="keyword1"/>
              </w:rPr>
            </w:rPrChange>
          </w:rPr>
          <w:t>GRANT</w:t>
        </w:r>
        <w:r w:rsidRPr="004A1AF8">
          <w:rPr>
            <w:sz w:val="18"/>
            <w:rPrChange w:id="8716" w:author="shorny" w:date="2014-06-09T18:35:00Z">
              <w:rPr/>
            </w:rPrChange>
          </w:rPr>
          <w:t xml:space="preserve"> </w:t>
        </w:r>
        <w:r w:rsidRPr="004A1AF8">
          <w:rPr>
            <w:rStyle w:val="keyword1"/>
            <w:sz w:val="18"/>
            <w:rPrChange w:id="8717" w:author="shorny" w:date="2014-06-09T18:35:00Z">
              <w:rPr>
                <w:rStyle w:val="keyword1"/>
              </w:rPr>
            </w:rPrChange>
          </w:rPr>
          <w:t>SELECT</w:t>
        </w:r>
        <w:proofErr w:type="gramStart"/>
        <w:r w:rsidRPr="004A1AF8">
          <w:rPr>
            <w:sz w:val="18"/>
            <w:rPrChange w:id="8718" w:author="shorny" w:date="2014-06-09T18:35:00Z">
              <w:rPr/>
            </w:rPrChange>
          </w:rPr>
          <w:t>,</w:t>
        </w:r>
        <w:r w:rsidRPr="004A1AF8">
          <w:rPr>
            <w:rStyle w:val="keyword1"/>
            <w:sz w:val="18"/>
            <w:rPrChange w:id="8719" w:author="shorny" w:date="2014-06-09T18:35:00Z">
              <w:rPr>
                <w:rStyle w:val="keyword1"/>
              </w:rPr>
            </w:rPrChange>
          </w:rPr>
          <w:t>UPDATE</w:t>
        </w:r>
        <w:r w:rsidRPr="004A1AF8">
          <w:rPr>
            <w:sz w:val="18"/>
            <w:rPrChange w:id="8720" w:author="shorny" w:date="2014-06-09T18:35:00Z">
              <w:rPr/>
            </w:rPrChange>
          </w:rPr>
          <w:t>,</w:t>
        </w:r>
        <w:r w:rsidRPr="004A1AF8">
          <w:rPr>
            <w:rStyle w:val="keyword1"/>
            <w:sz w:val="18"/>
            <w:rPrChange w:id="8721" w:author="shorny" w:date="2014-06-09T18:35:00Z">
              <w:rPr>
                <w:rStyle w:val="keyword1"/>
              </w:rPr>
            </w:rPrChange>
          </w:rPr>
          <w:t>INSERT</w:t>
        </w:r>
        <w:proofErr w:type="gramEnd"/>
        <w:r w:rsidRPr="004A1AF8">
          <w:rPr>
            <w:sz w:val="18"/>
            <w:rPrChange w:id="8722" w:author="shorny" w:date="2014-06-09T18:35:00Z">
              <w:rPr/>
            </w:rPrChange>
          </w:rPr>
          <w:t xml:space="preserve"> </w:t>
        </w:r>
        <w:r w:rsidRPr="004A1AF8">
          <w:rPr>
            <w:rStyle w:val="keyword1"/>
            <w:sz w:val="18"/>
            <w:rPrChange w:id="8723" w:author="shorny" w:date="2014-06-09T18:35:00Z">
              <w:rPr>
                <w:rStyle w:val="keyword1"/>
              </w:rPr>
            </w:rPrChange>
          </w:rPr>
          <w:t>ON</w:t>
        </w:r>
        <w:r w:rsidRPr="004A1AF8">
          <w:rPr>
            <w:sz w:val="18"/>
            <w:rPrChange w:id="8724" w:author="shorny" w:date="2014-06-09T18:35:00Z">
              <w:rPr/>
            </w:rPrChange>
          </w:rPr>
          <w:t xml:space="preserve"> </w:t>
        </w:r>
        <w:r w:rsidRPr="004A1AF8">
          <w:rPr>
            <w:rStyle w:val="keyword1"/>
            <w:sz w:val="18"/>
            <w:rPrChange w:id="8725" w:author="shorny" w:date="2014-06-09T18:35:00Z">
              <w:rPr>
                <w:rStyle w:val="keyword1"/>
              </w:rPr>
            </w:rPrChange>
          </w:rPr>
          <w:t>TABLE</w:t>
        </w:r>
        <w:r w:rsidRPr="004A1AF8">
          <w:rPr>
            <w:sz w:val="18"/>
            <w:rPrChange w:id="8726" w:author="shorny" w:date="2014-06-09T18:35:00Z">
              <w:rPr/>
            </w:rPrChange>
          </w:rPr>
          <w:t xml:space="preserve"> `Publication` </w:t>
        </w:r>
        <w:r w:rsidRPr="004A1AF8">
          <w:rPr>
            <w:rStyle w:val="keyword1"/>
            <w:sz w:val="18"/>
            <w:rPrChange w:id="8727" w:author="shorny" w:date="2014-06-09T18:35:00Z">
              <w:rPr>
                <w:rStyle w:val="keyword1"/>
              </w:rPr>
            </w:rPrChange>
          </w:rPr>
          <w:t>TO</w:t>
        </w:r>
        <w:r w:rsidRPr="004A1AF8">
          <w:rPr>
            <w:sz w:val="18"/>
            <w:rPrChange w:id="8728" w:author="shorny" w:date="2014-06-09T18:35:00Z">
              <w:rPr/>
            </w:rPrChange>
          </w:rPr>
          <w:t xml:space="preserve"> p_staffID;</w:t>
        </w:r>
      </w:ins>
    </w:p>
    <w:p w14:paraId="07605BE5" w14:textId="77777777" w:rsidR="004A1AF8" w:rsidRPr="004A1AF8" w:rsidRDefault="004A1AF8">
      <w:pPr>
        <w:pStyle w:val="HTMLPreformatted"/>
        <w:divId w:val="364595370"/>
        <w:rPr>
          <w:ins w:id="8729" w:author="shorny" w:date="2014-06-09T18:35:00Z"/>
          <w:sz w:val="18"/>
          <w:rPrChange w:id="8730" w:author="shorny" w:date="2014-06-09T18:35:00Z">
            <w:rPr>
              <w:ins w:id="8731" w:author="shorny" w:date="2014-06-09T18:35:00Z"/>
            </w:rPr>
          </w:rPrChange>
        </w:rPr>
      </w:pPr>
      <w:ins w:id="8732" w:author="shorny" w:date="2014-06-09T18:35:00Z">
        <w:r w:rsidRPr="004A1AF8">
          <w:rPr>
            <w:sz w:val="18"/>
            <w:rPrChange w:id="8733" w:author="shorny" w:date="2014-06-09T18:35:00Z">
              <w:rPr/>
            </w:rPrChange>
          </w:rPr>
          <w:t xml:space="preserve">  </w:t>
        </w:r>
        <w:r w:rsidRPr="004A1AF8">
          <w:rPr>
            <w:rStyle w:val="keyword1"/>
            <w:sz w:val="18"/>
            <w:rPrChange w:id="8734" w:author="shorny" w:date="2014-06-09T18:35:00Z">
              <w:rPr>
                <w:rStyle w:val="keyword1"/>
              </w:rPr>
            </w:rPrChange>
          </w:rPr>
          <w:t>GRANT</w:t>
        </w:r>
        <w:r w:rsidRPr="004A1AF8">
          <w:rPr>
            <w:sz w:val="18"/>
            <w:rPrChange w:id="8735" w:author="shorny" w:date="2014-06-09T18:35:00Z">
              <w:rPr/>
            </w:rPrChange>
          </w:rPr>
          <w:t xml:space="preserve"> </w:t>
        </w:r>
        <w:r w:rsidRPr="004A1AF8">
          <w:rPr>
            <w:rStyle w:val="keyword1"/>
            <w:sz w:val="18"/>
            <w:rPrChange w:id="8736" w:author="shorny" w:date="2014-06-09T18:35:00Z">
              <w:rPr>
                <w:rStyle w:val="keyword1"/>
              </w:rPr>
            </w:rPrChange>
          </w:rPr>
          <w:t>SELECT</w:t>
        </w:r>
        <w:proofErr w:type="gramStart"/>
        <w:r w:rsidRPr="004A1AF8">
          <w:rPr>
            <w:sz w:val="18"/>
            <w:rPrChange w:id="8737" w:author="shorny" w:date="2014-06-09T18:35:00Z">
              <w:rPr/>
            </w:rPrChange>
          </w:rPr>
          <w:t>,</w:t>
        </w:r>
        <w:r w:rsidRPr="004A1AF8">
          <w:rPr>
            <w:rStyle w:val="keyword1"/>
            <w:sz w:val="18"/>
            <w:rPrChange w:id="8738" w:author="shorny" w:date="2014-06-09T18:35:00Z">
              <w:rPr>
                <w:rStyle w:val="keyword1"/>
              </w:rPr>
            </w:rPrChange>
          </w:rPr>
          <w:t>UPDATE</w:t>
        </w:r>
        <w:r w:rsidRPr="004A1AF8">
          <w:rPr>
            <w:sz w:val="18"/>
            <w:rPrChange w:id="8739" w:author="shorny" w:date="2014-06-09T18:35:00Z">
              <w:rPr/>
            </w:rPrChange>
          </w:rPr>
          <w:t>,</w:t>
        </w:r>
        <w:r w:rsidRPr="004A1AF8">
          <w:rPr>
            <w:rStyle w:val="keyword1"/>
            <w:sz w:val="18"/>
            <w:rPrChange w:id="8740" w:author="shorny" w:date="2014-06-09T18:35:00Z">
              <w:rPr>
                <w:rStyle w:val="keyword1"/>
              </w:rPr>
            </w:rPrChange>
          </w:rPr>
          <w:t>INSERT</w:t>
        </w:r>
        <w:proofErr w:type="gramEnd"/>
        <w:r w:rsidRPr="004A1AF8">
          <w:rPr>
            <w:sz w:val="18"/>
            <w:rPrChange w:id="8741" w:author="shorny" w:date="2014-06-09T18:35:00Z">
              <w:rPr/>
            </w:rPrChange>
          </w:rPr>
          <w:t xml:space="preserve"> </w:t>
        </w:r>
        <w:r w:rsidRPr="004A1AF8">
          <w:rPr>
            <w:rStyle w:val="keyword1"/>
            <w:sz w:val="18"/>
            <w:rPrChange w:id="8742" w:author="shorny" w:date="2014-06-09T18:35:00Z">
              <w:rPr>
                <w:rStyle w:val="keyword1"/>
              </w:rPr>
            </w:rPrChange>
          </w:rPr>
          <w:t>ON</w:t>
        </w:r>
        <w:r w:rsidRPr="004A1AF8">
          <w:rPr>
            <w:sz w:val="18"/>
            <w:rPrChange w:id="8743" w:author="shorny" w:date="2014-06-09T18:35:00Z">
              <w:rPr/>
            </w:rPrChange>
          </w:rPr>
          <w:t xml:space="preserve"> </w:t>
        </w:r>
        <w:r w:rsidRPr="004A1AF8">
          <w:rPr>
            <w:rStyle w:val="keyword1"/>
            <w:sz w:val="18"/>
            <w:rPrChange w:id="8744" w:author="shorny" w:date="2014-06-09T18:35:00Z">
              <w:rPr>
                <w:rStyle w:val="keyword1"/>
              </w:rPr>
            </w:rPrChange>
          </w:rPr>
          <w:t>TABLE</w:t>
        </w:r>
        <w:r w:rsidRPr="004A1AF8">
          <w:rPr>
            <w:sz w:val="18"/>
            <w:rPrChange w:id="8745" w:author="shorny" w:date="2014-06-09T18:35:00Z">
              <w:rPr/>
            </w:rPrChange>
          </w:rPr>
          <w:t xml:space="preserve"> `Referee` </w:t>
        </w:r>
        <w:r w:rsidRPr="004A1AF8">
          <w:rPr>
            <w:rStyle w:val="keyword1"/>
            <w:sz w:val="18"/>
            <w:rPrChange w:id="8746" w:author="shorny" w:date="2014-06-09T18:35:00Z">
              <w:rPr>
                <w:rStyle w:val="keyword1"/>
              </w:rPr>
            </w:rPrChange>
          </w:rPr>
          <w:t>TO</w:t>
        </w:r>
        <w:r w:rsidRPr="004A1AF8">
          <w:rPr>
            <w:sz w:val="18"/>
            <w:rPrChange w:id="8747" w:author="shorny" w:date="2014-06-09T18:35:00Z">
              <w:rPr/>
            </w:rPrChange>
          </w:rPr>
          <w:t xml:space="preserve"> p_staffID;</w:t>
        </w:r>
      </w:ins>
    </w:p>
    <w:p w14:paraId="16B20835" w14:textId="77777777" w:rsidR="004A1AF8" w:rsidRPr="004A1AF8" w:rsidRDefault="004A1AF8">
      <w:pPr>
        <w:pStyle w:val="HTMLPreformatted"/>
        <w:divId w:val="364595370"/>
        <w:rPr>
          <w:ins w:id="8748" w:author="shorny" w:date="2014-06-09T18:35:00Z"/>
          <w:sz w:val="18"/>
          <w:rPrChange w:id="8749" w:author="shorny" w:date="2014-06-09T18:35:00Z">
            <w:rPr>
              <w:ins w:id="8750" w:author="shorny" w:date="2014-06-09T18:35:00Z"/>
            </w:rPr>
          </w:rPrChange>
        </w:rPr>
      </w:pPr>
      <w:ins w:id="8751" w:author="shorny" w:date="2014-06-09T18:35:00Z">
        <w:r w:rsidRPr="004A1AF8">
          <w:rPr>
            <w:sz w:val="18"/>
            <w:rPrChange w:id="8752" w:author="shorny" w:date="2014-06-09T18:35:00Z">
              <w:rPr/>
            </w:rPrChange>
          </w:rPr>
          <w:t xml:space="preserve">  </w:t>
        </w:r>
        <w:r w:rsidRPr="004A1AF8">
          <w:rPr>
            <w:rStyle w:val="keyword1"/>
            <w:sz w:val="18"/>
            <w:rPrChange w:id="8753" w:author="shorny" w:date="2014-06-09T18:35:00Z">
              <w:rPr>
                <w:rStyle w:val="keyword1"/>
              </w:rPr>
            </w:rPrChange>
          </w:rPr>
          <w:t>GRANT</w:t>
        </w:r>
        <w:r w:rsidRPr="004A1AF8">
          <w:rPr>
            <w:sz w:val="18"/>
            <w:rPrChange w:id="8754" w:author="shorny" w:date="2014-06-09T18:35:00Z">
              <w:rPr/>
            </w:rPrChange>
          </w:rPr>
          <w:t xml:space="preserve"> </w:t>
        </w:r>
        <w:r w:rsidRPr="004A1AF8">
          <w:rPr>
            <w:rStyle w:val="keyword1"/>
            <w:sz w:val="18"/>
            <w:rPrChange w:id="8755" w:author="shorny" w:date="2014-06-09T18:35:00Z">
              <w:rPr>
                <w:rStyle w:val="keyword1"/>
              </w:rPr>
            </w:rPrChange>
          </w:rPr>
          <w:t>SELECT</w:t>
        </w:r>
        <w:proofErr w:type="gramStart"/>
        <w:r w:rsidRPr="004A1AF8">
          <w:rPr>
            <w:sz w:val="18"/>
            <w:rPrChange w:id="8756" w:author="shorny" w:date="2014-06-09T18:35:00Z">
              <w:rPr/>
            </w:rPrChange>
          </w:rPr>
          <w:t>,</w:t>
        </w:r>
        <w:r w:rsidRPr="004A1AF8">
          <w:rPr>
            <w:rStyle w:val="keyword1"/>
            <w:sz w:val="18"/>
            <w:rPrChange w:id="8757" w:author="shorny" w:date="2014-06-09T18:35:00Z">
              <w:rPr>
                <w:rStyle w:val="keyword1"/>
              </w:rPr>
            </w:rPrChange>
          </w:rPr>
          <w:t>UPDATE</w:t>
        </w:r>
        <w:r w:rsidRPr="004A1AF8">
          <w:rPr>
            <w:sz w:val="18"/>
            <w:rPrChange w:id="8758" w:author="shorny" w:date="2014-06-09T18:35:00Z">
              <w:rPr/>
            </w:rPrChange>
          </w:rPr>
          <w:t>,</w:t>
        </w:r>
        <w:r w:rsidRPr="004A1AF8">
          <w:rPr>
            <w:rStyle w:val="keyword1"/>
            <w:sz w:val="18"/>
            <w:rPrChange w:id="8759" w:author="shorny" w:date="2014-06-09T18:35:00Z">
              <w:rPr>
                <w:rStyle w:val="keyword1"/>
              </w:rPr>
            </w:rPrChange>
          </w:rPr>
          <w:t>INSERT</w:t>
        </w:r>
        <w:proofErr w:type="gramEnd"/>
        <w:r w:rsidRPr="004A1AF8">
          <w:rPr>
            <w:sz w:val="18"/>
            <w:rPrChange w:id="8760" w:author="shorny" w:date="2014-06-09T18:35:00Z">
              <w:rPr/>
            </w:rPrChange>
          </w:rPr>
          <w:t xml:space="preserve"> </w:t>
        </w:r>
        <w:r w:rsidRPr="004A1AF8">
          <w:rPr>
            <w:rStyle w:val="keyword1"/>
            <w:sz w:val="18"/>
            <w:rPrChange w:id="8761" w:author="shorny" w:date="2014-06-09T18:35:00Z">
              <w:rPr>
                <w:rStyle w:val="keyword1"/>
              </w:rPr>
            </w:rPrChange>
          </w:rPr>
          <w:t>ON</w:t>
        </w:r>
        <w:r w:rsidRPr="004A1AF8">
          <w:rPr>
            <w:sz w:val="18"/>
            <w:rPrChange w:id="8762" w:author="shorny" w:date="2014-06-09T18:35:00Z">
              <w:rPr/>
            </w:rPrChange>
          </w:rPr>
          <w:t xml:space="preserve"> </w:t>
        </w:r>
        <w:r w:rsidRPr="004A1AF8">
          <w:rPr>
            <w:rStyle w:val="keyword1"/>
            <w:sz w:val="18"/>
            <w:rPrChange w:id="8763" w:author="shorny" w:date="2014-06-09T18:35:00Z">
              <w:rPr>
                <w:rStyle w:val="keyword1"/>
              </w:rPr>
            </w:rPrChange>
          </w:rPr>
          <w:t>TABLE</w:t>
        </w:r>
        <w:r w:rsidRPr="004A1AF8">
          <w:rPr>
            <w:sz w:val="18"/>
            <w:rPrChange w:id="8764" w:author="shorny" w:date="2014-06-09T18:35:00Z">
              <w:rPr/>
            </w:rPrChange>
          </w:rPr>
          <w:t xml:space="preserve"> `Research Area` </w:t>
        </w:r>
        <w:r w:rsidRPr="004A1AF8">
          <w:rPr>
            <w:rStyle w:val="keyword1"/>
            <w:sz w:val="18"/>
            <w:rPrChange w:id="8765" w:author="shorny" w:date="2014-06-09T18:35:00Z">
              <w:rPr>
                <w:rStyle w:val="keyword1"/>
              </w:rPr>
            </w:rPrChange>
          </w:rPr>
          <w:t>TO</w:t>
        </w:r>
        <w:r w:rsidRPr="004A1AF8">
          <w:rPr>
            <w:sz w:val="18"/>
            <w:rPrChange w:id="8766" w:author="shorny" w:date="2014-06-09T18:35:00Z">
              <w:rPr/>
            </w:rPrChange>
          </w:rPr>
          <w:t xml:space="preserve"> p_staffID;</w:t>
        </w:r>
      </w:ins>
    </w:p>
    <w:p w14:paraId="46F18C94" w14:textId="77777777" w:rsidR="004A1AF8" w:rsidRPr="004A1AF8" w:rsidRDefault="004A1AF8">
      <w:pPr>
        <w:pStyle w:val="HTMLPreformatted"/>
        <w:divId w:val="364595370"/>
        <w:rPr>
          <w:ins w:id="8767" w:author="shorny" w:date="2014-06-09T18:35:00Z"/>
          <w:sz w:val="18"/>
          <w:rPrChange w:id="8768" w:author="shorny" w:date="2014-06-09T18:35:00Z">
            <w:rPr>
              <w:ins w:id="8769" w:author="shorny" w:date="2014-06-09T18:35:00Z"/>
            </w:rPr>
          </w:rPrChange>
        </w:rPr>
      </w:pPr>
      <w:ins w:id="8770" w:author="shorny" w:date="2014-06-09T18:35:00Z">
        <w:r w:rsidRPr="004A1AF8">
          <w:rPr>
            <w:sz w:val="18"/>
            <w:rPrChange w:id="8771" w:author="shorny" w:date="2014-06-09T18:35:00Z">
              <w:rPr/>
            </w:rPrChange>
          </w:rPr>
          <w:t xml:space="preserve">  </w:t>
        </w:r>
        <w:r w:rsidRPr="004A1AF8">
          <w:rPr>
            <w:rStyle w:val="keyword1"/>
            <w:sz w:val="18"/>
            <w:rPrChange w:id="8772" w:author="shorny" w:date="2014-06-09T18:35:00Z">
              <w:rPr>
                <w:rStyle w:val="keyword1"/>
              </w:rPr>
            </w:rPrChange>
          </w:rPr>
          <w:t>GRANT</w:t>
        </w:r>
        <w:r w:rsidRPr="004A1AF8">
          <w:rPr>
            <w:sz w:val="18"/>
            <w:rPrChange w:id="8773" w:author="shorny" w:date="2014-06-09T18:35:00Z">
              <w:rPr/>
            </w:rPrChange>
          </w:rPr>
          <w:t xml:space="preserve"> </w:t>
        </w:r>
        <w:r w:rsidRPr="004A1AF8">
          <w:rPr>
            <w:rStyle w:val="keyword1"/>
            <w:sz w:val="18"/>
            <w:rPrChange w:id="8774" w:author="shorny" w:date="2014-06-09T18:35:00Z">
              <w:rPr>
                <w:rStyle w:val="keyword1"/>
              </w:rPr>
            </w:rPrChange>
          </w:rPr>
          <w:t>SELECT</w:t>
        </w:r>
        <w:proofErr w:type="gramStart"/>
        <w:r w:rsidRPr="004A1AF8">
          <w:rPr>
            <w:sz w:val="18"/>
            <w:rPrChange w:id="8775" w:author="shorny" w:date="2014-06-09T18:35:00Z">
              <w:rPr/>
            </w:rPrChange>
          </w:rPr>
          <w:t>,</w:t>
        </w:r>
        <w:r w:rsidRPr="004A1AF8">
          <w:rPr>
            <w:rStyle w:val="keyword1"/>
            <w:sz w:val="18"/>
            <w:rPrChange w:id="8776" w:author="shorny" w:date="2014-06-09T18:35:00Z">
              <w:rPr>
                <w:rStyle w:val="keyword1"/>
              </w:rPr>
            </w:rPrChange>
          </w:rPr>
          <w:t>UPDATE</w:t>
        </w:r>
        <w:r w:rsidRPr="004A1AF8">
          <w:rPr>
            <w:sz w:val="18"/>
            <w:rPrChange w:id="8777" w:author="shorny" w:date="2014-06-09T18:35:00Z">
              <w:rPr/>
            </w:rPrChange>
          </w:rPr>
          <w:t>,</w:t>
        </w:r>
        <w:r w:rsidRPr="004A1AF8">
          <w:rPr>
            <w:rStyle w:val="keyword1"/>
            <w:sz w:val="18"/>
            <w:rPrChange w:id="8778" w:author="shorny" w:date="2014-06-09T18:35:00Z">
              <w:rPr>
                <w:rStyle w:val="keyword1"/>
              </w:rPr>
            </w:rPrChange>
          </w:rPr>
          <w:t>INSERT</w:t>
        </w:r>
        <w:proofErr w:type="gramEnd"/>
        <w:r w:rsidRPr="004A1AF8">
          <w:rPr>
            <w:sz w:val="18"/>
            <w:rPrChange w:id="8779" w:author="shorny" w:date="2014-06-09T18:35:00Z">
              <w:rPr/>
            </w:rPrChange>
          </w:rPr>
          <w:t xml:space="preserve"> </w:t>
        </w:r>
        <w:r w:rsidRPr="004A1AF8">
          <w:rPr>
            <w:rStyle w:val="keyword1"/>
            <w:sz w:val="18"/>
            <w:rPrChange w:id="8780" w:author="shorny" w:date="2014-06-09T18:35:00Z">
              <w:rPr>
                <w:rStyle w:val="keyword1"/>
              </w:rPr>
            </w:rPrChange>
          </w:rPr>
          <w:t>ON</w:t>
        </w:r>
        <w:r w:rsidRPr="004A1AF8">
          <w:rPr>
            <w:sz w:val="18"/>
            <w:rPrChange w:id="8781" w:author="shorny" w:date="2014-06-09T18:35:00Z">
              <w:rPr/>
            </w:rPrChange>
          </w:rPr>
          <w:t xml:space="preserve"> </w:t>
        </w:r>
        <w:r w:rsidRPr="004A1AF8">
          <w:rPr>
            <w:rStyle w:val="keyword1"/>
            <w:sz w:val="18"/>
            <w:rPrChange w:id="8782" w:author="shorny" w:date="2014-06-09T18:35:00Z">
              <w:rPr>
                <w:rStyle w:val="keyword1"/>
              </w:rPr>
            </w:rPrChange>
          </w:rPr>
          <w:t>TABLE</w:t>
        </w:r>
        <w:r w:rsidRPr="004A1AF8">
          <w:rPr>
            <w:sz w:val="18"/>
            <w:rPrChange w:id="8783" w:author="shorny" w:date="2014-06-09T18:35:00Z">
              <w:rPr/>
            </w:rPrChange>
          </w:rPr>
          <w:t xml:space="preserve"> `Visa` </w:t>
        </w:r>
        <w:r w:rsidRPr="004A1AF8">
          <w:rPr>
            <w:rStyle w:val="keyword1"/>
            <w:sz w:val="18"/>
            <w:rPrChange w:id="8784" w:author="shorny" w:date="2014-06-09T18:35:00Z">
              <w:rPr>
                <w:rStyle w:val="keyword1"/>
              </w:rPr>
            </w:rPrChange>
          </w:rPr>
          <w:t>TO</w:t>
        </w:r>
        <w:r w:rsidRPr="004A1AF8">
          <w:rPr>
            <w:sz w:val="18"/>
            <w:rPrChange w:id="8785" w:author="shorny" w:date="2014-06-09T18:35:00Z">
              <w:rPr/>
            </w:rPrChange>
          </w:rPr>
          <w:t xml:space="preserve"> p_staffID;</w:t>
        </w:r>
      </w:ins>
    </w:p>
    <w:p w14:paraId="3BAAF3DD" w14:textId="77777777" w:rsidR="004A1AF8" w:rsidRPr="004A1AF8" w:rsidRDefault="004A1AF8">
      <w:pPr>
        <w:pStyle w:val="HTMLPreformatted"/>
        <w:divId w:val="364595370"/>
        <w:rPr>
          <w:ins w:id="8786" w:author="shorny" w:date="2014-06-09T18:35:00Z"/>
          <w:sz w:val="18"/>
          <w:rPrChange w:id="8787" w:author="shorny" w:date="2014-06-09T18:35:00Z">
            <w:rPr>
              <w:ins w:id="8788" w:author="shorny" w:date="2014-06-09T18:35:00Z"/>
            </w:rPr>
          </w:rPrChange>
        </w:rPr>
      </w:pPr>
      <w:ins w:id="8789" w:author="shorny" w:date="2014-06-09T18:35:00Z">
        <w:r w:rsidRPr="004A1AF8">
          <w:rPr>
            <w:sz w:val="18"/>
            <w:rPrChange w:id="8790" w:author="shorny" w:date="2014-06-09T18:35:00Z">
              <w:rPr/>
            </w:rPrChange>
          </w:rPr>
          <w:t xml:space="preserve">  </w:t>
        </w:r>
        <w:r w:rsidRPr="004A1AF8">
          <w:rPr>
            <w:rStyle w:val="keyword1"/>
            <w:sz w:val="18"/>
            <w:rPrChange w:id="8791" w:author="shorny" w:date="2014-06-09T18:35:00Z">
              <w:rPr>
                <w:rStyle w:val="keyword1"/>
              </w:rPr>
            </w:rPrChange>
          </w:rPr>
          <w:t>GRANT</w:t>
        </w:r>
        <w:r w:rsidRPr="004A1AF8">
          <w:rPr>
            <w:sz w:val="18"/>
            <w:rPrChange w:id="8792" w:author="shorny" w:date="2014-06-09T18:35:00Z">
              <w:rPr/>
            </w:rPrChange>
          </w:rPr>
          <w:t xml:space="preserve"> </w:t>
        </w:r>
        <w:r w:rsidRPr="004A1AF8">
          <w:rPr>
            <w:rStyle w:val="keyword1"/>
            <w:sz w:val="18"/>
            <w:rPrChange w:id="8793" w:author="shorny" w:date="2014-06-09T18:35:00Z">
              <w:rPr>
                <w:rStyle w:val="keyword1"/>
              </w:rPr>
            </w:rPrChange>
          </w:rPr>
          <w:t>SELECT</w:t>
        </w:r>
        <w:proofErr w:type="gramStart"/>
        <w:r w:rsidRPr="004A1AF8">
          <w:rPr>
            <w:sz w:val="18"/>
            <w:rPrChange w:id="8794" w:author="shorny" w:date="2014-06-09T18:35:00Z">
              <w:rPr/>
            </w:rPrChange>
          </w:rPr>
          <w:t>,</w:t>
        </w:r>
        <w:r w:rsidRPr="004A1AF8">
          <w:rPr>
            <w:rStyle w:val="keyword1"/>
            <w:sz w:val="18"/>
            <w:rPrChange w:id="8795" w:author="shorny" w:date="2014-06-09T18:35:00Z">
              <w:rPr>
                <w:rStyle w:val="keyword1"/>
              </w:rPr>
            </w:rPrChange>
          </w:rPr>
          <w:t>UPDATE</w:t>
        </w:r>
        <w:r w:rsidRPr="004A1AF8">
          <w:rPr>
            <w:sz w:val="18"/>
            <w:rPrChange w:id="8796" w:author="shorny" w:date="2014-06-09T18:35:00Z">
              <w:rPr/>
            </w:rPrChange>
          </w:rPr>
          <w:t>,</w:t>
        </w:r>
        <w:r w:rsidRPr="004A1AF8">
          <w:rPr>
            <w:rStyle w:val="keyword1"/>
            <w:sz w:val="18"/>
            <w:rPrChange w:id="8797" w:author="shorny" w:date="2014-06-09T18:35:00Z">
              <w:rPr>
                <w:rStyle w:val="keyword1"/>
              </w:rPr>
            </w:rPrChange>
          </w:rPr>
          <w:t>INSERT</w:t>
        </w:r>
        <w:proofErr w:type="gramEnd"/>
        <w:r w:rsidRPr="004A1AF8">
          <w:rPr>
            <w:sz w:val="18"/>
            <w:rPrChange w:id="8798" w:author="shorny" w:date="2014-06-09T18:35:00Z">
              <w:rPr/>
            </w:rPrChange>
          </w:rPr>
          <w:t xml:space="preserve"> </w:t>
        </w:r>
        <w:r w:rsidRPr="004A1AF8">
          <w:rPr>
            <w:rStyle w:val="keyword1"/>
            <w:sz w:val="18"/>
            <w:rPrChange w:id="8799" w:author="shorny" w:date="2014-06-09T18:35:00Z">
              <w:rPr>
                <w:rStyle w:val="keyword1"/>
              </w:rPr>
            </w:rPrChange>
          </w:rPr>
          <w:t>ON</w:t>
        </w:r>
        <w:r w:rsidRPr="004A1AF8">
          <w:rPr>
            <w:sz w:val="18"/>
            <w:rPrChange w:id="8800" w:author="shorny" w:date="2014-06-09T18:35:00Z">
              <w:rPr/>
            </w:rPrChange>
          </w:rPr>
          <w:t xml:space="preserve"> </w:t>
        </w:r>
        <w:r w:rsidRPr="004A1AF8">
          <w:rPr>
            <w:rStyle w:val="keyword1"/>
            <w:sz w:val="18"/>
            <w:rPrChange w:id="8801" w:author="shorny" w:date="2014-06-09T18:35:00Z">
              <w:rPr>
                <w:rStyle w:val="keyword1"/>
              </w:rPr>
            </w:rPrChange>
          </w:rPr>
          <w:t>TABLE</w:t>
        </w:r>
        <w:r w:rsidRPr="004A1AF8">
          <w:rPr>
            <w:sz w:val="18"/>
            <w:rPrChange w:id="8802" w:author="shorny" w:date="2014-06-09T18:35:00Z">
              <w:rPr/>
            </w:rPrChange>
          </w:rPr>
          <w:t xml:space="preserve"> `Visa Status` </w:t>
        </w:r>
        <w:r w:rsidRPr="004A1AF8">
          <w:rPr>
            <w:rStyle w:val="keyword1"/>
            <w:sz w:val="18"/>
            <w:rPrChange w:id="8803" w:author="shorny" w:date="2014-06-09T18:35:00Z">
              <w:rPr>
                <w:rStyle w:val="keyword1"/>
              </w:rPr>
            </w:rPrChange>
          </w:rPr>
          <w:t>TO</w:t>
        </w:r>
        <w:r w:rsidRPr="004A1AF8">
          <w:rPr>
            <w:sz w:val="18"/>
            <w:rPrChange w:id="8804" w:author="shorny" w:date="2014-06-09T18:35:00Z">
              <w:rPr/>
            </w:rPrChange>
          </w:rPr>
          <w:t xml:space="preserve"> p_staffID;</w:t>
        </w:r>
      </w:ins>
    </w:p>
    <w:p w14:paraId="285A46EB" w14:textId="77777777" w:rsidR="004A1AF8" w:rsidRPr="004A1AF8" w:rsidRDefault="004A1AF8">
      <w:pPr>
        <w:pStyle w:val="HTMLPreformatted"/>
        <w:divId w:val="364595370"/>
        <w:rPr>
          <w:ins w:id="8805" w:author="shorny" w:date="2014-06-09T18:35:00Z"/>
          <w:sz w:val="18"/>
          <w:rPrChange w:id="8806" w:author="shorny" w:date="2014-06-09T18:35:00Z">
            <w:rPr>
              <w:ins w:id="8807" w:author="shorny" w:date="2014-06-09T18:35:00Z"/>
            </w:rPr>
          </w:rPrChange>
        </w:rPr>
      </w:pPr>
    </w:p>
    <w:p w14:paraId="2A5F72D9" w14:textId="77777777" w:rsidR="004A1AF8" w:rsidRPr="004A1AF8" w:rsidRDefault="004A1AF8">
      <w:pPr>
        <w:pStyle w:val="HTMLPreformatted"/>
        <w:divId w:val="364595370"/>
        <w:rPr>
          <w:ins w:id="8808" w:author="shorny" w:date="2014-06-09T18:35:00Z"/>
          <w:rStyle w:val="comment1"/>
          <w:sz w:val="18"/>
          <w:rPrChange w:id="8809" w:author="shorny" w:date="2014-06-09T18:35:00Z">
            <w:rPr>
              <w:ins w:id="8810" w:author="shorny" w:date="2014-06-09T18:35:00Z"/>
              <w:rStyle w:val="comment1"/>
            </w:rPr>
          </w:rPrChange>
        </w:rPr>
      </w:pPr>
      <w:ins w:id="8811" w:author="shorny" w:date="2014-06-09T18:35:00Z">
        <w:r w:rsidRPr="004A1AF8">
          <w:rPr>
            <w:sz w:val="18"/>
            <w:rPrChange w:id="8812" w:author="shorny" w:date="2014-06-09T18:35:00Z">
              <w:rPr/>
            </w:rPrChange>
          </w:rPr>
          <w:t xml:space="preserve">  </w:t>
        </w:r>
        <w:r w:rsidRPr="004A1AF8">
          <w:rPr>
            <w:rStyle w:val="comment1"/>
            <w:sz w:val="18"/>
            <w:rPrChange w:id="8813" w:author="shorny" w:date="2014-06-09T18:35:00Z">
              <w:rPr>
                <w:rStyle w:val="comment1"/>
              </w:rPr>
            </w:rPrChange>
          </w:rPr>
          <w:t>-- These tables consist (almost) entirely of FKs, so update isn't really</w:t>
        </w:r>
      </w:ins>
    </w:p>
    <w:p w14:paraId="2AC5C1A1" w14:textId="77777777" w:rsidR="004A1AF8" w:rsidRPr="004A1AF8" w:rsidRDefault="004A1AF8">
      <w:pPr>
        <w:pStyle w:val="HTMLPreformatted"/>
        <w:divId w:val="364595370"/>
        <w:rPr>
          <w:ins w:id="8814" w:author="shorny" w:date="2014-06-09T18:35:00Z"/>
          <w:rStyle w:val="comment1"/>
          <w:sz w:val="18"/>
          <w:rPrChange w:id="8815" w:author="shorny" w:date="2014-06-09T18:35:00Z">
            <w:rPr>
              <w:ins w:id="8816" w:author="shorny" w:date="2014-06-09T18:35:00Z"/>
              <w:rStyle w:val="comment1"/>
            </w:rPr>
          </w:rPrChange>
        </w:rPr>
      </w:pPr>
      <w:ins w:id="8817" w:author="shorny" w:date="2014-06-09T18:35:00Z">
        <w:r w:rsidRPr="004A1AF8">
          <w:rPr>
            <w:sz w:val="18"/>
            <w:rPrChange w:id="8818" w:author="shorny" w:date="2014-06-09T18:35:00Z">
              <w:rPr/>
            </w:rPrChange>
          </w:rPr>
          <w:t xml:space="preserve">  </w:t>
        </w:r>
        <w:r w:rsidRPr="004A1AF8">
          <w:rPr>
            <w:rStyle w:val="comment1"/>
            <w:sz w:val="18"/>
            <w:rPrChange w:id="8819" w:author="shorny" w:date="2014-06-09T18:35:00Z">
              <w:rPr>
                <w:rStyle w:val="comment1"/>
              </w:rPr>
            </w:rPrChange>
          </w:rPr>
          <w:t>-- needed, and this makes monitoring changes to these with triggers more</w:t>
        </w:r>
      </w:ins>
    </w:p>
    <w:p w14:paraId="7FA20C4F" w14:textId="77777777" w:rsidR="004A1AF8" w:rsidRPr="004A1AF8" w:rsidRDefault="004A1AF8">
      <w:pPr>
        <w:pStyle w:val="HTMLPreformatted"/>
        <w:divId w:val="364595370"/>
        <w:rPr>
          <w:ins w:id="8820" w:author="shorny" w:date="2014-06-09T18:35:00Z"/>
          <w:rStyle w:val="comment1"/>
          <w:sz w:val="18"/>
          <w:rPrChange w:id="8821" w:author="shorny" w:date="2014-06-09T18:35:00Z">
            <w:rPr>
              <w:ins w:id="8822" w:author="shorny" w:date="2014-06-09T18:35:00Z"/>
              <w:rStyle w:val="comment1"/>
            </w:rPr>
          </w:rPrChange>
        </w:rPr>
      </w:pPr>
      <w:ins w:id="8823" w:author="shorny" w:date="2014-06-09T18:35:00Z">
        <w:r w:rsidRPr="004A1AF8">
          <w:rPr>
            <w:sz w:val="18"/>
            <w:rPrChange w:id="8824" w:author="shorny" w:date="2014-06-09T18:35:00Z">
              <w:rPr/>
            </w:rPrChange>
          </w:rPr>
          <w:t xml:space="preserve">  </w:t>
        </w:r>
        <w:r w:rsidRPr="004A1AF8">
          <w:rPr>
            <w:rStyle w:val="comment1"/>
            <w:sz w:val="18"/>
            <w:rPrChange w:id="8825" w:author="shorny" w:date="2014-06-09T18:35:00Z">
              <w:rPr>
                <w:rStyle w:val="comment1"/>
              </w:rPr>
            </w:rPrChange>
          </w:rPr>
          <w:t xml:space="preserve">-- </w:t>
        </w:r>
        <w:proofErr w:type="gramStart"/>
        <w:r w:rsidRPr="004A1AF8">
          <w:rPr>
            <w:rStyle w:val="comment1"/>
            <w:sz w:val="18"/>
            <w:rPrChange w:id="8826" w:author="shorny" w:date="2014-06-09T18:35:00Z">
              <w:rPr>
                <w:rStyle w:val="comment1"/>
              </w:rPr>
            </w:rPrChange>
          </w:rPr>
          <w:t>straightforward</w:t>
        </w:r>
        <w:proofErr w:type="gramEnd"/>
        <w:r w:rsidRPr="004A1AF8">
          <w:rPr>
            <w:rStyle w:val="comment1"/>
            <w:sz w:val="18"/>
            <w:rPrChange w:id="8827" w:author="shorny" w:date="2014-06-09T18:35:00Z">
              <w:rPr>
                <w:rStyle w:val="comment1"/>
              </w:rPr>
            </w:rPrChange>
          </w:rPr>
          <w:t>.</w:t>
        </w:r>
      </w:ins>
    </w:p>
    <w:p w14:paraId="06BF3634" w14:textId="77777777" w:rsidR="004A1AF8" w:rsidRPr="004A1AF8" w:rsidRDefault="004A1AF8">
      <w:pPr>
        <w:pStyle w:val="HTMLPreformatted"/>
        <w:divId w:val="364595370"/>
        <w:rPr>
          <w:ins w:id="8828" w:author="shorny" w:date="2014-06-09T18:35:00Z"/>
          <w:sz w:val="18"/>
          <w:rPrChange w:id="8829" w:author="shorny" w:date="2014-06-09T18:35:00Z">
            <w:rPr>
              <w:ins w:id="8830" w:author="shorny" w:date="2014-06-09T18:35:00Z"/>
            </w:rPr>
          </w:rPrChange>
        </w:rPr>
      </w:pPr>
      <w:ins w:id="8831" w:author="shorny" w:date="2014-06-09T18:35:00Z">
        <w:r w:rsidRPr="004A1AF8">
          <w:rPr>
            <w:sz w:val="18"/>
            <w:rPrChange w:id="8832" w:author="shorny" w:date="2014-06-09T18:35:00Z">
              <w:rPr/>
            </w:rPrChange>
          </w:rPr>
          <w:t xml:space="preserve">  </w:t>
        </w:r>
        <w:r w:rsidRPr="004A1AF8">
          <w:rPr>
            <w:rStyle w:val="keyword1"/>
            <w:sz w:val="18"/>
            <w:rPrChange w:id="8833" w:author="shorny" w:date="2014-06-09T18:35:00Z">
              <w:rPr>
                <w:rStyle w:val="keyword1"/>
              </w:rPr>
            </w:rPrChange>
          </w:rPr>
          <w:t>GRANT</w:t>
        </w:r>
        <w:r w:rsidRPr="004A1AF8">
          <w:rPr>
            <w:sz w:val="18"/>
            <w:rPrChange w:id="8834" w:author="shorny" w:date="2014-06-09T18:35:00Z">
              <w:rPr/>
            </w:rPrChange>
          </w:rPr>
          <w:t xml:space="preserve"> </w:t>
        </w:r>
        <w:r w:rsidRPr="004A1AF8">
          <w:rPr>
            <w:rStyle w:val="keyword1"/>
            <w:sz w:val="18"/>
            <w:rPrChange w:id="8835" w:author="shorny" w:date="2014-06-09T18:35:00Z">
              <w:rPr>
                <w:rStyle w:val="keyword1"/>
              </w:rPr>
            </w:rPrChange>
          </w:rPr>
          <w:t>SELECT</w:t>
        </w:r>
        <w:proofErr w:type="gramStart"/>
        <w:r w:rsidRPr="004A1AF8">
          <w:rPr>
            <w:sz w:val="18"/>
            <w:rPrChange w:id="8836" w:author="shorny" w:date="2014-06-09T18:35:00Z">
              <w:rPr/>
            </w:rPrChange>
          </w:rPr>
          <w:t>,</w:t>
        </w:r>
        <w:r w:rsidRPr="004A1AF8">
          <w:rPr>
            <w:rStyle w:val="keyword1"/>
            <w:sz w:val="18"/>
            <w:rPrChange w:id="8837" w:author="shorny" w:date="2014-06-09T18:35:00Z">
              <w:rPr>
                <w:rStyle w:val="keyword1"/>
              </w:rPr>
            </w:rPrChange>
          </w:rPr>
          <w:t>INSERT</w:t>
        </w:r>
        <w:r w:rsidRPr="004A1AF8">
          <w:rPr>
            <w:sz w:val="18"/>
            <w:rPrChange w:id="8838" w:author="shorny" w:date="2014-06-09T18:35:00Z">
              <w:rPr/>
            </w:rPrChange>
          </w:rPr>
          <w:t>,</w:t>
        </w:r>
        <w:r w:rsidRPr="004A1AF8">
          <w:rPr>
            <w:rStyle w:val="keyword1"/>
            <w:sz w:val="18"/>
            <w:rPrChange w:id="8839" w:author="shorny" w:date="2014-06-09T18:35:00Z">
              <w:rPr>
                <w:rStyle w:val="keyword1"/>
              </w:rPr>
            </w:rPrChange>
          </w:rPr>
          <w:t>DELETE</w:t>
        </w:r>
        <w:proofErr w:type="gramEnd"/>
        <w:r w:rsidRPr="004A1AF8">
          <w:rPr>
            <w:sz w:val="18"/>
            <w:rPrChange w:id="8840" w:author="shorny" w:date="2014-06-09T18:35:00Z">
              <w:rPr/>
            </w:rPrChange>
          </w:rPr>
          <w:t xml:space="preserve"> </w:t>
        </w:r>
        <w:r w:rsidRPr="004A1AF8">
          <w:rPr>
            <w:rStyle w:val="keyword1"/>
            <w:sz w:val="18"/>
            <w:rPrChange w:id="8841" w:author="shorny" w:date="2014-06-09T18:35:00Z">
              <w:rPr>
                <w:rStyle w:val="keyword1"/>
              </w:rPr>
            </w:rPrChange>
          </w:rPr>
          <w:t>ON</w:t>
        </w:r>
        <w:r w:rsidRPr="004A1AF8">
          <w:rPr>
            <w:sz w:val="18"/>
            <w:rPrChange w:id="8842" w:author="shorny" w:date="2014-06-09T18:35:00Z">
              <w:rPr/>
            </w:rPrChange>
          </w:rPr>
          <w:t xml:space="preserve"> </w:t>
        </w:r>
        <w:r w:rsidRPr="004A1AF8">
          <w:rPr>
            <w:rStyle w:val="keyword1"/>
            <w:sz w:val="18"/>
            <w:rPrChange w:id="8843" w:author="shorny" w:date="2014-06-09T18:35:00Z">
              <w:rPr>
                <w:rStyle w:val="keyword1"/>
              </w:rPr>
            </w:rPrChange>
          </w:rPr>
          <w:t>TABLE</w:t>
        </w:r>
        <w:r w:rsidRPr="004A1AF8">
          <w:rPr>
            <w:sz w:val="18"/>
            <w:rPrChange w:id="8844" w:author="shorny" w:date="2014-06-09T18:35:00Z">
              <w:rPr/>
            </w:rPrChange>
          </w:rPr>
          <w:t xml:space="preserve"> `Supervise </w:t>
        </w:r>
        <w:r w:rsidRPr="004A1AF8">
          <w:rPr>
            <w:rStyle w:val="keyword1"/>
            <w:sz w:val="18"/>
            <w:rPrChange w:id="8845" w:author="shorny" w:date="2014-06-09T18:35:00Z">
              <w:rPr>
                <w:rStyle w:val="keyword1"/>
              </w:rPr>
            </w:rPrChange>
          </w:rPr>
          <w:t>as</w:t>
        </w:r>
        <w:r w:rsidRPr="004A1AF8">
          <w:rPr>
            <w:sz w:val="18"/>
            <w:rPrChange w:id="8846" w:author="shorny" w:date="2014-06-09T18:35:00Z">
              <w:rPr/>
            </w:rPrChange>
          </w:rPr>
          <w:t xml:space="preserve">` </w:t>
        </w:r>
        <w:r w:rsidRPr="004A1AF8">
          <w:rPr>
            <w:rStyle w:val="keyword1"/>
            <w:sz w:val="18"/>
            <w:rPrChange w:id="8847" w:author="shorny" w:date="2014-06-09T18:35:00Z">
              <w:rPr>
                <w:rStyle w:val="keyword1"/>
              </w:rPr>
            </w:rPrChange>
          </w:rPr>
          <w:t>TO</w:t>
        </w:r>
        <w:r w:rsidRPr="004A1AF8">
          <w:rPr>
            <w:sz w:val="18"/>
            <w:rPrChange w:id="8848" w:author="shorny" w:date="2014-06-09T18:35:00Z">
              <w:rPr/>
            </w:rPrChange>
          </w:rPr>
          <w:t xml:space="preserve"> p_staffID;</w:t>
        </w:r>
      </w:ins>
    </w:p>
    <w:p w14:paraId="708F13F9" w14:textId="77777777" w:rsidR="004A1AF8" w:rsidRPr="004A1AF8" w:rsidRDefault="004A1AF8">
      <w:pPr>
        <w:pStyle w:val="HTMLPreformatted"/>
        <w:divId w:val="364595370"/>
        <w:rPr>
          <w:ins w:id="8849" w:author="shorny" w:date="2014-06-09T18:35:00Z"/>
          <w:sz w:val="18"/>
          <w:rPrChange w:id="8850" w:author="shorny" w:date="2014-06-09T18:35:00Z">
            <w:rPr>
              <w:ins w:id="8851" w:author="shorny" w:date="2014-06-09T18:35:00Z"/>
            </w:rPr>
          </w:rPrChange>
        </w:rPr>
      </w:pPr>
      <w:ins w:id="8852" w:author="shorny" w:date="2014-06-09T18:35:00Z">
        <w:r w:rsidRPr="004A1AF8">
          <w:rPr>
            <w:sz w:val="18"/>
            <w:rPrChange w:id="8853" w:author="shorny" w:date="2014-06-09T18:35:00Z">
              <w:rPr/>
            </w:rPrChange>
          </w:rPr>
          <w:t xml:space="preserve">  </w:t>
        </w:r>
        <w:r w:rsidRPr="004A1AF8">
          <w:rPr>
            <w:rStyle w:val="keyword1"/>
            <w:sz w:val="18"/>
            <w:rPrChange w:id="8854" w:author="shorny" w:date="2014-06-09T18:35:00Z">
              <w:rPr>
                <w:rStyle w:val="keyword1"/>
              </w:rPr>
            </w:rPrChange>
          </w:rPr>
          <w:t>GRANT</w:t>
        </w:r>
        <w:r w:rsidRPr="004A1AF8">
          <w:rPr>
            <w:sz w:val="18"/>
            <w:rPrChange w:id="8855" w:author="shorny" w:date="2014-06-09T18:35:00Z">
              <w:rPr/>
            </w:rPrChange>
          </w:rPr>
          <w:t xml:space="preserve"> </w:t>
        </w:r>
        <w:r w:rsidRPr="004A1AF8">
          <w:rPr>
            <w:rStyle w:val="keyword1"/>
            <w:sz w:val="18"/>
            <w:rPrChange w:id="8856" w:author="shorny" w:date="2014-06-09T18:35:00Z">
              <w:rPr>
                <w:rStyle w:val="keyword1"/>
              </w:rPr>
            </w:rPrChange>
          </w:rPr>
          <w:t>SELECT</w:t>
        </w:r>
        <w:proofErr w:type="gramStart"/>
        <w:r w:rsidRPr="004A1AF8">
          <w:rPr>
            <w:sz w:val="18"/>
            <w:rPrChange w:id="8857" w:author="shorny" w:date="2014-06-09T18:35:00Z">
              <w:rPr/>
            </w:rPrChange>
          </w:rPr>
          <w:t>,</w:t>
        </w:r>
        <w:r w:rsidRPr="004A1AF8">
          <w:rPr>
            <w:rStyle w:val="keyword1"/>
            <w:sz w:val="18"/>
            <w:rPrChange w:id="8858" w:author="shorny" w:date="2014-06-09T18:35:00Z">
              <w:rPr>
                <w:rStyle w:val="keyword1"/>
              </w:rPr>
            </w:rPrChange>
          </w:rPr>
          <w:t>INSERT</w:t>
        </w:r>
        <w:r w:rsidRPr="004A1AF8">
          <w:rPr>
            <w:sz w:val="18"/>
            <w:rPrChange w:id="8859" w:author="shorny" w:date="2014-06-09T18:35:00Z">
              <w:rPr/>
            </w:rPrChange>
          </w:rPr>
          <w:t>,</w:t>
        </w:r>
        <w:r w:rsidRPr="004A1AF8">
          <w:rPr>
            <w:rStyle w:val="keyword1"/>
            <w:sz w:val="18"/>
            <w:rPrChange w:id="8860" w:author="shorny" w:date="2014-06-09T18:35:00Z">
              <w:rPr>
                <w:rStyle w:val="keyword1"/>
              </w:rPr>
            </w:rPrChange>
          </w:rPr>
          <w:t>DELETE</w:t>
        </w:r>
        <w:proofErr w:type="gramEnd"/>
        <w:r w:rsidRPr="004A1AF8">
          <w:rPr>
            <w:sz w:val="18"/>
            <w:rPrChange w:id="8861" w:author="shorny" w:date="2014-06-09T18:35:00Z">
              <w:rPr/>
            </w:rPrChange>
          </w:rPr>
          <w:t xml:space="preserve"> </w:t>
        </w:r>
        <w:r w:rsidRPr="004A1AF8">
          <w:rPr>
            <w:rStyle w:val="keyword1"/>
            <w:sz w:val="18"/>
            <w:rPrChange w:id="8862" w:author="shorny" w:date="2014-06-09T18:35:00Z">
              <w:rPr>
                <w:rStyle w:val="keyword1"/>
              </w:rPr>
            </w:rPrChange>
          </w:rPr>
          <w:t>ON</w:t>
        </w:r>
        <w:r w:rsidRPr="004A1AF8">
          <w:rPr>
            <w:sz w:val="18"/>
            <w:rPrChange w:id="8863" w:author="shorny" w:date="2014-06-09T18:35:00Z">
              <w:rPr/>
            </w:rPrChange>
          </w:rPr>
          <w:t xml:space="preserve"> </w:t>
        </w:r>
        <w:r w:rsidRPr="004A1AF8">
          <w:rPr>
            <w:rStyle w:val="keyword1"/>
            <w:sz w:val="18"/>
            <w:rPrChange w:id="8864" w:author="shorny" w:date="2014-06-09T18:35:00Z">
              <w:rPr>
                <w:rStyle w:val="keyword1"/>
              </w:rPr>
            </w:rPrChange>
          </w:rPr>
          <w:t>TABLE</w:t>
        </w:r>
        <w:r w:rsidRPr="004A1AF8">
          <w:rPr>
            <w:sz w:val="18"/>
            <w:rPrChange w:id="8865" w:author="shorny" w:date="2014-06-09T18:35:00Z">
              <w:rPr/>
            </w:rPrChange>
          </w:rPr>
          <w:t xml:space="preserve"> `University Staff Member_Application` </w:t>
        </w:r>
      </w:ins>
    </w:p>
    <w:p w14:paraId="3BFE224E" w14:textId="77777777" w:rsidR="004A1AF8" w:rsidRPr="004A1AF8" w:rsidRDefault="004A1AF8">
      <w:pPr>
        <w:pStyle w:val="HTMLPreformatted"/>
        <w:divId w:val="364595370"/>
        <w:rPr>
          <w:ins w:id="8866" w:author="shorny" w:date="2014-06-09T18:35:00Z"/>
          <w:sz w:val="18"/>
          <w:rPrChange w:id="8867" w:author="shorny" w:date="2014-06-09T18:35:00Z">
            <w:rPr>
              <w:ins w:id="8868" w:author="shorny" w:date="2014-06-09T18:35:00Z"/>
            </w:rPr>
          </w:rPrChange>
        </w:rPr>
      </w:pPr>
      <w:ins w:id="8869" w:author="shorny" w:date="2014-06-09T18:35:00Z">
        <w:r w:rsidRPr="004A1AF8">
          <w:rPr>
            <w:sz w:val="18"/>
            <w:rPrChange w:id="8870" w:author="shorny" w:date="2014-06-09T18:35:00Z">
              <w:rPr/>
            </w:rPrChange>
          </w:rPr>
          <w:t xml:space="preserve">    </w:t>
        </w:r>
        <w:r w:rsidRPr="004A1AF8">
          <w:rPr>
            <w:rStyle w:val="keyword1"/>
            <w:sz w:val="18"/>
            <w:rPrChange w:id="8871" w:author="shorny" w:date="2014-06-09T18:35:00Z">
              <w:rPr>
                <w:rStyle w:val="keyword1"/>
              </w:rPr>
            </w:rPrChange>
          </w:rPr>
          <w:t>TO</w:t>
        </w:r>
        <w:r w:rsidRPr="004A1AF8">
          <w:rPr>
            <w:sz w:val="18"/>
            <w:rPrChange w:id="8872" w:author="shorny" w:date="2014-06-09T18:35:00Z">
              <w:rPr/>
            </w:rPrChange>
          </w:rPr>
          <w:t xml:space="preserve"> p_staffID;</w:t>
        </w:r>
      </w:ins>
    </w:p>
    <w:p w14:paraId="1F76E4ED" w14:textId="77777777" w:rsidR="004A1AF8" w:rsidRPr="004A1AF8" w:rsidRDefault="004A1AF8">
      <w:pPr>
        <w:pStyle w:val="HTMLPreformatted"/>
        <w:divId w:val="364595370"/>
        <w:rPr>
          <w:ins w:id="8873" w:author="shorny" w:date="2014-06-09T18:35:00Z"/>
          <w:sz w:val="18"/>
          <w:rPrChange w:id="8874" w:author="shorny" w:date="2014-06-09T18:35:00Z">
            <w:rPr>
              <w:ins w:id="8875" w:author="shorny" w:date="2014-06-09T18:35:00Z"/>
            </w:rPr>
          </w:rPrChange>
        </w:rPr>
      </w:pPr>
      <w:ins w:id="8876" w:author="shorny" w:date="2014-06-09T18:35:00Z">
        <w:r w:rsidRPr="004A1AF8">
          <w:rPr>
            <w:sz w:val="18"/>
            <w:rPrChange w:id="8877" w:author="shorny" w:date="2014-06-09T18:35:00Z">
              <w:rPr/>
            </w:rPrChange>
          </w:rPr>
          <w:t xml:space="preserve">  </w:t>
        </w:r>
        <w:r w:rsidRPr="004A1AF8">
          <w:rPr>
            <w:rStyle w:val="keyword1"/>
            <w:sz w:val="18"/>
            <w:rPrChange w:id="8878" w:author="shorny" w:date="2014-06-09T18:35:00Z">
              <w:rPr>
                <w:rStyle w:val="keyword1"/>
              </w:rPr>
            </w:rPrChange>
          </w:rPr>
          <w:t>GRANT</w:t>
        </w:r>
        <w:r w:rsidRPr="004A1AF8">
          <w:rPr>
            <w:sz w:val="18"/>
            <w:rPrChange w:id="8879" w:author="shorny" w:date="2014-06-09T18:35:00Z">
              <w:rPr/>
            </w:rPrChange>
          </w:rPr>
          <w:t xml:space="preserve"> </w:t>
        </w:r>
        <w:r w:rsidRPr="004A1AF8">
          <w:rPr>
            <w:rStyle w:val="keyword1"/>
            <w:sz w:val="18"/>
            <w:rPrChange w:id="8880" w:author="shorny" w:date="2014-06-09T18:35:00Z">
              <w:rPr>
                <w:rStyle w:val="keyword1"/>
              </w:rPr>
            </w:rPrChange>
          </w:rPr>
          <w:t>SELECT</w:t>
        </w:r>
        <w:proofErr w:type="gramStart"/>
        <w:r w:rsidRPr="004A1AF8">
          <w:rPr>
            <w:sz w:val="18"/>
            <w:rPrChange w:id="8881" w:author="shorny" w:date="2014-06-09T18:35:00Z">
              <w:rPr/>
            </w:rPrChange>
          </w:rPr>
          <w:t>,</w:t>
        </w:r>
        <w:r w:rsidRPr="004A1AF8">
          <w:rPr>
            <w:rStyle w:val="keyword1"/>
            <w:sz w:val="18"/>
            <w:rPrChange w:id="8882" w:author="shorny" w:date="2014-06-09T18:35:00Z">
              <w:rPr>
                <w:rStyle w:val="keyword1"/>
              </w:rPr>
            </w:rPrChange>
          </w:rPr>
          <w:t>INSERT</w:t>
        </w:r>
        <w:r w:rsidRPr="004A1AF8">
          <w:rPr>
            <w:sz w:val="18"/>
            <w:rPrChange w:id="8883" w:author="shorny" w:date="2014-06-09T18:35:00Z">
              <w:rPr/>
            </w:rPrChange>
          </w:rPr>
          <w:t>,</w:t>
        </w:r>
        <w:r w:rsidRPr="004A1AF8">
          <w:rPr>
            <w:rStyle w:val="keyword1"/>
            <w:sz w:val="18"/>
            <w:rPrChange w:id="8884" w:author="shorny" w:date="2014-06-09T18:35:00Z">
              <w:rPr>
                <w:rStyle w:val="keyword1"/>
              </w:rPr>
            </w:rPrChange>
          </w:rPr>
          <w:t>DELETE</w:t>
        </w:r>
        <w:proofErr w:type="gramEnd"/>
        <w:r w:rsidRPr="004A1AF8">
          <w:rPr>
            <w:sz w:val="18"/>
            <w:rPrChange w:id="8885" w:author="shorny" w:date="2014-06-09T18:35:00Z">
              <w:rPr/>
            </w:rPrChange>
          </w:rPr>
          <w:t xml:space="preserve"> </w:t>
        </w:r>
        <w:r w:rsidRPr="004A1AF8">
          <w:rPr>
            <w:rStyle w:val="keyword1"/>
            <w:sz w:val="18"/>
            <w:rPrChange w:id="8886" w:author="shorny" w:date="2014-06-09T18:35:00Z">
              <w:rPr>
                <w:rStyle w:val="keyword1"/>
              </w:rPr>
            </w:rPrChange>
          </w:rPr>
          <w:t>ON</w:t>
        </w:r>
        <w:r w:rsidRPr="004A1AF8">
          <w:rPr>
            <w:sz w:val="18"/>
            <w:rPrChange w:id="8887" w:author="shorny" w:date="2014-06-09T18:35:00Z">
              <w:rPr/>
            </w:rPrChange>
          </w:rPr>
          <w:t xml:space="preserve"> </w:t>
        </w:r>
        <w:r w:rsidRPr="004A1AF8">
          <w:rPr>
            <w:rStyle w:val="keyword1"/>
            <w:sz w:val="18"/>
            <w:rPrChange w:id="8888" w:author="shorny" w:date="2014-06-09T18:35:00Z">
              <w:rPr>
                <w:rStyle w:val="keyword1"/>
              </w:rPr>
            </w:rPrChange>
          </w:rPr>
          <w:t>TABLE</w:t>
        </w:r>
        <w:r w:rsidRPr="004A1AF8">
          <w:rPr>
            <w:sz w:val="18"/>
            <w:rPrChange w:id="8889" w:author="shorny" w:date="2014-06-09T18:35:00Z">
              <w:rPr/>
            </w:rPrChange>
          </w:rPr>
          <w:t xml:space="preserve"> `University Staff Member_Research Area` </w:t>
        </w:r>
      </w:ins>
    </w:p>
    <w:p w14:paraId="2F3922BA" w14:textId="77777777" w:rsidR="004A1AF8" w:rsidRPr="004A1AF8" w:rsidRDefault="004A1AF8">
      <w:pPr>
        <w:pStyle w:val="HTMLPreformatted"/>
        <w:divId w:val="364595370"/>
        <w:rPr>
          <w:ins w:id="8890" w:author="shorny" w:date="2014-06-09T18:35:00Z"/>
          <w:sz w:val="18"/>
          <w:rPrChange w:id="8891" w:author="shorny" w:date="2014-06-09T18:35:00Z">
            <w:rPr>
              <w:ins w:id="8892" w:author="shorny" w:date="2014-06-09T18:35:00Z"/>
            </w:rPr>
          </w:rPrChange>
        </w:rPr>
      </w:pPr>
      <w:ins w:id="8893" w:author="shorny" w:date="2014-06-09T18:35:00Z">
        <w:r w:rsidRPr="004A1AF8">
          <w:rPr>
            <w:sz w:val="18"/>
            <w:rPrChange w:id="8894" w:author="shorny" w:date="2014-06-09T18:35:00Z">
              <w:rPr/>
            </w:rPrChange>
          </w:rPr>
          <w:t xml:space="preserve">    </w:t>
        </w:r>
        <w:r w:rsidRPr="004A1AF8">
          <w:rPr>
            <w:rStyle w:val="keyword1"/>
            <w:sz w:val="18"/>
            <w:rPrChange w:id="8895" w:author="shorny" w:date="2014-06-09T18:35:00Z">
              <w:rPr>
                <w:rStyle w:val="keyword1"/>
              </w:rPr>
            </w:rPrChange>
          </w:rPr>
          <w:t>TO</w:t>
        </w:r>
        <w:r w:rsidRPr="004A1AF8">
          <w:rPr>
            <w:sz w:val="18"/>
            <w:rPrChange w:id="8896" w:author="shorny" w:date="2014-06-09T18:35:00Z">
              <w:rPr/>
            </w:rPrChange>
          </w:rPr>
          <w:t xml:space="preserve"> p_staffID;</w:t>
        </w:r>
      </w:ins>
    </w:p>
    <w:p w14:paraId="3DF6101D" w14:textId="77777777" w:rsidR="004A1AF8" w:rsidRPr="004A1AF8" w:rsidRDefault="004A1AF8">
      <w:pPr>
        <w:pStyle w:val="HTMLPreformatted"/>
        <w:divId w:val="364595370"/>
        <w:rPr>
          <w:ins w:id="8897" w:author="shorny" w:date="2014-06-09T18:35:00Z"/>
          <w:sz w:val="18"/>
          <w:rPrChange w:id="8898" w:author="shorny" w:date="2014-06-09T18:35:00Z">
            <w:rPr>
              <w:ins w:id="8899" w:author="shorny" w:date="2014-06-09T18:35:00Z"/>
            </w:rPr>
          </w:rPrChange>
        </w:rPr>
      </w:pPr>
      <w:ins w:id="8900" w:author="shorny" w:date="2014-06-09T18:35:00Z">
        <w:r w:rsidRPr="004A1AF8">
          <w:rPr>
            <w:sz w:val="18"/>
            <w:rPrChange w:id="8901" w:author="shorny" w:date="2014-06-09T18:35:00Z">
              <w:rPr/>
            </w:rPrChange>
          </w:rPr>
          <w:t xml:space="preserve">  </w:t>
        </w:r>
        <w:r w:rsidRPr="004A1AF8">
          <w:rPr>
            <w:rStyle w:val="keyword1"/>
            <w:sz w:val="18"/>
            <w:rPrChange w:id="8902" w:author="shorny" w:date="2014-06-09T18:35:00Z">
              <w:rPr>
                <w:rStyle w:val="keyword1"/>
              </w:rPr>
            </w:rPrChange>
          </w:rPr>
          <w:t>GRANT</w:t>
        </w:r>
        <w:r w:rsidRPr="004A1AF8">
          <w:rPr>
            <w:sz w:val="18"/>
            <w:rPrChange w:id="8903" w:author="shorny" w:date="2014-06-09T18:35:00Z">
              <w:rPr/>
            </w:rPrChange>
          </w:rPr>
          <w:t xml:space="preserve"> </w:t>
        </w:r>
        <w:r w:rsidRPr="004A1AF8">
          <w:rPr>
            <w:rStyle w:val="keyword1"/>
            <w:sz w:val="18"/>
            <w:rPrChange w:id="8904" w:author="shorny" w:date="2014-06-09T18:35:00Z">
              <w:rPr>
                <w:rStyle w:val="keyword1"/>
              </w:rPr>
            </w:rPrChange>
          </w:rPr>
          <w:t>SELECT</w:t>
        </w:r>
        <w:proofErr w:type="gramStart"/>
        <w:r w:rsidRPr="004A1AF8">
          <w:rPr>
            <w:sz w:val="18"/>
            <w:rPrChange w:id="8905" w:author="shorny" w:date="2014-06-09T18:35:00Z">
              <w:rPr/>
            </w:rPrChange>
          </w:rPr>
          <w:t>,</w:t>
        </w:r>
        <w:r w:rsidRPr="004A1AF8">
          <w:rPr>
            <w:rStyle w:val="keyword1"/>
            <w:sz w:val="18"/>
            <w:rPrChange w:id="8906" w:author="shorny" w:date="2014-06-09T18:35:00Z">
              <w:rPr>
                <w:rStyle w:val="keyword1"/>
              </w:rPr>
            </w:rPrChange>
          </w:rPr>
          <w:t>INSERT</w:t>
        </w:r>
        <w:r w:rsidRPr="004A1AF8">
          <w:rPr>
            <w:sz w:val="18"/>
            <w:rPrChange w:id="8907" w:author="shorny" w:date="2014-06-09T18:35:00Z">
              <w:rPr/>
            </w:rPrChange>
          </w:rPr>
          <w:t>,</w:t>
        </w:r>
        <w:r w:rsidRPr="004A1AF8">
          <w:rPr>
            <w:rStyle w:val="keyword1"/>
            <w:sz w:val="18"/>
            <w:rPrChange w:id="8908" w:author="shorny" w:date="2014-06-09T18:35:00Z">
              <w:rPr>
                <w:rStyle w:val="keyword1"/>
              </w:rPr>
            </w:rPrChange>
          </w:rPr>
          <w:t>DELETE</w:t>
        </w:r>
        <w:proofErr w:type="gramEnd"/>
        <w:r w:rsidRPr="004A1AF8">
          <w:rPr>
            <w:sz w:val="18"/>
            <w:rPrChange w:id="8909" w:author="shorny" w:date="2014-06-09T18:35:00Z">
              <w:rPr/>
            </w:rPrChange>
          </w:rPr>
          <w:t xml:space="preserve"> </w:t>
        </w:r>
        <w:r w:rsidRPr="004A1AF8">
          <w:rPr>
            <w:rStyle w:val="keyword1"/>
            <w:sz w:val="18"/>
            <w:rPrChange w:id="8910" w:author="shorny" w:date="2014-06-09T18:35:00Z">
              <w:rPr>
                <w:rStyle w:val="keyword1"/>
              </w:rPr>
            </w:rPrChange>
          </w:rPr>
          <w:t>ON</w:t>
        </w:r>
        <w:r w:rsidRPr="004A1AF8">
          <w:rPr>
            <w:sz w:val="18"/>
            <w:rPrChange w:id="8911" w:author="shorny" w:date="2014-06-09T18:35:00Z">
              <w:rPr/>
            </w:rPrChange>
          </w:rPr>
          <w:t xml:space="preserve"> </w:t>
        </w:r>
        <w:r w:rsidRPr="004A1AF8">
          <w:rPr>
            <w:rStyle w:val="keyword1"/>
            <w:sz w:val="18"/>
            <w:rPrChange w:id="8912" w:author="shorny" w:date="2014-06-09T18:35:00Z">
              <w:rPr>
                <w:rStyle w:val="keyword1"/>
              </w:rPr>
            </w:rPrChange>
          </w:rPr>
          <w:t>TABLE</w:t>
        </w:r>
        <w:r w:rsidRPr="004A1AF8">
          <w:rPr>
            <w:sz w:val="18"/>
            <w:rPrChange w:id="8913" w:author="shorny" w:date="2014-06-09T18:35:00Z">
              <w:rPr/>
            </w:rPrChange>
          </w:rPr>
          <w:t xml:space="preserve"> `University Staff Member_Research Area2` </w:t>
        </w:r>
      </w:ins>
    </w:p>
    <w:p w14:paraId="23D4FA82" w14:textId="77777777" w:rsidR="004A1AF8" w:rsidRPr="004A1AF8" w:rsidRDefault="004A1AF8">
      <w:pPr>
        <w:pStyle w:val="HTMLPreformatted"/>
        <w:divId w:val="364595370"/>
        <w:rPr>
          <w:ins w:id="8914" w:author="shorny" w:date="2014-06-09T18:35:00Z"/>
          <w:sz w:val="18"/>
          <w:rPrChange w:id="8915" w:author="shorny" w:date="2014-06-09T18:35:00Z">
            <w:rPr>
              <w:ins w:id="8916" w:author="shorny" w:date="2014-06-09T18:35:00Z"/>
            </w:rPr>
          </w:rPrChange>
        </w:rPr>
      </w:pPr>
      <w:ins w:id="8917" w:author="shorny" w:date="2014-06-09T18:35:00Z">
        <w:r w:rsidRPr="004A1AF8">
          <w:rPr>
            <w:sz w:val="18"/>
            <w:rPrChange w:id="8918" w:author="shorny" w:date="2014-06-09T18:35:00Z">
              <w:rPr/>
            </w:rPrChange>
          </w:rPr>
          <w:t xml:space="preserve">    </w:t>
        </w:r>
        <w:r w:rsidRPr="004A1AF8">
          <w:rPr>
            <w:rStyle w:val="keyword1"/>
            <w:sz w:val="18"/>
            <w:rPrChange w:id="8919" w:author="shorny" w:date="2014-06-09T18:35:00Z">
              <w:rPr>
                <w:rStyle w:val="keyword1"/>
              </w:rPr>
            </w:rPrChange>
          </w:rPr>
          <w:t>TO</w:t>
        </w:r>
        <w:r w:rsidRPr="004A1AF8">
          <w:rPr>
            <w:sz w:val="18"/>
            <w:rPrChange w:id="8920" w:author="shorny" w:date="2014-06-09T18:35:00Z">
              <w:rPr/>
            </w:rPrChange>
          </w:rPr>
          <w:t xml:space="preserve"> p_staffID;</w:t>
        </w:r>
      </w:ins>
    </w:p>
    <w:p w14:paraId="3C9B1C20" w14:textId="77777777" w:rsidR="004A1AF8" w:rsidRPr="004A1AF8" w:rsidRDefault="004A1AF8">
      <w:pPr>
        <w:pStyle w:val="HTMLPreformatted"/>
        <w:divId w:val="364595370"/>
        <w:rPr>
          <w:ins w:id="8921" w:author="shorny" w:date="2014-06-09T18:35:00Z"/>
          <w:sz w:val="18"/>
          <w:rPrChange w:id="8922" w:author="shorny" w:date="2014-06-09T18:35:00Z">
            <w:rPr>
              <w:ins w:id="8923" w:author="shorny" w:date="2014-06-09T18:35:00Z"/>
            </w:rPr>
          </w:rPrChange>
        </w:rPr>
      </w:pPr>
    </w:p>
    <w:p w14:paraId="2592DBBB" w14:textId="77777777" w:rsidR="004A1AF8" w:rsidRPr="004A1AF8" w:rsidRDefault="004A1AF8">
      <w:pPr>
        <w:pStyle w:val="HTMLPreformatted"/>
        <w:divId w:val="364595370"/>
        <w:rPr>
          <w:ins w:id="8924" w:author="shorny" w:date="2014-06-09T18:35:00Z"/>
          <w:sz w:val="18"/>
          <w:rPrChange w:id="8925" w:author="shorny" w:date="2014-06-09T18:35:00Z">
            <w:rPr>
              <w:ins w:id="8926" w:author="shorny" w:date="2014-06-09T18:35:00Z"/>
            </w:rPr>
          </w:rPrChange>
        </w:rPr>
      </w:pPr>
      <w:ins w:id="8927" w:author="shorny" w:date="2014-06-09T18:35:00Z">
        <w:r w:rsidRPr="004A1AF8">
          <w:rPr>
            <w:rStyle w:val="keyword1"/>
            <w:sz w:val="18"/>
            <w:rPrChange w:id="8928" w:author="shorny" w:date="2014-06-09T18:35:00Z">
              <w:rPr>
                <w:rStyle w:val="keyword1"/>
              </w:rPr>
            </w:rPrChange>
          </w:rPr>
          <w:t>END</w:t>
        </w:r>
        <w:r w:rsidRPr="004A1AF8">
          <w:rPr>
            <w:sz w:val="18"/>
            <w:rPrChange w:id="8929" w:author="shorny" w:date="2014-06-09T18:35:00Z">
              <w:rPr/>
            </w:rPrChange>
          </w:rPr>
          <w:t xml:space="preserve"> $$</w:t>
        </w:r>
      </w:ins>
    </w:p>
    <w:p w14:paraId="0E046230" w14:textId="77777777" w:rsidR="004A1AF8" w:rsidRPr="004A1AF8" w:rsidRDefault="004A1AF8">
      <w:pPr>
        <w:pStyle w:val="HTMLPreformatted"/>
        <w:divId w:val="364595370"/>
        <w:rPr>
          <w:ins w:id="8930" w:author="shorny" w:date="2014-06-09T18:35:00Z"/>
          <w:sz w:val="18"/>
          <w:rPrChange w:id="8931" w:author="shorny" w:date="2014-06-09T18:35:00Z">
            <w:rPr>
              <w:ins w:id="8932" w:author="shorny" w:date="2014-06-09T18:35:00Z"/>
            </w:rPr>
          </w:rPrChange>
        </w:rPr>
      </w:pPr>
    </w:p>
    <w:p w14:paraId="59378954" w14:textId="77777777" w:rsidR="004A1AF8" w:rsidRPr="004A1AF8" w:rsidRDefault="004A1AF8">
      <w:pPr>
        <w:pStyle w:val="HTMLPreformatted"/>
        <w:divId w:val="364595370"/>
        <w:rPr>
          <w:ins w:id="8933" w:author="shorny" w:date="2014-06-09T18:35:00Z"/>
          <w:sz w:val="18"/>
          <w:rPrChange w:id="8934" w:author="shorny" w:date="2014-06-09T18:35:00Z">
            <w:rPr>
              <w:ins w:id="8935" w:author="shorny" w:date="2014-06-09T18:35:00Z"/>
            </w:rPr>
          </w:rPrChange>
        </w:rPr>
      </w:pPr>
      <w:proofErr w:type="gramStart"/>
      <w:ins w:id="8936" w:author="shorny" w:date="2014-06-09T18:35:00Z">
        <w:r w:rsidRPr="004A1AF8">
          <w:rPr>
            <w:sz w:val="18"/>
            <w:rPrChange w:id="8937" w:author="shorny" w:date="2014-06-09T18:35:00Z">
              <w:rPr/>
            </w:rPrChange>
          </w:rPr>
          <w:t>DELIMITER ;</w:t>
        </w:r>
        <w:proofErr w:type="gramEnd"/>
      </w:ins>
    </w:p>
    <w:p w14:paraId="429C36B4" w14:textId="77777777" w:rsidR="004A1AF8" w:rsidRDefault="004A1AF8">
      <w:pPr>
        <w:pStyle w:val="HTMLPreformatted"/>
        <w:divId w:val="364595370"/>
        <w:rPr>
          <w:ins w:id="8938" w:author="shorny" w:date="2014-06-09T18:35:00Z"/>
        </w:rPr>
      </w:pPr>
    </w:p>
    <w:p w14:paraId="517F24FF" w14:textId="77777777" w:rsidR="004A1AF8" w:rsidRPr="004A1AF8" w:rsidRDefault="004A1AF8" w:rsidP="004A1AF8">
      <w:pPr>
        <w:rPr>
          <w:ins w:id="8939" w:author="shorny" w:date="2014-06-09T17:35:00Z"/>
          <w:lang w:eastAsia="en-AU"/>
          <w:rPrChange w:id="8940" w:author="shorny" w:date="2014-06-09T18:34:00Z">
            <w:rPr>
              <w:ins w:id="8941" w:author="shorny" w:date="2014-06-09T17:35:00Z"/>
            </w:rPr>
          </w:rPrChange>
        </w:rPr>
        <w:pPrChange w:id="8942" w:author="shorny" w:date="2014-06-09T18:34:00Z">
          <w:pPr>
            <w:pStyle w:val="Heading1"/>
            <w:numPr>
              <w:numId w:val="17"/>
            </w:numPr>
          </w:pPr>
        </w:pPrChange>
      </w:pPr>
    </w:p>
    <w:p w14:paraId="46317166" w14:textId="62752BB6" w:rsidR="00EA1F1A" w:rsidRDefault="00EA1F1A" w:rsidP="00EA1F1A">
      <w:pPr>
        <w:pStyle w:val="Heading2"/>
        <w:rPr>
          <w:ins w:id="8943" w:author="shorny" w:date="2014-06-09T18:35:00Z"/>
        </w:rPr>
        <w:pPrChange w:id="8944" w:author="shorny" w:date="2014-06-09T17:37:00Z">
          <w:pPr>
            <w:pStyle w:val="Heading1"/>
            <w:numPr>
              <w:numId w:val="17"/>
            </w:numPr>
          </w:pPr>
        </w:pPrChange>
      </w:pPr>
      <w:ins w:id="8945" w:author="shorny" w:date="2014-06-09T17:37:00Z">
        <w:r>
          <w:t xml:space="preserve">Create </w:t>
        </w:r>
      </w:ins>
      <w:ins w:id="8946" w:author="shorny" w:date="2014-06-09T17:38:00Z">
        <w:r w:rsidR="00E85868">
          <w:t>triggers for tracking changes and enforcing constraints</w:t>
        </w:r>
      </w:ins>
    </w:p>
    <w:p w14:paraId="06C94771" w14:textId="77777777" w:rsidR="00564129" w:rsidRDefault="00564129">
      <w:pPr>
        <w:pStyle w:val="HTMLPreformatted"/>
        <w:divId w:val="1477987617"/>
        <w:rPr>
          <w:ins w:id="8947" w:author="shorny" w:date="2014-06-09T18:38:00Z"/>
        </w:rPr>
      </w:pPr>
    </w:p>
    <w:p w14:paraId="72C65ED6" w14:textId="77777777" w:rsidR="00564129" w:rsidRPr="00564129" w:rsidRDefault="00564129">
      <w:pPr>
        <w:pStyle w:val="HTMLPreformatted"/>
        <w:divId w:val="1477987617"/>
        <w:rPr>
          <w:ins w:id="8948" w:author="shorny" w:date="2014-06-09T18:38:00Z"/>
          <w:rStyle w:val="comment1"/>
          <w:sz w:val="18"/>
          <w:rPrChange w:id="8949" w:author="shorny" w:date="2014-06-09T18:38:00Z">
            <w:rPr>
              <w:ins w:id="8950" w:author="shorny" w:date="2014-06-09T18:38:00Z"/>
              <w:rStyle w:val="comment1"/>
            </w:rPr>
          </w:rPrChange>
        </w:rPr>
      </w:pPr>
      <w:ins w:id="8951" w:author="shorny" w:date="2014-06-09T18:38:00Z">
        <w:r w:rsidRPr="00564129">
          <w:rPr>
            <w:rStyle w:val="comment1"/>
            <w:sz w:val="18"/>
            <w:rPrChange w:id="8952" w:author="shorny" w:date="2014-06-09T18:38:00Z">
              <w:rPr>
                <w:rStyle w:val="comment1"/>
              </w:rPr>
            </w:rPrChange>
          </w:rPr>
          <w:t>-- ------------------------------------------------------------------------------</w:t>
        </w:r>
      </w:ins>
    </w:p>
    <w:p w14:paraId="3F313F10" w14:textId="77777777" w:rsidR="00564129" w:rsidRPr="00564129" w:rsidRDefault="00564129">
      <w:pPr>
        <w:pStyle w:val="HTMLPreformatted"/>
        <w:divId w:val="1477987617"/>
        <w:rPr>
          <w:ins w:id="8953" w:author="shorny" w:date="2014-06-09T18:38:00Z"/>
          <w:rStyle w:val="comment1"/>
          <w:sz w:val="18"/>
          <w:rPrChange w:id="8954" w:author="shorny" w:date="2014-06-09T18:38:00Z">
            <w:rPr>
              <w:ins w:id="8955" w:author="shorny" w:date="2014-06-09T18:38:00Z"/>
              <w:rStyle w:val="comment1"/>
            </w:rPr>
          </w:rPrChange>
        </w:rPr>
      </w:pPr>
      <w:ins w:id="8956" w:author="shorny" w:date="2014-06-09T18:38:00Z">
        <w:r w:rsidRPr="00564129">
          <w:rPr>
            <w:rStyle w:val="comment1"/>
            <w:sz w:val="18"/>
            <w:rPrChange w:id="8957" w:author="shorny" w:date="2014-06-09T18:38:00Z">
              <w:rPr>
                <w:rStyle w:val="comment1"/>
              </w:rPr>
            </w:rPrChange>
          </w:rPr>
          <w:t>-- Create triggers for logging and constraint checking</w:t>
        </w:r>
      </w:ins>
    </w:p>
    <w:p w14:paraId="5F4D244C" w14:textId="77777777" w:rsidR="00564129" w:rsidRPr="00564129" w:rsidRDefault="00564129">
      <w:pPr>
        <w:pStyle w:val="HTMLPreformatted"/>
        <w:divId w:val="1477987617"/>
        <w:rPr>
          <w:ins w:id="8958" w:author="shorny" w:date="2014-06-09T18:38:00Z"/>
          <w:sz w:val="18"/>
          <w:rPrChange w:id="8959" w:author="shorny" w:date="2014-06-09T18:38:00Z">
            <w:rPr>
              <w:ins w:id="8960" w:author="shorny" w:date="2014-06-09T18:38:00Z"/>
            </w:rPr>
          </w:rPrChange>
        </w:rPr>
      </w:pPr>
    </w:p>
    <w:p w14:paraId="2D766F7F" w14:textId="77777777" w:rsidR="00564129" w:rsidRPr="00564129" w:rsidRDefault="00564129">
      <w:pPr>
        <w:pStyle w:val="HTMLPreformatted"/>
        <w:divId w:val="1477987617"/>
        <w:rPr>
          <w:ins w:id="8961" w:author="shorny" w:date="2014-06-09T18:38:00Z"/>
          <w:rStyle w:val="comment1"/>
          <w:sz w:val="18"/>
          <w:rPrChange w:id="8962" w:author="shorny" w:date="2014-06-09T18:38:00Z">
            <w:rPr>
              <w:ins w:id="8963" w:author="shorny" w:date="2014-06-09T18:38:00Z"/>
              <w:rStyle w:val="comment1"/>
            </w:rPr>
          </w:rPrChange>
        </w:rPr>
      </w:pPr>
      <w:ins w:id="8964" w:author="shorny" w:date="2014-06-09T18:38:00Z">
        <w:r w:rsidRPr="00564129">
          <w:rPr>
            <w:rStyle w:val="comment1"/>
            <w:sz w:val="18"/>
            <w:rPrChange w:id="8965" w:author="shorny" w:date="2014-06-09T18:38:00Z">
              <w:rPr>
                <w:rStyle w:val="comment1"/>
              </w:rPr>
            </w:rPrChange>
          </w:rPr>
          <w:t>-- ------------------------------------------------------------------------------</w:t>
        </w:r>
      </w:ins>
    </w:p>
    <w:p w14:paraId="33A02697" w14:textId="77777777" w:rsidR="00564129" w:rsidRPr="00564129" w:rsidRDefault="00564129">
      <w:pPr>
        <w:pStyle w:val="HTMLPreformatted"/>
        <w:divId w:val="1477987617"/>
        <w:rPr>
          <w:ins w:id="8966" w:author="shorny" w:date="2014-06-09T18:38:00Z"/>
          <w:rStyle w:val="comment1"/>
          <w:sz w:val="18"/>
          <w:rPrChange w:id="8967" w:author="shorny" w:date="2014-06-09T18:38:00Z">
            <w:rPr>
              <w:ins w:id="8968" w:author="shorny" w:date="2014-06-09T18:38:00Z"/>
              <w:rStyle w:val="comment1"/>
            </w:rPr>
          </w:rPrChange>
        </w:rPr>
      </w:pPr>
      <w:ins w:id="8969" w:author="shorny" w:date="2014-06-09T18:38:00Z">
        <w:r w:rsidRPr="00564129">
          <w:rPr>
            <w:rStyle w:val="comment1"/>
            <w:sz w:val="18"/>
            <w:rPrChange w:id="8970" w:author="shorny" w:date="2014-06-09T18:38:00Z">
              <w:rPr>
                <w:rStyle w:val="comment1"/>
              </w:rPr>
            </w:rPrChange>
          </w:rPr>
          <w:t>-- Make sure there's only ever one primary supervisor for each application</w:t>
        </w:r>
      </w:ins>
    </w:p>
    <w:p w14:paraId="21F54553" w14:textId="77777777" w:rsidR="00564129" w:rsidRPr="00564129" w:rsidRDefault="00564129">
      <w:pPr>
        <w:pStyle w:val="HTMLPreformatted"/>
        <w:divId w:val="1477987617"/>
        <w:rPr>
          <w:ins w:id="8971" w:author="shorny" w:date="2014-06-09T18:38:00Z"/>
          <w:sz w:val="18"/>
          <w:rPrChange w:id="8972" w:author="shorny" w:date="2014-06-09T18:38:00Z">
            <w:rPr>
              <w:ins w:id="8973" w:author="shorny" w:date="2014-06-09T18:38:00Z"/>
            </w:rPr>
          </w:rPrChange>
        </w:rPr>
      </w:pPr>
    </w:p>
    <w:p w14:paraId="59714C28" w14:textId="77777777" w:rsidR="00564129" w:rsidRPr="00564129" w:rsidRDefault="00564129">
      <w:pPr>
        <w:pStyle w:val="HTMLPreformatted"/>
        <w:divId w:val="1477987617"/>
        <w:rPr>
          <w:ins w:id="8974" w:author="shorny" w:date="2014-06-09T18:38:00Z"/>
          <w:sz w:val="18"/>
          <w:rPrChange w:id="8975" w:author="shorny" w:date="2014-06-09T18:38:00Z">
            <w:rPr>
              <w:ins w:id="8976" w:author="shorny" w:date="2014-06-09T18:38:00Z"/>
            </w:rPr>
          </w:rPrChange>
        </w:rPr>
      </w:pPr>
      <w:ins w:id="8977" w:author="shorny" w:date="2014-06-09T18:38:00Z">
        <w:r w:rsidRPr="00564129">
          <w:rPr>
            <w:sz w:val="18"/>
            <w:rPrChange w:id="8978" w:author="shorny" w:date="2014-06-09T18:38:00Z">
              <w:rPr/>
            </w:rPrChange>
          </w:rPr>
          <w:t>DELIMITER $$</w:t>
        </w:r>
      </w:ins>
    </w:p>
    <w:p w14:paraId="6A836D8D" w14:textId="77777777" w:rsidR="00564129" w:rsidRPr="00564129" w:rsidRDefault="00564129">
      <w:pPr>
        <w:pStyle w:val="HTMLPreformatted"/>
        <w:divId w:val="1477987617"/>
        <w:rPr>
          <w:ins w:id="8979" w:author="shorny" w:date="2014-06-09T18:38:00Z"/>
          <w:sz w:val="18"/>
          <w:rPrChange w:id="8980" w:author="shorny" w:date="2014-06-09T18:38:00Z">
            <w:rPr>
              <w:ins w:id="8981" w:author="shorny" w:date="2014-06-09T18:38:00Z"/>
            </w:rPr>
          </w:rPrChange>
        </w:rPr>
      </w:pPr>
    </w:p>
    <w:p w14:paraId="4F0E9DF4" w14:textId="77777777" w:rsidR="00564129" w:rsidRPr="00564129" w:rsidRDefault="00564129">
      <w:pPr>
        <w:pStyle w:val="HTMLPreformatted"/>
        <w:divId w:val="1477987617"/>
        <w:rPr>
          <w:ins w:id="8982" w:author="shorny" w:date="2014-06-09T18:38:00Z"/>
          <w:sz w:val="18"/>
          <w:rPrChange w:id="8983" w:author="shorny" w:date="2014-06-09T18:38:00Z">
            <w:rPr>
              <w:ins w:id="8984" w:author="shorny" w:date="2014-06-09T18:38:00Z"/>
            </w:rPr>
          </w:rPrChange>
        </w:rPr>
      </w:pPr>
      <w:ins w:id="8985" w:author="shorny" w:date="2014-06-09T18:38:00Z">
        <w:r w:rsidRPr="00564129">
          <w:rPr>
            <w:rStyle w:val="keyword1"/>
            <w:sz w:val="18"/>
            <w:rPrChange w:id="8986" w:author="shorny" w:date="2014-06-09T18:38:00Z">
              <w:rPr>
                <w:rStyle w:val="keyword1"/>
              </w:rPr>
            </w:rPrChange>
          </w:rPr>
          <w:t>DROP</w:t>
        </w:r>
        <w:r w:rsidRPr="00564129">
          <w:rPr>
            <w:sz w:val="18"/>
            <w:rPrChange w:id="8987" w:author="shorny" w:date="2014-06-09T18:38:00Z">
              <w:rPr/>
            </w:rPrChange>
          </w:rPr>
          <w:t xml:space="preserve"> </w:t>
        </w:r>
        <w:r w:rsidRPr="00564129">
          <w:rPr>
            <w:rStyle w:val="keyword1"/>
            <w:sz w:val="18"/>
            <w:rPrChange w:id="8988" w:author="shorny" w:date="2014-06-09T18:38:00Z">
              <w:rPr>
                <w:rStyle w:val="keyword1"/>
              </w:rPr>
            </w:rPrChange>
          </w:rPr>
          <w:t>TRIGGER</w:t>
        </w:r>
        <w:r w:rsidRPr="00564129">
          <w:rPr>
            <w:sz w:val="18"/>
            <w:rPrChange w:id="8989" w:author="shorny" w:date="2014-06-09T18:38:00Z">
              <w:rPr/>
            </w:rPrChange>
          </w:rPr>
          <w:t xml:space="preserve"> </w:t>
        </w:r>
        <w:r w:rsidRPr="00564129">
          <w:rPr>
            <w:rStyle w:val="function-name1"/>
            <w:sz w:val="18"/>
            <w:rPrChange w:id="8990" w:author="shorny" w:date="2014-06-09T18:38:00Z">
              <w:rPr>
                <w:rStyle w:val="function-name1"/>
              </w:rPr>
            </w:rPrChange>
          </w:rPr>
          <w:t>IF</w:t>
        </w:r>
        <w:r w:rsidRPr="00564129">
          <w:rPr>
            <w:sz w:val="18"/>
            <w:rPrChange w:id="8991" w:author="shorny" w:date="2014-06-09T18:38:00Z">
              <w:rPr/>
            </w:rPrChange>
          </w:rPr>
          <w:t xml:space="preserve"> </w:t>
        </w:r>
        <w:r w:rsidRPr="00564129">
          <w:rPr>
            <w:rStyle w:val="keyword1"/>
            <w:sz w:val="18"/>
            <w:rPrChange w:id="8992" w:author="shorny" w:date="2014-06-09T18:38:00Z">
              <w:rPr>
                <w:rStyle w:val="keyword1"/>
              </w:rPr>
            </w:rPrChange>
          </w:rPr>
          <w:t>EXISTS</w:t>
        </w:r>
        <w:r w:rsidRPr="00564129">
          <w:rPr>
            <w:sz w:val="18"/>
            <w:rPrChange w:id="8993" w:author="shorny" w:date="2014-06-09T18:38:00Z">
              <w:rPr/>
            </w:rPrChange>
          </w:rPr>
          <w:t xml:space="preserve"> checkPrimSuper $$ </w:t>
        </w:r>
      </w:ins>
    </w:p>
    <w:p w14:paraId="7ECE6A69" w14:textId="77777777" w:rsidR="00564129" w:rsidRPr="00564129" w:rsidRDefault="00564129">
      <w:pPr>
        <w:pStyle w:val="HTMLPreformatted"/>
        <w:divId w:val="1477987617"/>
        <w:rPr>
          <w:ins w:id="8994" w:author="shorny" w:date="2014-06-09T18:38:00Z"/>
          <w:sz w:val="18"/>
          <w:rPrChange w:id="8995" w:author="shorny" w:date="2014-06-09T18:38:00Z">
            <w:rPr>
              <w:ins w:id="8996" w:author="shorny" w:date="2014-06-09T18:38:00Z"/>
            </w:rPr>
          </w:rPrChange>
        </w:rPr>
      </w:pPr>
      <w:ins w:id="8997" w:author="shorny" w:date="2014-06-09T18:38:00Z">
        <w:r w:rsidRPr="00564129">
          <w:rPr>
            <w:rStyle w:val="keyword1"/>
            <w:sz w:val="18"/>
            <w:rPrChange w:id="8998" w:author="shorny" w:date="2014-06-09T18:38:00Z">
              <w:rPr>
                <w:rStyle w:val="keyword1"/>
              </w:rPr>
            </w:rPrChange>
          </w:rPr>
          <w:t>CREATE</w:t>
        </w:r>
        <w:r w:rsidRPr="00564129">
          <w:rPr>
            <w:sz w:val="18"/>
            <w:rPrChange w:id="8999" w:author="shorny" w:date="2014-06-09T18:38:00Z">
              <w:rPr/>
            </w:rPrChange>
          </w:rPr>
          <w:t xml:space="preserve"> </w:t>
        </w:r>
        <w:r w:rsidRPr="00564129">
          <w:rPr>
            <w:rStyle w:val="keyword1"/>
            <w:sz w:val="18"/>
            <w:rPrChange w:id="9000" w:author="shorny" w:date="2014-06-09T18:38:00Z">
              <w:rPr>
                <w:rStyle w:val="keyword1"/>
              </w:rPr>
            </w:rPrChange>
          </w:rPr>
          <w:t>TRIGGER</w:t>
        </w:r>
        <w:r w:rsidRPr="00564129">
          <w:rPr>
            <w:sz w:val="18"/>
            <w:rPrChange w:id="9001" w:author="shorny" w:date="2014-06-09T18:38:00Z">
              <w:rPr/>
            </w:rPrChange>
          </w:rPr>
          <w:t xml:space="preserve"> </w:t>
        </w:r>
        <w:r w:rsidRPr="00564129">
          <w:rPr>
            <w:rStyle w:val="function-name1"/>
            <w:sz w:val="18"/>
            <w:rPrChange w:id="9002" w:author="shorny" w:date="2014-06-09T18:38:00Z">
              <w:rPr>
                <w:rStyle w:val="function-name1"/>
              </w:rPr>
            </w:rPrChange>
          </w:rPr>
          <w:t>checkPrimSuper</w:t>
        </w:r>
        <w:r w:rsidRPr="00564129">
          <w:rPr>
            <w:sz w:val="18"/>
            <w:rPrChange w:id="9003" w:author="shorny" w:date="2014-06-09T18:38:00Z">
              <w:rPr/>
            </w:rPrChange>
          </w:rPr>
          <w:t xml:space="preserve"> </w:t>
        </w:r>
        <w:r w:rsidRPr="00564129">
          <w:rPr>
            <w:rStyle w:val="keyword1"/>
            <w:sz w:val="18"/>
            <w:rPrChange w:id="9004" w:author="shorny" w:date="2014-06-09T18:38:00Z">
              <w:rPr>
                <w:rStyle w:val="keyword1"/>
              </w:rPr>
            </w:rPrChange>
          </w:rPr>
          <w:t>BEFORE</w:t>
        </w:r>
        <w:r w:rsidRPr="00564129">
          <w:rPr>
            <w:sz w:val="18"/>
            <w:rPrChange w:id="9005" w:author="shorny" w:date="2014-06-09T18:38:00Z">
              <w:rPr/>
            </w:rPrChange>
          </w:rPr>
          <w:t xml:space="preserve"> </w:t>
        </w:r>
        <w:r w:rsidRPr="00564129">
          <w:rPr>
            <w:rStyle w:val="keyword1"/>
            <w:sz w:val="18"/>
            <w:rPrChange w:id="9006" w:author="shorny" w:date="2014-06-09T18:38:00Z">
              <w:rPr>
                <w:rStyle w:val="keyword1"/>
              </w:rPr>
            </w:rPrChange>
          </w:rPr>
          <w:t>INSERT</w:t>
        </w:r>
        <w:r w:rsidRPr="00564129">
          <w:rPr>
            <w:sz w:val="18"/>
            <w:rPrChange w:id="9007" w:author="shorny" w:date="2014-06-09T18:38:00Z">
              <w:rPr/>
            </w:rPrChange>
          </w:rPr>
          <w:t xml:space="preserve"> </w:t>
        </w:r>
        <w:r w:rsidRPr="00564129">
          <w:rPr>
            <w:rStyle w:val="keyword1"/>
            <w:sz w:val="18"/>
            <w:rPrChange w:id="9008" w:author="shorny" w:date="2014-06-09T18:38:00Z">
              <w:rPr>
                <w:rStyle w:val="keyword1"/>
              </w:rPr>
            </w:rPrChange>
          </w:rPr>
          <w:t>ON</w:t>
        </w:r>
        <w:r w:rsidRPr="00564129">
          <w:rPr>
            <w:sz w:val="18"/>
            <w:rPrChange w:id="9009" w:author="shorny" w:date="2014-06-09T18:38:00Z">
              <w:rPr/>
            </w:rPrChange>
          </w:rPr>
          <w:t xml:space="preserve"> `Supervise </w:t>
        </w:r>
        <w:r w:rsidRPr="00564129">
          <w:rPr>
            <w:rStyle w:val="keyword1"/>
            <w:sz w:val="18"/>
            <w:rPrChange w:id="9010" w:author="shorny" w:date="2014-06-09T18:38:00Z">
              <w:rPr>
                <w:rStyle w:val="keyword1"/>
              </w:rPr>
            </w:rPrChange>
          </w:rPr>
          <w:t>as</w:t>
        </w:r>
        <w:r w:rsidRPr="00564129">
          <w:rPr>
            <w:sz w:val="18"/>
            <w:rPrChange w:id="9011" w:author="shorny" w:date="2014-06-09T18:38:00Z">
              <w:rPr/>
            </w:rPrChange>
          </w:rPr>
          <w:t>`</w:t>
        </w:r>
      </w:ins>
    </w:p>
    <w:p w14:paraId="4FD53701" w14:textId="77777777" w:rsidR="00564129" w:rsidRPr="00564129" w:rsidRDefault="00564129">
      <w:pPr>
        <w:pStyle w:val="HTMLPreformatted"/>
        <w:divId w:val="1477987617"/>
        <w:rPr>
          <w:ins w:id="9012" w:author="shorny" w:date="2014-06-09T18:38:00Z"/>
          <w:sz w:val="18"/>
          <w:rPrChange w:id="9013" w:author="shorny" w:date="2014-06-09T18:38:00Z">
            <w:rPr>
              <w:ins w:id="9014" w:author="shorny" w:date="2014-06-09T18:38:00Z"/>
            </w:rPr>
          </w:rPrChange>
        </w:rPr>
      </w:pPr>
      <w:ins w:id="9015" w:author="shorny" w:date="2014-06-09T18:38:00Z">
        <w:r w:rsidRPr="00564129">
          <w:rPr>
            <w:rStyle w:val="keyword1"/>
            <w:sz w:val="18"/>
            <w:rPrChange w:id="9016" w:author="shorny" w:date="2014-06-09T18:38:00Z">
              <w:rPr>
                <w:rStyle w:val="keyword1"/>
              </w:rPr>
            </w:rPrChange>
          </w:rPr>
          <w:t>FOR</w:t>
        </w:r>
        <w:r w:rsidRPr="00564129">
          <w:rPr>
            <w:sz w:val="18"/>
            <w:rPrChange w:id="9017" w:author="shorny" w:date="2014-06-09T18:38:00Z">
              <w:rPr/>
            </w:rPrChange>
          </w:rPr>
          <w:t xml:space="preserve"> </w:t>
        </w:r>
        <w:r w:rsidRPr="00564129">
          <w:rPr>
            <w:rStyle w:val="keyword1"/>
            <w:sz w:val="18"/>
            <w:rPrChange w:id="9018" w:author="shorny" w:date="2014-06-09T18:38:00Z">
              <w:rPr>
                <w:rStyle w:val="keyword1"/>
              </w:rPr>
            </w:rPrChange>
          </w:rPr>
          <w:t>EACH</w:t>
        </w:r>
        <w:r w:rsidRPr="00564129">
          <w:rPr>
            <w:sz w:val="18"/>
            <w:rPrChange w:id="9019" w:author="shorny" w:date="2014-06-09T18:38:00Z">
              <w:rPr/>
            </w:rPrChange>
          </w:rPr>
          <w:t xml:space="preserve"> </w:t>
        </w:r>
        <w:r w:rsidRPr="00564129">
          <w:rPr>
            <w:rStyle w:val="type1"/>
            <w:sz w:val="18"/>
            <w:rPrChange w:id="9020" w:author="shorny" w:date="2014-06-09T18:38:00Z">
              <w:rPr>
                <w:rStyle w:val="type1"/>
              </w:rPr>
            </w:rPrChange>
          </w:rPr>
          <w:t>ROW</w:t>
        </w:r>
      </w:ins>
    </w:p>
    <w:p w14:paraId="41ABFAC1" w14:textId="77777777" w:rsidR="00564129" w:rsidRPr="00564129" w:rsidRDefault="00564129">
      <w:pPr>
        <w:pStyle w:val="HTMLPreformatted"/>
        <w:divId w:val="1477987617"/>
        <w:rPr>
          <w:ins w:id="9021" w:author="shorny" w:date="2014-06-09T18:38:00Z"/>
          <w:sz w:val="18"/>
          <w:rPrChange w:id="9022" w:author="shorny" w:date="2014-06-09T18:38:00Z">
            <w:rPr>
              <w:ins w:id="9023" w:author="shorny" w:date="2014-06-09T18:38:00Z"/>
            </w:rPr>
          </w:rPrChange>
        </w:rPr>
      </w:pPr>
      <w:ins w:id="9024" w:author="shorny" w:date="2014-06-09T18:38:00Z">
        <w:r w:rsidRPr="00564129">
          <w:rPr>
            <w:rStyle w:val="keyword1"/>
            <w:sz w:val="18"/>
            <w:rPrChange w:id="9025" w:author="shorny" w:date="2014-06-09T18:38:00Z">
              <w:rPr>
                <w:rStyle w:val="keyword1"/>
              </w:rPr>
            </w:rPrChange>
          </w:rPr>
          <w:t>BEGIN</w:t>
        </w:r>
      </w:ins>
    </w:p>
    <w:p w14:paraId="7DBF8C56" w14:textId="77777777" w:rsidR="00564129" w:rsidRPr="00564129" w:rsidRDefault="00564129">
      <w:pPr>
        <w:pStyle w:val="HTMLPreformatted"/>
        <w:divId w:val="1477987617"/>
        <w:rPr>
          <w:ins w:id="9026" w:author="shorny" w:date="2014-06-09T18:38:00Z"/>
          <w:sz w:val="18"/>
          <w:rPrChange w:id="9027" w:author="shorny" w:date="2014-06-09T18:38:00Z">
            <w:rPr>
              <w:ins w:id="9028" w:author="shorny" w:date="2014-06-09T18:38:00Z"/>
            </w:rPr>
          </w:rPrChange>
        </w:rPr>
      </w:pPr>
      <w:ins w:id="9029" w:author="shorny" w:date="2014-06-09T18:38:00Z">
        <w:r w:rsidRPr="00564129">
          <w:rPr>
            <w:sz w:val="18"/>
            <w:rPrChange w:id="9030" w:author="shorny" w:date="2014-06-09T18:38:00Z">
              <w:rPr/>
            </w:rPrChange>
          </w:rPr>
          <w:t xml:space="preserve">  </w:t>
        </w:r>
        <w:r w:rsidRPr="00564129">
          <w:rPr>
            <w:rStyle w:val="keyword1"/>
            <w:sz w:val="18"/>
            <w:rPrChange w:id="9031" w:author="shorny" w:date="2014-06-09T18:38:00Z">
              <w:rPr>
                <w:rStyle w:val="keyword1"/>
              </w:rPr>
            </w:rPrChange>
          </w:rPr>
          <w:t>DECLARE</w:t>
        </w:r>
        <w:r w:rsidRPr="00564129">
          <w:rPr>
            <w:sz w:val="18"/>
            <w:rPrChange w:id="9032" w:author="shorny" w:date="2014-06-09T18:38:00Z">
              <w:rPr/>
            </w:rPrChange>
          </w:rPr>
          <w:t xml:space="preserve"> existingCount </w:t>
        </w:r>
        <w:r w:rsidRPr="00564129">
          <w:rPr>
            <w:rStyle w:val="type1"/>
            <w:sz w:val="18"/>
            <w:rPrChange w:id="9033" w:author="shorny" w:date="2014-06-09T18:38:00Z">
              <w:rPr>
                <w:rStyle w:val="type1"/>
              </w:rPr>
            </w:rPrChange>
          </w:rPr>
          <w:t>int</w:t>
        </w:r>
        <w:r w:rsidRPr="00564129">
          <w:rPr>
            <w:sz w:val="18"/>
            <w:rPrChange w:id="9034" w:author="shorny" w:date="2014-06-09T18:38:00Z">
              <w:rPr/>
            </w:rPrChange>
          </w:rPr>
          <w:t xml:space="preserve"> </w:t>
        </w:r>
        <w:r w:rsidRPr="00564129">
          <w:rPr>
            <w:rStyle w:val="keyword1"/>
            <w:sz w:val="18"/>
            <w:rPrChange w:id="9035" w:author="shorny" w:date="2014-06-09T18:38:00Z">
              <w:rPr>
                <w:rStyle w:val="keyword1"/>
              </w:rPr>
            </w:rPrChange>
          </w:rPr>
          <w:t>default</w:t>
        </w:r>
        <w:r w:rsidRPr="00564129">
          <w:rPr>
            <w:sz w:val="18"/>
            <w:rPrChange w:id="9036" w:author="shorny" w:date="2014-06-09T18:38:00Z">
              <w:rPr/>
            </w:rPrChange>
          </w:rPr>
          <w:t xml:space="preserve"> 0;</w:t>
        </w:r>
      </w:ins>
    </w:p>
    <w:p w14:paraId="3877B15C" w14:textId="77777777" w:rsidR="00564129" w:rsidRPr="00564129" w:rsidRDefault="00564129">
      <w:pPr>
        <w:pStyle w:val="HTMLPreformatted"/>
        <w:divId w:val="1477987617"/>
        <w:rPr>
          <w:ins w:id="9037" w:author="shorny" w:date="2014-06-09T18:38:00Z"/>
          <w:sz w:val="18"/>
          <w:rPrChange w:id="9038" w:author="shorny" w:date="2014-06-09T18:38:00Z">
            <w:rPr>
              <w:ins w:id="9039" w:author="shorny" w:date="2014-06-09T18:38:00Z"/>
            </w:rPr>
          </w:rPrChange>
        </w:rPr>
      </w:pPr>
      <w:ins w:id="9040" w:author="shorny" w:date="2014-06-09T18:38:00Z">
        <w:r w:rsidRPr="00564129">
          <w:rPr>
            <w:sz w:val="18"/>
            <w:rPrChange w:id="9041" w:author="shorny" w:date="2014-06-09T18:38:00Z">
              <w:rPr/>
            </w:rPrChange>
          </w:rPr>
          <w:t xml:space="preserve">  </w:t>
        </w:r>
      </w:ins>
    </w:p>
    <w:p w14:paraId="62DBE279" w14:textId="77777777" w:rsidR="00564129" w:rsidRPr="00564129" w:rsidRDefault="00564129">
      <w:pPr>
        <w:pStyle w:val="HTMLPreformatted"/>
        <w:divId w:val="1477987617"/>
        <w:rPr>
          <w:ins w:id="9042" w:author="shorny" w:date="2014-06-09T18:38:00Z"/>
          <w:sz w:val="18"/>
          <w:rPrChange w:id="9043" w:author="shorny" w:date="2014-06-09T18:38:00Z">
            <w:rPr>
              <w:ins w:id="9044" w:author="shorny" w:date="2014-06-09T18:38:00Z"/>
            </w:rPr>
          </w:rPrChange>
        </w:rPr>
      </w:pPr>
      <w:ins w:id="9045" w:author="shorny" w:date="2014-06-09T18:38:00Z">
        <w:r w:rsidRPr="00564129">
          <w:rPr>
            <w:sz w:val="18"/>
            <w:rPrChange w:id="9046" w:author="shorny" w:date="2014-06-09T18:38:00Z">
              <w:rPr/>
            </w:rPrChange>
          </w:rPr>
          <w:t xml:space="preserve">  </w:t>
        </w:r>
        <w:r w:rsidRPr="00564129">
          <w:rPr>
            <w:rStyle w:val="keyword1"/>
            <w:sz w:val="18"/>
            <w:rPrChange w:id="9047" w:author="shorny" w:date="2014-06-09T18:38:00Z">
              <w:rPr>
                <w:rStyle w:val="keyword1"/>
              </w:rPr>
            </w:rPrChange>
          </w:rPr>
          <w:t>SELECT</w:t>
        </w:r>
        <w:r w:rsidRPr="00564129">
          <w:rPr>
            <w:sz w:val="18"/>
            <w:rPrChange w:id="9048" w:author="shorny" w:date="2014-06-09T18:38:00Z">
              <w:rPr/>
            </w:rPrChange>
          </w:rPr>
          <w:t xml:space="preserve"> </w:t>
        </w:r>
        <w:proofErr w:type="gramStart"/>
        <w:r w:rsidRPr="00564129">
          <w:rPr>
            <w:rStyle w:val="builtin1"/>
            <w:sz w:val="18"/>
            <w:rPrChange w:id="9049" w:author="shorny" w:date="2014-06-09T18:38:00Z">
              <w:rPr>
                <w:rStyle w:val="builtin1"/>
              </w:rPr>
            </w:rPrChange>
          </w:rPr>
          <w:t>count</w:t>
        </w:r>
        <w:r w:rsidRPr="00564129">
          <w:rPr>
            <w:sz w:val="18"/>
            <w:rPrChange w:id="9050" w:author="shorny" w:date="2014-06-09T18:38:00Z">
              <w:rPr/>
            </w:rPrChange>
          </w:rPr>
          <w:t>(</w:t>
        </w:r>
        <w:proofErr w:type="gramEnd"/>
        <w:r w:rsidRPr="00564129">
          <w:rPr>
            <w:sz w:val="18"/>
            <w:rPrChange w:id="9051" w:author="shorny" w:date="2014-06-09T18:38:00Z">
              <w:rPr/>
            </w:rPrChange>
          </w:rPr>
          <w:t>*)</w:t>
        </w:r>
      </w:ins>
    </w:p>
    <w:p w14:paraId="288C23CF" w14:textId="77777777" w:rsidR="00564129" w:rsidRPr="00564129" w:rsidRDefault="00564129">
      <w:pPr>
        <w:pStyle w:val="HTMLPreformatted"/>
        <w:divId w:val="1477987617"/>
        <w:rPr>
          <w:ins w:id="9052" w:author="shorny" w:date="2014-06-09T18:38:00Z"/>
          <w:sz w:val="18"/>
          <w:rPrChange w:id="9053" w:author="shorny" w:date="2014-06-09T18:38:00Z">
            <w:rPr>
              <w:ins w:id="9054" w:author="shorny" w:date="2014-06-09T18:38:00Z"/>
            </w:rPr>
          </w:rPrChange>
        </w:rPr>
      </w:pPr>
      <w:ins w:id="9055" w:author="shorny" w:date="2014-06-09T18:38:00Z">
        <w:r w:rsidRPr="00564129">
          <w:rPr>
            <w:sz w:val="18"/>
            <w:rPrChange w:id="9056" w:author="shorny" w:date="2014-06-09T18:38:00Z">
              <w:rPr/>
            </w:rPrChange>
          </w:rPr>
          <w:t xml:space="preserve">  </w:t>
        </w:r>
        <w:r w:rsidRPr="00564129">
          <w:rPr>
            <w:rStyle w:val="keyword1"/>
            <w:sz w:val="18"/>
            <w:rPrChange w:id="9057" w:author="shorny" w:date="2014-06-09T18:38:00Z">
              <w:rPr>
                <w:rStyle w:val="keyword1"/>
              </w:rPr>
            </w:rPrChange>
          </w:rPr>
          <w:t>FROM</w:t>
        </w:r>
        <w:r w:rsidRPr="00564129">
          <w:rPr>
            <w:sz w:val="18"/>
            <w:rPrChange w:id="9058" w:author="shorny" w:date="2014-06-09T18:38:00Z">
              <w:rPr/>
            </w:rPrChange>
          </w:rPr>
          <w:t xml:space="preserve"> `Supervise </w:t>
        </w:r>
        <w:r w:rsidRPr="00564129">
          <w:rPr>
            <w:rStyle w:val="keyword1"/>
            <w:sz w:val="18"/>
            <w:rPrChange w:id="9059" w:author="shorny" w:date="2014-06-09T18:38:00Z">
              <w:rPr>
                <w:rStyle w:val="keyword1"/>
              </w:rPr>
            </w:rPrChange>
          </w:rPr>
          <w:t>as</w:t>
        </w:r>
        <w:r w:rsidRPr="00564129">
          <w:rPr>
            <w:sz w:val="18"/>
            <w:rPrChange w:id="9060" w:author="shorny" w:date="2014-06-09T18:38:00Z">
              <w:rPr/>
            </w:rPrChange>
          </w:rPr>
          <w:t>`</w:t>
        </w:r>
      </w:ins>
    </w:p>
    <w:p w14:paraId="23468C99" w14:textId="77777777" w:rsidR="00564129" w:rsidRPr="00564129" w:rsidRDefault="00564129">
      <w:pPr>
        <w:pStyle w:val="HTMLPreformatted"/>
        <w:divId w:val="1477987617"/>
        <w:rPr>
          <w:ins w:id="9061" w:author="shorny" w:date="2014-06-09T18:38:00Z"/>
          <w:sz w:val="18"/>
          <w:rPrChange w:id="9062" w:author="shorny" w:date="2014-06-09T18:38:00Z">
            <w:rPr>
              <w:ins w:id="9063" w:author="shorny" w:date="2014-06-09T18:38:00Z"/>
            </w:rPr>
          </w:rPrChange>
        </w:rPr>
      </w:pPr>
      <w:ins w:id="9064" w:author="shorny" w:date="2014-06-09T18:38:00Z">
        <w:r w:rsidRPr="00564129">
          <w:rPr>
            <w:sz w:val="18"/>
            <w:rPrChange w:id="9065" w:author="shorny" w:date="2014-06-09T18:38:00Z">
              <w:rPr/>
            </w:rPrChange>
          </w:rPr>
          <w:t xml:space="preserve">  </w:t>
        </w:r>
        <w:r w:rsidRPr="00564129">
          <w:rPr>
            <w:rStyle w:val="keyword1"/>
            <w:sz w:val="18"/>
            <w:rPrChange w:id="9066" w:author="shorny" w:date="2014-06-09T18:38:00Z">
              <w:rPr>
                <w:rStyle w:val="keyword1"/>
              </w:rPr>
            </w:rPrChange>
          </w:rPr>
          <w:t>WHERE</w:t>
        </w:r>
        <w:r w:rsidRPr="00564129">
          <w:rPr>
            <w:sz w:val="18"/>
            <w:rPrChange w:id="9067" w:author="shorny" w:date="2014-06-09T18:38:00Z">
              <w:rPr/>
            </w:rPrChange>
          </w:rPr>
          <w:t xml:space="preserve"> PrimarySupervisor&gt;0 </w:t>
        </w:r>
      </w:ins>
    </w:p>
    <w:p w14:paraId="648C9F99" w14:textId="77777777" w:rsidR="00564129" w:rsidRPr="00564129" w:rsidRDefault="00564129">
      <w:pPr>
        <w:pStyle w:val="HTMLPreformatted"/>
        <w:divId w:val="1477987617"/>
        <w:rPr>
          <w:ins w:id="9068" w:author="shorny" w:date="2014-06-09T18:38:00Z"/>
          <w:sz w:val="18"/>
          <w:rPrChange w:id="9069" w:author="shorny" w:date="2014-06-09T18:38:00Z">
            <w:rPr>
              <w:ins w:id="9070" w:author="shorny" w:date="2014-06-09T18:38:00Z"/>
            </w:rPr>
          </w:rPrChange>
        </w:rPr>
      </w:pPr>
      <w:ins w:id="9071" w:author="shorny" w:date="2014-06-09T18:38:00Z">
        <w:r w:rsidRPr="00564129">
          <w:rPr>
            <w:sz w:val="18"/>
            <w:rPrChange w:id="9072" w:author="shorny" w:date="2014-06-09T18:38:00Z">
              <w:rPr/>
            </w:rPrChange>
          </w:rPr>
          <w:t xml:space="preserve">  </w:t>
        </w:r>
        <w:r w:rsidRPr="00564129">
          <w:rPr>
            <w:rStyle w:val="keyword1"/>
            <w:sz w:val="18"/>
            <w:rPrChange w:id="9073" w:author="shorny" w:date="2014-06-09T18:38:00Z">
              <w:rPr>
                <w:rStyle w:val="keyword1"/>
              </w:rPr>
            </w:rPrChange>
          </w:rPr>
          <w:t>AND</w:t>
        </w:r>
        <w:r w:rsidRPr="00564129">
          <w:rPr>
            <w:sz w:val="18"/>
            <w:rPrChange w:id="9074" w:author="shorny" w:date="2014-06-09T18:38:00Z">
              <w:rPr/>
            </w:rPrChange>
          </w:rPr>
          <w:t xml:space="preserve"> ApplicationID=</w:t>
        </w:r>
        <w:r w:rsidRPr="00564129">
          <w:rPr>
            <w:rStyle w:val="keyword1"/>
            <w:sz w:val="18"/>
            <w:rPrChange w:id="9075" w:author="shorny" w:date="2014-06-09T18:38:00Z">
              <w:rPr>
                <w:rStyle w:val="keyword1"/>
              </w:rPr>
            </w:rPrChange>
          </w:rPr>
          <w:t>NEW</w:t>
        </w:r>
        <w:r w:rsidRPr="00564129">
          <w:rPr>
            <w:sz w:val="18"/>
            <w:rPrChange w:id="9076" w:author="shorny" w:date="2014-06-09T18:38:00Z">
              <w:rPr/>
            </w:rPrChange>
          </w:rPr>
          <w:t>.ApplicationID</w:t>
        </w:r>
      </w:ins>
    </w:p>
    <w:p w14:paraId="01D39E82" w14:textId="77777777" w:rsidR="00564129" w:rsidRPr="00564129" w:rsidRDefault="00564129">
      <w:pPr>
        <w:pStyle w:val="HTMLPreformatted"/>
        <w:divId w:val="1477987617"/>
        <w:rPr>
          <w:ins w:id="9077" w:author="shorny" w:date="2014-06-09T18:38:00Z"/>
          <w:sz w:val="18"/>
          <w:rPrChange w:id="9078" w:author="shorny" w:date="2014-06-09T18:38:00Z">
            <w:rPr>
              <w:ins w:id="9079" w:author="shorny" w:date="2014-06-09T18:38:00Z"/>
            </w:rPr>
          </w:rPrChange>
        </w:rPr>
      </w:pPr>
      <w:ins w:id="9080" w:author="shorny" w:date="2014-06-09T18:38:00Z">
        <w:r w:rsidRPr="00564129">
          <w:rPr>
            <w:sz w:val="18"/>
            <w:rPrChange w:id="9081" w:author="shorny" w:date="2014-06-09T18:38:00Z">
              <w:rPr/>
            </w:rPrChange>
          </w:rPr>
          <w:t xml:space="preserve">  </w:t>
        </w:r>
        <w:r w:rsidRPr="00564129">
          <w:rPr>
            <w:rStyle w:val="keyword1"/>
            <w:sz w:val="18"/>
            <w:rPrChange w:id="9082" w:author="shorny" w:date="2014-06-09T18:38:00Z">
              <w:rPr>
                <w:rStyle w:val="keyword1"/>
              </w:rPr>
            </w:rPrChange>
          </w:rPr>
          <w:t>INTO</w:t>
        </w:r>
        <w:r w:rsidRPr="00564129">
          <w:rPr>
            <w:sz w:val="18"/>
            <w:rPrChange w:id="9083" w:author="shorny" w:date="2014-06-09T18:38:00Z">
              <w:rPr/>
            </w:rPrChange>
          </w:rPr>
          <w:t xml:space="preserve"> existingCount;</w:t>
        </w:r>
      </w:ins>
    </w:p>
    <w:p w14:paraId="2E748040" w14:textId="77777777" w:rsidR="00564129" w:rsidRPr="00564129" w:rsidRDefault="00564129">
      <w:pPr>
        <w:pStyle w:val="HTMLPreformatted"/>
        <w:divId w:val="1477987617"/>
        <w:rPr>
          <w:ins w:id="9084" w:author="shorny" w:date="2014-06-09T18:38:00Z"/>
          <w:sz w:val="18"/>
          <w:rPrChange w:id="9085" w:author="shorny" w:date="2014-06-09T18:38:00Z">
            <w:rPr>
              <w:ins w:id="9086" w:author="shorny" w:date="2014-06-09T18:38:00Z"/>
            </w:rPr>
          </w:rPrChange>
        </w:rPr>
      </w:pPr>
    </w:p>
    <w:p w14:paraId="4668D25F" w14:textId="77777777" w:rsidR="00564129" w:rsidRPr="00564129" w:rsidRDefault="00564129">
      <w:pPr>
        <w:pStyle w:val="HTMLPreformatted"/>
        <w:divId w:val="1477987617"/>
        <w:rPr>
          <w:ins w:id="9087" w:author="shorny" w:date="2014-06-09T18:38:00Z"/>
          <w:sz w:val="18"/>
          <w:rPrChange w:id="9088" w:author="shorny" w:date="2014-06-09T18:38:00Z">
            <w:rPr>
              <w:ins w:id="9089" w:author="shorny" w:date="2014-06-09T18:38:00Z"/>
            </w:rPr>
          </w:rPrChange>
        </w:rPr>
      </w:pPr>
      <w:ins w:id="9090" w:author="shorny" w:date="2014-06-09T18:38:00Z">
        <w:r w:rsidRPr="00564129">
          <w:rPr>
            <w:sz w:val="18"/>
            <w:rPrChange w:id="9091" w:author="shorny" w:date="2014-06-09T18:38:00Z">
              <w:rPr/>
            </w:rPrChange>
          </w:rPr>
          <w:t xml:space="preserve">  IF existingCount </w:t>
        </w:r>
        <w:r w:rsidRPr="00564129">
          <w:rPr>
            <w:rStyle w:val="keyword1"/>
            <w:sz w:val="18"/>
            <w:rPrChange w:id="9092" w:author="shorny" w:date="2014-06-09T18:38:00Z">
              <w:rPr>
                <w:rStyle w:val="keyword1"/>
              </w:rPr>
            </w:rPrChange>
          </w:rPr>
          <w:t>IS</w:t>
        </w:r>
        <w:r w:rsidRPr="00564129">
          <w:rPr>
            <w:sz w:val="18"/>
            <w:rPrChange w:id="9093" w:author="shorny" w:date="2014-06-09T18:38:00Z">
              <w:rPr/>
            </w:rPrChange>
          </w:rPr>
          <w:t xml:space="preserve"> </w:t>
        </w:r>
        <w:r w:rsidRPr="00564129">
          <w:rPr>
            <w:rStyle w:val="keyword1"/>
            <w:sz w:val="18"/>
            <w:rPrChange w:id="9094" w:author="shorny" w:date="2014-06-09T18:38:00Z">
              <w:rPr>
                <w:rStyle w:val="keyword1"/>
              </w:rPr>
            </w:rPrChange>
          </w:rPr>
          <w:t>NOT</w:t>
        </w:r>
        <w:r w:rsidRPr="00564129">
          <w:rPr>
            <w:sz w:val="18"/>
            <w:rPrChange w:id="9095" w:author="shorny" w:date="2014-06-09T18:38:00Z">
              <w:rPr/>
            </w:rPrChange>
          </w:rPr>
          <w:t xml:space="preserve"> </w:t>
        </w:r>
        <w:r w:rsidRPr="00564129">
          <w:rPr>
            <w:rStyle w:val="keyword1"/>
            <w:sz w:val="18"/>
            <w:rPrChange w:id="9096" w:author="shorny" w:date="2014-06-09T18:38:00Z">
              <w:rPr>
                <w:rStyle w:val="keyword1"/>
              </w:rPr>
            </w:rPrChange>
          </w:rPr>
          <w:t>NULL</w:t>
        </w:r>
        <w:r w:rsidRPr="00564129">
          <w:rPr>
            <w:sz w:val="18"/>
            <w:rPrChange w:id="9097" w:author="shorny" w:date="2014-06-09T18:38:00Z">
              <w:rPr/>
            </w:rPrChange>
          </w:rPr>
          <w:t xml:space="preserve"> </w:t>
        </w:r>
        <w:r w:rsidRPr="00564129">
          <w:rPr>
            <w:rStyle w:val="keyword1"/>
            <w:sz w:val="18"/>
            <w:rPrChange w:id="9098" w:author="shorny" w:date="2014-06-09T18:38:00Z">
              <w:rPr>
                <w:rStyle w:val="keyword1"/>
              </w:rPr>
            </w:rPrChange>
          </w:rPr>
          <w:t>THEN</w:t>
        </w:r>
      </w:ins>
    </w:p>
    <w:p w14:paraId="3E5B5D0E" w14:textId="77777777" w:rsidR="00564129" w:rsidRPr="00564129" w:rsidRDefault="00564129">
      <w:pPr>
        <w:pStyle w:val="HTMLPreformatted"/>
        <w:divId w:val="1477987617"/>
        <w:rPr>
          <w:ins w:id="9099" w:author="shorny" w:date="2014-06-09T18:38:00Z"/>
          <w:sz w:val="18"/>
          <w:rPrChange w:id="9100" w:author="shorny" w:date="2014-06-09T18:38:00Z">
            <w:rPr>
              <w:ins w:id="9101" w:author="shorny" w:date="2014-06-09T18:38:00Z"/>
            </w:rPr>
          </w:rPrChange>
        </w:rPr>
      </w:pPr>
      <w:ins w:id="9102" w:author="shorny" w:date="2014-06-09T18:38:00Z">
        <w:r w:rsidRPr="00564129">
          <w:rPr>
            <w:sz w:val="18"/>
            <w:rPrChange w:id="9103" w:author="shorny" w:date="2014-06-09T18:38:00Z">
              <w:rPr/>
            </w:rPrChange>
          </w:rPr>
          <w:t xml:space="preserve">    IF existingCount &gt; 0 </w:t>
        </w:r>
        <w:r w:rsidRPr="00564129">
          <w:rPr>
            <w:rStyle w:val="keyword1"/>
            <w:sz w:val="18"/>
            <w:rPrChange w:id="9104" w:author="shorny" w:date="2014-06-09T18:38:00Z">
              <w:rPr>
                <w:rStyle w:val="keyword1"/>
              </w:rPr>
            </w:rPrChange>
          </w:rPr>
          <w:t>THEN</w:t>
        </w:r>
      </w:ins>
    </w:p>
    <w:p w14:paraId="520DB40F" w14:textId="77777777" w:rsidR="00564129" w:rsidRPr="00564129" w:rsidRDefault="00564129">
      <w:pPr>
        <w:pStyle w:val="HTMLPreformatted"/>
        <w:divId w:val="1477987617"/>
        <w:rPr>
          <w:ins w:id="9105" w:author="shorny" w:date="2014-06-09T18:38:00Z"/>
          <w:sz w:val="18"/>
          <w:rPrChange w:id="9106" w:author="shorny" w:date="2014-06-09T18:38:00Z">
            <w:rPr>
              <w:ins w:id="9107" w:author="shorny" w:date="2014-06-09T18:38:00Z"/>
            </w:rPr>
          </w:rPrChange>
        </w:rPr>
      </w:pPr>
      <w:ins w:id="9108" w:author="shorny" w:date="2014-06-09T18:38:00Z">
        <w:r w:rsidRPr="00564129">
          <w:rPr>
            <w:sz w:val="18"/>
            <w:rPrChange w:id="9109" w:author="shorny" w:date="2014-06-09T18:38:00Z">
              <w:rPr/>
            </w:rPrChange>
          </w:rPr>
          <w:t xml:space="preserve">      </w:t>
        </w:r>
        <w:r w:rsidRPr="00564129">
          <w:rPr>
            <w:rStyle w:val="keyword1"/>
            <w:sz w:val="18"/>
            <w:rPrChange w:id="9110" w:author="shorny" w:date="2014-06-09T18:38:00Z">
              <w:rPr>
                <w:rStyle w:val="keyword1"/>
              </w:rPr>
            </w:rPrChange>
          </w:rPr>
          <w:t>SET</w:t>
        </w:r>
        <w:r w:rsidRPr="00564129">
          <w:rPr>
            <w:sz w:val="18"/>
            <w:rPrChange w:id="9111" w:author="shorny" w:date="2014-06-09T18:38:00Z">
              <w:rPr/>
            </w:rPrChange>
          </w:rPr>
          <w:t xml:space="preserve"> </w:t>
        </w:r>
        <w:r w:rsidRPr="00564129">
          <w:rPr>
            <w:rStyle w:val="keyword1"/>
            <w:sz w:val="18"/>
            <w:rPrChange w:id="9112" w:author="shorny" w:date="2014-06-09T18:38:00Z">
              <w:rPr>
                <w:rStyle w:val="keyword1"/>
              </w:rPr>
            </w:rPrChange>
          </w:rPr>
          <w:t>NEW</w:t>
        </w:r>
        <w:r w:rsidRPr="00564129">
          <w:rPr>
            <w:sz w:val="18"/>
            <w:rPrChange w:id="9113" w:author="shorny" w:date="2014-06-09T18:38:00Z">
              <w:rPr/>
            </w:rPrChange>
          </w:rPr>
          <w:t>.PrimarySupervisor = 0;</w:t>
        </w:r>
      </w:ins>
    </w:p>
    <w:p w14:paraId="72C17259" w14:textId="77777777" w:rsidR="00564129" w:rsidRPr="00564129" w:rsidRDefault="00564129">
      <w:pPr>
        <w:pStyle w:val="HTMLPreformatted"/>
        <w:divId w:val="1477987617"/>
        <w:rPr>
          <w:ins w:id="9114" w:author="shorny" w:date="2014-06-09T18:38:00Z"/>
          <w:sz w:val="18"/>
          <w:rPrChange w:id="9115" w:author="shorny" w:date="2014-06-09T18:38:00Z">
            <w:rPr>
              <w:ins w:id="9116" w:author="shorny" w:date="2014-06-09T18:38:00Z"/>
            </w:rPr>
          </w:rPrChange>
        </w:rPr>
      </w:pPr>
      <w:ins w:id="9117" w:author="shorny" w:date="2014-06-09T18:38:00Z">
        <w:r w:rsidRPr="00564129">
          <w:rPr>
            <w:sz w:val="18"/>
            <w:rPrChange w:id="9118" w:author="shorny" w:date="2014-06-09T18:38:00Z">
              <w:rPr/>
            </w:rPrChange>
          </w:rPr>
          <w:t xml:space="preserve">    </w:t>
        </w:r>
        <w:r w:rsidRPr="00564129">
          <w:rPr>
            <w:rStyle w:val="keyword1"/>
            <w:sz w:val="18"/>
            <w:rPrChange w:id="9119" w:author="shorny" w:date="2014-06-09T18:38:00Z">
              <w:rPr>
                <w:rStyle w:val="keyword1"/>
              </w:rPr>
            </w:rPrChange>
          </w:rPr>
          <w:t>END</w:t>
        </w:r>
        <w:r w:rsidRPr="00564129">
          <w:rPr>
            <w:sz w:val="18"/>
            <w:rPrChange w:id="9120" w:author="shorny" w:date="2014-06-09T18:38:00Z">
              <w:rPr/>
            </w:rPrChange>
          </w:rPr>
          <w:t xml:space="preserve"> IF;</w:t>
        </w:r>
      </w:ins>
    </w:p>
    <w:p w14:paraId="024CA471" w14:textId="77777777" w:rsidR="00564129" w:rsidRPr="00564129" w:rsidRDefault="00564129">
      <w:pPr>
        <w:pStyle w:val="HTMLPreformatted"/>
        <w:divId w:val="1477987617"/>
        <w:rPr>
          <w:ins w:id="9121" w:author="shorny" w:date="2014-06-09T18:38:00Z"/>
          <w:sz w:val="18"/>
          <w:rPrChange w:id="9122" w:author="shorny" w:date="2014-06-09T18:38:00Z">
            <w:rPr>
              <w:ins w:id="9123" w:author="shorny" w:date="2014-06-09T18:38:00Z"/>
            </w:rPr>
          </w:rPrChange>
        </w:rPr>
      </w:pPr>
      <w:ins w:id="9124" w:author="shorny" w:date="2014-06-09T18:38:00Z">
        <w:r w:rsidRPr="00564129">
          <w:rPr>
            <w:sz w:val="18"/>
            <w:rPrChange w:id="9125" w:author="shorny" w:date="2014-06-09T18:38:00Z">
              <w:rPr/>
            </w:rPrChange>
          </w:rPr>
          <w:t xml:space="preserve">  </w:t>
        </w:r>
        <w:r w:rsidRPr="00564129">
          <w:rPr>
            <w:rStyle w:val="keyword1"/>
            <w:sz w:val="18"/>
            <w:rPrChange w:id="9126" w:author="shorny" w:date="2014-06-09T18:38:00Z">
              <w:rPr>
                <w:rStyle w:val="keyword1"/>
              </w:rPr>
            </w:rPrChange>
          </w:rPr>
          <w:t>END</w:t>
        </w:r>
        <w:r w:rsidRPr="00564129">
          <w:rPr>
            <w:sz w:val="18"/>
            <w:rPrChange w:id="9127" w:author="shorny" w:date="2014-06-09T18:38:00Z">
              <w:rPr/>
            </w:rPrChange>
          </w:rPr>
          <w:t xml:space="preserve"> IF;</w:t>
        </w:r>
      </w:ins>
    </w:p>
    <w:p w14:paraId="514D29F0" w14:textId="77777777" w:rsidR="00564129" w:rsidRPr="00564129" w:rsidRDefault="00564129">
      <w:pPr>
        <w:pStyle w:val="HTMLPreformatted"/>
        <w:divId w:val="1477987617"/>
        <w:rPr>
          <w:ins w:id="9128" w:author="shorny" w:date="2014-06-09T18:38:00Z"/>
          <w:sz w:val="18"/>
          <w:rPrChange w:id="9129" w:author="shorny" w:date="2014-06-09T18:38:00Z">
            <w:rPr>
              <w:ins w:id="9130" w:author="shorny" w:date="2014-06-09T18:38:00Z"/>
            </w:rPr>
          </w:rPrChange>
        </w:rPr>
      </w:pPr>
      <w:ins w:id="9131" w:author="shorny" w:date="2014-06-09T18:38:00Z">
        <w:r w:rsidRPr="00564129">
          <w:rPr>
            <w:rStyle w:val="keyword1"/>
            <w:sz w:val="18"/>
            <w:rPrChange w:id="9132" w:author="shorny" w:date="2014-06-09T18:38:00Z">
              <w:rPr>
                <w:rStyle w:val="keyword1"/>
              </w:rPr>
            </w:rPrChange>
          </w:rPr>
          <w:t>END</w:t>
        </w:r>
        <w:r w:rsidRPr="00564129">
          <w:rPr>
            <w:sz w:val="18"/>
            <w:rPrChange w:id="9133" w:author="shorny" w:date="2014-06-09T18:38:00Z">
              <w:rPr/>
            </w:rPrChange>
          </w:rPr>
          <w:t xml:space="preserve"> $$</w:t>
        </w:r>
      </w:ins>
    </w:p>
    <w:p w14:paraId="184EC072" w14:textId="77777777" w:rsidR="00564129" w:rsidRPr="00564129" w:rsidRDefault="00564129">
      <w:pPr>
        <w:pStyle w:val="HTMLPreformatted"/>
        <w:divId w:val="1477987617"/>
        <w:rPr>
          <w:ins w:id="9134" w:author="shorny" w:date="2014-06-09T18:38:00Z"/>
          <w:sz w:val="18"/>
          <w:rPrChange w:id="9135" w:author="shorny" w:date="2014-06-09T18:38:00Z">
            <w:rPr>
              <w:ins w:id="9136" w:author="shorny" w:date="2014-06-09T18:38:00Z"/>
            </w:rPr>
          </w:rPrChange>
        </w:rPr>
      </w:pPr>
    </w:p>
    <w:p w14:paraId="2039A13E" w14:textId="77777777" w:rsidR="00564129" w:rsidRPr="00564129" w:rsidRDefault="00564129">
      <w:pPr>
        <w:pStyle w:val="HTMLPreformatted"/>
        <w:divId w:val="1477987617"/>
        <w:rPr>
          <w:ins w:id="9137" w:author="shorny" w:date="2014-06-09T18:38:00Z"/>
          <w:sz w:val="18"/>
          <w:rPrChange w:id="9138" w:author="shorny" w:date="2014-06-09T18:38:00Z">
            <w:rPr>
              <w:ins w:id="9139" w:author="shorny" w:date="2014-06-09T18:38:00Z"/>
            </w:rPr>
          </w:rPrChange>
        </w:rPr>
      </w:pPr>
      <w:proofErr w:type="gramStart"/>
      <w:ins w:id="9140" w:author="shorny" w:date="2014-06-09T18:38:00Z">
        <w:r w:rsidRPr="00564129">
          <w:rPr>
            <w:sz w:val="18"/>
            <w:rPrChange w:id="9141" w:author="shorny" w:date="2014-06-09T18:38:00Z">
              <w:rPr/>
            </w:rPrChange>
          </w:rPr>
          <w:t>DELIMITER ;</w:t>
        </w:r>
        <w:proofErr w:type="gramEnd"/>
      </w:ins>
    </w:p>
    <w:p w14:paraId="5DEB9A78" w14:textId="77777777" w:rsidR="00564129" w:rsidRPr="00564129" w:rsidRDefault="00564129">
      <w:pPr>
        <w:pStyle w:val="HTMLPreformatted"/>
        <w:divId w:val="1477987617"/>
        <w:rPr>
          <w:ins w:id="9142" w:author="shorny" w:date="2014-06-09T18:38:00Z"/>
          <w:sz w:val="18"/>
          <w:rPrChange w:id="9143" w:author="shorny" w:date="2014-06-09T18:38:00Z">
            <w:rPr>
              <w:ins w:id="9144" w:author="shorny" w:date="2014-06-09T18:38:00Z"/>
            </w:rPr>
          </w:rPrChange>
        </w:rPr>
      </w:pPr>
    </w:p>
    <w:p w14:paraId="3291CA5B" w14:textId="77777777" w:rsidR="00564129" w:rsidRPr="00564129" w:rsidRDefault="00564129">
      <w:pPr>
        <w:pStyle w:val="HTMLPreformatted"/>
        <w:divId w:val="1477987617"/>
        <w:rPr>
          <w:ins w:id="9145" w:author="shorny" w:date="2014-06-09T18:38:00Z"/>
          <w:sz w:val="18"/>
          <w:rPrChange w:id="9146" w:author="shorny" w:date="2014-06-09T18:38:00Z">
            <w:rPr>
              <w:ins w:id="9147" w:author="shorny" w:date="2014-06-09T18:38:00Z"/>
            </w:rPr>
          </w:rPrChange>
        </w:rPr>
      </w:pPr>
      <w:ins w:id="9148" w:author="shorny" w:date="2014-06-09T18:38:00Z">
        <w:r w:rsidRPr="00564129">
          <w:rPr>
            <w:sz w:val="18"/>
            <w:rPrChange w:id="9149" w:author="shorny" w:date="2014-06-09T18:38:00Z">
              <w:rPr/>
            </w:rPrChange>
          </w:rPr>
          <w:t>DELIMITER $$</w:t>
        </w:r>
      </w:ins>
    </w:p>
    <w:p w14:paraId="1E0CD9F4" w14:textId="77777777" w:rsidR="00564129" w:rsidRPr="00564129" w:rsidRDefault="00564129">
      <w:pPr>
        <w:pStyle w:val="HTMLPreformatted"/>
        <w:divId w:val="1477987617"/>
        <w:rPr>
          <w:ins w:id="9150" w:author="shorny" w:date="2014-06-09T18:38:00Z"/>
          <w:sz w:val="18"/>
          <w:rPrChange w:id="9151" w:author="shorny" w:date="2014-06-09T18:38:00Z">
            <w:rPr>
              <w:ins w:id="9152" w:author="shorny" w:date="2014-06-09T18:38:00Z"/>
            </w:rPr>
          </w:rPrChange>
        </w:rPr>
      </w:pPr>
    </w:p>
    <w:p w14:paraId="6E1237C2" w14:textId="77777777" w:rsidR="00564129" w:rsidRPr="00564129" w:rsidRDefault="00564129">
      <w:pPr>
        <w:pStyle w:val="HTMLPreformatted"/>
        <w:divId w:val="1477987617"/>
        <w:rPr>
          <w:ins w:id="9153" w:author="shorny" w:date="2014-06-09T18:38:00Z"/>
          <w:rStyle w:val="comment1"/>
          <w:sz w:val="18"/>
          <w:rPrChange w:id="9154" w:author="shorny" w:date="2014-06-09T18:38:00Z">
            <w:rPr>
              <w:ins w:id="9155" w:author="shorny" w:date="2014-06-09T18:38:00Z"/>
              <w:rStyle w:val="comment1"/>
            </w:rPr>
          </w:rPrChange>
        </w:rPr>
      </w:pPr>
      <w:ins w:id="9156" w:author="shorny" w:date="2014-06-09T18:38:00Z">
        <w:r w:rsidRPr="00564129">
          <w:rPr>
            <w:rStyle w:val="comment1"/>
            <w:sz w:val="18"/>
            <w:rPrChange w:id="9157" w:author="shorny" w:date="2014-06-09T18:38:00Z">
              <w:rPr>
                <w:rStyle w:val="comment1"/>
              </w:rPr>
            </w:rPrChange>
          </w:rPr>
          <w:t>-- -----------------------------------------------------------------------------</w:t>
        </w:r>
      </w:ins>
    </w:p>
    <w:p w14:paraId="4BF210AD" w14:textId="77777777" w:rsidR="00564129" w:rsidRPr="00564129" w:rsidRDefault="00564129">
      <w:pPr>
        <w:pStyle w:val="HTMLPreformatted"/>
        <w:divId w:val="1477987617"/>
        <w:rPr>
          <w:ins w:id="9158" w:author="shorny" w:date="2014-06-09T18:38:00Z"/>
          <w:rStyle w:val="comment1"/>
          <w:sz w:val="18"/>
          <w:rPrChange w:id="9159" w:author="shorny" w:date="2014-06-09T18:38:00Z">
            <w:rPr>
              <w:ins w:id="9160" w:author="shorny" w:date="2014-06-09T18:38:00Z"/>
              <w:rStyle w:val="comment1"/>
            </w:rPr>
          </w:rPrChange>
        </w:rPr>
      </w:pPr>
      <w:ins w:id="9161" w:author="shorny" w:date="2014-06-09T18:38:00Z">
        <w:r w:rsidRPr="00564129">
          <w:rPr>
            <w:rStyle w:val="comment1"/>
            <w:sz w:val="18"/>
            <w:rPrChange w:id="9162" w:author="shorny" w:date="2014-06-09T18:38:00Z">
              <w:rPr>
                <w:rStyle w:val="comment1"/>
              </w:rPr>
            </w:rPrChange>
          </w:rPr>
          <w:t>-- Record changes to Research Areas to email these to the change subject later</w:t>
        </w:r>
      </w:ins>
    </w:p>
    <w:p w14:paraId="207698C9" w14:textId="77777777" w:rsidR="00564129" w:rsidRPr="00564129" w:rsidRDefault="00564129">
      <w:pPr>
        <w:pStyle w:val="HTMLPreformatted"/>
        <w:divId w:val="1477987617"/>
        <w:rPr>
          <w:ins w:id="9163" w:author="shorny" w:date="2014-06-09T18:38:00Z"/>
          <w:sz w:val="18"/>
          <w:rPrChange w:id="9164" w:author="shorny" w:date="2014-06-09T18:38:00Z">
            <w:rPr>
              <w:ins w:id="9165" w:author="shorny" w:date="2014-06-09T18:38:00Z"/>
            </w:rPr>
          </w:rPrChange>
        </w:rPr>
      </w:pPr>
      <w:ins w:id="9166" w:author="shorny" w:date="2014-06-09T18:38:00Z">
        <w:r w:rsidRPr="00564129">
          <w:rPr>
            <w:rStyle w:val="keyword1"/>
            <w:sz w:val="18"/>
            <w:rPrChange w:id="9167" w:author="shorny" w:date="2014-06-09T18:38:00Z">
              <w:rPr>
                <w:rStyle w:val="keyword1"/>
              </w:rPr>
            </w:rPrChange>
          </w:rPr>
          <w:t>DROP</w:t>
        </w:r>
        <w:r w:rsidRPr="00564129">
          <w:rPr>
            <w:sz w:val="18"/>
            <w:rPrChange w:id="9168" w:author="shorny" w:date="2014-06-09T18:38:00Z">
              <w:rPr/>
            </w:rPrChange>
          </w:rPr>
          <w:t xml:space="preserve"> </w:t>
        </w:r>
        <w:r w:rsidRPr="00564129">
          <w:rPr>
            <w:rStyle w:val="keyword1"/>
            <w:sz w:val="18"/>
            <w:rPrChange w:id="9169" w:author="shorny" w:date="2014-06-09T18:38:00Z">
              <w:rPr>
                <w:rStyle w:val="keyword1"/>
              </w:rPr>
            </w:rPrChange>
          </w:rPr>
          <w:t>TRIGGER</w:t>
        </w:r>
        <w:r w:rsidRPr="00564129">
          <w:rPr>
            <w:sz w:val="18"/>
            <w:rPrChange w:id="9170" w:author="shorny" w:date="2014-06-09T18:38:00Z">
              <w:rPr/>
            </w:rPrChange>
          </w:rPr>
          <w:t xml:space="preserve"> </w:t>
        </w:r>
        <w:r w:rsidRPr="00564129">
          <w:rPr>
            <w:rStyle w:val="function-name1"/>
            <w:sz w:val="18"/>
            <w:rPrChange w:id="9171" w:author="shorny" w:date="2014-06-09T18:38:00Z">
              <w:rPr>
                <w:rStyle w:val="function-name1"/>
              </w:rPr>
            </w:rPrChange>
          </w:rPr>
          <w:t>IF</w:t>
        </w:r>
        <w:r w:rsidRPr="00564129">
          <w:rPr>
            <w:sz w:val="18"/>
            <w:rPrChange w:id="9172" w:author="shorny" w:date="2014-06-09T18:38:00Z">
              <w:rPr/>
            </w:rPrChange>
          </w:rPr>
          <w:t xml:space="preserve"> </w:t>
        </w:r>
        <w:r w:rsidRPr="00564129">
          <w:rPr>
            <w:rStyle w:val="keyword1"/>
            <w:sz w:val="18"/>
            <w:rPrChange w:id="9173" w:author="shorny" w:date="2014-06-09T18:38:00Z">
              <w:rPr>
                <w:rStyle w:val="keyword1"/>
              </w:rPr>
            </w:rPrChange>
          </w:rPr>
          <w:t>EXISTS</w:t>
        </w:r>
        <w:r w:rsidRPr="00564129">
          <w:rPr>
            <w:sz w:val="18"/>
            <w:rPrChange w:id="9174" w:author="shorny" w:date="2014-06-09T18:38:00Z">
              <w:rPr/>
            </w:rPrChange>
          </w:rPr>
          <w:t xml:space="preserve"> USM_RESEARCHAREA_AI $$</w:t>
        </w:r>
      </w:ins>
    </w:p>
    <w:p w14:paraId="00D02BFE" w14:textId="77777777" w:rsidR="00564129" w:rsidRPr="00564129" w:rsidRDefault="00564129">
      <w:pPr>
        <w:pStyle w:val="HTMLPreformatted"/>
        <w:divId w:val="1477987617"/>
        <w:rPr>
          <w:ins w:id="9175" w:author="shorny" w:date="2014-06-09T18:38:00Z"/>
          <w:sz w:val="18"/>
          <w:rPrChange w:id="9176" w:author="shorny" w:date="2014-06-09T18:38:00Z">
            <w:rPr>
              <w:ins w:id="9177" w:author="shorny" w:date="2014-06-09T18:38:00Z"/>
            </w:rPr>
          </w:rPrChange>
        </w:rPr>
      </w:pPr>
      <w:ins w:id="9178" w:author="shorny" w:date="2014-06-09T18:38:00Z">
        <w:r w:rsidRPr="00564129">
          <w:rPr>
            <w:rStyle w:val="keyword1"/>
            <w:sz w:val="18"/>
            <w:rPrChange w:id="9179" w:author="shorny" w:date="2014-06-09T18:38:00Z">
              <w:rPr>
                <w:rStyle w:val="keyword1"/>
              </w:rPr>
            </w:rPrChange>
          </w:rPr>
          <w:t>CREATE</w:t>
        </w:r>
        <w:r w:rsidRPr="00564129">
          <w:rPr>
            <w:sz w:val="18"/>
            <w:rPrChange w:id="9180" w:author="shorny" w:date="2014-06-09T18:38:00Z">
              <w:rPr/>
            </w:rPrChange>
          </w:rPr>
          <w:t xml:space="preserve"> </w:t>
        </w:r>
        <w:r w:rsidRPr="00564129">
          <w:rPr>
            <w:rStyle w:val="keyword1"/>
            <w:sz w:val="18"/>
            <w:rPrChange w:id="9181" w:author="shorny" w:date="2014-06-09T18:38:00Z">
              <w:rPr>
                <w:rStyle w:val="keyword1"/>
              </w:rPr>
            </w:rPrChange>
          </w:rPr>
          <w:t>TRIGGER</w:t>
        </w:r>
        <w:r w:rsidRPr="00564129">
          <w:rPr>
            <w:sz w:val="18"/>
            <w:rPrChange w:id="9182" w:author="shorny" w:date="2014-06-09T18:38:00Z">
              <w:rPr/>
            </w:rPrChange>
          </w:rPr>
          <w:t xml:space="preserve"> </w:t>
        </w:r>
        <w:r w:rsidRPr="00564129">
          <w:rPr>
            <w:rStyle w:val="function-name1"/>
            <w:sz w:val="18"/>
            <w:rPrChange w:id="9183" w:author="shorny" w:date="2014-06-09T18:38:00Z">
              <w:rPr>
                <w:rStyle w:val="function-name1"/>
              </w:rPr>
            </w:rPrChange>
          </w:rPr>
          <w:t>USM_RESEARCHAREA_AI</w:t>
        </w:r>
        <w:r w:rsidRPr="00564129">
          <w:rPr>
            <w:sz w:val="18"/>
            <w:rPrChange w:id="9184" w:author="shorny" w:date="2014-06-09T18:38:00Z">
              <w:rPr/>
            </w:rPrChange>
          </w:rPr>
          <w:t xml:space="preserve"> </w:t>
        </w:r>
        <w:r w:rsidRPr="00564129">
          <w:rPr>
            <w:rStyle w:val="keyword1"/>
            <w:sz w:val="18"/>
            <w:rPrChange w:id="9185" w:author="shorny" w:date="2014-06-09T18:38:00Z">
              <w:rPr>
                <w:rStyle w:val="keyword1"/>
              </w:rPr>
            </w:rPrChange>
          </w:rPr>
          <w:t>AFTER</w:t>
        </w:r>
        <w:r w:rsidRPr="00564129">
          <w:rPr>
            <w:sz w:val="18"/>
            <w:rPrChange w:id="9186" w:author="shorny" w:date="2014-06-09T18:38:00Z">
              <w:rPr/>
            </w:rPrChange>
          </w:rPr>
          <w:t xml:space="preserve"> </w:t>
        </w:r>
        <w:r w:rsidRPr="00564129">
          <w:rPr>
            <w:rStyle w:val="keyword1"/>
            <w:sz w:val="18"/>
            <w:rPrChange w:id="9187" w:author="shorny" w:date="2014-06-09T18:38:00Z">
              <w:rPr>
                <w:rStyle w:val="keyword1"/>
              </w:rPr>
            </w:rPrChange>
          </w:rPr>
          <w:t>INSERT</w:t>
        </w:r>
        <w:r w:rsidRPr="00564129">
          <w:rPr>
            <w:sz w:val="18"/>
            <w:rPrChange w:id="9188" w:author="shorny" w:date="2014-06-09T18:38:00Z">
              <w:rPr/>
            </w:rPrChange>
          </w:rPr>
          <w:t xml:space="preserve"> </w:t>
        </w:r>
        <w:r w:rsidRPr="00564129">
          <w:rPr>
            <w:rStyle w:val="keyword1"/>
            <w:sz w:val="18"/>
            <w:rPrChange w:id="9189" w:author="shorny" w:date="2014-06-09T18:38:00Z">
              <w:rPr>
                <w:rStyle w:val="keyword1"/>
              </w:rPr>
            </w:rPrChange>
          </w:rPr>
          <w:t>ON</w:t>
        </w:r>
      </w:ins>
    </w:p>
    <w:p w14:paraId="4D346200" w14:textId="77777777" w:rsidR="00564129" w:rsidRPr="00564129" w:rsidRDefault="00564129">
      <w:pPr>
        <w:pStyle w:val="HTMLPreformatted"/>
        <w:divId w:val="1477987617"/>
        <w:rPr>
          <w:ins w:id="9190" w:author="shorny" w:date="2014-06-09T18:38:00Z"/>
          <w:sz w:val="18"/>
          <w:rPrChange w:id="9191" w:author="shorny" w:date="2014-06-09T18:38:00Z">
            <w:rPr>
              <w:ins w:id="9192" w:author="shorny" w:date="2014-06-09T18:38:00Z"/>
            </w:rPr>
          </w:rPrChange>
        </w:rPr>
      </w:pPr>
      <w:ins w:id="9193" w:author="shorny" w:date="2014-06-09T18:38:00Z">
        <w:r w:rsidRPr="00564129">
          <w:rPr>
            <w:sz w:val="18"/>
            <w:rPrChange w:id="9194" w:author="shorny" w:date="2014-06-09T18:38:00Z">
              <w:rPr/>
            </w:rPrChange>
          </w:rPr>
          <w:t>`University Staff Member_Research Area`</w:t>
        </w:r>
      </w:ins>
    </w:p>
    <w:p w14:paraId="6DA072B7" w14:textId="77777777" w:rsidR="00564129" w:rsidRPr="00564129" w:rsidRDefault="00564129">
      <w:pPr>
        <w:pStyle w:val="HTMLPreformatted"/>
        <w:divId w:val="1477987617"/>
        <w:rPr>
          <w:ins w:id="9195" w:author="shorny" w:date="2014-06-09T18:38:00Z"/>
          <w:sz w:val="18"/>
          <w:rPrChange w:id="9196" w:author="shorny" w:date="2014-06-09T18:38:00Z">
            <w:rPr>
              <w:ins w:id="9197" w:author="shorny" w:date="2014-06-09T18:38:00Z"/>
            </w:rPr>
          </w:rPrChange>
        </w:rPr>
      </w:pPr>
      <w:ins w:id="9198" w:author="shorny" w:date="2014-06-09T18:38:00Z">
        <w:r w:rsidRPr="00564129">
          <w:rPr>
            <w:rStyle w:val="keyword1"/>
            <w:sz w:val="18"/>
            <w:rPrChange w:id="9199" w:author="shorny" w:date="2014-06-09T18:38:00Z">
              <w:rPr>
                <w:rStyle w:val="keyword1"/>
              </w:rPr>
            </w:rPrChange>
          </w:rPr>
          <w:t>FOR</w:t>
        </w:r>
        <w:r w:rsidRPr="00564129">
          <w:rPr>
            <w:sz w:val="18"/>
            <w:rPrChange w:id="9200" w:author="shorny" w:date="2014-06-09T18:38:00Z">
              <w:rPr/>
            </w:rPrChange>
          </w:rPr>
          <w:t xml:space="preserve"> </w:t>
        </w:r>
        <w:r w:rsidRPr="00564129">
          <w:rPr>
            <w:rStyle w:val="keyword1"/>
            <w:sz w:val="18"/>
            <w:rPrChange w:id="9201" w:author="shorny" w:date="2014-06-09T18:38:00Z">
              <w:rPr>
                <w:rStyle w:val="keyword1"/>
              </w:rPr>
            </w:rPrChange>
          </w:rPr>
          <w:t>EACH</w:t>
        </w:r>
        <w:r w:rsidRPr="00564129">
          <w:rPr>
            <w:sz w:val="18"/>
            <w:rPrChange w:id="9202" w:author="shorny" w:date="2014-06-09T18:38:00Z">
              <w:rPr/>
            </w:rPrChange>
          </w:rPr>
          <w:t xml:space="preserve"> </w:t>
        </w:r>
        <w:r w:rsidRPr="00564129">
          <w:rPr>
            <w:rStyle w:val="type1"/>
            <w:sz w:val="18"/>
            <w:rPrChange w:id="9203" w:author="shorny" w:date="2014-06-09T18:38:00Z">
              <w:rPr>
                <w:rStyle w:val="type1"/>
              </w:rPr>
            </w:rPrChange>
          </w:rPr>
          <w:t>ROW</w:t>
        </w:r>
      </w:ins>
    </w:p>
    <w:p w14:paraId="3F5DBE2E" w14:textId="77777777" w:rsidR="00564129" w:rsidRPr="00564129" w:rsidRDefault="00564129">
      <w:pPr>
        <w:pStyle w:val="HTMLPreformatted"/>
        <w:divId w:val="1477987617"/>
        <w:rPr>
          <w:ins w:id="9204" w:author="shorny" w:date="2014-06-09T18:38:00Z"/>
          <w:sz w:val="18"/>
          <w:rPrChange w:id="9205" w:author="shorny" w:date="2014-06-09T18:38:00Z">
            <w:rPr>
              <w:ins w:id="9206" w:author="shorny" w:date="2014-06-09T18:38:00Z"/>
            </w:rPr>
          </w:rPrChange>
        </w:rPr>
      </w:pPr>
      <w:ins w:id="9207" w:author="shorny" w:date="2014-06-09T18:38:00Z">
        <w:r w:rsidRPr="00564129">
          <w:rPr>
            <w:rStyle w:val="keyword1"/>
            <w:sz w:val="18"/>
            <w:rPrChange w:id="9208" w:author="shorny" w:date="2014-06-09T18:38:00Z">
              <w:rPr>
                <w:rStyle w:val="keyword1"/>
              </w:rPr>
            </w:rPrChange>
          </w:rPr>
          <w:t>BEGIN</w:t>
        </w:r>
      </w:ins>
    </w:p>
    <w:p w14:paraId="0A55D38A" w14:textId="77777777" w:rsidR="00564129" w:rsidRPr="00564129" w:rsidRDefault="00564129">
      <w:pPr>
        <w:pStyle w:val="HTMLPreformatted"/>
        <w:divId w:val="1477987617"/>
        <w:rPr>
          <w:ins w:id="9209" w:author="shorny" w:date="2014-06-09T18:38:00Z"/>
          <w:sz w:val="18"/>
          <w:rPrChange w:id="9210" w:author="shorny" w:date="2014-06-09T18:38:00Z">
            <w:rPr>
              <w:ins w:id="9211" w:author="shorny" w:date="2014-06-09T18:38:00Z"/>
            </w:rPr>
          </w:rPrChange>
        </w:rPr>
      </w:pPr>
      <w:ins w:id="9212" w:author="shorny" w:date="2014-06-09T18:38:00Z">
        <w:r w:rsidRPr="00564129">
          <w:rPr>
            <w:sz w:val="18"/>
            <w:rPrChange w:id="9213" w:author="shorny" w:date="2014-06-09T18:38:00Z">
              <w:rPr/>
            </w:rPrChange>
          </w:rPr>
          <w:t xml:space="preserve">  </w:t>
        </w:r>
        <w:r w:rsidRPr="00564129">
          <w:rPr>
            <w:rStyle w:val="keyword1"/>
            <w:sz w:val="18"/>
            <w:rPrChange w:id="9214" w:author="shorny" w:date="2014-06-09T18:38:00Z">
              <w:rPr>
                <w:rStyle w:val="keyword1"/>
              </w:rPr>
            </w:rPrChange>
          </w:rPr>
          <w:t>DECLARE</w:t>
        </w:r>
        <w:r w:rsidRPr="00564129">
          <w:rPr>
            <w:sz w:val="18"/>
            <w:rPrChange w:id="9215" w:author="shorny" w:date="2014-06-09T18:38:00Z">
              <w:rPr/>
            </w:rPrChange>
          </w:rPr>
          <w:t xml:space="preserve"> v_forCodeDescription </w:t>
        </w:r>
        <w:proofErr w:type="gramStart"/>
        <w:r w:rsidRPr="00564129">
          <w:rPr>
            <w:rStyle w:val="type1"/>
            <w:sz w:val="18"/>
            <w:rPrChange w:id="9216" w:author="shorny" w:date="2014-06-09T18:38:00Z">
              <w:rPr>
                <w:rStyle w:val="type1"/>
              </w:rPr>
            </w:rPrChange>
          </w:rPr>
          <w:t>varchar</w:t>
        </w:r>
        <w:r w:rsidRPr="00564129">
          <w:rPr>
            <w:sz w:val="18"/>
            <w:rPrChange w:id="9217" w:author="shorny" w:date="2014-06-09T18:38:00Z">
              <w:rPr/>
            </w:rPrChange>
          </w:rPr>
          <w:t>(</w:t>
        </w:r>
        <w:proofErr w:type="gramEnd"/>
        <w:r w:rsidRPr="00564129">
          <w:rPr>
            <w:sz w:val="18"/>
            <w:rPrChange w:id="9218" w:author="shorny" w:date="2014-06-09T18:38:00Z">
              <w:rPr/>
            </w:rPrChange>
          </w:rPr>
          <w:t>2000) ;</w:t>
        </w:r>
      </w:ins>
    </w:p>
    <w:p w14:paraId="19A10D08" w14:textId="77777777" w:rsidR="00564129" w:rsidRPr="00564129" w:rsidRDefault="00564129">
      <w:pPr>
        <w:pStyle w:val="HTMLPreformatted"/>
        <w:divId w:val="1477987617"/>
        <w:rPr>
          <w:ins w:id="9219" w:author="shorny" w:date="2014-06-09T18:38:00Z"/>
          <w:sz w:val="18"/>
          <w:rPrChange w:id="9220" w:author="shorny" w:date="2014-06-09T18:38:00Z">
            <w:rPr>
              <w:ins w:id="9221" w:author="shorny" w:date="2014-06-09T18:38:00Z"/>
            </w:rPr>
          </w:rPrChange>
        </w:rPr>
      </w:pPr>
      <w:ins w:id="9222" w:author="shorny" w:date="2014-06-09T18:38:00Z">
        <w:r w:rsidRPr="00564129">
          <w:rPr>
            <w:sz w:val="18"/>
            <w:rPrChange w:id="9223" w:author="shorny" w:date="2014-06-09T18:38:00Z">
              <w:rPr/>
            </w:rPrChange>
          </w:rPr>
          <w:t xml:space="preserve">  </w:t>
        </w:r>
        <w:r w:rsidRPr="00564129">
          <w:rPr>
            <w:rStyle w:val="keyword1"/>
            <w:sz w:val="18"/>
            <w:rPrChange w:id="9224" w:author="shorny" w:date="2014-06-09T18:38:00Z">
              <w:rPr>
                <w:rStyle w:val="keyword1"/>
              </w:rPr>
            </w:rPrChange>
          </w:rPr>
          <w:t>DECLARE</w:t>
        </w:r>
        <w:r w:rsidRPr="00564129">
          <w:rPr>
            <w:sz w:val="18"/>
            <w:rPrChange w:id="9225" w:author="shorny" w:date="2014-06-09T18:38:00Z">
              <w:rPr/>
            </w:rPrChange>
          </w:rPr>
          <w:t xml:space="preserve"> v_comment </w:t>
        </w:r>
        <w:proofErr w:type="gramStart"/>
        <w:r w:rsidRPr="00564129">
          <w:rPr>
            <w:rStyle w:val="type1"/>
            <w:sz w:val="18"/>
            <w:rPrChange w:id="9226" w:author="shorny" w:date="2014-06-09T18:38:00Z">
              <w:rPr>
                <w:rStyle w:val="type1"/>
              </w:rPr>
            </w:rPrChange>
          </w:rPr>
          <w:t>varchar</w:t>
        </w:r>
        <w:r w:rsidRPr="00564129">
          <w:rPr>
            <w:sz w:val="18"/>
            <w:rPrChange w:id="9227" w:author="shorny" w:date="2014-06-09T18:38:00Z">
              <w:rPr/>
            </w:rPrChange>
          </w:rPr>
          <w:t>(</w:t>
        </w:r>
        <w:proofErr w:type="gramEnd"/>
        <w:r w:rsidRPr="00564129">
          <w:rPr>
            <w:sz w:val="18"/>
            <w:rPrChange w:id="9228" w:author="shorny" w:date="2014-06-09T18:38:00Z">
              <w:rPr/>
            </w:rPrChange>
          </w:rPr>
          <w:t>1000) ;</w:t>
        </w:r>
      </w:ins>
    </w:p>
    <w:p w14:paraId="527DB2B6" w14:textId="77777777" w:rsidR="00564129" w:rsidRPr="00564129" w:rsidRDefault="00564129">
      <w:pPr>
        <w:pStyle w:val="HTMLPreformatted"/>
        <w:divId w:val="1477987617"/>
        <w:rPr>
          <w:ins w:id="9229" w:author="shorny" w:date="2014-06-09T18:38:00Z"/>
          <w:sz w:val="18"/>
          <w:rPrChange w:id="9230" w:author="shorny" w:date="2014-06-09T18:38:00Z">
            <w:rPr>
              <w:ins w:id="9231" w:author="shorny" w:date="2014-06-09T18:38:00Z"/>
            </w:rPr>
          </w:rPrChange>
        </w:rPr>
      </w:pPr>
      <w:ins w:id="9232" w:author="shorny" w:date="2014-06-09T18:38:00Z">
        <w:r w:rsidRPr="00564129">
          <w:rPr>
            <w:sz w:val="18"/>
            <w:rPrChange w:id="9233" w:author="shorny" w:date="2014-06-09T18:38:00Z">
              <w:rPr/>
            </w:rPrChange>
          </w:rPr>
          <w:t xml:space="preserve">  </w:t>
        </w:r>
        <w:r w:rsidRPr="00564129">
          <w:rPr>
            <w:rStyle w:val="keyword1"/>
            <w:sz w:val="18"/>
            <w:rPrChange w:id="9234" w:author="shorny" w:date="2014-06-09T18:38:00Z">
              <w:rPr>
                <w:rStyle w:val="keyword1"/>
              </w:rPr>
            </w:rPrChange>
          </w:rPr>
          <w:t>DECLARE</w:t>
        </w:r>
        <w:r w:rsidRPr="00564129">
          <w:rPr>
            <w:sz w:val="18"/>
            <w:rPrChange w:id="9235" w:author="shorny" w:date="2014-06-09T18:38:00Z">
              <w:rPr/>
            </w:rPrChange>
          </w:rPr>
          <w:t xml:space="preserve"> v_agentFName </w:t>
        </w:r>
        <w:proofErr w:type="gramStart"/>
        <w:r w:rsidRPr="00564129">
          <w:rPr>
            <w:rStyle w:val="type1"/>
            <w:sz w:val="18"/>
            <w:rPrChange w:id="9236" w:author="shorny" w:date="2014-06-09T18:38:00Z">
              <w:rPr>
                <w:rStyle w:val="type1"/>
              </w:rPr>
            </w:rPrChange>
          </w:rPr>
          <w:t>varchar</w:t>
        </w:r>
        <w:r w:rsidRPr="00564129">
          <w:rPr>
            <w:sz w:val="18"/>
            <w:rPrChange w:id="9237" w:author="shorny" w:date="2014-06-09T18:38:00Z">
              <w:rPr/>
            </w:rPrChange>
          </w:rPr>
          <w:t>(</w:t>
        </w:r>
        <w:proofErr w:type="gramEnd"/>
        <w:r w:rsidRPr="00564129">
          <w:rPr>
            <w:sz w:val="18"/>
            <w:rPrChange w:id="9238" w:author="shorny" w:date="2014-06-09T18:38:00Z">
              <w:rPr/>
            </w:rPrChange>
          </w:rPr>
          <w:t>50) ;</w:t>
        </w:r>
      </w:ins>
    </w:p>
    <w:p w14:paraId="3B3DE2E8" w14:textId="77777777" w:rsidR="00564129" w:rsidRPr="00564129" w:rsidRDefault="00564129">
      <w:pPr>
        <w:pStyle w:val="HTMLPreformatted"/>
        <w:divId w:val="1477987617"/>
        <w:rPr>
          <w:ins w:id="9239" w:author="shorny" w:date="2014-06-09T18:38:00Z"/>
          <w:sz w:val="18"/>
          <w:rPrChange w:id="9240" w:author="shorny" w:date="2014-06-09T18:38:00Z">
            <w:rPr>
              <w:ins w:id="9241" w:author="shorny" w:date="2014-06-09T18:38:00Z"/>
            </w:rPr>
          </w:rPrChange>
        </w:rPr>
      </w:pPr>
      <w:ins w:id="9242" w:author="shorny" w:date="2014-06-09T18:38:00Z">
        <w:r w:rsidRPr="00564129">
          <w:rPr>
            <w:sz w:val="18"/>
            <w:rPrChange w:id="9243" w:author="shorny" w:date="2014-06-09T18:38:00Z">
              <w:rPr/>
            </w:rPrChange>
          </w:rPr>
          <w:t xml:space="preserve">  </w:t>
        </w:r>
        <w:r w:rsidRPr="00564129">
          <w:rPr>
            <w:rStyle w:val="keyword1"/>
            <w:sz w:val="18"/>
            <w:rPrChange w:id="9244" w:author="shorny" w:date="2014-06-09T18:38:00Z">
              <w:rPr>
                <w:rStyle w:val="keyword1"/>
              </w:rPr>
            </w:rPrChange>
          </w:rPr>
          <w:t>DECLARE</w:t>
        </w:r>
        <w:r w:rsidRPr="00564129">
          <w:rPr>
            <w:sz w:val="18"/>
            <w:rPrChange w:id="9245" w:author="shorny" w:date="2014-06-09T18:38:00Z">
              <w:rPr/>
            </w:rPrChange>
          </w:rPr>
          <w:t xml:space="preserve"> v_agentLName </w:t>
        </w:r>
        <w:proofErr w:type="gramStart"/>
        <w:r w:rsidRPr="00564129">
          <w:rPr>
            <w:rStyle w:val="type1"/>
            <w:sz w:val="18"/>
            <w:rPrChange w:id="9246" w:author="shorny" w:date="2014-06-09T18:38:00Z">
              <w:rPr>
                <w:rStyle w:val="type1"/>
              </w:rPr>
            </w:rPrChange>
          </w:rPr>
          <w:t>varchar</w:t>
        </w:r>
        <w:r w:rsidRPr="00564129">
          <w:rPr>
            <w:sz w:val="18"/>
            <w:rPrChange w:id="9247" w:author="shorny" w:date="2014-06-09T18:38:00Z">
              <w:rPr/>
            </w:rPrChange>
          </w:rPr>
          <w:t>(</w:t>
        </w:r>
        <w:proofErr w:type="gramEnd"/>
        <w:r w:rsidRPr="00564129">
          <w:rPr>
            <w:sz w:val="18"/>
            <w:rPrChange w:id="9248" w:author="shorny" w:date="2014-06-09T18:38:00Z">
              <w:rPr/>
            </w:rPrChange>
          </w:rPr>
          <w:t>50) ;</w:t>
        </w:r>
      </w:ins>
    </w:p>
    <w:p w14:paraId="5036C29C" w14:textId="77777777" w:rsidR="00564129" w:rsidRPr="00564129" w:rsidRDefault="00564129">
      <w:pPr>
        <w:pStyle w:val="HTMLPreformatted"/>
        <w:divId w:val="1477987617"/>
        <w:rPr>
          <w:ins w:id="9249" w:author="shorny" w:date="2014-06-09T18:38:00Z"/>
          <w:sz w:val="18"/>
          <w:rPrChange w:id="9250" w:author="shorny" w:date="2014-06-09T18:38:00Z">
            <w:rPr>
              <w:ins w:id="9251" w:author="shorny" w:date="2014-06-09T18:38:00Z"/>
            </w:rPr>
          </w:rPrChange>
        </w:rPr>
      </w:pPr>
      <w:ins w:id="9252" w:author="shorny" w:date="2014-06-09T18:38:00Z">
        <w:r w:rsidRPr="00564129">
          <w:rPr>
            <w:sz w:val="18"/>
            <w:rPrChange w:id="9253" w:author="shorny" w:date="2014-06-09T18:38:00Z">
              <w:rPr/>
            </w:rPrChange>
          </w:rPr>
          <w:t xml:space="preserve">  </w:t>
        </w:r>
        <w:r w:rsidRPr="00564129">
          <w:rPr>
            <w:rStyle w:val="keyword1"/>
            <w:sz w:val="18"/>
            <w:rPrChange w:id="9254" w:author="shorny" w:date="2014-06-09T18:38:00Z">
              <w:rPr>
                <w:rStyle w:val="keyword1"/>
              </w:rPr>
            </w:rPrChange>
          </w:rPr>
          <w:t>DECLARE</w:t>
        </w:r>
        <w:r w:rsidRPr="00564129">
          <w:rPr>
            <w:sz w:val="18"/>
            <w:rPrChange w:id="9255" w:author="shorny" w:date="2014-06-09T18:38:00Z">
              <w:rPr/>
            </w:rPrChange>
          </w:rPr>
          <w:t xml:space="preserve"> v_decisionTypeID </w:t>
        </w:r>
        <w:proofErr w:type="gramStart"/>
        <w:r w:rsidRPr="00564129">
          <w:rPr>
            <w:sz w:val="18"/>
            <w:rPrChange w:id="9256" w:author="shorny" w:date="2014-06-09T18:38:00Z">
              <w:rPr/>
            </w:rPrChange>
          </w:rPr>
          <w:t>mediumint(</w:t>
        </w:r>
        <w:proofErr w:type="gramEnd"/>
        <w:r w:rsidRPr="00564129">
          <w:rPr>
            <w:sz w:val="18"/>
            <w:rPrChange w:id="9257" w:author="shorny" w:date="2014-06-09T18:38:00Z">
              <w:rPr/>
            </w:rPrChange>
          </w:rPr>
          <w:t>9) ;</w:t>
        </w:r>
      </w:ins>
    </w:p>
    <w:p w14:paraId="5FD4BCD4" w14:textId="77777777" w:rsidR="00564129" w:rsidRPr="00564129" w:rsidRDefault="00564129">
      <w:pPr>
        <w:pStyle w:val="HTMLPreformatted"/>
        <w:divId w:val="1477987617"/>
        <w:rPr>
          <w:ins w:id="9258" w:author="shorny" w:date="2014-06-09T18:38:00Z"/>
          <w:sz w:val="18"/>
          <w:rPrChange w:id="9259" w:author="shorny" w:date="2014-06-09T18:38:00Z">
            <w:rPr>
              <w:ins w:id="9260" w:author="shorny" w:date="2014-06-09T18:38:00Z"/>
            </w:rPr>
          </w:rPrChange>
        </w:rPr>
      </w:pPr>
    </w:p>
    <w:p w14:paraId="7F5CE8E7" w14:textId="77777777" w:rsidR="00564129" w:rsidRPr="00564129" w:rsidRDefault="00564129">
      <w:pPr>
        <w:pStyle w:val="HTMLPreformatted"/>
        <w:divId w:val="1477987617"/>
        <w:rPr>
          <w:ins w:id="9261" w:author="shorny" w:date="2014-06-09T18:38:00Z"/>
          <w:sz w:val="18"/>
          <w:rPrChange w:id="9262" w:author="shorny" w:date="2014-06-09T18:38:00Z">
            <w:rPr>
              <w:ins w:id="9263" w:author="shorny" w:date="2014-06-09T18:38:00Z"/>
            </w:rPr>
          </w:rPrChange>
        </w:rPr>
      </w:pPr>
      <w:ins w:id="9264" w:author="shorny" w:date="2014-06-09T18:38:00Z">
        <w:r w:rsidRPr="00564129">
          <w:rPr>
            <w:sz w:val="18"/>
            <w:rPrChange w:id="9265" w:author="shorny" w:date="2014-06-09T18:38:00Z">
              <w:rPr/>
            </w:rPrChange>
          </w:rPr>
          <w:t xml:space="preserve">  </w:t>
        </w:r>
        <w:r w:rsidRPr="00564129">
          <w:rPr>
            <w:rStyle w:val="keyword1"/>
            <w:sz w:val="18"/>
            <w:rPrChange w:id="9266" w:author="shorny" w:date="2014-06-09T18:38:00Z">
              <w:rPr>
                <w:rStyle w:val="keyword1"/>
              </w:rPr>
            </w:rPrChange>
          </w:rPr>
          <w:t>SELECT</w:t>
        </w:r>
        <w:r w:rsidRPr="00564129">
          <w:rPr>
            <w:sz w:val="18"/>
            <w:rPrChange w:id="9267" w:author="shorny" w:date="2014-06-09T18:38:00Z">
              <w:rPr/>
            </w:rPrChange>
          </w:rPr>
          <w:t xml:space="preserve"> Description</w:t>
        </w:r>
      </w:ins>
    </w:p>
    <w:p w14:paraId="2A5FE898" w14:textId="77777777" w:rsidR="00564129" w:rsidRPr="00564129" w:rsidRDefault="00564129">
      <w:pPr>
        <w:pStyle w:val="HTMLPreformatted"/>
        <w:divId w:val="1477987617"/>
        <w:rPr>
          <w:ins w:id="9268" w:author="shorny" w:date="2014-06-09T18:38:00Z"/>
          <w:sz w:val="18"/>
          <w:rPrChange w:id="9269" w:author="shorny" w:date="2014-06-09T18:38:00Z">
            <w:rPr>
              <w:ins w:id="9270" w:author="shorny" w:date="2014-06-09T18:38:00Z"/>
            </w:rPr>
          </w:rPrChange>
        </w:rPr>
      </w:pPr>
      <w:ins w:id="9271" w:author="shorny" w:date="2014-06-09T18:38:00Z">
        <w:r w:rsidRPr="00564129">
          <w:rPr>
            <w:sz w:val="18"/>
            <w:rPrChange w:id="9272" w:author="shorny" w:date="2014-06-09T18:38:00Z">
              <w:rPr/>
            </w:rPrChange>
          </w:rPr>
          <w:t xml:space="preserve">  </w:t>
        </w:r>
        <w:r w:rsidRPr="00564129">
          <w:rPr>
            <w:rStyle w:val="keyword1"/>
            <w:sz w:val="18"/>
            <w:rPrChange w:id="9273" w:author="shorny" w:date="2014-06-09T18:38:00Z">
              <w:rPr>
                <w:rStyle w:val="keyword1"/>
              </w:rPr>
            </w:rPrChange>
          </w:rPr>
          <w:t>FROM</w:t>
        </w:r>
        <w:r w:rsidRPr="00564129">
          <w:rPr>
            <w:sz w:val="18"/>
            <w:rPrChange w:id="9274" w:author="shorny" w:date="2014-06-09T18:38:00Z">
              <w:rPr/>
            </w:rPrChange>
          </w:rPr>
          <w:t xml:space="preserve"> `Research Area` RA</w:t>
        </w:r>
      </w:ins>
    </w:p>
    <w:p w14:paraId="3C6AE0AB" w14:textId="77777777" w:rsidR="00564129" w:rsidRPr="00564129" w:rsidRDefault="00564129">
      <w:pPr>
        <w:pStyle w:val="HTMLPreformatted"/>
        <w:divId w:val="1477987617"/>
        <w:rPr>
          <w:ins w:id="9275" w:author="shorny" w:date="2014-06-09T18:38:00Z"/>
          <w:sz w:val="18"/>
          <w:rPrChange w:id="9276" w:author="shorny" w:date="2014-06-09T18:38:00Z">
            <w:rPr>
              <w:ins w:id="9277" w:author="shorny" w:date="2014-06-09T18:38:00Z"/>
            </w:rPr>
          </w:rPrChange>
        </w:rPr>
      </w:pPr>
      <w:ins w:id="9278" w:author="shorny" w:date="2014-06-09T18:38:00Z">
        <w:r w:rsidRPr="00564129">
          <w:rPr>
            <w:sz w:val="18"/>
            <w:rPrChange w:id="9279" w:author="shorny" w:date="2014-06-09T18:38:00Z">
              <w:rPr/>
            </w:rPrChange>
          </w:rPr>
          <w:t xml:space="preserve">  </w:t>
        </w:r>
        <w:r w:rsidRPr="00564129">
          <w:rPr>
            <w:rStyle w:val="keyword1"/>
            <w:sz w:val="18"/>
            <w:rPrChange w:id="9280" w:author="shorny" w:date="2014-06-09T18:38:00Z">
              <w:rPr>
                <w:rStyle w:val="keyword1"/>
              </w:rPr>
            </w:rPrChange>
          </w:rPr>
          <w:t>WHERE</w:t>
        </w:r>
        <w:r w:rsidRPr="00564129">
          <w:rPr>
            <w:sz w:val="18"/>
            <w:rPrChange w:id="9281" w:author="shorny" w:date="2014-06-09T18:38:00Z">
              <w:rPr/>
            </w:rPrChange>
          </w:rPr>
          <w:t xml:space="preserve"> RA.FORCode = </w:t>
        </w:r>
        <w:r w:rsidRPr="00564129">
          <w:rPr>
            <w:rStyle w:val="keyword1"/>
            <w:sz w:val="18"/>
            <w:rPrChange w:id="9282" w:author="shorny" w:date="2014-06-09T18:38:00Z">
              <w:rPr>
                <w:rStyle w:val="keyword1"/>
              </w:rPr>
            </w:rPrChange>
          </w:rPr>
          <w:t>NEW</w:t>
        </w:r>
        <w:r w:rsidRPr="00564129">
          <w:rPr>
            <w:sz w:val="18"/>
            <w:rPrChange w:id="9283" w:author="shorny" w:date="2014-06-09T18:38:00Z">
              <w:rPr/>
            </w:rPrChange>
          </w:rPr>
          <w:t>.FORCode</w:t>
        </w:r>
      </w:ins>
    </w:p>
    <w:p w14:paraId="6B39C49A" w14:textId="77777777" w:rsidR="00564129" w:rsidRPr="00564129" w:rsidRDefault="00564129">
      <w:pPr>
        <w:pStyle w:val="HTMLPreformatted"/>
        <w:divId w:val="1477987617"/>
        <w:rPr>
          <w:ins w:id="9284" w:author="shorny" w:date="2014-06-09T18:38:00Z"/>
          <w:sz w:val="18"/>
          <w:rPrChange w:id="9285" w:author="shorny" w:date="2014-06-09T18:38:00Z">
            <w:rPr>
              <w:ins w:id="9286" w:author="shorny" w:date="2014-06-09T18:38:00Z"/>
            </w:rPr>
          </w:rPrChange>
        </w:rPr>
      </w:pPr>
      <w:ins w:id="9287" w:author="shorny" w:date="2014-06-09T18:38:00Z">
        <w:r w:rsidRPr="00564129">
          <w:rPr>
            <w:sz w:val="18"/>
            <w:rPrChange w:id="9288" w:author="shorny" w:date="2014-06-09T18:38:00Z">
              <w:rPr/>
            </w:rPrChange>
          </w:rPr>
          <w:t xml:space="preserve">  </w:t>
        </w:r>
        <w:r w:rsidRPr="00564129">
          <w:rPr>
            <w:rStyle w:val="keyword1"/>
            <w:sz w:val="18"/>
            <w:rPrChange w:id="9289" w:author="shorny" w:date="2014-06-09T18:38:00Z">
              <w:rPr>
                <w:rStyle w:val="keyword1"/>
              </w:rPr>
            </w:rPrChange>
          </w:rPr>
          <w:t>INTO</w:t>
        </w:r>
        <w:r w:rsidRPr="00564129">
          <w:rPr>
            <w:sz w:val="18"/>
            <w:rPrChange w:id="9290" w:author="shorny" w:date="2014-06-09T18:38:00Z">
              <w:rPr/>
            </w:rPrChange>
          </w:rPr>
          <w:t xml:space="preserve"> v_</w:t>
        </w:r>
        <w:proofErr w:type="gramStart"/>
        <w:r w:rsidRPr="00564129">
          <w:rPr>
            <w:sz w:val="18"/>
            <w:rPrChange w:id="9291" w:author="shorny" w:date="2014-06-09T18:38:00Z">
              <w:rPr/>
            </w:rPrChange>
          </w:rPr>
          <w:t>forCodeDescription ;</w:t>
        </w:r>
        <w:proofErr w:type="gramEnd"/>
      </w:ins>
    </w:p>
    <w:p w14:paraId="223848E6" w14:textId="77777777" w:rsidR="00564129" w:rsidRPr="00564129" w:rsidRDefault="00564129">
      <w:pPr>
        <w:pStyle w:val="HTMLPreformatted"/>
        <w:divId w:val="1477987617"/>
        <w:rPr>
          <w:ins w:id="9292" w:author="shorny" w:date="2014-06-09T18:38:00Z"/>
          <w:sz w:val="18"/>
          <w:rPrChange w:id="9293" w:author="shorny" w:date="2014-06-09T18:38:00Z">
            <w:rPr>
              <w:ins w:id="9294" w:author="shorny" w:date="2014-06-09T18:38:00Z"/>
            </w:rPr>
          </w:rPrChange>
        </w:rPr>
      </w:pPr>
    </w:p>
    <w:p w14:paraId="64516A42" w14:textId="77777777" w:rsidR="00564129" w:rsidRPr="00564129" w:rsidRDefault="00564129">
      <w:pPr>
        <w:pStyle w:val="HTMLPreformatted"/>
        <w:divId w:val="1477987617"/>
        <w:rPr>
          <w:ins w:id="9295" w:author="shorny" w:date="2014-06-09T18:38:00Z"/>
          <w:sz w:val="18"/>
          <w:rPrChange w:id="9296" w:author="shorny" w:date="2014-06-09T18:38:00Z">
            <w:rPr>
              <w:ins w:id="9297" w:author="shorny" w:date="2014-06-09T18:38:00Z"/>
            </w:rPr>
          </w:rPrChange>
        </w:rPr>
      </w:pPr>
      <w:ins w:id="9298" w:author="shorny" w:date="2014-06-09T18:38:00Z">
        <w:r w:rsidRPr="00564129">
          <w:rPr>
            <w:sz w:val="18"/>
            <w:rPrChange w:id="9299" w:author="shorny" w:date="2014-06-09T18:38:00Z">
              <w:rPr/>
            </w:rPrChange>
          </w:rPr>
          <w:t xml:space="preserve">  </w:t>
        </w:r>
        <w:r w:rsidRPr="00564129">
          <w:rPr>
            <w:rStyle w:val="keyword1"/>
            <w:sz w:val="18"/>
            <w:rPrChange w:id="9300" w:author="shorny" w:date="2014-06-09T18:38:00Z">
              <w:rPr>
                <w:rStyle w:val="keyword1"/>
              </w:rPr>
            </w:rPrChange>
          </w:rPr>
          <w:t>SELECT</w:t>
        </w:r>
        <w:r w:rsidRPr="00564129">
          <w:rPr>
            <w:sz w:val="18"/>
            <w:rPrChange w:id="9301" w:author="shorny" w:date="2014-06-09T18:38:00Z">
              <w:rPr/>
            </w:rPrChange>
          </w:rPr>
          <w:t xml:space="preserve"> FName, LName</w:t>
        </w:r>
      </w:ins>
    </w:p>
    <w:p w14:paraId="2266437D" w14:textId="77777777" w:rsidR="00564129" w:rsidRPr="00564129" w:rsidRDefault="00564129">
      <w:pPr>
        <w:pStyle w:val="HTMLPreformatted"/>
        <w:divId w:val="1477987617"/>
        <w:rPr>
          <w:ins w:id="9302" w:author="shorny" w:date="2014-06-09T18:38:00Z"/>
          <w:sz w:val="18"/>
          <w:rPrChange w:id="9303" w:author="shorny" w:date="2014-06-09T18:38:00Z">
            <w:rPr>
              <w:ins w:id="9304" w:author="shorny" w:date="2014-06-09T18:38:00Z"/>
            </w:rPr>
          </w:rPrChange>
        </w:rPr>
      </w:pPr>
      <w:ins w:id="9305" w:author="shorny" w:date="2014-06-09T18:38:00Z">
        <w:r w:rsidRPr="00564129">
          <w:rPr>
            <w:sz w:val="18"/>
            <w:rPrChange w:id="9306" w:author="shorny" w:date="2014-06-09T18:38:00Z">
              <w:rPr/>
            </w:rPrChange>
          </w:rPr>
          <w:t xml:space="preserve">  </w:t>
        </w:r>
        <w:r w:rsidRPr="00564129">
          <w:rPr>
            <w:rStyle w:val="keyword1"/>
            <w:sz w:val="18"/>
            <w:rPrChange w:id="9307" w:author="shorny" w:date="2014-06-09T18:38:00Z">
              <w:rPr>
                <w:rStyle w:val="keyword1"/>
              </w:rPr>
            </w:rPrChange>
          </w:rPr>
          <w:t>FROM</w:t>
        </w:r>
        <w:r w:rsidRPr="00564129">
          <w:rPr>
            <w:sz w:val="18"/>
            <w:rPrChange w:id="9308" w:author="shorny" w:date="2014-06-09T18:38:00Z">
              <w:rPr/>
            </w:rPrChange>
          </w:rPr>
          <w:t xml:space="preserve"> `University Staff Member` </w:t>
        </w:r>
        <w:r w:rsidRPr="00564129">
          <w:rPr>
            <w:rStyle w:val="keyword1"/>
            <w:sz w:val="18"/>
            <w:rPrChange w:id="9309" w:author="shorny" w:date="2014-06-09T18:38:00Z">
              <w:rPr>
                <w:rStyle w:val="keyword1"/>
              </w:rPr>
            </w:rPrChange>
          </w:rPr>
          <w:t>AS</w:t>
        </w:r>
        <w:r w:rsidRPr="00564129">
          <w:rPr>
            <w:sz w:val="18"/>
            <w:rPrChange w:id="9310" w:author="shorny" w:date="2014-06-09T18:38:00Z">
              <w:rPr/>
            </w:rPrChange>
          </w:rPr>
          <w:t xml:space="preserve"> USM</w:t>
        </w:r>
      </w:ins>
    </w:p>
    <w:p w14:paraId="4837E043" w14:textId="77777777" w:rsidR="00564129" w:rsidRPr="00564129" w:rsidRDefault="00564129">
      <w:pPr>
        <w:pStyle w:val="HTMLPreformatted"/>
        <w:divId w:val="1477987617"/>
        <w:rPr>
          <w:ins w:id="9311" w:author="shorny" w:date="2014-06-09T18:38:00Z"/>
          <w:sz w:val="18"/>
          <w:rPrChange w:id="9312" w:author="shorny" w:date="2014-06-09T18:38:00Z">
            <w:rPr>
              <w:ins w:id="9313" w:author="shorny" w:date="2014-06-09T18:38:00Z"/>
            </w:rPr>
          </w:rPrChange>
        </w:rPr>
      </w:pPr>
      <w:ins w:id="9314" w:author="shorny" w:date="2014-06-09T18:38:00Z">
        <w:r w:rsidRPr="00564129">
          <w:rPr>
            <w:sz w:val="18"/>
            <w:rPrChange w:id="9315" w:author="shorny" w:date="2014-06-09T18:38:00Z">
              <w:rPr/>
            </w:rPrChange>
          </w:rPr>
          <w:t xml:space="preserve">  </w:t>
        </w:r>
        <w:r w:rsidRPr="00564129">
          <w:rPr>
            <w:rStyle w:val="keyword1"/>
            <w:sz w:val="18"/>
            <w:rPrChange w:id="9316" w:author="shorny" w:date="2014-06-09T18:38:00Z">
              <w:rPr>
                <w:rStyle w:val="keyword1"/>
              </w:rPr>
            </w:rPrChange>
          </w:rPr>
          <w:t>WHERE</w:t>
        </w:r>
        <w:r w:rsidRPr="00564129">
          <w:rPr>
            <w:sz w:val="18"/>
            <w:rPrChange w:id="9317" w:author="shorny" w:date="2014-06-09T18:38:00Z">
              <w:rPr/>
            </w:rPrChange>
          </w:rPr>
          <w:t xml:space="preserve"> USM.StaffID = CURRENT_RHD_</w:t>
        </w:r>
        <w:proofErr w:type="gramStart"/>
        <w:r w:rsidRPr="00564129">
          <w:rPr>
            <w:sz w:val="18"/>
            <w:rPrChange w:id="9318" w:author="shorny" w:date="2014-06-09T18:38:00Z">
              <w:rPr/>
            </w:rPrChange>
          </w:rPr>
          <w:t>USER()</w:t>
        </w:r>
        <w:proofErr w:type="gramEnd"/>
      </w:ins>
    </w:p>
    <w:p w14:paraId="22A3399E" w14:textId="77777777" w:rsidR="00564129" w:rsidRPr="00564129" w:rsidRDefault="00564129">
      <w:pPr>
        <w:pStyle w:val="HTMLPreformatted"/>
        <w:divId w:val="1477987617"/>
        <w:rPr>
          <w:ins w:id="9319" w:author="shorny" w:date="2014-06-09T18:38:00Z"/>
          <w:sz w:val="18"/>
          <w:rPrChange w:id="9320" w:author="shorny" w:date="2014-06-09T18:38:00Z">
            <w:rPr>
              <w:ins w:id="9321" w:author="shorny" w:date="2014-06-09T18:38:00Z"/>
            </w:rPr>
          </w:rPrChange>
        </w:rPr>
      </w:pPr>
      <w:ins w:id="9322" w:author="shorny" w:date="2014-06-09T18:38:00Z">
        <w:r w:rsidRPr="00564129">
          <w:rPr>
            <w:sz w:val="18"/>
            <w:rPrChange w:id="9323" w:author="shorny" w:date="2014-06-09T18:38:00Z">
              <w:rPr/>
            </w:rPrChange>
          </w:rPr>
          <w:t xml:space="preserve">  </w:t>
        </w:r>
        <w:r w:rsidRPr="00564129">
          <w:rPr>
            <w:rStyle w:val="keyword1"/>
            <w:sz w:val="18"/>
            <w:rPrChange w:id="9324" w:author="shorny" w:date="2014-06-09T18:38:00Z">
              <w:rPr>
                <w:rStyle w:val="keyword1"/>
              </w:rPr>
            </w:rPrChange>
          </w:rPr>
          <w:t>INTO</w:t>
        </w:r>
        <w:r w:rsidRPr="00564129">
          <w:rPr>
            <w:sz w:val="18"/>
            <w:rPrChange w:id="9325" w:author="shorny" w:date="2014-06-09T18:38:00Z">
              <w:rPr/>
            </w:rPrChange>
          </w:rPr>
          <w:t xml:space="preserve"> v_agentFName, v_agentLName;</w:t>
        </w:r>
      </w:ins>
    </w:p>
    <w:p w14:paraId="6AE61C9E" w14:textId="77777777" w:rsidR="00564129" w:rsidRPr="00564129" w:rsidRDefault="00564129">
      <w:pPr>
        <w:pStyle w:val="HTMLPreformatted"/>
        <w:divId w:val="1477987617"/>
        <w:rPr>
          <w:ins w:id="9326" w:author="shorny" w:date="2014-06-09T18:38:00Z"/>
          <w:sz w:val="18"/>
          <w:rPrChange w:id="9327" w:author="shorny" w:date="2014-06-09T18:38:00Z">
            <w:rPr>
              <w:ins w:id="9328" w:author="shorny" w:date="2014-06-09T18:38:00Z"/>
            </w:rPr>
          </w:rPrChange>
        </w:rPr>
      </w:pPr>
    </w:p>
    <w:p w14:paraId="18E4B869" w14:textId="77777777" w:rsidR="00564129" w:rsidRPr="00564129" w:rsidRDefault="00564129">
      <w:pPr>
        <w:pStyle w:val="HTMLPreformatted"/>
        <w:divId w:val="1477987617"/>
        <w:rPr>
          <w:ins w:id="9329" w:author="shorny" w:date="2014-06-09T18:38:00Z"/>
          <w:sz w:val="18"/>
          <w:rPrChange w:id="9330" w:author="shorny" w:date="2014-06-09T18:38:00Z">
            <w:rPr>
              <w:ins w:id="9331" w:author="shorny" w:date="2014-06-09T18:38:00Z"/>
            </w:rPr>
          </w:rPrChange>
        </w:rPr>
      </w:pPr>
      <w:ins w:id="9332" w:author="shorny" w:date="2014-06-09T18:38:00Z">
        <w:r w:rsidRPr="00564129">
          <w:rPr>
            <w:sz w:val="18"/>
            <w:rPrChange w:id="9333" w:author="shorny" w:date="2014-06-09T18:38:00Z">
              <w:rPr/>
            </w:rPrChange>
          </w:rPr>
          <w:t xml:space="preserve">  </w:t>
        </w:r>
        <w:r w:rsidRPr="00564129">
          <w:rPr>
            <w:rStyle w:val="keyword1"/>
            <w:sz w:val="18"/>
            <w:rPrChange w:id="9334" w:author="shorny" w:date="2014-06-09T18:38:00Z">
              <w:rPr>
                <w:rStyle w:val="keyword1"/>
              </w:rPr>
            </w:rPrChange>
          </w:rPr>
          <w:t>SELECT</w:t>
        </w:r>
        <w:r w:rsidRPr="00564129">
          <w:rPr>
            <w:sz w:val="18"/>
            <w:rPrChange w:id="9335" w:author="shorny" w:date="2014-06-09T18:38:00Z">
              <w:rPr/>
            </w:rPrChange>
          </w:rPr>
          <w:t xml:space="preserve"> DecisionTypeID</w:t>
        </w:r>
      </w:ins>
    </w:p>
    <w:p w14:paraId="198353E9" w14:textId="77777777" w:rsidR="00564129" w:rsidRPr="00564129" w:rsidRDefault="00564129">
      <w:pPr>
        <w:pStyle w:val="HTMLPreformatted"/>
        <w:divId w:val="1477987617"/>
        <w:rPr>
          <w:ins w:id="9336" w:author="shorny" w:date="2014-06-09T18:38:00Z"/>
          <w:sz w:val="18"/>
          <w:rPrChange w:id="9337" w:author="shorny" w:date="2014-06-09T18:38:00Z">
            <w:rPr>
              <w:ins w:id="9338" w:author="shorny" w:date="2014-06-09T18:38:00Z"/>
            </w:rPr>
          </w:rPrChange>
        </w:rPr>
      </w:pPr>
      <w:ins w:id="9339" w:author="shorny" w:date="2014-06-09T18:38:00Z">
        <w:r w:rsidRPr="00564129">
          <w:rPr>
            <w:sz w:val="18"/>
            <w:rPrChange w:id="9340" w:author="shorny" w:date="2014-06-09T18:38:00Z">
              <w:rPr/>
            </w:rPrChange>
          </w:rPr>
          <w:t xml:space="preserve">  </w:t>
        </w:r>
        <w:r w:rsidRPr="00564129">
          <w:rPr>
            <w:rStyle w:val="keyword1"/>
            <w:sz w:val="18"/>
            <w:rPrChange w:id="9341" w:author="shorny" w:date="2014-06-09T18:38:00Z">
              <w:rPr>
                <w:rStyle w:val="keyword1"/>
              </w:rPr>
            </w:rPrChange>
          </w:rPr>
          <w:t>FROM</w:t>
        </w:r>
        <w:r w:rsidRPr="00564129">
          <w:rPr>
            <w:sz w:val="18"/>
            <w:rPrChange w:id="9342" w:author="shorny" w:date="2014-06-09T18:38:00Z">
              <w:rPr/>
            </w:rPrChange>
          </w:rPr>
          <w:t xml:space="preserve"> `Decision </w:t>
        </w:r>
        <w:r w:rsidRPr="00564129">
          <w:rPr>
            <w:rStyle w:val="keyword1"/>
            <w:sz w:val="18"/>
            <w:rPrChange w:id="9343" w:author="shorny" w:date="2014-06-09T18:38:00Z">
              <w:rPr>
                <w:rStyle w:val="keyword1"/>
              </w:rPr>
            </w:rPrChange>
          </w:rPr>
          <w:t>Type</w:t>
        </w:r>
        <w:r w:rsidRPr="00564129">
          <w:rPr>
            <w:sz w:val="18"/>
            <w:rPrChange w:id="9344" w:author="shorny" w:date="2014-06-09T18:38:00Z">
              <w:rPr/>
            </w:rPrChange>
          </w:rPr>
          <w:t xml:space="preserve">` </w:t>
        </w:r>
        <w:r w:rsidRPr="00564129">
          <w:rPr>
            <w:rStyle w:val="keyword1"/>
            <w:sz w:val="18"/>
            <w:rPrChange w:id="9345" w:author="shorny" w:date="2014-06-09T18:38:00Z">
              <w:rPr>
                <w:rStyle w:val="keyword1"/>
              </w:rPr>
            </w:rPrChange>
          </w:rPr>
          <w:t>AS</w:t>
        </w:r>
        <w:r w:rsidRPr="00564129">
          <w:rPr>
            <w:sz w:val="18"/>
            <w:rPrChange w:id="9346" w:author="shorny" w:date="2014-06-09T18:38:00Z">
              <w:rPr/>
            </w:rPrChange>
          </w:rPr>
          <w:t xml:space="preserve"> DT</w:t>
        </w:r>
      </w:ins>
    </w:p>
    <w:p w14:paraId="5E36DB39" w14:textId="77777777" w:rsidR="00564129" w:rsidRPr="00564129" w:rsidRDefault="00564129">
      <w:pPr>
        <w:pStyle w:val="HTMLPreformatted"/>
        <w:divId w:val="1477987617"/>
        <w:rPr>
          <w:ins w:id="9347" w:author="shorny" w:date="2014-06-09T18:38:00Z"/>
          <w:sz w:val="18"/>
          <w:rPrChange w:id="9348" w:author="shorny" w:date="2014-06-09T18:38:00Z">
            <w:rPr>
              <w:ins w:id="9349" w:author="shorny" w:date="2014-06-09T18:38:00Z"/>
            </w:rPr>
          </w:rPrChange>
        </w:rPr>
      </w:pPr>
      <w:ins w:id="9350" w:author="shorny" w:date="2014-06-09T18:38:00Z">
        <w:r w:rsidRPr="00564129">
          <w:rPr>
            <w:sz w:val="18"/>
            <w:rPrChange w:id="9351" w:author="shorny" w:date="2014-06-09T18:38:00Z">
              <w:rPr/>
            </w:rPrChange>
          </w:rPr>
          <w:t xml:space="preserve">  </w:t>
        </w:r>
        <w:r w:rsidRPr="00564129">
          <w:rPr>
            <w:rStyle w:val="keyword1"/>
            <w:sz w:val="18"/>
            <w:rPrChange w:id="9352" w:author="shorny" w:date="2014-06-09T18:38:00Z">
              <w:rPr>
                <w:rStyle w:val="keyword1"/>
              </w:rPr>
            </w:rPrChange>
          </w:rPr>
          <w:t>WHERE</w:t>
        </w:r>
        <w:r w:rsidRPr="00564129">
          <w:rPr>
            <w:sz w:val="18"/>
            <w:rPrChange w:id="9353" w:author="shorny" w:date="2014-06-09T18:38:00Z">
              <w:rPr/>
            </w:rPrChange>
          </w:rPr>
          <w:t xml:space="preserve"> DT.</w:t>
        </w:r>
        <w:r w:rsidRPr="00564129">
          <w:rPr>
            <w:rStyle w:val="keyword1"/>
            <w:sz w:val="18"/>
            <w:rPrChange w:id="9354" w:author="shorny" w:date="2014-06-09T18:38:00Z">
              <w:rPr>
                <w:rStyle w:val="keyword1"/>
              </w:rPr>
            </w:rPrChange>
          </w:rPr>
          <w:t>type</w:t>
        </w:r>
        <w:r w:rsidRPr="00564129">
          <w:rPr>
            <w:sz w:val="18"/>
            <w:rPrChange w:id="9355" w:author="shorny" w:date="2014-06-09T18:38:00Z">
              <w:rPr/>
            </w:rPrChange>
          </w:rPr>
          <w:t xml:space="preserve"> = </w:t>
        </w:r>
        <w:r w:rsidRPr="00564129">
          <w:rPr>
            <w:rStyle w:val="string1"/>
            <w:sz w:val="18"/>
            <w:rPrChange w:id="9356" w:author="shorny" w:date="2014-06-09T18:38:00Z">
              <w:rPr>
                <w:rStyle w:val="string1"/>
              </w:rPr>
            </w:rPrChange>
          </w:rPr>
          <w:t>'change.research_area.addition'</w:t>
        </w:r>
      </w:ins>
    </w:p>
    <w:p w14:paraId="798501C7" w14:textId="77777777" w:rsidR="00564129" w:rsidRPr="00564129" w:rsidRDefault="00564129">
      <w:pPr>
        <w:pStyle w:val="HTMLPreformatted"/>
        <w:divId w:val="1477987617"/>
        <w:rPr>
          <w:ins w:id="9357" w:author="shorny" w:date="2014-06-09T18:38:00Z"/>
          <w:sz w:val="18"/>
          <w:rPrChange w:id="9358" w:author="shorny" w:date="2014-06-09T18:38:00Z">
            <w:rPr>
              <w:ins w:id="9359" w:author="shorny" w:date="2014-06-09T18:38:00Z"/>
            </w:rPr>
          </w:rPrChange>
        </w:rPr>
      </w:pPr>
      <w:ins w:id="9360" w:author="shorny" w:date="2014-06-09T18:38:00Z">
        <w:r w:rsidRPr="00564129">
          <w:rPr>
            <w:sz w:val="18"/>
            <w:rPrChange w:id="9361" w:author="shorny" w:date="2014-06-09T18:38:00Z">
              <w:rPr/>
            </w:rPrChange>
          </w:rPr>
          <w:t xml:space="preserve">  </w:t>
        </w:r>
        <w:r w:rsidRPr="00564129">
          <w:rPr>
            <w:rStyle w:val="keyword1"/>
            <w:sz w:val="18"/>
            <w:rPrChange w:id="9362" w:author="shorny" w:date="2014-06-09T18:38:00Z">
              <w:rPr>
                <w:rStyle w:val="keyword1"/>
              </w:rPr>
            </w:rPrChange>
          </w:rPr>
          <w:t>INTO</w:t>
        </w:r>
        <w:r w:rsidRPr="00564129">
          <w:rPr>
            <w:sz w:val="18"/>
            <w:rPrChange w:id="9363" w:author="shorny" w:date="2014-06-09T18:38:00Z">
              <w:rPr/>
            </w:rPrChange>
          </w:rPr>
          <w:t xml:space="preserve"> v_decisionTypeID;</w:t>
        </w:r>
      </w:ins>
    </w:p>
    <w:p w14:paraId="7EA23AF5" w14:textId="77777777" w:rsidR="00564129" w:rsidRPr="00564129" w:rsidRDefault="00564129">
      <w:pPr>
        <w:pStyle w:val="HTMLPreformatted"/>
        <w:divId w:val="1477987617"/>
        <w:rPr>
          <w:ins w:id="9364" w:author="shorny" w:date="2014-06-09T18:38:00Z"/>
          <w:sz w:val="18"/>
          <w:rPrChange w:id="9365" w:author="shorny" w:date="2014-06-09T18:38:00Z">
            <w:rPr>
              <w:ins w:id="9366" w:author="shorny" w:date="2014-06-09T18:38:00Z"/>
            </w:rPr>
          </w:rPrChange>
        </w:rPr>
      </w:pPr>
    </w:p>
    <w:p w14:paraId="30BCB906" w14:textId="77777777" w:rsidR="00564129" w:rsidRPr="00564129" w:rsidRDefault="00564129">
      <w:pPr>
        <w:pStyle w:val="HTMLPreformatted"/>
        <w:divId w:val="1477987617"/>
        <w:rPr>
          <w:ins w:id="9367" w:author="shorny" w:date="2014-06-09T18:38:00Z"/>
          <w:sz w:val="18"/>
          <w:rPrChange w:id="9368" w:author="shorny" w:date="2014-06-09T18:38:00Z">
            <w:rPr>
              <w:ins w:id="9369" w:author="shorny" w:date="2014-06-09T18:38:00Z"/>
            </w:rPr>
          </w:rPrChange>
        </w:rPr>
      </w:pPr>
      <w:ins w:id="9370" w:author="shorny" w:date="2014-06-09T18:38:00Z">
        <w:r w:rsidRPr="00564129">
          <w:rPr>
            <w:sz w:val="18"/>
            <w:rPrChange w:id="9371" w:author="shorny" w:date="2014-06-09T18:38:00Z">
              <w:rPr/>
            </w:rPrChange>
          </w:rPr>
          <w:t xml:space="preserve">  </w:t>
        </w:r>
        <w:r w:rsidRPr="00564129">
          <w:rPr>
            <w:rStyle w:val="keyword1"/>
            <w:sz w:val="18"/>
            <w:rPrChange w:id="9372" w:author="shorny" w:date="2014-06-09T18:38:00Z">
              <w:rPr>
                <w:rStyle w:val="keyword1"/>
              </w:rPr>
            </w:rPrChange>
          </w:rPr>
          <w:t>SET</w:t>
        </w:r>
        <w:r w:rsidRPr="00564129">
          <w:rPr>
            <w:sz w:val="18"/>
            <w:rPrChange w:id="9373" w:author="shorny" w:date="2014-06-09T18:38:00Z">
              <w:rPr/>
            </w:rPrChange>
          </w:rPr>
          <w:t xml:space="preserve"> v_comment = </w:t>
        </w:r>
        <w:proofErr w:type="gramStart"/>
        <w:r w:rsidRPr="00564129">
          <w:rPr>
            <w:sz w:val="18"/>
            <w:rPrChange w:id="9374" w:author="shorny" w:date="2014-06-09T18:38:00Z">
              <w:rPr/>
            </w:rPrChange>
          </w:rPr>
          <w:t>CONCAT(</w:t>
        </w:r>
        <w:proofErr w:type="gramEnd"/>
        <w:r w:rsidRPr="00564129">
          <w:rPr>
            <w:rStyle w:val="string1"/>
            <w:sz w:val="18"/>
            <w:rPrChange w:id="9375" w:author="shorny" w:date="2014-06-09T18:38:00Z">
              <w:rPr>
                <w:rStyle w:val="string1"/>
              </w:rPr>
            </w:rPrChange>
          </w:rPr>
          <w:t>'A new Field Of Research Code '</w:t>
        </w:r>
        <w:r w:rsidRPr="00564129">
          <w:rPr>
            <w:sz w:val="18"/>
            <w:rPrChange w:id="9376" w:author="shorny" w:date="2014-06-09T18:38:00Z">
              <w:rPr/>
            </w:rPrChange>
          </w:rPr>
          <w:t xml:space="preserve">, </w:t>
        </w:r>
        <w:r w:rsidRPr="00564129">
          <w:rPr>
            <w:rStyle w:val="keyword1"/>
            <w:sz w:val="18"/>
            <w:rPrChange w:id="9377" w:author="shorny" w:date="2014-06-09T18:38:00Z">
              <w:rPr>
                <w:rStyle w:val="keyword1"/>
              </w:rPr>
            </w:rPrChange>
          </w:rPr>
          <w:t>NEW</w:t>
        </w:r>
        <w:r w:rsidRPr="00564129">
          <w:rPr>
            <w:sz w:val="18"/>
            <w:rPrChange w:id="9378" w:author="shorny" w:date="2014-06-09T18:38:00Z">
              <w:rPr/>
            </w:rPrChange>
          </w:rPr>
          <w:t>.FORCode,</w:t>
        </w:r>
      </w:ins>
    </w:p>
    <w:p w14:paraId="5312E3EF" w14:textId="77777777" w:rsidR="00564129" w:rsidRPr="00564129" w:rsidRDefault="00564129">
      <w:pPr>
        <w:pStyle w:val="HTMLPreformatted"/>
        <w:divId w:val="1477987617"/>
        <w:rPr>
          <w:ins w:id="9379" w:author="shorny" w:date="2014-06-09T18:38:00Z"/>
          <w:sz w:val="18"/>
          <w:rPrChange w:id="9380" w:author="shorny" w:date="2014-06-09T18:38:00Z">
            <w:rPr>
              <w:ins w:id="9381" w:author="shorny" w:date="2014-06-09T18:38:00Z"/>
            </w:rPr>
          </w:rPrChange>
        </w:rPr>
      </w:pPr>
      <w:ins w:id="9382" w:author="shorny" w:date="2014-06-09T18:38:00Z">
        <w:r w:rsidRPr="00564129">
          <w:rPr>
            <w:sz w:val="18"/>
            <w:rPrChange w:id="9383" w:author="shorny" w:date="2014-06-09T18:38:00Z">
              <w:rPr/>
            </w:rPrChange>
          </w:rPr>
          <w:t xml:space="preserve">  </w:t>
        </w:r>
        <w:proofErr w:type="gramStart"/>
        <w:r w:rsidRPr="00564129">
          <w:rPr>
            <w:rStyle w:val="string1"/>
            <w:sz w:val="18"/>
            <w:rPrChange w:id="9384" w:author="shorny" w:date="2014-06-09T18:38:00Z">
              <w:rPr>
                <w:rStyle w:val="string1"/>
              </w:rPr>
            </w:rPrChange>
          </w:rPr>
          <w:t>' -</w:t>
        </w:r>
        <w:proofErr w:type="gramEnd"/>
        <w:r w:rsidRPr="00564129">
          <w:rPr>
            <w:rStyle w:val="string1"/>
            <w:sz w:val="18"/>
            <w:rPrChange w:id="9385" w:author="shorny" w:date="2014-06-09T18:38:00Z">
              <w:rPr>
                <w:rStyle w:val="string1"/>
              </w:rPr>
            </w:rPrChange>
          </w:rPr>
          <w:t xml:space="preserve"> '''</w:t>
        </w:r>
        <w:r w:rsidRPr="00564129">
          <w:rPr>
            <w:sz w:val="18"/>
            <w:rPrChange w:id="9386" w:author="shorny" w:date="2014-06-09T18:38:00Z">
              <w:rPr/>
            </w:rPrChange>
          </w:rPr>
          <w:t xml:space="preserve">, </w:t>
        </w:r>
        <w:r w:rsidRPr="00564129">
          <w:rPr>
            <w:rStyle w:val="builtin1"/>
            <w:sz w:val="18"/>
            <w:rPrChange w:id="9387" w:author="shorny" w:date="2014-06-09T18:38:00Z">
              <w:rPr>
                <w:rStyle w:val="builtin1"/>
              </w:rPr>
            </w:rPrChange>
          </w:rPr>
          <w:t>SUBSTRING</w:t>
        </w:r>
        <w:r w:rsidRPr="00564129">
          <w:rPr>
            <w:sz w:val="18"/>
            <w:rPrChange w:id="9388" w:author="shorny" w:date="2014-06-09T18:38:00Z">
              <w:rPr/>
            </w:rPrChange>
          </w:rPr>
          <w:t>(v_forCodeDescription, 1, 800),</w:t>
        </w:r>
      </w:ins>
    </w:p>
    <w:p w14:paraId="16BF2FFA" w14:textId="77777777" w:rsidR="00564129" w:rsidRPr="00564129" w:rsidRDefault="00564129">
      <w:pPr>
        <w:pStyle w:val="HTMLPreformatted"/>
        <w:divId w:val="1477987617"/>
        <w:rPr>
          <w:ins w:id="9389" w:author="shorny" w:date="2014-06-09T18:38:00Z"/>
          <w:sz w:val="18"/>
          <w:rPrChange w:id="9390" w:author="shorny" w:date="2014-06-09T18:38:00Z">
            <w:rPr>
              <w:ins w:id="9391" w:author="shorny" w:date="2014-06-09T18:38:00Z"/>
            </w:rPr>
          </w:rPrChange>
        </w:rPr>
      </w:pPr>
      <w:ins w:id="9392" w:author="shorny" w:date="2014-06-09T18:38:00Z">
        <w:r w:rsidRPr="00564129">
          <w:rPr>
            <w:sz w:val="18"/>
            <w:rPrChange w:id="9393" w:author="shorny" w:date="2014-06-09T18:38:00Z">
              <w:rPr/>
            </w:rPrChange>
          </w:rPr>
          <w:t xml:space="preserve">  </w:t>
        </w:r>
        <w:r w:rsidRPr="00564129">
          <w:rPr>
            <w:rStyle w:val="string1"/>
            <w:sz w:val="18"/>
            <w:rPrChange w:id="9394" w:author="shorny" w:date="2014-06-09T18:38:00Z">
              <w:rPr>
                <w:rStyle w:val="string1"/>
              </w:rPr>
            </w:rPrChange>
          </w:rPr>
          <w:t>''' has been associated to your RHD account by '</w:t>
        </w:r>
        <w:r w:rsidRPr="00564129">
          <w:rPr>
            <w:sz w:val="18"/>
            <w:rPrChange w:id="9395" w:author="shorny" w:date="2014-06-09T18:38:00Z">
              <w:rPr/>
            </w:rPrChange>
          </w:rPr>
          <w:t xml:space="preserve">, v_agentFName, </w:t>
        </w:r>
        <w:r w:rsidRPr="00564129">
          <w:rPr>
            <w:rStyle w:val="string1"/>
            <w:sz w:val="18"/>
            <w:rPrChange w:id="9396" w:author="shorny" w:date="2014-06-09T18:38:00Z">
              <w:rPr>
                <w:rStyle w:val="string1"/>
              </w:rPr>
            </w:rPrChange>
          </w:rPr>
          <w:t>' '</w:t>
        </w:r>
        <w:r w:rsidRPr="00564129">
          <w:rPr>
            <w:sz w:val="18"/>
            <w:rPrChange w:id="9397" w:author="shorny" w:date="2014-06-09T18:38:00Z">
              <w:rPr/>
            </w:rPrChange>
          </w:rPr>
          <w:t>,</w:t>
        </w:r>
      </w:ins>
    </w:p>
    <w:p w14:paraId="3FA04FBB" w14:textId="77777777" w:rsidR="00564129" w:rsidRPr="00564129" w:rsidRDefault="00564129">
      <w:pPr>
        <w:pStyle w:val="HTMLPreformatted"/>
        <w:divId w:val="1477987617"/>
        <w:rPr>
          <w:ins w:id="9398" w:author="shorny" w:date="2014-06-09T18:38:00Z"/>
          <w:sz w:val="18"/>
          <w:rPrChange w:id="9399" w:author="shorny" w:date="2014-06-09T18:38:00Z">
            <w:rPr>
              <w:ins w:id="9400" w:author="shorny" w:date="2014-06-09T18:38:00Z"/>
            </w:rPr>
          </w:rPrChange>
        </w:rPr>
      </w:pPr>
      <w:ins w:id="9401" w:author="shorny" w:date="2014-06-09T18:38:00Z">
        <w:r w:rsidRPr="00564129">
          <w:rPr>
            <w:sz w:val="18"/>
            <w:rPrChange w:id="9402" w:author="shorny" w:date="2014-06-09T18:38:00Z">
              <w:rPr/>
            </w:rPrChange>
          </w:rPr>
          <w:t xml:space="preserve">  v_agentLName);</w:t>
        </w:r>
      </w:ins>
    </w:p>
    <w:p w14:paraId="041F7E79" w14:textId="77777777" w:rsidR="00564129" w:rsidRPr="00564129" w:rsidRDefault="00564129">
      <w:pPr>
        <w:pStyle w:val="HTMLPreformatted"/>
        <w:divId w:val="1477987617"/>
        <w:rPr>
          <w:ins w:id="9403" w:author="shorny" w:date="2014-06-09T18:38:00Z"/>
          <w:sz w:val="18"/>
          <w:rPrChange w:id="9404" w:author="shorny" w:date="2014-06-09T18:38:00Z">
            <w:rPr>
              <w:ins w:id="9405" w:author="shorny" w:date="2014-06-09T18:38:00Z"/>
            </w:rPr>
          </w:rPrChange>
        </w:rPr>
      </w:pPr>
    </w:p>
    <w:p w14:paraId="47438AA6" w14:textId="77777777" w:rsidR="00564129" w:rsidRPr="00564129" w:rsidRDefault="00564129">
      <w:pPr>
        <w:pStyle w:val="HTMLPreformatted"/>
        <w:divId w:val="1477987617"/>
        <w:rPr>
          <w:ins w:id="9406" w:author="shorny" w:date="2014-06-09T18:38:00Z"/>
          <w:sz w:val="18"/>
          <w:rPrChange w:id="9407" w:author="shorny" w:date="2014-06-09T18:38:00Z">
            <w:rPr>
              <w:ins w:id="9408" w:author="shorny" w:date="2014-06-09T18:38:00Z"/>
            </w:rPr>
          </w:rPrChange>
        </w:rPr>
      </w:pPr>
      <w:ins w:id="9409" w:author="shorny" w:date="2014-06-09T18:38:00Z">
        <w:r w:rsidRPr="00564129">
          <w:rPr>
            <w:sz w:val="18"/>
            <w:rPrChange w:id="9410" w:author="shorny" w:date="2014-06-09T18:38:00Z">
              <w:rPr/>
            </w:rPrChange>
          </w:rPr>
          <w:t xml:space="preserve">  </w:t>
        </w:r>
        <w:r w:rsidRPr="00564129">
          <w:rPr>
            <w:rStyle w:val="keyword1"/>
            <w:sz w:val="18"/>
            <w:rPrChange w:id="9411" w:author="shorny" w:date="2014-06-09T18:38:00Z">
              <w:rPr>
                <w:rStyle w:val="keyword1"/>
              </w:rPr>
            </w:rPrChange>
          </w:rPr>
          <w:t>INSERT</w:t>
        </w:r>
        <w:r w:rsidRPr="00564129">
          <w:rPr>
            <w:sz w:val="18"/>
            <w:rPrChange w:id="9412" w:author="shorny" w:date="2014-06-09T18:38:00Z">
              <w:rPr/>
            </w:rPrChange>
          </w:rPr>
          <w:t xml:space="preserve"> </w:t>
        </w:r>
        <w:r w:rsidRPr="00564129">
          <w:rPr>
            <w:rStyle w:val="keyword1"/>
            <w:sz w:val="18"/>
            <w:rPrChange w:id="9413" w:author="shorny" w:date="2014-06-09T18:38:00Z">
              <w:rPr>
                <w:rStyle w:val="keyword1"/>
              </w:rPr>
            </w:rPrChange>
          </w:rPr>
          <w:t>INTO</w:t>
        </w:r>
        <w:r w:rsidRPr="00564129">
          <w:rPr>
            <w:sz w:val="18"/>
            <w:rPrChange w:id="9414" w:author="shorny" w:date="2014-06-09T18:38:00Z">
              <w:rPr/>
            </w:rPrChange>
          </w:rPr>
          <w:t xml:space="preserve"> </w:t>
        </w:r>
        <w:proofErr w:type="gramStart"/>
        <w:r w:rsidRPr="00564129">
          <w:rPr>
            <w:sz w:val="18"/>
            <w:rPrChange w:id="9415" w:author="shorny" w:date="2014-06-09T18:38:00Z">
              <w:rPr/>
            </w:rPrChange>
          </w:rPr>
          <w:t>Decision(</w:t>
        </w:r>
        <w:proofErr w:type="gramEnd"/>
        <w:r w:rsidRPr="00564129">
          <w:rPr>
            <w:rStyle w:val="type1"/>
            <w:sz w:val="18"/>
            <w:rPrChange w:id="9416" w:author="shorny" w:date="2014-06-09T18:38:00Z">
              <w:rPr>
                <w:rStyle w:val="type1"/>
              </w:rPr>
            </w:rPrChange>
          </w:rPr>
          <w:t>Date</w:t>
        </w:r>
        <w:r w:rsidRPr="00564129">
          <w:rPr>
            <w:sz w:val="18"/>
            <w:rPrChange w:id="9417" w:author="shorny" w:date="2014-06-09T18:38:00Z">
              <w:rPr/>
            </w:rPrChange>
          </w:rPr>
          <w:t>, Comment, StaffID, DecisionTypeID, Reportable, Sent)</w:t>
        </w:r>
      </w:ins>
    </w:p>
    <w:p w14:paraId="052ADFF8" w14:textId="77777777" w:rsidR="00564129" w:rsidRPr="00564129" w:rsidRDefault="00564129">
      <w:pPr>
        <w:pStyle w:val="HTMLPreformatted"/>
        <w:divId w:val="1477987617"/>
        <w:rPr>
          <w:ins w:id="9418" w:author="shorny" w:date="2014-06-09T18:38:00Z"/>
          <w:sz w:val="18"/>
          <w:rPrChange w:id="9419" w:author="shorny" w:date="2014-06-09T18:38:00Z">
            <w:rPr>
              <w:ins w:id="9420" w:author="shorny" w:date="2014-06-09T18:38:00Z"/>
            </w:rPr>
          </w:rPrChange>
        </w:rPr>
      </w:pPr>
      <w:ins w:id="9421" w:author="shorny" w:date="2014-06-09T18:38:00Z">
        <w:r w:rsidRPr="00564129">
          <w:rPr>
            <w:sz w:val="18"/>
            <w:rPrChange w:id="9422" w:author="shorny" w:date="2014-06-09T18:38:00Z">
              <w:rPr/>
            </w:rPrChange>
          </w:rPr>
          <w:t xml:space="preserve">  </w:t>
        </w:r>
        <w:r w:rsidRPr="00564129">
          <w:rPr>
            <w:rStyle w:val="keyword1"/>
            <w:sz w:val="18"/>
            <w:rPrChange w:id="9423" w:author="shorny" w:date="2014-06-09T18:38:00Z">
              <w:rPr>
                <w:rStyle w:val="keyword1"/>
              </w:rPr>
            </w:rPrChange>
          </w:rPr>
          <w:t>VALUES</w:t>
        </w:r>
        <w:r w:rsidRPr="00564129">
          <w:rPr>
            <w:sz w:val="18"/>
            <w:rPrChange w:id="9424" w:author="shorny" w:date="2014-06-09T18:38:00Z">
              <w:rPr/>
            </w:rPrChange>
          </w:rPr>
          <w:t xml:space="preserve"> (</w:t>
        </w:r>
        <w:r w:rsidRPr="00564129">
          <w:rPr>
            <w:rStyle w:val="builtin1"/>
            <w:sz w:val="18"/>
            <w:rPrChange w:id="9425" w:author="shorny" w:date="2014-06-09T18:38:00Z">
              <w:rPr>
                <w:rStyle w:val="builtin1"/>
              </w:rPr>
            </w:rPrChange>
          </w:rPr>
          <w:t>CURRENT_</w:t>
        </w:r>
        <w:proofErr w:type="gramStart"/>
        <w:r w:rsidRPr="00564129">
          <w:rPr>
            <w:rStyle w:val="builtin1"/>
            <w:sz w:val="18"/>
            <w:rPrChange w:id="9426" w:author="shorny" w:date="2014-06-09T18:38:00Z">
              <w:rPr>
                <w:rStyle w:val="builtin1"/>
              </w:rPr>
            </w:rPrChange>
          </w:rPr>
          <w:t>DATE</w:t>
        </w:r>
        <w:r w:rsidRPr="00564129">
          <w:rPr>
            <w:sz w:val="18"/>
            <w:rPrChange w:id="9427" w:author="shorny" w:date="2014-06-09T18:38:00Z">
              <w:rPr/>
            </w:rPrChange>
          </w:rPr>
          <w:t>(</w:t>
        </w:r>
        <w:proofErr w:type="gramEnd"/>
        <w:r w:rsidRPr="00564129">
          <w:rPr>
            <w:sz w:val="18"/>
            <w:rPrChange w:id="9428" w:author="shorny" w:date="2014-06-09T18:38:00Z">
              <w:rPr/>
            </w:rPrChange>
          </w:rPr>
          <w:t xml:space="preserve">), v_comment, </w:t>
        </w:r>
        <w:r w:rsidRPr="00564129">
          <w:rPr>
            <w:rStyle w:val="keyword1"/>
            <w:sz w:val="18"/>
            <w:rPrChange w:id="9429" w:author="shorny" w:date="2014-06-09T18:38:00Z">
              <w:rPr>
                <w:rStyle w:val="keyword1"/>
              </w:rPr>
            </w:rPrChange>
          </w:rPr>
          <w:t>NEW</w:t>
        </w:r>
        <w:r w:rsidRPr="00564129">
          <w:rPr>
            <w:sz w:val="18"/>
            <w:rPrChange w:id="9430" w:author="shorny" w:date="2014-06-09T18:38:00Z">
              <w:rPr/>
            </w:rPrChange>
          </w:rPr>
          <w:t>.StaffID, v_decisionTypeID, 1, 0);</w:t>
        </w:r>
      </w:ins>
    </w:p>
    <w:p w14:paraId="58DEE284" w14:textId="77777777" w:rsidR="00564129" w:rsidRPr="00564129" w:rsidRDefault="00564129">
      <w:pPr>
        <w:pStyle w:val="HTMLPreformatted"/>
        <w:divId w:val="1477987617"/>
        <w:rPr>
          <w:ins w:id="9431" w:author="shorny" w:date="2014-06-09T18:38:00Z"/>
          <w:sz w:val="18"/>
          <w:rPrChange w:id="9432" w:author="shorny" w:date="2014-06-09T18:38:00Z">
            <w:rPr>
              <w:ins w:id="9433" w:author="shorny" w:date="2014-06-09T18:38:00Z"/>
            </w:rPr>
          </w:rPrChange>
        </w:rPr>
      </w:pPr>
      <w:ins w:id="9434" w:author="shorny" w:date="2014-06-09T18:38:00Z">
        <w:r w:rsidRPr="00564129">
          <w:rPr>
            <w:rStyle w:val="keyword1"/>
            <w:sz w:val="18"/>
            <w:rPrChange w:id="9435" w:author="shorny" w:date="2014-06-09T18:38:00Z">
              <w:rPr>
                <w:rStyle w:val="keyword1"/>
              </w:rPr>
            </w:rPrChange>
          </w:rPr>
          <w:t>END</w:t>
        </w:r>
        <w:r w:rsidRPr="00564129">
          <w:rPr>
            <w:sz w:val="18"/>
            <w:rPrChange w:id="9436" w:author="shorny" w:date="2014-06-09T18:38:00Z">
              <w:rPr/>
            </w:rPrChange>
          </w:rPr>
          <w:t xml:space="preserve"> $$</w:t>
        </w:r>
      </w:ins>
    </w:p>
    <w:p w14:paraId="79A4CF58" w14:textId="77777777" w:rsidR="00564129" w:rsidRPr="00564129" w:rsidRDefault="00564129">
      <w:pPr>
        <w:pStyle w:val="HTMLPreformatted"/>
        <w:divId w:val="1477987617"/>
        <w:rPr>
          <w:ins w:id="9437" w:author="shorny" w:date="2014-06-09T18:38:00Z"/>
          <w:sz w:val="18"/>
          <w:rPrChange w:id="9438" w:author="shorny" w:date="2014-06-09T18:38:00Z">
            <w:rPr>
              <w:ins w:id="9439" w:author="shorny" w:date="2014-06-09T18:38:00Z"/>
            </w:rPr>
          </w:rPrChange>
        </w:rPr>
      </w:pPr>
      <w:proofErr w:type="gramStart"/>
      <w:ins w:id="9440" w:author="shorny" w:date="2014-06-09T18:38:00Z">
        <w:r w:rsidRPr="00564129">
          <w:rPr>
            <w:sz w:val="18"/>
            <w:rPrChange w:id="9441" w:author="shorny" w:date="2014-06-09T18:38:00Z">
              <w:rPr/>
            </w:rPrChange>
          </w:rPr>
          <w:t>DELIMITER ;</w:t>
        </w:r>
        <w:proofErr w:type="gramEnd"/>
      </w:ins>
    </w:p>
    <w:p w14:paraId="42B36AAA" w14:textId="77777777" w:rsidR="00564129" w:rsidRPr="00564129" w:rsidRDefault="00564129">
      <w:pPr>
        <w:pStyle w:val="HTMLPreformatted"/>
        <w:divId w:val="1477987617"/>
        <w:rPr>
          <w:ins w:id="9442" w:author="shorny" w:date="2014-06-09T18:38:00Z"/>
          <w:sz w:val="18"/>
          <w:rPrChange w:id="9443" w:author="shorny" w:date="2014-06-09T18:38:00Z">
            <w:rPr>
              <w:ins w:id="9444" w:author="shorny" w:date="2014-06-09T18:38:00Z"/>
            </w:rPr>
          </w:rPrChange>
        </w:rPr>
      </w:pPr>
    </w:p>
    <w:p w14:paraId="780FD3CC" w14:textId="77777777" w:rsidR="00564129" w:rsidRPr="00564129" w:rsidRDefault="00564129">
      <w:pPr>
        <w:pStyle w:val="HTMLPreformatted"/>
        <w:divId w:val="1477987617"/>
        <w:rPr>
          <w:ins w:id="9445" w:author="shorny" w:date="2014-06-09T18:38:00Z"/>
          <w:sz w:val="18"/>
          <w:rPrChange w:id="9446" w:author="shorny" w:date="2014-06-09T18:38:00Z">
            <w:rPr>
              <w:ins w:id="9447" w:author="shorny" w:date="2014-06-09T18:38:00Z"/>
            </w:rPr>
          </w:rPrChange>
        </w:rPr>
      </w:pPr>
      <w:ins w:id="9448" w:author="shorny" w:date="2014-06-09T18:38:00Z">
        <w:r w:rsidRPr="00564129">
          <w:rPr>
            <w:sz w:val="18"/>
            <w:rPrChange w:id="9449" w:author="shorny" w:date="2014-06-09T18:38:00Z">
              <w:rPr/>
            </w:rPrChange>
          </w:rPr>
          <w:t>DELIMITER $$</w:t>
        </w:r>
      </w:ins>
    </w:p>
    <w:p w14:paraId="123D235C" w14:textId="77777777" w:rsidR="00564129" w:rsidRPr="00564129" w:rsidRDefault="00564129">
      <w:pPr>
        <w:pStyle w:val="HTMLPreformatted"/>
        <w:divId w:val="1477987617"/>
        <w:rPr>
          <w:ins w:id="9450" w:author="shorny" w:date="2014-06-09T18:38:00Z"/>
          <w:sz w:val="18"/>
          <w:rPrChange w:id="9451" w:author="shorny" w:date="2014-06-09T18:38:00Z">
            <w:rPr>
              <w:ins w:id="9452" w:author="shorny" w:date="2014-06-09T18:38:00Z"/>
            </w:rPr>
          </w:rPrChange>
        </w:rPr>
      </w:pPr>
      <w:ins w:id="9453" w:author="shorny" w:date="2014-06-09T18:38:00Z">
        <w:r w:rsidRPr="00564129">
          <w:rPr>
            <w:rStyle w:val="keyword1"/>
            <w:sz w:val="18"/>
            <w:rPrChange w:id="9454" w:author="shorny" w:date="2014-06-09T18:38:00Z">
              <w:rPr>
                <w:rStyle w:val="keyword1"/>
              </w:rPr>
            </w:rPrChange>
          </w:rPr>
          <w:t>DROP</w:t>
        </w:r>
        <w:r w:rsidRPr="00564129">
          <w:rPr>
            <w:sz w:val="18"/>
            <w:rPrChange w:id="9455" w:author="shorny" w:date="2014-06-09T18:38:00Z">
              <w:rPr/>
            </w:rPrChange>
          </w:rPr>
          <w:t xml:space="preserve"> </w:t>
        </w:r>
        <w:r w:rsidRPr="00564129">
          <w:rPr>
            <w:rStyle w:val="keyword1"/>
            <w:sz w:val="18"/>
            <w:rPrChange w:id="9456" w:author="shorny" w:date="2014-06-09T18:38:00Z">
              <w:rPr>
                <w:rStyle w:val="keyword1"/>
              </w:rPr>
            </w:rPrChange>
          </w:rPr>
          <w:t>TRIGGER</w:t>
        </w:r>
        <w:r w:rsidRPr="00564129">
          <w:rPr>
            <w:sz w:val="18"/>
            <w:rPrChange w:id="9457" w:author="shorny" w:date="2014-06-09T18:38:00Z">
              <w:rPr/>
            </w:rPrChange>
          </w:rPr>
          <w:t xml:space="preserve"> </w:t>
        </w:r>
        <w:r w:rsidRPr="00564129">
          <w:rPr>
            <w:rStyle w:val="function-name1"/>
            <w:sz w:val="18"/>
            <w:rPrChange w:id="9458" w:author="shorny" w:date="2014-06-09T18:38:00Z">
              <w:rPr>
                <w:rStyle w:val="function-name1"/>
              </w:rPr>
            </w:rPrChange>
          </w:rPr>
          <w:t>IF</w:t>
        </w:r>
        <w:r w:rsidRPr="00564129">
          <w:rPr>
            <w:sz w:val="18"/>
            <w:rPrChange w:id="9459" w:author="shorny" w:date="2014-06-09T18:38:00Z">
              <w:rPr/>
            </w:rPrChange>
          </w:rPr>
          <w:t xml:space="preserve"> </w:t>
        </w:r>
        <w:r w:rsidRPr="00564129">
          <w:rPr>
            <w:rStyle w:val="keyword1"/>
            <w:sz w:val="18"/>
            <w:rPrChange w:id="9460" w:author="shorny" w:date="2014-06-09T18:38:00Z">
              <w:rPr>
                <w:rStyle w:val="keyword1"/>
              </w:rPr>
            </w:rPrChange>
          </w:rPr>
          <w:t>EXISTS</w:t>
        </w:r>
        <w:r w:rsidRPr="00564129">
          <w:rPr>
            <w:sz w:val="18"/>
            <w:rPrChange w:id="9461" w:author="shorny" w:date="2014-06-09T18:38:00Z">
              <w:rPr/>
            </w:rPrChange>
          </w:rPr>
          <w:t xml:space="preserve"> USM_RESEARCHAREA_AD $$</w:t>
        </w:r>
      </w:ins>
    </w:p>
    <w:p w14:paraId="4E8249A0" w14:textId="77777777" w:rsidR="00564129" w:rsidRPr="00564129" w:rsidRDefault="00564129">
      <w:pPr>
        <w:pStyle w:val="HTMLPreformatted"/>
        <w:divId w:val="1477987617"/>
        <w:rPr>
          <w:ins w:id="9462" w:author="shorny" w:date="2014-06-09T18:38:00Z"/>
          <w:sz w:val="18"/>
          <w:rPrChange w:id="9463" w:author="shorny" w:date="2014-06-09T18:38:00Z">
            <w:rPr>
              <w:ins w:id="9464" w:author="shorny" w:date="2014-06-09T18:38:00Z"/>
            </w:rPr>
          </w:rPrChange>
        </w:rPr>
      </w:pPr>
      <w:ins w:id="9465" w:author="shorny" w:date="2014-06-09T18:38:00Z">
        <w:r w:rsidRPr="00564129">
          <w:rPr>
            <w:rStyle w:val="keyword1"/>
            <w:sz w:val="18"/>
            <w:rPrChange w:id="9466" w:author="shorny" w:date="2014-06-09T18:38:00Z">
              <w:rPr>
                <w:rStyle w:val="keyword1"/>
              </w:rPr>
            </w:rPrChange>
          </w:rPr>
          <w:t>CREATE</w:t>
        </w:r>
        <w:r w:rsidRPr="00564129">
          <w:rPr>
            <w:sz w:val="18"/>
            <w:rPrChange w:id="9467" w:author="shorny" w:date="2014-06-09T18:38:00Z">
              <w:rPr/>
            </w:rPrChange>
          </w:rPr>
          <w:t xml:space="preserve"> </w:t>
        </w:r>
        <w:r w:rsidRPr="00564129">
          <w:rPr>
            <w:rStyle w:val="keyword1"/>
            <w:sz w:val="18"/>
            <w:rPrChange w:id="9468" w:author="shorny" w:date="2014-06-09T18:38:00Z">
              <w:rPr>
                <w:rStyle w:val="keyword1"/>
              </w:rPr>
            </w:rPrChange>
          </w:rPr>
          <w:t>TRIGGER</w:t>
        </w:r>
        <w:r w:rsidRPr="00564129">
          <w:rPr>
            <w:sz w:val="18"/>
            <w:rPrChange w:id="9469" w:author="shorny" w:date="2014-06-09T18:38:00Z">
              <w:rPr/>
            </w:rPrChange>
          </w:rPr>
          <w:t xml:space="preserve"> </w:t>
        </w:r>
        <w:r w:rsidRPr="00564129">
          <w:rPr>
            <w:rStyle w:val="function-name1"/>
            <w:sz w:val="18"/>
            <w:rPrChange w:id="9470" w:author="shorny" w:date="2014-06-09T18:38:00Z">
              <w:rPr>
                <w:rStyle w:val="function-name1"/>
              </w:rPr>
            </w:rPrChange>
          </w:rPr>
          <w:t>USM_RESEARCHAREA_AD</w:t>
        </w:r>
        <w:r w:rsidRPr="00564129">
          <w:rPr>
            <w:sz w:val="18"/>
            <w:rPrChange w:id="9471" w:author="shorny" w:date="2014-06-09T18:38:00Z">
              <w:rPr/>
            </w:rPrChange>
          </w:rPr>
          <w:t xml:space="preserve"> </w:t>
        </w:r>
        <w:r w:rsidRPr="00564129">
          <w:rPr>
            <w:rStyle w:val="keyword1"/>
            <w:sz w:val="18"/>
            <w:rPrChange w:id="9472" w:author="shorny" w:date="2014-06-09T18:38:00Z">
              <w:rPr>
                <w:rStyle w:val="keyword1"/>
              </w:rPr>
            </w:rPrChange>
          </w:rPr>
          <w:t>AFTER</w:t>
        </w:r>
        <w:r w:rsidRPr="00564129">
          <w:rPr>
            <w:sz w:val="18"/>
            <w:rPrChange w:id="9473" w:author="shorny" w:date="2014-06-09T18:38:00Z">
              <w:rPr/>
            </w:rPrChange>
          </w:rPr>
          <w:t xml:space="preserve"> </w:t>
        </w:r>
        <w:r w:rsidRPr="00564129">
          <w:rPr>
            <w:rStyle w:val="keyword1"/>
            <w:sz w:val="18"/>
            <w:rPrChange w:id="9474" w:author="shorny" w:date="2014-06-09T18:38:00Z">
              <w:rPr>
                <w:rStyle w:val="keyword1"/>
              </w:rPr>
            </w:rPrChange>
          </w:rPr>
          <w:t>DELETE</w:t>
        </w:r>
        <w:r w:rsidRPr="00564129">
          <w:rPr>
            <w:sz w:val="18"/>
            <w:rPrChange w:id="9475" w:author="shorny" w:date="2014-06-09T18:38:00Z">
              <w:rPr/>
            </w:rPrChange>
          </w:rPr>
          <w:t xml:space="preserve"> </w:t>
        </w:r>
        <w:r w:rsidRPr="00564129">
          <w:rPr>
            <w:rStyle w:val="keyword1"/>
            <w:sz w:val="18"/>
            <w:rPrChange w:id="9476" w:author="shorny" w:date="2014-06-09T18:38:00Z">
              <w:rPr>
                <w:rStyle w:val="keyword1"/>
              </w:rPr>
            </w:rPrChange>
          </w:rPr>
          <w:t>ON</w:t>
        </w:r>
      </w:ins>
    </w:p>
    <w:p w14:paraId="774F6AB8" w14:textId="77777777" w:rsidR="00564129" w:rsidRPr="00564129" w:rsidRDefault="00564129">
      <w:pPr>
        <w:pStyle w:val="HTMLPreformatted"/>
        <w:divId w:val="1477987617"/>
        <w:rPr>
          <w:ins w:id="9477" w:author="shorny" w:date="2014-06-09T18:38:00Z"/>
          <w:sz w:val="18"/>
          <w:rPrChange w:id="9478" w:author="shorny" w:date="2014-06-09T18:38:00Z">
            <w:rPr>
              <w:ins w:id="9479" w:author="shorny" w:date="2014-06-09T18:38:00Z"/>
            </w:rPr>
          </w:rPrChange>
        </w:rPr>
      </w:pPr>
      <w:ins w:id="9480" w:author="shorny" w:date="2014-06-09T18:38:00Z">
        <w:r w:rsidRPr="00564129">
          <w:rPr>
            <w:sz w:val="18"/>
            <w:rPrChange w:id="9481" w:author="shorny" w:date="2014-06-09T18:38:00Z">
              <w:rPr/>
            </w:rPrChange>
          </w:rPr>
          <w:t>`University Staff Member_Research Area`</w:t>
        </w:r>
      </w:ins>
    </w:p>
    <w:p w14:paraId="3CBE0EC1" w14:textId="77777777" w:rsidR="00564129" w:rsidRPr="00564129" w:rsidRDefault="00564129">
      <w:pPr>
        <w:pStyle w:val="HTMLPreformatted"/>
        <w:divId w:val="1477987617"/>
        <w:rPr>
          <w:ins w:id="9482" w:author="shorny" w:date="2014-06-09T18:38:00Z"/>
          <w:sz w:val="18"/>
          <w:rPrChange w:id="9483" w:author="shorny" w:date="2014-06-09T18:38:00Z">
            <w:rPr>
              <w:ins w:id="9484" w:author="shorny" w:date="2014-06-09T18:38:00Z"/>
            </w:rPr>
          </w:rPrChange>
        </w:rPr>
      </w:pPr>
      <w:ins w:id="9485" w:author="shorny" w:date="2014-06-09T18:38:00Z">
        <w:r w:rsidRPr="00564129">
          <w:rPr>
            <w:rStyle w:val="keyword1"/>
            <w:sz w:val="18"/>
            <w:rPrChange w:id="9486" w:author="shorny" w:date="2014-06-09T18:38:00Z">
              <w:rPr>
                <w:rStyle w:val="keyword1"/>
              </w:rPr>
            </w:rPrChange>
          </w:rPr>
          <w:lastRenderedPageBreak/>
          <w:t>FOR</w:t>
        </w:r>
        <w:r w:rsidRPr="00564129">
          <w:rPr>
            <w:sz w:val="18"/>
            <w:rPrChange w:id="9487" w:author="shorny" w:date="2014-06-09T18:38:00Z">
              <w:rPr/>
            </w:rPrChange>
          </w:rPr>
          <w:t xml:space="preserve"> </w:t>
        </w:r>
        <w:r w:rsidRPr="00564129">
          <w:rPr>
            <w:rStyle w:val="keyword1"/>
            <w:sz w:val="18"/>
            <w:rPrChange w:id="9488" w:author="shorny" w:date="2014-06-09T18:38:00Z">
              <w:rPr>
                <w:rStyle w:val="keyword1"/>
              </w:rPr>
            </w:rPrChange>
          </w:rPr>
          <w:t>EACH</w:t>
        </w:r>
        <w:r w:rsidRPr="00564129">
          <w:rPr>
            <w:sz w:val="18"/>
            <w:rPrChange w:id="9489" w:author="shorny" w:date="2014-06-09T18:38:00Z">
              <w:rPr/>
            </w:rPrChange>
          </w:rPr>
          <w:t xml:space="preserve"> </w:t>
        </w:r>
        <w:r w:rsidRPr="00564129">
          <w:rPr>
            <w:rStyle w:val="type1"/>
            <w:sz w:val="18"/>
            <w:rPrChange w:id="9490" w:author="shorny" w:date="2014-06-09T18:38:00Z">
              <w:rPr>
                <w:rStyle w:val="type1"/>
              </w:rPr>
            </w:rPrChange>
          </w:rPr>
          <w:t>ROW</w:t>
        </w:r>
      </w:ins>
    </w:p>
    <w:p w14:paraId="6248C9F8" w14:textId="77777777" w:rsidR="00564129" w:rsidRPr="00564129" w:rsidRDefault="00564129">
      <w:pPr>
        <w:pStyle w:val="HTMLPreformatted"/>
        <w:divId w:val="1477987617"/>
        <w:rPr>
          <w:ins w:id="9491" w:author="shorny" w:date="2014-06-09T18:38:00Z"/>
          <w:sz w:val="18"/>
          <w:rPrChange w:id="9492" w:author="shorny" w:date="2014-06-09T18:38:00Z">
            <w:rPr>
              <w:ins w:id="9493" w:author="shorny" w:date="2014-06-09T18:38:00Z"/>
            </w:rPr>
          </w:rPrChange>
        </w:rPr>
      </w:pPr>
      <w:ins w:id="9494" w:author="shorny" w:date="2014-06-09T18:38:00Z">
        <w:r w:rsidRPr="00564129">
          <w:rPr>
            <w:rStyle w:val="keyword1"/>
            <w:sz w:val="18"/>
            <w:rPrChange w:id="9495" w:author="shorny" w:date="2014-06-09T18:38:00Z">
              <w:rPr>
                <w:rStyle w:val="keyword1"/>
              </w:rPr>
            </w:rPrChange>
          </w:rPr>
          <w:t>BEGIN</w:t>
        </w:r>
      </w:ins>
    </w:p>
    <w:p w14:paraId="1D79105A" w14:textId="77777777" w:rsidR="00564129" w:rsidRPr="00564129" w:rsidRDefault="00564129">
      <w:pPr>
        <w:pStyle w:val="HTMLPreformatted"/>
        <w:divId w:val="1477987617"/>
        <w:rPr>
          <w:ins w:id="9496" w:author="shorny" w:date="2014-06-09T18:38:00Z"/>
          <w:sz w:val="18"/>
          <w:rPrChange w:id="9497" w:author="shorny" w:date="2014-06-09T18:38:00Z">
            <w:rPr>
              <w:ins w:id="9498" w:author="shorny" w:date="2014-06-09T18:38:00Z"/>
            </w:rPr>
          </w:rPrChange>
        </w:rPr>
      </w:pPr>
      <w:ins w:id="9499" w:author="shorny" w:date="2014-06-09T18:38:00Z">
        <w:r w:rsidRPr="00564129">
          <w:rPr>
            <w:sz w:val="18"/>
            <w:rPrChange w:id="9500" w:author="shorny" w:date="2014-06-09T18:38:00Z">
              <w:rPr/>
            </w:rPrChange>
          </w:rPr>
          <w:t xml:space="preserve">  </w:t>
        </w:r>
        <w:r w:rsidRPr="00564129">
          <w:rPr>
            <w:rStyle w:val="keyword1"/>
            <w:sz w:val="18"/>
            <w:rPrChange w:id="9501" w:author="shorny" w:date="2014-06-09T18:38:00Z">
              <w:rPr>
                <w:rStyle w:val="keyword1"/>
              </w:rPr>
            </w:rPrChange>
          </w:rPr>
          <w:t>DECLARE</w:t>
        </w:r>
        <w:r w:rsidRPr="00564129">
          <w:rPr>
            <w:sz w:val="18"/>
            <w:rPrChange w:id="9502" w:author="shorny" w:date="2014-06-09T18:38:00Z">
              <w:rPr/>
            </w:rPrChange>
          </w:rPr>
          <w:t xml:space="preserve"> v_forCodeDescription </w:t>
        </w:r>
        <w:proofErr w:type="gramStart"/>
        <w:r w:rsidRPr="00564129">
          <w:rPr>
            <w:rStyle w:val="type1"/>
            <w:sz w:val="18"/>
            <w:rPrChange w:id="9503" w:author="shorny" w:date="2014-06-09T18:38:00Z">
              <w:rPr>
                <w:rStyle w:val="type1"/>
              </w:rPr>
            </w:rPrChange>
          </w:rPr>
          <w:t>varchar</w:t>
        </w:r>
        <w:r w:rsidRPr="00564129">
          <w:rPr>
            <w:sz w:val="18"/>
            <w:rPrChange w:id="9504" w:author="shorny" w:date="2014-06-09T18:38:00Z">
              <w:rPr/>
            </w:rPrChange>
          </w:rPr>
          <w:t>(</w:t>
        </w:r>
        <w:proofErr w:type="gramEnd"/>
        <w:r w:rsidRPr="00564129">
          <w:rPr>
            <w:sz w:val="18"/>
            <w:rPrChange w:id="9505" w:author="shorny" w:date="2014-06-09T18:38:00Z">
              <w:rPr/>
            </w:rPrChange>
          </w:rPr>
          <w:t>2000) ;</w:t>
        </w:r>
      </w:ins>
    </w:p>
    <w:p w14:paraId="48751DB1" w14:textId="77777777" w:rsidR="00564129" w:rsidRPr="00564129" w:rsidRDefault="00564129">
      <w:pPr>
        <w:pStyle w:val="HTMLPreformatted"/>
        <w:divId w:val="1477987617"/>
        <w:rPr>
          <w:ins w:id="9506" w:author="shorny" w:date="2014-06-09T18:38:00Z"/>
          <w:sz w:val="18"/>
          <w:rPrChange w:id="9507" w:author="shorny" w:date="2014-06-09T18:38:00Z">
            <w:rPr>
              <w:ins w:id="9508" w:author="shorny" w:date="2014-06-09T18:38:00Z"/>
            </w:rPr>
          </w:rPrChange>
        </w:rPr>
      </w:pPr>
      <w:ins w:id="9509" w:author="shorny" w:date="2014-06-09T18:38:00Z">
        <w:r w:rsidRPr="00564129">
          <w:rPr>
            <w:sz w:val="18"/>
            <w:rPrChange w:id="9510" w:author="shorny" w:date="2014-06-09T18:38:00Z">
              <w:rPr/>
            </w:rPrChange>
          </w:rPr>
          <w:t xml:space="preserve">  </w:t>
        </w:r>
        <w:r w:rsidRPr="00564129">
          <w:rPr>
            <w:rStyle w:val="keyword1"/>
            <w:sz w:val="18"/>
            <w:rPrChange w:id="9511" w:author="shorny" w:date="2014-06-09T18:38:00Z">
              <w:rPr>
                <w:rStyle w:val="keyword1"/>
              </w:rPr>
            </w:rPrChange>
          </w:rPr>
          <w:t>DECLARE</w:t>
        </w:r>
        <w:r w:rsidRPr="00564129">
          <w:rPr>
            <w:sz w:val="18"/>
            <w:rPrChange w:id="9512" w:author="shorny" w:date="2014-06-09T18:38:00Z">
              <w:rPr/>
            </w:rPrChange>
          </w:rPr>
          <w:t xml:space="preserve"> v_comment </w:t>
        </w:r>
        <w:proofErr w:type="gramStart"/>
        <w:r w:rsidRPr="00564129">
          <w:rPr>
            <w:rStyle w:val="type1"/>
            <w:sz w:val="18"/>
            <w:rPrChange w:id="9513" w:author="shorny" w:date="2014-06-09T18:38:00Z">
              <w:rPr>
                <w:rStyle w:val="type1"/>
              </w:rPr>
            </w:rPrChange>
          </w:rPr>
          <w:t>varchar</w:t>
        </w:r>
        <w:r w:rsidRPr="00564129">
          <w:rPr>
            <w:sz w:val="18"/>
            <w:rPrChange w:id="9514" w:author="shorny" w:date="2014-06-09T18:38:00Z">
              <w:rPr/>
            </w:rPrChange>
          </w:rPr>
          <w:t>(</w:t>
        </w:r>
        <w:proofErr w:type="gramEnd"/>
        <w:r w:rsidRPr="00564129">
          <w:rPr>
            <w:sz w:val="18"/>
            <w:rPrChange w:id="9515" w:author="shorny" w:date="2014-06-09T18:38:00Z">
              <w:rPr/>
            </w:rPrChange>
          </w:rPr>
          <w:t>1000) ;</w:t>
        </w:r>
      </w:ins>
    </w:p>
    <w:p w14:paraId="5000F6B3" w14:textId="77777777" w:rsidR="00564129" w:rsidRPr="00564129" w:rsidRDefault="00564129">
      <w:pPr>
        <w:pStyle w:val="HTMLPreformatted"/>
        <w:divId w:val="1477987617"/>
        <w:rPr>
          <w:ins w:id="9516" w:author="shorny" w:date="2014-06-09T18:38:00Z"/>
          <w:sz w:val="18"/>
          <w:rPrChange w:id="9517" w:author="shorny" w:date="2014-06-09T18:38:00Z">
            <w:rPr>
              <w:ins w:id="9518" w:author="shorny" w:date="2014-06-09T18:38:00Z"/>
            </w:rPr>
          </w:rPrChange>
        </w:rPr>
      </w:pPr>
      <w:ins w:id="9519" w:author="shorny" w:date="2014-06-09T18:38:00Z">
        <w:r w:rsidRPr="00564129">
          <w:rPr>
            <w:sz w:val="18"/>
            <w:rPrChange w:id="9520" w:author="shorny" w:date="2014-06-09T18:38:00Z">
              <w:rPr/>
            </w:rPrChange>
          </w:rPr>
          <w:t xml:space="preserve">  </w:t>
        </w:r>
        <w:r w:rsidRPr="00564129">
          <w:rPr>
            <w:rStyle w:val="keyword1"/>
            <w:sz w:val="18"/>
            <w:rPrChange w:id="9521" w:author="shorny" w:date="2014-06-09T18:38:00Z">
              <w:rPr>
                <w:rStyle w:val="keyword1"/>
              </w:rPr>
            </w:rPrChange>
          </w:rPr>
          <w:t>DECLARE</w:t>
        </w:r>
        <w:r w:rsidRPr="00564129">
          <w:rPr>
            <w:sz w:val="18"/>
            <w:rPrChange w:id="9522" w:author="shorny" w:date="2014-06-09T18:38:00Z">
              <w:rPr/>
            </w:rPrChange>
          </w:rPr>
          <w:t xml:space="preserve"> v_agentFName </w:t>
        </w:r>
        <w:proofErr w:type="gramStart"/>
        <w:r w:rsidRPr="00564129">
          <w:rPr>
            <w:rStyle w:val="type1"/>
            <w:sz w:val="18"/>
            <w:rPrChange w:id="9523" w:author="shorny" w:date="2014-06-09T18:38:00Z">
              <w:rPr>
                <w:rStyle w:val="type1"/>
              </w:rPr>
            </w:rPrChange>
          </w:rPr>
          <w:t>varchar</w:t>
        </w:r>
        <w:r w:rsidRPr="00564129">
          <w:rPr>
            <w:sz w:val="18"/>
            <w:rPrChange w:id="9524" w:author="shorny" w:date="2014-06-09T18:38:00Z">
              <w:rPr/>
            </w:rPrChange>
          </w:rPr>
          <w:t>(</w:t>
        </w:r>
        <w:proofErr w:type="gramEnd"/>
        <w:r w:rsidRPr="00564129">
          <w:rPr>
            <w:sz w:val="18"/>
            <w:rPrChange w:id="9525" w:author="shorny" w:date="2014-06-09T18:38:00Z">
              <w:rPr/>
            </w:rPrChange>
          </w:rPr>
          <w:t>50) ;</w:t>
        </w:r>
      </w:ins>
    </w:p>
    <w:p w14:paraId="50052457" w14:textId="77777777" w:rsidR="00564129" w:rsidRPr="00564129" w:rsidRDefault="00564129">
      <w:pPr>
        <w:pStyle w:val="HTMLPreformatted"/>
        <w:divId w:val="1477987617"/>
        <w:rPr>
          <w:ins w:id="9526" w:author="shorny" w:date="2014-06-09T18:38:00Z"/>
          <w:sz w:val="18"/>
          <w:rPrChange w:id="9527" w:author="shorny" w:date="2014-06-09T18:38:00Z">
            <w:rPr>
              <w:ins w:id="9528" w:author="shorny" w:date="2014-06-09T18:38:00Z"/>
            </w:rPr>
          </w:rPrChange>
        </w:rPr>
      </w:pPr>
      <w:ins w:id="9529" w:author="shorny" w:date="2014-06-09T18:38:00Z">
        <w:r w:rsidRPr="00564129">
          <w:rPr>
            <w:sz w:val="18"/>
            <w:rPrChange w:id="9530" w:author="shorny" w:date="2014-06-09T18:38:00Z">
              <w:rPr/>
            </w:rPrChange>
          </w:rPr>
          <w:t xml:space="preserve">  </w:t>
        </w:r>
        <w:r w:rsidRPr="00564129">
          <w:rPr>
            <w:rStyle w:val="keyword1"/>
            <w:sz w:val="18"/>
            <w:rPrChange w:id="9531" w:author="shorny" w:date="2014-06-09T18:38:00Z">
              <w:rPr>
                <w:rStyle w:val="keyword1"/>
              </w:rPr>
            </w:rPrChange>
          </w:rPr>
          <w:t>DECLARE</w:t>
        </w:r>
        <w:r w:rsidRPr="00564129">
          <w:rPr>
            <w:sz w:val="18"/>
            <w:rPrChange w:id="9532" w:author="shorny" w:date="2014-06-09T18:38:00Z">
              <w:rPr/>
            </w:rPrChange>
          </w:rPr>
          <w:t xml:space="preserve"> v_agentLName </w:t>
        </w:r>
        <w:proofErr w:type="gramStart"/>
        <w:r w:rsidRPr="00564129">
          <w:rPr>
            <w:rStyle w:val="type1"/>
            <w:sz w:val="18"/>
            <w:rPrChange w:id="9533" w:author="shorny" w:date="2014-06-09T18:38:00Z">
              <w:rPr>
                <w:rStyle w:val="type1"/>
              </w:rPr>
            </w:rPrChange>
          </w:rPr>
          <w:t>varchar</w:t>
        </w:r>
        <w:r w:rsidRPr="00564129">
          <w:rPr>
            <w:sz w:val="18"/>
            <w:rPrChange w:id="9534" w:author="shorny" w:date="2014-06-09T18:38:00Z">
              <w:rPr/>
            </w:rPrChange>
          </w:rPr>
          <w:t>(</w:t>
        </w:r>
        <w:proofErr w:type="gramEnd"/>
        <w:r w:rsidRPr="00564129">
          <w:rPr>
            <w:sz w:val="18"/>
            <w:rPrChange w:id="9535" w:author="shorny" w:date="2014-06-09T18:38:00Z">
              <w:rPr/>
            </w:rPrChange>
          </w:rPr>
          <w:t>50) ;</w:t>
        </w:r>
      </w:ins>
    </w:p>
    <w:p w14:paraId="70500C59" w14:textId="77777777" w:rsidR="00564129" w:rsidRPr="00564129" w:rsidRDefault="00564129">
      <w:pPr>
        <w:pStyle w:val="HTMLPreformatted"/>
        <w:divId w:val="1477987617"/>
        <w:rPr>
          <w:ins w:id="9536" w:author="shorny" w:date="2014-06-09T18:38:00Z"/>
          <w:sz w:val="18"/>
          <w:rPrChange w:id="9537" w:author="shorny" w:date="2014-06-09T18:38:00Z">
            <w:rPr>
              <w:ins w:id="9538" w:author="shorny" w:date="2014-06-09T18:38:00Z"/>
            </w:rPr>
          </w:rPrChange>
        </w:rPr>
      </w:pPr>
      <w:ins w:id="9539" w:author="shorny" w:date="2014-06-09T18:38:00Z">
        <w:r w:rsidRPr="00564129">
          <w:rPr>
            <w:sz w:val="18"/>
            <w:rPrChange w:id="9540" w:author="shorny" w:date="2014-06-09T18:38:00Z">
              <w:rPr/>
            </w:rPrChange>
          </w:rPr>
          <w:t xml:space="preserve">  </w:t>
        </w:r>
        <w:r w:rsidRPr="00564129">
          <w:rPr>
            <w:rStyle w:val="keyword1"/>
            <w:sz w:val="18"/>
            <w:rPrChange w:id="9541" w:author="shorny" w:date="2014-06-09T18:38:00Z">
              <w:rPr>
                <w:rStyle w:val="keyword1"/>
              </w:rPr>
            </w:rPrChange>
          </w:rPr>
          <w:t>DECLARE</w:t>
        </w:r>
        <w:r w:rsidRPr="00564129">
          <w:rPr>
            <w:sz w:val="18"/>
            <w:rPrChange w:id="9542" w:author="shorny" w:date="2014-06-09T18:38:00Z">
              <w:rPr/>
            </w:rPrChange>
          </w:rPr>
          <w:t xml:space="preserve"> v_decisionTypeID </w:t>
        </w:r>
        <w:proofErr w:type="gramStart"/>
        <w:r w:rsidRPr="00564129">
          <w:rPr>
            <w:sz w:val="18"/>
            <w:rPrChange w:id="9543" w:author="shorny" w:date="2014-06-09T18:38:00Z">
              <w:rPr/>
            </w:rPrChange>
          </w:rPr>
          <w:t>mediumint(</w:t>
        </w:r>
        <w:proofErr w:type="gramEnd"/>
        <w:r w:rsidRPr="00564129">
          <w:rPr>
            <w:sz w:val="18"/>
            <w:rPrChange w:id="9544" w:author="shorny" w:date="2014-06-09T18:38:00Z">
              <w:rPr/>
            </w:rPrChange>
          </w:rPr>
          <w:t>9) ;</w:t>
        </w:r>
      </w:ins>
    </w:p>
    <w:p w14:paraId="49F69E01" w14:textId="77777777" w:rsidR="00564129" w:rsidRPr="00564129" w:rsidRDefault="00564129">
      <w:pPr>
        <w:pStyle w:val="HTMLPreformatted"/>
        <w:divId w:val="1477987617"/>
        <w:rPr>
          <w:ins w:id="9545" w:author="shorny" w:date="2014-06-09T18:38:00Z"/>
          <w:sz w:val="18"/>
          <w:rPrChange w:id="9546" w:author="shorny" w:date="2014-06-09T18:38:00Z">
            <w:rPr>
              <w:ins w:id="9547" w:author="shorny" w:date="2014-06-09T18:38:00Z"/>
            </w:rPr>
          </w:rPrChange>
        </w:rPr>
      </w:pPr>
    </w:p>
    <w:p w14:paraId="151866F4" w14:textId="77777777" w:rsidR="00564129" w:rsidRPr="00564129" w:rsidRDefault="00564129">
      <w:pPr>
        <w:pStyle w:val="HTMLPreformatted"/>
        <w:divId w:val="1477987617"/>
        <w:rPr>
          <w:ins w:id="9548" w:author="shorny" w:date="2014-06-09T18:38:00Z"/>
          <w:sz w:val="18"/>
          <w:rPrChange w:id="9549" w:author="shorny" w:date="2014-06-09T18:38:00Z">
            <w:rPr>
              <w:ins w:id="9550" w:author="shorny" w:date="2014-06-09T18:38:00Z"/>
            </w:rPr>
          </w:rPrChange>
        </w:rPr>
      </w:pPr>
      <w:ins w:id="9551" w:author="shorny" w:date="2014-06-09T18:38:00Z">
        <w:r w:rsidRPr="00564129">
          <w:rPr>
            <w:sz w:val="18"/>
            <w:rPrChange w:id="9552" w:author="shorny" w:date="2014-06-09T18:38:00Z">
              <w:rPr/>
            </w:rPrChange>
          </w:rPr>
          <w:t xml:space="preserve">  </w:t>
        </w:r>
        <w:r w:rsidRPr="00564129">
          <w:rPr>
            <w:rStyle w:val="keyword1"/>
            <w:sz w:val="18"/>
            <w:rPrChange w:id="9553" w:author="shorny" w:date="2014-06-09T18:38:00Z">
              <w:rPr>
                <w:rStyle w:val="keyword1"/>
              </w:rPr>
            </w:rPrChange>
          </w:rPr>
          <w:t>SELECT</w:t>
        </w:r>
        <w:r w:rsidRPr="00564129">
          <w:rPr>
            <w:sz w:val="18"/>
            <w:rPrChange w:id="9554" w:author="shorny" w:date="2014-06-09T18:38:00Z">
              <w:rPr/>
            </w:rPrChange>
          </w:rPr>
          <w:t xml:space="preserve"> Description</w:t>
        </w:r>
      </w:ins>
    </w:p>
    <w:p w14:paraId="64326944" w14:textId="77777777" w:rsidR="00564129" w:rsidRPr="00564129" w:rsidRDefault="00564129">
      <w:pPr>
        <w:pStyle w:val="HTMLPreformatted"/>
        <w:divId w:val="1477987617"/>
        <w:rPr>
          <w:ins w:id="9555" w:author="shorny" w:date="2014-06-09T18:38:00Z"/>
          <w:sz w:val="18"/>
          <w:rPrChange w:id="9556" w:author="shorny" w:date="2014-06-09T18:38:00Z">
            <w:rPr>
              <w:ins w:id="9557" w:author="shorny" w:date="2014-06-09T18:38:00Z"/>
            </w:rPr>
          </w:rPrChange>
        </w:rPr>
      </w:pPr>
      <w:ins w:id="9558" w:author="shorny" w:date="2014-06-09T18:38:00Z">
        <w:r w:rsidRPr="00564129">
          <w:rPr>
            <w:sz w:val="18"/>
            <w:rPrChange w:id="9559" w:author="shorny" w:date="2014-06-09T18:38:00Z">
              <w:rPr/>
            </w:rPrChange>
          </w:rPr>
          <w:t xml:space="preserve">  </w:t>
        </w:r>
        <w:r w:rsidRPr="00564129">
          <w:rPr>
            <w:rStyle w:val="keyword1"/>
            <w:sz w:val="18"/>
            <w:rPrChange w:id="9560" w:author="shorny" w:date="2014-06-09T18:38:00Z">
              <w:rPr>
                <w:rStyle w:val="keyword1"/>
              </w:rPr>
            </w:rPrChange>
          </w:rPr>
          <w:t>FROM</w:t>
        </w:r>
        <w:r w:rsidRPr="00564129">
          <w:rPr>
            <w:sz w:val="18"/>
            <w:rPrChange w:id="9561" w:author="shorny" w:date="2014-06-09T18:38:00Z">
              <w:rPr/>
            </w:rPrChange>
          </w:rPr>
          <w:t xml:space="preserve"> `Research Area` RA</w:t>
        </w:r>
      </w:ins>
    </w:p>
    <w:p w14:paraId="7CFD529B" w14:textId="77777777" w:rsidR="00564129" w:rsidRPr="00564129" w:rsidRDefault="00564129">
      <w:pPr>
        <w:pStyle w:val="HTMLPreformatted"/>
        <w:divId w:val="1477987617"/>
        <w:rPr>
          <w:ins w:id="9562" w:author="shorny" w:date="2014-06-09T18:38:00Z"/>
          <w:sz w:val="18"/>
          <w:rPrChange w:id="9563" w:author="shorny" w:date="2014-06-09T18:38:00Z">
            <w:rPr>
              <w:ins w:id="9564" w:author="shorny" w:date="2014-06-09T18:38:00Z"/>
            </w:rPr>
          </w:rPrChange>
        </w:rPr>
      </w:pPr>
      <w:ins w:id="9565" w:author="shorny" w:date="2014-06-09T18:38:00Z">
        <w:r w:rsidRPr="00564129">
          <w:rPr>
            <w:sz w:val="18"/>
            <w:rPrChange w:id="9566" w:author="shorny" w:date="2014-06-09T18:38:00Z">
              <w:rPr/>
            </w:rPrChange>
          </w:rPr>
          <w:t xml:space="preserve">  </w:t>
        </w:r>
        <w:r w:rsidRPr="00564129">
          <w:rPr>
            <w:rStyle w:val="keyword1"/>
            <w:sz w:val="18"/>
            <w:rPrChange w:id="9567" w:author="shorny" w:date="2014-06-09T18:38:00Z">
              <w:rPr>
                <w:rStyle w:val="keyword1"/>
              </w:rPr>
            </w:rPrChange>
          </w:rPr>
          <w:t>WHERE</w:t>
        </w:r>
        <w:r w:rsidRPr="00564129">
          <w:rPr>
            <w:sz w:val="18"/>
            <w:rPrChange w:id="9568" w:author="shorny" w:date="2014-06-09T18:38:00Z">
              <w:rPr/>
            </w:rPrChange>
          </w:rPr>
          <w:t xml:space="preserve"> RA.FORCode = </w:t>
        </w:r>
        <w:r w:rsidRPr="00564129">
          <w:rPr>
            <w:rStyle w:val="keyword1"/>
            <w:sz w:val="18"/>
            <w:rPrChange w:id="9569" w:author="shorny" w:date="2014-06-09T18:38:00Z">
              <w:rPr>
                <w:rStyle w:val="keyword1"/>
              </w:rPr>
            </w:rPrChange>
          </w:rPr>
          <w:t>OLD</w:t>
        </w:r>
        <w:r w:rsidRPr="00564129">
          <w:rPr>
            <w:sz w:val="18"/>
            <w:rPrChange w:id="9570" w:author="shorny" w:date="2014-06-09T18:38:00Z">
              <w:rPr/>
            </w:rPrChange>
          </w:rPr>
          <w:t>.FORCode</w:t>
        </w:r>
      </w:ins>
    </w:p>
    <w:p w14:paraId="1D56FCA5" w14:textId="77777777" w:rsidR="00564129" w:rsidRPr="00564129" w:rsidRDefault="00564129">
      <w:pPr>
        <w:pStyle w:val="HTMLPreformatted"/>
        <w:divId w:val="1477987617"/>
        <w:rPr>
          <w:ins w:id="9571" w:author="shorny" w:date="2014-06-09T18:38:00Z"/>
          <w:sz w:val="18"/>
          <w:rPrChange w:id="9572" w:author="shorny" w:date="2014-06-09T18:38:00Z">
            <w:rPr>
              <w:ins w:id="9573" w:author="shorny" w:date="2014-06-09T18:38:00Z"/>
            </w:rPr>
          </w:rPrChange>
        </w:rPr>
      </w:pPr>
      <w:ins w:id="9574" w:author="shorny" w:date="2014-06-09T18:38:00Z">
        <w:r w:rsidRPr="00564129">
          <w:rPr>
            <w:sz w:val="18"/>
            <w:rPrChange w:id="9575" w:author="shorny" w:date="2014-06-09T18:38:00Z">
              <w:rPr/>
            </w:rPrChange>
          </w:rPr>
          <w:t xml:space="preserve">  </w:t>
        </w:r>
        <w:r w:rsidRPr="00564129">
          <w:rPr>
            <w:rStyle w:val="keyword1"/>
            <w:sz w:val="18"/>
            <w:rPrChange w:id="9576" w:author="shorny" w:date="2014-06-09T18:38:00Z">
              <w:rPr>
                <w:rStyle w:val="keyword1"/>
              </w:rPr>
            </w:rPrChange>
          </w:rPr>
          <w:t>INTO</w:t>
        </w:r>
        <w:r w:rsidRPr="00564129">
          <w:rPr>
            <w:sz w:val="18"/>
            <w:rPrChange w:id="9577" w:author="shorny" w:date="2014-06-09T18:38:00Z">
              <w:rPr/>
            </w:rPrChange>
          </w:rPr>
          <w:t xml:space="preserve"> v_</w:t>
        </w:r>
        <w:proofErr w:type="gramStart"/>
        <w:r w:rsidRPr="00564129">
          <w:rPr>
            <w:sz w:val="18"/>
            <w:rPrChange w:id="9578" w:author="shorny" w:date="2014-06-09T18:38:00Z">
              <w:rPr/>
            </w:rPrChange>
          </w:rPr>
          <w:t>forCodeDescription ;</w:t>
        </w:r>
        <w:proofErr w:type="gramEnd"/>
      </w:ins>
    </w:p>
    <w:p w14:paraId="2D2714D8" w14:textId="77777777" w:rsidR="00564129" w:rsidRPr="00564129" w:rsidRDefault="00564129">
      <w:pPr>
        <w:pStyle w:val="HTMLPreformatted"/>
        <w:divId w:val="1477987617"/>
        <w:rPr>
          <w:ins w:id="9579" w:author="shorny" w:date="2014-06-09T18:38:00Z"/>
          <w:sz w:val="18"/>
          <w:rPrChange w:id="9580" w:author="shorny" w:date="2014-06-09T18:38:00Z">
            <w:rPr>
              <w:ins w:id="9581" w:author="shorny" w:date="2014-06-09T18:38:00Z"/>
            </w:rPr>
          </w:rPrChange>
        </w:rPr>
      </w:pPr>
    </w:p>
    <w:p w14:paraId="4F576036" w14:textId="77777777" w:rsidR="00564129" w:rsidRPr="00564129" w:rsidRDefault="00564129">
      <w:pPr>
        <w:pStyle w:val="HTMLPreformatted"/>
        <w:divId w:val="1477987617"/>
        <w:rPr>
          <w:ins w:id="9582" w:author="shorny" w:date="2014-06-09T18:38:00Z"/>
          <w:sz w:val="18"/>
          <w:rPrChange w:id="9583" w:author="shorny" w:date="2014-06-09T18:38:00Z">
            <w:rPr>
              <w:ins w:id="9584" w:author="shorny" w:date="2014-06-09T18:38:00Z"/>
            </w:rPr>
          </w:rPrChange>
        </w:rPr>
      </w:pPr>
      <w:ins w:id="9585" w:author="shorny" w:date="2014-06-09T18:38:00Z">
        <w:r w:rsidRPr="00564129">
          <w:rPr>
            <w:sz w:val="18"/>
            <w:rPrChange w:id="9586" w:author="shorny" w:date="2014-06-09T18:38:00Z">
              <w:rPr/>
            </w:rPrChange>
          </w:rPr>
          <w:t xml:space="preserve">  </w:t>
        </w:r>
        <w:r w:rsidRPr="00564129">
          <w:rPr>
            <w:rStyle w:val="keyword1"/>
            <w:sz w:val="18"/>
            <w:rPrChange w:id="9587" w:author="shorny" w:date="2014-06-09T18:38:00Z">
              <w:rPr>
                <w:rStyle w:val="keyword1"/>
              </w:rPr>
            </w:rPrChange>
          </w:rPr>
          <w:t>SELECT</w:t>
        </w:r>
        <w:r w:rsidRPr="00564129">
          <w:rPr>
            <w:sz w:val="18"/>
            <w:rPrChange w:id="9588" w:author="shorny" w:date="2014-06-09T18:38:00Z">
              <w:rPr/>
            </w:rPrChange>
          </w:rPr>
          <w:t xml:space="preserve"> FName, LName</w:t>
        </w:r>
      </w:ins>
    </w:p>
    <w:p w14:paraId="6612C4DE" w14:textId="77777777" w:rsidR="00564129" w:rsidRPr="00564129" w:rsidRDefault="00564129">
      <w:pPr>
        <w:pStyle w:val="HTMLPreformatted"/>
        <w:divId w:val="1477987617"/>
        <w:rPr>
          <w:ins w:id="9589" w:author="shorny" w:date="2014-06-09T18:38:00Z"/>
          <w:sz w:val="18"/>
          <w:rPrChange w:id="9590" w:author="shorny" w:date="2014-06-09T18:38:00Z">
            <w:rPr>
              <w:ins w:id="9591" w:author="shorny" w:date="2014-06-09T18:38:00Z"/>
            </w:rPr>
          </w:rPrChange>
        </w:rPr>
      </w:pPr>
      <w:ins w:id="9592" w:author="shorny" w:date="2014-06-09T18:38:00Z">
        <w:r w:rsidRPr="00564129">
          <w:rPr>
            <w:sz w:val="18"/>
            <w:rPrChange w:id="9593" w:author="shorny" w:date="2014-06-09T18:38:00Z">
              <w:rPr/>
            </w:rPrChange>
          </w:rPr>
          <w:t xml:space="preserve">  </w:t>
        </w:r>
        <w:r w:rsidRPr="00564129">
          <w:rPr>
            <w:rStyle w:val="keyword1"/>
            <w:sz w:val="18"/>
            <w:rPrChange w:id="9594" w:author="shorny" w:date="2014-06-09T18:38:00Z">
              <w:rPr>
                <w:rStyle w:val="keyword1"/>
              </w:rPr>
            </w:rPrChange>
          </w:rPr>
          <w:t>FROM</w:t>
        </w:r>
        <w:r w:rsidRPr="00564129">
          <w:rPr>
            <w:sz w:val="18"/>
            <w:rPrChange w:id="9595" w:author="shorny" w:date="2014-06-09T18:38:00Z">
              <w:rPr/>
            </w:rPrChange>
          </w:rPr>
          <w:t xml:space="preserve"> `University Staff Member` </w:t>
        </w:r>
        <w:r w:rsidRPr="00564129">
          <w:rPr>
            <w:rStyle w:val="keyword1"/>
            <w:sz w:val="18"/>
            <w:rPrChange w:id="9596" w:author="shorny" w:date="2014-06-09T18:38:00Z">
              <w:rPr>
                <w:rStyle w:val="keyword1"/>
              </w:rPr>
            </w:rPrChange>
          </w:rPr>
          <w:t>AS</w:t>
        </w:r>
        <w:r w:rsidRPr="00564129">
          <w:rPr>
            <w:sz w:val="18"/>
            <w:rPrChange w:id="9597" w:author="shorny" w:date="2014-06-09T18:38:00Z">
              <w:rPr/>
            </w:rPrChange>
          </w:rPr>
          <w:t xml:space="preserve"> USM</w:t>
        </w:r>
      </w:ins>
    </w:p>
    <w:p w14:paraId="79175CE6" w14:textId="77777777" w:rsidR="00564129" w:rsidRPr="00564129" w:rsidRDefault="00564129">
      <w:pPr>
        <w:pStyle w:val="HTMLPreformatted"/>
        <w:divId w:val="1477987617"/>
        <w:rPr>
          <w:ins w:id="9598" w:author="shorny" w:date="2014-06-09T18:38:00Z"/>
          <w:sz w:val="18"/>
          <w:rPrChange w:id="9599" w:author="shorny" w:date="2014-06-09T18:38:00Z">
            <w:rPr>
              <w:ins w:id="9600" w:author="shorny" w:date="2014-06-09T18:38:00Z"/>
            </w:rPr>
          </w:rPrChange>
        </w:rPr>
      </w:pPr>
      <w:ins w:id="9601" w:author="shorny" w:date="2014-06-09T18:38:00Z">
        <w:r w:rsidRPr="00564129">
          <w:rPr>
            <w:sz w:val="18"/>
            <w:rPrChange w:id="9602" w:author="shorny" w:date="2014-06-09T18:38:00Z">
              <w:rPr/>
            </w:rPrChange>
          </w:rPr>
          <w:t xml:space="preserve">  </w:t>
        </w:r>
        <w:r w:rsidRPr="00564129">
          <w:rPr>
            <w:rStyle w:val="keyword1"/>
            <w:sz w:val="18"/>
            <w:rPrChange w:id="9603" w:author="shorny" w:date="2014-06-09T18:38:00Z">
              <w:rPr>
                <w:rStyle w:val="keyword1"/>
              </w:rPr>
            </w:rPrChange>
          </w:rPr>
          <w:t>WHERE</w:t>
        </w:r>
        <w:r w:rsidRPr="00564129">
          <w:rPr>
            <w:sz w:val="18"/>
            <w:rPrChange w:id="9604" w:author="shorny" w:date="2014-06-09T18:38:00Z">
              <w:rPr/>
            </w:rPrChange>
          </w:rPr>
          <w:t xml:space="preserve"> USM.StaffID = CURRENT_RHD_</w:t>
        </w:r>
        <w:proofErr w:type="gramStart"/>
        <w:r w:rsidRPr="00564129">
          <w:rPr>
            <w:sz w:val="18"/>
            <w:rPrChange w:id="9605" w:author="shorny" w:date="2014-06-09T18:38:00Z">
              <w:rPr/>
            </w:rPrChange>
          </w:rPr>
          <w:t>USER()</w:t>
        </w:r>
        <w:proofErr w:type="gramEnd"/>
      </w:ins>
    </w:p>
    <w:p w14:paraId="1053E51C" w14:textId="77777777" w:rsidR="00564129" w:rsidRPr="00564129" w:rsidRDefault="00564129">
      <w:pPr>
        <w:pStyle w:val="HTMLPreformatted"/>
        <w:divId w:val="1477987617"/>
        <w:rPr>
          <w:ins w:id="9606" w:author="shorny" w:date="2014-06-09T18:38:00Z"/>
          <w:sz w:val="18"/>
          <w:rPrChange w:id="9607" w:author="shorny" w:date="2014-06-09T18:38:00Z">
            <w:rPr>
              <w:ins w:id="9608" w:author="shorny" w:date="2014-06-09T18:38:00Z"/>
            </w:rPr>
          </w:rPrChange>
        </w:rPr>
      </w:pPr>
      <w:ins w:id="9609" w:author="shorny" w:date="2014-06-09T18:38:00Z">
        <w:r w:rsidRPr="00564129">
          <w:rPr>
            <w:sz w:val="18"/>
            <w:rPrChange w:id="9610" w:author="shorny" w:date="2014-06-09T18:38:00Z">
              <w:rPr/>
            </w:rPrChange>
          </w:rPr>
          <w:t xml:space="preserve">  </w:t>
        </w:r>
        <w:r w:rsidRPr="00564129">
          <w:rPr>
            <w:rStyle w:val="keyword1"/>
            <w:sz w:val="18"/>
            <w:rPrChange w:id="9611" w:author="shorny" w:date="2014-06-09T18:38:00Z">
              <w:rPr>
                <w:rStyle w:val="keyword1"/>
              </w:rPr>
            </w:rPrChange>
          </w:rPr>
          <w:t>INTO</w:t>
        </w:r>
        <w:r w:rsidRPr="00564129">
          <w:rPr>
            <w:sz w:val="18"/>
            <w:rPrChange w:id="9612" w:author="shorny" w:date="2014-06-09T18:38:00Z">
              <w:rPr/>
            </w:rPrChange>
          </w:rPr>
          <w:t xml:space="preserve"> v_agentFName, v_agentLName;</w:t>
        </w:r>
      </w:ins>
    </w:p>
    <w:p w14:paraId="7D8918E4" w14:textId="77777777" w:rsidR="00564129" w:rsidRPr="00564129" w:rsidRDefault="00564129">
      <w:pPr>
        <w:pStyle w:val="HTMLPreformatted"/>
        <w:divId w:val="1477987617"/>
        <w:rPr>
          <w:ins w:id="9613" w:author="shorny" w:date="2014-06-09T18:38:00Z"/>
          <w:sz w:val="18"/>
          <w:rPrChange w:id="9614" w:author="shorny" w:date="2014-06-09T18:38:00Z">
            <w:rPr>
              <w:ins w:id="9615" w:author="shorny" w:date="2014-06-09T18:38:00Z"/>
            </w:rPr>
          </w:rPrChange>
        </w:rPr>
      </w:pPr>
    </w:p>
    <w:p w14:paraId="0F8CEC1A" w14:textId="77777777" w:rsidR="00564129" w:rsidRPr="00564129" w:rsidRDefault="00564129">
      <w:pPr>
        <w:pStyle w:val="HTMLPreformatted"/>
        <w:divId w:val="1477987617"/>
        <w:rPr>
          <w:ins w:id="9616" w:author="shorny" w:date="2014-06-09T18:38:00Z"/>
          <w:sz w:val="18"/>
          <w:rPrChange w:id="9617" w:author="shorny" w:date="2014-06-09T18:38:00Z">
            <w:rPr>
              <w:ins w:id="9618" w:author="shorny" w:date="2014-06-09T18:38:00Z"/>
            </w:rPr>
          </w:rPrChange>
        </w:rPr>
      </w:pPr>
      <w:ins w:id="9619" w:author="shorny" w:date="2014-06-09T18:38:00Z">
        <w:r w:rsidRPr="00564129">
          <w:rPr>
            <w:sz w:val="18"/>
            <w:rPrChange w:id="9620" w:author="shorny" w:date="2014-06-09T18:38:00Z">
              <w:rPr/>
            </w:rPrChange>
          </w:rPr>
          <w:t xml:space="preserve">  </w:t>
        </w:r>
        <w:r w:rsidRPr="00564129">
          <w:rPr>
            <w:rStyle w:val="keyword1"/>
            <w:sz w:val="18"/>
            <w:rPrChange w:id="9621" w:author="shorny" w:date="2014-06-09T18:38:00Z">
              <w:rPr>
                <w:rStyle w:val="keyword1"/>
              </w:rPr>
            </w:rPrChange>
          </w:rPr>
          <w:t>SELECT</w:t>
        </w:r>
        <w:r w:rsidRPr="00564129">
          <w:rPr>
            <w:sz w:val="18"/>
            <w:rPrChange w:id="9622" w:author="shorny" w:date="2014-06-09T18:38:00Z">
              <w:rPr/>
            </w:rPrChange>
          </w:rPr>
          <w:t xml:space="preserve"> DecisionTypeID</w:t>
        </w:r>
      </w:ins>
    </w:p>
    <w:p w14:paraId="2C4A4BEE" w14:textId="77777777" w:rsidR="00564129" w:rsidRPr="00564129" w:rsidRDefault="00564129">
      <w:pPr>
        <w:pStyle w:val="HTMLPreformatted"/>
        <w:divId w:val="1477987617"/>
        <w:rPr>
          <w:ins w:id="9623" w:author="shorny" w:date="2014-06-09T18:38:00Z"/>
          <w:sz w:val="18"/>
          <w:rPrChange w:id="9624" w:author="shorny" w:date="2014-06-09T18:38:00Z">
            <w:rPr>
              <w:ins w:id="9625" w:author="shorny" w:date="2014-06-09T18:38:00Z"/>
            </w:rPr>
          </w:rPrChange>
        </w:rPr>
      </w:pPr>
      <w:ins w:id="9626" w:author="shorny" w:date="2014-06-09T18:38:00Z">
        <w:r w:rsidRPr="00564129">
          <w:rPr>
            <w:sz w:val="18"/>
            <w:rPrChange w:id="9627" w:author="shorny" w:date="2014-06-09T18:38:00Z">
              <w:rPr/>
            </w:rPrChange>
          </w:rPr>
          <w:t xml:space="preserve">  </w:t>
        </w:r>
        <w:r w:rsidRPr="00564129">
          <w:rPr>
            <w:rStyle w:val="keyword1"/>
            <w:sz w:val="18"/>
            <w:rPrChange w:id="9628" w:author="shorny" w:date="2014-06-09T18:38:00Z">
              <w:rPr>
                <w:rStyle w:val="keyword1"/>
              </w:rPr>
            </w:rPrChange>
          </w:rPr>
          <w:t>FROM</w:t>
        </w:r>
        <w:r w:rsidRPr="00564129">
          <w:rPr>
            <w:sz w:val="18"/>
            <w:rPrChange w:id="9629" w:author="shorny" w:date="2014-06-09T18:38:00Z">
              <w:rPr/>
            </w:rPrChange>
          </w:rPr>
          <w:t xml:space="preserve"> `Decision </w:t>
        </w:r>
        <w:r w:rsidRPr="00564129">
          <w:rPr>
            <w:rStyle w:val="keyword1"/>
            <w:sz w:val="18"/>
            <w:rPrChange w:id="9630" w:author="shorny" w:date="2014-06-09T18:38:00Z">
              <w:rPr>
                <w:rStyle w:val="keyword1"/>
              </w:rPr>
            </w:rPrChange>
          </w:rPr>
          <w:t>Type</w:t>
        </w:r>
        <w:r w:rsidRPr="00564129">
          <w:rPr>
            <w:sz w:val="18"/>
            <w:rPrChange w:id="9631" w:author="shorny" w:date="2014-06-09T18:38:00Z">
              <w:rPr/>
            </w:rPrChange>
          </w:rPr>
          <w:t xml:space="preserve">` </w:t>
        </w:r>
        <w:r w:rsidRPr="00564129">
          <w:rPr>
            <w:rStyle w:val="keyword1"/>
            <w:sz w:val="18"/>
            <w:rPrChange w:id="9632" w:author="shorny" w:date="2014-06-09T18:38:00Z">
              <w:rPr>
                <w:rStyle w:val="keyword1"/>
              </w:rPr>
            </w:rPrChange>
          </w:rPr>
          <w:t>AS</w:t>
        </w:r>
        <w:r w:rsidRPr="00564129">
          <w:rPr>
            <w:sz w:val="18"/>
            <w:rPrChange w:id="9633" w:author="shorny" w:date="2014-06-09T18:38:00Z">
              <w:rPr/>
            </w:rPrChange>
          </w:rPr>
          <w:t xml:space="preserve"> DT</w:t>
        </w:r>
      </w:ins>
    </w:p>
    <w:p w14:paraId="394FC2ED" w14:textId="77777777" w:rsidR="00564129" w:rsidRPr="00564129" w:rsidRDefault="00564129">
      <w:pPr>
        <w:pStyle w:val="HTMLPreformatted"/>
        <w:divId w:val="1477987617"/>
        <w:rPr>
          <w:ins w:id="9634" w:author="shorny" w:date="2014-06-09T18:38:00Z"/>
          <w:sz w:val="18"/>
          <w:rPrChange w:id="9635" w:author="shorny" w:date="2014-06-09T18:38:00Z">
            <w:rPr>
              <w:ins w:id="9636" w:author="shorny" w:date="2014-06-09T18:38:00Z"/>
            </w:rPr>
          </w:rPrChange>
        </w:rPr>
      </w:pPr>
      <w:ins w:id="9637" w:author="shorny" w:date="2014-06-09T18:38:00Z">
        <w:r w:rsidRPr="00564129">
          <w:rPr>
            <w:sz w:val="18"/>
            <w:rPrChange w:id="9638" w:author="shorny" w:date="2014-06-09T18:38:00Z">
              <w:rPr/>
            </w:rPrChange>
          </w:rPr>
          <w:t xml:space="preserve">  </w:t>
        </w:r>
        <w:r w:rsidRPr="00564129">
          <w:rPr>
            <w:rStyle w:val="keyword1"/>
            <w:sz w:val="18"/>
            <w:rPrChange w:id="9639" w:author="shorny" w:date="2014-06-09T18:38:00Z">
              <w:rPr>
                <w:rStyle w:val="keyword1"/>
              </w:rPr>
            </w:rPrChange>
          </w:rPr>
          <w:t>WHERE</w:t>
        </w:r>
        <w:r w:rsidRPr="00564129">
          <w:rPr>
            <w:sz w:val="18"/>
            <w:rPrChange w:id="9640" w:author="shorny" w:date="2014-06-09T18:38:00Z">
              <w:rPr/>
            </w:rPrChange>
          </w:rPr>
          <w:t xml:space="preserve"> DT.</w:t>
        </w:r>
        <w:r w:rsidRPr="00564129">
          <w:rPr>
            <w:rStyle w:val="keyword1"/>
            <w:sz w:val="18"/>
            <w:rPrChange w:id="9641" w:author="shorny" w:date="2014-06-09T18:38:00Z">
              <w:rPr>
                <w:rStyle w:val="keyword1"/>
              </w:rPr>
            </w:rPrChange>
          </w:rPr>
          <w:t>type</w:t>
        </w:r>
        <w:r w:rsidRPr="00564129">
          <w:rPr>
            <w:sz w:val="18"/>
            <w:rPrChange w:id="9642" w:author="shorny" w:date="2014-06-09T18:38:00Z">
              <w:rPr/>
            </w:rPrChange>
          </w:rPr>
          <w:t xml:space="preserve"> = </w:t>
        </w:r>
        <w:r w:rsidRPr="00564129">
          <w:rPr>
            <w:rStyle w:val="string1"/>
            <w:sz w:val="18"/>
            <w:rPrChange w:id="9643" w:author="shorny" w:date="2014-06-09T18:38:00Z">
              <w:rPr>
                <w:rStyle w:val="string1"/>
              </w:rPr>
            </w:rPrChange>
          </w:rPr>
          <w:t>'change.research_area.deletion'</w:t>
        </w:r>
      </w:ins>
    </w:p>
    <w:p w14:paraId="43F5D34B" w14:textId="77777777" w:rsidR="00564129" w:rsidRPr="00564129" w:rsidRDefault="00564129">
      <w:pPr>
        <w:pStyle w:val="HTMLPreformatted"/>
        <w:divId w:val="1477987617"/>
        <w:rPr>
          <w:ins w:id="9644" w:author="shorny" w:date="2014-06-09T18:38:00Z"/>
          <w:sz w:val="18"/>
          <w:rPrChange w:id="9645" w:author="shorny" w:date="2014-06-09T18:38:00Z">
            <w:rPr>
              <w:ins w:id="9646" w:author="shorny" w:date="2014-06-09T18:38:00Z"/>
            </w:rPr>
          </w:rPrChange>
        </w:rPr>
      </w:pPr>
      <w:ins w:id="9647" w:author="shorny" w:date="2014-06-09T18:38:00Z">
        <w:r w:rsidRPr="00564129">
          <w:rPr>
            <w:sz w:val="18"/>
            <w:rPrChange w:id="9648" w:author="shorny" w:date="2014-06-09T18:38:00Z">
              <w:rPr/>
            </w:rPrChange>
          </w:rPr>
          <w:t xml:space="preserve">  </w:t>
        </w:r>
        <w:r w:rsidRPr="00564129">
          <w:rPr>
            <w:rStyle w:val="keyword1"/>
            <w:sz w:val="18"/>
            <w:rPrChange w:id="9649" w:author="shorny" w:date="2014-06-09T18:38:00Z">
              <w:rPr>
                <w:rStyle w:val="keyword1"/>
              </w:rPr>
            </w:rPrChange>
          </w:rPr>
          <w:t>INTO</w:t>
        </w:r>
        <w:r w:rsidRPr="00564129">
          <w:rPr>
            <w:sz w:val="18"/>
            <w:rPrChange w:id="9650" w:author="shorny" w:date="2014-06-09T18:38:00Z">
              <w:rPr/>
            </w:rPrChange>
          </w:rPr>
          <w:t xml:space="preserve"> v_decisionTypeID;</w:t>
        </w:r>
      </w:ins>
    </w:p>
    <w:p w14:paraId="48B7ABE1" w14:textId="77777777" w:rsidR="00564129" w:rsidRPr="00564129" w:rsidRDefault="00564129">
      <w:pPr>
        <w:pStyle w:val="HTMLPreformatted"/>
        <w:divId w:val="1477987617"/>
        <w:rPr>
          <w:ins w:id="9651" w:author="shorny" w:date="2014-06-09T18:38:00Z"/>
          <w:sz w:val="18"/>
          <w:rPrChange w:id="9652" w:author="shorny" w:date="2014-06-09T18:38:00Z">
            <w:rPr>
              <w:ins w:id="9653" w:author="shorny" w:date="2014-06-09T18:38:00Z"/>
            </w:rPr>
          </w:rPrChange>
        </w:rPr>
      </w:pPr>
    </w:p>
    <w:p w14:paraId="4949A317" w14:textId="77777777" w:rsidR="00564129" w:rsidRPr="00564129" w:rsidRDefault="00564129">
      <w:pPr>
        <w:pStyle w:val="HTMLPreformatted"/>
        <w:divId w:val="1477987617"/>
        <w:rPr>
          <w:ins w:id="9654" w:author="shorny" w:date="2014-06-09T18:38:00Z"/>
          <w:sz w:val="18"/>
          <w:rPrChange w:id="9655" w:author="shorny" w:date="2014-06-09T18:38:00Z">
            <w:rPr>
              <w:ins w:id="9656" w:author="shorny" w:date="2014-06-09T18:38:00Z"/>
            </w:rPr>
          </w:rPrChange>
        </w:rPr>
      </w:pPr>
      <w:ins w:id="9657" w:author="shorny" w:date="2014-06-09T18:38:00Z">
        <w:r w:rsidRPr="00564129">
          <w:rPr>
            <w:sz w:val="18"/>
            <w:rPrChange w:id="9658" w:author="shorny" w:date="2014-06-09T18:38:00Z">
              <w:rPr/>
            </w:rPrChange>
          </w:rPr>
          <w:t xml:space="preserve">  </w:t>
        </w:r>
        <w:r w:rsidRPr="00564129">
          <w:rPr>
            <w:rStyle w:val="keyword1"/>
            <w:sz w:val="18"/>
            <w:rPrChange w:id="9659" w:author="shorny" w:date="2014-06-09T18:38:00Z">
              <w:rPr>
                <w:rStyle w:val="keyword1"/>
              </w:rPr>
            </w:rPrChange>
          </w:rPr>
          <w:t>SET</w:t>
        </w:r>
        <w:r w:rsidRPr="00564129">
          <w:rPr>
            <w:sz w:val="18"/>
            <w:rPrChange w:id="9660" w:author="shorny" w:date="2014-06-09T18:38:00Z">
              <w:rPr/>
            </w:rPrChange>
          </w:rPr>
          <w:t xml:space="preserve"> v_comment = </w:t>
        </w:r>
        <w:proofErr w:type="gramStart"/>
        <w:r w:rsidRPr="00564129">
          <w:rPr>
            <w:sz w:val="18"/>
            <w:rPrChange w:id="9661" w:author="shorny" w:date="2014-06-09T18:38:00Z">
              <w:rPr/>
            </w:rPrChange>
          </w:rPr>
          <w:t>CONCAT(</w:t>
        </w:r>
        <w:proofErr w:type="gramEnd"/>
        <w:r w:rsidRPr="00564129">
          <w:rPr>
            <w:rStyle w:val="string1"/>
            <w:sz w:val="18"/>
            <w:rPrChange w:id="9662" w:author="shorny" w:date="2014-06-09T18:38:00Z">
              <w:rPr>
                <w:rStyle w:val="string1"/>
              </w:rPr>
            </w:rPrChange>
          </w:rPr>
          <w:t>'An existing Field Of Research Code '</w:t>
        </w:r>
        <w:r w:rsidRPr="00564129">
          <w:rPr>
            <w:sz w:val="18"/>
            <w:rPrChange w:id="9663" w:author="shorny" w:date="2014-06-09T18:38:00Z">
              <w:rPr/>
            </w:rPrChange>
          </w:rPr>
          <w:t xml:space="preserve">, </w:t>
        </w:r>
        <w:r w:rsidRPr="00564129">
          <w:rPr>
            <w:rStyle w:val="keyword1"/>
            <w:sz w:val="18"/>
            <w:rPrChange w:id="9664" w:author="shorny" w:date="2014-06-09T18:38:00Z">
              <w:rPr>
                <w:rStyle w:val="keyword1"/>
              </w:rPr>
            </w:rPrChange>
          </w:rPr>
          <w:t>OLD</w:t>
        </w:r>
        <w:r w:rsidRPr="00564129">
          <w:rPr>
            <w:sz w:val="18"/>
            <w:rPrChange w:id="9665" w:author="shorny" w:date="2014-06-09T18:38:00Z">
              <w:rPr/>
            </w:rPrChange>
          </w:rPr>
          <w:t>.FORCode,</w:t>
        </w:r>
      </w:ins>
    </w:p>
    <w:p w14:paraId="290286B8" w14:textId="77777777" w:rsidR="00564129" w:rsidRPr="00564129" w:rsidRDefault="00564129">
      <w:pPr>
        <w:pStyle w:val="HTMLPreformatted"/>
        <w:divId w:val="1477987617"/>
        <w:rPr>
          <w:ins w:id="9666" w:author="shorny" w:date="2014-06-09T18:38:00Z"/>
          <w:sz w:val="18"/>
          <w:rPrChange w:id="9667" w:author="shorny" w:date="2014-06-09T18:38:00Z">
            <w:rPr>
              <w:ins w:id="9668" w:author="shorny" w:date="2014-06-09T18:38:00Z"/>
            </w:rPr>
          </w:rPrChange>
        </w:rPr>
      </w:pPr>
      <w:ins w:id="9669" w:author="shorny" w:date="2014-06-09T18:38:00Z">
        <w:r w:rsidRPr="00564129">
          <w:rPr>
            <w:sz w:val="18"/>
            <w:rPrChange w:id="9670" w:author="shorny" w:date="2014-06-09T18:38:00Z">
              <w:rPr/>
            </w:rPrChange>
          </w:rPr>
          <w:t xml:space="preserve">  </w:t>
        </w:r>
        <w:proofErr w:type="gramStart"/>
        <w:r w:rsidRPr="00564129">
          <w:rPr>
            <w:rStyle w:val="string1"/>
            <w:sz w:val="18"/>
            <w:rPrChange w:id="9671" w:author="shorny" w:date="2014-06-09T18:38:00Z">
              <w:rPr>
                <w:rStyle w:val="string1"/>
              </w:rPr>
            </w:rPrChange>
          </w:rPr>
          <w:t>' -</w:t>
        </w:r>
        <w:proofErr w:type="gramEnd"/>
        <w:r w:rsidRPr="00564129">
          <w:rPr>
            <w:rStyle w:val="string1"/>
            <w:sz w:val="18"/>
            <w:rPrChange w:id="9672" w:author="shorny" w:date="2014-06-09T18:38:00Z">
              <w:rPr>
                <w:rStyle w:val="string1"/>
              </w:rPr>
            </w:rPrChange>
          </w:rPr>
          <w:t xml:space="preserve"> '''</w:t>
        </w:r>
        <w:r w:rsidRPr="00564129">
          <w:rPr>
            <w:sz w:val="18"/>
            <w:rPrChange w:id="9673" w:author="shorny" w:date="2014-06-09T18:38:00Z">
              <w:rPr/>
            </w:rPrChange>
          </w:rPr>
          <w:t xml:space="preserve">, </w:t>
        </w:r>
        <w:r w:rsidRPr="00564129">
          <w:rPr>
            <w:rStyle w:val="builtin1"/>
            <w:sz w:val="18"/>
            <w:rPrChange w:id="9674" w:author="shorny" w:date="2014-06-09T18:38:00Z">
              <w:rPr>
                <w:rStyle w:val="builtin1"/>
              </w:rPr>
            </w:rPrChange>
          </w:rPr>
          <w:t>SUBSTRING</w:t>
        </w:r>
        <w:r w:rsidRPr="00564129">
          <w:rPr>
            <w:sz w:val="18"/>
            <w:rPrChange w:id="9675" w:author="shorny" w:date="2014-06-09T18:38:00Z">
              <w:rPr/>
            </w:rPrChange>
          </w:rPr>
          <w:t>(v_forCodeDescription, 1, 800),</w:t>
        </w:r>
      </w:ins>
    </w:p>
    <w:p w14:paraId="60F700C2" w14:textId="77777777" w:rsidR="00564129" w:rsidRPr="00564129" w:rsidRDefault="00564129">
      <w:pPr>
        <w:pStyle w:val="HTMLPreformatted"/>
        <w:divId w:val="1477987617"/>
        <w:rPr>
          <w:ins w:id="9676" w:author="shorny" w:date="2014-06-09T18:38:00Z"/>
          <w:sz w:val="18"/>
          <w:rPrChange w:id="9677" w:author="shorny" w:date="2014-06-09T18:38:00Z">
            <w:rPr>
              <w:ins w:id="9678" w:author="shorny" w:date="2014-06-09T18:38:00Z"/>
            </w:rPr>
          </w:rPrChange>
        </w:rPr>
      </w:pPr>
      <w:ins w:id="9679" w:author="shorny" w:date="2014-06-09T18:38:00Z">
        <w:r w:rsidRPr="00564129">
          <w:rPr>
            <w:sz w:val="18"/>
            <w:rPrChange w:id="9680" w:author="shorny" w:date="2014-06-09T18:38:00Z">
              <w:rPr/>
            </w:rPrChange>
          </w:rPr>
          <w:t xml:space="preserve">  </w:t>
        </w:r>
        <w:r w:rsidRPr="00564129">
          <w:rPr>
            <w:rStyle w:val="string1"/>
            <w:sz w:val="18"/>
            <w:rPrChange w:id="9681" w:author="shorny" w:date="2014-06-09T18:38:00Z">
              <w:rPr>
                <w:rStyle w:val="string1"/>
              </w:rPr>
            </w:rPrChange>
          </w:rPr>
          <w:t>''' has been removed from association with your RHD account by '</w:t>
        </w:r>
        <w:r w:rsidRPr="00564129">
          <w:rPr>
            <w:sz w:val="18"/>
            <w:rPrChange w:id="9682" w:author="shorny" w:date="2014-06-09T18:38:00Z">
              <w:rPr/>
            </w:rPrChange>
          </w:rPr>
          <w:t>,</w:t>
        </w:r>
      </w:ins>
    </w:p>
    <w:p w14:paraId="7EE4E9FD" w14:textId="77777777" w:rsidR="00564129" w:rsidRPr="00564129" w:rsidRDefault="00564129">
      <w:pPr>
        <w:pStyle w:val="HTMLPreformatted"/>
        <w:divId w:val="1477987617"/>
        <w:rPr>
          <w:ins w:id="9683" w:author="shorny" w:date="2014-06-09T18:38:00Z"/>
          <w:sz w:val="18"/>
          <w:rPrChange w:id="9684" w:author="shorny" w:date="2014-06-09T18:38:00Z">
            <w:rPr>
              <w:ins w:id="9685" w:author="shorny" w:date="2014-06-09T18:38:00Z"/>
            </w:rPr>
          </w:rPrChange>
        </w:rPr>
      </w:pPr>
      <w:ins w:id="9686" w:author="shorny" w:date="2014-06-09T18:38:00Z">
        <w:r w:rsidRPr="00564129">
          <w:rPr>
            <w:sz w:val="18"/>
            <w:rPrChange w:id="9687" w:author="shorny" w:date="2014-06-09T18:38:00Z">
              <w:rPr/>
            </w:rPrChange>
          </w:rPr>
          <w:t xml:space="preserve">  v_agentFName, </w:t>
        </w:r>
        <w:r w:rsidRPr="00564129">
          <w:rPr>
            <w:rStyle w:val="string1"/>
            <w:sz w:val="18"/>
            <w:rPrChange w:id="9688" w:author="shorny" w:date="2014-06-09T18:38:00Z">
              <w:rPr>
                <w:rStyle w:val="string1"/>
              </w:rPr>
            </w:rPrChange>
          </w:rPr>
          <w:t>' '</w:t>
        </w:r>
        <w:r w:rsidRPr="00564129">
          <w:rPr>
            <w:sz w:val="18"/>
            <w:rPrChange w:id="9689" w:author="shorny" w:date="2014-06-09T18:38:00Z">
              <w:rPr/>
            </w:rPrChange>
          </w:rPr>
          <w:t>, v_agentLName);</w:t>
        </w:r>
      </w:ins>
    </w:p>
    <w:p w14:paraId="2EF1951C" w14:textId="77777777" w:rsidR="00564129" w:rsidRPr="00564129" w:rsidRDefault="00564129">
      <w:pPr>
        <w:pStyle w:val="HTMLPreformatted"/>
        <w:divId w:val="1477987617"/>
        <w:rPr>
          <w:ins w:id="9690" w:author="shorny" w:date="2014-06-09T18:38:00Z"/>
          <w:sz w:val="18"/>
          <w:rPrChange w:id="9691" w:author="shorny" w:date="2014-06-09T18:38:00Z">
            <w:rPr>
              <w:ins w:id="9692" w:author="shorny" w:date="2014-06-09T18:38:00Z"/>
            </w:rPr>
          </w:rPrChange>
        </w:rPr>
      </w:pPr>
    </w:p>
    <w:p w14:paraId="04F212F1" w14:textId="77777777" w:rsidR="00564129" w:rsidRPr="00564129" w:rsidRDefault="00564129">
      <w:pPr>
        <w:pStyle w:val="HTMLPreformatted"/>
        <w:divId w:val="1477987617"/>
        <w:rPr>
          <w:ins w:id="9693" w:author="shorny" w:date="2014-06-09T18:38:00Z"/>
          <w:sz w:val="18"/>
          <w:rPrChange w:id="9694" w:author="shorny" w:date="2014-06-09T18:38:00Z">
            <w:rPr>
              <w:ins w:id="9695" w:author="shorny" w:date="2014-06-09T18:38:00Z"/>
            </w:rPr>
          </w:rPrChange>
        </w:rPr>
      </w:pPr>
      <w:ins w:id="9696" w:author="shorny" w:date="2014-06-09T18:38:00Z">
        <w:r w:rsidRPr="00564129">
          <w:rPr>
            <w:sz w:val="18"/>
            <w:rPrChange w:id="9697" w:author="shorny" w:date="2014-06-09T18:38:00Z">
              <w:rPr/>
            </w:rPrChange>
          </w:rPr>
          <w:t xml:space="preserve">  </w:t>
        </w:r>
        <w:r w:rsidRPr="00564129">
          <w:rPr>
            <w:rStyle w:val="keyword1"/>
            <w:sz w:val="18"/>
            <w:rPrChange w:id="9698" w:author="shorny" w:date="2014-06-09T18:38:00Z">
              <w:rPr>
                <w:rStyle w:val="keyword1"/>
              </w:rPr>
            </w:rPrChange>
          </w:rPr>
          <w:t>INSERT</w:t>
        </w:r>
        <w:r w:rsidRPr="00564129">
          <w:rPr>
            <w:sz w:val="18"/>
            <w:rPrChange w:id="9699" w:author="shorny" w:date="2014-06-09T18:38:00Z">
              <w:rPr/>
            </w:rPrChange>
          </w:rPr>
          <w:t xml:space="preserve"> </w:t>
        </w:r>
        <w:r w:rsidRPr="00564129">
          <w:rPr>
            <w:rStyle w:val="keyword1"/>
            <w:sz w:val="18"/>
            <w:rPrChange w:id="9700" w:author="shorny" w:date="2014-06-09T18:38:00Z">
              <w:rPr>
                <w:rStyle w:val="keyword1"/>
              </w:rPr>
            </w:rPrChange>
          </w:rPr>
          <w:t>INTO</w:t>
        </w:r>
        <w:r w:rsidRPr="00564129">
          <w:rPr>
            <w:sz w:val="18"/>
            <w:rPrChange w:id="9701" w:author="shorny" w:date="2014-06-09T18:38:00Z">
              <w:rPr/>
            </w:rPrChange>
          </w:rPr>
          <w:t xml:space="preserve"> </w:t>
        </w:r>
        <w:proofErr w:type="gramStart"/>
        <w:r w:rsidRPr="00564129">
          <w:rPr>
            <w:sz w:val="18"/>
            <w:rPrChange w:id="9702" w:author="shorny" w:date="2014-06-09T18:38:00Z">
              <w:rPr/>
            </w:rPrChange>
          </w:rPr>
          <w:t>Decision(</w:t>
        </w:r>
        <w:proofErr w:type="gramEnd"/>
        <w:r w:rsidRPr="00564129">
          <w:rPr>
            <w:rStyle w:val="type1"/>
            <w:sz w:val="18"/>
            <w:rPrChange w:id="9703" w:author="shorny" w:date="2014-06-09T18:38:00Z">
              <w:rPr>
                <w:rStyle w:val="type1"/>
              </w:rPr>
            </w:rPrChange>
          </w:rPr>
          <w:t>Date</w:t>
        </w:r>
        <w:r w:rsidRPr="00564129">
          <w:rPr>
            <w:sz w:val="18"/>
            <w:rPrChange w:id="9704" w:author="shorny" w:date="2014-06-09T18:38:00Z">
              <w:rPr/>
            </w:rPrChange>
          </w:rPr>
          <w:t>, Comment, StaffID, DecisionTypeID, Reportable, Sent)</w:t>
        </w:r>
      </w:ins>
    </w:p>
    <w:p w14:paraId="55CD4AC4" w14:textId="77777777" w:rsidR="00564129" w:rsidRPr="00564129" w:rsidRDefault="00564129">
      <w:pPr>
        <w:pStyle w:val="HTMLPreformatted"/>
        <w:divId w:val="1477987617"/>
        <w:rPr>
          <w:ins w:id="9705" w:author="shorny" w:date="2014-06-09T18:38:00Z"/>
          <w:sz w:val="18"/>
          <w:rPrChange w:id="9706" w:author="shorny" w:date="2014-06-09T18:38:00Z">
            <w:rPr>
              <w:ins w:id="9707" w:author="shorny" w:date="2014-06-09T18:38:00Z"/>
            </w:rPr>
          </w:rPrChange>
        </w:rPr>
      </w:pPr>
      <w:ins w:id="9708" w:author="shorny" w:date="2014-06-09T18:38:00Z">
        <w:r w:rsidRPr="00564129">
          <w:rPr>
            <w:sz w:val="18"/>
            <w:rPrChange w:id="9709" w:author="shorny" w:date="2014-06-09T18:38:00Z">
              <w:rPr/>
            </w:rPrChange>
          </w:rPr>
          <w:t xml:space="preserve">  </w:t>
        </w:r>
        <w:r w:rsidRPr="00564129">
          <w:rPr>
            <w:rStyle w:val="keyword1"/>
            <w:sz w:val="18"/>
            <w:rPrChange w:id="9710" w:author="shorny" w:date="2014-06-09T18:38:00Z">
              <w:rPr>
                <w:rStyle w:val="keyword1"/>
              </w:rPr>
            </w:rPrChange>
          </w:rPr>
          <w:t>VALUES</w:t>
        </w:r>
        <w:r w:rsidRPr="00564129">
          <w:rPr>
            <w:sz w:val="18"/>
            <w:rPrChange w:id="9711" w:author="shorny" w:date="2014-06-09T18:38:00Z">
              <w:rPr/>
            </w:rPrChange>
          </w:rPr>
          <w:t xml:space="preserve"> (</w:t>
        </w:r>
        <w:r w:rsidRPr="00564129">
          <w:rPr>
            <w:rStyle w:val="builtin1"/>
            <w:sz w:val="18"/>
            <w:rPrChange w:id="9712" w:author="shorny" w:date="2014-06-09T18:38:00Z">
              <w:rPr>
                <w:rStyle w:val="builtin1"/>
              </w:rPr>
            </w:rPrChange>
          </w:rPr>
          <w:t>CURRENT_</w:t>
        </w:r>
        <w:proofErr w:type="gramStart"/>
        <w:r w:rsidRPr="00564129">
          <w:rPr>
            <w:rStyle w:val="builtin1"/>
            <w:sz w:val="18"/>
            <w:rPrChange w:id="9713" w:author="shorny" w:date="2014-06-09T18:38:00Z">
              <w:rPr>
                <w:rStyle w:val="builtin1"/>
              </w:rPr>
            </w:rPrChange>
          </w:rPr>
          <w:t>DATE</w:t>
        </w:r>
        <w:r w:rsidRPr="00564129">
          <w:rPr>
            <w:sz w:val="18"/>
            <w:rPrChange w:id="9714" w:author="shorny" w:date="2014-06-09T18:38:00Z">
              <w:rPr/>
            </w:rPrChange>
          </w:rPr>
          <w:t>(</w:t>
        </w:r>
        <w:proofErr w:type="gramEnd"/>
        <w:r w:rsidRPr="00564129">
          <w:rPr>
            <w:sz w:val="18"/>
            <w:rPrChange w:id="9715" w:author="shorny" w:date="2014-06-09T18:38:00Z">
              <w:rPr/>
            </w:rPrChange>
          </w:rPr>
          <w:t xml:space="preserve">), v_comment, </w:t>
        </w:r>
        <w:r w:rsidRPr="00564129">
          <w:rPr>
            <w:rStyle w:val="keyword1"/>
            <w:sz w:val="18"/>
            <w:rPrChange w:id="9716" w:author="shorny" w:date="2014-06-09T18:38:00Z">
              <w:rPr>
                <w:rStyle w:val="keyword1"/>
              </w:rPr>
            </w:rPrChange>
          </w:rPr>
          <w:t>OLD</w:t>
        </w:r>
        <w:r w:rsidRPr="00564129">
          <w:rPr>
            <w:sz w:val="18"/>
            <w:rPrChange w:id="9717" w:author="shorny" w:date="2014-06-09T18:38:00Z">
              <w:rPr/>
            </w:rPrChange>
          </w:rPr>
          <w:t>.StaffID, v_decisionTypeID, 1, 0);</w:t>
        </w:r>
      </w:ins>
    </w:p>
    <w:p w14:paraId="3FBA2947" w14:textId="77777777" w:rsidR="00564129" w:rsidRPr="00564129" w:rsidRDefault="00564129">
      <w:pPr>
        <w:pStyle w:val="HTMLPreformatted"/>
        <w:divId w:val="1477987617"/>
        <w:rPr>
          <w:ins w:id="9718" w:author="shorny" w:date="2014-06-09T18:38:00Z"/>
          <w:sz w:val="18"/>
          <w:rPrChange w:id="9719" w:author="shorny" w:date="2014-06-09T18:38:00Z">
            <w:rPr>
              <w:ins w:id="9720" w:author="shorny" w:date="2014-06-09T18:38:00Z"/>
            </w:rPr>
          </w:rPrChange>
        </w:rPr>
      </w:pPr>
      <w:ins w:id="9721" w:author="shorny" w:date="2014-06-09T18:38:00Z">
        <w:r w:rsidRPr="00564129">
          <w:rPr>
            <w:rStyle w:val="keyword1"/>
            <w:sz w:val="18"/>
            <w:rPrChange w:id="9722" w:author="shorny" w:date="2014-06-09T18:38:00Z">
              <w:rPr>
                <w:rStyle w:val="keyword1"/>
              </w:rPr>
            </w:rPrChange>
          </w:rPr>
          <w:t>END</w:t>
        </w:r>
        <w:r w:rsidRPr="00564129">
          <w:rPr>
            <w:sz w:val="18"/>
            <w:rPrChange w:id="9723" w:author="shorny" w:date="2014-06-09T18:38:00Z">
              <w:rPr/>
            </w:rPrChange>
          </w:rPr>
          <w:t xml:space="preserve"> $$</w:t>
        </w:r>
      </w:ins>
    </w:p>
    <w:p w14:paraId="63CE6E18" w14:textId="77777777" w:rsidR="00564129" w:rsidRPr="00564129" w:rsidRDefault="00564129">
      <w:pPr>
        <w:pStyle w:val="HTMLPreformatted"/>
        <w:divId w:val="1477987617"/>
        <w:rPr>
          <w:ins w:id="9724" w:author="shorny" w:date="2014-06-09T18:38:00Z"/>
          <w:sz w:val="18"/>
          <w:rPrChange w:id="9725" w:author="shorny" w:date="2014-06-09T18:38:00Z">
            <w:rPr>
              <w:ins w:id="9726" w:author="shorny" w:date="2014-06-09T18:38:00Z"/>
            </w:rPr>
          </w:rPrChange>
        </w:rPr>
      </w:pPr>
      <w:proofErr w:type="gramStart"/>
      <w:ins w:id="9727" w:author="shorny" w:date="2014-06-09T18:38:00Z">
        <w:r w:rsidRPr="00564129">
          <w:rPr>
            <w:sz w:val="18"/>
            <w:rPrChange w:id="9728" w:author="shorny" w:date="2014-06-09T18:38:00Z">
              <w:rPr/>
            </w:rPrChange>
          </w:rPr>
          <w:t>DELIMITER ;</w:t>
        </w:r>
        <w:proofErr w:type="gramEnd"/>
      </w:ins>
    </w:p>
    <w:p w14:paraId="01627EBE" w14:textId="77777777" w:rsidR="00564129" w:rsidRPr="00564129" w:rsidRDefault="00564129">
      <w:pPr>
        <w:pStyle w:val="HTMLPreformatted"/>
        <w:divId w:val="1477987617"/>
        <w:rPr>
          <w:ins w:id="9729" w:author="shorny" w:date="2014-06-09T18:38:00Z"/>
          <w:sz w:val="18"/>
          <w:rPrChange w:id="9730" w:author="shorny" w:date="2014-06-09T18:38:00Z">
            <w:rPr>
              <w:ins w:id="9731" w:author="shorny" w:date="2014-06-09T18:38:00Z"/>
            </w:rPr>
          </w:rPrChange>
        </w:rPr>
      </w:pPr>
    </w:p>
    <w:p w14:paraId="3AA4E157" w14:textId="77777777" w:rsidR="00564129" w:rsidRPr="00564129" w:rsidRDefault="00564129">
      <w:pPr>
        <w:pStyle w:val="HTMLPreformatted"/>
        <w:divId w:val="1477987617"/>
        <w:rPr>
          <w:ins w:id="9732" w:author="shorny" w:date="2014-06-09T18:38:00Z"/>
          <w:sz w:val="18"/>
          <w:rPrChange w:id="9733" w:author="shorny" w:date="2014-06-09T18:38:00Z">
            <w:rPr>
              <w:ins w:id="9734" w:author="shorny" w:date="2014-06-09T18:38:00Z"/>
            </w:rPr>
          </w:rPrChange>
        </w:rPr>
      </w:pPr>
      <w:ins w:id="9735" w:author="shorny" w:date="2014-06-09T18:38:00Z">
        <w:r w:rsidRPr="00564129">
          <w:rPr>
            <w:sz w:val="18"/>
            <w:rPrChange w:id="9736" w:author="shorny" w:date="2014-06-09T18:38:00Z">
              <w:rPr/>
            </w:rPrChange>
          </w:rPr>
          <w:t>DELIMITER $$</w:t>
        </w:r>
      </w:ins>
    </w:p>
    <w:p w14:paraId="6265A7C9" w14:textId="77777777" w:rsidR="00564129" w:rsidRPr="00564129" w:rsidRDefault="00564129">
      <w:pPr>
        <w:pStyle w:val="HTMLPreformatted"/>
        <w:divId w:val="1477987617"/>
        <w:rPr>
          <w:ins w:id="9737" w:author="shorny" w:date="2014-06-09T18:38:00Z"/>
          <w:rStyle w:val="comment1"/>
          <w:sz w:val="18"/>
          <w:rPrChange w:id="9738" w:author="shorny" w:date="2014-06-09T18:38:00Z">
            <w:rPr>
              <w:ins w:id="9739" w:author="shorny" w:date="2014-06-09T18:38:00Z"/>
              <w:rStyle w:val="comment1"/>
            </w:rPr>
          </w:rPrChange>
        </w:rPr>
      </w:pPr>
      <w:ins w:id="9740" w:author="shorny" w:date="2014-06-09T18:38:00Z">
        <w:r w:rsidRPr="00564129">
          <w:rPr>
            <w:rStyle w:val="comment1"/>
            <w:sz w:val="18"/>
            <w:rPrChange w:id="9741" w:author="shorny" w:date="2014-06-09T18:38:00Z">
              <w:rPr>
                <w:rStyle w:val="comment1"/>
              </w:rPr>
            </w:rPrChange>
          </w:rPr>
          <w:t>-- -----------------------------------------------------------------------------</w:t>
        </w:r>
      </w:ins>
    </w:p>
    <w:p w14:paraId="70E2C5E0" w14:textId="77777777" w:rsidR="00564129" w:rsidRPr="00564129" w:rsidRDefault="00564129">
      <w:pPr>
        <w:pStyle w:val="HTMLPreformatted"/>
        <w:divId w:val="1477987617"/>
        <w:rPr>
          <w:ins w:id="9742" w:author="shorny" w:date="2014-06-09T18:38:00Z"/>
          <w:rStyle w:val="comment1"/>
          <w:sz w:val="18"/>
          <w:rPrChange w:id="9743" w:author="shorny" w:date="2014-06-09T18:38:00Z">
            <w:rPr>
              <w:ins w:id="9744" w:author="shorny" w:date="2014-06-09T18:38:00Z"/>
              <w:rStyle w:val="comment1"/>
            </w:rPr>
          </w:rPrChange>
        </w:rPr>
      </w:pPr>
      <w:ins w:id="9745" w:author="shorny" w:date="2014-06-09T18:38:00Z">
        <w:r w:rsidRPr="00564129">
          <w:rPr>
            <w:rStyle w:val="comment1"/>
            <w:sz w:val="18"/>
            <w:rPrChange w:id="9746" w:author="shorny" w:date="2014-06-09T18:38:00Z">
              <w:rPr>
                <w:rStyle w:val="comment1"/>
              </w:rPr>
            </w:rPrChange>
          </w:rPr>
          <w:t>-- Record changes to Research Areas to email these to the change subject later</w:t>
        </w:r>
      </w:ins>
    </w:p>
    <w:p w14:paraId="46CE05E1" w14:textId="77777777" w:rsidR="00564129" w:rsidRPr="00564129" w:rsidRDefault="00564129">
      <w:pPr>
        <w:pStyle w:val="HTMLPreformatted"/>
        <w:divId w:val="1477987617"/>
        <w:rPr>
          <w:ins w:id="9747" w:author="shorny" w:date="2014-06-09T18:38:00Z"/>
          <w:sz w:val="18"/>
          <w:rPrChange w:id="9748" w:author="shorny" w:date="2014-06-09T18:38:00Z">
            <w:rPr>
              <w:ins w:id="9749" w:author="shorny" w:date="2014-06-09T18:38:00Z"/>
            </w:rPr>
          </w:rPrChange>
        </w:rPr>
      </w:pPr>
      <w:ins w:id="9750" w:author="shorny" w:date="2014-06-09T18:38:00Z">
        <w:r w:rsidRPr="00564129">
          <w:rPr>
            <w:rStyle w:val="keyword1"/>
            <w:sz w:val="18"/>
            <w:rPrChange w:id="9751" w:author="shorny" w:date="2014-06-09T18:38:00Z">
              <w:rPr>
                <w:rStyle w:val="keyword1"/>
              </w:rPr>
            </w:rPrChange>
          </w:rPr>
          <w:t>DROP</w:t>
        </w:r>
        <w:r w:rsidRPr="00564129">
          <w:rPr>
            <w:sz w:val="18"/>
            <w:rPrChange w:id="9752" w:author="shorny" w:date="2014-06-09T18:38:00Z">
              <w:rPr/>
            </w:rPrChange>
          </w:rPr>
          <w:t xml:space="preserve"> </w:t>
        </w:r>
        <w:r w:rsidRPr="00564129">
          <w:rPr>
            <w:rStyle w:val="keyword1"/>
            <w:sz w:val="18"/>
            <w:rPrChange w:id="9753" w:author="shorny" w:date="2014-06-09T18:38:00Z">
              <w:rPr>
                <w:rStyle w:val="keyword1"/>
              </w:rPr>
            </w:rPrChange>
          </w:rPr>
          <w:t>TRIGGER</w:t>
        </w:r>
        <w:r w:rsidRPr="00564129">
          <w:rPr>
            <w:sz w:val="18"/>
            <w:rPrChange w:id="9754" w:author="shorny" w:date="2014-06-09T18:38:00Z">
              <w:rPr/>
            </w:rPrChange>
          </w:rPr>
          <w:t xml:space="preserve"> </w:t>
        </w:r>
        <w:r w:rsidRPr="00564129">
          <w:rPr>
            <w:rStyle w:val="function-name1"/>
            <w:sz w:val="18"/>
            <w:rPrChange w:id="9755" w:author="shorny" w:date="2014-06-09T18:38:00Z">
              <w:rPr>
                <w:rStyle w:val="function-name1"/>
              </w:rPr>
            </w:rPrChange>
          </w:rPr>
          <w:t>IF</w:t>
        </w:r>
        <w:r w:rsidRPr="00564129">
          <w:rPr>
            <w:sz w:val="18"/>
            <w:rPrChange w:id="9756" w:author="shorny" w:date="2014-06-09T18:38:00Z">
              <w:rPr/>
            </w:rPrChange>
          </w:rPr>
          <w:t xml:space="preserve"> </w:t>
        </w:r>
        <w:r w:rsidRPr="00564129">
          <w:rPr>
            <w:rStyle w:val="keyword1"/>
            <w:sz w:val="18"/>
            <w:rPrChange w:id="9757" w:author="shorny" w:date="2014-06-09T18:38:00Z">
              <w:rPr>
                <w:rStyle w:val="keyword1"/>
              </w:rPr>
            </w:rPrChange>
          </w:rPr>
          <w:t>EXISTS</w:t>
        </w:r>
        <w:r w:rsidRPr="00564129">
          <w:rPr>
            <w:sz w:val="18"/>
            <w:rPrChange w:id="9758" w:author="shorny" w:date="2014-06-09T18:38:00Z">
              <w:rPr/>
            </w:rPrChange>
          </w:rPr>
          <w:t xml:space="preserve"> USM_RESEARCHAREA2_AI $$</w:t>
        </w:r>
      </w:ins>
    </w:p>
    <w:p w14:paraId="68C46AF8" w14:textId="77777777" w:rsidR="00564129" w:rsidRPr="00564129" w:rsidRDefault="00564129">
      <w:pPr>
        <w:pStyle w:val="HTMLPreformatted"/>
        <w:divId w:val="1477987617"/>
        <w:rPr>
          <w:ins w:id="9759" w:author="shorny" w:date="2014-06-09T18:38:00Z"/>
          <w:sz w:val="18"/>
          <w:rPrChange w:id="9760" w:author="shorny" w:date="2014-06-09T18:38:00Z">
            <w:rPr>
              <w:ins w:id="9761" w:author="shorny" w:date="2014-06-09T18:38:00Z"/>
            </w:rPr>
          </w:rPrChange>
        </w:rPr>
      </w:pPr>
      <w:ins w:id="9762" w:author="shorny" w:date="2014-06-09T18:38:00Z">
        <w:r w:rsidRPr="00564129">
          <w:rPr>
            <w:rStyle w:val="keyword1"/>
            <w:sz w:val="18"/>
            <w:rPrChange w:id="9763" w:author="shorny" w:date="2014-06-09T18:38:00Z">
              <w:rPr>
                <w:rStyle w:val="keyword1"/>
              </w:rPr>
            </w:rPrChange>
          </w:rPr>
          <w:t>CREATE</w:t>
        </w:r>
        <w:r w:rsidRPr="00564129">
          <w:rPr>
            <w:sz w:val="18"/>
            <w:rPrChange w:id="9764" w:author="shorny" w:date="2014-06-09T18:38:00Z">
              <w:rPr/>
            </w:rPrChange>
          </w:rPr>
          <w:t xml:space="preserve"> </w:t>
        </w:r>
        <w:r w:rsidRPr="00564129">
          <w:rPr>
            <w:rStyle w:val="keyword1"/>
            <w:sz w:val="18"/>
            <w:rPrChange w:id="9765" w:author="shorny" w:date="2014-06-09T18:38:00Z">
              <w:rPr>
                <w:rStyle w:val="keyword1"/>
              </w:rPr>
            </w:rPrChange>
          </w:rPr>
          <w:t>TRIGGER</w:t>
        </w:r>
        <w:r w:rsidRPr="00564129">
          <w:rPr>
            <w:sz w:val="18"/>
            <w:rPrChange w:id="9766" w:author="shorny" w:date="2014-06-09T18:38:00Z">
              <w:rPr/>
            </w:rPrChange>
          </w:rPr>
          <w:t xml:space="preserve"> </w:t>
        </w:r>
        <w:r w:rsidRPr="00564129">
          <w:rPr>
            <w:rStyle w:val="function-name1"/>
            <w:sz w:val="18"/>
            <w:rPrChange w:id="9767" w:author="shorny" w:date="2014-06-09T18:38:00Z">
              <w:rPr>
                <w:rStyle w:val="function-name1"/>
              </w:rPr>
            </w:rPrChange>
          </w:rPr>
          <w:t>USM_RESEARCHAREA2_AI</w:t>
        </w:r>
        <w:r w:rsidRPr="00564129">
          <w:rPr>
            <w:sz w:val="18"/>
            <w:rPrChange w:id="9768" w:author="shorny" w:date="2014-06-09T18:38:00Z">
              <w:rPr/>
            </w:rPrChange>
          </w:rPr>
          <w:t xml:space="preserve"> </w:t>
        </w:r>
        <w:r w:rsidRPr="00564129">
          <w:rPr>
            <w:rStyle w:val="keyword1"/>
            <w:sz w:val="18"/>
            <w:rPrChange w:id="9769" w:author="shorny" w:date="2014-06-09T18:38:00Z">
              <w:rPr>
                <w:rStyle w:val="keyword1"/>
              </w:rPr>
            </w:rPrChange>
          </w:rPr>
          <w:t>AFTER</w:t>
        </w:r>
        <w:r w:rsidRPr="00564129">
          <w:rPr>
            <w:sz w:val="18"/>
            <w:rPrChange w:id="9770" w:author="shorny" w:date="2014-06-09T18:38:00Z">
              <w:rPr/>
            </w:rPrChange>
          </w:rPr>
          <w:t xml:space="preserve"> </w:t>
        </w:r>
        <w:r w:rsidRPr="00564129">
          <w:rPr>
            <w:rStyle w:val="keyword1"/>
            <w:sz w:val="18"/>
            <w:rPrChange w:id="9771" w:author="shorny" w:date="2014-06-09T18:38:00Z">
              <w:rPr>
                <w:rStyle w:val="keyword1"/>
              </w:rPr>
            </w:rPrChange>
          </w:rPr>
          <w:t>INSERT</w:t>
        </w:r>
        <w:r w:rsidRPr="00564129">
          <w:rPr>
            <w:sz w:val="18"/>
            <w:rPrChange w:id="9772" w:author="shorny" w:date="2014-06-09T18:38:00Z">
              <w:rPr/>
            </w:rPrChange>
          </w:rPr>
          <w:t xml:space="preserve"> </w:t>
        </w:r>
        <w:r w:rsidRPr="00564129">
          <w:rPr>
            <w:rStyle w:val="keyword1"/>
            <w:sz w:val="18"/>
            <w:rPrChange w:id="9773" w:author="shorny" w:date="2014-06-09T18:38:00Z">
              <w:rPr>
                <w:rStyle w:val="keyword1"/>
              </w:rPr>
            </w:rPrChange>
          </w:rPr>
          <w:t>ON</w:t>
        </w:r>
      </w:ins>
    </w:p>
    <w:p w14:paraId="52488AF4" w14:textId="77777777" w:rsidR="00564129" w:rsidRPr="00564129" w:rsidRDefault="00564129">
      <w:pPr>
        <w:pStyle w:val="HTMLPreformatted"/>
        <w:divId w:val="1477987617"/>
        <w:rPr>
          <w:ins w:id="9774" w:author="shorny" w:date="2014-06-09T18:38:00Z"/>
          <w:sz w:val="18"/>
          <w:rPrChange w:id="9775" w:author="shorny" w:date="2014-06-09T18:38:00Z">
            <w:rPr>
              <w:ins w:id="9776" w:author="shorny" w:date="2014-06-09T18:38:00Z"/>
            </w:rPr>
          </w:rPrChange>
        </w:rPr>
      </w:pPr>
      <w:ins w:id="9777" w:author="shorny" w:date="2014-06-09T18:38:00Z">
        <w:r w:rsidRPr="00564129">
          <w:rPr>
            <w:sz w:val="18"/>
            <w:rPrChange w:id="9778" w:author="shorny" w:date="2014-06-09T18:38:00Z">
              <w:rPr/>
            </w:rPrChange>
          </w:rPr>
          <w:t>`University Staff Member_Research Area2`</w:t>
        </w:r>
      </w:ins>
    </w:p>
    <w:p w14:paraId="44078AD5" w14:textId="77777777" w:rsidR="00564129" w:rsidRPr="00564129" w:rsidRDefault="00564129">
      <w:pPr>
        <w:pStyle w:val="HTMLPreformatted"/>
        <w:divId w:val="1477987617"/>
        <w:rPr>
          <w:ins w:id="9779" w:author="shorny" w:date="2014-06-09T18:38:00Z"/>
          <w:sz w:val="18"/>
          <w:rPrChange w:id="9780" w:author="shorny" w:date="2014-06-09T18:38:00Z">
            <w:rPr>
              <w:ins w:id="9781" w:author="shorny" w:date="2014-06-09T18:38:00Z"/>
            </w:rPr>
          </w:rPrChange>
        </w:rPr>
      </w:pPr>
      <w:ins w:id="9782" w:author="shorny" w:date="2014-06-09T18:38:00Z">
        <w:r w:rsidRPr="00564129">
          <w:rPr>
            <w:rStyle w:val="keyword1"/>
            <w:sz w:val="18"/>
            <w:rPrChange w:id="9783" w:author="shorny" w:date="2014-06-09T18:38:00Z">
              <w:rPr>
                <w:rStyle w:val="keyword1"/>
              </w:rPr>
            </w:rPrChange>
          </w:rPr>
          <w:t>FOR</w:t>
        </w:r>
        <w:r w:rsidRPr="00564129">
          <w:rPr>
            <w:sz w:val="18"/>
            <w:rPrChange w:id="9784" w:author="shorny" w:date="2014-06-09T18:38:00Z">
              <w:rPr/>
            </w:rPrChange>
          </w:rPr>
          <w:t xml:space="preserve"> </w:t>
        </w:r>
        <w:r w:rsidRPr="00564129">
          <w:rPr>
            <w:rStyle w:val="keyword1"/>
            <w:sz w:val="18"/>
            <w:rPrChange w:id="9785" w:author="shorny" w:date="2014-06-09T18:38:00Z">
              <w:rPr>
                <w:rStyle w:val="keyword1"/>
              </w:rPr>
            </w:rPrChange>
          </w:rPr>
          <w:t>EACH</w:t>
        </w:r>
        <w:r w:rsidRPr="00564129">
          <w:rPr>
            <w:sz w:val="18"/>
            <w:rPrChange w:id="9786" w:author="shorny" w:date="2014-06-09T18:38:00Z">
              <w:rPr/>
            </w:rPrChange>
          </w:rPr>
          <w:t xml:space="preserve"> </w:t>
        </w:r>
        <w:r w:rsidRPr="00564129">
          <w:rPr>
            <w:rStyle w:val="type1"/>
            <w:sz w:val="18"/>
            <w:rPrChange w:id="9787" w:author="shorny" w:date="2014-06-09T18:38:00Z">
              <w:rPr>
                <w:rStyle w:val="type1"/>
              </w:rPr>
            </w:rPrChange>
          </w:rPr>
          <w:t>ROW</w:t>
        </w:r>
      </w:ins>
    </w:p>
    <w:p w14:paraId="7065DF33" w14:textId="77777777" w:rsidR="00564129" w:rsidRPr="00564129" w:rsidRDefault="00564129">
      <w:pPr>
        <w:pStyle w:val="HTMLPreformatted"/>
        <w:divId w:val="1477987617"/>
        <w:rPr>
          <w:ins w:id="9788" w:author="shorny" w:date="2014-06-09T18:38:00Z"/>
          <w:sz w:val="18"/>
          <w:rPrChange w:id="9789" w:author="shorny" w:date="2014-06-09T18:38:00Z">
            <w:rPr>
              <w:ins w:id="9790" w:author="shorny" w:date="2014-06-09T18:38:00Z"/>
            </w:rPr>
          </w:rPrChange>
        </w:rPr>
      </w:pPr>
      <w:ins w:id="9791" w:author="shorny" w:date="2014-06-09T18:38:00Z">
        <w:r w:rsidRPr="00564129">
          <w:rPr>
            <w:rStyle w:val="keyword1"/>
            <w:sz w:val="18"/>
            <w:rPrChange w:id="9792" w:author="shorny" w:date="2014-06-09T18:38:00Z">
              <w:rPr>
                <w:rStyle w:val="keyword1"/>
              </w:rPr>
            </w:rPrChange>
          </w:rPr>
          <w:t>BEGIN</w:t>
        </w:r>
      </w:ins>
    </w:p>
    <w:p w14:paraId="0F308EDB" w14:textId="77777777" w:rsidR="00564129" w:rsidRPr="00564129" w:rsidRDefault="00564129">
      <w:pPr>
        <w:pStyle w:val="HTMLPreformatted"/>
        <w:divId w:val="1477987617"/>
        <w:rPr>
          <w:ins w:id="9793" w:author="shorny" w:date="2014-06-09T18:38:00Z"/>
          <w:sz w:val="18"/>
          <w:rPrChange w:id="9794" w:author="shorny" w:date="2014-06-09T18:38:00Z">
            <w:rPr>
              <w:ins w:id="9795" w:author="shorny" w:date="2014-06-09T18:38:00Z"/>
            </w:rPr>
          </w:rPrChange>
        </w:rPr>
      </w:pPr>
      <w:ins w:id="9796" w:author="shorny" w:date="2014-06-09T18:38:00Z">
        <w:r w:rsidRPr="00564129">
          <w:rPr>
            <w:sz w:val="18"/>
            <w:rPrChange w:id="9797" w:author="shorny" w:date="2014-06-09T18:38:00Z">
              <w:rPr/>
            </w:rPrChange>
          </w:rPr>
          <w:t xml:space="preserve">  </w:t>
        </w:r>
        <w:r w:rsidRPr="00564129">
          <w:rPr>
            <w:rStyle w:val="keyword1"/>
            <w:sz w:val="18"/>
            <w:rPrChange w:id="9798" w:author="shorny" w:date="2014-06-09T18:38:00Z">
              <w:rPr>
                <w:rStyle w:val="keyword1"/>
              </w:rPr>
            </w:rPrChange>
          </w:rPr>
          <w:t>DECLARE</w:t>
        </w:r>
        <w:r w:rsidRPr="00564129">
          <w:rPr>
            <w:sz w:val="18"/>
            <w:rPrChange w:id="9799" w:author="shorny" w:date="2014-06-09T18:38:00Z">
              <w:rPr/>
            </w:rPrChange>
          </w:rPr>
          <w:t xml:space="preserve"> v_forCodeDescription </w:t>
        </w:r>
        <w:proofErr w:type="gramStart"/>
        <w:r w:rsidRPr="00564129">
          <w:rPr>
            <w:rStyle w:val="type1"/>
            <w:sz w:val="18"/>
            <w:rPrChange w:id="9800" w:author="shorny" w:date="2014-06-09T18:38:00Z">
              <w:rPr>
                <w:rStyle w:val="type1"/>
              </w:rPr>
            </w:rPrChange>
          </w:rPr>
          <w:t>varchar</w:t>
        </w:r>
        <w:r w:rsidRPr="00564129">
          <w:rPr>
            <w:sz w:val="18"/>
            <w:rPrChange w:id="9801" w:author="shorny" w:date="2014-06-09T18:38:00Z">
              <w:rPr/>
            </w:rPrChange>
          </w:rPr>
          <w:t>(</w:t>
        </w:r>
        <w:proofErr w:type="gramEnd"/>
        <w:r w:rsidRPr="00564129">
          <w:rPr>
            <w:sz w:val="18"/>
            <w:rPrChange w:id="9802" w:author="shorny" w:date="2014-06-09T18:38:00Z">
              <w:rPr/>
            </w:rPrChange>
          </w:rPr>
          <w:t>2000) ;</w:t>
        </w:r>
      </w:ins>
    </w:p>
    <w:p w14:paraId="54E52D9E" w14:textId="77777777" w:rsidR="00564129" w:rsidRPr="00564129" w:rsidRDefault="00564129">
      <w:pPr>
        <w:pStyle w:val="HTMLPreformatted"/>
        <w:divId w:val="1477987617"/>
        <w:rPr>
          <w:ins w:id="9803" w:author="shorny" w:date="2014-06-09T18:38:00Z"/>
          <w:sz w:val="18"/>
          <w:rPrChange w:id="9804" w:author="shorny" w:date="2014-06-09T18:38:00Z">
            <w:rPr>
              <w:ins w:id="9805" w:author="shorny" w:date="2014-06-09T18:38:00Z"/>
            </w:rPr>
          </w:rPrChange>
        </w:rPr>
      </w:pPr>
      <w:ins w:id="9806" w:author="shorny" w:date="2014-06-09T18:38:00Z">
        <w:r w:rsidRPr="00564129">
          <w:rPr>
            <w:sz w:val="18"/>
            <w:rPrChange w:id="9807" w:author="shorny" w:date="2014-06-09T18:38:00Z">
              <w:rPr/>
            </w:rPrChange>
          </w:rPr>
          <w:t xml:space="preserve">  </w:t>
        </w:r>
        <w:r w:rsidRPr="00564129">
          <w:rPr>
            <w:rStyle w:val="keyword1"/>
            <w:sz w:val="18"/>
            <w:rPrChange w:id="9808" w:author="shorny" w:date="2014-06-09T18:38:00Z">
              <w:rPr>
                <w:rStyle w:val="keyword1"/>
              </w:rPr>
            </w:rPrChange>
          </w:rPr>
          <w:t>DECLARE</w:t>
        </w:r>
        <w:r w:rsidRPr="00564129">
          <w:rPr>
            <w:sz w:val="18"/>
            <w:rPrChange w:id="9809" w:author="shorny" w:date="2014-06-09T18:38:00Z">
              <w:rPr/>
            </w:rPrChange>
          </w:rPr>
          <w:t xml:space="preserve"> v_comment </w:t>
        </w:r>
        <w:proofErr w:type="gramStart"/>
        <w:r w:rsidRPr="00564129">
          <w:rPr>
            <w:rStyle w:val="type1"/>
            <w:sz w:val="18"/>
            <w:rPrChange w:id="9810" w:author="shorny" w:date="2014-06-09T18:38:00Z">
              <w:rPr>
                <w:rStyle w:val="type1"/>
              </w:rPr>
            </w:rPrChange>
          </w:rPr>
          <w:t>varchar</w:t>
        </w:r>
        <w:r w:rsidRPr="00564129">
          <w:rPr>
            <w:sz w:val="18"/>
            <w:rPrChange w:id="9811" w:author="shorny" w:date="2014-06-09T18:38:00Z">
              <w:rPr/>
            </w:rPrChange>
          </w:rPr>
          <w:t>(</w:t>
        </w:r>
        <w:proofErr w:type="gramEnd"/>
        <w:r w:rsidRPr="00564129">
          <w:rPr>
            <w:sz w:val="18"/>
            <w:rPrChange w:id="9812" w:author="shorny" w:date="2014-06-09T18:38:00Z">
              <w:rPr/>
            </w:rPrChange>
          </w:rPr>
          <w:t>1000) ;</w:t>
        </w:r>
      </w:ins>
    </w:p>
    <w:p w14:paraId="7713D9DE" w14:textId="77777777" w:rsidR="00564129" w:rsidRPr="00564129" w:rsidRDefault="00564129">
      <w:pPr>
        <w:pStyle w:val="HTMLPreformatted"/>
        <w:divId w:val="1477987617"/>
        <w:rPr>
          <w:ins w:id="9813" w:author="shorny" w:date="2014-06-09T18:38:00Z"/>
          <w:sz w:val="18"/>
          <w:rPrChange w:id="9814" w:author="shorny" w:date="2014-06-09T18:38:00Z">
            <w:rPr>
              <w:ins w:id="9815" w:author="shorny" w:date="2014-06-09T18:38:00Z"/>
            </w:rPr>
          </w:rPrChange>
        </w:rPr>
      </w:pPr>
      <w:ins w:id="9816" w:author="shorny" w:date="2014-06-09T18:38:00Z">
        <w:r w:rsidRPr="00564129">
          <w:rPr>
            <w:sz w:val="18"/>
            <w:rPrChange w:id="9817" w:author="shorny" w:date="2014-06-09T18:38:00Z">
              <w:rPr/>
            </w:rPrChange>
          </w:rPr>
          <w:t xml:space="preserve">  </w:t>
        </w:r>
        <w:r w:rsidRPr="00564129">
          <w:rPr>
            <w:rStyle w:val="keyword1"/>
            <w:sz w:val="18"/>
            <w:rPrChange w:id="9818" w:author="shorny" w:date="2014-06-09T18:38:00Z">
              <w:rPr>
                <w:rStyle w:val="keyword1"/>
              </w:rPr>
            </w:rPrChange>
          </w:rPr>
          <w:t>DECLARE</w:t>
        </w:r>
        <w:r w:rsidRPr="00564129">
          <w:rPr>
            <w:sz w:val="18"/>
            <w:rPrChange w:id="9819" w:author="shorny" w:date="2014-06-09T18:38:00Z">
              <w:rPr/>
            </w:rPrChange>
          </w:rPr>
          <w:t xml:space="preserve"> v_agentFName </w:t>
        </w:r>
        <w:proofErr w:type="gramStart"/>
        <w:r w:rsidRPr="00564129">
          <w:rPr>
            <w:rStyle w:val="type1"/>
            <w:sz w:val="18"/>
            <w:rPrChange w:id="9820" w:author="shorny" w:date="2014-06-09T18:38:00Z">
              <w:rPr>
                <w:rStyle w:val="type1"/>
              </w:rPr>
            </w:rPrChange>
          </w:rPr>
          <w:t>varchar</w:t>
        </w:r>
        <w:r w:rsidRPr="00564129">
          <w:rPr>
            <w:sz w:val="18"/>
            <w:rPrChange w:id="9821" w:author="shorny" w:date="2014-06-09T18:38:00Z">
              <w:rPr/>
            </w:rPrChange>
          </w:rPr>
          <w:t>(</w:t>
        </w:r>
        <w:proofErr w:type="gramEnd"/>
        <w:r w:rsidRPr="00564129">
          <w:rPr>
            <w:sz w:val="18"/>
            <w:rPrChange w:id="9822" w:author="shorny" w:date="2014-06-09T18:38:00Z">
              <w:rPr/>
            </w:rPrChange>
          </w:rPr>
          <w:t>50) ;</w:t>
        </w:r>
      </w:ins>
    </w:p>
    <w:p w14:paraId="4F9A00D3" w14:textId="77777777" w:rsidR="00564129" w:rsidRPr="00564129" w:rsidRDefault="00564129">
      <w:pPr>
        <w:pStyle w:val="HTMLPreformatted"/>
        <w:divId w:val="1477987617"/>
        <w:rPr>
          <w:ins w:id="9823" w:author="shorny" w:date="2014-06-09T18:38:00Z"/>
          <w:sz w:val="18"/>
          <w:rPrChange w:id="9824" w:author="shorny" w:date="2014-06-09T18:38:00Z">
            <w:rPr>
              <w:ins w:id="9825" w:author="shorny" w:date="2014-06-09T18:38:00Z"/>
            </w:rPr>
          </w:rPrChange>
        </w:rPr>
      </w:pPr>
      <w:ins w:id="9826" w:author="shorny" w:date="2014-06-09T18:38:00Z">
        <w:r w:rsidRPr="00564129">
          <w:rPr>
            <w:sz w:val="18"/>
            <w:rPrChange w:id="9827" w:author="shorny" w:date="2014-06-09T18:38:00Z">
              <w:rPr/>
            </w:rPrChange>
          </w:rPr>
          <w:t xml:space="preserve">  </w:t>
        </w:r>
        <w:r w:rsidRPr="00564129">
          <w:rPr>
            <w:rStyle w:val="keyword1"/>
            <w:sz w:val="18"/>
            <w:rPrChange w:id="9828" w:author="shorny" w:date="2014-06-09T18:38:00Z">
              <w:rPr>
                <w:rStyle w:val="keyword1"/>
              </w:rPr>
            </w:rPrChange>
          </w:rPr>
          <w:t>DECLARE</w:t>
        </w:r>
        <w:r w:rsidRPr="00564129">
          <w:rPr>
            <w:sz w:val="18"/>
            <w:rPrChange w:id="9829" w:author="shorny" w:date="2014-06-09T18:38:00Z">
              <w:rPr/>
            </w:rPrChange>
          </w:rPr>
          <w:t xml:space="preserve"> v_agentLName </w:t>
        </w:r>
        <w:proofErr w:type="gramStart"/>
        <w:r w:rsidRPr="00564129">
          <w:rPr>
            <w:rStyle w:val="type1"/>
            <w:sz w:val="18"/>
            <w:rPrChange w:id="9830" w:author="shorny" w:date="2014-06-09T18:38:00Z">
              <w:rPr>
                <w:rStyle w:val="type1"/>
              </w:rPr>
            </w:rPrChange>
          </w:rPr>
          <w:t>varchar</w:t>
        </w:r>
        <w:r w:rsidRPr="00564129">
          <w:rPr>
            <w:sz w:val="18"/>
            <w:rPrChange w:id="9831" w:author="shorny" w:date="2014-06-09T18:38:00Z">
              <w:rPr/>
            </w:rPrChange>
          </w:rPr>
          <w:t>(</w:t>
        </w:r>
        <w:proofErr w:type="gramEnd"/>
        <w:r w:rsidRPr="00564129">
          <w:rPr>
            <w:sz w:val="18"/>
            <w:rPrChange w:id="9832" w:author="shorny" w:date="2014-06-09T18:38:00Z">
              <w:rPr/>
            </w:rPrChange>
          </w:rPr>
          <w:t>50) ;</w:t>
        </w:r>
      </w:ins>
    </w:p>
    <w:p w14:paraId="621E7D23" w14:textId="77777777" w:rsidR="00564129" w:rsidRPr="00564129" w:rsidRDefault="00564129">
      <w:pPr>
        <w:pStyle w:val="HTMLPreformatted"/>
        <w:divId w:val="1477987617"/>
        <w:rPr>
          <w:ins w:id="9833" w:author="shorny" w:date="2014-06-09T18:38:00Z"/>
          <w:sz w:val="18"/>
          <w:rPrChange w:id="9834" w:author="shorny" w:date="2014-06-09T18:38:00Z">
            <w:rPr>
              <w:ins w:id="9835" w:author="shorny" w:date="2014-06-09T18:38:00Z"/>
            </w:rPr>
          </w:rPrChange>
        </w:rPr>
      </w:pPr>
      <w:ins w:id="9836" w:author="shorny" w:date="2014-06-09T18:38:00Z">
        <w:r w:rsidRPr="00564129">
          <w:rPr>
            <w:sz w:val="18"/>
            <w:rPrChange w:id="9837" w:author="shorny" w:date="2014-06-09T18:38:00Z">
              <w:rPr/>
            </w:rPrChange>
          </w:rPr>
          <w:t xml:space="preserve">  </w:t>
        </w:r>
        <w:r w:rsidRPr="00564129">
          <w:rPr>
            <w:rStyle w:val="keyword1"/>
            <w:sz w:val="18"/>
            <w:rPrChange w:id="9838" w:author="shorny" w:date="2014-06-09T18:38:00Z">
              <w:rPr>
                <w:rStyle w:val="keyword1"/>
              </w:rPr>
            </w:rPrChange>
          </w:rPr>
          <w:t>DECLARE</w:t>
        </w:r>
        <w:r w:rsidRPr="00564129">
          <w:rPr>
            <w:sz w:val="18"/>
            <w:rPrChange w:id="9839" w:author="shorny" w:date="2014-06-09T18:38:00Z">
              <w:rPr/>
            </w:rPrChange>
          </w:rPr>
          <w:t xml:space="preserve"> v_decisionTypeID </w:t>
        </w:r>
        <w:proofErr w:type="gramStart"/>
        <w:r w:rsidRPr="00564129">
          <w:rPr>
            <w:sz w:val="18"/>
            <w:rPrChange w:id="9840" w:author="shorny" w:date="2014-06-09T18:38:00Z">
              <w:rPr/>
            </w:rPrChange>
          </w:rPr>
          <w:t>mediumint(</w:t>
        </w:r>
        <w:proofErr w:type="gramEnd"/>
        <w:r w:rsidRPr="00564129">
          <w:rPr>
            <w:sz w:val="18"/>
            <w:rPrChange w:id="9841" w:author="shorny" w:date="2014-06-09T18:38:00Z">
              <w:rPr/>
            </w:rPrChange>
          </w:rPr>
          <w:t>9) ;</w:t>
        </w:r>
      </w:ins>
    </w:p>
    <w:p w14:paraId="46B3836D" w14:textId="77777777" w:rsidR="00564129" w:rsidRPr="00564129" w:rsidRDefault="00564129">
      <w:pPr>
        <w:pStyle w:val="HTMLPreformatted"/>
        <w:divId w:val="1477987617"/>
        <w:rPr>
          <w:ins w:id="9842" w:author="shorny" w:date="2014-06-09T18:38:00Z"/>
          <w:sz w:val="18"/>
          <w:rPrChange w:id="9843" w:author="shorny" w:date="2014-06-09T18:38:00Z">
            <w:rPr>
              <w:ins w:id="9844" w:author="shorny" w:date="2014-06-09T18:38:00Z"/>
            </w:rPr>
          </w:rPrChange>
        </w:rPr>
      </w:pPr>
    </w:p>
    <w:p w14:paraId="6FC5D306" w14:textId="77777777" w:rsidR="00564129" w:rsidRPr="00564129" w:rsidRDefault="00564129">
      <w:pPr>
        <w:pStyle w:val="HTMLPreformatted"/>
        <w:divId w:val="1477987617"/>
        <w:rPr>
          <w:ins w:id="9845" w:author="shorny" w:date="2014-06-09T18:38:00Z"/>
          <w:sz w:val="18"/>
          <w:rPrChange w:id="9846" w:author="shorny" w:date="2014-06-09T18:38:00Z">
            <w:rPr>
              <w:ins w:id="9847" w:author="shorny" w:date="2014-06-09T18:38:00Z"/>
            </w:rPr>
          </w:rPrChange>
        </w:rPr>
      </w:pPr>
      <w:ins w:id="9848" w:author="shorny" w:date="2014-06-09T18:38:00Z">
        <w:r w:rsidRPr="00564129">
          <w:rPr>
            <w:sz w:val="18"/>
            <w:rPrChange w:id="9849" w:author="shorny" w:date="2014-06-09T18:38:00Z">
              <w:rPr/>
            </w:rPrChange>
          </w:rPr>
          <w:t xml:space="preserve">  </w:t>
        </w:r>
        <w:r w:rsidRPr="00564129">
          <w:rPr>
            <w:rStyle w:val="keyword1"/>
            <w:sz w:val="18"/>
            <w:rPrChange w:id="9850" w:author="shorny" w:date="2014-06-09T18:38:00Z">
              <w:rPr>
                <w:rStyle w:val="keyword1"/>
              </w:rPr>
            </w:rPrChange>
          </w:rPr>
          <w:t>SELECT</w:t>
        </w:r>
        <w:r w:rsidRPr="00564129">
          <w:rPr>
            <w:sz w:val="18"/>
            <w:rPrChange w:id="9851" w:author="shorny" w:date="2014-06-09T18:38:00Z">
              <w:rPr/>
            </w:rPrChange>
          </w:rPr>
          <w:t xml:space="preserve"> Description</w:t>
        </w:r>
      </w:ins>
    </w:p>
    <w:p w14:paraId="133D72A3" w14:textId="77777777" w:rsidR="00564129" w:rsidRPr="00564129" w:rsidRDefault="00564129">
      <w:pPr>
        <w:pStyle w:val="HTMLPreformatted"/>
        <w:divId w:val="1477987617"/>
        <w:rPr>
          <w:ins w:id="9852" w:author="shorny" w:date="2014-06-09T18:38:00Z"/>
          <w:sz w:val="18"/>
          <w:rPrChange w:id="9853" w:author="shorny" w:date="2014-06-09T18:38:00Z">
            <w:rPr>
              <w:ins w:id="9854" w:author="shorny" w:date="2014-06-09T18:38:00Z"/>
            </w:rPr>
          </w:rPrChange>
        </w:rPr>
      </w:pPr>
      <w:ins w:id="9855" w:author="shorny" w:date="2014-06-09T18:38:00Z">
        <w:r w:rsidRPr="00564129">
          <w:rPr>
            <w:sz w:val="18"/>
            <w:rPrChange w:id="9856" w:author="shorny" w:date="2014-06-09T18:38:00Z">
              <w:rPr/>
            </w:rPrChange>
          </w:rPr>
          <w:t xml:space="preserve">  </w:t>
        </w:r>
        <w:r w:rsidRPr="00564129">
          <w:rPr>
            <w:rStyle w:val="keyword1"/>
            <w:sz w:val="18"/>
            <w:rPrChange w:id="9857" w:author="shorny" w:date="2014-06-09T18:38:00Z">
              <w:rPr>
                <w:rStyle w:val="keyword1"/>
              </w:rPr>
            </w:rPrChange>
          </w:rPr>
          <w:t>FROM</w:t>
        </w:r>
        <w:r w:rsidRPr="00564129">
          <w:rPr>
            <w:sz w:val="18"/>
            <w:rPrChange w:id="9858" w:author="shorny" w:date="2014-06-09T18:38:00Z">
              <w:rPr/>
            </w:rPrChange>
          </w:rPr>
          <w:t xml:space="preserve"> `Research Area` RA</w:t>
        </w:r>
      </w:ins>
    </w:p>
    <w:p w14:paraId="37638872" w14:textId="77777777" w:rsidR="00564129" w:rsidRPr="00564129" w:rsidRDefault="00564129">
      <w:pPr>
        <w:pStyle w:val="HTMLPreformatted"/>
        <w:divId w:val="1477987617"/>
        <w:rPr>
          <w:ins w:id="9859" w:author="shorny" w:date="2014-06-09T18:38:00Z"/>
          <w:sz w:val="18"/>
          <w:rPrChange w:id="9860" w:author="shorny" w:date="2014-06-09T18:38:00Z">
            <w:rPr>
              <w:ins w:id="9861" w:author="shorny" w:date="2014-06-09T18:38:00Z"/>
            </w:rPr>
          </w:rPrChange>
        </w:rPr>
      </w:pPr>
      <w:ins w:id="9862" w:author="shorny" w:date="2014-06-09T18:38:00Z">
        <w:r w:rsidRPr="00564129">
          <w:rPr>
            <w:sz w:val="18"/>
            <w:rPrChange w:id="9863" w:author="shorny" w:date="2014-06-09T18:38:00Z">
              <w:rPr/>
            </w:rPrChange>
          </w:rPr>
          <w:t xml:space="preserve">  </w:t>
        </w:r>
        <w:r w:rsidRPr="00564129">
          <w:rPr>
            <w:rStyle w:val="keyword1"/>
            <w:sz w:val="18"/>
            <w:rPrChange w:id="9864" w:author="shorny" w:date="2014-06-09T18:38:00Z">
              <w:rPr>
                <w:rStyle w:val="keyword1"/>
              </w:rPr>
            </w:rPrChange>
          </w:rPr>
          <w:t>WHERE</w:t>
        </w:r>
        <w:r w:rsidRPr="00564129">
          <w:rPr>
            <w:sz w:val="18"/>
            <w:rPrChange w:id="9865" w:author="shorny" w:date="2014-06-09T18:38:00Z">
              <w:rPr/>
            </w:rPrChange>
          </w:rPr>
          <w:t xml:space="preserve"> RA.FORCode = </w:t>
        </w:r>
        <w:r w:rsidRPr="00564129">
          <w:rPr>
            <w:rStyle w:val="keyword1"/>
            <w:sz w:val="18"/>
            <w:rPrChange w:id="9866" w:author="shorny" w:date="2014-06-09T18:38:00Z">
              <w:rPr>
                <w:rStyle w:val="keyword1"/>
              </w:rPr>
            </w:rPrChange>
          </w:rPr>
          <w:t>NEW</w:t>
        </w:r>
        <w:r w:rsidRPr="00564129">
          <w:rPr>
            <w:sz w:val="18"/>
            <w:rPrChange w:id="9867" w:author="shorny" w:date="2014-06-09T18:38:00Z">
              <w:rPr/>
            </w:rPrChange>
          </w:rPr>
          <w:t>.FORCode</w:t>
        </w:r>
      </w:ins>
    </w:p>
    <w:p w14:paraId="00763DDB" w14:textId="77777777" w:rsidR="00564129" w:rsidRPr="00564129" w:rsidRDefault="00564129">
      <w:pPr>
        <w:pStyle w:val="HTMLPreformatted"/>
        <w:divId w:val="1477987617"/>
        <w:rPr>
          <w:ins w:id="9868" w:author="shorny" w:date="2014-06-09T18:38:00Z"/>
          <w:sz w:val="18"/>
          <w:rPrChange w:id="9869" w:author="shorny" w:date="2014-06-09T18:38:00Z">
            <w:rPr>
              <w:ins w:id="9870" w:author="shorny" w:date="2014-06-09T18:38:00Z"/>
            </w:rPr>
          </w:rPrChange>
        </w:rPr>
      </w:pPr>
      <w:ins w:id="9871" w:author="shorny" w:date="2014-06-09T18:38:00Z">
        <w:r w:rsidRPr="00564129">
          <w:rPr>
            <w:sz w:val="18"/>
            <w:rPrChange w:id="9872" w:author="shorny" w:date="2014-06-09T18:38:00Z">
              <w:rPr/>
            </w:rPrChange>
          </w:rPr>
          <w:t xml:space="preserve">  </w:t>
        </w:r>
        <w:r w:rsidRPr="00564129">
          <w:rPr>
            <w:rStyle w:val="keyword1"/>
            <w:sz w:val="18"/>
            <w:rPrChange w:id="9873" w:author="shorny" w:date="2014-06-09T18:38:00Z">
              <w:rPr>
                <w:rStyle w:val="keyword1"/>
              </w:rPr>
            </w:rPrChange>
          </w:rPr>
          <w:t>INTO</w:t>
        </w:r>
        <w:r w:rsidRPr="00564129">
          <w:rPr>
            <w:sz w:val="18"/>
            <w:rPrChange w:id="9874" w:author="shorny" w:date="2014-06-09T18:38:00Z">
              <w:rPr/>
            </w:rPrChange>
          </w:rPr>
          <w:t xml:space="preserve"> v_</w:t>
        </w:r>
        <w:proofErr w:type="gramStart"/>
        <w:r w:rsidRPr="00564129">
          <w:rPr>
            <w:sz w:val="18"/>
            <w:rPrChange w:id="9875" w:author="shorny" w:date="2014-06-09T18:38:00Z">
              <w:rPr/>
            </w:rPrChange>
          </w:rPr>
          <w:t>forCodeDescription ;</w:t>
        </w:r>
        <w:proofErr w:type="gramEnd"/>
      </w:ins>
    </w:p>
    <w:p w14:paraId="532FB620" w14:textId="77777777" w:rsidR="00564129" w:rsidRPr="00564129" w:rsidRDefault="00564129">
      <w:pPr>
        <w:pStyle w:val="HTMLPreformatted"/>
        <w:divId w:val="1477987617"/>
        <w:rPr>
          <w:ins w:id="9876" w:author="shorny" w:date="2014-06-09T18:38:00Z"/>
          <w:sz w:val="18"/>
          <w:rPrChange w:id="9877" w:author="shorny" w:date="2014-06-09T18:38:00Z">
            <w:rPr>
              <w:ins w:id="9878" w:author="shorny" w:date="2014-06-09T18:38:00Z"/>
            </w:rPr>
          </w:rPrChange>
        </w:rPr>
      </w:pPr>
    </w:p>
    <w:p w14:paraId="686AD2F9" w14:textId="77777777" w:rsidR="00564129" w:rsidRPr="00564129" w:rsidRDefault="00564129">
      <w:pPr>
        <w:pStyle w:val="HTMLPreformatted"/>
        <w:divId w:val="1477987617"/>
        <w:rPr>
          <w:ins w:id="9879" w:author="shorny" w:date="2014-06-09T18:38:00Z"/>
          <w:sz w:val="18"/>
          <w:rPrChange w:id="9880" w:author="shorny" w:date="2014-06-09T18:38:00Z">
            <w:rPr>
              <w:ins w:id="9881" w:author="shorny" w:date="2014-06-09T18:38:00Z"/>
            </w:rPr>
          </w:rPrChange>
        </w:rPr>
      </w:pPr>
      <w:ins w:id="9882" w:author="shorny" w:date="2014-06-09T18:38:00Z">
        <w:r w:rsidRPr="00564129">
          <w:rPr>
            <w:sz w:val="18"/>
            <w:rPrChange w:id="9883" w:author="shorny" w:date="2014-06-09T18:38:00Z">
              <w:rPr/>
            </w:rPrChange>
          </w:rPr>
          <w:t xml:space="preserve">  </w:t>
        </w:r>
        <w:r w:rsidRPr="00564129">
          <w:rPr>
            <w:rStyle w:val="keyword1"/>
            <w:sz w:val="18"/>
            <w:rPrChange w:id="9884" w:author="shorny" w:date="2014-06-09T18:38:00Z">
              <w:rPr>
                <w:rStyle w:val="keyword1"/>
              </w:rPr>
            </w:rPrChange>
          </w:rPr>
          <w:t>SELECT</w:t>
        </w:r>
        <w:r w:rsidRPr="00564129">
          <w:rPr>
            <w:sz w:val="18"/>
            <w:rPrChange w:id="9885" w:author="shorny" w:date="2014-06-09T18:38:00Z">
              <w:rPr/>
            </w:rPrChange>
          </w:rPr>
          <w:t xml:space="preserve"> FName, LName</w:t>
        </w:r>
      </w:ins>
    </w:p>
    <w:p w14:paraId="652C8E98" w14:textId="77777777" w:rsidR="00564129" w:rsidRPr="00564129" w:rsidRDefault="00564129">
      <w:pPr>
        <w:pStyle w:val="HTMLPreformatted"/>
        <w:divId w:val="1477987617"/>
        <w:rPr>
          <w:ins w:id="9886" w:author="shorny" w:date="2014-06-09T18:38:00Z"/>
          <w:sz w:val="18"/>
          <w:rPrChange w:id="9887" w:author="shorny" w:date="2014-06-09T18:38:00Z">
            <w:rPr>
              <w:ins w:id="9888" w:author="shorny" w:date="2014-06-09T18:38:00Z"/>
            </w:rPr>
          </w:rPrChange>
        </w:rPr>
      </w:pPr>
      <w:ins w:id="9889" w:author="shorny" w:date="2014-06-09T18:38:00Z">
        <w:r w:rsidRPr="00564129">
          <w:rPr>
            <w:sz w:val="18"/>
            <w:rPrChange w:id="9890" w:author="shorny" w:date="2014-06-09T18:38:00Z">
              <w:rPr/>
            </w:rPrChange>
          </w:rPr>
          <w:t xml:space="preserve">  </w:t>
        </w:r>
        <w:r w:rsidRPr="00564129">
          <w:rPr>
            <w:rStyle w:val="keyword1"/>
            <w:sz w:val="18"/>
            <w:rPrChange w:id="9891" w:author="shorny" w:date="2014-06-09T18:38:00Z">
              <w:rPr>
                <w:rStyle w:val="keyword1"/>
              </w:rPr>
            </w:rPrChange>
          </w:rPr>
          <w:t>FROM</w:t>
        </w:r>
        <w:r w:rsidRPr="00564129">
          <w:rPr>
            <w:sz w:val="18"/>
            <w:rPrChange w:id="9892" w:author="shorny" w:date="2014-06-09T18:38:00Z">
              <w:rPr/>
            </w:rPrChange>
          </w:rPr>
          <w:t xml:space="preserve"> `University Staff Member` </w:t>
        </w:r>
        <w:r w:rsidRPr="00564129">
          <w:rPr>
            <w:rStyle w:val="keyword1"/>
            <w:sz w:val="18"/>
            <w:rPrChange w:id="9893" w:author="shorny" w:date="2014-06-09T18:38:00Z">
              <w:rPr>
                <w:rStyle w:val="keyword1"/>
              </w:rPr>
            </w:rPrChange>
          </w:rPr>
          <w:t>AS</w:t>
        </w:r>
        <w:r w:rsidRPr="00564129">
          <w:rPr>
            <w:sz w:val="18"/>
            <w:rPrChange w:id="9894" w:author="shorny" w:date="2014-06-09T18:38:00Z">
              <w:rPr/>
            </w:rPrChange>
          </w:rPr>
          <w:t xml:space="preserve"> USM</w:t>
        </w:r>
      </w:ins>
    </w:p>
    <w:p w14:paraId="79674BE2" w14:textId="77777777" w:rsidR="00564129" w:rsidRPr="00564129" w:rsidRDefault="00564129">
      <w:pPr>
        <w:pStyle w:val="HTMLPreformatted"/>
        <w:divId w:val="1477987617"/>
        <w:rPr>
          <w:ins w:id="9895" w:author="shorny" w:date="2014-06-09T18:38:00Z"/>
          <w:sz w:val="18"/>
          <w:rPrChange w:id="9896" w:author="shorny" w:date="2014-06-09T18:38:00Z">
            <w:rPr>
              <w:ins w:id="9897" w:author="shorny" w:date="2014-06-09T18:38:00Z"/>
            </w:rPr>
          </w:rPrChange>
        </w:rPr>
      </w:pPr>
      <w:ins w:id="9898" w:author="shorny" w:date="2014-06-09T18:38:00Z">
        <w:r w:rsidRPr="00564129">
          <w:rPr>
            <w:sz w:val="18"/>
            <w:rPrChange w:id="9899" w:author="shorny" w:date="2014-06-09T18:38:00Z">
              <w:rPr/>
            </w:rPrChange>
          </w:rPr>
          <w:t xml:space="preserve">  </w:t>
        </w:r>
        <w:r w:rsidRPr="00564129">
          <w:rPr>
            <w:rStyle w:val="keyword1"/>
            <w:sz w:val="18"/>
            <w:rPrChange w:id="9900" w:author="shorny" w:date="2014-06-09T18:38:00Z">
              <w:rPr>
                <w:rStyle w:val="keyword1"/>
              </w:rPr>
            </w:rPrChange>
          </w:rPr>
          <w:t>WHERE</w:t>
        </w:r>
        <w:r w:rsidRPr="00564129">
          <w:rPr>
            <w:sz w:val="18"/>
            <w:rPrChange w:id="9901" w:author="shorny" w:date="2014-06-09T18:38:00Z">
              <w:rPr/>
            </w:rPrChange>
          </w:rPr>
          <w:t xml:space="preserve"> USM.StaffID = CURRENT_RHD_</w:t>
        </w:r>
        <w:proofErr w:type="gramStart"/>
        <w:r w:rsidRPr="00564129">
          <w:rPr>
            <w:sz w:val="18"/>
            <w:rPrChange w:id="9902" w:author="shorny" w:date="2014-06-09T18:38:00Z">
              <w:rPr/>
            </w:rPrChange>
          </w:rPr>
          <w:t>USER()</w:t>
        </w:r>
        <w:proofErr w:type="gramEnd"/>
      </w:ins>
    </w:p>
    <w:p w14:paraId="0AD7282C" w14:textId="77777777" w:rsidR="00564129" w:rsidRPr="00564129" w:rsidRDefault="00564129">
      <w:pPr>
        <w:pStyle w:val="HTMLPreformatted"/>
        <w:divId w:val="1477987617"/>
        <w:rPr>
          <w:ins w:id="9903" w:author="shorny" w:date="2014-06-09T18:38:00Z"/>
          <w:sz w:val="18"/>
          <w:rPrChange w:id="9904" w:author="shorny" w:date="2014-06-09T18:38:00Z">
            <w:rPr>
              <w:ins w:id="9905" w:author="shorny" w:date="2014-06-09T18:38:00Z"/>
            </w:rPr>
          </w:rPrChange>
        </w:rPr>
      </w:pPr>
      <w:ins w:id="9906" w:author="shorny" w:date="2014-06-09T18:38:00Z">
        <w:r w:rsidRPr="00564129">
          <w:rPr>
            <w:sz w:val="18"/>
            <w:rPrChange w:id="9907" w:author="shorny" w:date="2014-06-09T18:38:00Z">
              <w:rPr/>
            </w:rPrChange>
          </w:rPr>
          <w:t xml:space="preserve">  </w:t>
        </w:r>
        <w:r w:rsidRPr="00564129">
          <w:rPr>
            <w:rStyle w:val="keyword1"/>
            <w:sz w:val="18"/>
            <w:rPrChange w:id="9908" w:author="shorny" w:date="2014-06-09T18:38:00Z">
              <w:rPr>
                <w:rStyle w:val="keyword1"/>
              </w:rPr>
            </w:rPrChange>
          </w:rPr>
          <w:t>INTO</w:t>
        </w:r>
        <w:r w:rsidRPr="00564129">
          <w:rPr>
            <w:sz w:val="18"/>
            <w:rPrChange w:id="9909" w:author="shorny" w:date="2014-06-09T18:38:00Z">
              <w:rPr/>
            </w:rPrChange>
          </w:rPr>
          <w:t xml:space="preserve"> v_agentFName, v_agentLName;</w:t>
        </w:r>
      </w:ins>
    </w:p>
    <w:p w14:paraId="7B2CD841" w14:textId="77777777" w:rsidR="00564129" w:rsidRPr="00564129" w:rsidRDefault="00564129">
      <w:pPr>
        <w:pStyle w:val="HTMLPreformatted"/>
        <w:divId w:val="1477987617"/>
        <w:rPr>
          <w:ins w:id="9910" w:author="shorny" w:date="2014-06-09T18:38:00Z"/>
          <w:sz w:val="18"/>
          <w:rPrChange w:id="9911" w:author="shorny" w:date="2014-06-09T18:38:00Z">
            <w:rPr>
              <w:ins w:id="9912" w:author="shorny" w:date="2014-06-09T18:38:00Z"/>
            </w:rPr>
          </w:rPrChange>
        </w:rPr>
      </w:pPr>
    </w:p>
    <w:p w14:paraId="02711F44" w14:textId="77777777" w:rsidR="00564129" w:rsidRPr="00564129" w:rsidRDefault="00564129">
      <w:pPr>
        <w:pStyle w:val="HTMLPreformatted"/>
        <w:divId w:val="1477987617"/>
        <w:rPr>
          <w:ins w:id="9913" w:author="shorny" w:date="2014-06-09T18:38:00Z"/>
          <w:sz w:val="18"/>
          <w:rPrChange w:id="9914" w:author="shorny" w:date="2014-06-09T18:38:00Z">
            <w:rPr>
              <w:ins w:id="9915" w:author="shorny" w:date="2014-06-09T18:38:00Z"/>
            </w:rPr>
          </w:rPrChange>
        </w:rPr>
      </w:pPr>
      <w:ins w:id="9916" w:author="shorny" w:date="2014-06-09T18:38:00Z">
        <w:r w:rsidRPr="00564129">
          <w:rPr>
            <w:sz w:val="18"/>
            <w:rPrChange w:id="9917" w:author="shorny" w:date="2014-06-09T18:38:00Z">
              <w:rPr/>
            </w:rPrChange>
          </w:rPr>
          <w:t xml:space="preserve">  </w:t>
        </w:r>
        <w:r w:rsidRPr="00564129">
          <w:rPr>
            <w:rStyle w:val="keyword1"/>
            <w:sz w:val="18"/>
            <w:rPrChange w:id="9918" w:author="shorny" w:date="2014-06-09T18:38:00Z">
              <w:rPr>
                <w:rStyle w:val="keyword1"/>
              </w:rPr>
            </w:rPrChange>
          </w:rPr>
          <w:t>SELECT</w:t>
        </w:r>
        <w:r w:rsidRPr="00564129">
          <w:rPr>
            <w:sz w:val="18"/>
            <w:rPrChange w:id="9919" w:author="shorny" w:date="2014-06-09T18:38:00Z">
              <w:rPr/>
            </w:rPrChange>
          </w:rPr>
          <w:t xml:space="preserve"> DecisionTypeID</w:t>
        </w:r>
      </w:ins>
    </w:p>
    <w:p w14:paraId="48C92B86" w14:textId="77777777" w:rsidR="00564129" w:rsidRPr="00564129" w:rsidRDefault="00564129">
      <w:pPr>
        <w:pStyle w:val="HTMLPreformatted"/>
        <w:divId w:val="1477987617"/>
        <w:rPr>
          <w:ins w:id="9920" w:author="shorny" w:date="2014-06-09T18:38:00Z"/>
          <w:sz w:val="18"/>
          <w:rPrChange w:id="9921" w:author="shorny" w:date="2014-06-09T18:38:00Z">
            <w:rPr>
              <w:ins w:id="9922" w:author="shorny" w:date="2014-06-09T18:38:00Z"/>
            </w:rPr>
          </w:rPrChange>
        </w:rPr>
      </w:pPr>
      <w:ins w:id="9923" w:author="shorny" w:date="2014-06-09T18:38:00Z">
        <w:r w:rsidRPr="00564129">
          <w:rPr>
            <w:sz w:val="18"/>
            <w:rPrChange w:id="9924" w:author="shorny" w:date="2014-06-09T18:38:00Z">
              <w:rPr/>
            </w:rPrChange>
          </w:rPr>
          <w:t xml:space="preserve">  </w:t>
        </w:r>
        <w:r w:rsidRPr="00564129">
          <w:rPr>
            <w:rStyle w:val="keyword1"/>
            <w:sz w:val="18"/>
            <w:rPrChange w:id="9925" w:author="shorny" w:date="2014-06-09T18:38:00Z">
              <w:rPr>
                <w:rStyle w:val="keyword1"/>
              </w:rPr>
            </w:rPrChange>
          </w:rPr>
          <w:t>FROM</w:t>
        </w:r>
        <w:r w:rsidRPr="00564129">
          <w:rPr>
            <w:sz w:val="18"/>
            <w:rPrChange w:id="9926" w:author="shorny" w:date="2014-06-09T18:38:00Z">
              <w:rPr/>
            </w:rPrChange>
          </w:rPr>
          <w:t xml:space="preserve"> `Decision </w:t>
        </w:r>
        <w:r w:rsidRPr="00564129">
          <w:rPr>
            <w:rStyle w:val="keyword1"/>
            <w:sz w:val="18"/>
            <w:rPrChange w:id="9927" w:author="shorny" w:date="2014-06-09T18:38:00Z">
              <w:rPr>
                <w:rStyle w:val="keyword1"/>
              </w:rPr>
            </w:rPrChange>
          </w:rPr>
          <w:t>Type</w:t>
        </w:r>
        <w:r w:rsidRPr="00564129">
          <w:rPr>
            <w:sz w:val="18"/>
            <w:rPrChange w:id="9928" w:author="shorny" w:date="2014-06-09T18:38:00Z">
              <w:rPr/>
            </w:rPrChange>
          </w:rPr>
          <w:t xml:space="preserve">` </w:t>
        </w:r>
        <w:r w:rsidRPr="00564129">
          <w:rPr>
            <w:rStyle w:val="keyword1"/>
            <w:sz w:val="18"/>
            <w:rPrChange w:id="9929" w:author="shorny" w:date="2014-06-09T18:38:00Z">
              <w:rPr>
                <w:rStyle w:val="keyword1"/>
              </w:rPr>
            </w:rPrChange>
          </w:rPr>
          <w:t>AS</w:t>
        </w:r>
        <w:r w:rsidRPr="00564129">
          <w:rPr>
            <w:sz w:val="18"/>
            <w:rPrChange w:id="9930" w:author="shorny" w:date="2014-06-09T18:38:00Z">
              <w:rPr/>
            </w:rPrChange>
          </w:rPr>
          <w:t xml:space="preserve"> DT</w:t>
        </w:r>
      </w:ins>
    </w:p>
    <w:p w14:paraId="689799E2" w14:textId="77777777" w:rsidR="00564129" w:rsidRPr="00564129" w:rsidRDefault="00564129">
      <w:pPr>
        <w:pStyle w:val="HTMLPreformatted"/>
        <w:divId w:val="1477987617"/>
        <w:rPr>
          <w:ins w:id="9931" w:author="shorny" w:date="2014-06-09T18:38:00Z"/>
          <w:sz w:val="18"/>
          <w:rPrChange w:id="9932" w:author="shorny" w:date="2014-06-09T18:38:00Z">
            <w:rPr>
              <w:ins w:id="9933" w:author="shorny" w:date="2014-06-09T18:38:00Z"/>
            </w:rPr>
          </w:rPrChange>
        </w:rPr>
      </w:pPr>
      <w:ins w:id="9934" w:author="shorny" w:date="2014-06-09T18:38:00Z">
        <w:r w:rsidRPr="00564129">
          <w:rPr>
            <w:sz w:val="18"/>
            <w:rPrChange w:id="9935" w:author="shorny" w:date="2014-06-09T18:38:00Z">
              <w:rPr/>
            </w:rPrChange>
          </w:rPr>
          <w:t xml:space="preserve">  </w:t>
        </w:r>
        <w:r w:rsidRPr="00564129">
          <w:rPr>
            <w:rStyle w:val="keyword1"/>
            <w:sz w:val="18"/>
            <w:rPrChange w:id="9936" w:author="shorny" w:date="2014-06-09T18:38:00Z">
              <w:rPr>
                <w:rStyle w:val="keyword1"/>
              </w:rPr>
            </w:rPrChange>
          </w:rPr>
          <w:t>WHERE</w:t>
        </w:r>
        <w:r w:rsidRPr="00564129">
          <w:rPr>
            <w:sz w:val="18"/>
            <w:rPrChange w:id="9937" w:author="shorny" w:date="2014-06-09T18:38:00Z">
              <w:rPr/>
            </w:rPrChange>
          </w:rPr>
          <w:t xml:space="preserve"> DT.</w:t>
        </w:r>
        <w:r w:rsidRPr="00564129">
          <w:rPr>
            <w:rStyle w:val="keyword1"/>
            <w:sz w:val="18"/>
            <w:rPrChange w:id="9938" w:author="shorny" w:date="2014-06-09T18:38:00Z">
              <w:rPr>
                <w:rStyle w:val="keyword1"/>
              </w:rPr>
            </w:rPrChange>
          </w:rPr>
          <w:t>type</w:t>
        </w:r>
        <w:r w:rsidRPr="00564129">
          <w:rPr>
            <w:sz w:val="18"/>
            <w:rPrChange w:id="9939" w:author="shorny" w:date="2014-06-09T18:38:00Z">
              <w:rPr/>
            </w:rPrChange>
          </w:rPr>
          <w:t xml:space="preserve"> </w:t>
        </w:r>
        <w:r w:rsidRPr="00564129">
          <w:rPr>
            <w:rStyle w:val="keyword1"/>
            <w:sz w:val="18"/>
            <w:rPrChange w:id="9940" w:author="shorny" w:date="2014-06-09T18:38:00Z">
              <w:rPr>
                <w:rStyle w:val="keyword1"/>
              </w:rPr>
            </w:rPrChange>
          </w:rPr>
          <w:t>LIKE</w:t>
        </w:r>
        <w:r w:rsidRPr="00564129">
          <w:rPr>
            <w:sz w:val="18"/>
            <w:rPrChange w:id="9941" w:author="shorny" w:date="2014-06-09T18:38:00Z">
              <w:rPr/>
            </w:rPrChange>
          </w:rPr>
          <w:t xml:space="preserve"> </w:t>
        </w:r>
        <w:r w:rsidRPr="00564129">
          <w:rPr>
            <w:rStyle w:val="string1"/>
            <w:sz w:val="18"/>
            <w:rPrChange w:id="9942" w:author="shorny" w:date="2014-06-09T18:38:00Z">
              <w:rPr>
                <w:rStyle w:val="string1"/>
              </w:rPr>
            </w:rPrChange>
          </w:rPr>
          <w:t>'change.research_area_oversees.addition'</w:t>
        </w:r>
      </w:ins>
    </w:p>
    <w:p w14:paraId="1AF75AA8" w14:textId="77777777" w:rsidR="00564129" w:rsidRPr="00564129" w:rsidRDefault="00564129">
      <w:pPr>
        <w:pStyle w:val="HTMLPreformatted"/>
        <w:divId w:val="1477987617"/>
        <w:rPr>
          <w:ins w:id="9943" w:author="shorny" w:date="2014-06-09T18:38:00Z"/>
          <w:sz w:val="18"/>
          <w:rPrChange w:id="9944" w:author="shorny" w:date="2014-06-09T18:38:00Z">
            <w:rPr>
              <w:ins w:id="9945" w:author="shorny" w:date="2014-06-09T18:38:00Z"/>
            </w:rPr>
          </w:rPrChange>
        </w:rPr>
      </w:pPr>
      <w:ins w:id="9946" w:author="shorny" w:date="2014-06-09T18:38:00Z">
        <w:r w:rsidRPr="00564129">
          <w:rPr>
            <w:sz w:val="18"/>
            <w:rPrChange w:id="9947" w:author="shorny" w:date="2014-06-09T18:38:00Z">
              <w:rPr/>
            </w:rPrChange>
          </w:rPr>
          <w:t xml:space="preserve">  </w:t>
        </w:r>
        <w:r w:rsidRPr="00564129">
          <w:rPr>
            <w:rStyle w:val="keyword1"/>
            <w:sz w:val="18"/>
            <w:rPrChange w:id="9948" w:author="shorny" w:date="2014-06-09T18:38:00Z">
              <w:rPr>
                <w:rStyle w:val="keyword1"/>
              </w:rPr>
            </w:rPrChange>
          </w:rPr>
          <w:t>INTO</w:t>
        </w:r>
        <w:r w:rsidRPr="00564129">
          <w:rPr>
            <w:sz w:val="18"/>
            <w:rPrChange w:id="9949" w:author="shorny" w:date="2014-06-09T18:38:00Z">
              <w:rPr/>
            </w:rPrChange>
          </w:rPr>
          <w:t xml:space="preserve"> v_decisionTypeID;</w:t>
        </w:r>
      </w:ins>
    </w:p>
    <w:p w14:paraId="1E5D938F" w14:textId="77777777" w:rsidR="00564129" w:rsidRPr="00564129" w:rsidRDefault="00564129">
      <w:pPr>
        <w:pStyle w:val="HTMLPreformatted"/>
        <w:divId w:val="1477987617"/>
        <w:rPr>
          <w:ins w:id="9950" w:author="shorny" w:date="2014-06-09T18:38:00Z"/>
          <w:sz w:val="18"/>
          <w:rPrChange w:id="9951" w:author="shorny" w:date="2014-06-09T18:38:00Z">
            <w:rPr>
              <w:ins w:id="9952" w:author="shorny" w:date="2014-06-09T18:38:00Z"/>
            </w:rPr>
          </w:rPrChange>
        </w:rPr>
      </w:pPr>
    </w:p>
    <w:p w14:paraId="06F29517" w14:textId="77777777" w:rsidR="00564129" w:rsidRPr="00564129" w:rsidRDefault="00564129">
      <w:pPr>
        <w:pStyle w:val="HTMLPreformatted"/>
        <w:divId w:val="1477987617"/>
        <w:rPr>
          <w:ins w:id="9953" w:author="shorny" w:date="2014-06-09T18:38:00Z"/>
          <w:sz w:val="18"/>
          <w:rPrChange w:id="9954" w:author="shorny" w:date="2014-06-09T18:38:00Z">
            <w:rPr>
              <w:ins w:id="9955" w:author="shorny" w:date="2014-06-09T18:38:00Z"/>
            </w:rPr>
          </w:rPrChange>
        </w:rPr>
      </w:pPr>
      <w:ins w:id="9956" w:author="shorny" w:date="2014-06-09T18:38:00Z">
        <w:r w:rsidRPr="00564129">
          <w:rPr>
            <w:sz w:val="18"/>
            <w:rPrChange w:id="9957" w:author="shorny" w:date="2014-06-09T18:38:00Z">
              <w:rPr/>
            </w:rPrChange>
          </w:rPr>
          <w:t xml:space="preserve">  </w:t>
        </w:r>
        <w:r w:rsidRPr="00564129">
          <w:rPr>
            <w:rStyle w:val="keyword1"/>
            <w:sz w:val="18"/>
            <w:rPrChange w:id="9958" w:author="shorny" w:date="2014-06-09T18:38:00Z">
              <w:rPr>
                <w:rStyle w:val="keyword1"/>
              </w:rPr>
            </w:rPrChange>
          </w:rPr>
          <w:t>SET</w:t>
        </w:r>
        <w:r w:rsidRPr="00564129">
          <w:rPr>
            <w:sz w:val="18"/>
            <w:rPrChange w:id="9959" w:author="shorny" w:date="2014-06-09T18:38:00Z">
              <w:rPr/>
            </w:rPrChange>
          </w:rPr>
          <w:t xml:space="preserve"> v_comment = </w:t>
        </w:r>
        <w:proofErr w:type="gramStart"/>
        <w:r w:rsidRPr="00564129">
          <w:rPr>
            <w:sz w:val="18"/>
            <w:rPrChange w:id="9960" w:author="shorny" w:date="2014-06-09T18:38:00Z">
              <w:rPr/>
            </w:rPrChange>
          </w:rPr>
          <w:t>CONCAT(</w:t>
        </w:r>
        <w:proofErr w:type="gramEnd"/>
      </w:ins>
    </w:p>
    <w:p w14:paraId="234E596A" w14:textId="77777777" w:rsidR="00564129" w:rsidRPr="00564129" w:rsidRDefault="00564129">
      <w:pPr>
        <w:pStyle w:val="HTMLPreformatted"/>
        <w:divId w:val="1477987617"/>
        <w:rPr>
          <w:ins w:id="9961" w:author="shorny" w:date="2014-06-09T18:38:00Z"/>
          <w:sz w:val="18"/>
          <w:rPrChange w:id="9962" w:author="shorny" w:date="2014-06-09T18:38:00Z">
            <w:rPr>
              <w:ins w:id="9963" w:author="shorny" w:date="2014-06-09T18:38:00Z"/>
            </w:rPr>
          </w:rPrChange>
        </w:rPr>
      </w:pPr>
      <w:ins w:id="9964" w:author="shorny" w:date="2014-06-09T18:38:00Z">
        <w:r w:rsidRPr="00564129">
          <w:rPr>
            <w:sz w:val="18"/>
            <w:rPrChange w:id="9965" w:author="shorny" w:date="2014-06-09T18:38:00Z">
              <w:rPr/>
            </w:rPrChange>
          </w:rPr>
          <w:t xml:space="preserve">  </w:t>
        </w:r>
        <w:r w:rsidRPr="00564129">
          <w:rPr>
            <w:rStyle w:val="string1"/>
            <w:sz w:val="18"/>
            <w:rPrChange w:id="9966" w:author="shorny" w:date="2014-06-09T18:38:00Z">
              <w:rPr>
                <w:rStyle w:val="string1"/>
              </w:rPr>
            </w:rPrChange>
          </w:rPr>
          <w:t>'You have been registered as overseeing Field Of Research area '</w:t>
        </w:r>
        <w:r w:rsidRPr="00564129">
          <w:rPr>
            <w:sz w:val="18"/>
            <w:rPrChange w:id="9967" w:author="shorny" w:date="2014-06-09T18:38:00Z">
              <w:rPr/>
            </w:rPrChange>
          </w:rPr>
          <w:t xml:space="preserve">, </w:t>
        </w:r>
        <w:r w:rsidRPr="00564129">
          <w:rPr>
            <w:rStyle w:val="keyword1"/>
            <w:sz w:val="18"/>
            <w:rPrChange w:id="9968" w:author="shorny" w:date="2014-06-09T18:38:00Z">
              <w:rPr>
                <w:rStyle w:val="keyword1"/>
              </w:rPr>
            </w:rPrChange>
          </w:rPr>
          <w:t>NEW</w:t>
        </w:r>
        <w:r w:rsidRPr="00564129">
          <w:rPr>
            <w:sz w:val="18"/>
            <w:rPrChange w:id="9969" w:author="shorny" w:date="2014-06-09T18:38:00Z">
              <w:rPr/>
            </w:rPrChange>
          </w:rPr>
          <w:t>.FORCode,</w:t>
        </w:r>
      </w:ins>
    </w:p>
    <w:p w14:paraId="0FC90AFB" w14:textId="77777777" w:rsidR="00564129" w:rsidRPr="00564129" w:rsidRDefault="00564129">
      <w:pPr>
        <w:pStyle w:val="HTMLPreformatted"/>
        <w:divId w:val="1477987617"/>
        <w:rPr>
          <w:ins w:id="9970" w:author="shorny" w:date="2014-06-09T18:38:00Z"/>
          <w:sz w:val="18"/>
          <w:rPrChange w:id="9971" w:author="shorny" w:date="2014-06-09T18:38:00Z">
            <w:rPr>
              <w:ins w:id="9972" w:author="shorny" w:date="2014-06-09T18:38:00Z"/>
            </w:rPr>
          </w:rPrChange>
        </w:rPr>
      </w:pPr>
      <w:ins w:id="9973" w:author="shorny" w:date="2014-06-09T18:38:00Z">
        <w:r w:rsidRPr="00564129">
          <w:rPr>
            <w:sz w:val="18"/>
            <w:rPrChange w:id="9974" w:author="shorny" w:date="2014-06-09T18:38:00Z">
              <w:rPr/>
            </w:rPrChange>
          </w:rPr>
          <w:t xml:space="preserve">  </w:t>
        </w:r>
        <w:proofErr w:type="gramStart"/>
        <w:r w:rsidRPr="00564129">
          <w:rPr>
            <w:rStyle w:val="string1"/>
            <w:sz w:val="18"/>
            <w:rPrChange w:id="9975" w:author="shorny" w:date="2014-06-09T18:38:00Z">
              <w:rPr>
                <w:rStyle w:val="string1"/>
              </w:rPr>
            </w:rPrChange>
          </w:rPr>
          <w:t>' -</w:t>
        </w:r>
        <w:proofErr w:type="gramEnd"/>
        <w:r w:rsidRPr="00564129">
          <w:rPr>
            <w:rStyle w:val="string1"/>
            <w:sz w:val="18"/>
            <w:rPrChange w:id="9976" w:author="shorny" w:date="2014-06-09T18:38:00Z">
              <w:rPr>
                <w:rStyle w:val="string1"/>
              </w:rPr>
            </w:rPrChange>
          </w:rPr>
          <w:t xml:space="preserve"> '''</w:t>
        </w:r>
        <w:r w:rsidRPr="00564129">
          <w:rPr>
            <w:sz w:val="18"/>
            <w:rPrChange w:id="9977" w:author="shorny" w:date="2014-06-09T18:38:00Z">
              <w:rPr/>
            </w:rPrChange>
          </w:rPr>
          <w:t xml:space="preserve">, </w:t>
        </w:r>
        <w:r w:rsidRPr="00564129">
          <w:rPr>
            <w:rStyle w:val="builtin1"/>
            <w:sz w:val="18"/>
            <w:rPrChange w:id="9978" w:author="shorny" w:date="2014-06-09T18:38:00Z">
              <w:rPr>
                <w:rStyle w:val="builtin1"/>
              </w:rPr>
            </w:rPrChange>
          </w:rPr>
          <w:t>SUBSTRING</w:t>
        </w:r>
        <w:r w:rsidRPr="00564129">
          <w:rPr>
            <w:sz w:val="18"/>
            <w:rPrChange w:id="9979" w:author="shorny" w:date="2014-06-09T18:38:00Z">
              <w:rPr/>
            </w:rPrChange>
          </w:rPr>
          <w:t>(v_forCodeDescription, 1, 800),</w:t>
        </w:r>
      </w:ins>
    </w:p>
    <w:p w14:paraId="2EB6FFFF" w14:textId="77777777" w:rsidR="00564129" w:rsidRPr="00564129" w:rsidRDefault="00564129">
      <w:pPr>
        <w:pStyle w:val="HTMLPreformatted"/>
        <w:divId w:val="1477987617"/>
        <w:rPr>
          <w:ins w:id="9980" w:author="shorny" w:date="2014-06-09T18:38:00Z"/>
          <w:sz w:val="18"/>
          <w:rPrChange w:id="9981" w:author="shorny" w:date="2014-06-09T18:38:00Z">
            <w:rPr>
              <w:ins w:id="9982" w:author="shorny" w:date="2014-06-09T18:38:00Z"/>
            </w:rPr>
          </w:rPrChange>
        </w:rPr>
      </w:pPr>
      <w:ins w:id="9983" w:author="shorny" w:date="2014-06-09T18:38:00Z">
        <w:r w:rsidRPr="00564129">
          <w:rPr>
            <w:sz w:val="18"/>
            <w:rPrChange w:id="9984" w:author="shorny" w:date="2014-06-09T18:38:00Z">
              <w:rPr/>
            </w:rPrChange>
          </w:rPr>
          <w:t xml:space="preserve">  </w:t>
        </w:r>
        <w:r w:rsidRPr="00564129">
          <w:rPr>
            <w:rStyle w:val="string1"/>
            <w:sz w:val="18"/>
            <w:rPrChange w:id="9985" w:author="shorny" w:date="2014-06-09T18:38:00Z">
              <w:rPr>
                <w:rStyle w:val="string1"/>
              </w:rPr>
            </w:rPrChange>
          </w:rPr>
          <w:t>''', this change made by '</w:t>
        </w:r>
        <w:r w:rsidRPr="00564129">
          <w:rPr>
            <w:sz w:val="18"/>
            <w:rPrChange w:id="9986" w:author="shorny" w:date="2014-06-09T18:38:00Z">
              <w:rPr/>
            </w:rPrChange>
          </w:rPr>
          <w:t xml:space="preserve">, v_agentFName, </w:t>
        </w:r>
        <w:r w:rsidRPr="00564129">
          <w:rPr>
            <w:rStyle w:val="string1"/>
            <w:sz w:val="18"/>
            <w:rPrChange w:id="9987" w:author="shorny" w:date="2014-06-09T18:38:00Z">
              <w:rPr>
                <w:rStyle w:val="string1"/>
              </w:rPr>
            </w:rPrChange>
          </w:rPr>
          <w:t>' '</w:t>
        </w:r>
        <w:r w:rsidRPr="00564129">
          <w:rPr>
            <w:sz w:val="18"/>
            <w:rPrChange w:id="9988" w:author="shorny" w:date="2014-06-09T18:38:00Z">
              <w:rPr/>
            </w:rPrChange>
          </w:rPr>
          <w:t>,</w:t>
        </w:r>
      </w:ins>
    </w:p>
    <w:p w14:paraId="3D87B80C" w14:textId="77777777" w:rsidR="00564129" w:rsidRPr="00564129" w:rsidRDefault="00564129">
      <w:pPr>
        <w:pStyle w:val="HTMLPreformatted"/>
        <w:divId w:val="1477987617"/>
        <w:rPr>
          <w:ins w:id="9989" w:author="shorny" w:date="2014-06-09T18:38:00Z"/>
          <w:sz w:val="18"/>
          <w:rPrChange w:id="9990" w:author="shorny" w:date="2014-06-09T18:38:00Z">
            <w:rPr>
              <w:ins w:id="9991" w:author="shorny" w:date="2014-06-09T18:38:00Z"/>
            </w:rPr>
          </w:rPrChange>
        </w:rPr>
      </w:pPr>
      <w:ins w:id="9992" w:author="shorny" w:date="2014-06-09T18:38:00Z">
        <w:r w:rsidRPr="00564129">
          <w:rPr>
            <w:sz w:val="18"/>
            <w:rPrChange w:id="9993" w:author="shorny" w:date="2014-06-09T18:38:00Z">
              <w:rPr/>
            </w:rPrChange>
          </w:rPr>
          <w:t xml:space="preserve">  v_agentLName);</w:t>
        </w:r>
      </w:ins>
    </w:p>
    <w:p w14:paraId="1AAC791B" w14:textId="77777777" w:rsidR="00564129" w:rsidRPr="00564129" w:rsidRDefault="00564129">
      <w:pPr>
        <w:pStyle w:val="HTMLPreformatted"/>
        <w:divId w:val="1477987617"/>
        <w:rPr>
          <w:ins w:id="9994" w:author="shorny" w:date="2014-06-09T18:38:00Z"/>
          <w:sz w:val="18"/>
          <w:rPrChange w:id="9995" w:author="shorny" w:date="2014-06-09T18:38:00Z">
            <w:rPr>
              <w:ins w:id="9996" w:author="shorny" w:date="2014-06-09T18:38:00Z"/>
            </w:rPr>
          </w:rPrChange>
        </w:rPr>
      </w:pPr>
    </w:p>
    <w:p w14:paraId="65AEC4FE" w14:textId="77777777" w:rsidR="00564129" w:rsidRPr="00564129" w:rsidRDefault="00564129">
      <w:pPr>
        <w:pStyle w:val="HTMLPreformatted"/>
        <w:divId w:val="1477987617"/>
        <w:rPr>
          <w:ins w:id="9997" w:author="shorny" w:date="2014-06-09T18:38:00Z"/>
          <w:sz w:val="18"/>
          <w:rPrChange w:id="9998" w:author="shorny" w:date="2014-06-09T18:38:00Z">
            <w:rPr>
              <w:ins w:id="9999" w:author="shorny" w:date="2014-06-09T18:38:00Z"/>
            </w:rPr>
          </w:rPrChange>
        </w:rPr>
      </w:pPr>
      <w:ins w:id="10000" w:author="shorny" w:date="2014-06-09T18:38:00Z">
        <w:r w:rsidRPr="00564129">
          <w:rPr>
            <w:sz w:val="18"/>
            <w:rPrChange w:id="10001" w:author="shorny" w:date="2014-06-09T18:38:00Z">
              <w:rPr/>
            </w:rPrChange>
          </w:rPr>
          <w:lastRenderedPageBreak/>
          <w:t xml:space="preserve">  </w:t>
        </w:r>
        <w:r w:rsidRPr="00564129">
          <w:rPr>
            <w:rStyle w:val="keyword1"/>
            <w:sz w:val="18"/>
            <w:rPrChange w:id="10002" w:author="shorny" w:date="2014-06-09T18:38:00Z">
              <w:rPr>
                <w:rStyle w:val="keyword1"/>
              </w:rPr>
            </w:rPrChange>
          </w:rPr>
          <w:t>INSERT</w:t>
        </w:r>
        <w:r w:rsidRPr="00564129">
          <w:rPr>
            <w:sz w:val="18"/>
            <w:rPrChange w:id="10003" w:author="shorny" w:date="2014-06-09T18:38:00Z">
              <w:rPr/>
            </w:rPrChange>
          </w:rPr>
          <w:t xml:space="preserve"> </w:t>
        </w:r>
        <w:r w:rsidRPr="00564129">
          <w:rPr>
            <w:rStyle w:val="keyword1"/>
            <w:sz w:val="18"/>
            <w:rPrChange w:id="10004" w:author="shorny" w:date="2014-06-09T18:38:00Z">
              <w:rPr>
                <w:rStyle w:val="keyword1"/>
              </w:rPr>
            </w:rPrChange>
          </w:rPr>
          <w:t>INTO</w:t>
        </w:r>
        <w:r w:rsidRPr="00564129">
          <w:rPr>
            <w:sz w:val="18"/>
            <w:rPrChange w:id="10005" w:author="shorny" w:date="2014-06-09T18:38:00Z">
              <w:rPr/>
            </w:rPrChange>
          </w:rPr>
          <w:t xml:space="preserve"> </w:t>
        </w:r>
        <w:proofErr w:type="gramStart"/>
        <w:r w:rsidRPr="00564129">
          <w:rPr>
            <w:sz w:val="18"/>
            <w:rPrChange w:id="10006" w:author="shorny" w:date="2014-06-09T18:38:00Z">
              <w:rPr/>
            </w:rPrChange>
          </w:rPr>
          <w:t>Decision(</w:t>
        </w:r>
        <w:proofErr w:type="gramEnd"/>
        <w:r w:rsidRPr="00564129">
          <w:rPr>
            <w:rStyle w:val="type1"/>
            <w:sz w:val="18"/>
            <w:rPrChange w:id="10007" w:author="shorny" w:date="2014-06-09T18:38:00Z">
              <w:rPr>
                <w:rStyle w:val="type1"/>
              </w:rPr>
            </w:rPrChange>
          </w:rPr>
          <w:t>Date</w:t>
        </w:r>
        <w:r w:rsidRPr="00564129">
          <w:rPr>
            <w:sz w:val="18"/>
            <w:rPrChange w:id="10008" w:author="shorny" w:date="2014-06-09T18:38:00Z">
              <w:rPr/>
            </w:rPrChange>
          </w:rPr>
          <w:t>, Comment, StaffID, DecisionTypeID, Reportable, Sent)</w:t>
        </w:r>
      </w:ins>
    </w:p>
    <w:p w14:paraId="7CC82959" w14:textId="77777777" w:rsidR="00564129" w:rsidRPr="00564129" w:rsidRDefault="00564129">
      <w:pPr>
        <w:pStyle w:val="HTMLPreformatted"/>
        <w:divId w:val="1477987617"/>
        <w:rPr>
          <w:ins w:id="10009" w:author="shorny" w:date="2014-06-09T18:38:00Z"/>
          <w:sz w:val="18"/>
          <w:rPrChange w:id="10010" w:author="shorny" w:date="2014-06-09T18:38:00Z">
            <w:rPr>
              <w:ins w:id="10011" w:author="shorny" w:date="2014-06-09T18:38:00Z"/>
            </w:rPr>
          </w:rPrChange>
        </w:rPr>
      </w:pPr>
      <w:ins w:id="10012" w:author="shorny" w:date="2014-06-09T18:38:00Z">
        <w:r w:rsidRPr="00564129">
          <w:rPr>
            <w:sz w:val="18"/>
            <w:rPrChange w:id="10013" w:author="shorny" w:date="2014-06-09T18:38:00Z">
              <w:rPr/>
            </w:rPrChange>
          </w:rPr>
          <w:t xml:space="preserve">  </w:t>
        </w:r>
        <w:r w:rsidRPr="00564129">
          <w:rPr>
            <w:rStyle w:val="keyword1"/>
            <w:sz w:val="18"/>
            <w:rPrChange w:id="10014" w:author="shorny" w:date="2014-06-09T18:38:00Z">
              <w:rPr>
                <w:rStyle w:val="keyword1"/>
              </w:rPr>
            </w:rPrChange>
          </w:rPr>
          <w:t>VALUES</w:t>
        </w:r>
        <w:r w:rsidRPr="00564129">
          <w:rPr>
            <w:sz w:val="18"/>
            <w:rPrChange w:id="10015" w:author="shorny" w:date="2014-06-09T18:38:00Z">
              <w:rPr/>
            </w:rPrChange>
          </w:rPr>
          <w:t xml:space="preserve"> (</w:t>
        </w:r>
        <w:r w:rsidRPr="00564129">
          <w:rPr>
            <w:rStyle w:val="builtin1"/>
            <w:sz w:val="18"/>
            <w:rPrChange w:id="10016" w:author="shorny" w:date="2014-06-09T18:38:00Z">
              <w:rPr>
                <w:rStyle w:val="builtin1"/>
              </w:rPr>
            </w:rPrChange>
          </w:rPr>
          <w:t>CURRENT_</w:t>
        </w:r>
        <w:proofErr w:type="gramStart"/>
        <w:r w:rsidRPr="00564129">
          <w:rPr>
            <w:rStyle w:val="builtin1"/>
            <w:sz w:val="18"/>
            <w:rPrChange w:id="10017" w:author="shorny" w:date="2014-06-09T18:38:00Z">
              <w:rPr>
                <w:rStyle w:val="builtin1"/>
              </w:rPr>
            </w:rPrChange>
          </w:rPr>
          <w:t>DATE</w:t>
        </w:r>
        <w:r w:rsidRPr="00564129">
          <w:rPr>
            <w:sz w:val="18"/>
            <w:rPrChange w:id="10018" w:author="shorny" w:date="2014-06-09T18:38:00Z">
              <w:rPr/>
            </w:rPrChange>
          </w:rPr>
          <w:t>(</w:t>
        </w:r>
        <w:proofErr w:type="gramEnd"/>
        <w:r w:rsidRPr="00564129">
          <w:rPr>
            <w:sz w:val="18"/>
            <w:rPrChange w:id="10019" w:author="shorny" w:date="2014-06-09T18:38:00Z">
              <w:rPr/>
            </w:rPrChange>
          </w:rPr>
          <w:t xml:space="preserve">), v_comment, </w:t>
        </w:r>
        <w:r w:rsidRPr="00564129">
          <w:rPr>
            <w:rStyle w:val="keyword1"/>
            <w:sz w:val="18"/>
            <w:rPrChange w:id="10020" w:author="shorny" w:date="2014-06-09T18:38:00Z">
              <w:rPr>
                <w:rStyle w:val="keyword1"/>
              </w:rPr>
            </w:rPrChange>
          </w:rPr>
          <w:t>NEW</w:t>
        </w:r>
        <w:r w:rsidRPr="00564129">
          <w:rPr>
            <w:sz w:val="18"/>
            <w:rPrChange w:id="10021" w:author="shorny" w:date="2014-06-09T18:38:00Z">
              <w:rPr/>
            </w:rPrChange>
          </w:rPr>
          <w:t>.StaffID, v_decisionTypeID, 1, 0);</w:t>
        </w:r>
      </w:ins>
    </w:p>
    <w:p w14:paraId="25E73CCF" w14:textId="77777777" w:rsidR="00564129" w:rsidRPr="00564129" w:rsidRDefault="00564129">
      <w:pPr>
        <w:pStyle w:val="HTMLPreformatted"/>
        <w:divId w:val="1477987617"/>
        <w:rPr>
          <w:ins w:id="10022" w:author="shorny" w:date="2014-06-09T18:38:00Z"/>
          <w:sz w:val="18"/>
          <w:rPrChange w:id="10023" w:author="shorny" w:date="2014-06-09T18:38:00Z">
            <w:rPr>
              <w:ins w:id="10024" w:author="shorny" w:date="2014-06-09T18:38:00Z"/>
            </w:rPr>
          </w:rPrChange>
        </w:rPr>
      </w:pPr>
      <w:ins w:id="10025" w:author="shorny" w:date="2014-06-09T18:38:00Z">
        <w:r w:rsidRPr="00564129">
          <w:rPr>
            <w:rStyle w:val="keyword1"/>
            <w:sz w:val="18"/>
            <w:rPrChange w:id="10026" w:author="shorny" w:date="2014-06-09T18:38:00Z">
              <w:rPr>
                <w:rStyle w:val="keyword1"/>
              </w:rPr>
            </w:rPrChange>
          </w:rPr>
          <w:t>END</w:t>
        </w:r>
        <w:r w:rsidRPr="00564129">
          <w:rPr>
            <w:sz w:val="18"/>
            <w:rPrChange w:id="10027" w:author="shorny" w:date="2014-06-09T18:38:00Z">
              <w:rPr/>
            </w:rPrChange>
          </w:rPr>
          <w:t xml:space="preserve"> $$</w:t>
        </w:r>
      </w:ins>
    </w:p>
    <w:p w14:paraId="3314A63E" w14:textId="77777777" w:rsidR="00564129" w:rsidRPr="00564129" w:rsidRDefault="00564129">
      <w:pPr>
        <w:pStyle w:val="HTMLPreformatted"/>
        <w:divId w:val="1477987617"/>
        <w:rPr>
          <w:ins w:id="10028" w:author="shorny" w:date="2014-06-09T18:38:00Z"/>
          <w:sz w:val="18"/>
          <w:rPrChange w:id="10029" w:author="shorny" w:date="2014-06-09T18:38:00Z">
            <w:rPr>
              <w:ins w:id="10030" w:author="shorny" w:date="2014-06-09T18:38:00Z"/>
            </w:rPr>
          </w:rPrChange>
        </w:rPr>
      </w:pPr>
      <w:proofErr w:type="gramStart"/>
      <w:ins w:id="10031" w:author="shorny" w:date="2014-06-09T18:38:00Z">
        <w:r w:rsidRPr="00564129">
          <w:rPr>
            <w:sz w:val="18"/>
            <w:rPrChange w:id="10032" w:author="shorny" w:date="2014-06-09T18:38:00Z">
              <w:rPr/>
            </w:rPrChange>
          </w:rPr>
          <w:t>DELIMITER ;</w:t>
        </w:r>
        <w:proofErr w:type="gramEnd"/>
      </w:ins>
    </w:p>
    <w:p w14:paraId="3A3A7895" w14:textId="77777777" w:rsidR="00564129" w:rsidRPr="00564129" w:rsidRDefault="00564129">
      <w:pPr>
        <w:pStyle w:val="HTMLPreformatted"/>
        <w:divId w:val="1477987617"/>
        <w:rPr>
          <w:ins w:id="10033" w:author="shorny" w:date="2014-06-09T18:38:00Z"/>
          <w:sz w:val="18"/>
          <w:rPrChange w:id="10034" w:author="shorny" w:date="2014-06-09T18:38:00Z">
            <w:rPr>
              <w:ins w:id="10035" w:author="shorny" w:date="2014-06-09T18:38:00Z"/>
            </w:rPr>
          </w:rPrChange>
        </w:rPr>
      </w:pPr>
    </w:p>
    <w:p w14:paraId="7030C0B8" w14:textId="77777777" w:rsidR="00564129" w:rsidRPr="00564129" w:rsidRDefault="00564129">
      <w:pPr>
        <w:pStyle w:val="HTMLPreformatted"/>
        <w:divId w:val="1477987617"/>
        <w:rPr>
          <w:ins w:id="10036" w:author="shorny" w:date="2014-06-09T18:38:00Z"/>
          <w:sz w:val="18"/>
          <w:rPrChange w:id="10037" w:author="shorny" w:date="2014-06-09T18:38:00Z">
            <w:rPr>
              <w:ins w:id="10038" w:author="shorny" w:date="2014-06-09T18:38:00Z"/>
            </w:rPr>
          </w:rPrChange>
        </w:rPr>
      </w:pPr>
      <w:ins w:id="10039" w:author="shorny" w:date="2014-06-09T18:38:00Z">
        <w:r w:rsidRPr="00564129">
          <w:rPr>
            <w:sz w:val="18"/>
            <w:rPrChange w:id="10040" w:author="shorny" w:date="2014-06-09T18:38:00Z">
              <w:rPr/>
            </w:rPrChange>
          </w:rPr>
          <w:t>DELIMITER $$</w:t>
        </w:r>
      </w:ins>
    </w:p>
    <w:p w14:paraId="195E55D2" w14:textId="77777777" w:rsidR="00564129" w:rsidRPr="00564129" w:rsidRDefault="00564129">
      <w:pPr>
        <w:pStyle w:val="HTMLPreformatted"/>
        <w:divId w:val="1477987617"/>
        <w:rPr>
          <w:ins w:id="10041" w:author="shorny" w:date="2014-06-09T18:38:00Z"/>
          <w:sz w:val="18"/>
          <w:rPrChange w:id="10042" w:author="shorny" w:date="2014-06-09T18:38:00Z">
            <w:rPr>
              <w:ins w:id="10043" w:author="shorny" w:date="2014-06-09T18:38:00Z"/>
            </w:rPr>
          </w:rPrChange>
        </w:rPr>
      </w:pPr>
      <w:ins w:id="10044" w:author="shorny" w:date="2014-06-09T18:38:00Z">
        <w:r w:rsidRPr="00564129">
          <w:rPr>
            <w:rStyle w:val="keyword1"/>
            <w:sz w:val="18"/>
            <w:rPrChange w:id="10045" w:author="shorny" w:date="2014-06-09T18:38:00Z">
              <w:rPr>
                <w:rStyle w:val="keyword1"/>
              </w:rPr>
            </w:rPrChange>
          </w:rPr>
          <w:t>DROP</w:t>
        </w:r>
        <w:r w:rsidRPr="00564129">
          <w:rPr>
            <w:sz w:val="18"/>
            <w:rPrChange w:id="10046" w:author="shorny" w:date="2014-06-09T18:38:00Z">
              <w:rPr/>
            </w:rPrChange>
          </w:rPr>
          <w:t xml:space="preserve"> </w:t>
        </w:r>
        <w:r w:rsidRPr="00564129">
          <w:rPr>
            <w:rStyle w:val="keyword1"/>
            <w:sz w:val="18"/>
            <w:rPrChange w:id="10047" w:author="shorny" w:date="2014-06-09T18:38:00Z">
              <w:rPr>
                <w:rStyle w:val="keyword1"/>
              </w:rPr>
            </w:rPrChange>
          </w:rPr>
          <w:t>TRIGGER</w:t>
        </w:r>
        <w:r w:rsidRPr="00564129">
          <w:rPr>
            <w:sz w:val="18"/>
            <w:rPrChange w:id="10048" w:author="shorny" w:date="2014-06-09T18:38:00Z">
              <w:rPr/>
            </w:rPrChange>
          </w:rPr>
          <w:t xml:space="preserve"> </w:t>
        </w:r>
        <w:r w:rsidRPr="00564129">
          <w:rPr>
            <w:rStyle w:val="function-name1"/>
            <w:sz w:val="18"/>
            <w:rPrChange w:id="10049" w:author="shorny" w:date="2014-06-09T18:38:00Z">
              <w:rPr>
                <w:rStyle w:val="function-name1"/>
              </w:rPr>
            </w:rPrChange>
          </w:rPr>
          <w:t>IF</w:t>
        </w:r>
        <w:r w:rsidRPr="00564129">
          <w:rPr>
            <w:sz w:val="18"/>
            <w:rPrChange w:id="10050" w:author="shorny" w:date="2014-06-09T18:38:00Z">
              <w:rPr/>
            </w:rPrChange>
          </w:rPr>
          <w:t xml:space="preserve"> </w:t>
        </w:r>
        <w:r w:rsidRPr="00564129">
          <w:rPr>
            <w:rStyle w:val="keyword1"/>
            <w:sz w:val="18"/>
            <w:rPrChange w:id="10051" w:author="shorny" w:date="2014-06-09T18:38:00Z">
              <w:rPr>
                <w:rStyle w:val="keyword1"/>
              </w:rPr>
            </w:rPrChange>
          </w:rPr>
          <w:t>EXISTS</w:t>
        </w:r>
        <w:r w:rsidRPr="00564129">
          <w:rPr>
            <w:sz w:val="18"/>
            <w:rPrChange w:id="10052" w:author="shorny" w:date="2014-06-09T18:38:00Z">
              <w:rPr/>
            </w:rPrChange>
          </w:rPr>
          <w:t xml:space="preserve"> USM_RESEARCHAREA2_AD $$</w:t>
        </w:r>
      </w:ins>
    </w:p>
    <w:p w14:paraId="530F203F" w14:textId="77777777" w:rsidR="00564129" w:rsidRPr="00564129" w:rsidRDefault="00564129">
      <w:pPr>
        <w:pStyle w:val="HTMLPreformatted"/>
        <w:divId w:val="1477987617"/>
        <w:rPr>
          <w:ins w:id="10053" w:author="shorny" w:date="2014-06-09T18:38:00Z"/>
          <w:sz w:val="18"/>
          <w:rPrChange w:id="10054" w:author="shorny" w:date="2014-06-09T18:38:00Z">
            <w:rPr>
              <w:ins w:id="10055" w:author="shorny" w:date="2014-06-09T18:38:00Z"/>
            </w:rPr>
          </w:rPrChange>
        </w:rPr>
      </w:pPr>
      <w:ins w:id="10056" w:author="shorny" w:date="2014-06-09T18:38:00Z">
        <w:r w:rsidRPr="00564129">
          <w:rPr>
            <w:rStyle w:val="keyword1"/>
            <w:sz w:val="18"/>
            <w:rPrChange w:id="10057" w:author="shorny" w:date="2014-06-09T18:38:00Z">
              <w:rPr>
                <w:rStyle w:val="keyword1"/>
              </w:rPr>
            </w:rPrChange>
          </w:rPr>
          <w:t>CREATE</w:t>
        </w:r>
        <w:r w:rsidRPr="00564129">
          <w:rPr>
            <w:sz w:val="18"/>
            <w:rPrChange w:id="10058" w:author="shorny" w:date="2014-06-09T18:38:00Z">
              <w:rPr/>
            </w:rPrChange>
          </w:rPr>
          <w:t xml:space="preserve"> </w:t>
        </w:r>
        <w:r w:rsidRPr="00564129">
          <w:rPr>
            <w:rStyle w:val="keyword1"/>
            <w:sz w:val="18"/>
            <w:rPrChange w:id="10059" w:author="shorny" w:date="2014-06-09T18:38:00Z">
              <w:rPr>
                <w:rStyle w:val="keyword1"/>
              </w:rPr>
            </w:rPrChange>
          </w:rPr>
          <w:t>TRIGGER</w:t>
        </w:r>
        <w:r w:rsidRPr="00564129">
          <w:rPr>
            <w:sz w:val="18"/>
            <w:rPrChange w:id="10060" w:author="shorny" w:date="2014-06-09T18:38:00Z">
              <w:rPr/>
            </w:rPrChange>
          </w:rPr>
          <w:t xml:space="preserve"> </w:t>
        </w:r>
        <w:r w:rsidRPr="00564129">
          <w:rPr>
            <w:rStyle w:val="function-name1"/>
            <w:sz w:val="18"/>
            <w:rPrChange w:id="10061" w:author="shorny" w:date="2014-06-09T18:38:00Z">
              <w:rPr>
                <w:rStyle w:val="function-name1"/>
              </w:rPr>
            </w:rPrChange>
          </w:rPr>
          <w:t>USM_RESEARCHAREA2_AD</w:t>
        </w:r>
        <w:r w:rsidRPr="00564129">
          <w:rPr>
            <w:sz w:val="18"/>
            <w:rPrChange w:id="10062" w:author="shorny" w:date="2014-06-09T18:38:00Z">
              <w:rPr/>
            </w:rPrChange>
          </w:rPr>
          <w:t xml:space="preserve"> </w:t>
        </w:r>
        <w:r w:rsidRPr="00564129">
          <w:rPr>
            <w:rStyle w:val="keyword1"/>
            <w:sz w:val="18"/>
            <w:rPrChange w:id="10063" w:author="shorny" w:date="2014-06-09T18:38:00Z">
              <w:rPr>
                <w:rStyle w:val="keyword1"/>
              </w:rPr>
            </w:rPrChange>
          </w:rPr>
          <w:t>AFTER</w:t>
        </w:r>
        <w:r w:rsidRPr="00564129">
          <w:rPr>
            <w:sz w:val="18"/>
            <w:rPrChange w:id="10064" w:author="shorny" w:date="2014-06-09T18:38:00Z">
              <w:rPr/>
            </w:rPrChange>
          </w:rPr>
          <w:t xml:space="preserve"> </w:t>
        </w:r>
        <w:r w:rsidRPr="00564129">
          <w:rPr>
            <w:rStyle w:val="keyword1"/>
            <w:sz w:val="18"/>
            <w:rPrChange w:id="10065" w:author="shorny" w:date="2014-06-09T18:38:00Z">
              <w:rPr>
                <w:rStyle w:val="keyword1"/>
              </w:rPr>
            </w:rPrChange>
          </w:rPr>
          <w:t>DELETE</w:t>
        </w:r>
        <w:r w:rsidRPr="00564129">
          <w:rPr>
            <w:sz w:val="18"/>
            <w:rPrChange w:id="10066" w:author="shorny" w:date="2014-06-09T18:38:00Z">
              <w:rPr/>
            </w:rPrChange>
          </w:rPr>
          <w:t xml:space="preserve"> </w:t>
        </w:r>
        <w:r w:rsidRPr="00564129">
          <w:rPr>
            <w:rStyle w:val="keyword1"/>
            <w:sz w:val="18"/>
            <w:rPrChange w:id="10067" w:author="shorny" w:date="2014-06-09T18:38:00Z">
              <w:rPr>
                <w:rStyle w:val="keyword1"/>
              </w:rPr>
            </w:rPrChange>
          </w:rPr>
          <w:t>ON</w:t>
        </w:r>
      </w:ins>
    </w:p>
    <w:p w14:paraId="0654EB41" w14:textId="77777777" w:rsidR="00564129" w:rsidRPr="00564129" w:rsidRDefault="00564129">
      <w:pPr>
        <w:pStyle w:val="HTMLPreformatted"/>
        <w:divId w:val="1477987617"/>
        <w:rPr>
          <w:ins w:id="10068" w:author="shorny" w:date="2014-06-09T18:38:00Z"/>
          <w:sz w:val="18"/>
          <w:rPrChange w:id="10069" w:author="shorny" w:date="2014-06-09T18:38:00Z">
            <w:rPr>
              <w:ins w:id="10070" w:author="shorny" w:date="2014-06-09T18:38:00Z"/>
            </w:rPr>
          </w:rPrChange>
        </w:rPr>
      </w:pPr>
      <w:ins w:id="10071" w:author="shorny" w:date="2014-06-09T18:38:00Z">
        <w:r w:rsidRPr="00564129">
          <w:rPr>
            <w:sz w:val="18"/>
            <w:rPrChange w:id="10072" w:author="shorny" w:date="2014-06-09T18:38:00Z">
              <w:rPr/>
            </w:rPrChange>
          </w:rPr>
          <w:t>`University Staff Member_Research Area2`</w:t>
        </w:r>
      </w:ins>
    </w:p>
    <w:p w14:paraId="02D1D257" w14:textId="77777777" w:rsidR="00564129" w:rsidRPr="00564129" w:rsidRDefault="00564129">
      <w:pPr>
        <w:pStyle w:val="HTMLPreformatted"/>
        <w:divId w:val="1477987617"/>
        <w:rPr>
          <w:ins w:id="10073" w:author="shorny" w:date="2014-06-09T18:38:00Z"/>
          <w:sz w:val="18"/>
          <w:rPrChange w:id="10074" w:author="shorny" w:date="2014-06-09T18:38:00Z">
            <w:rPr>
              <w:ins w:id="10075" w:author="shorny" w:date="2014-06-09T18:38:00Z"/>
            </w:rPr>
          </w:rPrChange>
        </w:rPr>
      </w:pPr>
      <w:ins w:id="10076" w:author="shorny" w:date="2014-06-09T18:38:00Z">
        <w:r w:rsidRPr="00564129">
          <w:rPr>
            <w:rStyle w:val="keyword1"/>
            <w:sz w:val="18"/>
            <w:rPrChange w:id="10077" w:author="shorny" w:date="2014-06-09T18:38:00Z">
              <w:rPr>
                <w:rStyle w:val="keyword1"/>
              </w:rPr>
            </w:rPrChange>
          </w:rPr>
          <w:t>FOR</w:t>
        </w:r>
        <w:r w:rsidRPr="00564129">
          <w:rPr>
            <w:sz w:val="18"/>
            <w:rPrChange w:id="10078" w:author="shorny" w:date="2014-06-09T18:38:00Z">
              <w:rPr/>
            </w:rPrChange>
          </w:rPr>
          <w:t xml:space="preserve"> </w:t>
        </w:r>
        <w:r w:rsidRPr="00564129">
          <w:rPr>
            <w:rStyle w:val="keyword1"/>
            <w:sz w:val="18"/>
            <w:rPrChange w:id="10079" w:author="shorny" w:date="2014-06-09T18:38:00Z">
              <w:rPr>
                <w:rStyle w:val="keyword1"/>
              </w:rPr>
            </w:rPrChange>
          </w:rPr>
          <w:t>EACH</w:t>
        </w:r>
        <w:r w:rsidRPr="00564129">
          <w:rPr>
            <w:sz w:val="18"/>
            <w:rPrChange w:id="10080" w:author="shorny" w:date="2014-06-09T18:38:00Z">
              <w:rPr/>
            </w:rPrChange>
          </w:rPr>
          <w:t xml:space="preserve"> </w:t>
        </w:r>
        <w:r w:rsidRPr="00564129">
          <w:rPr>
            <w:rStyle w:val="type1"/>
            <w:sz w:val="18"/>
            <w:rPrChange w:id="10081" w:author="shorny" w:date="2014-06-09T18:38:00Z">
              <w:rPr>
                <w:rStyle w:val="type1"/>
              </w:rPr>
            </w:rPrChange>
          </w:rPr>
          <w:t>ROW</w:t>
        </w:r>
      </w:ins>
    </w:p>
    <w:p w14:paraId="467F1026" w14:textId="77777777" w:rsidR="00564129" w:rsidRPr="00564129" w:rsidRDefault="00564129">
      <w:pPr>
        <w:pStyle w:val="HTMLPreformatted"/>
        <w:divId w:val="1477987617"/>
        <w:rPr>
          <w:ins w:id="10082" w:author="shorny" w:date="2014-06-09T18:38:00Z"/>
          <w:sz w:val="18"/>
          <w:rPrChange w:id="10083" w:author="shorny" w:date="2014-06-09T18:38:00Z">
            <w:rPr>
              <w:ins w:id="10084" w:author="shorny" w:date="2014-06-09T18:38:00Z"/>
            </w:rPr>
          </w:rPrChange>
        </w:rPr>
      </w:pPr>
      <w:ins w:id="10085" w:author="shorny" w:date="2014-06-09T18:38:00Z">
        <w:r w:rsidRPr="00564129">
          <w:rPr>
            <w:rStyle w:val="keyword1"/>
            <w:sz w:val="18"/>
            <w:rPrChange w:id="10086" w:author="shorny" w:date="2014-06-09T18:38:00Z">
              <w:rPr>
                <w:rStyle w:val="keyword1"/>
              </w:rPr>
            </w:rPrChange>
          </w:rPr>
          <w:t>BEGIN</w:t>
        </w:r>
      </w:ins>
    </w:p>
    <w:p w14:paraId="139B52A8" w14:textId="77777777" w:rsidR="00564129" w:rsidRPr="00564129" w:rsidRDefault="00564129">
      <w:pPr>
        <w:pStyle w:val="HTMLPreformatted"/>
        <w:divId w:val="1477987617"/>
        <w:rPr>
          <w:ins w:id="10087" w:author="shorny" w:date="2014-06-09T18:38:00Z"/>
          <w:sz w:val="18"/>
          <w:rPrChange w:id="10088" w:author="shorny" w:date="2014-06-09T18:38:00Z">
            <w:rPr>
              <w:ins w:id="10089" w:author="shorny" w:date="2014-06-09T18:38:00Z"/>
            </w:rPr>
          </w:rPrChange>
        </w:rPr>
      </w:pPr>
      <w:ins w:id="10090" w:author="shorny" w:date="2014-06-09T18:38:00Z">
        <w:r w:rsidRPr="00564129">
          <w:rPr>
            <w:sz w:val="18"/>
            <w:rPrChange w:id="10091" w:author="shorny" w:date="2014-06-09T18:38:00Z">
              <w:rPr/>
            </w:rPrChange>
          </w:rPr>
          <w:t xml:space="preserve">  </w:t>
        </w:r>
        <w:r w:rsidRPr="00564129">
          <w:rPr>
            <w:rStyle w:val="keyword1"/>
            <w:sz w:val="18"/>
            <w:rPrChange w:id="10092" w:author="shorny" w:date="2014-06-09T18:38:00Z">
              <w:rPr>
                <w:rStyle w:val="keyword1"/>
              </w:rPr>
            </w:rPrChange>
          </w:rPr>
          <w:t>DECLARE</w:t>
        </w:r>
        <w:r w:rsidRPr="00564129">
          <w:rPr>
            <w:sz w:val="18"/>
            <w:rPrChange w:id="10093" w:author="shorny" w:date="2014-06-09T18:38:00Z">
              <w:rPr/>
            </w:rPrChange>
          </w:rPr>
          <w:t xml:space="preserve"> v_forCodeDescription </w:t>
        </w:r>
        <w:proofErr w:type="gramStart"/>
        <w:r w:rsidRPr="00564129">
          <w:rPr>
            <w:rStyle w:val="type1"/>
            <w:sz w:val="18"/>
            <w:rPrChange w:id="10094" w:author="shorny" w:date="2014-06-09T18:38:00Z">
              <w:rPr>
                <w:rStyle w:val="type1"/>
              </w:rPr>
            </w:rPrChange>
          </w:rPr>
          <w:t>varchar</w:t>
        </w:r>
        <w:r w:rsidRPr="00564129">
          <w:rPr>
            <w:sz w:val="18"/>
            <w:rPrChange w:id="10095" w:author="shorny" w:date="2014-06-09T18:38:00Z">
              <w:rPr/>
            </w:rPrChange>
          </w:rPr>
          <w:t>(</w:t>
        </w:r>
        <w:proofErr w:type="gramEnd"/>
        <w:r w:rsidRPr="00564129">
          <w:rPr>
            <w:sz w:val="18"/>
            <w:rPrChange w:id="10096" w:author="shorny" w:date="2014-06-09T18:38:00Z">
              <w:rPr/>
            </w:rPrChange>
          </w:rPr>
          <w:t>2000) ;</w:t>
        </w:r>
      </w:ins>
    </w:p>
    <w:p w14:paraId="48BEC123" w14:textId="77777777" w:rsidR="00564129" w:rsidRPr="00564129" w:rsidRDefault="00564129">
      <w:pPr>
        <w:pStyle w:val="HTMLPreformatted"/>
        <w:divId w:val="1477987617"/>
        <w:rPr>
          <w:ins w:id="10097" w:author="shorny" w:date="2014-06-09T18:38:00Z"/>
          <w:sz w:val="18"/>
          <w:rPrChange w:id="10098" w:author="shorny" w:date="2014-06-09T18:38:00Z">
            <w:rPr>
              <w:ins w:id="10099" w:author="shorny" w:date="2014-06-09T18:38:00Z"/>
            </w:rPr>
          </w:rPrChange>
        </w:rPr>
      </w:pPr>
      <w:ins w:id="10100" w:author="shorny" w:date="2014-06-09T18:38:00Z">
        <w:r w:rsidRPr="00564129">
          <w:rPr>
            <w:sz w:val="18"/>
            <w:rPrChange w:id="10101" w:author="shorny" w:date="2014-06-09T18:38:00Z">
              <w:rPr/>
            </w:rPrChange>
          </w:rPr>
          <w:t xml:space="preserve">  </w:t>
        </w:r>
        <w:r w:rsidRPr="00564129">
          <w:rPr>
            <w:rStyle w:val="keyword1"/>
            <w:sz w:val="18"/>
            <w:rPrChange w:id="10102" w:author="shorny" w:date="2014-06-09T18:38:00Z">
              <w:rPr>
                <w:rStyle w:val="keyword1"/>
              </w:rPr>
            </w:rPrChange>
          </w:rPr>
          <w:t>DECLARE</w:t>
        </w:r>
        <w:r w:rsidRPr="00564129">
          <w:rPr>
            <w:sz w:val="18"/>
            <w:rPrChange w:id="10103" w:author="shorny" w:date="2014-06-09T18:38:00Z">
              <w:rPr/>
            </w:rPrChange>
          </w:rPr>
          <w:t xml:space="preserve"> v_comment </w:t>
        </w:r>
        <w:proofErr w:type="gramStart"/>
        <w:r w:rsidRPr="00564129">
          <w:rPr>
            <w:rStyle w:val="type1"/>
            <w:sz w:val="18"/>
            <w:rPrChange w:id="10104" w:author="shorny" w:date="2014-06-09T18:38:00Z">
              <w:rPr>
                <w:rStyle w:val="type1"/>
              </w:rPr>
            </w:rPrChange>
          </w:rPr>
          <w:t>varchar</w:t>
        </w:r>
        <w:r w:rsidRPr="00564129">
          <w:rPr>
            <w:sz w:val="18"/>
            <w:rPrChange w:id="10105" w:author="shorny" w:date="2014-06-09T18:38:00Z">
              <w:rPr/>
            </w:rPrChange>
          </w:rPr>
          <w:t>(</w:t>
        </w:r>
        <w:proofErr w:type="gramEnd"/>
        <w:r w:rsidRPr="00564129">
          <w:rPr>
            <w:sz w:val="18"/>
            <w:rPrChange w:id="10106" w:author="shorny" w:date="2014-06-09T18:38:00Z">
              <w:rPr/>
            </w:rPrChange>
          </w:rPr>
          <w:t>1000) ;</w:t>
        </w:r>
      </w:ins>
    </w:p>
    <w:p w14:paraId="590427D7" w14:textId="77777777" w:rsidR="00564129" w:rsidRPr="00564129" w:rsidRDefault="00564129">
      <w:pPr>
        <w:pStyle w:val="HTMLPreformatted"/>
        <w:divId w:val="1477987617"/>
        <w:rPr>
          <w:ins w:id="10107" w:author="shorny" w:date="2014-06-09T18:38:00Z"/>
          <w:sz w:val="18"/>
          <w:rPrChange w:id="10108" w:author="shorny" w:date="2014-06-09T18:38:00Z">
            <w:rPr>
              <w:ins w:id="10109" w:author="shorny" w:date="2014-06-09T18:38:00Z"/>
            </w:rPr>
          </w:rPrChange>
        </w:rPr>
      </w:pPr>
      <w:ins w:id="10110" w:author="shorny" w:date="2014-06-09T18:38:00Z">
        <w:r w:rsidRPr="00564129">
          <w:rPr>
            <w:sz w:val="18"/>
            <w:rPrChange w:id="10111" w:author="shorny" w:date="2014-06-09T18:38:00Z">
              <w:rPr/>
            </w:rPrChange>
          </w:rPr>
          <w:t xml:space="preserve">  </w:t>
        </w:r>
        <w:r w:rsidRPr="00564129">
          <w:rPr>
            <w:rStyle w:val="keyword1"/>
            <w:sz w:val="18"/>
            <w:rPrChange w:id="10112" w:author="shorny" w:date="2014-06-09T18:38:00Z">
              <w:rPr>
                <w:rStyle w:val="keyword1"/>
              </w:rPr>
            </w:rPrChange>
          </w:rPr>
          <w:t>DECLARE</w:t>
        </w:r>
        <w:r w:rsidRPr="00564129">
          <w:rPr>
            <w:sz w:val="18"/>
            <w:rPrChange w:id="10113" w:author="shorny" w:date="2014-06-09T18:38:00Z">
              <w:rPr/>
            </w:rPrChange>
          </w:rPr>
          <w:t xml:space="preserve"> v_agentFName </w:t>
        </w:r>
        <w:proofErr w:type="gramStart"/>
        <w:r w:rsidRPr="00564129">
          <w:rPr>
            <w:rStyle w:val="type1"/>
            <w:sz w:val="18"/>
            <w:rPrChange w:id="10114" w:author="shorny" w:date="2014-06-09T18:38:00Z">
              <w:rPr>
                <w:rStyle w:val="type1"/>
              </w:rPr>
            </w:rPrChange>
          </w:rPr>
          <w:t>varchar</w:t>
        </w:r>
        <w:r w:rsidRPr="00564129">
          <w:rPr>
            <w:sz w:val="18"/>
            <w:rPrChange w:id="10115" w:author="shorny" w:date="2014-06-09T18:38:00Z">
              <w:rPr/>
            </w:rPrChange>
          </w:rPr>
          <w:t>(</w:t>
        </w:r>
        <w:proofErr w:type="gramEnd"/>
        <w:r w:rsidRPr="00564129">
          <w:rPr>
            <w:sz w:val="18"/>
            <w:rPrChange w:id="10116" w:author="shorny" w:date="2014-06-09T18:38:00Z">
              <w:rPr/>
            </w:rPrChange>
          </w:rPr>
          <w:t>50) ;</w:t>
        </w:r>
      </w:ins>
    </w:p>
    <w:p w14:paraId="0F7951ED" w14:textId="77777777" w:rsidR="00564129" w:rsidRPr="00564129" w:rsidRDefault="00564129">
      <w:pPr>
        <w:pStyle w:val="HTMLPreformatted"/>
        <w:divId w:val="1477987617"/>
        <w:rPr>
          <w:ins w:id="10117" w:author="shorny" w:date="2014-06-09T18:38:00Z"/>
          <w:sz w:val="18"/>
          <w:rPrChange w:id="10118" w:author="shorny" w:date="2014-06-09T18:38:00Z">
            <w:rPr>
              <w:ins w:id="10119" w:author="shorny" w:date="2014-06-09T18:38:00Z"/>
            </w:rPr>
          </w:rPrChange>
        </w:rPr>
      </w:pPr>
      <w:ins w:id="10120" w:author="shorny" w:date="2014-06-09T18:38:00Z">
        <w:r w:rsidRPr="00564129">
          <w:rPr>
            <w:sz w:val="18"/>
            <w:rPrChange w:id="10121" w:author="shorny" w:date="2014-06-09T18:38:00Z">
              <w:rPr/>
            </w:rPrChange>
          </w:rPr>
          <w:t xml:space="preserve">  </w:t>
        </w:r>
        <w:r w:rsidRPr="00564129">
          <w:rPr>
            <w:rStyle w:val="keyword1"/>
            <w:sz w:val="18"/>
            <w:rPrChange w:id="10122" w:author="shorny" w:date="2014-06-09T18:38:00Z">
              <w:rPr>
                <w:rStyle w:val="keyword1"/>
              </w:rPr>
            </w:rPrChange>
          </w:rPr>
          <w:t>DECLARE</w:t>
        </w:r>
        <w:r w:rsidRPr="00564129">
          <w:rPr>
            <w:sz w:val="18"/>
            <w:rPrChange w:id="10123" w:author="shorny" w:date="2014-06-09T18:38:00Z">
              <w:rPr/>
            </w:rPrChange>
          </w:rPr>
          <w:t xml:space="preserve"> v_agentLName </w:t>
        </w:r>
        <w:proofErr w:type="gramStart"/>
        <w:r w:rsidRPr="00564129">
          <w:rPr>
            <w:rStyle w:val="type1"/>
            <w:sz w:val="18"/>
            <w:rPrChange w:id="10124" w:author="shorny" w:date="2014-06-09T18:38:00Z">
              <w:rPr>
                <w:rStyle w:val="type1"/>
              </w:rPr>
            </w:rPrChange>
          </w:rPr>
          <w:t>varchar</w:t>
        </w:r>
        <w:r w:rsidRPr="00564129">
          <w:rPr>
            <w:sz w:val="18"/>
            <w:rPrChange w:id="10125" w:author="shorny" w:date="2014-06-09T18:38:00Z">
              <w:rPr/>
            </w:rPrChange>
          </w:rPr>
          <w:t>(</w:t>
        </w:r>
        <w:proofErr w:type="gramEnd"/>
        <w:r w:rsidRPr="00564129">
          <w:rPr>
            <w:sz w:val="18"/>
            <w:rPrChange w:id="10126" w:author="shorny" w:date="2014-06-09T18:38:00Z">
              <w:rPr/>
            </w:rPrChange>
          </w:rPr>
          <w:t>50) ;</w:t>
        </w:r>
      </w:ins>
    </w:p>
    <w:p w14:paraId="3C48BD60" w14:textId="77777777" w:rsidR="00564129" w:rsidRPr="00564129" w:rsidRDefault="00564129">
      <w:pPr>
        <w:pStyle w:val="HTMLPreformatted"/>
        <w:divId w:val="1477987617"/>
        <w:rPr>
          <w:ins w:id="10127" w:author="shorny" w:date="2014-06-09T18:38:00Z"/>
          <w:sz w:val="18"/>
          <w:rPrChange w:id="10128" w:author="shorny" w:date="2014-06-09T18:38:00Z">
            <w:rPr>
              <w:ins w:id="10129" w:author="shorny" w:date="2014-06-09T18:38:00Z"/>
            </w:rPr>
          </w:rPrChange>
        </w:rPr>
      </w:pPr>
      <w:ins w:id="10130" w:author="shorny" w:date="2014-06-09T18:38:00Z">
        <w:r w:rsidRPr="00564129">
          <w:rPr>
            <w:sz w:val="18"/>
            <w:rPrChange w:id="10131" w:author="shorny" w:date="2014-06-09T18:38:00Z">
              <w:rPr/>
            </w:rPrChange>
          </w:rPr>
          <w:t xml:space="preserve">  </w:t>
        </w:r>
        <w:r w:rsidRPr="00564129">
          <w:rPr>
            <w:rStyle w:val="keyword1"/>
            <w:sz w:val="18"/>
            <w:rPrChange w:id="10132" w:author="shorny" w:date="2014-06-09T18:38:00Z">
              <w:rPr>
                <w:rStyle w:val="keyword1"/>
              </w:rPr>
            </w:rPrChange>
          </w:rPr>
          <w:t>DECLARE</w:t>
        </w:r>
        <w:r w:rsidRPr="00564129">
          <w:rPr>
            <w:sz w:val="18"/>
            <w:rPrChange w:id="10133" w:author="shorny" w:date="2014-06-09T18:38:00Z">
              <w:rPr/>
            </w:rPrChange>
          </w:rPr>
          <w:t xml:space="preserve"> v_decisionTypeID </w:t>
        </w:r>
        <w:proofErr w:type="gramStart"/>
        <w:r w:rsidRPr="00564129">
          <w:rPr>
            <w:sz w:val="18"/>
            <w:rPrChange w:id="10134" w:author="shorny" w:date="2014-06-09T18:38:00Z">
              <w:rPr/>
            </w:rPrChange>
          </w:rPr>
          <w:t>mediumint(</w:t>
        </w:r>
        <w:proofErr w:type="gramEnd"/>
        <w:r w:rsidRPr="00564129">
          <w:rPr>
            <w:sz w:val="18"/>
            <w:rPrChange w:id="10135" w:author="shorny" w:date="2014-06-09T18:38:00Z">
              <w:rPr/>
            </w:rPrChange>
          </w:rPr>
          <w:t>9) ;</w:t>
        </w:r>
      </w:ins>
    </w:p>
    <w:p w14:paraId="4D95E244" w14:textId="77777777" w:rsidR="00564129" w:rsidRPr="00564129" w:rsidRDefault="00564129">
      <w:pPr>
        <w:pStyle w:val="HTMLPreformatted"/>
        <w:divId w:val="1477987617"/>
        <w:rPr>
          <w:ins w:id="10136" w:author="shorny" w:date="2014-06-09T18:38:00Z"/>
          <w:sz w:val="18"/>
          <w:rPrChange w:id="10137" w:author="shorny" w:date="2014-06-09T18:38:00Z">
            <w:rPr>
              <w:ins w:id="10138" w:author="shorny" w:date="2014-06-09T18:38:00Z"/>
            </w:rPr>
          </w:rPrChange>
        </w:rPr>
      </w:pPr>
    </w:p>
    <w:p w14:paraId="0A16351B" w14:textId="77777777" w:rsidR="00564129" w:rsidRPr="00564129" w:rsidRDefault="00564129">
      <w:pPr>
        <w:pStyle w:val="HTMLPreformatted"/>
        <w:divId w:val="1477987617"/>
        <w:rPr>
          <w:ins w:id="10139" w:author="shorny" w:date="2014-06-09T18:38:00Z"/>
          <w:sz w:val="18"/>
          <w:rPrChange w:id="10140" w:author="shorny" w:date="2014-06-09T18:38:00Z">
            <w:rPr>
              <w:ins w:id="10141" w:author="shorny" w:date="2014-06-09T18:38:00Z"/>
            </w:rPr>
          </w:rPrChange>
        </w:rPr>
      </w:pPr>
      <w:ins w:id="10142" w:author="shorny" w:date="2014-06-09T18:38:00Z">
        <w:r w:rsidRPr="00564129">
          <w:rPr>
            <w:sz w:val="18"/>
            <w:rPrChange w:id="10143" w:author="shorny" w:date="2014-06-09T18:38:00Z">
              <w:rPr/>
            </w:rPrChange>
          </w:rPr>
          <w:t xml:space="preserve">  </w:t>
        </w:r>
        <w:r w:rsidRPr="00564129">
          <w:rPr>
            <w:rStyle w:val="keyword1"/>
            <w:sz w:val="18"/>
            <w:rPrChange w:id="10144" w:author="shorny" w:date="2014-06-09T18:38:00Z">
              <w:rPr>
                <w:rStyle w:val="keyword1"/>
              </w:rPr>
            </w:rPrChange>
          </w:rPr>
          <w:t>SELECT</w:t>
        </w:r>
        <w:r w:rsidRPr="00564129">
          <w:rPr>
            <w:sz w:val="18"/>
            <w:rPrChange w:id="10145" w:author="shorny" w:date="2014-06-09T18:38:00Z">
              <w:rPr/>
            </w:rPrChange>
          </w:rPr>
          <w:t xml:space="preserve"> Description</w:t>
        </w:r>
      </w:ins>
    </w:p>
    <w:p w14:paraId="10FFFD97" w14:textId="77777777" w:rsidR="00564129" w:rsidRPr="00564129" w:rsidRDefault="00564129">
      <w:pPr>
        <w:pStyle w:val="HTMLPreformatted"/>
        <w:divId w:val="1477987617"/>
        <w:rPr>
          <w:ins w:id="10146" w:author="shorny" w:date="2014-06-09T18:38:00Z"/>
          <w:sz w:val="18"/>
          <w:rPrChange w:id="10147" w:author="shorny" w:date="2014-06-09T18:38:00Z">
            <w:rPr>
              <w:ins w:id="10148" w:author="shorny" w:date="2014-06-09T18:38:00Z"/>
            </w:rPr>
          </w:rPrChange>
        </w:rPr>
      </w:pPr>
      <w:ins w:id="10149" w:author="shorny" w:date="2014-06-09T18:38:00Z">
        <w:r w:rsidRPr="00564129">
          <w:rPr>
            <w:sz w:val="18"/>
            <w:rPrChange w:id="10150" w:author="shorny" w:date="2014-06-09T18:38:00Z">
              <w:rPr/>
            </w:rPrChange>
          </w:rPr>
          <w:t xml:space="preserve">  </w:t>
        </w:r>
        <w:r w:rsidRPr="00564129">
          <w:rPr>
            <w:rStyle w:val="keyword1"/>
            <w:sz w:val="18"/>
            <w:rPrChange w:id="10151" w:author="shorny" w:date="2014-06-09T18:38:00Z">
              <w:rPr>
                <w:rStyle w:val="keyword1"/>
              </w:rPr>
            </w:rPrChange>
          </w:rPr>
          <w:t>FROM</w:t>
        </w:r>
        <w:r w:rsidRPr="00564129">
          <w:rPr>
            <w:sz w:val="18"/>
            <w:rPrChange w:id="10152" w:author="shorny" w:date="2014-06-09T18:38:00Z">
              <w:rPr/>
            </w:rPrChange>
          </w:rPr>
          <w:t xml:space="preserve"> `Research Area` RA</w:t>
        </w:r>
      </w:ins>
    </w:p>
    <w:p w14:paraId="47B046D9" w14:textId="77777777" w:rsidR="00564129" w:rsidRPr="00564129" w:rsidRDefault="00564129">
      <w:pPr>
        <w:pStyle w:val="HTMLPreformatted"/>
        <w:divId w:val="1477987617"/>
        <w:rPr>
          <w:ins w:id="10153" w:author="shorny" w:date="2014-06-09T18:38:00Z"/>
          <w:sz w:val="18"/>
          <w:rPrChange w:id="10154" w:author="shorny" w:date="2014-06-09T18:38:00Z">
            <w:rPr>
              <w:ins w:id="10155" w:author="shorny" w:date="2014-06-09T18:38:00Z"/>
            </w:rPr>
          </w:rPrChange>
        </w:rPr>
      </w:pPr>
      <w:ins w:id="10156" w:author="shorny" w:date="2014-06-09T18:38:00Z">
        <w:r w:rsidRPr="00564129">
          <w:rPr>
            <w:sz w:val="18"/>
            <w:rPrChange w:id="10157" w:author="shorny" w:date="2014-06-09T18:38:00Z">
              <w:rPr/>
            </w:rPrChange>
          </w:rPr>
          <w:t xml:space="preserve">  </w:t>
        </w:r>
        <w:r w:rsidRPr="00564129">
          <w:rPr>
            <w:rStyle w:val="keyword1"/>
            <w:sz w:val="18"/>
            <w:rPrChange w:id="10158" w:author="shorny" w:date="2014-06-09T18:38:00Z">
              <w:rPr>
                <w:rStyle w:val="keyword1"/>
              </w:rPr>
            </w:rPrChange>
          </w:rPr>
          <w:t>WHERE</w:t>
        </w:r>
        <w:r w:rsidRPr="00564129">
          <w:rPr>
            <w:sz w:val="18"/>
            <w:rPrChange w:id="10159" w:author="shorny" w:date="2014-06-09T18:38:00Z">
              <w:rPr/>
            </w:rPrChange>
          </w:rPr>
          <w:t xml:space="preserve"> RA.FORCode = </w:t>
        </w:r>
        <w:r w:rsidRPr="00564129">
          <w:rPr>
            <w:rStyle w:val="keyword1"/>
            <w:sz w:val="18"/>
            <w:rPrChange w:id="10160" w:author="shorny" w:date="2014-06-09T18:38:00Z">
              <w:rPr>
                <w:rStyle w:val="keyword1"/>
              </w:rPr>
            </w:rPrChange>
          </w:rPr>
          <w:t>OLD</w:t>
        </w:r>
        <w:r w:rsidRPr="00564129">
          <w:rPr>
            <w:sz w:val="18"/>
            <w:rPrChange w:id="10161" w:author="shorny" w:date="2014-06-09T18:38:00Z">
              <w:rPr/>
            </w:rPrChange>
          </w:rPr>
          <w:t>.FORCode</w:t>
        </w:r>
      </w:ins>
    </w:p>
    <w:p w14:paraId="509AC720" w14:textId="77777777" w:rsidR="00564129" w:rsidRPr="00564129" w:rsidRDefault="00564129">
      <w:pPr>
        <w:pStyle w:val="HTMLPreformatted"/>
        <w:divId w:val="1477987617"/>
        <w:rPr>
          <w:ins w:id="10162" w:author="shorny" w:date="2014-06-09T18:38:00Z"/>
          <w:sz w:val="18"/>
          <w:rPrChange w:id="10163" w:author="shorny" w:date="2014-06-09T18:38:00Z">
            <w:rPr>
              <w:ins w:id="10164" w:author="shorny" w:date="2014-06-09T18:38:00Z"/>
            </w:rPr>
          </w:rPrChange>
        </w:rPr>
      </w:pPr>
      <w:ins w:id="10165" w:author="shorny" w:date="2014-06-09T18:38:00Z">
        <w:r w:rsidRPr="00564129">
          <w:rPr>
            <w:sz w:val="18"/>
            <w:rPrChange w:id="10166" w:author="shorny" w:date="2014-06-09T18:38:00Z">
              <w:rPr/>
            </w:rPrChange>
          </w:rPr>
          <w:t xml:space="preserve">  </w:t>
        </w:r>
        <w:r w:rsidRPr="00564129">
          <w:rPr>
            <w:rStyle w:val="keyword1"/>
            <w:sz w:val="18"/>
            <w:rPrChange w:id="10167" w:author="shorny" w:date="2014-06-09T18:38:00Z">
              <w:rPr>
                <w:rStyle w:val="keyword1"/>
              </w:rPr>
            </w:rPrChange>
          </w:rPr>
          <w:t>INTO</w:t>
        </w:r>
        <w:r w:rsidRPr="00564129">
          <w:rPr>
            <w:sz w:val="18"/>
            <w:rPrChange w:id="10168" w:author="shorny" w:date="2014-06-09T18:38:00Z">
              <w:rPr/>
            </w:rPrChange>
          </w:rPr>
          <w:t xml:space="preserve"> v_</w:t>
        </w:r>
        <w:proofErr w:type="gramStart"/>
        <w:r w:rsidRPr="00564129">
          <w:rPr>
            <w:sz w:val="18"/>
            <w:rPrChange w:id="10169" w:author="shorny" w:date="2014-06-09T18:38:00Z">
              <w:rPr/>
            </w:rPrChange>
          </w:rPr>
          <w:t>forCodeDescription ;</w:t>
        </w:r>
        <w:proofErr w:type="gramEnd"/>
      </w:ins>
    </w:p>
    <w:p w14:paraId="5CD5FDBA" w14:textId="77777777" w:rsidR="00564129" w:rsidRPr="00564129" w:rsidRDefault="00564129">
      <w:pPr>
        <w:pStyle w:val="HTMLPreformatted"/>
        <w:divId w:val="1477987617"/>
        <w:rPr>
          <w:ins w:id="10170" w:author="shorny" w:date="2014-06-09T18:38:00Z"/>
          <w:sz w:val="18"/>
          <w:rPrChange w:id="10171" w:author="shorny" w:date="2014-06-09T18:38:00Z">
            <w:rPr>
              <w:ins w:id="10172" w:author="shorny" w:date="2014-06-09T18:38:00Z"/>
            </w:rPr>
          </w:rPrChange>
        </w:rPr>
      </w:pPr>
    </w:p>
    <w:p w14:paraId="1873A004" w14:textId="77777777" w:rsidR="00564129" w:rsidRPr="00564129" w:rsidRDefault="00564129">
      <w:pPr>
        <w:pStyle w:val="HTMLPreformatted"/>
        <w:divId w:val="1477987617"/>
        <w:rPr>
          <w:ins w:id="10173" w:author="shorny" w:date="2014-06-09T18:38:00Z"/>
          <w:sz w:val="18"/>
          <w:rPrChange w:id="10174" w:author="shorny" w:date="2014-06-09T18:38:00Z">
            <w:rPr>
              <w:ins w:id="10175" w:author="shorny" w:date="2014-06-09T18:38:00Z"/>
            </w:rPr>
          </w:rPrChange>
        </w:rPr>
      </w:pPr>
      <w:ins w:id="10176" w:author="shorny" w:date="2014-06-09T18:38:00Z">
        <w:r w:rsidRPr="00564129">
          <w:rPr>
            <w:sz w:val="18"/>
            <w:rPrChange w:id="10177" w:author="shorny" w:date="2014-06-09T18:38:00Z">
              <w:rPr/>
            </w:rPrChange>
          </w:rPr>
          <w:t xml:space="preserve">  </w:t>
        </w:r>
        <w:r w:rsidRPr="00564129">
          <w:rPr>
            <w:rStyle w:val="keyword1"/>
            <w:sz w:val="18"/>
            <w:rPrChange w:id="10178" w:author="shorny" w:date="2014-06-09T18:38:00Z">
              <w:rPr>
                <w:rStyle w:val="keyword1"/>
              </w:rPr>
            </w:rPrChange>
          </w:rPr>
          <w:t>SELECT</w:t>
        </w:r>
        <w:r w:rsidRPr="00564129">
          <w:rPr>
            <w:sz w:val="18"/>
            <w:rPrChange w:id="10179" w:author="shorny" w:date="2014-06-09T18:38:00Z">
              <w:rPr/>
            </w:rPrChange>
          </w:rPr>
          <w:t xml:space="preserve"> FName, LName</w:t>
        </w:r>
      </w:ins>
    </w:p>
    <w:p w14:paraId="26CE6BF5" w14:textId="77777777" w:rsidR="00564129" w:rsidRPr="00564129" w:rsidRDefault="00564129">
      <w:pPr>
        <w:pStyle w:val="HTMLPreformatted"/>
        <w:divId w:val="1477987617"/>
        <w:rPr>
          <w:ins w:id="10180" w:author="shorny" w:date="2014-06-09T18:38:00Z"/>
          <w:sz w:val="18"/>
          <w:rPrChange w:id="10181" w:author="shorny" w:date="2014-06-09T18:38:00Z">
            <w:rPr>
              <w:ins w:id="10182" w:author="shorny" w:date="2014-06-09T18:38:00Z"/>
            </w:rPr>
          </w:rPrChange>
        </w:rPr>
      </w:pPr>
      <w:ins w:id="10183" w:author="shorny" w:date="2014-06-09T18:38:00Z">
        <w:r w:rsidRPr="00564129">
          <w:rPr>
            <w:sz w:val="18"/>
            <w:rPrChange w:id="10184" w:author="shorny" w:date="2014-06-09T18:38:00Z">
              <w:rPr/>
            </w:rPrChange>
          </w:rPr>
          <w:t xml:space="preserve">  </w:t>
        </w:r>
        <w:r w:rsidRPr="00564129">
          <w:rPr>
            <w:rStyle w:val="keyword1"/>
            <w:sz w:val="18"/>
            <w:rPrChange w:id="10185" w:author="shorny" w:date="2014-06-09T18:38:00Z">
              <w:rPr>
                <w:rStyle w:val="keyword1"/>
              </w:rPr>
            </w:rPrChange>
          </w:rPr>
          <w:t>FROM</w:t>
        </w:r>
        <w:r w:rsidRPr="00564129">
          <w:rPr>
            <w:sz w:val="18"/>
            <w:rPrChange w:id="10186" w:author="shorny" w:date="2014-06-09T18:38:00Z">
              <w:rPr/>
            </w:rPrChange>
          </w:rPr>
          <w:t xml:space="preserve"> `University Staff Member` </w:t>
        </w:r>
        <w:r w:rsidRPr="00564129">
          <w:rPr>
            <w:rStyle w:val="keyword1"/>
            <w:sz w:val="18"/>
            <w:rPrChange w:id="10187" w:author="shorny" w:date="2014-06-09T18:38:00Z">
              <w:rPr>
                <w:rStyle w:val="keyword1"/>
              </w:rPr>
            </w:rPrChange>
          </w:rPr>
          <w:t>AS</w:t>
        </w:r>
        <w:r w:rsidRPr="00564129">
          <w:rPr>
            <w:sz w:val="18"/>
            <w:rPrChange w:id="10188" w:author="shorny" w:date="2014-06-09T18:38:00Z">
              <w:rPr/>
            </w:rPrChange>
          </w:rPr>
          <w:t xml:space="preserve"> USM</w:t>
        </w:r>
      </w:ins>
    </w:p>
    <w:p w14:paraId="581059D0" w14:textId="77777777" w:rsidR="00564129" w:rsidRPr="00564129" w:rsidRDefault="00564129">
      <w:pPr>
        <w:pStyle w:val="HTMLPreformatted"/>
        <w:divId w:val="1477987617"/>
        <w:rPr>
          <w:ins w:id="10189" w:author="shorny" w:date="2014-06-09T18:38:00Z"/>
          <w:sz w:val="18"/>
          <w:rPrChange w:id="10190" w:author="shorny" w:date="2014-06-09T18:38:00Z">
            <w:rPr>
              <w:ins w:id="10191" w:author="shorny" w:date="2014-06-09T18:38:00Z"/>
            </w:rPr>
          </w:rPrChange>
        </w:rPr>
      </w:pPr>
      <w:ins w:id="10192" w:author="shorny" w:date="2014-06-09T18:38:00Z">
        <w:r w:rsidRPr="00564129">
          <w:rPr>
            <w:sz w:val="18"/>
            <w:rPrChange w:id="10193" w:author="shorny" w:date="2014-06-09T18:38:00Z">
              <w:rPr/>
            </w:rPrChange>
          </w:rPr>
          <w:t xml:space="preserve">  </w:t>
        </w:r>
        <w:r w:rsidRPr="00564129">
          <w:rPr>
            <w:rStyle w:val="keyword1"/>
            <w:sz w:val="18"/>
            <w:rPrChange w:id="10194" w:author="shorny" w:date="2014-06-09T18:38:00Z">
              <w:rPr>
                <w:rStyle w:val="keyword1"/>
              </w:rPr>
            </w:rPrChange>
          </w:rPr>
          <w:t>WHERE</w:t>
        </w:r>
        <w:r w:rsidRPr="00564129">
          <w:rPr>
            <w:sz w:val="18"/>
            <w:rPrChange w:id="10195" w:author="shorny" w:date="2014-06-09T18:38:00Z">
              <w:rPr/>
            </w:rPrChange>
          </w:rPr>
          <w:t xml:space="preserve"> USM.StaffID = CURRENT_RHD_</w:t>
        </w:r>
        <w:proofErr w:type="gramStart"/>
        <w:r w:rsidRPr="00564129">
          <w:rPr>
            <w:sz w:val="18"/>
            <w:rPrChange w:id="10196" w:author="shorny" w:date="2014-06-09T18:38:00Z">
              <w:rPr/>
            </w:rPrChange>
          </w:rPr>
          <w:t>USER()</w:t>
        </w:r>
        <w:proofErr w:type="gramEnd"/>
      </w:ins>
    </w:p>
    <w:p w14:paraId="0652692B" w14:textId="77777777" w:rsidR="00564129" w:rsidRPr="00564129" w:rsidRDefault="00564129">
      <w:pPr>
        <w:pStyle w:val="HTMLPreformatted"/>
        <w:divId w:val="1477987617"/>
        <w:rPr>
          <w:ins w:id="10197" w:author="shorny" w:date="2014-06-09T18:38:00Z"/>
          <w:sz w:val="18"/>
          <w:rPrChange w:id="10198" w:author="shorny" w:date="2014-06-09T18:38:00Z">
            <w:rPr>
              <w:ins w:id="10199" w:author="shorny" w:date="2014-06-09T18:38:00Z"/>
            </w:rPr>
          </w:rPrChange>
        </w:rPr>
      </w:pPr>
      <w:ins w:id="10200" w:author="shorny" w:date="2014-06-09T18:38:00Z">
        <w:r w:rsidRPr="00564129">
          <w:rPr>
            <w:sz w:val="18"/>
            <w:rPrChange w:id="10201" w:author="shorny" w:date="2014-06-09T18:38:00Z">
              <w:rPr/>
            </w:rPrChange>
          </w:rPr>
          <w:t xml:space="preserve">  </w:t>
        </w:r>
        <w:r w:rsidRPr="00564129">
          <w:rPr>
            <w:rStyle w:val="keyword1"/>
            <w:sz w:val="18"/>
            <w:rPrChange w:id="10202" w:author="shorny" w:date="2014-06-09T18:38:00Z">
              <w:rPr>
                <w:rStyle w:val="keyword1"/>
              </w:rPr>
            </w:rPrChange>
          </w:rPr>
          <w:t>INTO</w:t>
        </w:r>
        <w:r w:rsidRPr="00564129">
          <w:rPr>
            <w:sz w:val="18"/>
            <w:rPrChange w:id="10203" w:author="shorny" w:date="2014-06-09T18:38:00Z">
              <w:rPr/>
            </w:rPrChange>
          </w:rPr>
          <w:t xml:space="preserve"> v_agentFName, v_agentLName;</w:t>
        </w:r>
      </w:ins>
    </w:p>
    <w:p w14:paraId="2299399D" w14:textId="77777777" w:rsidR="00564129" w:rsidRPr="00564129" w:rsidRDefault="00564129">
      <w:pPr>
        <w:pStyle w:val="HTMLPreformatted"/>
        <w:divId w:val="1477987617"/>
        <w:rPr>
          <w:ins w:id="10204" w:author="shorny" w:date="2014-06-09T18:38:00Z"/>
          <w:sz w:val="18"/>
          <w:rPrChange w:id="10205" w:author="shorny" w:date="2014-06-09T18:38:00Z">
            <w:rPr>
              <w:ins w:id="10206" w:author="shorny" w:date="2014-06-09T18:38:00Z"/>
            </w:rPr>
          </w:rPrChange>
        </w:rPr>
      </w:pPr>
    </w:p>
    <w:p w14:paraId="6B440F34" w14:textId="77777777" w:rsidR="00564129" w:rsidRPr="00564129" w:rsidRDefault="00564129">
      <w:pPr>
        <w:pStyle w:val="HTMLPreformatted"/>
        <w:divId w:val="1477987617"/>
        <w:rPr>
          <w:ins w:id="10207" w:author="shorny" w:date="2014-06-09T18:38:00Z"/>
          <w:sz w:val="18"/>
          <w:rPrChange w:id="10208" w:author="shorny" w:date="2014-06-09T18:38:00Z">
            <w:rPr>
              <w:ins w:id="10209" w:author="shorny" w:date="2014-06-09T18:38:00Z"/>
            </w:rPr>
          </w:rPrChange>
        </w:rPr>
      </w:pPr>
      <w:ins w:id="10210" w:author="shorny" w:date="2014-06-09T18:38:00Z">
        <w:r w:rsidRPr="00564129">
          <w:rPr>
            <w:sz w:val="18"/>
            <w:rPrChange w:id="10211" w:author="shorny" w:date="2014-06-09T18:38:00Z">
              <w:rPr/>
            </w:rPrChange>
          </w:rPr>
          <w:t xml:space="preserve">  </w:t>
        </w:r>
        <w:r w:rsidRPr="00564129">
          <w:rPr>
            <w:rStyle w:val="keyword1"/>
            <w:sz w:val="18"/>
            <w:rPrChange w:id="10212" w:author="shorny" w:date="2014-06-09T18:38:00Z">
              <w:rPr>
                <w:rStyle w:val="keyword1"/>
              </w:rPr>
            </w:rPrChange>
          </w:rPr>
          <w:t>SELECT</w:t>
        </w:r>
        <w:r w:rsidRPr="00564129">
          <w:rPr>
            <w:sz w:val="18"/>
            <w:rPrChange w:id="10213" w:author="shorny" w:date="2014-06-09T18:38:00Z">
              <w:rPr/>
            </w:rPrChange>
          </w:rPr>
          <w:t xml:space="preserve"> DecisionTypeID</w:t>
        </w:r>
      </w:ins>
    </w:p>
    <w:p w14:paraId="2D082F8F" w14:textId="77777777" w:rsidR="00564129" w:rsidRPr="00564129" w:rsidRDefault="00564129">
      <w:pPr>
        <w:pStyle w:val="HTMLPreformatted"/>
        <w:divId w:val="1477987617"/>
        <w:rPr>
          <w:ins w:id="10214" w:author="shorny" w:date="2014-06-09T18:38:00Z"/>
          <w:sz w:val="18"/>
          <w:rPrChange w:id="10215" w:author="shorny" w:date="2014-06-09T18:38:00Z">
            <w:rPr>
              <w:ins w:id="10216" w:author="shorny" w:date="2014-06-09T18:38:00Z"/>
            </w:rPr>
          </w:rPrChange>
        </w:rPr>
      </w:pPr>
      <w:ins w:id="10217" w:author="shorny" w:date="2014-06-09T18:38:00Z">
        <w:r w:rsidRPr="00564129">
          <w:rPr>
            <w:sz w:val="18"/>
            <w:rPrChange w:id="10218" w:author="shorny" w:date="2014-06-09T18:38:00Z">
              <w:rPr/>
            </w:rPrChange>
          </w:rPr>
          <w:t xml:space="preserve">  </w:t>
        </w:r>
        <w:r w:rsidRPr="00564129">
          <w:rPr>
            <w:rStyle w:val="keyword1"/>
            <w:sz w:val="18"/>
            <w:rPrChange w:id="10219" w:author="shorny" w:date="2014-06-09T18:38:00Z">
              <w:rPr>
                <w:rStyle w:val="keyword1"/>
              </w:rPr>
            </w:rPrChange>
          </w:rPr>
          <w:t>FROM</w:t>
        </w:r>
        <w:r w:rsidRPr="00564129">
          <w:rPr>
            <w:sz w:val="18"/>
            <w:rPrChange w:id="10220" w:author="shorny" w:date="2014-06-09T18:38:00Z">
              <w:rPr/>
            </w:rPrChange>
          </w:rPr>
          <w:t xml:space="preserve"> `Decision </w:t>
        </w:r>
        <w:r w:rsidRPr="00564129">
          <w:rPr>
            <w:rStyle w:val="keyword1"/>
            <w:sz w:val="18"/>
            <w:rPrChange w:id="10221" w:author="shorny" w:date="2014-06-09T18:38:00Z">
              <w:rPr>
                <w:rStyle w:val="keyword1"/>
              </w:rPr>
            </w:rPrChange>
          </w:rPr>
          <w:t>Type</w:t>
        </w:r>
        <w:r w:rsidRPr="00564129">
          <w:rPr>
            <w:sz w:val="18"/>
            <w:rPrChange w:id="10222" w:author="shorny" w:date="2014-06-09T18:38:00Z">
              <w:rPr/>
            </w:rPrChange>
          </w:rPr>
          <w:t xml:space="preserve">` </w:t>
        </w:r>
        <w:r w:rsidRPr="00564129">
          <w:rPr>
            <w:rStyle w:val="keyword1"/>
            <w:sz w:val="18"/>
            <w:rPrChange w:id="10223" w:author="shorny" w:date="2014-06-09T18:38:00Z">
              <w:rPr>
                <w:rStyle w:val="keyword1"/>
              </w:rPr>
            </w:rPrChange>
          </w:rPr>
          <w:t>AS</w:t>
        </w:r>
        <w:r w:rsidRPr="00564129">
          <w:rPr>
            <w:sz w:val="18"/>
            <w:rPrChange w:id="10224" w:author="shorny" w:date="2014-06-09T18:38:00Z">
              <w:rPr/>
            </w:rPrChange>
          </w:rPr>
          <w:t xml:space="preserve"> DT</w:t>
        </w:r>
      </w:ins>
    </w:p>
    <w:p w14:paraId="2E15498E" w14:textId="77777777" w:rsidR="00564129" w:rsidRPr="00564129" w:rsidRDefault="00564129">
      <w:pPr>
        <w:pStyle w:val="HTMLPreformatted"/>
        <w:divId w:val="1477987617"/>
        <w:rPr>
          <w:ins w:id="10225" w:author="shorny" w:date="2014-06-09T18:38:00Z"/>
          <w:sz w:val="18"/>
          <w:rPrChange w:id="10226" w:author="shorny" w:date="2014-06-09T18:38:00Z">
            <w:rPr>
              <w:ins w:id="10227" w:author="shorny" w:date="2014-06-09T18:38:00Z"/>
            </w:rPr>
          </w:rPrChange>
        </w:rPr>
      </w:pPr>
      <w:ins w:id="10228" w:author="shorny" w:date="2014-06-09T18:38:00Z">
        <w:r w:rsidRPr="00564129">
          <w:rPr>
            <w:sz w:val="18"/>
            <w:rPrChange w:id="10229" w:author="shorny" w:date="2014-06-09T18:38:00Z">
              <w:rPr/>
            </w:rPrChange>
          </w:rPr>
          <w:t xml:space="preserve">  </w:t>
        </w:r>
        <w:r w:rsidRPr="00564129">
          <w:rPr>
            <w:rStyle w:val="keyword1"/>
            <w:sz w:val="18"/>
            <w:rPrChange w:id="10230" w:author="shorny" w:date="2014-06-09T18:38:00Z">
              <w:rPr>
                <w:rStyle w:val="keyword1"/>
              </w:rPr>
            </w:rPrChange>
          </w:rPr>
          <w:t>WHERE</w:t>
        </w:r>
        <w:r w:rsidRPr="00564129">
          <w:rPr>
            <w:sz w:val="18"/>
            <w:rPrChange w:id="10231" w:author="shorny" w:date="2014-06-09T18:38:00Z">
              <w:rPr/>
            </w:rPrChange>
          </w:rPr>
          <w:t xml:space="preserve"> DT.</w:t>
        </w:r>
        <w:r w:rsidRPr="00564129">
          <w:rPr>
            <w:rStyle w:val="keyword1"/>
            <w:sz w:val="18"/>
            <w:rPrChange w:id="10232" w:author="shorny" w:date="2014-06-09T18:38:00Z">
              <w:rPr>
                <w:rStyle w:val="keyword1"/>
              </w:rPr>
            </w:rPrChange>
          </w:rPr>
          <w:t>type</w:t>
        </w:r>
        <w:r w:rsidRPr="00564129">
          <w:rPr>
            <w:sz w:val="18"/>
            <w:rPrChange w:id="10233" w:author="shorny" w:date="2014-06-09T18:38:00Z">
              <w:rPr/>
            </w:rPrChange>
          </w:rPr>
          <w:t xml:space="preserve"> = </w:t>
        </w:r>
        <w:r w:rsidRPr="00564129">
          <w:rPr>
            <w:rStyle w:val="string1"/>
            <w:sz w:val="18"/>
            <w:rPrChange w:id="10234" w:author="shorny" w:date="2014-06-09T18:38:00Z">
              <w:rPr>
                <w:rStyle w:val="string1"/>
              </w:rPr>
            </w:rPrChange>
          </w:rPr>
          <w:t>'change.research_area_oversees.deletion'</w:t>
        </w:r>
      </w:ins>
    </w:p>
    <w:p w14:paraId="01B3A6CE" w14:textId="77777777" w:rsidR="00564129" w:rsidRPr="00564129" w:rsidRDefault="00564129">
      <w:pPr>
        <w:pStyle w:val="HTMLPreformatted"/>
        <w:divId w:val="1477987617"/>
        <w:rPr>
          <w:ins w:id="10235" w:author="shorny" w:date="2014-06-09T18:38:00Z"/>
          <w:sz w:val="18"/>
          <w:rPrChange w:id="10236" w:author="shorny" w:date="2014-06-09T18:38:00Z">
            <w:rPr>
              <w:ins w:id="10237" w:author="shorny" w:date="2014-06-09T18:38:00Z"/>
            </w:rPr>
          </w:rPrChange>
        </w:rPr>
      </w:pPr>
      <w:ins w:id="10238" w:author="shorny" w:date="2014-06-09T18:38:00Z">
        <w:r w:rsidRPr="00564129">
          <w:rPr>
            <w:sz w:val="18"/>
            <w:rPrChange w:id="10239" w:author="shorny" w:date="2014-06-09T18:38:00Z">
              <w:rPr/>
            </w:rPrChange>
          </w:rPr>
          <w:t xml:space="preserve">  </w:t>
        </w:r>
        <w:r w:rsidRPr="00564129">
          <w:rPr>
            <w:rStyle w:val="keyword1"/>
            <w:sz w:val="18"/>
            <w:rPrChange w:id="10240" w:author="shorny" w:date="2014-06-09T18:38:00Z">
              <w:rPr>
                <w:rStyle w:val="keyword1"/>
              </w:rPr>
            </w:rPrChange>
          </w:rPr>
          <w:t>INTO</w:t>
        </w:r>
        <w:r w:rsidRPr="00564129">
          <w:rPr>
            <w:sz w:val="18"/>
            <w:rPrChange w:id="10241" w:author="shorny" w:date="2014-06-09T18:38:00Z">
              <w:rPr/>
            </w:rPrChange>
          </w:rPr>
          <w:t xml:space="preserve"> v_decisionTypeID;</w:t>
        </w:r>
      </w:ins>
    </w:p>
    <w:p w14:paraId="6412D49F" w14:textId="77777777" w:rsidR="00564129" w:rsidRPr="00564129" w:rsidRDefault="00564129">
      <w:pPr>
        <w:pStyle w:val="HTMLPreformatted"/>
        <w:divId w:val="1477987617"/>
        <w:rPr>
          <w:ins w:id="10242" w:author="shorny" w:date="2014-06-09T18:38:00Z"/>
          <w:sz w:val="18"/>
          <w:rPrChange w:id="10243" w:author="shorny" w:date="2014-06-09T18:38:00Z">
            <w:rPr>
              <w:ins w:id="10244" w:author="shorny" w:date="2014-06-09T18:38:00Z"/>
            </w:rPr>
          </w:rPrChange>
        </w:rPr>
      </w:pPr>
    </w:p>
    <w:p w14:paraId="4173C2E9" w14:textId="77777777" w:rsidR="00564129" w:rsidRPr="00564129" w:rsidRDefault="00564129">
      <w:pPr>
        <w:pStyle w:val="HTMLPreformatted"/>
        <w:divId w:val="1477987617"/>
        <w:rPr>
          <w:ins w:id="10245" w:author="shorny" w:date="2014-06-09T18:38:00Z"/>
          <w:sz w:val="18"/>
          <w:rPrChange w:id="10246" w:author="shorny" w:date="2014-06-09T18:38:00Z">
            <w:rPr>
              <w:ins w:id="10247" w:author="shorny" w:date="2014-06-09T18:38:00Z"/>
            </w:rPr>
          </w:rPrChange>
        </w:rPr>
      </w:pPr>
      <w:ins w:id="10248" w:author="shorny" w:date="2014-06-09T18:38:00Z">
        <w:r w:rsidRPr="00564129">
          <w:rPr>
            <w:sz w:val="18"/>
            <w:rPrChange w:id="10249" w:author="shorny" w:date="2014-06-09T18:38:00Z">
              <w:rPr/>
            </w:rPrChange>
          </w:rPr>
          <w:t xml:space="preserve">  </w:t>
        </w:r>
        <w:r w:rsidRPr="00564129">
          <w:rPr>
            <w:rStyle w:val="keyword1"/>
            <w:sz w:val="18"/>
            <w:rPrChange w:id="10250" w:author="shorny" w:date="2014-06-09T18:38:00Z">
              <w:rPr>
                <w:rStyle w:val="keyword1"/>
              </w:rPr>
            </w:rPrChange>
          </w:rPr>
          <w:t>SET</w:t>
        </w:r>
        <w:r w:rsidRPr="00564129">
          <w:rPr>
            <w:sz w:val="18"/>
            <w:rPrChange w:id="10251" w:author="shorny" w:date="2014-06-09T18:38:00Z">
              <w:rPr/>
            </w:rPrChange>
          </w:rPr>
          <w:t xml:space="preserve"> v_comment = </w:t>
        </w:r>
        <w:proofErr w:type="gramStart"/>
        <w:r w:rsidRPr="00564129">
          <w:rPr>
            <w:sz w:val="18"/>
            <w:rPrChange w:id="10252" w:author="shorny" w:date="2014-06-09T18:38:00Z">
              <w:rPr/>
            </w:rPrChange>
          </w:rPr>
          <w:t>CONCAT(</w:t>
        </w:r>
        <w:proofErr w:type="gramEnd"/>
      </w:ins>
    </w:p>
    <w:p w14:paraId="11094BC0" w14:textId="77777777" w:rsidR="00564129" w:rsidRPr="00564129" w:rsidRDefault="00564129">
      <w:pPr>
        <w:pStyle w:val="HTMLPreformatted"/>
        <w:divId w:val="1477987617"/>
        <w:rPr>
          <w:ins w:id="10253" w:author="shorny" w:date="2014-06-09T18:38:00Z"/>
          <w:sz w:val="18"/>
          <w:rPrChange w:id="10254" w:author="shorny" w:date="2014-06-09T18:38:00Z">
            <w:rPr>
              <w:ins w:id="10255" w:author="shorny" w:date="2014-06-09T18:38:00Z"/>
            </w:rPr>
          </w:rPrChange>
        </w:rPr>
      </w:pPr>
      <w:ins w:id="10256" w:author="shorny" w:date="2014-06-09T18:38:00Z">
        <w:r w:rsidRPr="00564129">
          <w:rPr>
            <w:sz w:val="18"/>
            <w:rPrChange w:id="10257" w:author="shorny" w:date="2014-06-09T18:38:00Z">
              <w:rPr/>
            </w:rPrChange>
          </w:rPr>
          <w:t xml:space="preserve">  </w:t>
        </w:r>
        <w:r w:rsidRPr="00564129">
          <w:rPr>
            <w:rStyle w:val="string1"/>
            <w:sz w:val="18"/>
            <w:rPrChange w:id="10258" w:author="shorny" w:date="2014-06-09T18:38:00Z">
              <w:rPr>
                <w:rStyle w:val="string1"/>
              </w:rPr>
            </w:rPrChange>
          </w:rPr>
          <w:t>'You have been deregistered as overseeing Field Of Research area '</w:t>
        </w:r>
        <w:r w:rsidRPr="00564129">
          <w:rPr>
            <w:sz w:val="18"/>
            <w:rPrChange w:id="10259" w:author="shorny" w:date="2014-06-09T18:38:00Z">
              <w:rPr/>
            </w:rPrChange>
          </w:rPr>
          <w:t>,</w:t>
        </w:r>
      </w:ins>
    </w:p>
    <w:p w14:paraId="2CABB5D4" w14:textId="77777777" w:rsidR="00564129" w:rsidRPr="00564129" w:rsidRDefault="00564129">
      <w:pPr>
        <w:pStyle w:val="HTMLPreformatted"/>
        <w:divId w:val="1477987617"/>
        <w:rPr>
          <w:ins w:id="10260" w:author="shorny" w:date="2014-06-09T18:38:00Z"/>
          <w:sz w:val="18"/>
          <w:rPrChange w:id="10261" w:author="shorny" w:date="2014-06-09T18:38:00Z">
            <w:rPr>
              <w:ins w:id="10262" w:author="shorny" w:date="2014-06-09T18:38:00Z"/>
            </w:rPr>
          </w:rPrChange>
        </w:rPr>
      </w:pPr>
      <w:ins w:id="10263" w:author="shorny" w:date="2014-06-09T18:38:00Z">
        <w:r w:rsidRPr="00564129">
          <w:rPr>
            <w:sz w:val="18"/>
            <w:rPrChange w:id="10264" w:author="shorny" w:date="2014-06-09T18:38:00Z">
              <w:rPr/>
            </w:rPrChange>
          </w:rPr>
          <w:t xml:space="preserve">  </w:t>
        </w:r>
        <w:r w:rsidRPr="00564129">
          <w:rPr>
            <w:rStyle w:val="keyword1"/>
            <w:sz w:val="18"/>
            <w:rPrChange w:id="10265" w:author="shorny" w:date="2014-06-09T18:38:00Z">
              <w:rPr>
                <w:rStyle w:val="keyword1"/>
              </w:rPr>
            </w:rPrChange>
          </w:rPr>
          <w:t>OLD</w:t>
        </w:r>
        <w:r w:rsidRPr="00564129">
          <w:rPr>
            <w:sz w:val="18"/>
            <w:rPrChange w:id="10266" w:author="shorny" w:date="2014-06-09T18:38:00Z">
              <w:rPr/>
            </w:rPrChange>
          </w:rPr>
          <w:t xml:space="preserve">.FORCode, </w:t>
        </w:r>
        <w:r w:rsidRPr="00564129">
          <w:rPr>
            <w:rStyle w:val="string1"/>
            <w:sz w:val="18"/>
            <w:rPrChange w:id="10267" w:author="shorny" w:date="2014-06-09T18:38:00Z">
              <w:rPr>
                <w:rStyle w:val="string1"/>
              </w:rPr>
            </w:rPrChange>
          </w:rPr>
          <w:t>' - '''</w:t>
        </w:r>
        <w:r w:rsidRPr="00564129">
          <w:rPr>
            <w:sz w:val="18"/>
            <w:rPrChange w:id="10268" w:author="shorny" w:date="2014-06-09T18:38:00Z">
              <w:rPr/>
            </w:rPrChange>
          </w:rPr>
          <w:t xml:space="preserve">, </w:t>
        </w:r>
        <w:proofErr w:type="gramStart"/>
        <w:r w:rsidRPr="00564129">
          <w:rPr>
            <w:rStyle w:val="builtin1"/>
            <w:sz w:val="18"/>
            <w:rPrChange w:id="10269" w:author="shorny" w:date="2014-06-09T18:38:00Z">
              <w:rPr>
                <w:rStyle w:val="builtin1"/>
              </w:rPr>
            </w:rPrChange>
          </w:rPr>
          <w:t>SUBSTRING</w:t>
        </w:r>
        <w:r w:rsidRPr="00564129">
          <w:rPr>
            <w:sz w:val="18"/>
            <w:rPrChange w:id="10270" w:author="shorny" w:date="2014-06-09T18:38:00Z">
              <w:rPr/>
            </w:rPrChange>
          </w:rPr>
          <w:t>(</w:t>
        </w:r>
        <w:proofErr w:type="gramEnd"/>
        <w:r w:rsidRPr="00564129">
          <w:rPr>
            <w:sz w:val="18"/>
            <w:rPrChange w:id="10271" w:author="shorny" w:date="2014-06-09T18:38:00Z">
              <w:rPr/>
            </w:rPrChange>
          </w:rPr>
          <w:t>v_forCodeDescription, 1, 800),</w:t>
        </w:r>
      </w:ins>
    </w:p>
    <w:p w14:paraId="526B5EE1" w14:textId="77777777" w:rsidR="00564129" w:rsidRPr="00564129" w:rsidRDefault="00564129">
      <w:pPr>
        <w:pStyle w:val="HTMLPreformatted"/>
        <w:divId w:val="1477987617"/>
        <w:rPr>
          <w:ins w:id="10272" w:author="shorny" w:date="2014-06-09T18:38:00Z"/>
          <w:sz w:val="18"/>
          <w:rPrChange w:id="10273" w:author="shorny" w:date="2014-06-09T18:38:00Z">
            <w:rPr>
              <w:ins w:id="10274" w:author="shorny" w:date="2014-06-09T18:38:00Z"/>
            </w:rPr>
          </w:rPrChange>
        </w:rPr>
      </w:pPr>
      <w:ins w:id="10275" w:author="shorny" w:date="2014-06-09T18:38:00Z">
        <w:r w:rsidRPr="00564129">
          <w:rPr>
            <w:sz w:val="18"/>
            <w:rPrChange w:id="10276" w:author="shorny" w:date="2014-06-09T18:38:00Z">
              <w:rPr/>
            </w:rPrChange>
          </w:rPr>
          <w:t xml:space="preserve">  </w:t>
        </w:r>
        <w:r w:rsidRPr="00564129">
          <w:rPr>
            <w:rStyle w:val="string1"/>
            <w:sz w:val="18"/>
            <w:rPrChange w:id="10277" w:author="shorny" w:date="2014-06-09T18:38:00Z">
              <w:rPr>
                <w:rStyle w:val="string1"/>
              </w:rPr>
            </w:rPrChange>
          </w:rPr>
          <w:t>''', this change made by '</w:t>
        </w:r>
        <w:r w:rsidRPr="00564129">
          <w:rPr>
            <w:sz w:val="18"/>
            <w:rPrChange w:id="10278" w:author="shorny" w:date="2014-06-09T18:38:00Z">
              <w:rPr/>
            </w:rPrChange>
          </w:rPr>
          <w:t xml:space="preserve">, v_agentFName, </w:t>
        </w:r>
        <w:r w:rsidRPr="00564129">
          <w:rPr>
            <w:rStyle w:val="string1"/>
            <w:sz w:val="18"/>
            <w:rPrChange w:id="10279" w:author="shorny" w:date="2014-06-09T18:38:00Z">
              <w:rPr>
                <w:rStyle w:val="string1"/>
              </w:rPr>
            </w:rPrChange>
          </w:rPr>
          <w:t>' '</w:t>
        </w:r>
        <w:r w:rsidRPr="00564129">
          <w:rPr>
            <w:sz w:val="18"/>
            <w:rPrChange w:id="10280" w:author="shorny" w:date="2014-06-09T18:38:00Z">
              <w:rPr/>
            </w:rPrChange>
          </w:rPr>
          <w:t>, v_agentLName);</w:t>
        </w:r>
      </w:ins>
    </w:p>
    <w:p w14:paraId="7C23C7E9" w14:textId="77777777" w:rsidR="00564129" w:rsidRPr="00564129" w:rsidRDefault="00564129">
      <w:pPr>
        <w:pStyle w:val="HTMLPreformatted"/>
        <w:divId w:val="1477987617"/>
        <w:rPr>
          <w:ins w:id="10281" w:author="shorny" w:date="2014-06-09T18:38:00Z"/>
          <w:sz w:val="18"/>
          <w:rPrChange w:id="10282" w:author="shorny" w:date="2014-06-09T18:38:00Z">
            <w:rPr>
              <w:ins w:id="10283" w:author="shorny" w:date="2014-06-09T18:38:00Z"/>
            </w:rPr>
          </w:rPrChange>
        </w:rPr>
      </w:pPr>
    </w:p>
    <w:p w14:paraId="03B91E40" w14:textId="77777777" w:rsidR="00564129" w:rsidRPr="00564129" w:rsidRDefault="00564129">
      <w:pPr>
        <w:pStyle w:val="HTMLPreformatted"/>
        <w:divId w:val="1477987617"/>
        <w:rPr>
          <w:ins w:id="10284" w:author="shorny" w:date="2014-06-09T18:38:00Z"/>
          <w:sz w:val="18"/>
          <w:rPrChange w:id="10285" w:author="shorny" w:date="2014-06-09T18:38:00Z">
            <w:rPr>
              <w:ins w:id="10286" w:author="shorny" w:date="2014-06-09T18:38:00Z"/>
            </w:rPr>
          </w:rPrChange>
        </w:rPr>
      </w:pPr>
      <w:ins w:id="10287" w:author="shorny" w:date="2014-06-09T18:38:00Z">
        <w:r w:rsidRPr="00564129">
          <w:rPr>
            <w:sz w:val="18"/>
            <w:rPrChange w:id="10288" w:author="shorny" w:date="2014-06-09T18:38:00Z">
              <w:rPr/>
            </w:rPrChange>
          </w:rPr>
          <w:t xml:space="preserve">  </w:t>
        </w:r>
        <w:r w:rsidRPr="00564129">
          <w:rPr>
            <w:rStyle w:val="keyword1"/>
            <w:sz w:val="18"/>
            <w:rPrChange w:id="10289" w:author="shorny" w:date="2014-06-09T18:38:00Z">
              <w:rPr>
                <w:rStyle w:val="keyword1"/>
              </w:rPr>
            </w:rPrChange>
          </w:rPr>
          <w:t>INSERT</w:t>
        </w:r>
        <w:r w:rsidRPr="00564129">
          <w:rPr>
            <w:sz w:val="18"/>
            <w:rPrChange w:id="10290" w:author="shorny" w:date="2014-06-09T18:38:00Z">
              <w:rPr/>
            </w:rPrChange>
          </w:rPr>
          <w:t xml:space="preserve"> </w:t>
        </w:r>
        <w:r w:rsidRPr="00564129">
          <w:rPr>
            <w:rStyle w:val="keyword1"/>
            <w:sz w:val="18"/>
            <w:rPrChange w:id="10291" w:author="shorny" w:date="2014-06-09T18:38:00Z">
              <w:rPr>
                <w:rStyle w:val="keyword1"/>
              </w:rPr>
            </w:rPrChange>
          </w:rPr>
          <w:t>INTO</w:t>
        </w:r>
        <w:r w:rsidRPr="00564129">
          <w:rPr>
            <w:sz w:val="18"/>
            <w:rPrChange w:id="10292" w:author="shorny" w:date="2014-06-09T18:38:00Z">
              <w:rPr/>
            </w:rPrChange>
          </w:rPr>
          <w:t xml:space="preserve"> </w:t>
        </w:r>
        <w:proofErr w:type="gramStart"/>
        <w:r w:rsidRPr="00564129">
          <w:rPr>
            <w:sz w:val="18"/>
            <w:rPrChange w:id="10293" w:author="shorny" w:date="2014-06-09T18:38:00Z">
              <w:rPr/>
            </w:rPrChange>
          </w:rPr>
          <w:t>Decision(</w:t>
        </w:r>
        <w:proofErr w:type="gramEnd"/>
        <w:r w:rsidRPr="00564129">
          <w:rPr>
            <w:rStyle w:val="type1"/>
            <w:sz w:val="18"/>
            <w:rPrChange w:id="10294" w:author="shorny" w:date="2014-06-09T18:38:00Z">
              <w:rPr>
                <w:rStyle w:val="type1"/>
              </w:rPr>
            </w:rPrChange>
          </w:rPr>
          <w:t>Date</w:t>
        </w:r>
        <w:r w:rsidRPr="00564129">
          <w:rPr>
            <w:sz w:val="18"/>
            <w:rPrChange w:id="10295" w:author="shorny" w:date="2014-06-09T18:38:00Z">
              <w:rPr/>
            </w:rPrChange>
          </w:rPr>
          <w:t>, Comment, StaffID, DecisionTypeID, Reportable, Sent)</w:t>
        </w:r>
      </w:ins>
    </w:p>
    <w:p w14:paraId="6FCA203D" w14:textId="77777777" w:rsidR="00564129" w:rsidRPr="00564129" w:rsidRDefault="00564129">
      <w:pPr>
        <w:pStyle w:val="HTMLPreformatted"/>
        <w:divId w:val="1477987617"/>
        <w:rPr>
          <w:ins w:id="10296" w:author="shorny" w:date="2014-06-09T18:38:00Z"/>
          <w:sz w:val="18"/>
          <w:rPrChange w:id="10297" w:author="shorny" w:date="2014-06-09T18:38:00Z">
            <w:rPr>
              <w:ins w:id="10298" w:author="shorny" w:date="2014-06-09T18:38:00Z"/>
            </w:rPr>
          </w:rPrChange>
        </w:rPr>
      </w:pPr>
      <w:ins w:id="10299" w:author="shorny" w:date="2014-06-09T18:38:00Z">
        <w:r w:rsidRPr="00564129">
          <w:rPr>
            <w:sz w:val="18"/>
            <w:rPrChange w:id="10300" w:author="shorny" w:date="2014-06-09T18:38:00Z">
              <w:rPr/>
            </w:rPrChange>
          </w:rPr>
          <w:t xml:space="preserve">  </w:t>
        </w:r>
        <w:r w:rsidRPr="00564129">
          <w:rPr>
            <w:rStyle w:val="keyword1"/>
            <w:sz w:val="18"/>
            <w:rPrChange w:id="10301" w:author="shorny" w:date="2014-06-09T18:38:00Z">
              <w:rPr>
                <w:rStyle w:val="keyword1"/>
              </w:rPr>
            </w:rPrChange>
          </w:rPr>
          <w:t>VALUES</w:t>
        </w:r>
        <w:r w:rsidRPr="00564129">
          <w:rPr>
            <w:sz w:val="18"/>
            <w:rPrChange w:id="10302" w:author="shorny" w:date="2014-06-09T18:38:00Z">
              <w:rPr/>
            </w:rPrChange>
          </w:rPr>
          <w:t xml:space="preserve"> (</w:t>
        </w:r>
        <w:r w:rsidRPr="00564129">
          <w:rPr>
            <w:rStyle w:val="builtin1"/>
            <w:sz w:val="18"/>
            <w:rPrChange w:id="10303" w:author="shorny" w:date="2014-06-09T18:38:00Z">
              <w:rPr>
                <w:rStyle w:val="builtin1"/>
              </w:rPr>
            </w:rPrChange>
          </w:rPr>
          <w:t>CURRENT_</w:t>
        </w:r>
        <w:proofErr w:type="gramStart"/>
        <w:r w:rsidRPr="00564129">
          <w:rPr>
            <w:rStyle w:val="builtin1"/>
            <w:sz w:val="18"/>
            <w:rPrChange w:id="10304" w:author="shorny" w:date="2014-06-09T18:38:00Z">
              <w:rPr>
                <w:rStyle w:val="builtin1"/>
              </w:rPr>
            </w:rPrChange>
          </w:rPr>
          <w:t>DATE</w:t>
        </w:r>
        <w:r w:rsidRPr="00564129">
          <w:rPr>
            <w:sz w:val="18"/>
            <w:rPrChange w:id="10305" w:author="shorny" w:date="2014-06-09T18:38:00Z">
              <w:rPr/>
            </w:rPrChange>
          </w:rPr>
          <w:t>(</w:t>
        </w:r>
        <w:proofErr w:type="gramEnd"/>
        <w:r w:rsidRPr="00564129">
          <w:rPr>
            <w:sz w:val="18"/>
            <w:rPrChange w:id="10306" w:author="shorny" w:date="2014-06-09T18:38:00Z">
              <w:rPr/>
            </w:rPrChange>
          </w:rPr>
          <w:t xml:space="preserve">), v_comment, </w:t>
        </w:r>
        <w:r w:rsidRPr="00564129">
          <w:rPr>
            <w:rStyle w:val="keyword1"/>
            <w:sz w:val="18"/>
            <w:rPrChange w:id="10307" w:author="shorny" w:date="2014-06-09T18:38:00Z">
              <w:rPr>
                <w:rStyle w:val="keyword1"/>
              </w:rPr>
            </w:rPrChange>
          </w:rPr>
          <w:t>OLD</w:t>
        </w:r>
        <w:r w:rsidRPr="00564129">
          <w:rPr>
            <w:sz w:val="18"/>
            <w:rPrChange w:id="10308" w:author="shorny" w:date="2014-06-09T18:38:00Z">
              <w:rPr/>
            </w:rPrChange>
          </w:rPr>
          <w:t>.StaffID, v_decisionTypeID, 1, 0);</w:t>
        </w:r>
      </w:ins>
    </w:p>
    <w:p w14:paraId="3843BDB2" w14:textId="77777777" w:rsidR="00564129" w:rsidRPr="00564129" w:rsidRDefault="00564129">
      <w:pPr>
        <w:pStyle w:val="HTMLPreformatted"/>
        <w:divId w:val="1477987617"/>
        <w:rPr>
          <w:ins w:id="10309" w:author="shorny" w:date="2014-06-09T18:38:00Z"/>
          <w:sz w:val="18"/>
          <w:rPrChange w:id="10310" w:author="shorny" w:date="2014-06-09T18:38:00Z">
            <w:rPr>
              <w:ins w:id="10311" w:author="shorny" w:date="2014-06-09T18:38:00Z"/>
            </w:rPr>
          </w:rPrChange>
        </w:rPr>
      </w:pPr>
      <w:ins w:id="10312" w:author="shorny" w:date="2014-06-09T18:38:00Z">
        <w:r w:rsidRPr="00564129">
          <w:rPr>
            <w:rStyle w:val="keyword1"/>
            <w:sz w:val="18"/>
            <w:rPrChange w:id="10313" w:author="shorny" w:date="2014-06-09T18:38:00Z">
              <w:rPr>
                <w:rStyle w:val="keyword1"/>
              </w:rPr>
            </w:rPrChange>
          </w:rPr>
          <w:t>END</w:t>
        </w:r>
        <w:r w:rsidRPr="00564129">
          <w:rPr>
            <w:sz w:val="18"/>
            <w:rPrChange w:id="10314" w:author="shorny" w:date="2014-06-09T18:38:00Z">
              <w:rPr/>
            </w:rPrChange>
          </w:rPr>
          <w:t xml:space="preserve"> $$</w:t>
        </w:r>
      </w:ins>
    </w:p>
    <w:p w14:paraId="19D120F8" w14:textId="77777777" w:rsidR="00564129" w:rsidRPr="00564129" w:rsidRDefault="00564129">
      <w:pPr>
        <w:pStyle w:val="HTMLPreformatted"/>
        <w:divId w:val="1477987617"/>
        <w:rPr>
          <w:ins w:id="10315" w:author="shorny" w:date="2014-06-09T18:38:00Z"/>
          <w:sz w:val="18"/>
          <w:rPrChange w:id="10316" w:author="shorny" w:date="2014-06-09T18:38:00Z">
            <w:rPr>
              <w:ins w:id="10317" w:author="shorny" w:date="2014-06-09T18:38:00Z"/>
            </w:rPr>
          </w:rPrChange>
        </w:rPr>
      </w:pPr>
    </w:p>
    <w:p w14:paraId="06EA92A1" w14:textId="77777777" w:rsidR="00564129" w:rsidRPr="00564129" w:rsidRDefault="00564129">
      <w:pPr>
        <w:pStyle w:val="HTMLPreformatted"/>
        <w:divId w:val="1477987617"/>
        <w:rPr>
          <w:ins w:id="10318" w:author="shorny" w:date="2014-06-09T18:38:00Z"/>
          <w:sz w:val="18"/>
          <w:rPrChange w:id="10319" w:author="shorny" w:date="2014-06-09T18:38:00Z">
            <w:rPr>
              <w:ins w:id="10320" w:author="shorny" w:date="2014-06-09T18:38:00Z"/>
            </w:rPr>
          </w:rPrChange>
        </w:rPr>
      </w:pPr>
      <w:proofErr w:type="gramStart"/>
      <w:ins w:id="10321" w:author="shorny" w:date="2014-06-09T18:38:00Z">
        <w:r w:rsidRPr="00564129">
          <w:rPr>
            <w:sz w:val="18"/>
            <w:rPrChange w:id="10322" w:author="shorny" w:date="2014-06-09T18:38:00Z">
              <w:rPr/>
            </w:rPrChange>
          </w:rPr>
          <w:t>DELIMITER ;</w:t>
        </w:r>
        <w:proofErr w:type="gramEnd"/>
      </w:ins>
    </w:p>
    <w:p w14:paraId="7007D75E" w14:textId="77777777" w:rsidR="00564129" w:rsidRPr="00564129" w:rsidRDefault="00564129">
      <w:pPr>
        <w:pStyle w:val="HTMLPreformatted"/>
        <w:divId w:val="1477987617"/>
        <w:rPr>
          <w:ins w:id="10323" w:author="shorny" w:date="2014-06-09T18:38:00Z"/>
          <w:sz w:val="18"/>
          <w:rPrChange w:id="10324" w:author="shorny" w:date="2014-06-09T18:38:00Z">
            <w:rPr>
              <w:ins w:id="10325" w:author="shorny" w:date="2014-06-09T18:38:00Z"/>
            </w:rPr>
          </w:rPrChange>
        </w:rPr>
      </w:pPr>
    </w:p>
    <w:p w14:paraId="77DE29C8" w14:textId="77777777" w:rsidR="00564129" w:rsidRPr="00564129" w:rsidRDefault="00564129">
      <w:pPr>
        <w:pStyle w:val="HTMLPreformatted"/>
        <w:divId w:val="1477987617"/>
        <w:rPr>
          <w:ins w:id="10326" w:author="shorny" w:date="2014-06-09T18:38:00Z"/>
          <w:rStyle w:val="comment1"/>
          <w:sz w:val="18"/>
          <w:rPrChange w:id="10327" w:author="shorny" w:date="2014-06-09T18:38:00Z">
            <w:rPr>
              <w:ins w:id="10328" w:author="shorny" w:date="2014-06-09T18:38:00Z"/>
              <w:rStyle w:val="comment1"/>
            </w:rPr>
          </w:rPrChange>
        </w:rPr>
      </w:pPr>
      <w:ins w:id="10329" w:author="shorny" w:date="2014-06-09T18:38:00Z">
        <w:r w:rsidRPr="00564129">
          <w:rPr>
            <w:rStyle w:val="comment1"/>
            <w:sz w:val="18"/>
            <w:rPrChange w:id="10330" w:author="shorny" w:date="2014-06-09T18:38:00Z">
              <w:rPr>
                <w:rStyle w:val="comment1"/>
              </w:rPr>
            </w:rPrChange>
          </w:rPr>
          <w:t>-- -----------------------------------------------------------------------------</w:t>
        </w:r>
      </w:ins>
    </w:p>
    <w:p w14:paraId="20F5C86E" w14:textId="77777777" w:rsidR="00564129" w:rsidRPr="00564129" w:rsidRDefault="00564129">
      <w:pPr>
        <w:pStyle w:val="HTMLPreformatted"/>
        <w:divId w:val="1477987617"/>
        <w:rPr>
          <w:ins w:id="10331" w:author="shorny" w:date="2014-06-09T18:38:00Z"/>
          <w:rStyle w:val="comment1"/>
          <w:sz w:val="18"/>
          <w:rPrChange w:id="10332" w:author="shorny" w:date="2014-06-09T18:38:00Z">
            <w:rPr>
              <w:ins w:id="10333" w:author="shorny" w:date="2014-06-09T18:38:00Z"/>
              <w:rStyle w:val="comment1"/>
            </w:rPr>
          </w:rPrChange>
        </w:rPr>
      </w:pPr>
      <w:ins w:id="10334" w:author="shorny" w:date="2014-06-09T18:38:00Z">
        <w:r w:rsidRPr="00564129">
          <w:rPr>
            <w:rStyle w:val="comment1"/>
            <w:sz w:val="18"/>
            <w:rPrChange w:id="10335" w:author="shorny" w:date="2014-06-09T18:38:00Z">
              <w:rPr>
                <w:rStyle w:val="comment1"/>
              </w:rPr>
            </w:rPrChange>
          </w:rPr>
          <w:t xml:space="preserve">-- Add </w:t>
        </w:r>
        <w:proofErr w:type="gramStart"/>
        <w:r w:rsidRPr="00564129">
          <w:rPr>
            <w:rStyle w:val="comment1"/>
            <w:sz w:val="18"/>
            <w:rPrChange w:id="10336" w:author="shorny" w:date="2014-06-09T18:38:00Z">
              <w:rPr>
                <w:rStyle w:val="comment1"/>
              </w:rPr>
            </w:rPrChange>
          </w:rPr>
          <w:t>a triggers</w:t>
        </w:r>
        <w:proofErr w:type="gramEnd"/>
        <w:r w:rsidRPr="00564129">
          <w:rPr>
            <w:rStyle w:val="comment1"/>
            <w:sz w:val="18"/>
            <w:rPrChange w:id="10337" w:author="shorny" w:date="2014-06-09T18:38:00Z">
              <w:rPr>
                <w:rStyle w:val="comment1"/>
              </w:rPr>
            </w:rPrChange>
          </w:rPr>
          <w:t xml:space="preserve"> to record changes to supervisors</w:t>
        </w:r>
      </w:ins>
    </w:p>
    <w:p w14:paraId="1016F7A9" w14:textId="77777777" w:rsidR="00564129" w:rsidRPr="00564129" w:rsidRDefault="00564129">
      <w:pPr>
        <w:pStyle w:val="HTMLPreformatted"/>
        <w:divId w:val="1477987617"/>
        <w:rPr>
          <w:ins w:id="10338" w:author="shorny" w:date="2014-06-09T18:38:00Z"/>
          <w:sz w:val="18"/>
          <w:rPrChange w:id="10339" w:author="shorny" w:date="2014-06-09T18:38:00Z">
            <w:rPr>
              <w:ins w:id="10340" w:author="shorny" w:date="2014-06-09T18:38:00Z"/>
            </w:rPr>
          </w:rPrChange>
        </w:rPr>
      </w:pPr>
      <w:ins w:id="10341" w:author="shorny" w:date="2014-06-09T18:38:00Z">
        <w:r w:rsidRPr="00564129">
          <w:rPr>
            <w:sz w:val="18"/>
            <w:rPrChange w:id="10342" w:author="shorny" w:date="2014-06-09T18:38:00Z">
              <w:rPr/>
            </w:rPrChange>
          </w:rPr>
          <w:t>DELIMITER $$</w:t>
        </w:r>
      </w:ins>
    </w:p>
    <w:p w14:paraId="5C27BDBF" w14:textId="77777777" w:rsidR="00564129" w:rsidRPr="00564129" w:rsidRDefault="00564129">
      <w:pPr>
        <w:pStyle w:val="HTMLPreformatted"/>
        <w:divId w:val="1477987617"/>
        <w:rPr>
          <w:ins w:id="10343" w:author="shorny" w:date="2014-06-09T18:38:00Z"/>
          <w:sz w:val="18"/>
          <w:rPrChange w:id="10344" w:author="shorny" w:date="2014-06-09T18:38:00Z">
            <w:rPr>
              <w:ins w:id="10345" w:author="shorny" w:date="2014-06-09T18:38:00Z"/>
            </w:rPr>
          </w:rPrChange>
        </w:rPr>
      </w:pPr>
      <w:ins w:id="10346" w:author="shorny" w:date="2014-06-09T18:38:00Z">
        <w:r w:rsidRPr="00564129">
          <w:rPr>
            <w:rStyle w:val="keyword1"/>
            <w:sz w:val="18"/>
            <w:rPrChange w:id="10347" w:author="shorny" w:date="2014-06-09T18:38:00Z">
              <w:rPr>
                <w:rStyle w:val="keyword1"/>
              </w:rPr>
            </w:rPrChange>
          </w:rPr>
          <w:t>DROP</w:t>
        </w:r>
        <w:r w:rsidRPr="00564129">
          <w:rPr>
            <w:sz w:val="18"/>
            <w:rPrChange w:id="10348" w:author="shorny" w:date="2014-06-09T18:38:00Z">
              <w:rPr/>
            </w:rPrChange>
          </w:rPr>
          <w:t xml:space="preserve"> </w:t>
        </w:r>
        <w:r w:rsidRPr="00564129">
          <w:rPr>
            <w:rStyle w:val="keyword1"/>
            <w:sz w:val="18"/>
            <w:rPrChange w:id="10349" w:author="shorny" w:date="2014-06-09T18:38:00Z">
              <w:rPr>
                <w:rStyle w:val="keyword1"/>
              </w:rPr>
            </w:rPrChange>
          </w:rPr>
          <w:t>TRIGGER</w:t>
        </w:r>
        <w:r w:rsidRPr="00564129">
          <w:rPr>
            <w:sz w:val="18"/>
            <w:rPrChange w:id="10350" w:author="shorny" w:date="2014-06-09T18:38:00Z">
              <w:rPr/>
            </w:rPrChange>
          </w:rPr>
          <w:t xml:space="preserve"> </w:t>
        </w:r>
        <w:r w:rsidRPr="00564129">
          <w:rPr>
            <w:rStyle w:val="function-name1"/>
            <w:sz w:val="18"/>
            <w:rPrChange w:id="10351" w:author="shorny" w:date="2014-06-09T18:38:00Z">
              <w:rPr>
                <w:rStyle w:val="function-name1"/>
              </w:rPr>
            </w:rPrChange>
          </w:rPr>
          <w:t>IF</w:t>
        </w:r>
        <w:r w:rsidRPr="00564129">
          <w:rPr>
            <w:sz w:val="18"/>
            <w:rPrChange w:id="10352" w:author="shorny" w:date="2014-06-09T18:38:00Z">
              <w:rPr/>
            </w:rPrChange>
          </w:rPr>
          <w:t xml:space="preserve"> </w:t>
        </w:r>
        <w:r w:rsidRPr="00564129">
          <w:rPr>
            <w:rStyle w:val="keyword1"/>
            <w:sz w:val="18"/>
            <w:rPrChange w:id="10353" w:author="shorny" w:date="2014-06-09T18:38:00Z">
              <w:rPr>
                <w:rStyle w:val="keyword1"/>
              </w:rPr>
            </w:rPrChange>
          </w:rPr>
          <w:t>EXISTS</w:t>
        </w:r>
        <w:r w:rsidRPr="00564129">
          <w:rPr>
            <w:sz w:val="18"/>
            <w:rPrChange w:id="10354" w:author="shorny" w:date="2014-06-09T18:38:00Z">
              <w:rPr/>
            </w:rPrChange>
          </w:rPr>
          <w:t xml:space="preserve"> SUPERVISE_AS_AI $$</w:t>
        </w:r>
      </w:ins>
    </w:p>
    <w:p w14:paraId="7BA740CB" w14:textId="77777777" w:rsidR="00564129" w:rsidRPr="00564129" w:rsidRDefault="00564129">
      <w:pPr>
        <w:pStyle w:val="HTMLPreformatted"/>
        <w:divId w:val="1477987617"/>
        <w:rPr>
          <w:ins w:id="10355" w:author="shorny" w:date="2014-06-09T18:38:00Z"/>
          <w:sz w:val="18"/>
          <w:rPrChange w:id="10356" w:author="shorny" w:date="2014-06-09T18:38:00Z">
            <w:rPr>
              <w:ins w:id="10357" w:author="shorny" w:date="2014-06-09T18:38:00Z"/>
            </w:rPr>
          </w:rPrChange>
        </w:rPr>
      </w:pPr>
      <w:ins w:id="10358" w:author="shorny" w:date="2014-06-09T18:38:00Z">
        <w:r w:rsidRPr="00564129">
          <w:rPr>
            <w:rStyle w:val="keyword1"/>
            <w:sz w:val="18"/>
            <w:rPrChange w:id="10359" w:author="shorny" w:date="2014-06-09T18:38:00Z">
              <w:rPr>
                <w:rStyle w:val="keyword1"/>
              </w:rPr>
            </w:rPrChange>
          </w:rPr>
          <w:t>CREATE</w:t>
        </w:r>
        <w:r w:rsidRPr="00564129">
          <w:rPr>
            <w:sz w:val="18"/>
            <w:rPrChange w:id="10360" w:author="shorny" w:date="2014-06-09T18:38:00Z">
              <w:rPr/>
            </w:rPrChange>
          </w:rPr>
          <w:t xml:space="preserve"> </w:t>
        </w:r>
        <w:r w:rsidRPr="00564129">
          <w:rPr>
            <w:rStyle w:val="keyword1"/>
            <w:sz w:val="18"/>
            <w:rPrChange w:id="10361" w:author="shorny" w:date="2014-06-09T18:38:00Z">
              <w:rPr>
                <w:rStyle w:val="keyword1"/>
              </w:rPr>
            </w:rPrChange>
          </w:rPr>
          <w:t>TRIGGER</w:t>
        </w:r>
        <w:r w:rsidRPr="00564129">
          <w:rPr>
            <w:sz w:val="18"/>
            <w:rPrChange w:id="10362" w:author="shorny" w:date="2014-06-09T18:38:00Z">
              <w:rPr/>
            </w:rPrChange>
          </w:rPr>
          <w:t xml:space="preserve"> </w:t>
        </w:r>
        <w:r w:rsidRPr="00564129">
          <w:rPr>
            <w:rStyle w:val="function-name1"/>
            <w:sz w:val="18"/>
            <w:rPrChange w:id="10363" w:author="shorny" w:date="2014-06-09T18:38:00Z">
              <w:rPr>
                <w:rStyle w:val="function-name1"/>
              </w:rPr>
            </w:rPrChange>
          </w:rPr>
          <w:t>SUPERVISE_AS_AI</w:t>
        </w:r>
        <w:r w:rsidRPr="00564129">
          <w:rPr>
            <w:sz w:val="18"/>
            <w:rPrChange w:id="10364" w:author="shorny" w:date="2014-06-09T18:38:00Z">
              <w:rPr/>
            </w:rPrChange>
          </w:rPr>
          <w:t xml:space="preserve"> </w:t>
        </w:r>
        <w:r w:rsidRPr="00564129">
          <w:rPr>
            <w:rStyle w:val="keyword1"/>
            <w:sz w:val="18"/>
            <w:rPrChange w:id="10365" w:author="shorny" w:date="2014-06-09T18:38:00Z">
              <w:rPr>
                <w:rStyle w:val="keyword1"/>
              </w:rPr>
            </w:rPrChange>
          </w:rPr>
          <w:t>AFTER</w:t>
        </w:r>
        <w:r w:rsidRPr="00564129">
          <w:rPr>
            <w:sz w:val="18"/>
            <w:rPrChange w:id="10366" w:author="shorny" w:date="2014-06-09T18:38:00Z">
              <w:rPr/>
            </w:rPrChange>
          </w:rPr>
          <w:t xml:space="preserve"> </w:t>
        </w:r>
        <w:r w:rsidRPr="00564129">
          <w:rPr>
            <w:rStyle w:val="keyword1"/>
            <w:sz w:val="18"/>
            <w:rPrChange w:id="10367" w:author="shorny" w:date="2014-06-09T18:38:00Z">
              <w:rPr>
                <w:rStyle w:val="keyword1"/>
              </w:rPr>
            </w:rPrChange>
          </w:rPr>
          <w:t>INSERT</w:t>
        </w:r>
        <w:r w:rsidRPr="00564129">
          <w:rPr>
            <w:sz w:val="18"/>
            <w:rPrChange w:id="10368" w:author="shorny" w:date="2014-06-09T18:38:00Z">
              <w:rPr/>
            </w:rPrChange>
          </w:rPr>
          <w:t xml:space="preserve"> </w:t>
        </w:r>
        <w:r w:rsidRPr="00564129">
          <w:rPr>
            <w:rStyle w:val="keyword1"/>
            <w:sz w:val="18"/>
            <w:rPrChange w:id="10369" w:author="shorny" w:date="2014-06-09T18:38:00Z">
              <w:rPr>
                <w:rStyle w:val="keyword1"/>
              </w:rPr>
            </w:rPrChange>
          </w:rPr>
          <w:t>ON</w:t>
        </w:r>
      </w:ins>
    </w:p>
    <w:p w14:paraId="5A6DA7FA" w14:textId="77777777" w:rsidR="00564129" w:rsidRPr="00564129" w:rsidRDefault="00564129">
      <w:pPr>
        <w:pStyle w:val="HTMLPreformatted"/>
        <w:divId w:val="1477987617"/>
        <w:rPr>
          <w:ins w:id="10370" w:author="shorny" w:date="2014-06-09T18:38:00Z"/>
          <w:sz w:val="18"/>
          <w:rPrChange w:id="10371" w:author="shorny" w:date="2014-06-09T18:38:00Z">
            <w:rPr>
              <w:ins w:id="10372" w:author="shorny" w:date="2014-06-09T18:38:00Z"/>
            </w:rPr>
          </w:rPrChange>
        </w:rPr>
      </w:pPr>
      <w:ins w:id="10373" w:author="shorny" w:date="2014-06-09T18:38:00Z">
        <w:r w:rsidRPr="00564129">
          <w:rPr>
            <w:sz w:val="18"/>
            <w:rPrChange w:id="10374" w:author="shorny" w:date="2014-06-09T18:38:00Z">
              <w:rPr/>
            </w:rPrChange>
          </w:rPr>
          <w:t xml:space="preserve">`Supervise </w:t>
        </w:r>
        <w:r w:rsidRPr="00564129">
          <w:rPr>
            <w:rStyle w:val="keyword1"/>
            <w:sz w:val="18"/>
            <w:rPrChange w:id="10375" w:author="shorny" w:date="2014-06-09T18:38:00Z">
              <w:rPr>
                <w:rStyle w:val="keyword1"/>
              </w:rPr>
            </w:rPrChange>
          </w:rPr>
          <w:t>as</w:t>
        </w:r>
        <w:r w:rsidRPr="00564129">
          <w:rPr>
            <w:sz w:val="18"/>
            <w:rPrChange w:id="10376" w:author="shorny" w:date="2014-06-09T18:38:00Z">
              <w:rPr/>
            </w:rPrChange>
          </w:rPr>
          <w:t>`</w:t>
        </w:r>
      </w:ins>
    </w:p>
    <w:p w14:paraId="3BD201CE" w14:textId="77777777" w:rsidR="00564129" w:rsidRPr="00564129" w:rsidRDefault="00564129">
      <w:pPr>
        <w:pStyle w:val="HTMLPreformatted"/>
        <w:divId w:val="1477987617"/>
        <w:rPr>
          <w:ins w:id="10377" w:author="shorny" w:date="2014-06-09T18:38:00Z"/>
          <w:sz w:val="18"/>
          <w:rPrChange w:id="10378" w:author="shorny" w:date="2014-06-09T18:38:00Z">
            <w:rPr>
              <w:ins w:id="10379" w:author="shorny" w:date="2014-06-09T18:38:00Z"/>
            </w:rPr>
          </w:rPrChange>
        </w:rPr>
      </w:pPr>
      <w:ins w:id="10380" w:author="shorny" w:date="2014-06-09T18:38:00Z">
        <w:r w:rsidRPr="00564129">
          <w:rPr>
            <w:rStyle w:val="keyword1"/>
            <w:sz w:val="18"/>
            <w:rPrChange w:id="10381" w:author="shorny" w:date="2014-06-09T18:38:00Z">
              <w:rPr>
                <w:rStyle w:val="keyword1"/>
              </w:rPr>
            </w:rPrChange>
          </w:rPr>
          <w:t>FOR</w:t>
        </w:r>
        <w:r w:rsidRPr="00564129">
          <w:rPr>
            <w:sz w:val="18"/>
            <w:rPrChange w:id="10382" w:author="shorny" w:date="2014-06-09T18:38:00Z">
              <w:rPr/>
            </w:rPrChange>
          </w:rPr>
          <w:t xml:space="preserve"> </w:t>
        </w:r>
        <w:r w:rsidRPr="00564129">
          <w:rPr>
            <w:rStyle w:val="keyword1"/>
            <w:sz w:val="18"/>
            <w:rPrChange w:id="10383" w:author="shorny" w:date="2014-06-09T18:38:00Z">
              <w:rPr>
                <w:rStyle w:val="keyword1"/>
              </w:rPr>
            </w:rPrChange>
          </w:rPr>
          <w:t>EACH</w:t>
        </w:r>
        <w:r w:rsidRPr="00564129">
          <w:rPr>
            <w:sz w:val="18"/>
            <w:rPrChange w:id="10384" w:author="shorny" w:date="2014-06-09T18:38:00Z">
              <w:rPr/>
            </w:rPrChange>
          </w:rPr>
          <w:t xml:space="preserve"> </w:t>
        </w:r>
        <w:r w:rsidRPr="00564129">
          <w:rPr>
            <w:rStyle w:val="type1"/>
            <w:sz w:val="18"/>
            <w:rPrChange w:id="10385" w:author="shorny" w:date="2014-06-09T18:38:00Z">
              <w:rPr>
                <w:rStyle w:val="type1"/>
              </w:rPr>
            </w:rPrChange>
          </w:rPr>
          <w:t>ROW</w:t>
        </w:r>
      </w:ins>
    </w:p>
    <w:p w14:paraId="029C0977" w14:textId="77777777" w:rsidR="00564129" w:rsidRPr="00564129" w:rsidRDefault="00564129">
      <w:pPr>
        <w:pStyle w:val="HTMLPreformatted"/>
        <w:divId w:val="1477987617"/>
        <w:rPr>
          <w:ins w:id="10386" w:author="shorny" w:date="2014-06-09T18:38:00Z"/>
          <w:sz w:val="18"/>
          <w:rPrChange w:id="10387" w:author="shorny" w:date="2014-06-09T18:38:00Z">
            <w:rPr>
              <w:ins w:id="10388" w:author="shorny" w:date="2014-06-09T18:38:00Z"/>
            </w:rPr>
          </w:rPrChange>
        </w:rPr>
      </w:pPr>
      <w:ins w:id="10389" w:author="shorny" w:date="2014-06-09T18:38:00Z">
        <w:r w:rsidRPr="00564129">
          <w:rPr>
            <w:rStyle w:val="keyword1"/>
            <w:sz w:val="18"/>
            <w:rPrChange w:id="10390" w:author="shorny" w:date="2014-06-09T18:38:00Z">
              <w:rPr>
                <w:rStyle w:val="keyword1"/>
              </w:rPr>
            </w:rPrChange>
          </w:rPr>
          <w:t>BEGIN</w:t>
        </w:r>
      </w:ins>
    </w:p>
    <w:p w14:paraId="3723D49A" w14:textId="77777777" w:rsidR="00564129" w:rsidRPr="00564129" w:rsidRDefault="00564129">
      <w:pPr>
        <w:pStyle w:val="HTMLPreformatted"/>
        <w:divId w:val="1477987617"/>
        <w:rPr>
          <w:ins w:id="10391" w:author="shorny" w:date="2014-06-09T18:38:00Z"/>
          <w:sz w:val="18"/>
          <w:rPrChange w:id="10392" w:author="shorny" w:date="2014-06-09T18:38:00Z">
            <w:rPr>
              <w:ins w:id="10393" w:author="shorny" w:date="2014-06-09T18:38:00Z"/>
            </w:rPr>
          </w:rPrChange>
        </w:rPr>
      </w:pPr>
      <w:ins w:id="10394" w:author="shorny" w:date="2014-06-09T18:38:00Z">
        <w:r w:rsidRPr="00564129">
          <w:rPr>
            <w:sz w:val="18"/>
            <w:rPrChange w:id="10395" w:author="shorny" w:date="2014-06-09T18:38:00Z">
              <w:rPr/>
            </w:rPrChange>
          </w:rPr>
          <w:t xml:space="preserve">  </w:t>
        </w:r>
        <w:r w:rsidRPr="00564129">
          <w:rPr>
            <w:rStyle w:val="keyword1"/>
            <w:sz w:val="18"/>
            <w:rPrChange w:id="10396" w:author="shorny" w:date="2014-06-09T18:38:00Z">
              <w:rPr>
                <w:rStyle w:val="keyword1"/>
              </w:rPr>
            </w:rPrChange>
          </w:rPr>
          <w:t>DECLARE</w:t>
        </w:r>
        <w:r w:rsidRPr="00564129">
          <w:rPr>
            <w:sz w:val="18"/>
            <w:rPrChange w:id="10397" w:author="shorny" w:date="2014-06-09T18:38:00Z">
              <w:rPr/>
            </w:rPrChange>
          </w:rPr>
          <w:t xml:space="preserve"> v_apptFName </w:t>
        </w:r>
        <w:proofErr w:type="gramStart"/>
        <w:r w:rsidRPr="00564129">
          <w:rPr>
            <w:rStyle w:val="type1"/>
            <w:sz w:val="18"/>
            <w:rPrChange w:id="10398" w:author="shorny" w:date="2014-06-09T18:38:00Z">
              <w:rPr>
                <w:rStyle w:val="type1"/>
              </w:rPr>
            </w:rPrChange>
          </w:rPr>
          <w:t>varchar</w:t>
        </w:r>
        <w:r w:rsidRPr="00564129">
          <w:rPr>
            <w:sz w:val="18"/>
            <w:rPrChange w:id="10399" w:author="shorny" w:date="2014-06-09T18:38:00Z">
              <w:rPr/>
            </w:rPrChange>
          </w:rPr>
          <w:t>(</w:t>
        </w:r>
        <w:proofErr w:type="gramEnd"/>
        <w:r w:rsidRPr="00564129">
          <w:rPr>
            <w:sz w:val="18"/>
            <w:rPrChange w:id="10400" w:author="shorny" w:date="2014-06-09T18:38:00Z">
              <w:rPr/>
            </w:rPrChange>
          </w:rPr>
          <w:t>50) ;</w:t>
        </w:r>
      </w:ins>
    </w:p>
    <w:p w14:paraId="749FDE87" w14:textId="77777777" w:rsidR="00564129" w:rsidRPr="00564129" w:rsidRDefault="00564129">
      <w:pPr>
        <w:pStyle w:val="HTMLPreformatted"/>
        <w:divId w:val="1477987617"/>
        <w:rPr>
          <w:ins w:id="10401" w:author="shorny" w:date="2014-06-09T18:38:00Z"/>
          <w:sz w:val="18"/>
          <w:rPrChange w:id="10402" w:author="shorny" w:date="2014-06-09T18:38:00Z">
            <w:rPr>
              <w:ins w:id="10403" w:author="shorny" w:date="2014-06-09T18:38:00Z"/>
            </w:rPr>
          </w:rPrChange>
        </w:rPr>
      </w:pPr>
      <w:ins w:id="10404" w:author="shorny" w:date="2014-06-09T18:38:00Z">
        <w:r w:rsidRPr="00564129">
          <w:rPr>
            <w:sz w:val="18"/>
            <w:rPrChange w:id="10405" w:author="shorny" w:date="2014-06-09T18:38:00Z">
              <w:rPr/>
            </w:rPrChange>
          </w:rPr>
          <w:t xml:space="preserve">  </w:t>
        </w:r>
        <w:r w:rsidRPr="00564129">
          <w:rPr>
            <w:rStyle w:val="keyword1"/>
            <w:sz w:val="18"/>
            <w:rPrChange w:id="10406" w:author="shorny" w:date="2014-06-09T18:38:00Z">
              <w:rPr>
                <w:rStyle w:val="keyword1"/>
              </w:rPr>
            </w:rPrChange>
          </w:rPr>
          <w:t>DECLARE</w:t>
        </w:r>
        <w:r w:rsidRPr="00564129">
          <w:rPr>
            <w:sz w:val="18"/>
            <w:rPrChange w:id="10407" w:author="shorny" w:date="2014-06-09T18:38:00Z">
              <w:rPr/>
            </w:rPrChange>
          </w:rPr>
          <w:t xml:space="preserve"> v_apptLName </w:t>
        </w:r>
        <w:proofErr w:type="gramStart"/>
        <w:r w:rsidRPr="00564129">
          <w:rPr>
            <w:rStyle w:val="type1"/>
            <w:sz w:val="18"/>
            <w:rPrChange w:id="10408" w:author="shorny" w:date="2014-06-09T18:38:00Z">
              <w:rPr>
                <w:rStyle w:val="type1"/>
              </w:rPr>
            </w:rPrChange>
          </w:rPr>
          <w:t>varchar</w:t>
        </w:r>
        <w:r w:rsidRPr="00564129">
          <w:rPr>
            <w:sz w:val="18"/>
            <w:rPrChange w:id="10409" w:author="shorny" w:date="2014-06-09T18:38:00Z">
              <w:rPr/>
            </w:rPrChange>
          </w:rPr>
          <w:t>(</w:t>
        </w:r>
        <w:proofErr w:type="gramEnd"/>
        <w:r w:rsidRPr="00564129">
          <w:rPr>
            <w:sz w:val="18"/>
            <w:rPrChange w:id="10410" w:author="shorny" w:date="2014-06-09T18:38:00Z">
              <w:rPr/>
            </w:rPrChange>
          </w:rPr>
          <w:t>50) ;</w:t>
        </w:r>
      </w:ins>
    </w:p>
    <w:p w14:paraId="3428D5EF" w14:textId="77777777" w:rsidR="00564129" w:rsidRPr="00564129" w:rsidRDefault="00564129">
      <w:pPr>
        <w:pStyle w:val="HTMLPreformatted"/>
        <w:divId w:val="1477987617"/>
        <w:rPr>
          <w:ins w:id="10411" w:author="shorny" w:date="2014-06-09T18:38:00Z"/>
          <w:sz w:val="18"/>
          <w:rPrChange w:id="10412" w:author="shorny" w:date="2014-06-09T18:38:00Z">
            <w:rPr>
              <w:ins w:id="10413" w:author="shorny" w:date="2014-06-09T18:38:00Z"/>
            </w:rPr>
          </w:rPrChange>
        </w:rPr>
      </w:pPr>
      <w:ins w:id="10414" w:author="shorny" w:date="2014-06-09T18:38:00Z">
        <w:r w:rsidRPr="00564129">
          <w:rPr>
            <w:sz w:val="18"/>
            <w:rPrChange w:id="10415" w:author="shorny" w:date="2014-06-09T18:38:00Z">
              <w:rPr/>
            </w:rPrChange>
          </w:rPr>
          <w:t xml:space="preserve">  </w:t>
        </w:r>
        <w:r w:rsidRPr="00564129">
          <w:rPr>
            <w:rStyle w:val="keyword1"/>
            <w:sz w:val="18"/>
            <w:rPrChange w:id="10416" w:author="shorny" w:date="2014-06-09T18:38:00Z">
              <w:rPr>
                <w:rStyle w:val="keyword1"/>
              </w:rPr>
            </w:rPrChange>
          </w:rPr>
          <w:t>DECLARE</w:t>
        </w:r>
        <w:r w:rsidRPr="00564129">
          <w:rPr>
            <w:sz w:val="18"/>
            <w:rPrChange w:id="10417" w:author="shorny" w:date="2014-06-09T18:38:00Z">
              <w:rPr/>
            </w:rPrChange>
          </w:rPr>
          <w:t xml:space="preserve"> v_apptEmail </w:t>
        </w:r>
        <w:proofErr w:type="gramStart"/>
        <w:r w:rsidRPr="00564129">
          <w:rPr>
            <w:rStyle w:val="type1"/>
            <w:sz w:val="18"/>
            <w:rPrChange w:id="10418" w:author="shorny" w:date="2014-06-09T18:38:00Z">
              <w:rPr>
                <w:rStyle w:val="type1"/>
              </w:rPr>
            </w:rPrChange>
          </w:rPr>
          <w:t>varchar</w:t>
        </w:r>
        <w:r w:rsidRPr="00564129">
          <w:rPr>
            <w:sz w:val="18"/>
            <w:rPrChange w:id="10419" w:author="shorny" w:date="2014-06-09T18:38:00Z">
              <w:rPr/>
            </w:rPrChange>
          </w:rPr>
          <w:t>(</w:t>
        </w:r>
        <w:proofErr w:type="gramEnd"/>
        <w:r w:rsidRPr="00564129">
          <w:rPr>
            <w:sz w:val="18"/>
            <w:rPrChange w:id="10420" w:author="shorny" w:date="2014-06-09T18:38:00Z">
              <w:rPr/>
            </w:rPrChange>
          </w:rPr>
          <w:t>100) ;</w:t>
        </w:r>
      </w:ins>
    </w:p>
    <w:p w14:paraId="1DA3F317" w14:textId="77777777" w:rsidR="00564129" w:rsidRPr="00564129" w:rsidRDefault="00564129">
      <w:pPr>
        <w:pStyle w:val="HTMLPreformatted"/>
        <w:divId w:val="1477987617"/>
        <w:rPr>
          <w:ins w:id="10421" w:author="shorny" w:date="2014-06-09T18:38:00Z"/>
          <w:sz w:val="18"/>
          <w:rPrChange w:id="10422" w:author="shorny" w:date="2014-06-09T18:38:00Z">
            <w:rPr>
              <w:ins w:id="10423" w:author="shorny" w:date="2014-06-09T18:38:00Z"/>
            </w:rPr>
          </w:rPrChange>
        </w:rPr>
      </w:pPr>
      <w:ins w:id="10424" w:author="shorny" w:date="2014-06-09T18:38:00Z">
        <w:r w:rsidRPr="00564129">
          <w:rPr>
            <w:sz w:val="18"/>
            <w:rPrChange w:id="10425" w:author="shorny" w:date="2014-06-09T18:38:00Z">
              <w:rPr/>
            </w:rPrChange>
          </w:rPr>
          <w:t xml:space="preserve">  </w:t>
        </w:r>
        <w:r w:rsidRPr="00564129">
          <w:rPr>
            <w:rStyle w:val="keyword1"/>
            <w:sz w:val="18"/>
            <w:rPrChange w:id="10426" w:author="shorny" w:date="2014-06-09T18:38:00Z">
              <w:rPr>
                <w:rStyle w:val="keyword1"/>
              </w:rPr>
            </w:rPrChange>
          </w:rPr>
          <w:t>DECLARE</w:t>
        </w:r>
        <w:r w:rsidRPr="00564129">
          <w:rPr>
            <w:sz w:val="18"/>
            <w:rPrChange w:id="10427" w:author="shorny" w:date="2014-06-09T18:38:00Z">
              <w:rPr/>
            </w:rPrChange>
          </w:rPr>
          <w:t xml:space="preserve"> v_agentFName </w:t>
        </w:r>
        <w:proofErr w:type="gramStart"/>
        <w:r w:rsidRPr="00564129">
          <w:rPr>
            <w:rStyle w:val="type1"/>
            <w:sz w:val="18"/>
            <w:rPrChange w:id="10428" w:author="shorny" w:date="2014-06-09T18:38:00Z">
              <w:rPr>
                <w:rStyle w:val="type1"/>
              </w:rPr>
            </w:rPrChange>
          </w:rPr>
          <w:t>varchar</w:t>
        </w:r>
        <w:r w:rsidRPr="00564129">
          <w:rPr>
            <w:sz w:val="18"/>
            <w:rPrChange w:id="10429" w:author="shorny" w:date="2014-06-09T18:38:00Z">
              <w:rPr/>
            </w:rPrChange>
          </w:rPr>
          <w:t>(</w:t>
        </w:r>
        <w:proofErr w:type="gramEnd"/>
        <w:r w:rsidRPr="00564129">
          <w:rPr>
            <w:sz w:val="18"/>
            <w:rPrChange w:id="10430" w:author="shorny" w:date="2014-06-09T18:38:00Z">
              <w:rPr/>
            </w:rPrChange>
          </w:rPr>
          <w:t>50) ;</w:t>
        </w:r>
      </w:ins>
    </w:p>
    <w:p w14:paraId="35B174D9" w14:textId="77777777" w:rsidR="00564129" w:rsidRPr="00564129" w:rsidRDefault="00564129">
      <w:pPr>
        <w:pStyle w:val="HTMLPreformatted"/>
        <w:divId w:val="1477987617"/>
        <w:rPr>
          <w:ins w:id="10431" w:author="shorny" w:date="2014-06-09T18:38:00Z"/>
          <w:sz w:val="18"/>
          <w:rPrChange w:id="10432" w:author="shorny" w:date="2014-06-09T18:38:00Z">
            <w:rPr>
              <w:ins w:id="10433" w:author="shorny" w:date="2014-06-09T18:38:00Z"/>
            </w:rPr>
          </w:rPrChange>
        </w:rPr>
      </w:pPr>
      <w:ins w:id="10434" w:author="shorny" w:date="2014-06-09T18:38:00Z">
        <w:r w:rsidRPr="00564129">
          <w:rPr>
            <w:sz w:val="18"/>
            <w:rPrChange w:id="10435" w:author="shorny" w:date="2014-06-09T18:38:00Z">
              <w:rPr/>
            </w:rPrChange>
          </w:rPr>
          <w:t xml:space="preserve">  </w:t>
        </w:r>
        <w:r w:rsidRPr="00564129">
          <w:rPr>
            <w:rStyle w:val="keyword1"/>
            <w:sz w:val="18"/>
            <w:rPrChange w:id="10436" w:author="shorny" w:date="2014-06-09T18:38:00Z">
              <w:rPr>
                <w:rStyle w:val="keyword1"/>
              </w:rPr>
            </w:rPrChange>
          </w:rPr>
          <w:t>DECLARE</w:t>
        </w:r>
        <w:r w:rsidRPr="00564129">
          <w:rPr>
            <w:sz w:val="18"/>
            <w:rPrChange w:id="10437" w:author="shorny" w:date="2014-06-09T18:38:00Z">
              <w:rPr/>
            </w:rPrChange>
          </w:rPr>
          <w:t xml:space="preserve"> v_agentLName </w:t>
        </w:r>
        <w:proofErr w:type="gramStart"/>
        <w:r w:rsidRPr="00564129">
          <w:rPr>
            <w:rStyle w:val="type1"/>
            <w:sz w:val="18"/>
            <w:rPrChange w:id="10438" w:author="shorny" w:date="2014-06-09T18:38:00Z">
              <w:rPr>
                <w:rStyle w:val="type1"/>
              </w:rPr>
            </w:rPrChange>
          </w:rPr>
          <w:t>varchar</w:t>
        </w:r>
        <w:r w:rsidRPr="00564129">
          <w:rPr>
            <w:sz w:val="18"/>
            <w:rPrChange w:id="10439" w:author="shorny" w:date="2014-06-09T18:38:00Z">
              <w:rPr/>
            </w:rPrChange>
          </w:rPr>
          <w:t>(</w:t>
        </w:r>
        <w:proofErr w:type="gramEnd"/>
        <w:r w:rsidRPr="00564129">
          <w:rPr>
            <w:sz w:val="18"/>
            <w:rPrChange w:id="10440" w:author="shorny" w:date="2014-06-09T18:38:00Z">
              <w:rPr/>
            </w:rPrChange>
          </w:rPr>
          <w:t>50) ;</w:t>
        </w:r>
      </w:ins>
    </w:p>
    <w:p w14:paraId="73DC8B36" w14:textId="77777777" w:rsidR="00564129" w:rsidRPr="00564129" w:rsidRDefault="00564129">
      <w:pPr>
        <w:pStyle w:val="HTMLPreformatted"/>
        <w:divId w:val="1477987617"/>
        <w:rPr>
          <w:ins w:id="10441" w:author="shorny" w:date="2014-06-09T18:38:00Z"/>
          <w:sz w:val="18"/>
          <w:rPrChange w:id="10442" w:author="shorny" w:date="2014-06-09T18:38:00Z">
            <w:rPr>
              <w:ins w:id="10443" w:author="shorny" w:date="2014-06-09T18:38:00Z"/>
            </w:rPr>
          </w:rPrChange>
        </w:rPr>
      </w:pPr>
      <w:ins w:id="10444" w:author="shorny" w:date="2014-06-09T18:38:00Z">
        <w:r w:rsidRPr="00564129">
          <w:rPr>
            <w:sz w:val="18"/>
            <w:rPrChange w:id="10445" w:author="shorny" w:date="2014-06-09T18:38:00Z">
              <w:rPr/>
            </w:rPrChange>
          </w:rPr>
          <w:t xml:space="preserve">  </w:t>
        </w:r>
        <w:r w:rsidRPr="00564129">
          <w:rPr>
            <w:rStyle w:val="keyword1"/>
            <w:sz w:val="18"/>
            <w:rPrChange w:id="10446" w:author="shorny" w:date="2014-06-09T18:38:00Z">
              <w:rPr>
                <w:rStyle w:val="keyword1"/>
              </w:rPr>
            </w:rPrChange>
          </w:rPr>
          <w:t>DECLARE</w:t>
        </w:r>
        <w:r w:rsidRPr="00564129">
          <w:rPr>
            <w:sz w:val="18"/>
            <w:rPrChange w:id="10447" w:author="shorny" w:date="2014-06-09T18:38:00Z">
              <w:rPr/>
            </w:rPrChange>
          </w:rPr>
          <w:t xml:space="preserve"> v_decisionTypeID </w:t>
        </w:r>
        <w:proofErr w:type="gramStart"/>
        <w:r w:rsidRPr="00564129">
          <w:rPr>
            <w:sz w:val="18"/>
            <w:rPrChange w:id="10448" w:author="shorny" w:date="2014-06-09T18:38:00Z">
              <w:rPr/>
            </w:rPrChange>
          </w:rPr>
          <w:t>mediumint(</w:t>
        </w:r>
        <w:proofErr w:type="gramEnd"/>
        <w:r w:rsidRPr="00564129">
          <w:rPr>
            <w:sz w:val="18"/>
            <w:rPrChange w:id="10449" w:author="shorny" w:date="2014-06-09T18:38:00Z">
              <w:rPr/>
            </w:rPrChange>
          </w:rPr>
          <w:t>9) ;</w:t>
        </w:r>
      </w:ins>
    </w:p>
    <w:p w14:paraId="6ED58369" w14:textId="77777777" w:rsidR="00564129" w:rsidRPr="00564129" w:rsidRDefault="00564129">
      <w:pPr>
        <w:pStyle w:val="HTMLPreformatted"/>
        <w:divId w:val="1477987617"/>
        <w:rPr>
          <w:ins w:id="10450" w:author="shorny" w:date="2014-06-09T18:38:00Z"/>
          <w:sz w:val="18"/>
          <w:rPrChange w:id="10451" w:author="shorny" w:date="2014-06-09T18:38:00Z">
            <w:rPr>
              <w:ins w:id="10452" w:author="shorny" w:date="2014-06-09T18:38:00Z"/>
            </w:rPr>
          </w:rPrChange>
        </w:rPr>
      </w:pPr>
      <w:ins w:id="10453" w:author="shorny" w:date="2014-06-09T18:38:00Z">
        <w:r w:rsidRPr="00564129">
          <w:rPr>
            <w:sz w:val="18"/>
            <w:rPrChange w:id="10454" w:author="shorny" w:date="2014-06-09T18:38:00Z">
              <w:rPr/>
            </w:rPrChange>
          </w:rPr>
          <w:t xml:space="preserve">  </w:t>
        </w:r>
        <w:r w:rsidRPr="00564129">
          <w:rPr>
            <w:rStyle w:val="keyword1"/>
            <w:sz w:val="18"/>
            <w:rPrChange w:id="10455" w:author="shorny" w:date="2014-06-09T18:38:00Z">
              <w:rPr>
                <w:rStyle w:val="keyword1"/>
              </w:rPr>
            </w:rPrChange>
          </w:rPr>
          <w:t>DECLARE</w:t>
        </w:r>
        <w:r w:rsidRPr="00564129">
          <w:rPr>
            <w:sz w:val="18"/>
            <w:rPrChange w:id="10456" w:author="shorny" w:date="2014-06-09T18:38:00Z">
              <w:rPr/>
            </w:rPrChange>
          </w:rPr>
          <w:t xml:space="preserve"> v_supervisionRole </w:t>
        </w:r>
        <w:proofErr w:type="gramStart"/>
        <w:r w:rsidRPr="00564129">
          <w:rPr>
            <w:rStyle w:val="type1"/>
            <w:sz w:val="18"/>
            <w:rPrChange w:id="10457" w:author="shorny" w:date="2014-06-09T18:38:00Z">
              <w:rPr>
                <w:rStyle w:val="type1"/>
              </w:rPr>
            </w:rPrChange>
          </w:rPr>
          <w:t>varchar</w:t>
        </w:r>
        <w:r w:rsidRPr="00564129">
          <w:rPr>
            <w:sz w:val="18"/>
            <w:rPrChange w:id="10458" w:author="shorny" w:date="2014-06-09T18:38:00Z">
              <w:rPr/>
            </w:rPrChange>
          </w:rPr>
          <w:t>(</w:t>
        </w:r>
        <w:proofErr w:type="gramEnd"/>
        <w:r w:rsidRPr="00564129">
          <w:rPr>
            <w:sz w:val="18"/>
            <w:rPrChange w:id="10459" w:author="shorny" w:date="2014-06-09T18:38:00Z">
              <w:rPr/>
            </w:rPrChange>
          </w:rPr>
          <w:t xml:space="preserve">20) </w:t>
        </w:r>
        <w:r w:rsidRPr="00564129">
          <w:rPr>
            <w:rStyle w:val="keyword1"/>
            <w:sz w:val="18"/>
            <w:rPrChange w:id="10460" w:author="shorny" w:date="2014-06-09T18:38:00Z">
              <w:rPr>
                <w:rStyle w:val="keyword1"/>
              </w:rPr>
            </w:rPrChange>
          </w:rPr>
          <w:t>DEFAULT</w:t>
        </w:r>
        <w:r w:rsidRPr="00564129">
          <w:rPr>
            <w:sz w:val="18"/>
            <w:rPrChange w:id="10461" w:author="shorny" w:date="2014-06-09T18:38:00Z">
              <w:rPr/>
            </w:rPrChange>
          </w:rPr>
          <w:t xml:space="preserve"> </w:t>
        </w:r>
        <w:r w:rsidRPr="00564129">
          <w:rPr>
            <w:rStyle w:val="string1"/>
            <w:sz w:val="18"/>
            <w:rPrChange w:id="10462" w:author="shorny" w:date="2014-06-09T18:38:00Z">
              <w:rPr>
                <w:rStyle w:val="string1"/>
              </w:rPr>
            </w:rPrChange>
          </w:rPr>
          <w:t>'an associate'</w:t>
        </w:r>
        <w:r w:rsidRPr="00564129">
          <w:rPr>
            <w:sz w:val="18"/>
            <w:rPrChange w:id="10463" w:author="shorny" w:date="2014-06-09T18:38:00Z">
              <w:rPr/>
            </w:rPrChange>
          </w:rPr>
          <w:t>;</w:t>
        </w:r>
      </w:ins>
    </w:p>
    <w:p w14:paraId="101F4976" w14:textId="77777777" w:rsidR="00564129" w:rsidRPr="00564129" w:rsidRDefault="00564129">
      <w:pPr>
        <w:pStyle w:val="HTMLPreformatted"/>
        <w:divId w:val="1477987617"/>
        <w:rPr>
          <w:ins w:id="10464" w:author="shorny" w:date="2014-06-09T18:38:00Z"/>
          <w:sz w:val="18"/>
          <w:rPrChange w:id="10465" w:author="shorny" w:date="2014-06-09T18:38:00Z">
            <w:rPr>
              <w:ins w:id="10466" w:author="shorny" w:date="2014-06-09T18:38:00Z"/>
            </w:rPr>
          </w:rPrChange>
        </w:rPr>
      </w:pPr>
      <w:ins w:id="10467" w:author="shorny" w:date="2014-06-09T18:38:00Z">
        <w:r w:rsidRPr="00564129">
          <w:rPr>
            <w:sz w:val="18"/>
            <w:rPrChange w:id="10468" w:author="shorny" w:date="2014-06-09T18:38:00Z">
              <w:rPr/>
            </w:rPrChange>
          </w:rPr>
          <w:t xml:space="preserve">  </w:t>
        </w:r>
        <w:r w:rsidRPr="00564129">
          <w:rPr>
            <w:rStyle w:val="keyword1"/>
            <w:sz w:val="18"/>
            <w:rPrChange w:id="10469" w:author="shorny" w:date="2014-06-09T18:38:00Z">
              <w:rPr>
                <w:rStyle w:val="keyword1"/>
              </w:rPr>
            </w:rPrChange>
          </w:rPr>
          <w:t>DECLARE</w:t>
        </w:r>
        <w:r w:rsidRPr="00564129">
          <w:rPr>
            <w:sz w:val="18"/>
            <w:rPrChange w:id="10470" w:author="shorny" w:date="2014-06-09T18:38:00Z">
              <w:rPr/>
            </w:rPrChange>
          </w:rPr>
          <w:t xml:space="preserve"> v_comment </w:t>
        </w:r>
        <w:proofErr w:type="gramStart"/>
        <w:r w:rsidRPr="00564129">
          <w:rPr>
            <w:rStyle w:val="type1"/>
            <w:sz w:val="18"/>
            <w:rPrChange w:id="10471" w:author="shorny" w:date="2014-06-09T18:38:00Z">
              <w:rPr>
                <w:rStyle w:val="type1"/>
              </w:rPr>
            </w:rPrChange>
          </w:rPr>
          <w:t>varchar</w:t>
        </w:r>
        <w:r w:rsidRPr="00564129">
          <w:rPr>
            <w:sz w:val="18"/>
            <w:rPrChange w:id="10472" w:author="shorny" w:date="2014-06-09T18:38:00Z">
              <w:rPr/>
            </w:rPrChange>
          </w:rPr>
          <w:t>(</w:t>
        </w:r>
        <w:proofErr w:type="gramEnd"/>
        <w:r w:rsidRPr="00564129">
          <w:rPr>
            <w:sz w:val="18"/>
            <w:rPrChange w:id="10473" w:author="shorny" w:date="2014-06-09T18:38:00Z">
              <w:rPr/>
            </w:rPrChange>
          </w:rPr>
          <w:t>1000) ;</w:t>
        </w:r>
      </w:ins>
    </w:p>
    <w:p w14:paraId="1B51E027" w14:textId="77777777" w:rsidR="00564129" w:rsidRPr="00564129" w:rsidRDefault="00564129">
      <w:pPr>
        <w:pStyle w:val="HTMLPreformatted"/>
        <w:divId w:val="1477987617"/>
        <w:rPr>
          <w:ins w:id="10474" w:author="shorny" w:date="2014-06-09T18:38:00Z"/>
          <w:sz w:val="18"/>
          <w:rPrChange w:id="10475" w:author="shorny" w:date="2014-06-09T18:38:00Z">
            <w:rPr>
              <w:ins w:id="10476" w:author="shorny" w:date="2014-06-09T18:38:00Z"/>
            </w:rPr>
          </w:rPrChange>
        </w:rPr>
      </w:pPr>
    </w:p>
    <w:p w14:paraId="2F10F90F" w14:textId="77777777" w:rsidR="00564129" w:rsidRPr="00564129" w:rsidRDefault="00564129">
      <w:pPr>
        <w:pStyle w:val="HTMLPreformatted"/>
        <w:divId w:val="1477987617"/>
        <w:rPr>
          <w:ins w:id="10477" w:author="shorny" w:date="2014-06-09T18:38:00Z"/>
          <w:sz w:val="18"/>
          <w:rPrChange w:id="10478" w:author="shorny" w:date="2014-06-09T18:38:00Z">
            <w:rPr>
              <w:ins w:id="10479" w:author="shorny" w:date="2014-06-09T18:38:00Z"/>
            </w:rPr>
          </w:rPrChange>
        </w:rPr>
      </w:pPr>
      <w:ins w:id="10480" w:author="shorny" w:date="2014-06-09T18:38:00Z">
        <w:r w:rsidRPr="00564129">
          <w:rPr>
            <w:sz w:val="18"/>
            <w:rPrChange w:id="10481" w:author="shorny" w:date="2014-06-09T18:38:00Z">
              <w:rPr/>
            </w:rPrChange>
          </w:rPr>
          <w:t xml:space="preserve">  </w:t>
        </w:r>
        <w:r w:rsidRPr="00564129">
          <w:rPr>
            <w:rStyle w:val="keyword1"/>
            <w:sz w:val="18"/>
            <w:rPrChange w:id="10482" w:author="shorny" w:date="2014-06-09T18:38:00Z">
              <w:rPr>
                <w:rStyle w:val="keyword1"/>
              </w:rPr>
            </w:rPrChange>
          </w:rPr>
          <w:t>SELECT</w:t>
        </w:r>
        <w:r w:rsidRPr="00564129">
          <w:rPr>
            <w:sz w:val="18"/>
            <w:rPrChange w:id="10483" w:author="shorny" w:date="2014-06-09T18:38:00Z">
              <w:rPr/>
            </w:rPrChange>
          </w:rPr>
          <w:t xml:space="preserve"> Appt.FName, Appt.LName, Appt.Email</w:t>
        </w:r>
      </w:ins>
    </w:p>
    <w:p w14:paraId="392F7377" w14:textId="77777777" w:rsidR="00564129" w:rsidRPr="00564129" w:rsidRDefault="00564129">
      <w:pPr>
        <w:pStyle w:val="HTMLPreformatted"/>
        <w:divId w:val="1477987617"/>
        <w:rPr>
          <w:ins w:id="10484" w:author="shorny" w:date="2014-06-09T18:38:00Z"/>
          <w:sz w:val="18"/>
          <w:rPrChange w:id="10485" w:author="shorny" w:date="2014-06-09T18:38:00Z">
            <w:rPr>
              <w:ins w:id="10486" w:author="shorny" w:date="2014-06-09T18:38:00Z"/>
            </w:rPr>
          </w:rPrChange>
        </w:rPr>
      </w:pPr>
      <w:ins w:id="10487" w:author="shorny" w:date="2014-06-09T18:38:00Z">
        <w:r w:rsidRPr="00564129">
          <w:rPr>
            <w:sz w:val="18"/>
            <w:rPrChange w:id="10488" w:author="shorny" w:date="2014-06-09T18:38:00Z">
              <w:rPr/>
            </w:rPrChange>
          </w:rPr>
          <w:t xml:space="preserve">  </w:t>
        </w:r>
        <w:r w:rsidRPr="00564129">
          <w:rPr>
            <w:rStyle w:val="keyword1"/>
            <w:sz w:val="18"/>
            <w:rPrChange w:id="10489" w:author="shorny" w:date="2014-06-09T18:38:00Z">
              <w:rPr>
                <w:rStyle w:val="keyword1"/>
              </w:rPr>
            </w:rPrChange>
          </w:rPr>
          <w:t>FROM</w:t>
        </w:r>
        <w:r w:rsidRPr="00564129">
          <w:rPr>
            <w:sz w:val="18"/>
            <w:rPrChange w:id="10490" w:author="shorny" w:date="2014-06-09T18:38:00Z">
              <w:rPr/>
            </w:rPrChange>
          </w:rPr>
          <w:t xml:space="preserve"> Application App</w:t>
        </w:r>
      </w:ins>
    </w:p>
    <w:p w14:paraId="6C6D6CDA" w14:textId="77777777" w:rsidR="00564129" w:rsidRPr="00564129" w:rsidRDefault="00564129">
      <w:pPr>
        <w:pStyle w:val="HTMLPreformatted"/>
        <w:divId w:val="1477987617"/>
        <w:rPr>
          <w:ins w:id="10491" w:author="shorny" w:date="2014-06-09T18:38:00Z"/>
          <w:sz w:val="18"/>
          <w:rPrChange w:id="10492" w:author="shorny" w:date="2014-06-09T18:38:00Z">
            <w:rPr>
              <w:ins w:id="10493" w:author="shorny" w:date="2014-06-09T18:38:00Z"/>
            </w:rPr>
          </w:rPrChange>
        </w:rPr>
      </w:pPr>
      <w:ins w:id="10494" w:author="shorny" w:date="2014-06-09T18:38:00Z">
        <w:r w:rsidRPr="00564129">
          <w:rPr>
            <w:sz w:val="18"/>
            <w:rPrChange w:id="10495" w:author="shorny" w:date="2014-06-09T18:38:00Z">
              <w:rPr/>
            </w:rPrChange>
          </w:rPr>
          <w:t xml:space="preserve">  </w:t>
        </w:r>
        <w:r w:rsidRPr="00564129">
          <w:rPr>
            <w:rStyle w:val="keyword1"/>
            <w:sz w:val="18"/>
            <w:rPrChange w:id="10496" w:author="shorny" w:date="2014-06-09T18:38:00Z">
              <w:rPr>
                <w:rStyle w:val="keyword1"/>
              </w:rPr>
            </w:rPrChange>
          </w:rPr>
          <w:t>INNER</w:t>
        </w:r>
        <w:r w:rsidRPr="00564129">
          <w:rPr>
            <w:sz w:val="18"/>
            <w:rPrChange w:id="10497" w:author="shorny" w:date="2014-06-09T18:38:00Z">
              <w:rPr/>
            </w:rPrChange>
          </w:rPr>
          <w:t xml:space="preserve"> </w:t>
        </w:r>
        <w:r w:rsidRPr="00564129">
          <w:rPr>
            <w:rStyle w:val="keyword1"/>
            <w:sz w:val="18"/>
            <w:rPrChange w:id="10498" w:author="shorny" w:date="2014-06-09T18:38:00Z">
              <w:rPr>
                <w:rStyle w:val="keyword1"/>
              </w:rPr>
            </w:rPrChange>
          </w:rPr>
          <w:t>JOIN</w:t>
        </w:r>
        <w:r w:rsidRPr="00564129">
          <w:rPr>
            <w:sz w:val="18"/>
            <w:rPrChange w:id="10499" w:author="shorny" w:date="2014-06-09T18:38:00Z">
              <w:rPr/>
            </w:rPrChange>
          </w:rPr>
          <w:t xml:space="preserve"> Applicant Appt </w:t>
        </w:r>
        <w:r w:rsidRPr="00564129">
          <w:rPr>
            <w:rStyle w:val="keyword1"/>
            <w:sz w:val="18"/>
            <w:rPrChange w:id="10500" w:author="shorny" w:date="2014-06-09T18:38:00Z">
              <w:rPr>
                <w:rStyle w:val="keyword1"/>
              </w:rPr>
            </w:rPrChange>
          </w:rPr>
          <w:t>ON</w:t>
        </w:r>
        <w:r w:rsidRPr="00564129">
          <w:rPr>
            <w:sz w:val="18"/>
            <w:rPrChange w:id="10501" w:author="shorny" w:date="2014-06-09T18:38:00Z">
              <w:rPr/>
            </w:rPrChange>
          </w:rPr>
          <w:t xml:space="preserve"> (App.ApplicantID = Appt.ApplicantID)</w:t>
        </w:r>
      </w:ins>
    </w:p>
    <w:p w14:paraId="3CF5D21E" w14:textId="77777777" w:rsidR="00564129" w:rsidRPr="00564129" w:rsidRDefault="00564129">
      <w:pPr>
        <w:pStyle w:val="HTMLPreformatted"/>
        <w:divId w:val="1477987617"/>
        <w:rPr>
          <w:ins w:id="10502" w:author="shorny" w:date="2014-06-09T18:38:00Z"/>
          <w:sz w:val="18"/>
          <w:rPrChange w:id="10503" w:author="shorny" w:date="2014-06-09T18:38:00Z">
            <w:rPr>
              <w:ins w:id="10504" w:author="shorny" w:date="2014-06-09T18:38:00Z"/>
            </w:rPr>
          </w:rPrChange>
        </w:rPr>
      </w:pPr>
      <w:ins w:id="10505" w:author="shorny" w:date="2014-06-09T18:38:00Z">
        <w:r w:rsidRPr="00564129">
          <w:rPr>
            <w:sz w:val="18"/>
            <w:rPrChange w:id="10506" w:author="shorny" w:date="2014-06-09T18:38:00Z">
              <w:rPr/>
            </w:rPrChange>
          </w:rPr>
          <w:t xml:space="preserve">  </w:t>
        </w:r>
        <w:r w:rsidRPr="00564129">
          <w:rPr>
            <w:rStyle w:val="keyword1"/>
            <w:sz w:val="18"/>
            <w:rPrChange w:id="10507" w:author="shorny" w:date="2014-06-09T18:38:00Z">
              <w:rPr>
                <w:rStyle w:val="keyword1"/>
              </w:rPr>
            </w:rPrChange>
          </w:rPr>
          <w:t>WHERE</w:t>
        </w:r>
        <w:r w:rsidRPr="00564129">
          <w:rPr>
            <w:sz w:val="18"/>
            <w:rPrChange w:id="10508" w:author="shorny" w:date="2014-06-09T18:38:00Z">
              <w:rPr/>
            </w:rPrChange>
          </w:rPr>
          <w:t xml:space="preserve"> App.ApplicationID = </w:t>
        </w:r>
        <w:r w:rsidRPr="00564129">
          <w:rPr>
            <w:rStyle w:val="keyword1"/>
            <w:sz w:val="18"/>
            <w:rPrChange w:id="10509" w:author="shorny" w:date="2014-06-09T18:38:00Z">
              <w:rPr>
                <w:rStyle w:val="keyword1"/>
              </w:rPr>
            </w:rPrChange>
          </w:rPr>
          <w:t>NEW</w:t>
        </w:r>
        <w:r w:rsidRPr="00564129">
          <w:rPr>
            <w:sz w:val="18"/>
            <w:rPrChange w:id="10510" w:author="shorny" w:date="2014-06-09T18:38:00Z">
              <w:rPr/>
            </w:rPrChange>
          </w:rPr>
          <w:t>.ApplicationID</w:t>
        </w:r>
      </w:ins>
    </w:p>
    <w:p w14:paraId="3D8AAA88" w14:textId="77777777" w:rsidR="00564129" w:rsidRPr="00564129" w:rsidRDefault="00564129">
      <w:pPr>
        <w:pStyle w:val="HTMLPreformatted"/>
        <w:divId w:val="1477987617"/>
        <w:rPr>
          <w:ins w:id="10511" w:author="shorny" w:date="2014-06-09T18:38:00Z"/>
          <w:sz w:val="18"/>
          <w:rPrChange w:id="10512" w:author="shorny" w:date="2014-06-09T18:38:00Z">
            <w:rPr>
              <w:ins w:id="10513" w:author="shorny" w:date="2014-06-09T18:38:00Z"/>
            </w:rPr>
          </w:rPrChange>
        </w:rPr>
      </w:pPr>
      <w:ins w:id="10514" w:author="shorny" w:date="2014-06-09T18:38:00Z">
        <w:r w:rsidRPr="00564129">
          <w:rPr>
            <w:sz w:val="18"/>
            <w:rPrChange w:id="10515" w:author="shorny" w:date="2014-06-09T18:38:00Z">
              <w:rPr/>
            </w:rPrChange>
          </w:rPr>
          <w:t xml:space="preserve">  </w:t>
        </w:r>
        <w:r w:rsidRPr="00564129">
          <w:rPr>
            <w:rStyle w:val="keyword1"/>
            <w:sz w:val="18"/>
            <w:rPrChange w:id="10516" w:author="shorny" w:date="2014-06-09T18:38:00Z">
              <w:rPr>
                <w:rStyle w:val="keyword1"/>
              </w:rPr>
            </w:rPrChange>
          </w:rPr>
          <w:t>INTO</w:t>
        </w:r>
        <w:r w:rsidRPr="00564129">
          <w:rPr>
            <w:sz w:val="18"/>
            <w:rPrChange w:id="10517" w:author="shorny" w:date="2014-06-09T18:38:00Z">
              <w:rPr/>
            </w:rPrChange>
          </w:rPr>
          <w:t xml:space="preserve"> v_apptFName, v_apptLName, v_</w:t>
        </w:r>
        <w:proofErr w:type="gramStart"/>
        <w:r w:rsidRPr="00564129">
          <w:rPr>
            <w:sz w:val="18"/>
            <w:rPrChange w:id="10518" w:author="shorny" w:date="2014-06-09T18:38:00Z">
              <w:rPr/>
            </w:rPrChange>
          </w:rPr>
          <w:t>apptEmail ;</w:t>
        </w:r>
        <w:proofErr w:type="gramEnd"/>
      </w:ins>
    </w:p>
    <w:p w14:paraId="0BBCF0E3" w14:textId="77777777" w:rsidR="00564129" w:rsidRPr="00564129" w:rsidRDefault="00564129">
      <w:pPr>
        <w:pStyle w:val="HTMLPreformatted"/>
        <w:divId w:val="1477987617"/>
        <w:rPr>
          <w:ins w:id="10519" w:author="shorny" w:date="2014-06-09T18:38:00Z"/>
          <w:sz w:val="18"/>
          <w:rPrChange w:id="10520" w:author="shorny" w:date="2014-06-09T18:38:00Z">
            <w:rPr>
              <w:ins w:id="10521" w:author="shorny" w:date="2014-06-09T18:38:00Z"/>
            </w:rPr>
          </w:rPrChange>
        </w:rPr>
      </w:pPr>
    </w:p>
    <w:p w14:paraId="6A71E0E5" w14:textId="77777777" w:rsidR="00564129" w:rsidRPr="00564129" w:rsidRDefault="00564129">
      <w:pPr>
        <w:pStyle w:val="HTMLPreformatted"/>
        <w:divId w:val="1477987617"/>
        <w:rPr>
          <w:ins w:id="10522" w:author="shorny" w:date="2014-06-09T18:38:00Z"/>
          <w:sz w:val="18"/>
          <w:rPrChange w:id="10523" w:author="shorny" w:date="2014-06-09T18:38:00Z">
            <w:rPr>
              <w:ins w:id="10524" w:author="shorny" w:date="2014-06-09T18:38:00Z"/>
            </w:rPr>
          </w:rPrChange>
        </w:rPr>
      </w:pPr>
      <w:ins w:id="10525" w:author="shorny" w:date="2014-06-09T18:38:00Z">
        <w:r w:rsidRPr="00564129">
          <w:rPr>
            <w:sz w:val="18"/>
            <w:rPrChange w:id="10526" w:author="shorny" w:date="2014-06-09T18:38:00Z">
              <w:rPr/>
            </w:rPrChange>
          </w:rPr>
          <w:t xml:space="preserve">  IF v_apptLName </w:t>
        </w:r>
        <w:r w:rsidRPr="00564129">
          <w:rPr>
            <w:rStyle w:val="keyword1"/>
            <w:sz w:val="18"/>
            <w:rPrChange w:id="10527" w:author="shorny" w:date="2014-06-09T18:38:00Z">
              <w:rPr>
                <w:rStyle w:val="keyword1"/>
              </w:rPr>
            </w:rPrChange>
          </w:rPr>
          <w:t>IS</w:t>
        </w:r>
        <w:r w:rsidRPr="00564129">
          <w:rPr>
            <w:sz w:val="18"/>
            <w:rPrChange w:id="10528" w:author="shorny" w:date="2014-06-09T18:38:00Z">
              <w:rPr/>
            </w:rPrChange>
          </w:rPr>
          <w:t xml:space="preserve"> </w:t>
        </w:r>
        <w:r w:rsidRPr="00564129">
          <w:rPr>
            <w:rStyle w:val="keyword1"/>
            <w:sz w:val="18"/>
            <w:rPrChange w:id="10529" w:author="shorny" w:date="2014-06-09T18:38:00Z">
              <w:rPr>
                <w:rStyle w:val="keyword1"/>
              </w:rPr>
            </w:rPrChange>
          </w:rPr>
          <w:t>NULL</w:t>
        </w:r>
        <w:r w:rsidRPr="00564129">
          <w:rPr>
            <w:sz w:val="18"/>
            <w:rPrChange w:id="10530" w:author="shorny" w:date="2014-06-09T18:38:00Z">
              <w:rPr/>
            </w:rPrChange>
          </w:rPr>
          <w:t xml:space="preserve"> </w:t>
        </w:r>
        <w:r w:rsidRPr="00564129">
          <w:rPr>
            <w:rStyle w:val="keyword1"/>
            <w:sz w:val="18"/>
            <w:rPrChange w:id="10531" w:author="shorny" w:date="2014-06-09T18:38:00Z">
              <w:rPr>
                <w:rStyle w:val="keyword1"/>
              </w:rPr>
            </w:rPrChange>
          </w:rPr>
          <w:t>THEN</w:t>
        </w:r>
      </w:ins>
    </w:p>
    <w:p w14:paraId="2DCDA661" w14:textId="77777777" w:rsidR="00564129" w:rsidRPr="00564129" w:rsidRDefault="00564129">
      <w:pPr>
        <w:pStyle w:val="HTMLPreformatted"/>
        <w:divId w:val="1477987617"/>
        <w:rPr>
          <w:ins w:id="10532" w:author="shorny" w:date="2014-06-09T18:38:00Z"/>
          <w:sz w:val="18"/>
          <w:rPrChange w:id="10533" w:author="shorny" w:date="2014-06-09T18:38:00Z">
            <w:rPr>
              <w:ins w:id="10534" w:author="shorny" w:date="2014-06-09T18:38:00Z"/>
            </w:rPr>
          </w:rPrChange>
        </w:rPr>
      </w:pPr>
      <w:ins w:id="10535" w:author="shorny" w:date="2014-06-09T18:38:00Z">
        <w:r w:rsidRPr="00564129">
          <w:rPr>
            <w:sz w:val="18"/>
            <w:rPrChange w:id="10536" w:author="shorny" w:date="2014-06-09T18:38:00Z">
              <w:rPr/>
            </w:rPrChange>
          </w:rPr>
          <w:t xml:space="preserve">    </w:t>
        </w:r>
        <w:r w:rsidRPr="00564129">
          <w:rPr>
            <w:rStyle w:val="keyword1"/>
            <w:sz w:val="18"/>
            <w:rPrChange w:id="10537" w:author="shorny" w:date="2014-06-09T18:38:00Z">
              <w:rPr>
                <w:rStyle w:val="keyword1"/>
              </w:rPr>
            </w:rPrChange>
          </w:rPr>
          <w:t>SET</w:t>
        </w:r>
        <w:r w:rsidRPr="00564129">
          <w:rPr>
            <w:sz w:val="18"/>
            <w:rPrChange w:id="10538" w:author="shorny" w:date="2014-06-09T18:38:00Z">
              <w:rPr/>
            </w:rPrChange>
          </w:rPr>
          <w:t xml:space="preserve"> v_apptLName = </w:t>
        </w:r>
        <w:r w:rsidRPr="00564129">
          <w:rPr>
            <w:rStyle w:val="string1"/>
            <w:sz w:val="18"/>
            <w:rPrChange w:id="10539" w:author="shorny" w:date="2014-06-09T18:38:00Z">
              <w:rPr>
                <w:rStyle w:val="string1"/>
              </w:rPr>
            </w:rPrChange>
          </w:rPr>
          <w:t>' (no lastname registered)'</w:t>
        </w:r>
        <w:r w:rsidRPr="00564129">
          <w:rPr>
            <w:sz w:val="18"/>
            <w:rPrChange w:id="10540" w:author="shorny" w:date="2014-06-09T18:38:00Z">
              <w:rPr/>
            </w:rPrChange>
          </w:rPr>
          <w:t>;</w:t>
        </w:r>
      </w:ins>
    </w:p>
    <w:p w14:paraId="4574B460" w14:textId="77777777" w:rsidR="00564129" w:rsidRPr="00564129" w:rsidRDefault="00564129">
      <w:pPr>
        <w:pStyle w:val="HTMLPreformatted"/>
        <w:divId w:val="1477987617"/>
        <w:rPr>
          <w:ins w:id="10541" w:author="shorny" w:date="2014-06-09T18:38:00Z"/>
          <w:sz w:val="18"/>
          <w:rPrChange w:id="10542" w:author="shorny" w:date="2014-06-09T18:38:00Z">
            <w:rPr>
              <w:ins w:id="10543" w:author="shorny" w:date="2014-06-09T18:38:00Z"/>
            </w:rPr>
          </w:rPrChange>
        </w:rPr>
      </w:pPr>
      <w:ins w:id="10544" w:author="shorny" w:date="2014-06-09T18:38:00Z">
        <w:r w:rsidRPr="00564129">
          <w:rPr>
            <w:sz w:val="18"/>
            <w:rPrChange w:id="10545" w:author="shorny" w:date="2014-06-09T18:38:00Z">
              <w:rPr/>
            </w:rPrChange>
          </w:rPr>
          <w:lastRenderedPageBreak/>
          <w:t xml:space="preserve">  </w:t>
        </w:r>
        <w:r w:rsidRPr="00564129">
          <w:rPr>
            <w:rStyle w:val="keyword1"/>
            <w:sz w:val="18"/>
            <w:rPrChange w:id="10546" w:author="shorny" w:date="2014-06-09T18:38:00Z">
              <w:rPr>
                <w:rStyle w:val="keyword1"/>
              </w:rPr>
            </w:rPrChange>
          </w:rPr>
          <w:t>END</w:t>
        </w:r>
        <w:r w:rsidRPr="00564129">
          <w:rPr>
            <w:sz w:val="18"/>
            <w:rPrChange w:id="10547" w:author="shorny" w:date="2014-06-09T18:38:00Z">
              <w:rPr/>
            </w:rPrChange>
          </w:rPr>
          <w:t xml:space="preserve"> IF;</w:t>
        </w:r>
      </w:ins>
    </w:p>
    <w:p w14:paraId="29389840" w14:textId="77777777" w:rsidR="00564129" w:rsidRPr="00564129" w:rsidRDefault="00564129">
      <w:pPr>
        <w:pStyle w:val="HTMLPreformatted"/>
        <w:divId w:val="1477987617"/>
        <w:rPr>
          <w:ins w:id="10548" w:author="shorny" w:date="2014-06-09T18:38:00Z"/>
          <w:sz w:val="18"/>
          <w:rPrChange w:id="10549" w:author="shorny" w:date="2014-06-09T18:38:00Z">
            <w:rPr>
              <w:ins w:id="10550" w:author="shorny" w:date="2014-06-09T18:38:00Z"/>
            </w:rPr>
          </w:rPrChange>
        </w:rPr>
      </w:pPr>
      <w:ins w:id="10551" w:author="shorny" w:date="2014-06-09T18:38:00Z">
        <w:r w:rsidRPr="00564129">
          <w:rPr>
            <w:sz w:val="18"/>
            <w:rPrChange w:id="10552" w:author="shorny" w:date="2014-06-09T18:38:00Z">
              <w:rPr/>
            </w:rPrChange>
          </w:rPr>
          <w:t xml:space="preserve">  IF v_apptEmail </w:t>
        </w:r>
        <w:r w:rsidRPr="00564129">
          <w:rPr>
            <w:rStyle w:val="keyword1"/>
            <w:sz w:val="18"/>
            <w:rPrChange w:id="10553" w:author="shorny" w:date="2014-06-09T18:38:00Z">
              <w:rPr>
                <w:rStyle w:val="keyword1"/>
              </w:rPr>
            </w:rPrChange>
          </w:rPr>
          <w:t>IS</w:t>
        </w:r>
        <w:r w:rsidRPr="00564129">
          <w:rPr>
            <w:sz w:val="18"/>
            <w:rPrChange w:id="10554" w:author="shorny" w:date="2014-06-09T18:38:00Z">
              <w:rPr/>
            </w:rPrChange>
          </w:rPr>
          <w:t xml:space="preserve"> </w:t>
        </w:r>
        <w:r w:rsidRPr="00564129">
          <w:rPr>
            <w:rStyle w:val="keyword1"/>
            <w:sz w:val="18"/>
            <w:rPrChange w:id="10555" w:author="shorny" w:date="2014-06-09T18:38:00Z">
              <w:rPr>
                <w:rStyle w:val="keyword1"/>
              </w:rPr>
            </w:rPrChange>
          </w:rPr>
          <w:t>NULL</w:t>
        </w:r>
        <w:r w:rsidRPr="00564129">
          <w:rPr>
            <w:sz w:val="18"/>
            <w:rPrChange w:id="10556" w:author="shorny" w:date="2014-06-09T18:38:00Z">
              <w:rPr/>
            </w:rPrChange>
          </w:rPr>
          <w:t xml:space="preserve"> </w:t>
        </w:r>
        <w:r w:rsidRPr="00564129">
          <w:rPr>
            <w:rStyle w:val="keyword1"/>
            <w:sz w:val="18"/>
            <w:rPrChange w:id="10557" w:author="shorny" w:date="2014-06-09T18:38:00Z">
              <w:rPr>
                <w:rStyle w:val="keyword1"/>
              </w:rPr>
            </w:rPrChange>
          </w:rPr>
          <w:t>THEN</w:t>
        </w:r>
      </w:ins>
    </w:p>
    <w:p w14:paraId="7B358CC3" w14:textId="77777777" w:rsidR="00564129" w:rsidRPr="00564129" w:rsidRDefault="00564129">
      <w:pPr>
        <w:pStyle w:val="HTMLPreformatted"/>
        <w:divId w:val="1477987617"/>
        <w:rPr>
          <w:ins w:id="10558" w:author="shorny" w:date="2014-06-09T18:38:00Z"/>
          <w:sz w:val="18"/>
          <w:rPrChange w:id="10559" w:author="shorny" w:date="2014-06-09T18:38:00Z">
            <w:rPr>
              <w:ins w:id="10560" w:author="shorny" w:date="2014-06-09T18:38:00Z"/>
            </w:rPr>
          </w:rPrChange>
        </w:rPr>
      </w:pPr>
      <w:ins w:id="10561" w:author="shorny" w:date="2014-06-09T18:38:00Z">
        <w:r w:rsidRPr="00564129">
          <w:rPr>
            <w:sz w:val="18"/>
            <w:rPrChange w:id="10562" w:author="shorny" w:date="2014-06-09T18:38:00Z">
              <w:rPr/>
            </w:rPrChange>
          </w:rPr>
          <w:t xml:space="preserve">    </w:t>
        </w:r>
        <w:r w:rsidRPr="00564129">
          <w:rPr>
            <w:rStyle w:val="keyword1"/>
            <w:sz w:val="18"/>
            <w:rPrChange w:id="10563" w:author="shorny" w:date="2014-06-09T18:38:00Z">
              <w:rPr>
                <w:rStyle w:val="keyword1"/>
              </w:rPr>
            </w:rPrChange>
          </w:rPr>
          <w:t>SET</w:t>
        </w:r>
        <w:r w:rsidRPr="00564129">
          <w:rPr>
            <w:sz w:val="18"/>
            <w:rPrChange w:id="10564" w:author="shorny" w:date="2014-06-09T18:38:00Z">
              <w:rPr/>
            </w:rPrChange>
          </w:rPr>
          <w:t xml:space="preserve"> v_apptEmail = </w:t>
        </w:r>
        <w:r w:rsidRPr="00564129">
          <w:rPr>
            <w:rStyle w:val="string1"/>
            <w:sz w:val="18"/>
            <w:rPrChange w:id="10565" w:author="shorny" w:date="2014-06-09T18:38:00Z">
              <w:rPr>
                <w:rStyle w:val="string1"/>
              </w:rPr>
            </w:rPrChange>
          </w:rPr>
          <w:t>' (no email registered)'</w:t>
        </w:r>
        <w:r w:rsidRPr="00564129">
          <w:rPr>
            <w:sz w:val="18"/>
            <w:rPrChange w:id="10566" w:author="shorny" w:date="2014-06-09T18:38:00Z">
              <w:rPr/>
            </w:rPrChange>
          </w:rPr>
          <w:t>;</w:t>
        </w:r>
      </w:ins>
    </w:p>
    <w:p w14:paraId="506619E9" w14:textId="77777777" w:rsidR="00564129" w:rsidRPr="00564129" w:rsidRDefault="00564129">
      <w:pPr>
        <w:pStyle w:val="HTMLPreformatted"/>
        <w:divId w:val="1477987617"/>
        <w:rPr>
          <w:ins w:id="10567" w:author="shorny" w:date="2014-06-09T18:38:00Z"/>
          <w:sz w:val="18"/>
          <w:rPrChange w:id="10568" w:author="shorny" w:date="2014-06-09T18:38:00Z">
            <w:rPr>
              <w:ins w:id="10569" w:author="shorny" w:date="2014-06-09T18:38:00Z"/>
            </w:rPr>
          </w:rPrChange>
        </w:rPr>
      </w:pPr>
      <w:ins w:id="10570" w:author="shorny" w:date="2014-06-09T18:38:00Z">
        <w:r w:rsidRPr="00564129">
          <w:rPr>
            <w:sz w:val="18"/>
            <w:rPrChange w:id="10571" w:author="shorny" w:date="2014-06-09T18:38:00Z">
              <w:rPr/>
            </w:rPrChange>
          </w:rPr>
          <w:t xml:space="preserve">  </w:t>
        </w:r>
        <w:r w:rsidRPr="00564129">
          <w:rPr>
            <w:rStyle w:val="keyword1"/>
            <w:sz w:val="18"/>
            <w:rPrChange w:id="10572" w:author="shorny" w:date="2014-06-09T18:38:00Z">
              <w:rPr>
                <w:rStyle w:val="keyword1"/>
              </w:rPr>
            </w:rPrChange>
          </w:rPr>
          <w:t>END</w:t>
        </w:r>
        <w:r w:rsidRPr="00564129">
          <w:rPr>
            <w:sz w:val="18"/>
            <w:rPrChange w:id="10573" w:author="shorny" w:date="2014-06-09T18:38:00Z">
              <w:rPr/>
            </w:rPrChange>
          </w:rPr>
          <w:t xml:space="preserve"> IF;</w:t>
        </w:r>
      </w:ins>
    </w:p>
    <w:p w14:paraId="77FCF042" w14:textId="77777777" w:rsidR="00564129" w:rsidRPr="00564129" w:rsidRDefault="00564129">
      <w:pPr>
        <w:pStyle w:val="HTMLPreformatted"/>
        <w:divId w:val="1477987617"/>
        <w:rPr>
          <w:ins w:id="10574" w:author="shorny" w:date="2014-06-09T18:38:00Z"/>
          <w:sz w:val="18"/>
          <w:rPrChange w:id="10575" w:author="shorny" w:date="2014-06-09T18:38:00Z">
            <w:rPr>
              <w:ins w:id="10576" w:author="shorny" w:date="2014-06-09T18:38:00Z"/>
            </w:rPr>
          </w:rPrChange>
        </w:rPr>
      </w:pPr>
    </w:p>
    <w:p w14:paraId="3D9A1467" w14:textId="77777777" w:rsidR="00564129" w:rsidRPr="00564129" w:rsidRDefault="00564129">
      <w:pPr>
        <w:pStyle w:val="HTMLPreformatted"/>
        <w:divId w:val="1477987617"/>
        <w:rPr>
          <w:ins w:id="10577" w:author="shorny" w:date="2014-06-09T18:38:00Z"/>
          <w:sz w:val="18"/>
          <w:rPrChange w:id="10578" w:author="shorny" w:date="2014-06-09T18:38:00Z">
            <w:rPr>
              <w:ins w:id="10579" w:author="shorny" w:date="2014-06-09T18:38:00Z"/>
            </w:rPr>
          </w:rPrChange>
        </w:rPr>
      </w:pPr>
      <w:ins w:id="10580" w:author="shorny" w:date="2014-06-09T18:38:00Z">
        <w:r w:rsidRPr="00564129">
          <w:rPr>
            <w:sz w:val="18"/>
            <w:rPrChange w:id="10581" w:author="shorny" w:date="2014-06-09T18:38:00Z">
              <w:rPr/>
            </w:rPrChange>
          </w:rPr>
          <w:t xml:space="preserve">  </w:t>
        </w:r>
        <w:r w:rsidRPr="00564129">
          <w:rPr>
            <w:rStyle w:val="keyword1"/>
            <w:sz w:val="18"/>
            <w:rPrChange w:id="10582" w:author="shorny" w:date="2014-06-09T18:38:00Z">
              <w:rPr>
                <w:rStyle w:val="keyword1"/>
              </w:rPr>
            </w:rPrChange>
          </w:rPr>
          <w:t>SELECT</w:t>
        </w:r>
        <w:r w:rsidRPr="00564129">
          <w:rPr>
            <w:sz w:val="18"/>
            <w:rPrChange w:id="10583" w:author="shorny" w:date="2014-06-09T18:38:00Z">
              <w:rPr/>
            </w:rPrChange>
          </w:rPr>
          <w:t xml:space="preserve"> FName, LName</w:t>
        </w:r>
      </w:ins>
    </w:p>
    <w:p w14:paraId="5B0D99FE" w14:textId="77777777" w:rsidR="00564129" w:rsidRPr="00564129" w:rsidRDefault="00564129">
      <w:pPr>
        <w:pStyle w:val="HTMLPreformatted"/>
        <w:divId w:val="1477987617"/>
        <w:rPr>
          <w:ins w:id="10584" w:author="shorny" w:date="2014-06-09T18:38:00Z"/>
          <w:sz w:val="18"/>
          <w:rPrChange w:id="10585" w:author="shorny" w:date="2014-06-09T18:38:00Z">
            <w:rPr>
              <w:ins w:id="10586" w:author="shorny" w:date="2014-06-09T18:38:00Z"/>
            </w:rPr>
          </w:rPrChange>
        </w:rPr>
      </w:pPr>
      <w:ins w:id="10587" w:author="shorny" w:date="2014-06-09T18:38:00Z">
        <w:r w:rsidRPr="00564129">
          <w:rPr>
            <w:sz w:val="18"/>
            <w:rPrChange w:id="10588" w:author="shorny" w:date="2014-06-09T18:38:00Z">
              <w:rPr/>
            </w:rPrChange>
          </w:rPr>
          <w:t xml:space="preserve">  </w:t>
        </w:r>
        <w:r w:rsidRPr="00564129">
          <w:rPr>
            <w:rStyle w:val="keyword1"/>
            <w:sz w:val="18"/>
            <w:rPrChange w:id="10589" w:author="shorny" w:date="2014-06-09T18:38:00Z">
              <w:rPr>
                <w:rStyle w:val="keyword1"/>
              </w:rPr>
            </w:rPrChange>
          </w:rPr>
          <w:t>FROM</w:t>
        </w:r>
        <w:r w:rsidRPr="00564129">
          <w:rPr>
            <w:sz w:val="18"/>
            <w:rPrChange w:id="10590" w:author="shorny" w:date="2014-06-09T18:38:00Z">
              <w:rPr/>
            </w:rPrChange>
          </w:rPr>
          <w:t xml:space="preserve"> `University Staff Member` </w:t>
        </w:r>
        <w:r w:rsidRPr="00564129">
          <w:rPr>
            <w:rStyle w:val="keyword1"/>
            <w:sz w:val="18"/>
            <w:rPrChange w:id="10591" w:author="shorny" w:date="2014-06-09T18:38:00Z">
              <w:rPr>
                <w:rStyle w:val="keyword1"/>
              </w:rPr>
            </w:rPrChange>
          </w:rPr>
          <w:t>AS</w:t>
        </w:r>
        <w:r w:rsidRPr="00564129">
          <w:rPr>
            <w:sz w:val="18"/>
            <w:rPrChange w:id="10592" w:author="shorny" w:date="2014-06-09T18:38:00Z">
              <w:rPr/>
            </w:rPrChange>
          </w:rPr>
          <w:t xml:space="preserve"> USM</w:t>
        </w:r>
      </w:ins>
    </w:p>
    <w:p w14:paraId="33D998AA" w14:textId="77777777" w:rsidR="00564129" w:rsidRPr="00564129" w:rsidRDefault="00564129">
      <w:pPr>
        <w:pStyle w:val="HTMLPreformatted"/>
        <w:divId w:val="1477987617"/>
        <w:rPr>
          <w:ins w:id="10593" w:author="shorny" w:date="2014-06-09T18:38:00Z"/>
          <w:sz w:val="18"/>
          <w:rPrChange w:id="10594" w:author="shorny" w:date="2014-06-09T18:38:00Z">
            <w:rPr>
              <w:ins w:id="10595" w:author="shorny" w:date="2014-06-09T18:38:00Z"/>
            </w:rPr>
          </w:rPrChange>
        </w:rPr>
      </w:pPr>
      <w:ins w:id="10596" w:author="shorny" w:date="2014-06-09T18:38:00Z">
        <w:r w:rsidRPr="00564129">
          <w:rPr>
            <w:sz w:val="18"/>
            <w:rPrChange w:id="10597" w:author="shorny" w:date="2014-06-09T18:38:00Z">
              <w:rPr/>
            </w:rPrChange>
          </w:rPr>
          <w:t xml:space="preserve">  </w:t>
        </w:r>
        <w:r w:rsidRPr="00564129">
          <w:rPr>
            <w:rStyle w:val="keyword1"/>
            <w:sz w:val="18"/>
            <w:rPrChange w:id="10598" w:author="shorny" w:date="2014-06-09T18:38:00Z">
              <w:rPr>
                <w:rStyle w:val="keyword1"/>
              </w:rPr>
            </w:rPrChange>
          </w:rPr>
          <w:t>WHERE</w:t>
        </w:r>
        <w:r w:rsidRPr="00564129">
          <w:rPr>
            <w:sz w:val="18"/>
            <w:rPrChange w:id="10599" w:author="shorny" w:date="2014-06-09T18:38:00Z">
              <w:rPr/>
            </w:rPrChange>
          </w:rPr>
          <w:t xml:space="preserve"> USM.StaffID = CURRENT_RHD_</w:t>
        </w:r>
        <w:proofErr w:type="gramStart"/>
        <w:r w:rsidRPr="00564129">
          <w:rPr>
            <w:sz w:val="18"/>
            <w:rPrChange w:id="10600" w:author="shorny" w:date="2014-06-09T18:38:00Z">
              <w:rPr/>
            </w:rPrChange>
          </w:rPr>
          <w:t>USER()</w:t>
        </w:r>
        <w:proofErr w:type="gramEnd"/>
      </w:ins>
    </w:p>
    <w:p w14:paraId="3DC2811B" w14:textId="77777777" w:rsidR="00564129" w:rsidRPr="00564129" w:rsidRDefault="00564129">
      <w:pPr>
        <w:pStyle w:val="HTMLPreformatted"/>
        <w:divId w:val="1477987617"/>
        <w:rPr>
          <w:ins w:id="10601" w:author="shorny" w:date="2014-06-09T18:38:00Z"/>
          <w:sz w:val="18"/>
          <w:rPrChange w:id="10602" w:author="shorny" w:date="2014-06-09T18:38:00Z">
            <w:rPr>
              <w:ins w:id="10603" w:author="shorny" w:date="2014-06-09T18:38:00Z"/>
            </w:rPr>
          </w:rPrChange>
        </w:rPr>
      </w:pPr>
      <w:ins w:id="10604" w:author="shorny" w:date="2014-06-09T18:38:00Z">
        <w:r w:rsidRPr="00564129">
          <w:rPr>
            <w:sz w:val="18"/>
            <w:rPrChange w:id="10605" w:author="shorny" w:date="2014-06-09T18:38:00Z">
              <w:rPr/>
            </w:rPrChange>
          </w:rPr>
          <w:t xml:space="preserve">  </w:t>
        </w:r>
        <w:r w:rsidRPr="00564129">
          <w:rPr>
            <w:rStyle w:val="keyword1"/>
            <w:sz w:val="18"/>
            <w:rPrChange w:id="10606" w:author="shorny" w:date="2014-06-09T18:38:00Z">
              <w:rPr>
                <w:rStyle w:val="keyword1"/>
              </w:rPr>
            </w:rPrChange>
          </w:rPr>
          <w:t>INTO</w:t>
        </w:r>
        <w:r w:rsidRPr="00564129">
          <w:rPr>
            <w:sz w:val="18"/>
            <w:rPrChange w:id="10607" w:author="shorny" w:date="2014-06-09T18:38:00Z">
              <w:rPr/>
            </w:rPrChange>
          </w:rPr>
          <w:t xml:space="preserve"> v_agentFName, v_agentLName;</w:t>
        </w:r>
      </w:ins>
    </w:p>
    <w:p w14:paraId="69DFD05B" w14:textId="77777777" w:rsidR="00564129" w:rsidRPr="00564129" w:rsidRDefault="00564129">
      <w:pPr>
        <w:pStyle w:val="HTMLPreformatted"/>
        <w:divId w:val="1477987617"/>
        <w:rPr>
          <w:ins w:id="10608" w:author="shorny" w:date="2014-06-09T18:38:00Z"/>
          <w:sz w:val="18"/>
          <w:rPrChange w:id="10609" w:author="shorny" w:date="2014-06-09T18:38:00Z">
            <w:rPr>
              <w:ins w:id="10610" w:author="shorny" w:date="2014-06-09T18:38:00Z"/>
            </w:rPr>
          </w:rPrChange>
        </w:rPr>
      </w:pPr>
    </w:p>
    <w:p w14:paraId="4A49344F" w14:textId="77777777" w:rsidR="00564129" w:rsidRPr="00564129" w:rsidRDefault="00564129">
      <w:pPr>
        <w:pStyle w:val="HTMLPreformatted"/>
        <w:divId w:val="1477987617"/>
        <w:rPr>
          <w:ins w:id="10611" w:author="shorny" w:date="2014-06-09T18:38:00Z"/>
          <w:sz w:val="18"/>
          <w:rPrChange w:id="10612" w:author="shorny" w:date="2014-06-09T18:38:00Z">
            <w:rPr>
              <w:ins w:id="10613" w:author="shorny" w:date="2014-06-09T18:38:00Z"/>
            </w:rPr>
          </w:rPrChange>
        </w:rPr>
      </w:pPr>
      <w:ins w:id="10614" w:author="shorny" w:date="2014-06-09T18:38:00Z">
        <w:r w:rsidRPr="00564129">
          <w:rPr>
            <w:sz w:val="18"/>
            <w:rPrChange w:id="10615" w:author="shorny" w:date="2014-06-09T18:38:00Z">
              <w:rPr/>
            </w:rPrChange>
          </w:rPr>
          <w:t xml:space="preserve">  </w:t>
        </w:r>
        <w:r w:rsidRPr="00564129">
          <w:rPr>
            <w:rStyle w:val="keyword1"/>
            <w:sz w:val="18"/>
            <w:rPrChange w:id="10616" w:author="shorny" w:date="2014-06-09T18:38:00Z">
              <w:rPr>
                <w:rStyle w:val="keyword1"/>
              </w:rPr>
            </w:rPrChange>
          </w:rPr>
          <w:t>SELECT</w:t>
        </w:r>
        <w:r w:rsidRPr="00564129">
          <w:rPr>
            <w:sz w:val="18"/>
            <w:rPrChange w:id="10617" w:author="shorny" w:date="2014-06-09T18:38:00Z">
              <w:rPr/>
            </w:rPrChange>
          </w:rPr>
          <w:t xml:space="preserve"> DecisionTypeID</w:t>
        </w:r>
      </w:ins>
    </w:p>
    <w:p w14:paraId="7568A133" w14:textId="77777777" w:rsidR="00564129" w:rsidRPr="00564129" w:rsidRDefault="00564129">
      <w:pPr>
        <w:pStyle w:val="HTMLPreformatted"/>
        <w:divId w:val="1477987617"/>
        <w:rPr>
          <w:ins w:id="10618" w:author="shorny" w:date="2014-06-09T18:38:00Z"/>
          <w:sz w:val="18"/>
          <w:rPrChange w:id="10619" w:author="shorny" w:date="2014-06-09T18:38:00Z">
            <w:rPr>
              <w:ins w:id="10620" w:author="shorny" w:date="2014-06-09T18:38:00Z"/>
            </w:rPr>
          </w:rPrChange>
        </w:rPr>
      </w:pPr>
      <w:ins w:id="10621" w:author="shorny" w:date="2014-06-09T18:38:00Z">
        <w:r w:rsidRPr="00564129">
          <w:rPr>
            <w:sz w:val="18"/>
            <w:rPrChange w:id="10622" w:author="shorny" w:date="2014-06-09T18:38:00Z">
              <w:rPr/>
            </w:rPrChange>
          </w:rPr>
          <w:t xml:space="preserve">  </w:t>
        </w:r>
        <w:r w:rsidRPr="00564129">
          <w:rPr>
            <w:rStyle w:val="keyword1"/>
            <w:sz w:val="18"/>
            <w:rPrChange w:id="10623" w:author="shorny" w:date="2014-06-09T18:38:00Z">
              <w:rPr>
                <w:rStyle w:val="keyword1"/>
              </w:rPr>
            </w:rPrChange>
          </w:rPr>
          <w:t>FROM</w:t>
        </w:r>
        <w:r w:rsidRPr="00564129">
          <w:rPr>
            <w:sz w:val="18"/>
            <w:rPrChange w:id="10624" w:author="shorny" w:date="2014-06-09T18:38:00Z">
              <w:rPr/>
            </w:rPrChange>
          </w:rPr>
          <w:t xml:space="preserve"> `Decision </w:t>
        </w:r>
        <w:r w:rsidRPr="00564129">
          <w:rPr>
            <w:rStyle w:val="keyword1"/>
            <w:sz w:val="18"/>
            <w:rPrChange w:id="10625" w:author="shorny" w:date="2014-06-09T18:38:00Z">
              <w:rPr>
                <w:rStyle w:val="keyword1"/>
              </w:rPr>
            </w:rPrChange>
          </w:rPr>
          <w:t>Type</w:t>
        </w:r>
        <w:r w:rsidRPr="00564129">
          <w:rPr>
            <w:sz w:val="18"/>
            <w:rPrChange w:id="10626" w:author="shorny" w:date="2014-06-09T18:38:00Z">
              <w:rPr/>
            </w:rPrChange>
          </w:rPr>
          <w:t xml:space="preserve">` </w:t>
        </w:r>
        <w:r w:rsidRPr="00564129">
          <w:rPr>
            <w:rStyle w:val="keyword1"/>
            <w:sz w:val="18"/>
            <w:rPrChange w:id="10627" w:author="shorny" w:date="2014-06-09T18:38:00Z">
              <w:rPr>
                <w:rStyle w:val="keyword1"/>
              </w:rPr>
            </w:rPrChange>
          </w:rPr>
          <w:t>AS</w:t>
        </w:r>
        <w:r w:rsidRPr="00564129">
          <w:rPr>
            <w:sz w:val="18"/>
            <w:rPrChange w:id="10628" w:author="shorny" w:date="2014-06-09T18:38:00Z">
              <w:rPr/>
            </w:rPrChange>
          </w:rPr>
          <w:t xml:space="preserve"> DT</w:t>
        </w:r>
      </w:ins>
    </w:p>
    <w:p w14:paraId="49FD0DF3" w14:textId="77777777" w:rsidR="00564129" w:rsidRPr="00564129" w:rsidRDefault="00564129">
      <w:pPr>
        <w:pStyle w:val="HTMLPreformatted"/>
        <w:divId w:val="1477987617"/>
        <w:rPr>
          <w:ins w:id="10629" w:author="shorny" w:date="2014-06-09T18:38:00Z"/>
          <w:sz w:val="18"/>
          <w:rPrChange w:id="10630" w:author="shorny" w:date="2014-06-09T18:38:00Z">
            <w:rPr>
              <w:ins w:id="10631" w:author="shorny" w:date="2014-06-09T18:38:00Z"/>
            </w:rPr>
          </w:rPrChange>
        </w:rPr>
      </w:pPr>
      <w:ins w:id="10632" w:author="shorny" w:date="2014-06-09T18:38:00Z">
        <w:r w:rsidRPr="00564129">
          <w:rPr>
            <w:sz w:val="18"/>
            <w:rPrChange w:id="10633" w:author="shorny" w:date="2014-06-09T18:38:00Z">
              <w:rPr/>
            </w:rPrChange>
          </w:rPr>
          <w:t xml:space="preserve">  </w:t>
        </w:r>
        <w:r w:rsidRPr="00564129">
          <w:rPr>
            <w:rStyle w:val="keyword1"/>
            <w:sz w:val="18"/>
            <w:rPrChange w:id="10634" w:author="shorny" w:date="2014-06-09T18:38:00Z">
              <w:rPr>
                <w:rStyle w:val="keyword1"/>
              </w:rPr>
            </w:rPrChange>
          </w:rPr>
          <w:t>WHERE</w:t>
        </w:r>
        <w:r w:rsidRPr="00564129">
          <w:rPr>
            <w:sz w:val="18"/>
            <w:rPrChange w:id="10635" w:author="shorny" w:date="2014-06-09T18:38:00Z">
              <w:rPr/>
            </w:rPrChange>
          </w:rPr>
          <w:t xml:space="preserve"> DT.</w:t>
        </w:r>
        <w:r w:rsidRPr="00564129">
          <w:rPr>
            <w:rStyle w:val="keyword1"/>
            <w:sz w:val="18"/>
            <w:rPrChange w:id="10636" w:author="shorny" w:date="2014-06-09T18:38:00Z">
              <w:rPr>
                <w:rStyle w:val="keyword1"/>
              </w:rPr>
            </w:rPrChange>
          </w:rPr>
          <w:t>type</w:t>
        </w:r>
        <w:r w:rsidRPr="00564129">
          <w:rPr>
            <w:sz w:val="18"/>
            <w:rPrChange w:id="10637" w:author="shorny" w:date="2014-06-09T18:38:00Z">
              <w:rPr/>
            </w:rPrChange>
          </w:rPr>
          <w:t xml:space="preserve"> </w:t>
        </w:r>
        <w:r w:rsidRPr="00564129">
          <w:rPr>
            <w:rStyle w:val="keyword1"/>
            <w:sz w:val="18"/>
            <w:rPrChange w:id="10638" w:author="shorny" w:date="2014-06-09T18:38:00Z">
              <w:rPr>
                <w:rStyle w:val="keyword1"/>
              </w:rPr>
            </w:rPrChange>
          </w:rPr>
          <w:t>LIKE</w:t>
        </w:r>
        <w:r w:rsidRPr="00564129">
          <w:rPr>
            <w:sz w:val="18"/>
            <w:rPrChange w:id="10639" w:author="shorny" w:date="2014-06-09T18:38:00Z">
              <w:rPr/>
            </w:rPrChange>
          </w:rPr>
          <w:t xml:space="preserve"> </w:t>
        </w:r>
        <w:r w:rsidRPr="00564129">
          <w:rPr>
            <w:rStyle w:val="string1"/>
            <w:sz w:val="18"/>
            <w:rPrChange w:id="10640" w:author="shorny" w:date="2014-06-09T18:38:00Z">
              <w:rPr>
                <w:rStyle w:val="string1"/>
              </w:rPr>
            </w:rPrChange>
          </w:rPr>
          <w:t>'change.supervisor.addition'</w:t>
        </w:r>
      </w:ins>
    </w:p>
    <w:p w14:paraId="0C0CF6D3" w14:textId="77777777" w:rsidR="00564129" w:rsidRPr="00564129" w:rsidRDefault="00564129">
      <w:pPr>
        <w:pStyle w:val="HTMLPreformatted"/>
        <w:divId w:val="1477987617"/>
        <w:rPr>
          <w:ins w:id="10641" w:author="shorny" w:date="2014-06-09T18:38:00Z"/>
          <w:sz w:val="18"/>
          <w:rPrChange w:id="10642" w:author="shorny" w:date="2014-06-09T18:38:00Z">
            <w:rPr>
              <w:ins w:id="10643" w:author="shorny" w:date="2014-06-09T18:38:00Z"/>
            </w:rPr>
          </w:rPrChange>
        </w:rPr>
      </w:pPr>
      <w:ins w:id="10644" w:author="shorny" w:date="2014-06-09T18:38:00Z">
        <w:r w:rsidRPr="00564129">
          <w:rPr>
            <w:sz w:val="18"/>
            <w:rPrChange w:id="10645" w:author="shorny" w:date="2014-06-09T18:38:00Z">
              <w:rPr/>
            </w:rPrChange>
          </w:rPr>
          <w:t xml:space="preserve">  </w:t>
        </w:r>
        <w:r w:rsidRPr="00564129">
          <w:rPr>
            <w:rStyle w:val="keyword1"/>
            <w:sz w:val="18"/>
            <w:rPrChange w:id="10646" w:author="shorny" w:date="2014-06-09T18:38:00Z">
              <w:rPr>
                <w:rStyle w:val="keyword1"/>
              </w:rPr>
            </w:rPrChange>
          </w:rPr>
          <w:t>INTO</w:t>
        </w:r>
        <w:r w:rsidRPr="00564129">
          <w:rPr>
            <w:sz w:val="18"/>
            <w:rPrChange w:id="10647" w:author="shorny" w:date="2014-06-09T18:38:00Z">
              <w:rPr/>
            </w:rPrChange>
          </w:rPr>
          <w:t xml:space="preserve"> v_decisionTypeID;</w:t>
        </w:r>
      </w:ins>
    </w:p>
    <w:p w14:paraId="6865C46E" w14:textId="77777777" w:rsidR="00564129" w:rsidRPr="00564129" w:rsidRDefault="00564129">
      <w:pPr>
        <w:pStyle w:val="HTMLPreformatted"/>
        <w:divId w:val="1477987617"/>
        <w:rPr>
          <w:ins w:id="10648" w:author="shorny" w:date="2014-06-09T18:38:00Z"/>
          <w:sz w:val="18"/>
          <w:rPrChange w:id="10649" w:author="shorny" w:date="2014-06-09T18:38:00Z">
            <w:rPr>
              <w:ins w:id="10650" w:author="shorny" w:date="2014-06-09T18:38:00Z"/>
            </w:rPr>
          </w:rPrChange>
        </w:rPr>
      </w:pPr>
    </w:p>
    <w:p w14:paraId="232DB09D" w14:textId="77777777" w:rsidR="00564129" w:rsidRPr="00564129" w:rsidRDefault="00564129">
      <w:pPr>
        <w:pStyle w:val="HTMLPreformatted"/>
        <w:divId w:val="1477987617"/>
        <w:rPr>
          <w:ins w:id="10651" w:author="shorny" w:date="2014-06-09T18:38:00Z"/>
          <w:sz w:val="18"/>
          <w:rPrChange w:id="10652" w:author="shorny" w:date="2014-06-09T18:38:00Z">
            <w:rPr>
              <w:ins w:id="10653" w:author="shorny" w:date="2014-06-09T18:38:00Z"/>
            </w:rPr>
          </w:rPrChange>
        </w:rPr>
      </w:pPr>
      <w:ins w:id="10654" w:author="shorny" w:date="2014-06-09T18:38:00Z">
        <w:r w:rsidRPr="00564129">
          <w:rPr>
            <w:sz w:val="18"/>
            <w:rPrChange w:id="10655" w:author="shorny" w:date="2014-06-09T18:38:00Z">
              <w:rPr/>
            </w:rPrChange>
          </w:rPr>
          <w:t xml:space="preserve">  IF </w:t>
        </w:r>
        <w:r w:rsidRPr="00564129">
          <w:rPr>
            <w:rStyle w:val="keyword1"/>
            <w:sz w:val="18"/>
            <w:rPrChange w:id="10656" w:author="shorny" w:date="2014-06-09T18:38:00Z">
              <w:rPr>
                <w:rStyle w:val="keyword1"/>
              </w:rPr>
            </w:rPrChange>
          </w:rPr>
          <w:t>NEW</w:t>
        </w:r>
        <w:r w:rsidRPr="00564129">
          <w:rPr>
            <w:sz w:val="18"/>
            <w:rPrChange w:id="10657" w:author="shorny" w:date="2014-06-09T18:38:00Z">
              <w:rPr/>
            </w:rPrChange>
          </w:rPr>
          <w:t xml:space="preserve">.PrimarySupervisor = 1 </w:t>
        </w:r>
        <w:r w:rsidRPr="00564129">
          <w:rPr>
            <w:rStyle w:val="keyword1"/>
            <w:sz w:val="18"/>
            <w:rPrChange w:id="10658" w:author="shorny" w:date="2014-06-09T18:38:00Z">
              <w:rPr>
                <w:rStyle w:val="keyword1"/>
              </w:rPr>
            </w:rPrChange>
          </w:rPr>
          <w:t>THEN</w:t>
        </w:r>
      </w:ins>
    </w:p>
    <w:p w14:paraId="2ADD4C28" w14:textId="77777777" w:rsidR="00564129" w:rsidRPr="00564129" w:rsidRDefault="00564129">
      <w:pPr>
        <w:pStyle w:val="HTMLPreformatted"/>
        <w:divId w:val="1477987617"/>
        <w:rPr>
          <w:ins w:id="10659" w:author="shorny" w:date="2014-06-09T18:38:00Z"/>
          <w:sz w:val="18"/>
          <w:rPrChange w:id="10660" w:author="shorny" w:date="2014-06-09T18:38:00Z">
            <w:rPr>
              <w:ins w:id="10661" w:author="shorny" w:date="2014-06-09T18:38:00Z"/>
            </w:rPr>
          </w:rPrChange>
        </w:rPr>
      </w:pPr>
      <w:ins w:id="10662" w:author="shorny" w:date="2014-06-09T18:38:00Z">
        <w:r w:rsidRPr="00564129">
          <w:rPr>
            <w:sz w:val="18"/>
            <w:rPrChange w:id="10663" w:author="shorny" w:date="2014-06-09T18:38:00Z">
              <w:rPr/>
            </w:rPrChange>
          </w:rPr>
          <w:t xml:space="preserve">    </w:t>
        </w:r>
        <w:r w:rsidRPr="00564129">
          <w:rPr>
            <w:rStyle w:val="keyword1"/>
            <w:sz w:val="18"/>
            <w:rPrChange w:id="10664" w:author="shorny" w:date="2014-06-09T18:38:00Z">
              <w:rPr>
                <w:rStyle w:val="keyword1"/>
              </w:rPr>
            </w:rPrChange>
          </w:rPr>
          <w:t>SET</w:t>
        </w:r>
        <w:r w:rsidRPr="00564129">
          <w:rPr>
            <w:sz w:val="18"/>
            <w:rPrChange w:id="10665" w:author="shorny" w:date="2014-06-09T18:38:00Z">
              <w:rPr/>
            </w:rPrChange>
          </w:rPr>
          <w:t xml:space="preserve"> v_supervisionRole = </w:t>
        </w:r>
        <w:r w:rsidRPr="00564129">
          <w:rPr>
            <w:rStyle w:val="string1"/>
            <w:sz w:val="18"/>
            <w:rPrChange w:id="10666" w:author="shorny" w:date="2014-06-09T18:38:00Z">
              <w:rPr>
                <w:rStyle w:val="string1"/>
              </w:rPr>
            </w:rPrChange>
          </w:rPr>
          <w:t>'the primary'</w:t>
        </w:r>
        <w:r w:rsidRPr="00564129">
          <w:rPr>
            <w:sz w:val="18"/>
            <w:rPrChange w:id="10667" w:author="shorny" w:date="2014-06-09T18:38:00Z">
              <w:rPr/>
            </w:rPrChange>
          </w:rPr>
          <w:t>;</w:t>
        </w:r>
      </w:ins>
    </w:p>
    <w:p w14:paraId="06BF5B33" w14:textId="77777777" w:rsidR="00564129" w:rsidRPr="00564129" w:rsidRDefault="00564129">
      <w:pPr>
        <w:pStyle w:val="HTMLPreformatted"/>
        <w:divId w:val="1477987617"/>
        <w:rPr>
          <w:ins w:id="10668" w:author="shorny" w:date="2014-06-09T18:38:00Z"/>
          <w:sz w:val="18"/>
          <w:rPrChange w:id="10669" w:author="shorny" w:date="2014-06-09T18:38:00Z">
            <w:rPr>
              <w:ins w:id="10670" w:author="shorny" w:date="2014-06-09T18:38:00Z"/>
            </w:rPr>
          </w:rPrChange>
        </w:rPr>
      </w:pPr>
      <w:ins w:id="10671" w:author="shorny" w:date="2014-06-09T18:38:00Z">
        <w:r w:rsidRPr="00564129">
          <w:rPr>
            <w:sz w:val="18"/>
            <w:rPrChange w:id="10672" w:author="shorny" w:date="2014-06-09T18:38:00Z">
              <w:rPr/>
            </w:rPrChange>
          </w:rPr>
          <w:t xml:space="preserve">  </w:t>
        </w:r>
        <w:r w:rsidRPr="00564129">
          <w:rPr>
            <w:rStyle w:val="keyword1"/>
            <w:sz w:val="18"/>
            <w:rPrChange w:id="10673" w:author="shorny" w:date="2014-06-09T18:38:00Z">
              <w:rPr>
                <w:rStyle w:val="keyword1"/>
              </w:rPr>
            </w:rPrChange>
          </w:rPr>
          <w:t>END</w:t>
        </w:r>
        <w:r w:rsidRPr="00564129">
          <w:rPr>
            <w:sz w:val="18"/>
            <w:rPrChange w:id="10674" w:author="shorny" w:date="2014-06-09T18:38:00Z">
              <w:rPr/>
            </w:rPrChange>
          </w:rPr>
          <w:t xml:space="preserve"> IF;</w:t>
        </w:r>
      </w:ins>
    </w:p>
    <w:p w14:paraId="761A5DA2" w14:textId="77777777" w:rsidR="00564129" w:rsidRPr="00564129" w:rsidRDefault="00564129">
      <w:pPr>
        <w:pStyle w:val="HTMLPreformatted"/>
        <w:divId w:val="1477987617"/>
        <w:rPr>
          <w:ins w:id="10675" w:author="shorny" w:date="2014-06-09T18:38:00Z"/>
          <w:sz w:val="18"/>
          <w:rPrChange w:id="10676" w:author="shorny" w:date="2014-06-09T18:38:00Z">
            <w:rPr>
              <w:ins w:id="10677" w:author="shorny" w:date="2014-06-09T18:38:00Z"/>
            </w:rPr>
          </w:rPrChange>
        </w:rPr>
      </w:pPr>
    </w:p>
    <w:p w14:paraId="6C871333" w14:textId="77777777" w:rsidR="00564129" w:rsidRPr="00564129" w:rsidRDefault="00564129">
      <w:pPr>
        <w:pStyle w:val="HTMLPreformatted"/>
        <w:divId w:val="1477987617"/>
        <w:rPr>
          <w:ins w:id="10678" w:author="shorny" w:date="2014-06-09T18:38:00Z"/>
          <w:sz w:val="18"/>
          <w:rPrChange w:id="10679" w:author="shorny" w:date="2014-06-09T18:38:00Z">
            <w:rPr>
              <w:ins w:id="10680" w:author="shorny" w:date="2014-06-09T18:38:00Z"/>
            </w:rPr>
          </w:rPrChange>
        </w:rPr>
      </w:pPr>
      <w:ins w:id="10681" w:author="shorny" w:date="2014-06-09T18:38:00Z">
        <w:r w:rsidRPr="00564129">
          <w:rPr>
            <w:sz w:val="18"/>
            <w:rPrChange w:id="10682" w:author="shorny" w:date="2014-06-09T18:38:00Z">
              <w:rPr/>
            </w:rPrChange>
          </w:rPr>
          <w:t xml:space="preserve">  </w:t>
        </w:r>
        <w:r w:rsidRPr="00564129">
          <w:rPr>
            <w:rStyle w:val="keyword1"/>
            <w:sz w:val="18"/>
            <w:rPrChange w:id="10683" w:author="shorny" w:date="2014-06-09T18:38:00Z">
              <w:rPr>
                <w:rStyle w:val="keyword1"/>
              </w:rPr>
            </w:rPrChange>
          </w:rPr>
          <w:t>SET</w:t>
        </w:r>
        <w:r w:rsidRPr="00564129">
          <w:rPr>
            <w:sz w:val="18"/>
            <w:rPrChange w:id="10684" w:author="shorny" w:date="2014-06-09T18:38:00Z">
              <w:rPr/>
            </w:rPrChange>
          </w:rPr>
          <w:t xml:space="preserve"> v_comment = </w:t>
        </w:r>
        <w:proofErr w:type="gramStart"/>
        <w:r w:rsidRPr="00564129">
          <w:rPr>
            <w:sz w:val="18"/>
            <w:rPrChange w:id="10685" w:author="shorny" w:date="2014-06-09T18:38:00Z">
              <w:rPr/>
            </w:rPrChange>
          </w:rPr>
          <w:t>CONCAT(</w:t>
        </w:r>
        <w:proofErr w:type="gramEnd"/>
      </w:ins>
    </w:p>
    <w:p w14:paraId="14F87567" w14:textId="77777777" w:rsidR="00564129" w:rsidRPr="00564129" w:rsidRDefault="00564129">
      <w:pPr>
        <w:pStyle w:val="HTMLPreformatted"/>
        <w:divId w:val="1477987617"/>
        <w:rPr>
          <w:ins w:id="10686" w:author="shorny" w:date="2014-06-09T18:38:00Z"/>
          <w:sz w:val="18"/>
          <w:rPrChange w:id="10687" w:author="shorny" w:date="2014-06-09T18:38:00Z">
            <w:rPr>
              <w:ins w:id="10688" w:author="shorny" w:date="2014-06-09T18:38:00Z"/>
            </w:rPr>
          </w:rPrChange>
        </w:rPr>
      </w:pPr>
      <w:ins w:id="10689" w:author="shorny" w:date="2014-06-09T18:38:00Z">
        <w:r w:rsidRPr="00564129">
          <w:rPr>
            <w:sz w:val="18"/>
            <w:rPrChange w:id="10690" w:author="shorny" w:date="2014-06-09T18:38:00Z">
              <w:rPr/>
            </w:rPrChange>
          </w:rPr>
          <w:t xml:space="preserve">  </w:t>
        </w:r>
        <w:r w:rsidRPr="00564129">
          <w:rPr>
            <w:rStyle w:val="string1"/>
            <w:sz w:val="18"/>
            <w:rPrChange w:id="10691" w:author="shorny" w:date="2014-06-09T18:38:00Z">
              <w:rPr>
                <w:rStyle w:val="string1"/>
              </w:rPr>
            </w:rPrChange>
          </w:rPr>
          <w:t>'You have been registered as '</w:t>
        </w:r>
        <w:r w:rsidRPr="00564129">
          <w:rPr>
            <w:sz w:val="18"/>
            <w:rPrChange w:id="10692" w:author="shorny" w:date="2014-06-09T18:38:00Z">
              <w:rPr/>
            </w:rPrChange>
          </w:rPr>
          <w:t>, v_supervisionRole,</w:t>
        </w:r>
      </w:ins>
    </w:p>
    <w:p w14:paraId="1ABCBD39" w14:textId="77777777" w:rsidR="00564129" w:rsidRPr="00564129" w:rsidRDefault="00564129">
      <w:pPr>
        <w:pStyle w:val="HTMLPreformatted"/>
        <w:divId w:val="1477987617"/>
        <w:rPr>
          <w:ins w:id="10693" w:author="shorny" w:date="2014-06-09T18:38:00Z"/>
          <w:sz w:val="18"/>
          <w:rPrChange w:id="10694" w:author="shorny" w:date="2014-06-09T18:38:00Z">
            <w:rPr>
              <w:ins w:id="10695" w:author="shorny" w:date="2014-06-09T18:38:00Z"/>
            </w:rPr>
          </w:rPrChange>
        </w:rPr>
      </w:pPr>
      <w:ins w:id="10696" w:author="shorny" w:date="2014-06-09T18:38:00Z">
        <w:r w:rsidRPr="00564129">
          <w:rPr>
            <w:sz w:val="18"/>
            <w:rPrChange w:id="10697" w:author="shorny" w:date="2014-06-09T18:38:00Z">
              <w:rPr/>
            </w:rPrChange>
          </w:rPr>
          <w:t xml:space="preserve">  </w:t>
        </w:r>
        <w:proofErr w:type="gramStart"/>
        <w:r w:rsidRPr="00564129">
          <w:rPr>
            <w:rStyle w:val="string1"/>
            <w:sz w:val="18"/>
            <w:rPrChange w:id="10698" w:author="shorny" w:date="2014-06-09T18:38:00Z">
              <w:rPr>
                <w:rStyle w:val="string1"/>
              </w:rPr>
            </w:rPrChange>
          </w:rPr>
          <w:t>' supervisor</w:t>
        </w:r>
        <w:proofErr w:type="gramEnd"/>
        <w:r w:rsidRPr="00564129">
          <w:rPr>
            <w:rStyle w:val="string1"/>
            <w:sz w:val="18"/>
            <w:rPrChange w:id="10699" w:author="shorny" w:date="2014-06-09T18:38:00Z">
              <w:rPr>
                <w:rStyle w:val="string1"/>
              </w:rPr>
            </w:rPrChange>
          </w:rPr>
          <w:t xml:space="preserve"> for an RHD application from '</w:t>
        </w:r>
        <w:r w:rsidRPr="00564129">
          <w:rPr>
            <w:sz w:val="18"/>
            <w:rPrChange w:id="10700" w:author="shorny" w:date="2014-06-09T18:38:00Z">
              <w:rPr/>
            </w:rPrChange>
          </w:rPr>
          <w:t xml:space="preserve">, v_apptFName, </w:t>
        </w:r>
        <w:r w:rsidRPr="00564129">
          <w:rPr>
            <w:rStyle w:val="string1"/>
            <w:sz w:val="18"/>
            <w:rPrChange w:id="10701" w:author="shorny" w:date="2014-06-09T18:38:00Z">
              <w:rPr>
                <w:rStyle w:val="string1"/>
              </w:rPr>
            </w:rPrChange>
          </w:rPr>
          <w:t>' '</w:t>
        </w:r>
        <w:r w:rsidRPr="00564129">
          <w:rPr>
            <w:sz w:val="18"/>
            <w:rPrChange w:id="10702" w:author="shorny" w:date="2014-06-09T18:38:00Z">
              <w:rPr/>
            </w:rPrChange>
          </w:rPr>
          <w:t>, v_apptLName,</w:t>
        </w:r>
      </w:ins>
    </w:p>
    <w:p w14:paraId="55B3EE26" w14:textId="77777777" w:rsidR="00564129" w:rsidRPr="00564129" w:rsidRDefault="00564129">
      <w:pPr>
        <w:pStyle w:val="HTMLPreformatted"/>
        <w:divId w:val="1477987617"/>
        <w:rPr>
          <w:ins w:id="10703" w:author="shorny" w:date="2014-06-09T18:38:00Z"/>
          <w:sz w:val="18"/>
          <w:rPrChange w:id="10704" w:author="shorny" w:date="2014-06-09T18:38:00Z">
            <w:rPr>
              <w:ins w:id="10705" w:author="shorny" w:date="2014-06-09T18:38:00Z"/>
            </w:rPr>
          </w:rPrChange>
        </w:rPr>
      </w:pPr>
      <w:ins w:id="10706" w:author="shorny" w:date="2014-06-09T18:38:00Z">
        <w:r w:rsidRPr="00564129">
          <w:rPr>
            <w:sz w:val="18"/>
            <w:rPrChange w:id="10707" w:author="shorny" w:date="2014-06-09T18:38:00Z">
              <w:rPr/>
            </w:rPrChange>
          </w:rPr>
          <w:t xml:space="preserve">  </w:t>
        </w:r>
        <w:proofErr w:type="gramStart"/>
        <w:r w:rsidRPr="00564129">
          <w:rPr>
            <w:rStyle w:val="string1"/>
            <w:sz w:val="18"/>
            <w:rPrChange w:id="10708" w:author="shorny" w:date="2014-06-09T18:38:00Z">
              <w:rPr>
                <w:rStyle w:val="string1"/>
              </w:rPr>
            </w:rPrChange>
          </w:rPr>
          <w:t>' (application ID '</w:t>
        </w:r>
        <w:r w:rsidRPr="00564129">
          <w:rPr>
            <w:sz w:val="18"/>
            <w:rPrChange w:id="10709" w:author="shorny" w:date="2014-06-09T18:38:00Z">
              <w:rPr/>
            </w:rPrChange>
          </w:rPr>
          <w:t xml:space="preserve">, </w:t>
        </w:r>
        <w:r w:rsidRPr="00564129">
          <w:rPr>
            <w:rStyle w:val="keyword1"/>
            <w:sz w:val="18"/>
            <w:rPrChange w:id="10710" w:author="shorny" w:date="2014-06-09T18:38:00Z">
              <w:rPr>
                <w:rStyle w:val="keyword1"/>
              </w:rPr>
            </w:rPrChange>
          </w:rPr>
          <w:t>NEW</w:t>
        </w:r>
        <w:r w:rsidRPr="00564129">
          <w:rPr>
            <w:sz w:val="18"/>
            <w:rPrChange w:id="10711" w:author="shorny" w:date="2014-06-09T18:38:00Z">
              <w:rPr/>
            </w:rPrChange>
          </w:rPr>
          <w:t xml:space="preserve">.ApplicationID, </w:t>
        </w:r>
        <w:r w:rsidRPr="00564129">
          <w:rPr>
            <w:rStyle w:val="string1"/>
            <w:sz w:val="18"/>
            <w:rPrChange w:id="10712" w:author="shorny" w:date="2014-06-09T18:38:00Z">
              <w:rPr>
                <w:rStyle w:val="string1"/>
              </w:rPr>
            </w:rPrChange>
          </w:rPr>
          <w:t>').</w:t>
        </w:r>
        <w:proofErr w:type="gramEnd"/>
        <w:r w:rsidRPr="00564129">
          <w:rPr>
            <w:rStyle w:val="string1"/>
            <w:sz w:val="18"/>
            <w:rPrChange w:id="10713" w:author="shorny" w:date="2014-06-09T18:38:00Z">
              <w:rPr>
                <w:rStyle w:val="string1"/>
              </w:rPr>
            </w:rPrChange>
          </w:rPr>
          <w:t xml:space="preserve"> This change made by '</w:t>
        </w:r>
        <w:r w:rsidRPr="00564129">
          <w:rPr>
            <w:sz w:val="18"/>
            <w:rPrChange w:id="10714" w:author="shorny" w:date="2014-06-09T18:38:00Z">
              <w:rPr/>
            </w:rPrChange>
          </w:rPr>
          <w:t>,</w:t>
        </w:r>
      </w:ins>
    </w:p>
    <w:p w14:paraId="72C41BB7" w14:textId="77777777" w:rsidR="00564129" w:rsidRPr="00564129" w:rsidRDefault="00564129">
      <w:pPr>
        <w:pStyle w:val="HTMLPreformatted"/>
        <w:divId w:val="1477987617"/>
        <w:rPr>
          <w:ins w:id="10715" w:author="shorny" w:date="2014-06-09T18:38:00Z"/>
          <w:sz w:val="18"/>
          <w:rPrChange w:id="10716" w:author="shorny" w:date="2014-06-09T18:38:00Z">
            <w:rPr>
              <w:ins w:id="10717" w:author="shorny" w:date="2014-06-09T18:38:00Z"/>
            </w:rPr>
          </w:rPrChange>
        </w:rPr>
      </w:pPr>
      <w:ins w:id="10718" w:author="shorny" w:date="2014-06-09T18:38:00Z">
        <w:r w:rsidRPr="00564129">
          <w:rPr>
            <w:sz w:val="18"/>
            <w:rPrChange w:id="10719" w:author="shorny" w:date="2014-06-09T18:38:00Z">
              <w:rPr/>
            </w:rPrChange>
          </w:rPr>
          <w:t xml:space="preserve">  v_agentFName, </w:t>
        </w:r>
        <w:r w:rsidRPr="00564129">
          <w:rPr>
            <w:rStyle w:val="string1"/>
            <w:sz w:val="18"/>
            <w:rPrChange w:id="10720" w:author="shorny" w:date="2014-06-09T18:38:00Z">
              <w:rPr>
                <w:rStyle w:val="string1"/>
              </w:rPr>
            </w:rPrChange>
          </w:rPr>
          <w:t>' '</w:t>
        </w:r>
        <w:r w:rsidRPr="00564129">
          <w:rPr>
            <w:sz w:val="18"/>
            <w:rPrChange w:id="10721" w:author="shorny" w:date="2014-06-09T18:38:00Z">
              <w:rPr/>
            </w:rPrChange>
          </w:rPr>
          <w:t xml:space="preserve">, v_agentLName, </w:t>
        </w:r>
        <w:r w:rsidRPr="00564129">
          <w:rPr>
            <w:rStyle w:val="string1"/>
            <w:sz w:val="18"/>
            <w:rPrChange w:id="10722" w:author="shorny" w:date="2014-06-09T18:38:00Z">
              <w:rPr>
                <w:rStyle w:val="string1"/>
              </w:rPr>
            </w:rPrChange>
          </w:rPr>
          <w:t>'.'</w:t>
        </w:r>
        <w:r w:rsidRPr="00564129">
          <w:rPr>
            <w:sz w:val="18"/>
            <w:rPrChange w:id="10723" w:author="shorny" w:date="2014-06-09T18:38:00Z">
              <w:rPr/>
            </w:rPrChange>
          </w:rPr>
          <w:t>);</w:t>
        </w:r>
      </w:ins>
    </w:p>
    <w:p w14:paraId="68683B9B" w14:textId="77777777" w:rsidR="00564129" w:rsidRPr="00564129" w:rsidRDefault="00564129">
      <w:pPr>
        <w:pStyle w:val="HTMLPreformatted"/>
        <w:divId w:val="1477987617"/>
        <w:rPr>
          <w:ins w:id="10724" w:author="shorny" w:date="2014-06-09T18:38:00Z"/>
          <w:sz w:val="18"/>
          <w:rPrChange w:id="10725" w:author="shorny" w:date="2014-06-09T18:38:00Z">
            <w:rPr>
              <w:ins w:id="10726" w:author="shorny" w:date="2014-06-09T18:38:00Z"/>
            </w:rPr>
          </w:rPrChange>
        </w:rPr>
      </w:pPr>
    </w:p>
    <w:p w14:paraId="01C39A61" w14:textId="77777777" w:rsidR="00564129" w:rsidRPr="00564129" w:rsidRDefault="00564129">
      <w:pPr>
        <w:pStyle w:val="HTMLPreformatted"/>
        <w:divId w:val="1477987617"/>
        <w:rPr>
          <w:ins w:id="10727" w:author="shorny" w:date="2014-06-09T18:38:00Z"/>
          <w:sz w:val="18"/>
          <w:rPrChange w:id="10728" w:author="shorny" w:date="2014-06-09T18:38:00Z">
            <w:rPr>
              <w:ins w:id="10729" w:author="shorny" w:date="2014-06-09T18:38:00Z"/>
            </w:rPr>
          </w:rPrChange>
        </w:rPr>
      </w:pPr>
      <w:ins w:id="10730" w:author="shorny" w:date="2014-06-09T18:38:00Z">
        <w:r w:rsidRPr="00564129">
          <w:rPr>
            <w:sz w:val="18"/>
            <w:rPrChange w:id="10731" w:author="shorny" w:date="2014-06-09T18:38:00Z">
              <w:rPr/>
            </w:rPrChange>
          </w:rPr>
          <w:t xml:space="preserve">  </w:t>
        </w:r>
        <w:r w:rsidRPr="00564129">
          <w:rPr>
            <w:rStyle w:val="keyword1"/>
            <w:sz w:val="18"/>
            <w:rPrChange w:id="10732" w:author="shorny" w:date="2014-06-09T18:38:00Z">
              <w:rPr>
                <w:rStyle w:val="keyword1"/>
              </w:rPr>
            </w:rPrChange>
          </w:rPr>
          <w:t>INSERT</w:t>
        </w:r>
        <w:r w:rsidRPr="00564129">
          <w:rPr>
            <w:sz w:val="18"/>
            <w:rPrChange w:id="10733" w:author="shorny" w:date="2014-06-09T18:38:00Z">
              <w:rPr/>
            </w:rPrChange>
          </w:rPr>
          <w:t xml:space="preserve"> </w:t>
        </w:r>
        <w:r w:rsidRPr="00564129">
          <w:rPr>
            <w:rStyle w:val="keyword1"/>
            <w:sz w:val="18"/>
            <w:rPrChange w:id="10734" w:author="shorny" w:date="2014-06-09T18:38:00Z">
              <w:rPr>
                <w:rStyle w:val="keyword1"/>
              </w:rPr>
            </w:rPrChange>
          </w:rPr>
          <w:t>INTO</w:t>
        </w:r>
        <w:r w:rsidRPr="00564129">
          <w:rPr>
            <w:sz w:val="18"/>
            <w:rPrChange w:id="10735" w:author="shorny" w:date="2014-06-09T18:38:00Z">
              <w:rPr/>
            </w:rPrChange>
          </w:rPr>
          <w:t xml:space="preserve"> </w:t>
        </w:r>
        <w:proofErr w:type="gramStart"/>
        <w:r w:rsidRPr="00564129">
          <w:rPr>
            <w:sz w:val="18"/>
            <w:rPrChange w:id="10736" w:author="shorny" w:date="2014-06-09T18:38:00Z">
              <w:rPr/>
            </w:rPrChange>
          </w:rPr>
          <w:t>Decision(</w:t>
        </w:r>
        <w:proofErr w:type="gramEnd"/>
        <w:r w:rsidRPr="00564129">
          <w:rPr>
            <w:rStyle w:val="type1"/>
            <w:sz w:val="18"/>
            <w:rPrChange w:id="10737" w:author="shorny" w:date="2014-06-09T18:38:00Z">
              <w:rPr>
                <w:rStyle w:val="type1"/>
              </w:rPr>
            </w:rPrChange>
          </w:rPr>
          <w:t>Date</w:t>
        </w:r>
        <w:r w:rsidRPr="00564129">
          <w:rPr>
            <w:sz w:val="18"/>
            <w:rPrChange w:id="10738" w:author="shorny" w:date="2014-06-09T18:38:00Z">
              <w:rPr/>
            </w:rPrChange>
          </w:rPr>
          <w:t>, Comment, StaffID, DecisionTypeID, Reportable, Sent)</w:t>
        </w:r>
      </w:ins>
    </w:p>
    <w:p w14:paraId="48063263" w14:textId="77777777" w:rsidR="00564129" w:rsidRPr="00564129" w:rsidRDefault="00564129">
      <w:pPr>
        <w:pStyle w:val="HTMLPreformatted"/>
        <w:divId w:val="1477987617"/>
        <w:rPr>
          <w:ins w:id="10739" w:author="shorny" w:date="2014-06-09T18:38:00Z"/>
          <w:sz w:val="18"/>
          <w:rPrChange w:id="10740" w:author="shorny" w:date="2014-06-09T18:38:00Z">
            <w:rPr>
              <w:ins w:id="10741" w:author="shorny" w:date="2014-06-09T18:38:00Z"/>
            </w:rPr>
          </w:rPrChange>
        </w:rPr>
      </w:pPr>
      <w:ins w:id="10742" w:author="shorny" w:date="2014-06-09T18:38:00Z">
        <w:r w:rsidRPr="00564129">
          <w:rPr>
            <w:sz w:val="18"/>
            <w:rPrChange w:id="10743" w:author="shorny" w:date="2014-06-09T18:38:00Z">
              <w:rPr/>
            </w:rPrChange>
          </w:rPr>
          <w:t xml:space="preserve">  </w:t>
        </w:r>
        <w:r w:rsidRPr="00564129">
          <w:rPr>
            <w:rStyle w:val="keyword1"/>
            <w:sz w:val="18"/>
            <w:rPrChange w:id="10744" w:author="shorny" w:date="2014-06-09T18:38:00Z">
              <w:rPr>
                <w:rStyle w:val="keyword1"/>
              </w:rPr>
            </w:rPrChange>
          </w:rPr>
          <w:t>VALUES</w:t>
        </w:r>
        <w:r w:rsidRPr="00564129">
          <w:rPr>
            <w:sz w:val="18"/>
            <w:rPrChange w:id="10745" w:author="shorny" w:date="2014-06-09T18:38:00Z">
              <w:rPr/>
            </w:rPrChange>
          </w:rPr>
          <w:t xml:space="preserve"> (</w:t>
        </w:r>
        <w:r w:rsidRPr="00564129">
          <w:rPr>
            <w:rStyle w:val="builtin1"/>
            <w:sz w:val="18"/>
            <w:rPrChange w:id="10746" w:author="shorny" w:date="2014-06-09T18:38:00Z">
              <w:rPr>
                <w:rStyle w:val="builtin1"/>
              </w:rPr>
            </w:rPrChange>
          </w:rPr>
          <w:t>CURRENT_</w:t>
        </w:r>
        <w:proofErr w:type="gramStart"/>
        <w:r w:rsidRPr="00564129">
          <w:rPr>
            <w:rStyle w:val="builtin1"/>
            <w:sz w:val="18"/>
            <w:rPrChange w:id="10747" w:author="shorny" w:date="2014-06-09T18:38:00Z">
              <w:rPr>
                <w:rStyle w:val="builtin1"/>
              </w:rPr>
            </w:rPrChange>
          </w:rPr>
          <w:t>DATE</w:t>
        </w:r>
        <w:r w:rsidRPr="00564129">
          <w:rPr>
            <w:sz w:val="18"/>
            <w:rPrChange w:id="10748" w:author="shorny" w:date="2014-06-09T18:38:00Z">
              <w:rPr/>
            </w:rPrChange>
          </w:rPr>
          <w:t>(</w:t>
        </w:r>
        <w:proofErr w:type="gramEnd"/>
        <w:r w:rsidRPr="00564129">
          <w:rPr>
            <w:sz w:val="18"/>
            <w:rPrChange w:id="10749" w:author="shorny" w:date="2014-06-09T18:38:00Z">
              <w:rPr/>
            </w:rPrChange>
          </w:rPr>
          <w:t xml:space="preserve">), v_comment, </w:t>
        </w:r>
        <w:r w:rsidRPr="00564129">
          <w:rPr>
            <w:rStyle w:val="keyword1"/>
            <w:sz w:val="18"/>
            <w:rPrChange w:id="10750" w:author="shorny" w:date="2014-06-09T18:38:00Z">
              <w:rPr>
                <w:rStyle w:val="keyword1"/>
              </w:rPr>
            </w:rPrChange>
          </w:rPr>
          <w:t>NEW</w:t>
        </w:r>
        <w:r w:rsidRPr="00564129">
          <w:rPr>
            <w:sz w:val="18"/>
            <w:rPrChange w:id="10751" w:author="shorny" w:date="2014-06-09T18:38:00Z">
              <w:rPr/>
            </w:rPrChange>
          </w:rPr>
          <w:t>.StaffID, v_decisionTypeID, 1, 0);</w:t>
        </w:r>
      </w:ins>
    </w:p>
    <w:p w14:paraId="30C7CDD2" w14:textId="77777777" w:rsidR="00564129" w:rsidRPr="00564129" w:rsidRDefault="00564129">
      <w:pPr>
        <w:pStyle w:val="HTMLPreformatted"/>
        <w:divId w:val="1477987617"/>
        <w:rPr>
          <w:ins w:id="10752" w:author="shorny" w:date="2014-06-09T18:38:00Z"/>
          <w:sz w:val="18"/>
          <w:rPrChange w:id="10753" w:author="shorny" w:date="2014-06-09T18:38:00Z">
            <w:rPr>
              <w:ins w:id="10754" w:author="shorny" w:date="2014-06-09T18:38:00Z"/>
            </w:rPr>
          </w:rPrChange>
        </w:rPr>
      </w:pPr>
      <w:ins w:id="10755" w:author="shorny" w:date="2014-06-09T18:38:00Z">
        <w:r w:rsidRPr="00564129">
          <w:rPr>
            <w:rStyle w:val="keyword1"/>
            <w:sz w:val="18"/>
            <w:rPrChange w:id="10756" w:author="shorny" w:date="2014-06-09T18:38:00Z">
              <w:rPr>
                <w:rStyle w:val="keyword1"/>
              </w:rPr>
            </w:rPrChange>
          </w:rPr>
          <w:t>END</w:t>
        </w:r>
        <w:r w:rsidRPr="00564129">
          <w:rPr>
            <w:sz w:val="18"/>
            <w:rPrChange w:id="10757" w:author="shorny" w:date="2014-06-09T18:38:00Z">
              <w:rPr/>
            </w:rPrChange>
          </w:rPr>
          <w:t xml:space="preserve"> $$</w:t>
        </w:r>
      </w:ins>
    </w:p>
    <w:p w14:paraId="7C2FB133" w14:textId="77777777" w:rsidR="00564129" w:rsidRPr="00564129" w:rsidRDefault="00564129">
      <w:pPr>
        <w:pStyle w:val="HTMLPreformatted"/>
        <w:divId w:val="1477987617"/>
        <w:rPr>
          <w:ins w:id="10758" w:author="shorny" w:date="2014-06-09T18:38:00Z"/>
          <w:sz w:val="18"/>
          <w:rPrChange w:id="10759" w:author="shorny" w:date="2014-06-09T18:38:00Z">
            <w:rPr>
              <w:ins w:id="10760" w:author="shorny" w:date="2014-06-09T18:38:00Z"/>
            </w:rPr>
          </w:rPrChange>
        </w:rPr>
      </w:pPr>
      <w:proofErr w:type="gramStart"/>
      <w:ins w:id="10761" w:author="shorny" w:date="2014-06-09T18:38:00Z">
        <w:r w:rsidRPr="00564129">
          <w:rPr>
            <w:sz w:val="18"/>
            <w:rPrChange w:id="10762" w:author="shorny" w:date="2014-06-09T18:38:00Z">
              <w:rPr/>
            </w:rPrChange>
          </w:rPr>
          <w:t>DELIMITER ;</w:t>
        </w:r>
        <w:proofErr w:type="gramEnd"/>
      </w:ins>
    </w:p>
    <w:p w14:paraId="4CADEF68" w14:textId="77777777" w:rsidR="00564129" w:rsidRPr="00564129" w:rsidRDefault="00564129">
      <w:pPr>
        <w:pStyle w:val="HTMLPreformatted"/>
        <w:divId w:val="1477987617"/>
        <w:rPr>
          <w:ins w:id="10763" w:author="shorny" w:date="2014-06-09T18:38:00Z"/>
          <w:sz w:val="18"/>
          <w:rPrChange w:id="10764" w:author="shorny" w:date="2014-06-09T18:38:00Z">
            <w:rPr>
              <w:ins w:id="10765" w:author="shorny" w:date="2014-06-09T18:38:00Z"/>
            </w:rPr>
          </w:rPrChange>
        </w:rPr>
      </w:pPr>
    </w:p>
    <w:p w14:paraId="47C6489D" w14:textId="77777777" w:rsidR="00564129" w:rsidRPr="00564129" w:rsidRDefault="00564129">
      <w:pPr>
        <w:pStyle w:val="HTMLPreformatted"/>
        <w:divId w:val="1477987617"/>
        <w:rPr>
          <w:ins w:id="10766" w:author="shorny" w:date="2014-06-09T18:38:00Z"/>
          <w:sz w:val="18"/>
          <w:rPrChange w:id="10767" w:author="shorny" w:date="2014-06-09T18:38:00Z">
            <w:rPr>
              <w:ins w:id="10768" w:author="shorny" w:date="2014-06-09T18:38:00Z"/>
            </w:rPr>
          </w:rPrChange>
        </w:rPr>
      </w:pPr>
      <w:ins w:id="10769" w:author="shorny" w:date="2014-06-09T18:38:00Z">
        <w:r w:rsidRPr="00564129">
          <w:rPr>
            <w:sz w:val="18"/>
            <w:rPrChange w:id="10770" w:author="shorny" w:date="2014-06-09T18:38:00Z">
              <w:rPr/>
            </w:rPrChange>
          </w:rPr>
          <w:t>DELIMITER $$</w:t>
        </w:r>
      </w:ins>
    </w:p>
    <w:p w14:paraId="1CDC9517" w14:textId="77777777" w:rsidR="00564129" w:rsidRPr="00564129" w:rsidRDefault="00564129">
      <w:pPr>
        <w:pStyle w:val="HTMLPreformatted"/>
        <w:divId w:val="1477987617"/>
        <w:rPr>
          <w:ins w:id="10771" w:author="shorny" w:date="2014-06-09T18:38:00Z"/>
          <w:sz w:val="18"/>
          <w:rPrChange w:id="10772" w:author="shorny" w:date="2014-06-09T18:38:00Z">
            <w:rPr>
              <w:ins w:id="10773" w:author="shorny" w:date="2014-06-09T18:38:00Z"/>
            </w:rPr>
          </w:rPrChange>
        </w:rPr>
      </w:pPr>
      <w:ins w:id="10774" w:author="shorny" w:date="2014-06-09T18:38:00Z">
        <w:r w:rsidRPr="00564129">
          <w:rPr>
            <w:rStyle w:val="keyword1"/>
            <w:sz w:val="18"/>
            <w:rPrChange w:id="10775" w:author="shorny" w:date="2014-06-09T18:38:00Z">
              <w:rPr>
                <w:rStyle w:val="keyword1"/>
              </w:rPr>
            </w:rPrChange>
          </w:rPr>
          <w:t>DROP</w:t>
        </w:r>
        <w:r w:rsidRPr="00564129">
          <w:rPr>
            <w:sz w:val="18"/>
            <w:rPrChange w:id="10776" w:author="shorny" w:date="2014-06-09T18:38:00Z">
              <w:rPr/>
            </w:rPrChange>
          </w:rPr>
          <w:t xml:space="preserve"> </w:t>
        </w:r>
        <w:r w:rsidRPr="00564129">
          <w:rPr>
            <w:rStyle w:val="keyword1"/>
            <w:sz w:val="18"/>
            <w:rPrChange w:id="10777" w:author="shorny" w:date="2014-06-09T18:38:00Z">
              <w:rPr>
                <w:rStyle w:val="keyword1"/>
              </w:rPr>
            </w:rPrChange>
          </w:rPr>
          <w:t>TRIGGER</w:t>
        </w:r>
        <w:r w:rsidRPr="00564129">
          <w:rPr>
            <w:sz w:val="18"/>
            <w:rPrChange w:id="10778" w:author="shorny" w:date="2014-06-09T18:38:00Z">
              <w:rPr/>
            </w:rPrChange>
          </w:rPr>
          <w:t xml:space="preserve"> </w:t>
        </w:r>
        <w:r w:rsidRPr="00564129">
          <w:rPr>
            <w:rStyle w:val="function-name1"/>
            <w:sz w:val="18"/>
            <w:rPrChange w:id="10779" w:author="shorny" w:date="2014-06-09T18:38:00Z">
              <w:rPr>
                <w:rStyle w:val="function-name1"/>
              </w:rPr>
            </w:rPrChange>
          </w:rPr>
          <w:t>IF</w:t>
        </w:r>
        <w:r w:rsidRPr="00564129">
          <w:rPr>
            <w:sz w:val="18"/>
            <w:rPrChange w:id="10780" w:author="shorny" w:date="2014-06-09T18:38:00Z">
              <w:rPr/>
            </w:rPrChange>
          </w:rPr>
          <w:t xml:space="preserve"> </w:t>
        </w:r>
        <w:r w:rsidRPr="00564129">
          <w:rPr>
            <w:rStyle w:val="keyword1"/>
            <w:sz w:val="18"/>
            <w:rPrChange w:id="10781" w:author="shorny" w:date="2014-06-09T18:38:00Z">
              <w:rPr>
                <w:rStyle w:val="keyword1"/>
              </w:rPr>
            </w:rPrChange>
          </w:rPr>
          <w:t>EXISTS</w:t>
        </w:r>
        <w:r w:rsidRPr="00564129">
          <w:rPr>
            <w:sz w:val="18"/>
            <w:rPrChange w:id="10782" w:author="shorny" w:date="2014-06-09T18:38:00Z">
              <w:rPr/>
            </w:rPrChange>
          </w:rPr>
          <w:t xml:space="preserve"> SUPERVISE_AS_AD $$</w:t>
        </w:r>
      </w:ins>
    </w:p>
    <w:p w14:paraId="555055F7" w14:textId="77777777" w:rsidR="00564129" w:rsidRPr="00564129" w:rsidRDefault="00564129">
      <w:pPr>
        <w:pStyle w:val="HTMLPreformatted"/>
        <w:divId w:val="1477987617"/>
        <w:rPr>
          <w:ins w:id="10783" w:author="shorny" w:date="2014-06-09T18:38:00Z"/>
          <w:sz w:val="18"/>
          <w:rPrChange w:id="10784" w:author="shorny" w:date="2014-06-09T18:38:00Z">
            <w:rPr>
              <w:ins w:id="10785" w:author="shorny" w:date="2014-06-09T18:38:00Z"/>
            </w:rPr>
          </w:rPrChange>
        </w:rPr>
      </w:pPr>
      <w:ins w:id="10786" w:author="shorny" w:date="2014-06-09T18:38:00Z">
        <w:r w:rsidRPr="00564129">
          <w:rPr>
            <w:rStyle w:val="keyword1"/>
            <w:sz w:val="18"/>
            <w:rPrChange w:id="10787" w:author="shorny" w:date="2014-06-09T18:38:00Z">
              <w:rPr>
                <w:rStyle w:val="keyword1"/>
              </w:rPr>
            </w:rPrChange>
          </w:rPr>
          <w:t>CREATE</w:t>
        </w:r>
        <w:r w:rsidRPr="00564129">
          <w:rPr>
            <w:sz w:val="18"/>
            <w:rPrChange w:id="10788" w:author="shorny" w:date="2014-06-09T18:38:00Z">
              <w:rPr/>
            </w:rPrChange>
          </w:rPr>
          <w:t xml:space="preserve"> </w:t>
        </w:r>
        <w:r w:rsidRPr="00564129">
          <w:rPr>
            <w:rStyle w:val="keyword1"/>
            <w:sz w:val="18"/>
            <w:rPrChange w:id="10789" w:author="shorny" w:date="2014-06-09T18:38:00Z">
              <w:rPr>
                <w:rStyle w:val="keyword1"/>
              </w:rPr>
            </w:rPrChange>
          </w:rPr>
          <w:t>TRIGGER</w:t>
        </w:r>
        <w:r w:rsidRPr="00564129">
          <w:rPr>
            <w:sz w:val="18"/>
            <w:rPrChange w:id="10790" w:author="shorny" w:date="2014-06-09T18:38:00Z">
              <w:rPr/>
            </w:rPrChange>
          </w:rPr>
          <w:t xml:space="preserve"> </w:t>
        </w:r>
        <w:r w:rsidRPr="00564129">
          <w:rPr>
            <w:rStyle w:val="function-name1"/>
            <w:sz w:val="18"/>
            <w:rPrChange w:id="10791" w:author="shorny" w:date="2014-06-09T18:38:00Z">
              <w:rPr>
                <w:rStyle w:val="function-name1"/>
              </w:rPr>
            </w:rPrChange>
          </w:rPr>
          <w:t>SUPERVISE_AS_AD</w:t>
        </w:r>
        <w:r w:rsidRPr="00564129">
          <w:rPr>
            <w:sz w:val="18"/>
            <w:rPrChange w:id="10792" w:author="shorny" w:date="2014-06-09T18:38:00Z">
              <w:rPr/>
            </w:rPrChange>
          </w:rPr>
          <w:t xml:space="preserve"> </w:t>
        </w:r>
        <w:r w:rsidRPr="00564129">
          <w:rPr>
            <w:rStyle w:val="keyword1"/>
            <w:sz w:val="18"/>
            <w:rPrChange w:id="10793" w:author="shorny" w:date="2014-06-09T18:38:00Z">
              <w:rPr>
                <w:rStyle w:val="keyword1"/>
              </w:rPr>
            </w:rPrChange>
          </w:rPr>
          <w:t>AFTER</w:t>
        </w:r>
        <w:r w:rsidRPr="00564129">
          <w:rPr>
            <w:sz w:val="18"/>
            <w:rPrChange w:id="10794" w:author="shorny" w:date="2014-06-09T18:38:00Z">
              <w:rPr/>
            </w:rPrChange>
          </w:rPr>
          <w:t xml:space="preserve"> </w:t>
        </w:r>
        <w:r w:rsidRPr="00564129">
          <w:rPr>
            <w:rStyle w:val="keyword1"/>
            <w:sz w:val="18"/>
            <w:rPrChange w:id="10795" w:author="shorny" w:date="2014-06-09T18:38:00Z">
              <w:rPr>
                <w:rStyle w:val="keyword1"/>
              </w:rPr>
            </w:rPrChange>
          </w:rPr>
          <w:t>DELETE</w:t>
        </w:r>
        <w:r w:rsidRPr="00564129">
          <w:rPr>
            <w:sz w:val="18"/>
            <w:rPrChange w:id="10796" w:author="shorny" w:date="2014-06-09T18:38:00Z">
              <w:rPr/>
            </w:rPrChange>
          </w:rPr>
          <w:t xml:space="preserve"> </w:t>
        </w:r>
        <w:r w:rsidRPr="00564129">
          <w:rPr>
            <w:rStyle w:val="keyword1"/>
            <w:sz w:val="18"/>
            <w:rPrChange w:id="10797" w:author="shorny" w:date="2014-06-09T18:38:00Z">
              <w:rPr>
                <w:rStyle w:val="keyword1"/>
              </w:rPr>
            </w:rPrChange>
          </w:rPr>
          <w:t>ON</w:t>
        </w:r>
      </w:ins>
    </w:p>
    <w:p w14:paraId="05FED0EE" w14:textId="77777777" w:rsidR="00564129" w:rsidRPr="00564129" w:rsidRDefault="00564129">
      <w:pPr>
        <w:pStyle w:val="HTMLPreformatted"/>
        <w:divId w:val="1477987617"/>
        <w:rPr>
          <w:ins w:id="10798" w:author="shorny" w:date="2014-06-09T18:38:00Z"/>
          <w:sz w:val="18"/>
          <w:rPrChange w:id="10799" w:author="shorny" w:date="2014-06-09T18:38:00Z">
            <w:rPr>
              <w:ins w:id="10800" w:author="shorny" w:date="2014-06-09T18:38:00Z"/>
            </w:rPr>
          </w:rPrChange>
        </w:rPr>
      </w:pPr>
      <w:ins w:id="10801" w:author="shorny" w:date="2014-06-09T18:38:00Z">
        <w:r w:rsidRPr="00564129">
          <w:rPr>
            <w:sz w:val="18"/>
            <w:rPrChange w:id="10802" w:author="shorny" w:date="2014-06-09T18:38:00Z">
              <w:rPr/>
            </w:rPrChange>
          </w:rPr>
          <w:t xml:space="preserve">`Supervise </w:t>
        </w:r>
        <w:r w:rsidRPr="00564129">
          <w:rPr>
            <w:rStyle w:val="keyword1"/>
            <w:sz w:val="18"/>
            <w:rPrChange w:id="10803" w:author="shorny" w:date="2014-06-09T18:38:00Z">
              <w:rPr>
                <w:rStyle w:val="keyword1"/>
              </w:rPr>
            </w:rPrChange>
          </w:rPr>
          <w:t>as</w:t>
        </w:r>
        <w:r w:rsidRPr="00564129">
          <w:rPr>
            <w:sz w:val="18"/>
            <w:rPrChange w:id="10804" w:author="shorny" w:date="2014-06-09T18:38:00Z">
              <w:rPr/>
            </w:rPrChange>
          </w:rPr>
          <w:t>`</w:t>
        </w:r>
      </w:ins>
    </w:p>
    <w:p w14:paraId="1BA1F907" w14:textId="77777777" w:rsidR="00564129" w:rsidRPr="00564129" w:rsidRDefault="00564129">
      <w:pPr>
        <w:pStyle w:val="HTMLPreformatted"/>
        <w:divId w:val="1477987617"/>
        <w:rPr>
          <w:ins w:id="10805" w:author="shorny" w:date="2014-06-09T18:38:00Z"/>
          <w:sz w:val="18"/>
          <w:rPrChange w:id="10806" w:author="shorny" w:date="2014-06-09T18:38:00Z">
            <w:rPr>
              <w:ins w:id="10807" w:author="shorny" w:date="2014-06-09T18:38:00Z"/>
            </w:rPr>
          </w:rPrChange>
        </w:rPr>
      </w:pPr>
      <w:ins w:id="10808" w:author="shorny" w:date="2014-06-09T18:38:00Z">
        <w:r w:rsidRPr="00564129">
          <w:rPr>
            <w:rStyle w:val="keyword1"/>
            <w:sz w:val="18"/>
            <w:rPrChange w:id="10809" w:author="shorny" w:date="2014-06-09T18:38:00Z">
              <w:rPr>
                <w:rStyle w:val="keyword1"/>
              </w:rPr>
            </w:rPrChange>
          </w:rPr>
          <w:t>FOR</w:t>
        </w:r>
        <w:r w:rsidRPr="00564129">
          <w:rPr>
            <w:sz w:val="18"/>
            <w:rPrChange w:id="10810" w:author="shorny" w:date="2014-06-09T18:38:00Z">
              <w:rPr/>
            </w:rPrChange>
          </w:rPr>
          <w:t xml:space="preserve"> </w:t>
        </w:r>
        <w:r w:rsidRPr="00564129">
          <w:rPr>
            <w:rStyle w:val="keyword1"/>
            <w:sz w:val="18"/>
            <w:rPrChange w:id="10811" w:author="shorny" w:date="2014-06-09T18:38:00Z">
              <w:rPr>
                <w:rStyle w:val="keyword1"/>
              </w:rPr>
            </w:rPrChange>
          </w:rPr>
          <w:t>EACH</w:t>
        </w:r>
        <w:r w:rsidRPr="00564129">
          <w:rPr>
            <w:sz w:val="18"/>
            <w:rPrChange w:id="10812" w:author="shorny" w:date="2014-06-09T18:38:00Z">
              <w:rPr/>
            </w:rPrChange>
          </w:rPr>
          <w:t xml:space="preserve"> </w:t>
        </w:r>
        <w:r w:rsidRPr="00564129">
          <w:rPr>
            <w:rStyle w:val="type1"/>
            <w:sz w:val="18"/>
            <w:rPrChange w:id="10813" w:author="shorny" w:date="2014-06-09T18:38:00Z">
              <w:rPr>
                <w:rStyle w:val="type1"/>
              </w:rPr>
            </w:rPrChange>
          </w:rPr>
          <w:t>ROW</w:t>
        </w:r>
      </w:ins>
    </w:p>
    <w:p w14:paraId="2FDB4EB8" w14:textId="77777777" w:rsidR="00564129" w:rsidRPr="00564129" w:rsidRDefault="00564129">
      <w:pPr>
        <w:pStyle w:val="HTMLPreformatted"/>
        <w:divId w:val="1477987617"/>
        <w:rPr>
          <w:ins w:id="10814" w:author="shorny" w:date="2014-06-09T18:38:00Z"/>
          <w:sz w:val="18"/>
          <w:rPrChange w:id="10815" w:author="shorny" w:date="2014-06-09T18:38:00Z">
            <w:rPr>
              <w:ins w:id="10816" w:author="shorny" w:date="2014-06-09T18:38:00Z"/>
            </w:rPr>
          </w:rPrChange>
        </w:rPr>
      </w:pPr>
      <w:ins w:id="10817" w:author="shorny" w:date="2014-06-09T18:38:00Z">
        <w:r w:rsidRPr="00564129">
          <w:rPr>
            <w:rStyle w:val="keyword1"/>
            <w:sz w:val="18"/>
            <w:rPrChange w:id="10818" w:author="shorny" w:date="2014-06-09T18:38:00Z">
              <w:rPr>
                <w:rStyle w:val="keyword1"/>
              </w:rPr>
            </w:rPrChange>
          </w:rPr>
          <w:t>BEGIN</w:t>
        </w:r>
      </w:ins>
    </w:p>
    <w:p w14:paraId="0B67C622" w14:textId="77777777" w:rsidR="00564129" w:rsidRPr="00564129" w:rsidRDefault="00564129">
      <w:pPr>
        <w:pStyle w:val="HTMLPreformatted"/>
        <w:divId w:val="1477987617"/>
        <w:rPr>
          <w:ins w:id="10819" w:author="shorny" w:date="2014-06-09T18:38:00Z"/>
          <w:sz w:val="18"/>
          <w:rPrChange w:id="10820" w:author="shorny" w:date="2014-06-09T18:38:00Z">
            <w:rPr>
              <w:ins w:id="10821" w:author="shorny" w:date="2014-06-09T18:38:00Z"/>
            </w:rPr>
          </w:rPrChange>
        </w:rPr>
      </w:pPr>
      <w:ins w:id="10822" w:author="shorny" w:date="2014-06-09T18:38:00Z">
        <w:r w:rsidRPr="00564129">
          <w:rPr>
            <w:sz w:val="18"/>
            <w:rPrChange w:id="10823" w:author="shorny" w:date="2014-06-09T18:38:00Z">
              <w:rPr/>
            </w:rPrChange>
          </w:rPr>
          <w:t xml:space="preserve">  </w:t>
        </w:r>
        <w:r w:rsidRPr="00564129">
          <w:rPr>
            <w:rStyle w:val="keyword1"/>
            <w:sz w:val="18"/>
            <w:rPrChange w:id="10824" w:author="shorny" w:date="2014-06-09T18:38:00Z">
              <w:rPr>
                <w:rStyle w:val="keyword1"/>
              </w:rPr>
            </w:rPrChange>
          </w:rPr>
          <w:t>DECLARE</w:t>
        </w:r>
        <w:r w:rsidRPr="00564129">
          <w:rPr>
            <w:sz w:val="18"/>
            <w:rPrChange w:id="10825" w:author="shorny" w:date="2014-06-09T18:38:00Z">
              <w:rPr/>
            </w:rPrChange>
          </w:rPr>
          <w:t xml:space="preserve"> v_apptFName </w:t>
        </w:r>
        <w:proofErr w:type="gramStart"/>
        <w:r w:rsidRPr="00564129">
          <w:rPr>
            <w:rStyle w:val="type1"/>
            <w:sz w:val="18"/>
            <w:rPrChange w:id="10826" w:author="shorny" w:date="2014-06-09T18:38:00Z">
              <w:rPr>
                <w:rStyle w:val="type1"/>
              </w:rPr>
            </w:rPrChange>
          </w:rPr>
          <w:t>varchar</w:t>
        </w:r>
        <w:r w:rsidRPr="00564129">
          <w:rPr>
            <w:sz w:val="18"/>
            <w:rPrChange w:id="10827" w:author="shorny" w:date="2014-06-09T18:38:00Z">
              <w:rPr/>
            </w:rPrChange>
          </w:rPr>
          <w:t>(</w:t>
        </w:r>
        <w:proofErr w:type="gramEnd"/>
        <w:r w:rsidRPr="00564129">
          <w:rPr>
            <w:sz w:val="18"/>
            <w:rPrChange w:id="10828" w:author="shorny" w:date="2014-06-09T18:38:00Z">
              <w:rPr/>
            </w:rPrChange>
          </w:rPr>
          <w:t>50) ;</w:t>
        </w:r>
      </w:ins>
    </w:p>
    <w:p w14:paraId="2728BF4D" w14:textId="77777777" w:rsidR="00564129" w:rsidRPr="00564129" w:rsidRDefault="00564129">
      <w:pPr>
        <w:pStyle w:val="HTMLPreformatted"/>
        <w:divId w:val="1477987617"/>
        <w:rPr>
          <w:ins w:id="10829" w:author="shorny" w:date="2014-06-09T18:38:00Z"/>
          <w:sz w:val="18"/>
          <w:rPrChange w:id="10830" w:author="shorny" w:date="2014-06-09T18:38:00Z">
            <w:rPr>
              <w:ins w:id="10831" w:author="shorny" w:date="2014-06-09T18:38:00Z"/>
            </w:rPr>
          </w:rPrChange>
        </w:rPr>
      </w:pPr>
      <w:ins w:id="10832" w:author="shorny" w:date="2014-06-09T18:38:00Z">
        <w:r w:rsidRPr="00564129">
          <w:rPr>
            <w:sz w:val="18"/>
            <w:rPrChange w:id="10833" w:author="shorny" w:date="2014-06-09T18:38:00Z">
              <w:rPr/>
            </w:rPrChange>
          </w:rPr>
          <w:t xml:space="preserve">  </w:t>
        </w:r>
        <w:r w:rsidRPr="00564129">
          <w:rPr>
            <w:rStyle w:val="keyword1"/>
            <w:sz w:val="18"/>
            <w:rPrChange w:id="10834" w:author="shorny" w:date="2014-06-09T18:38:00Z">
              <w:rPr>
                <w:rStyle w:val="keyword1"/>
              </w:rPr>
            </w:rPrChange>
          </w:rPr>
          <w:t>DECLARE</w:t>
        </w:r>
        <w:r w:rsidRPr="00564129">
          <w:rPr>
            <w:sz w:val="18"/>
            <w:rPrChange w:id="10835" w:author="shorny" w:date="2014-06-09T18:38:00Z">
              <w:rPr/>
            </w:rPrChange>
          </w:rPr>
          <w:t xml:space="preserve"> v_apptLName </w:t>
        </w:r>
        <w:proofErr w:type="gramStart"/>
        <w:r w:rsidRPr="00564129">
          <w:rPr>
            <w:rStyle w:val="type1"/>
            <w:sz w:val="18"/>
            <w:rPrChange w:id="10836" w:author="shorny" w:date="2014-06-09T18:38:00Z">
              <w:rPr>
                <w:rStyle w:val="type1"/>
              </w:rPr>
            </w:rPrChange>
          </w:rPr>
          <w:t>varchar</w:t>
        </w:r>
        <w:r w:rsidRPr="00564129">
          <w:rPr>
            <w:sz w:val="18"/>
            <w:rPrChange w:id="10837" w:author="shorny" w:date="2014-06-09T18:38:00Z">
              <w:rPr/>
            </w:rPrChange>
          </w:rPr>
          <w:t>(</w:t>
        </w:r>
        <w:proofErr w:type="gramEnd"/>
        <w:r w:rsidRPr="00564129">
          <w:rPr>
            <w:sz w:val="18"/>
            <w:rPrChange w:id="10838" w:author="shorny" w:date="2014-06-09T18:38:00Z">
              <w:rPr/>
            </w:rPrChange>
          </w:rPr>
          <w:t>50) ;</w:t>
        </w:r>
      </w:ins>
    </w:p>
    <w:p w14:paraId="613FA23F" w14:textId="77777777" w:rsidR="00564129" w:rsidRPr="00564129" w:rsidRDefault="00564129">
      <w:pPr>
        <w:pStyle w:val="HTMLPreformatted"/>
        <w:divId w:val="1477987617"/>
        <w:rPr>
          <w:ins w:id="10839" w:author="shorny" w:date="2014-06-09T18:38:00Z"/>
          <w:sz w:val="18"/>
          <w:rPrChange w:id="10840" w:author="shorny" w:date="2014-06-09T18:38:00Z">
            <w:rPr>
              <w:ins w:id="10841" w:author="shorny" w:date="2014-06-09T18:38:00Z"/>
            </w:rPr>
          </w:rPrChange>
        </w:rPr>
      </w:pPr>
      <w:ins w:id="10842" w:author="shorny" w:date="2014-06-09T18:38:00Z">
        <w:r w:rsidRPr="00564129">
          <w:rPr>
            <w:sz w:val="18"/>
            <w:rPrChange w:id="10843" w:author="shorny" w:date="2014-06-09T18:38:00Z">
              <w:rPr/>
            </w:rPrChange>
          </w:rPr>
          <w:t xml:space="preserve">  </w:t>
        </w:r>
        <w:r w:rsidRPr="00564129">
          <w:rPr>
            <w:rStyle w:val="keyword1"/>
            <w:sz w:val="18"/>
            <w:rPrChange w:id="10844" w:author="shorny" w:date="2014-06-09T18:38:00Z">
              <w:rPr>
                <w:rStyle w:val="keyword1"/>
              </w:rPr>
            </w:rPrChange>
          </w:rPr>
          <w:t>DECLARE</w:t>
        </w:r>
        <w:r w:rsidRPr="00564129">
          <w:rPr>
            <w:sz w:val="18"/>
            <w:rPrChange w:id="10845" w:author="shorny" w:date="2014-06-09T18:38:00Z">
              <w:rPr/>
            </w:rPrChange>
          </w:rPr>
          <w:t xml:space="preserve"> v_apptEmail </w:t>
        </w:r>
        <w:proofErr w:type="gramStart"/>
        <w:r w:rsidRPr="00564129">
          <w:rPr>
            <w:rStyle w:val="type1"/>
            <w:sz w:val="18"/>
            <w:rPrChange w:id="10846" w:author="shorny" w:date="2014-06-09T18:38:00Z">
              <w:rPr>
                <w:rStyle w:val="type1"/>
              </w:rPr>
            </w:rPrChange>
          </w:rPr>
          <w:t>varchar</w:t>
        </w:r>
        <w:r w:rsidRPr="00564129">
          <w:rPr>
            <w:sz w:val="18"/>
            <w:rPrChange w:id="10847" w:author="shorny" w:date="2014-06-09T18:38:00Z">
              <w:rPr/>
            </w:rPrChange>
          </w:rPr>
          <w:t>(</w:t>
        </w:r>
        <w:proofErr w:type="gramEnd"/>
        <w:r w:rsidRPr="00564129">
          <w:rPr>
            <w:sz w:val="18"/>
            <w:rPrChange w:id="10848" w:author="shorny" w:date="2014-06-09T18:38:00Z">
              <w:rPr/>
            </w:rPrChange>
          </w:rPr>
          <w:t>100) ;</w:t>
        </w:r>
      </w:ins>
    </w:p>
    <w:p w14:paraId="61402A58" w14:textId="77777777" w:rsidR="00564129" w:rsidRPr="00564129" w:rsidRDefault="00564129">
      <w:pPr>
        <w:pStyle w:val="HTMLPreformatted"/>
        <w:divId w:val="1477987617"/>
        <w:rPr>
          <w:ins w:id="10849" w:author="shorny" w:date="2014-06-09T18:38:00Z"/>
          <w:sz w:val="18"/>
          <w:rPrChange w:id="10850" w:author="shorny" w:date="2014-06-09T18:38:00Z">
            <w:rPr>
              <w:ins w:id="10851" w:author="shorny" w:date="2014-06-09T18:38:00Z"/>
            </w:rPr>
          </w:rPrChange>
        </w:rPr>
      </w:pPr>
      <w:ins w:id="10852" w:author="shorny" w:date="2014-06-09T18:38:00Z">
        <w:r w:rsidRPr="00564129">
          <w:rPr>
            <w:sz w:val="18"/>
            <w:rPrChange w:id="10853" w:author="shorny" w:date="2014-06-09T18:38:00Z">
              <w:rPr/>
            </w:rPrChange>
          </w:rPr>
          <w:t xml:space="preserve">  </w:t>
        </w:r>
        <w:r w:rsidRPr="00564129">
          <w:rPr>
            <w:rStyle w:val="keyword1"/>
            <w:sz w:val="18"/>
            <w:rPrChange w:id="10854" w:author="shorny" w:date="2014-06-09T18:38:00Z">
              <w:rPr>
                <w:rStyle w:val="keyword1"/>
              </w:rPr>
            </w:rPrChange>
          </w:rPr>
          <w:t>DECLARE</w:t>
        </w:r>
        <w:r w:rsidRPr="00564129">
          <w:rPr>
            <w:sz w:val="18"/>
            <w:rPrChange w:id="10855" w:author="shorny" w:date="2014-06-09T18:38:00Z">
              <w:rPr/>
            </w:rPrChange>
          </w:rPr>
          <w:t xml:space="preserve"> v_agentFName </w:t>
        </w:r>
        <w:proofErr w:type="gramStart"/>
        <w:r w:rsidRPr="00564129">
          <w:rPr>
            <w:rStyle w:val="type1"/>
            <w:sz w:val="18"/>
            <w:rPrChange w:id="10856" w:author="shorny" w:date="2014-06-09T18:38:00Z">
              <w:rPr>
                <w:rStyle w:val="type1"/>
              </w:rPr>
            </w:rPrChange>
          </w:rPr>
          <w:t>varchar</w:t>
        </w:r>
        <w:r w:rsidRPr="00564129">
          <w:rPr>
            <w:sz w:val="18"/>
            <w:rPrChange w:id="10857" w:author="shorny" w:date="2014-06-09T18:38:00Z">
              <w:rPr/>
            </w:rPrChange>
          </w:rPr>
          <w:t>(</w:t>
        </w:r>
        <w:proofErr w:type="gramEnd"/>
        <w:r w:rsidRPr="00564129">
          <w:rPr>
            <w:sz w:val="18"/>
            <w:rPrChange w:id="10858" w:author="shorny" w:date="2014-06-09T18:38:00Z">
              <w:rPr/>
            </w:rPrChange>
          </w:rPr>
          <w:t>50) ;</w:t>
        </w:r>
      </w:ins>
    </w:p>
    <w:p w14:paraId="75A55B8A" w14:textId="77777777" w:rsidR="00564129" w:rsidRPr="00564129" w:rsidRDefault="00564129">
      <w:pPr>
        <w:pStyle w:val="HTMLPreformatted"/>
        <w:divId w:val="1477987617"/>
        <w:rPr>
          <w:ins w:id="10859" w:author="shorny" w:date="2014-06-09T18:38:00Z"/>
          <w:sz w:val="18"/>
          <w:rPrChange w:id="10860" w:author="shorny" w:date="2014-06-09T18:38:00Z">
            <w:rPr>
              <w:ins w:id="10861" w:author="shorny" w:date="2014-06-09T18:38:00Z"/>
            </w:rPr>
          </w:rPrChange>
        </w:rPr>
      </w:pPr>
      <w:ins w:id="10862" w:author="shorny" w:date="2014-06-09T18:38:00Z">
        <w:r w:rsidRPr="00564129">
          <w:rPr>
            <w:sz w:val="18"/>
            <w:rPrChange w:id="10863" w:author="shorny" w:date="2014-06-09T18:38:00Z">
              <w:rPr/>
            </w:rPrChange>
          </w:rPr>
          <w:t xml:space="preserve">  </w:t>
        </w:r>
        <w:r w:rsidRPr="00564129">
          <w:rPr>
            <w:rStyle w:val="keyword1"/>
            <w:sz w:val="18"/>
            <w:rPrChange w:id="10864" w:author="shorny" w:date="2014-06-09T18:38:00Z">
              <w:rPr>
                <w:rStyle w:val="keyword1"/>
              </w:rPr>
            </w:rPrChange>
          </w:rPr>
          <w:t>DECLARE</w:t>
        </w:r>
        <w:r w:rsidRPr="00564129">
          <w:rPr>
            <w:sz w:val="18"/>
            <w:rPrChange w:id="10865" w:author="shorny" w:date="2014-06-09T18:38:00Z">
              <w:rPr/>
            </w:rPrChange>
          </w:rPr>
          <w:t xml:space="preserve"> v_agentLName </w:t>
        </w:r>
        <w:proofErr w:type="gramStart"/>
        <w:r w:rsidRPr="00564129">
          <w:rPr>
            <w:rStyle w:val="type1"/>
            <w:sz w:val="18"/>
            <w:rPrChange w:id="10866" w:author="shorny" w:date="2014-06-09T18:38:00Z">
              <w:rPr>
                <w:rStyle w:val="type1"/>
              </w:rPr>
            </w:rPrChange>
          </w:rPr>
          <w:t>varchar</w:t>
        </w:r>
        <w:r w:rsidRPr="00564129">
          <w:rPr>
            <w:sz w:val="18"/>
            <w:rPrChange w:id="10867" w:author="shorny" w:date="2014-06-09T18:38:00Z">
              <w:rPr/>
            </w:rPrChange>
          </w:rPr>
          <w:t>(</w:t>
        </w:r>
        <w:proofErr w:type="gramEnd"/>
        <w:r w:rsidRPr="00564129">
          <w:rPr>
            <w:sz w:val="18"/>
            <w:rPrChange w:id="10868" w:author="shorny" w:date="2014-06-09T18:38:00Z">
              <w:rPr/>
            </w:rPrChange>
          </w:rPr>
          <w:t>50) ;</w:t>
        </w:r>
      </w:ins>
    </w:p>
    <w:p w14:paraId="63B5BAB6" w14:textId="77777777" w:rsidR="00564129" w:rsidRPr="00564129" w:rsidRDefault="00564129">
      <w:pPr>
        <w:pStyle w:val="HTMLPreformatted"/>
        <w:divId w:val="1477987617"/>
        <w:rPr>
          <w:ins w:id="10869" w:author="shorny" w:date="2014-06-09T18:38:00Z"/>
          <w:sz w:val="18"/>
          <w:rPrChange w:id="10870" w:author="shorny" w:date="2014-06-09T18:38:00Z">
            <w:rPr>
              <w:ins w:id="10871" w:author="shorny" w:date="2014-06-09T18:38:00Z"/>
            </w:rPr>
          </w:rPrChange>
        </w:rPr>
      </w:pPr>
      <w:ins w:id="10872" w:author="shorny" w:date="2014-06-09T18:38:00Z">
        <w:r w:rsidRPr="00564129">
          <w:rPr>
            <w:sz w:val="18"/>
            <w:rPrChange w:id="10873" w:author="shorny" w:date="2014-06-09T18:38:00Z">
              <w:rPr/>
            </w:rPrChange>
          </w:rPr>
          <w:t xml:space="preserve">  </w:t>
        </w:r>
        <w:r w:rsidRPr="00564129">
          <w:rPr>
            <w:rStyle w:val="keyword1"/>
            <w:sz w:val="18"/>
            <w:rPrChange w:id="10874" w:author="shorny" w:date="2014-06-09T18:38:00Z">
              <w:rPr>
                <w:rStyle w:val="keyword1"/>
              </w:rPr>
            </w:rPrChange>
          </w:rPr>
          <w:t>DECLARE</w:t>
        </w:r>
        <w:r w:rsidRPr="00564129">
          <w:rPr>
            <w:sz w:val="18"/>
            <w:rPrChange w:id="10875" w:author="shorny" w:date="2014-06-09T18:38:00Z">
              <w:rPr/>
            </w:rPrChange>
          </w:rPr>
          <w:t xml:space="preserve"> v_decisionTypeID </w:t>
        </w:r>
        <w:proofErr w:type="gramStart"/>
        <w:r w:rsidRPr="00564129">
          <w:rPr>
            <w:sz w:val="18"/>
            <w:rPrChange w:id="10876" w:author="shorny" w:date="2014-06-09T18:38:00Z">
              <w:rPr/>
            </w:rPrChange>
          </w:rPr>
          <w:t>mediumint(</w:t>
        </w:r>
        <w:proofErr w:type="gramEnd"/>
        <w:r w:rsidRPr="00564129">
          <w:rPr>
            <w:sz w:val="18"/>
            <w:rPrChange w:id="10877" w:author="shorny" w:date="2014-06-09T18:38:00Z">
              <w:rPr/>
            </w:rPrChange>
          </w:rPr>
          <w:t>9) ;</w:t>
        </w:r>
      </w:ins>
    </w:p>
    <w:p w14:paraId="4DC8C271" w14:textId="77777777" w:rsidR="00564129" w:rsidRPr="00564129" w:rsidRDefault="00564129">
      <w:pPr>
        <w:pStyle w:val="HTMLPreformatted"/>
        <w:divId w:val="1477987617"/>
        <w:rPr>
          <w:ins w:id="10878" w:author="shorny" w:date="2014-06-09T18:38:00Z"/>
          <w:sz w:val="18"/>
          <w:rPrChange w:id="10879" w:author="shorny" w:date="2014-06-09T18:38:00Z">
            <w:rPr>
              <w:ins w:id="10880" w:author="shorny" w:date="2014-06-09T18:38:00Z"/>
            </w:rPr>
          </w:rPrChange>
        </w:rPr>
      </w:pPr>
      <w:ins w:id="10881" w:author="shorny" w:date="2014-06-09T18:38:00Z">
        <w:r w:rsidRPr="00564129">
          <w:rPr>
            <w:sz w:val="18"/>
            <w:rPrChange w:id="10882" w:author="shorny" w:date="2014-06-09T18:38:00Z">
              <w:rPr/>
            </w:rPrChange>
          </w:rPr>
          <w:t xml:space="preserve">  </w:t>
        </w:r>
        <w:r w:rsidRPr="00564129">
          <w:rPr>
            <w:rStyle w:val="keyword1"/>
            <w:sz w:val="18"/>
            <w:rPrChange w:id="10883" w:author="shorny" w:date="2014-06-09T18:38:00Z">
              <w:rPr>
                <w:rStyle w:val="keyword1"/>
              </w:rPr>
            </w:rPrChange>
          </w:rPr>
          <w:t>DECLARE</w:t>
        </w:r>
        <w:r w:rsidRPr="00564129">
          <w:rPr>
            <w:sz w:val="18"/>
            <w:rPrChange w:id="10884" w:author="shorny" w:date="2014-06-09T18:38:00Z">
              <w:rPr/>
            </w:rPrChange>
          </w:rPr>
          <w:t xml:space="preserve"> v_supervisionRole </w:t>
        </w:r>
        <w:proofErr w:type="gramStart"/>
        <w:r w:rsidRPr="00564129">
          <w:rPr>
            <w:rStyle w:val="type1"/>
            <w:sz w:val="18"/>
            <w:rPrChange w:id="10885" w:author="shorny" w:date="2014-06-09T18:38:00Z">
              <w:rPr>
                <w:rStyle w:val="type1"/>
              </w:rPr>
            </w:rPrChange>
          </w:rPr>
          <w:t>varchar</w:t>
        </w:r>
        <w:r w:rsidRPr="00564129">
          <w:rPr>
            <w:sz w:val="18"/>
            <w:rPrChange w:id="10886" w:author="shorny" w:date="2014-06-09T18:38:00Z">
              <w:rPr/>
            </w:rPrChange>
          </w:rPr>
          <w:t>(</w:t>
        </w:r>
        <w:proofErr w:type="gramEnd"/>
        <w:r w:rsidRPr="00564129">
          <w:rPr>
            <w:sz w:val="18"/>
            <w:rPrChange w:id="10887" w:author="shorny" w:date="2014-06-09T18:38:00Z">
              <w:rPr/>
            </w:rPrChange>
          </w:rPr>
          <w:t xml:space="preserve">20) </w:t>
        </w:r>
        <w:r w:rsidRPr="00564129">
          <w:rPr>
            <w:rStyle w:val="keyword1"/>
            <w:sz w:val="18"/>
            <w:rPrChange w:id="10888" w:author="shorny" w:date="2014-06-09T18:38:00Z">
              <w:rPr>
                <w:rStyle w:val="keyword1"/>
              </w:rPr>
            </w:rPrChange>
          </w:rPr>
          <w:t>DEFAULT</w:t>
        </w:r>
        <w:r w:rsidRPr="00564129">
          <w:rPr>
            <w:sz w:val="18"/>
            <w:rPrChange w:id="10889" w:author="shorny" w:date="2014-06-09T18:38:00Z">
              <w:rPr/>
            </w:rPrChange>
          </w:rPr>
          <w:t xml:space="preserve"> </w:t>
        </w:r>
        <w:r w:rsidRPr="00564129">
          <w:rPr>
            <w:rStyle w:val="string1"/>
            <w:sz w:val="18"/>
            <w:rPrChange w:id="10890" w:author="shorny" w:date="2014-06-09T18:38:00Z">
              <w:rPr>
                <w:rStyle w:val="string1"/>
              </w:rPr>
            </w:rPrChange>
          </w:rPr>
          <w:t>'an associate'</w:t>
        </w:r>
        <w:r w:rsidRPr="00564129">
          <w:rPr>
            <w:sz w:val="18"/>
            <w:rPrChange w:id="10891" w:author="shorny" w:date="2014-06-09T18:38:00Z">
              <w:rPr/>
            </w:rPrChange>
          </w:rPr>
          <w:t>;</w:t>
        </w:r>
      </w:ins>
    </w:p>
    <w:p w14:paraId="29D8393A" w14:textId="77777777" w:rsidR="00564129" w:rsidRPr="00564129" w:rsidRDefault="00564129">
      <w:pPr>
        <w:pStyle w:val="HTMLPreformatted"/>
        <w:divId w:val="1477987617"/>
        <w:rPr>
          <w:ins w:id="10892" w:author="shorny" w:date="2014-06-09T18:38:00Z"/>
          <w:sz w:val="18"/>
          <w:rPrChange w:id="10893" w:author="shorny" w:date="2014-06-09T18:38:00Z">
            <w:rPr>
              <w:ins w:id="10894" w:author="shorny" w:date="2014-06-09T18:38:00Z"/>
            </w:rPr>
          </w:rPrChange>
        </w:rPr>
      </w:pPr>
      <w:ins w:id="10895" w:author="shorny" w:date="2014-06-09T18:38:00Z">
        <w:r w:rsidRPr="00564129">
          <w:rPr>
            <w:sz w:val="18"/>
            <w:rPrChange w:id="10896" w:author="shorny" w:date="2014-06-09T18:38:00Z">
              <w:rPr/>
            </w:rPrChange>
          </w:rPr>
          <w:t xml:space="preserve">  </w:t>
        </w:r>
        <w:r w:rsidRPr="00564129">
          <w:rPr>
            <w:rStyle w:val="keyword1"/>
            <w:sz w:val="18"/>
            <w:rPrChange w:id="10897" w:author="shorny" w:date="2014-06-09T18:38:00Z">
              <w:rPr>
                <w:rStyle w:val="keyword1"/>
              </w:rPr>
            </w:rPrChange>
          </w:rPr>
          <w:t>DECLARE</w:t>
        </w:r>
        <w:r w:rsidRPr="00564129">
          <w:rPr>
            <w:sz w:val="18"/>
            <w:rPrChange w:id="10898" w:author="shorny" w:date="2014-06-09T18:38:00Z">
              <w:rPr/>
            </w:rPrChange>
          </w:rPr>
          <w:t xml:space="preserve"> v_comment </w:t>
        </w:r>
        <w:proofErr w:type="gramStart"/>
        <w:r w:rsidRPr="00564129">
          <w:rPr>
            <w:rStyle w:val="type1"/>
            <w:sz w:val="18"/>
            <w:rPrChange w:id="10899" w:author="shorny" w:date="2014-06-09T18:38:00Z">
              <w:rPr>
                <w:rStyle w:val="type1"/>
              </w:rPr>
            </w:rPrChange>
          </w:rPr>
          <w:t>varchar</w:t>
        </w:r>
        <w:r w:rsidRPr="00564129">
          <w:rPr>
            <w:sz w:val="18"/>
            <w:rPrChange w:id="10900" w:author="shorny" w:date="2014-06-09T18:38:00Z">
              <w:rPr/>
            </w:rPrChange>
          </w:rPr>
          <w:t>(</w:t>
        </w:r>
        <w:proofErr w:type="gramEnd"/>
        <w:r w:rsidRPr="00564129">
          <w:rPr>
            <w:sz w:val="18"/>
            <w:rPrChange w:id="10901" w:author="shorny" w:date="2014-06-09T18:38:00Z">
              <w:rPr/>
            </w:rPrChange>
          </w:rPr>
          <w:t>1000) ;</w:t>
        </w:r>
      </w:ins>
    </w:p>
    <w:p w14:paraId="6718272E" w14:textId="77777777" w:rsidR="00564129" w:rsidRPr="00564129" w:rsidRDefault="00564129">
      <w:pPr>
        <w:pStyle w:val="HTMLPreformatted"/>
        <w:divId w:val="1477987617"/>
        <w:rPr>
          <w:ins w:id="10902" w:author="shorny" w:date="2014-06-09T18:38:00Z"/>
          <w:sz w:val="18"/>
          <w:rPrChange w:id="10903" w:author="shorny" w:date="2014-06-09T18:38:00Z">
            <w:rPr>
              <w:ins w:id="10904" w:author="shorny" w:date="2014-06-09T18:38:00Z"/>
            </w:rPr>
          </w:rPrChange>
        </w:rPr>
      </w:pPr>
    </w:p>
    <w:p w14:paraId="24A409FF" w14:textId="77777777" w:rsidR="00564129" w:rsidRPr="00564129" w:rsidRDefault="00564129">
      <w:pPr>
        <w:pStyle w:val="HTMLPreformatted"/>
        <w:divId w:val="1477987617"/>
        <w:rPr>
          <w:ins w:id="10905" w:author="shorny" w:date="2014-06-09T18:38:00Z"/>
          <w:sz w:val="18"/>
          <w:rPrChange w:id="10906" w:author="shorny" w:date="2014-06-09T18:38:00Z">
            <w:rPr>
              <w:ins w:id="10907" w:author="shorny" w:date="2014-06-09T18:38:00Z"/>
            </w:rPr>
          </w:rPrChange>
        </w:rPr>
      </w:pPr>
      <w:ins w:id="10908" w:author="shorny" w:date="2014-06-09T18:38:00Z">
        <w:r w:rsidRPr="00564129">
          <w:rPr>
            <w:sz w:val="18"/>
            <w:rPrChange w:id="10909" w:author="shorny" w:date="2014-06-09T18:38:00Z">
              <w:rPr/>
            </w:rPrChange>
          </w:rPr>
          <w:t xml:space="preserve">  </w:t>
        </w:r>
        <w:r w:rsidRPr="00564129">
          <w:rPr>
            <w:rStyle w:val="keyword1"/>
            <w:sz w:val="18"/>
            <w:rPrChange w:id="10910" w:author="shorny" w:date="2014-06-09T18:38:00Z">
              <w:rPr>
                <w:rStyle w:val="keyword1"/>
              </w:rPr>
            </w:rPrChange>
          </w:rPr>
          <w:t>SELECT</w:t>
        </w:r>
        <w:r w:rsidRPr="00564129">
          <w:rPr>
            <w:sz w:val="18"/>
            <w:rPrChange w:id="10911" w:author="shorny" w:date="2014-06-09T18:38:00Z">
              <w:rPr/>
            </w:rPrChange>
          </w:rPr>
          <w:t xml:space="preserve"> Appt.FName, Appt.LName, Appt.Email</w:t>
        </w:r>
      </w:ins>
    </w:p>
    <w:p w14:paraId="44203FE5" w14:textId="77777777" w:rsidR="00564129" w:rsidRPr="00564129" w:rsidRDefault="00564129">
      <w:pPr>
        <w:pStyle w:val="HTMLPreformatted"/>
        <w:divId w:val="1477987617"/>
        <w:rPr>
          <w:ins w:id="10912" w:author="shorny" w:date="2014-06-09T18:38:00Z"/>
          <w:sz w:val="18"/>
          <w:rPrChange w:id="10913" w:author="shorny" w:date="2014-06-09T18:38:00Z">
            <w:rPr>
              <w:ins w:id="10914" w:author="shorny" w:date="2014-06-09T18:38:00Z"/>
            </w:rPr>
          </w:rPrChange>
        </w:rPr>
      </w:pPr>
      <w:ins w:id="10915" w:author="shorny" w:date="2014-06-09T18:38:00Z">
        <w:r w:rsidRPr="00564129">
          <w:rPr>
            <w:sz w:val="18"/>
            <w:rPrChange w:id="10916" w:author="shorny" w:date="2014-06-09T18:38:00Z">
              <w:rPr/>
            </w:rPrChange>
          </w:rPr>
          <w:t xml:space="preserve">  </w:t>
        </w:r>
        <w:r w:rsidRPr="00564129">
          <w:rPr>
            <w:rStyle w:val="keyword1"/>
            <w:sz w:val="18"/>
            <w:rPrChange w:id="10917" w:author="shorny" w:date="2014-06-09T18:38:00Z">
              <w:rPr>
                <w:rStyle w:val="keyword1"/>
              </w:rPr>
            </w:rPrChange>
          </w:rPr>
          <w:t>FROM</w:t>
        </w:r>
        <w:r w:rsidRPr="00564129">
          <w:rPr>
            <w:sz w:val="18"/>
            <w:rPrChange w:id="10918" w:author="shorny" w:date="2014-06-09T18:38:00Z">
              <w:rPr/>
            </w:rPrChange>
          </w:rPr>
          <w:t xml:space="preserve"> Application App</w:t>
        </w:r>
      </w:ins>
    </w:p>
    <w:p w14:paraId="2440203D" w14:textId="77777777" w:rsidR="00564129" w:rsidRPr="00564129" w:rsidRDefault="00564129">
      <w:pPr>
        <w:pStyle w:val="HTMLPreformatted"/>
        <w:divId w:val="1477987617"/>
        <w:rPr>
          <w:ins w:id="10919" w:author="shorny" w:date="2014-06-09T18:38:00Z"/>
          <w:sz w:val="18"/>
          <w:rPrChange w:id="10920" w:author="shorny" w:date="2014-06-09T18:38:00Z">
            <w:rPr>
              <w:ins w:id="10921" w:author="shorny" w:date="2014-06-09T18:38:00Z"/>
            </w:rPr>
          </w:rPrChange>
        </w:rPr>
      </w:pPr>
      <w:ins w:id="10922" w:author="shorny" w:date="2014-06-09T18:38:00Z">
        <w:r w:rsidRPr="00564129">
          <w:rPr>
            <w:sz w:val="18"/>
            <w:rPrChange w:id="10923" w:author="shorny" w:date="2014-06-09T18:38:00Z">
              <w:rPr/>
            </w:rPrChange>
          </w:rPr>
          <w:t xml:space="preserve">  </w:t>
        </w:r>
        <w:r w:rsidRPr="00564129">
          <w:rPr>
            <w:rStyle w:val="keyword1"/>
            <w:sz w:val="18"/>
            <w:rPrChange w:id="10924" w:author="shorny" w:date="2014-06-09T18:38:00Z">
              <w:rPr>
                <w:rStyle w:val="keyword1"/>
              </w:rPr>
            </w:rPrChange>
          </w:rPr>
          <w:t>INNER</w:t>
        </w:r>
        <w:r w:rsidRPr="00564129">
          <w:rPr>
            <w:sz w:val="18"/>
            <w:rPrChange w:id="10925" w:author="shorny" w:date="2014-06-09T18:38:00Z">
              <w:rPr/>
            </w:rPrChange>
          </w:rPr>
          <w:t xml:space="preserve"> </w:t>
        </w:r>
        <w:r w:rsidRPr="00564129">
          <w:rPr>
            <w:rStyle w:val="keyword1"/>
            <w:sz w:val="18"/>
            <w:rPrChange w:id="10926" w:author="shorny" w:date="2014-06-09T18:38:00Z">
              <w:rPr>
                <w:rStyle w:val="keyword1"/>
              </w:rPr>
            </w:rPrChange>
          </w:rPr>
          <w:t>JOIN</w:t>
        </w:r>
        <w:r w:rsidRPr="00564129">
          <w:rPr>
            <w:sz w:val="18"/>
            <w:rPrChange w:id="10927" w:author="shorny" w:date="2014-06-09T18:38:00Z">
              <w:rPr/>
            </w:rPrChange>
          </w:rPr>
          <w:t xml:space="preserve"> Applicant Appt </w:t>
        </w:r>
        <w:r w:rsidRPr="00564129">
          <w:rPr>
            <w:rStyle w:val="keyword1"/>
            <w:sz w:val="18"/>
            <w:rPrChange w:id="10928" w:author="shorny" w:date="2014-06-09T18:38:00Z">
              <w:rPr>
                <w:rStyle w:val="keyword1"/>
              </w:rPr>
            </w:rPrChange>
          </w:rPr>
          <w:t>ON</w:t>
        </w:r>
        <w:r w:rsidRPr="00564129">
          <w:rPr>
            <w:sz w:val="18"/>
            <w:rPrChange w:id="10929" w:author="shorny" w:date="2014-06-09T18:38:00Z">
              <w:rPr/>
            </w:rPrChange>
          </w:rPr>
          <w:t xml:space="preserve"> (App.ApplicantID = Appt.ApplicantID)</w:t>
        </w:r>
      </w:ins>
    </w:p>
    <w:p w14:paraId="4B219B27" w14:textId="77777777" w:rsidR="00564129" w:rsidRPr="00564129" w:rsidRDefault="00564129">
      <w:pPr>
        <w:pStyle w:val="HTMLPreformatted"/>
        <w:divId w:val="1477987617"/>
        <w:rPr>
          <w:ins w:id="10930" w:author="shorny" w:date="2014-06-09T18:38:00Z"/>
          <w:sz w:val="18"/>
          <w:rPrChange w:id="10931" w:author="shorny" w:date="2014-06-09T18:38:00Z">
            <w:rPr>
              <w:ins w:id="10932" w:author="shorny" w:date="2014-06-09T18:38:00Z"/>
            </w:rPr>
          </w:rPrChange>
        </w:rPr>
      </w:pPr>
      <w:ins w:id="10933" w:author="shorny" w:date="2014-06-09T18:38:00Z">
        <w:r w:rsidRPr="00564129">
          <w:rPr>
            <w:sz w:val="18"/>
            <w:rPrChange w:id="10934" w:author="shorny" w:date="2014-06-09T18:38:00Z">
              <w:rPr/>
            </w:rPrChange>
          </w:rPr>
          <w:t xml:space="preserve">  </w:t>
        </w:r>
        <w:r w:rsidRPr="00564129">
          <w:rPr>
            <w:rStyle w:val="keyword1"/>
            <w:sz w:val="18"/>
            <w:rPrChange w:id="10935" w:author="shorny" w:date="2014-06-09T18:38:00Z">
              <w:rPr>
                <w:rStyle w:val="keyword1"/>
              </w:rPr>
            </w:rPrChange>
          </w:rPr>
          <w:t>WHERE</w:t>
        </w:r>
        <w:r w:rsidRPr="00564129">
          <w:rPr>
            <w:sz w:val="18"/>
            <w:rPrChange w:id="10936" w:author="shorny" w:date="2014-06-09T18:38:00Z">
              <w:rPr/>
            </w:rPrChange>
          </w:rPr>
          <w:t xml:space="preserve"> App.ApplicationID = </w:t>
        </w:r>
        <w:r w:rsidRPr="00564129">
          <w:rPr>
            <w:rStyle w:val="keyword1"/>
            <w:sz w:val="18"/>
            <w:rPrChange w:id="10937" w:author="shorny" w:date="2014-06-09T18:38:00Z">
              <w:rPr>
                <w:rStyle w:val="keyword1"/>
              </w:rPr>
            </w:rPrChange>
          </w:rPr>
          <w:t>OLD</w:t>
        </w:r>
        <w:r w:rsidRPr="00564129">
          <w:rPr>
            <w:sz w:val="18"/>
            <w:rPrChange w:id="10938" w:author="shorny" w:date="2014-06-09T18:38:00Z">
              <w:rPr/>
            </w:rPrChange>
          </w:rPr>
          <w:t>.ApplicationID</w:t>
        </w:r>
      </w:ins>
    </w:p>
    <w:p w14:paraId="6349FC96" w14:textId="77777777" w:rsidR="00564129" w:rsidRPr="00564129" w:rsidRDefault="00564129">
      <w:pPr>
        <w:pStyle w:val="HTMLPreformatted"/>
        <w:divId w:val="1477987617"/>
        <w:rPr>
          <w:ins w:id="10939" w:author="shorny" w:date="2014-06-09T18:38:00Z"/>
          <w:sz w:val="18"/>
          <w:rPrChange w:id="10940" w:author="shorny" w:date="2014-06-09T18:38:00Z">
            <w:rPr>
              <w:ins w:id="10941" w:author="shorny" w:date="2014-06-09T18:38:00Z"/>
            </w:rPr>
          </w:rPrChange>
        </w:rPr>
      </w:pPr>
      <w:ins w:id="10942" w:author="shorny" w:date="2014-06-09T18:38:00Z">
        <w:r w:rsidRPr="00564129">
          <w:rPr>
            <w:sz w:val="18"/>
            <w:rPrChange w:id="10943" w:author="shorny" w:date="2014-06-09T18:38:00Z">
              <w:rPr/>
            </w:rPrChange>
          </w:rPr>
          <w:t xml:space="preserve">  </w:t>
        </w:r>
        <w:r w:rsidRPr="00564129">
          <w:rPr>
            <w:rStyle w:val="keyword1"/>
            <w:sz w:val="18"/>
            <w:rPrChange w:id="10944" w:author="shorny" w:date="2014-06-09T18:38:00Z">
              <w:rPr>
                <w:rStyle w:val="keyword1"/>
              </w:rPr>
            </w:rPrChange>
          </w:rPr>
          <w:t>INTO</w:t>
        </w:r>
        <w:r w:rsidRPr="00564129">
          <w:rPr>
            <w:sz w:val="18"/>
            <w:rPrChange w:id="10945" w:author="shorny" w:date="2014-06-09T18:38:00Z">
              <w:rPr/>
            </w:rPrChange>
          </w:rPr>
          <w:t xml:space="preserve"> v_apptFName, v_apptLName, v_</w:t>
        </w:r>
        <w:proofErr w:type="gramStart"/>
        <w:r w:rsidRPr="00564129">
          <w:rPr>
            <w:sz w:val="18"/>
            <w:rPrChange w:id="10946" w:author="shorny" w:date="2014-06-09T18:38:00Z">
              <w:rPr/>
            </w:rPrChange>
          </w:rPr>
          <w:t>apptEmail ;</w:t>
        </w:r>
        <w:proofErr w:type="gramEnd"/>
      </w:ins>
    </w:p>
    <w:p w14:paraId="286BE308" w14:textId="77777777" w:rsidR="00564129" w:rsidRPr="00564129" w:rsidRDefault="00564129">
      <w:pPr>
        <w:pStyle w:val="HTMLPreformatted"/>
        <w:divId w:val="1477987617"/>
        <w:rPr>
          <w:ins w:id="10947" w:author="shorny" w:date="2014-06-09T18:38:00Z"/>
          <w:sz w:val="18"/>
          <w:rPrChange w:id="10948" w:author="shorny" w:date="2014-06-09T18:38:00Z">
            <w:rPr>
              <w:ins w:id="10949" w:author="shorny" w:date="2014-06-09T18:38:00Z"/>
            </w:rPr>
          </w:rPrChange>
        </w:rPr>
      </w:pPr>
    </w:p>
    <w:p w14:paraId="4DF169E5" w14:textId="77777777" w:rsidR="00564129" w:rsidRPr="00564129" w:rsidRDefault="00564129">
      <w:pPr>
        <w:pStyle w:val="HTMLPreformatted"/>
        <w:divId w:val="1477987617"/>
        <w:rPr>
          <w:ins w:id="10950" w:author="shorny" w:date="2014-06-09T18:38:00Z"/>
          <w:sz w:val="18"/>
          <w:rPrChange w:id="10951" w:author="shorny" w:date="2014-06-09T18:38:00Z">
            <w:rPr>
              <w:ins w:id="10952" w:author="shorny" w:date="2014-06-09T18:38:00Z"/>
            </w:rPr>
          </w:rPrChange>
        </w:rPr>
      </w:pPr>
      <w:ins w:id="10953" w:author="shorny" w:date="2014-06-09T18:38:00Z">
        <w:r w:rsidRPr="00564129">
          <w:rPr>
            <w:sz w:val="18"/>
            <w:rPrChange w:id="10954" w:author="shorny" w:date="2014-06-09T18:38:00Z">
              <w:rPr/>
            </w:rPrChange>
          </w:rPr>
          <w:t xml:space="preserve">  IF v_apptLName </w:t>
        </w:r>
        <w:r w:rsidRPr="00564129">
          <w:rPr>
            <w:rStyle w:val="keyword1"/>
            <w:sz w:val="18"/>
            <w:rPrChange w:id="10955" w:author="shorny" w:date="2014-06-09T18:38:00Z">
              <w:rPr>
                <w:rStyle w:val="keyword1"/>
              </w:rPr>
            </w:rPrChange>
          </w:rPr>
          <w:t>IS</w:t>
        </w:r>
        <w:r w:rsidRPr="00564129">
          <w:rPr>
            <w:sz w:val="18"/>
            <w:rPrChange w:id="10956" w:author="shorny" w:date="2014-06-09T18:38:00Z">
              <w:rPr/>
            </w:rPrChange>
          </w:rPr>
          <w:t xml:space="preserve"> </w:t>
        </w:r>
        <w:r w:rsidRPr="00564129">
          <w:rPr>
            <w:rStyle w:val="keyword1"/>
            <w:sz w:val="18"/>
            <w:rPrChange w:id="10957" w:author="shorny" w:date="2014-06-09T18:38:00Z">
              <w:rPr>
                <w:rStyle w:val="keyword1"/>
              </w:rPr>
            </w:rPrChange>
          </w:rPr>
          <w:t>NULL</w:t>
        </w:r>
        <w:r w:rsidRPr="00564129">
          <w:rPr>
            <w:sz w:val="18"/>
            <w:rPrChange w:id="10958" w:author="shorny" w:date="2014-06-09T18:38:00Z">
              <w:rPr/>
            </w:rPrChange>
          </w:rPr>
          <w:t xml:space="preserve"> </w:t>
        </w:r>
        <w:r w:rsidRPr="00564129">
          <w:rPr>
            <w:rStyle w:val="keyword1"/>
            <w:sz w:val="18"/>
            <w:rPrChange w:id="10959" w:author="shorny" w:date="2014-06-09T18:38:00Z">
              <w:rPr>
                <w:rStyle w:val="keyword1"/>
              </w:rPr>
            </w:rPrChange>
          </w:rPr>
          <w:t>THEN</w:t>
        </w:r>
      </w:ins>
    </w:p>
    <w:p w14:paraId="417854AD" w14:textId="77777777" w:rsidR="00564129" w:rsidRPr="00564129" w:rsidRDefault="00564129">
      <w:pPr>
        <w:pStyle w:val="HTMLPreformatted"/>
        <w:divId w:val="1477987617"/>
        <w:rPr>
          <w:ins w:id="10960" w:author="shorny" w:date="2014-06-09T18:38:00Z"/>
          <w:sz w:val="18"/>
          <w:rPrChange w:id="10961" w:author="shorny" w:date="2014-06-09T18:38:00Z">
            <w:rPr>
              <w:ins w:id="10962" w:author="shorny" w:date="2014-06-09T18:38:00Z"/>
            </w:rPr>
          </w:rPrChange>
        </w:rPr>
      </w:pPr>
      <w:ins w:id="10963" w:author="shorny" w:date="2014-06-09T18:38:00Z">
        <w:r w:rsidRPr="00564129">
          <w:rPr>
            <w:sz w:val="18"/>
            <w:rPrChange w:id="10964" w:author="shorny" w:date="2014-06-09T18:38:00Z">
              <w:rPr/>
            </w:rPrChange>
          </w:rPr>
          <w:t xml:space="preserve">    </w:t>
        </w:r>
        <w:r w:rsidRPr="00564129">
          <w:rPr>
            <w:rStyle w:val="keyword1"/>
            <w:sz w:val="18"/>
            <w:rPrChange w:id="10965" w:author="shorny" w:date="2014-06-09T18:38:00Z">
              <w:rPr>
                <w:rStyle w:val="keyword1"/>
              </w:rPr>
            </w:rPrChange>
          </w:rPr>
          <w:t>SET</w:t>
        </w:r>
        <w:r w:rsidRPr="00564129">
          <w:rPr>
            <w:sz w:val="18"/>
            <w:rPrChange w:id="10966" w:author="shorny" w:date="2014-06-09T18:38:00Z">
              <w:rPr/>
            </w:rPrChange>
          </w:rPr>
          <w:t xml:space="preserve"> v_apptLName = </w:t>
        </w:r>
        <w:r w:rsidRPr="00564129">
          <w:rPr>
            <w:rStyle w:val="string1"/>
            <w:sz w:val="18"/>
            <w:rPrChange w:id="10967" w:author="shorny" w:date="2014-06-09T18:38:00Z">
              <w:rPr>
                <w:rStyle w:val="string1"/>
              </w:rPr>
            </w:rPrChange>
          </w:rPr>
          <w:t>' (no lastname registered)'</w:t>
        </w:r>
        <w:r w:rsidRPr="00564129">
          <w:rPr>
            <w:sz w:val="18"/>
            <w:rPrChange w:id="10968" w:author="shorny" w:date="2014-06-09T18:38:00Z">
              <w:rPr/>
            </w:rPrChange>
          </w:rPr>
          <w:t>;</w:t>
        </w:r>
      </w:ins>
    </w:p>
    <w:p w14:paraId="40554C8F" w14:textId="77777777" w:rsidR="00564129" w:rsidRPr="00564129" w:rsidRDefault="00564129">
      <w:pPr>
        <w:pStyle w:val="HTMLPreformatted"/>
        <w:divId w:val="1477987617"/>
        <w:rPr>
          <w:ins w:id="10969" w:author="shorny" w:date="2014-06-09T18:38:00Z"/>
          <w:sz w:val="18"/>
          <w:rPrChange w:id="10970" w:author="shorny" w:date="2014-06-09T18:38:00Z">
            <w:rPr>
              <w:ins w:id="10971" w:author="shorny" w:date="2014-06-09T18:38:00Z"/>
            </w:rPr>
          </w:rPrChange>
        </w:rPr>
      </w:pPr>
      <w:ins w:id="10972" w:author="shorny" w:date="2014-06-09T18:38:00Z">
        <w:r w:rsidRPr="00564129">
          <w:rPr>
            <w:sz w:val="18"/>
            <w:rPrChange w:id="10973" w:author="shorny" w:date="2014-06-09T18:38:00Z">
              <w:rPr/>
            </w:rPrChange>
          </w:rPr>
          <w:t xml:space="preserve">  </w:t>
        </w:r>
        <w:r w:rsidRPr="00564129">
          <w:rPr>
            <w:rStyle w:val="keyword1"/>
            <w:sz w:val="18"/>
            <w:rPrChange w:id="10974" w:author="shorny" w:date="2014-06-09T18:38:00Z">
              <w:rPr>
                <w:rStyle w:val="keyword1"/>
              </w:rPr>
            </w:rPrChange>
          </w:rPr>
          <w:t>END</w:t>
        </w:r>
        <w:r w:rsidRPr="00564129">
          <w:rPr>
            <w:sz w:val="18"/>
            <w:rPrChange w:id="10975" w:author="shorny" w:date="2014-06-09T18:38:00Z">
              <w:rPr/>
            </w:rPrChange>
          </w:rPr>
          <w:t xml:space="preserve"> IF;</w:t>
        </w:r>
      </w:ins>
    </w:p>
    <w:p w14:paraId="2366F061" w14:textId="77777777" w:rsidR="00564129" w:rsidRPr="00564129" w:rsidRDefault="00564129">
      <w:pPr>
        <w:pStyle w:val="HTMLPreformatted"/>
        <w:divId w:val="1477987617"/>
        <w:rPr>
          <w:ins w:id="10976" w:author="shorny" w:date="2014-06-09T18:38:00Z"/>
          <w:sz w:val="18"/>
          <w:rPrChange w:id="10977" w:author="shorny" w:date="2014-06-09T18:38:00Z">
            <w:rPr>
              <w:ins w:id="10978" w:author="shorny" w:date="2014-06-09T18:38:00Z"/>
            </w:rPr>
          </w:rPrChange>
        </w:rPr>
      </w:pPr>
      <w:ins w:id="10979" w:author="shorny" w:date="2014-06-09T18:38:00Z">
        <w:r w:rsidRPr="00564129">
          <w:rPr>
            <w:sz w:val="18"/>
            <w:rPrChange w:id="10980" w:author="shorny" w:date="2014-06-09T18:38:00Z">
              <w:rPr/>
            </w:rPrChange>
          </w:rPr>
          <w:t xml:space="preserve">  IF v_apptEmail </w:t>
        </w:r>
        <w:r w:rsidRPr="00564129">
          <w:rPr>
            <w:rStyle w:val="keyword1"/>
            <w:sz w:val="18"/>
            <w:rPrChange w:id="10981" w:author="shorny" w:date="2014-06-09T18:38:00Z">
              <w:rPr>
                <w:rStyle w:val="keyword1"/>
              </w:rPr>
            </w:rPrChange>
          </w:rPr>
          <w:t>IS</w:t>
        </w:r>
        <w:r w:rsidRPr="00564129">
          <w:rPr>
            <w:sz w:val="18"/>
            <w:rPrChange w:id="10982" w:author="shorny" w:date="2014-06-09T18:38:00Z">
              <w:rPr/>
            </w:rPrChange>
          </w:rPr>
          <w:t xml:space="preserve"> </w:t>
        </w:r>
        <w:r w:rsidRPr="00564129">
          <w:rPr>
            <w:rStyle w:val="keyword1"/>
            <w:sz w:val="18"/>
            <w:rPrChange w:id="10983" w:author="shorny" w:date="2014-06-09T18:38:00Z">
              <w:rPr>
                <w:rStyle w:val="keyword1"/>
              </w:rPr>
            </w:rPrChange>
          </w:rPr>
          <w:t>NULL</w:t>
        </w:r>
        <w:r w:rsidRPr="00564129">
          <w:rPr>
            <w:sz w:val="18"/>
            <w:rPrChange w:id="10984" w:author="shorny" w:date="2014-06-09T18:38:00Z">
              <w:rPr/>
            </w:rPrChange>
          </w:rPr>
          <w:t xml:space="preserve"> </w:t>
        </w:r>
        <w:r w:rsidRPr="00564129">
          <w:rPr>
            <w:rStyle w:val="keyword1"/>
            <w:sz w:val="18"/>
            <w:rPrChange w:id="10985" w:author="shorny" w:date="2014-06-09T18:38:00Z">
              <w:rPr>
                <w:rStyle w:val="keyword1"/>
              </w:rPr>
            </w:rPrChange>
          </w:rPr>
          <w:t>THEN</w:t>
        </w:r>
      </w:ins>
    </w:p>
    <w:p w14:paraId="3F207854" w14:textId="77777777" w:rsidR="00564129" w:rsidRPr="00564129" w:rsidRDefault="00564129">
      <w:pPr>
        <w:pStyle w:val="HTMLPreformatted"/>
        <w:divId w:val="1477987617"/>
        <w:rPr>
          <w:ins w:id="10986" w:author="shorny" w:date="2014-06-09T18:38:00Z"/>
          <w:sz w:val="18"/>
          <w:rPrChange w:id="10987" w:author="shorny" w:date="2014-06-09T18:38:00Z">
            <w:rPr>
              <w:ins w:id="10988" w:author="shorny" w:date="2014-06-09T18:38:00Z"/>
            </w:rPr>
          </w:rPrChange>
        </w:rPr>
      </w:pPr>
      <w:ins w:id="10989" w:author="shorny" w:date="2014-06-09T18:38:00Z">
        <w:r w:rsidRPr="00564129">
          <w:rPr>
            <w:sz w:val="18"/>
            <w:rPrChange w:id="10990" w:author="shorny" w:date="2014-06-09T18:38:00Z">
              <w:rPr/>
            </w:rPrChange>
          </w:rPr>
          <w:t xml:space="preserve">    </w:t>
        </w:r>
        <w:r w:rsidRPr="00564129">
          <w:rPr>
            <w:rStyle w:val="keyword1"/>
            <w:sz w:val="18"/>
            <w:rPrChange w:id="10991" w:author="shorny" w:date="2014-06-09T18:38:00Z">
              <w:rPr>
                <w:rStyle w:val="keyword1"/>
              </w:rPr>
            </w:rPrChange>
          </w:rPr>
          <w:t>SET</w:t>
        </w:r>
        <w:r w:rsidRPr="00564129">
          <w:rPr>
            <w:sz w:val="18"/>
            <w:rPrChange w:id="10992" w:author="shorny" w:date="2014-06-09T18:38:00Z">
              <w:rPr/>
            </w:rPrChange>
          </w:rPr>
          <w:t xml:space="preserve"> v_apptEmail = </w:t>
        </w:r>
        <w:r w:rsidRPr="00564129">
          <w:rPr>
            <w:rStyle w:val="string1"/>
            <w:sz w:val="18"/>
            <w:rPrChange w:id="10993" w:author="shorny" w:date="2014-06-09T18:38:00Z">
              <w:rPr>
                <w:rStyle w:val="string1"/>
              </w:rPr>
            </w:rPrChange>
          </w:rPr>
          <w:t>' (no email registered)'</w:t>
        </w:r>
        <w:r w:rsidRPr="00564129">
          <w:rPr>
            <w:sz w:val="18"/>
            <w:rPrChange w:id="10994" w:author="shorny" w:date="2014-06-09T18:38:00Z">
              <w:rPr/>
            </w:rPrChange>
          </w:rPr>
          <w:t>;</w:t>
        </w:r>
      </w:ins>
    </w:p>
    <w:p w14:paraId="5BB5061B" w14:textId="77777777" w:rsidR="00564129" w:rsidRPr="00564129" w:rsidRDefault="00564129">
      <w:pPr>
        <w:pStyle w:val="HTMLPreformatted"/>
        <w:divId w:val="1477987617"/>
        <w:rPr>
          <w:ins w:id="10995" w:author="shorny" w:date="2014-06-09T18:38:00Z"/>
          <w:sz w:val="18"/>
          <w:rPrChange w:id="10996" w:author="shorny" w:date="2014-06-09T18:38:00Z">
            <w:rPr>
              <w:ins w:id="10997" w:author="shorny" w:date="2014-06-09T18:38:00Z"/>
            </w:rPr>
          </w:rPrChange>
        </w:rPr>
      </w:pPr>
      <w:ins w:id="10998" w:author="shorny" w:date="2014-06-09T18:38:00Z">
        <w:r w:rsidRPr="00564129">
          <w:rPr>
            <w:sz w:val="18"/>
            <w:rPrChange w:id="10999" w:author="shorny" w:date="2014-06-09T18:38:00Z">
              <w:rPr/>
            </w:rPrChange>
          </w:rPr>
          <w:t xml:space="preserve">  </w:t>
        </w:r>
        <w:r w:rsidRPr="00564129">
          <w:rPr>
            <w:rStyle w:val="keyword1"/>
            <w:sz w:val="18"/>
            <w:rPrChange w:id="11000" w:author="shorny" w:date="2014-06-09T18:38:00Z">
              <w:rPr>
                <w:rStyle w:val="keyword1"/>
              </w:rPr>
            </w:rPrChange>
          </w:rPr>
          <w:t>END</w:t>
        </w:r>
        <w:r w:rsidRPr="00564129">
          <w:rPr>
            <w:sz w:val="18"/>
            <w:rPrChange w:id="11001" w:author="shorny" w:date="2014-06-09T18:38:00Z">
              <w:rPr/>
            </w:rPrChange>
          </w:rPr>
          <w:t xml:space="preserve"> IF;</w:t>
        </w:r>
      </w:ins>
    </w:p>
    <w:p w14:paraId="4AB8209C" w14:textId="77777777" w:rsidR="00564129" w:rsidRPr="00564129" w:rsidRDefault="00564129">
      <w:pPr>
        <w:pStyle w:val="HTMLPreformatted"/>
        <w:divId w:val="1477987617"/>
        <w:rPr>
          <w:ins w:id="11002" w:author="shorny" w:date="2014-06-09T18:38:00Z"/>
          <w:sz w:val="18"/>
          <w:rPrChange w:id="11003" w:author="shorny" w:date="2014-06-09T18:38:00Z">
            <w:rPr>
              <w:ins w:id="11004" w:author="shorny" w:date="2014-06-09T18:38:00Z"/>
            </w:rPr>
          </w:rPrChange>
        </w:rPr>
      </w:pPr>
    </w:p>
    <w:p w14:paraId="14C7E29B" w14:textId="77777777" w:rsidR="00564129" w:rsidRPr="00564129" w:rsidRDefault="00564129">
      <w:pPr>
        <w:pStyle w:val="HTMLPreformatted"/>
        <w:divId w:val="1477987617"/>
        <w:rPr>
          <w:ins w:id="11005" w:author="shorny" w:date="2014-06-09T18:38:00Z"/>
          <w:sz w:val="18"/>
          <w:rPrChange w:id="11006" w:author="shorny" w:date="2014-06-09T18:38:00Z">
            <w:rPr>
              <w:ins w:id="11007" w:author="shorny" w:date="2014-06-09T18:38:00Z"/>
            </w:rPr>
          </w:rPrChange>
        </w:rPr>
      </w:pPr>
      <w:ins w:id="11008" w:author="shorny" w:date="2014-06-09T18:38:00Z">
        <w:r w:rsidRPr="00564129">
          <w:rPr>
            <w:sz w:val="18"/>
            <w:rPrChange w:id="11009" w:author="shorny" w:date="2014-06-09T18:38:00Z">
              <w:rPr/>
            </w:rPrChange>
          </w:rPr>
          <w:t xml:space="preserve">  </w:t>
        </w:r>
        <w:r w:rsidRPr="00564129">
          <w:rPr>
            <w:rStyle w:val="keyword1"/>
            <w:sz w:val="18"/>
            <w:rPrChange w:id="11010" w:author="shorny" w:date="2014-06-09T18:38:00Z">
              <w:rPr>
                <w:rStyle w:val="keyword1"/>
              </w:rPr>
            </w:rPrChange>
          </w:rPr>
          <w:t>SELECT</w:t>
        </w:r>
        <w:r w:rsidRPr="00564129">
          <w:rPr>
            <w:sz w:val="18"/>
            <w:rPrChange w:id="11011" w:author="shorny" w:date="2014-06-09T18:38:00Z">
              <w:rPr/>
            </w:rPrChange>
          </w:rPr>
          <w:t xml:space="preserve"> FName, LName</w:t>
        </w:r>
      </w:ins>
    </w:p>
    <w:p w14:paraId="534D174B" w14:textId="77777777" w:rsidR="00564129" w:rsidRPr="00564129" w:rsidRDefault="00564129">
      <w:pPr>
        <w:pStyle w:val="HTMLPreformatted"/>
        <w:divId w:val="1477987617"/>
        <w:rPr>
          <w:ins w:id="11012" w:author="shorny" w:date="2014-06-09T18:38:00Z"/>
          <w:sz w:val="18"/>
          <w:rPrChange w:id="11013" w:author="shorny" w:date="2014-06-09T18:38:00Z">
            <w:rPr>
              <w:ins w:id="11014" w:author="shorny" w:date="2014-06-09T18:38:00Z"/>
            </w:rPr>
          </w:rPrChange>
        </w:rPr>
      </w:pPr>
      <w:ins w:id="11015" w:author="shorny" w:date="2014-06-09T18:38:00Z">
        <w:r w:rsidRPr="00564129">
          <w:rPr>
            <w:sz w:val="18"/>
            <w:rPrChange w:id="11016" w:author="shorny" w:date="2014-06-09T18:38:00Z">
              <w:rPr/>
            </w:rPrChange>
          </w:rPr>
          <w:t xml:space="preserve">  </w:t>
        </w:r>
        <w:r w:rsidRPr="00564129">
          <w:rPr>
            <w:rStyle w:val="keyword1"/>
            <w:sz w:val="18"/>
            <w:rPrChange w:id="11017" w:author="shorny" w:date="2014-06-09T18:38:00Z">
              <w:rPr>
                <w:rStyle w:val="keyword1"/>
              </w:rPr>
            </w:rPrChange>
          </w:rPr>
          <w:t>FROM</w:t>
        </w:r>
        <w:r w:rsidRPr="00564129">
          <w:rPr>
            <w:sz w:val="18"/>
            <w:rPrChange w:id="11018" w:author="shorny" w:date="2014-06-09T18:38:00Z">
              <w:rPr/>
            </w:rPrChange>
          </w:rPr>
          <w:t xml:space="preserve"> `University Staff Member` </w:t>
        </w:r>
        <w:r w:rsidRPr="00564129">
          <w:rPr>
            <w:rStyle w:val="keyword1"/>
            <w:sz w:val="18"/>
            <w:rPrChange w:id="11019" w:author="shorny" w:date="2014-06-09T18:38:00Z">
              <w:rPr>
                <w:rStyle w:val="keyword1"/>
              </w:rPr>
            </w:rPrChange>
          </w:rPr>
          <w:t>AS</w:t>
        </w:r>
        <w:r w:rsidRPr="00564129">
          <w:rPr>
            <w:sz w:val="18"/>
            <w:rPrChange w:id="11020" w:author="shorny" w:date="2014-06-09T18:38:00Z">
              <w:rPr/>
            </w:rPrChange>
          </w:rPr>
          <w:t xml:space="preserve"> USM</w:t>
        </w:r>
      </w:ins>
    </w:p>
    <w:p w14:paraId="4F8380EC" w14:textId="77777777" w:rsidR="00564129" w:rsidRPr="00564129" w:rsidRDefault="00564129">
      <w:pPr>
        <w:pStyle w:val="HTMLPreformatted"/>
        <w:divId w:val="1477987617"/>
        <w:rPr>
          <w:ins w:id="11021" w:author="shorny" w:date="2014-06-09T18:38:00Z"/>
          <w:sz w:val="18"/>
          <w:rPrChange w:id="11022" w:author="shorny" w:date="2014-06-09T18:38:00Z">
            <w:rPr>
              <w:ins w:id="11023" w:author="shorny" w:date="2014-06-09T18:38:00Z"/>
            </w:rPr>
          </w:rPrChange>
        </w:rPr>
      </w:pPr>
      <w:ins w:id="11024" w:author="shorny" w:date="2014-06-09T18:38:00Z">
        <w:r w:rsidRPr="00564129">
          <w:rPr>
            <w:sz w:val="18"/>
            <w:rPrChange w:id="11025" w:author="shorny" w:date="2014-06-09T18:38:00Z">
              <w:rPr/>
            </w:rPrChange>
          </w:rPr>
          <w:t xml:space="preserve">  </w:t>
        </w:r>
        <w:r w:rsidRPr="00564129">
          <w:rPr>
            <w:rStyle w:val="keyword1"/>
            <w:sz w:val="18"/>
            <w:rPrChange w:id="11026" w:author="shorny" w:date="2014-06-09T18:38:00Z">
              <w:rPr>
                <w:rStyle w:val="keyword1"/>
              </w:rPr>
            </w:rPrChange>
          </w:rPr>
          <w:t>WHERE</w:t>
        </w:r>
        <w:r w:rsidRPr="00564129">
          <w:rPr>
            <w:sz w:val="18"/>
            <w:rPrChange w:id="11027" w:author="shorny" w:date="2014-06-09T18:38:00Z">
              <w:rPr/>
            </w:rPrChange>
          </w:rPr>
          <w:t xml:space="preserve"> USM.StaffID = CURRENT_RHD_</w:t>
        </w:r>
        <w:proofErr w:type="gramStart"/>
        <w:r w:rsidRPr="00564129">
          <w:rPr>
            <w:sz w:val="18"/>
            <w:rPrChange w:id="11028" w:author="shorny" w:date="2014-06-09T18:38:00Z">
              <w:rPr/>
            </w:rPrChange>
          </w:rPr>
          <w:t>USER()</w:t>
        </w:r>
        <w:proofErr w:type="gramEnd"/>
      </w:ins>
    </w:p>
    <w:p w14:paraId="02F5AE10" w14:textId="77777777" w:rsidR="00564129" w:rsidRPr="00564129" w:rsidRDefault="00564129">
      <w:pPr>
        <w:pStyle w:val="HTMLPreformatted"/>
        <w:divId w:val="1477987617"/>
        <w:rPr>
          <w:ins w:id="11029" w:author="shorny" w:date="2014-06-09T18:38:00Z"/>
          <w:sz w:val="18"/>
          <w:rPrChange w:id="11030" w:author="shorny" w:date="2014-06-09T18:38:00Z">
            <w:rPr>
              <w:ins w:id="11031" w:author="shorny" w:date="2014-06-09T18:38:00Z"/>
            </w:rPr>
          </w:rPrChange>
        </w:rPr>
      </w:pPr>
      <w:ins w:id="11032" w:author="shorny" w:date="2014-06-09T18:38:00Z">
        <w:r w:rsidRPr="00564129">
          <w:rPr>
            <w:sz w:val="18"/>
            <w:rPrChange w:id="11033" w:author="shorny" w:date="2014-06-09T18:38:00Z">
              <w:rPr/>
            </w:rPrChange>
          </w:rPr>
          <w:t xml:space="preserve">  </w:t>
        </w:r>
        <w:r w:rsidRPr="00564129">
          <w:rPr>
            <w:rStyle w:val="keyword1"/>
            <w:sz w:val="18"/>
            <w:rPrChange w:id="11034" w:author="shorny" w:date="2014-06-09T18:38:00Z">
              <w:rPr>
                <w:rStyle w:val="keyword1"/>
              </w:rPr>
            </w:rPrChange>
          </w:rPr>
          <w:t>INTO</w:t>
        </w:r>
        <w:r w:rsidRPr="00564129">
          <w:rPr>
            <w:sz w:val="18"/>
            <w:rPrChange w:id="11035" w:author="shorny" w:date="2014-06-09T18:38:00Z">
              <w:rPr/>
            </w:rPrChange>
          </w:rPr>
          <w:t xml:space="preserve"> v_agentFName, v_agentLName;</w:t>
        </w:r>
      </w:ins>
    </w:p>
    <w:p w14:paraId="26234480" w14:textId="77777777" w:rsidR="00564129" w:rsidRPr="00564129" w:rsidRDefault="00564129">
      <w:pPr>
        <w:pStyle w:val="HTMLPreformatted"/>
        <w:divId w:val="1477987617"/>
        <w:rPr>
          <w:ins w:id="11036" w:author="shorny" w:date="2014-06-09T18:38:00Z"/>
          <w:sz w:val="18"/>
          <w:rPrChange w:id="11037" w:author="shorny" w:date="2014-06-09T18:38:00Z">
            <w:rPr>
              <w:ins w:id="11038" w:author="shorny" w:date="2014-06-09T18:38:00Z"/>
            </w:rPr>
          </w:rPrChange>
        </w:rPr>
      </w:pPr>
    </w:p>
    <w:p w14:paraId="3207AE2E" w14:textId="77777777" w:rsidR="00564129" w:rsidRPr="00564129" w:rsidRDefault="00564129">
      <w:pPr>
        <w:pStyle w:val="HTMLPreformatted"/>
        <w:divId w:val="1477987617"/>
        <w:rPr>
          <w:ins w:id="11039" w:author="shorny" w:date="2014-06-09T18:38:00Z"/>
          <w:sz w:val="18"/>
          <w:rPrChange w:id="11040" w:author="shorny" w:date="2014-06-09T18:38:00Z">
            <w:rPr>
              <w:ins w:id="11041" w:author="shorny" w:date="2014-06-09T18:38:00Z"/>
            </w:rPr>
          </w:rPrChange>
        </w:rPr>
      </w:pPr>
      <w:ins w:id="11042" w:author="shorny" w:date="2014-06-09T18:38:00Z">
        <w:r w:rsidRPr="00564129">
          <w:rPr>
            <w:sz w:val="18"/>
            <w:rPrChange w:id="11043" w:author="shorny" w:date="2014-06-09T18:38:00Z">
              <w:rPr/>
            </w:rPrChange>
          </w:rPr>
          <w:t xml:space="preserve">  </w:t>
        </w:r>
        <w:r w:rsidRPr="00564129">
          <w:rPr>
            <w:rStyle w:val="keyword1"/>
            <w:sz w:val="18"/>
            <w:rPrChange w:id="11044" w:author="shorny" w:date="2014-06-09T18:38:00Z">
              <w:rPr>
                <w:rStyle w:val="keyword1"/>
              </w:rPr>
            </w:rPrChange>
          </w:rPr>
          <w:t>SELECT</w:t>
        </w:r>
        <w:r w:rsidRPr="00564129">
          <w:rPr>
            <w:sz w:val="18"/>
            <w:rPrChange w:id="11045" w:author="shorny" w:date="2014-06-09T18:38:00Z">
              <w:rPr/>
            </w:rPrChange>
          </w:rPr>
          <w:t xml:space="preserve"> DecisionTypeID</w:t>
        </w:r>
      </w:ins>
    </w:p>
    <w:p w14:paraId="6BB1F6B8" w14:textId="77777777" w:rsidR="00564129" w:rsidRPr="00564129" w:rsidRDefault="00564129">
      <w:pPr>
        <w:pStyle w:val="HTMLPreformatted"/>
        <w:divId w:val="1477987617"/>
        <w:rPr>
          <w:ins w:id="11046" w:author="shorny" w:date="2014-06-09T18:38:00Z"/>
          <w:sz w:val="18"/>
          <w:rPrChange w:id="11047" w:author="shorny" w:date="2014-06-09T18:38:00Z">
            <w:rPr>
              <w:ins w:id="11048" w:author="shorny" w:date="2014-06-09T18:38:00Z"/>
            </w:rPr>
          </w:rPrChange>
        </w:rPr>
      </w:pPr>
      <w:ins w:id="11049" w:author="shorny" w:date="2014-06-09T18:38:00Z">
        <w:r w:rsidRPr="00564129">
          <w:rPr>
            <w:sz w:val="18"/>
            <w:rPrChange w:id="11050" w:author="shorny" w:date="2014-06-09T18:38:00Z">
              <w:rPr/>
            </w:rPrChange>
          </w:rPr>
          <w:t xml:space="preserve">  </w:t>
        </w:r>
        <w:r w:rsidRPr="00564129">
          <w:rPr>
            <w:rStyle w:val="keyword1"/>
            <w:sz w:val="18"/>
            <w:rPrChange w:id="11051" w:author="shorny" w:date="2014-06-09T18:38:00Z">
              <w:rPr>
                <w:rStyle w:val="keyword1"/>
              </w:rPr>
            </w:rPrChange>
          </w:rPr>
          <w:t>FROM</w:t>
        </w:r>
        <w:r w:rsidRPr="00564129">
          <w:rPr>
            <w:sz w:val="18"/>
            <w:rPrChange w:id="11052" w:author="shorny" w:date="2014-06-09T18:38:00Z">
              <w:rPr/>
            </w:rPrChange>
          </w:rPr>
          <w:t xml:space="preserve"> `Decision </w:t>
        </w:r>
        <w:r w:rsidRPr="00564129">
          <w:rPr>
            <w:rStyle w:val="keyword1"/>
            <w:sz w:val="18"/>
            <w:rPrChange w:id="11053" w:author="shorny" w:date="2014-06-09T18:38:00Z">
              <w:rPr>
                <w:rStyle w:val="keyword1"/>
              </w:rPr>
            </w:rPrChange>
          </w:rPr>
          <w:t>Type</w:t>
        </w:r>
        <w:r w:rsidRPr="00564129">
          <w:rPr>
            <w:sz w:val="18"/>
            <w:rPrChange w:id="11054" w:author="shorny" w:date="2014-06-09T18:38:00Z">
              <w:rPr/>
            </w:rPrChange>
          </w:rPr>
          <w:t xml:space="preserve">` </w:t>
        </w:r>
        <w:r w:rsidRPr="00564129">
          <w:rPr>
            <w:rStyle w:val="keyword1"/>
            <w:sz w:val="18"/>
            <w:rPrChange w:id="11055" w:author="shorny" w:date="2014-06-09T18:38:00Z">
              <w:rPr>
                <w:rStyle w:val="keyword1"/>
              </w:rPr>
            </w:rPrChange>
          </w:rPr>
          <w:t>AS</w:t>
        </w:r>
        <w:r w:rsidRPr="00564129">
          <w:rPr>
            <w:sz w:val="18"/>
            <w:rPrChange w:id="11056" w:author="shorny" w:date="2014-06-09T18:38:00Z">
              <w:rPr/>
            </w:rPrChange>
          </w:rPr>
          <w:t xml:space="preserve"> DT</w:t>
        </w:r>
      </w:ins>
    </w:p>
    <w:p w14:paraId="2552F325" w14:textId="77777777" w:rsidR="00564129" w:rsidRPr="00564129" w:rsidRDefault="00564129">
      <w:pPr>
        <w:pStyle w:val="HTMLPreformatted"/>
        <w:divId w:val="1477987617"/>
        <w:rPr>
          <w:ins w:id="11057" w:author="shorny" w:date="2014-06-09T18:38:00Z"/>
          <w:sz w:val="18"/>
          <w:rPrChange w:id="11058" w:author="shorny" w:date="2014-06-09T18:38:00Z">
            <w:rPr>
              <w:ins w:id="11059" w:author="shorny" w:date="2014-06-09T18:38:00Z"/>
            </w:rPr>
          </w:rPrChange>
        </w:rPr>
      </w:pPr>
      <w:ins w:id="11060" w:author="shorny" w:date="2014-06-09T18:38:00Z">
        <w:r w:rsidRPr="00564129">
          <w:rPr>
            <w:sz w:val="18"/>
            <w:rPrChange w:id="11061" w:author="shorny" w:date="2014-06-09T18:38:00Z">
              <w:rPr/>
            </w:rPrChange>
          </w:rPr>
          <w:t xml:space="preserve">  </w:t>
        </w:r>
        <w:r w:rsidRPr="00564129">
          <w:rPr>
            <w:rStyle w:val="keyword1"/>
            <w:sz w:val="18"/>
            <w:rPrChange w:id="11062" w:author="shorny" w:date="2014-06-09T18:38:00Z">
              <w:rPr>
                <w:rStyle w:val="keyword1"/>
              </w:rPr>
            </w:rPrChange>
          </w:rPr>
          <w:t>WHERE</w:t>
        </w:r>
        <w:r w:rsidRPr="00564129">
          <w:rPr>
            <w:sz w:val="18"/>
            <w:rPrChange w:id="11063" w:author="shorny" w:date="2014-06-09T18:38:00Z">
              <w:rPr/>
            </w:rPrChange>
          </w:rPr>
          <w:t xml:space="preserve"> DT.</w:t>
        </w:r>
        <w:r w:rsidRPr="00564129">
          <w:rPr>
            <w:rStyle w:val="keyword1"/>
            <w:sz w:val="18"/>
            <w:rPrChange w:id="11064" w:author="shorny" w:date="2014-06-09T18:38:00Z">
              <w:rPr>
                <w:rStyle w:val="keyword1"/>
              </w:rPr>
            </w:rPrChange>
          </w:rPr>
          <w:t>type</w:t>
        </w:r>
        <w:r w:rsidRPr="00564129">
          <w:rPr>
            <w:sz w:val="18"/>
            <w:rPrChange w:id="11065" w:author="shorny" w:date="2014-06-09T18:38:00Z">
              <w:rPr/>
            </w:rPrChange>
          </w:rPr>
          <w:t xml:space="preserve"> </w:t>
        </w:r>
        <w:r w:rsidRPr="00564129">
          <w:rPr>
            <w:rStyle w:val="keyword1"/>
            <w:sz w:val="18"/>
            <w:rPrChange w:id="11066" w:author="shorny" w:date="2014-06-09T18:38:00Z">
              <w:rPr>
                <w:rStyle w:val="keyword1"/>
              </w:rPr>
            </w:rPrChange>
          </w:rPr>
          <w:t>LIKE</w:t>
        </w:r>
        <w:r w:rsidRPr="00564129">
          <w:rPr>
            <w:sz w:val="18"/>
            <w:rPrChange w:id="11067" w:author="shorny" w:date="2014-06-09T18:38:00Z">
              <w:rPr/>
            </w:rPrChange>
          </w:rPr>
          <w:t xml:space="preserve"> </w:t>
        </w:r>
        <w:r w:rsidRPr="00564129">
          <w:rPr>
            <w:rStyle w:val="string1"/>
            <w:sz w:val="18"/>
            <w:rPrChange w:id="11068" w:author="shorny" w:date="2014-06-09T18:38:00Z">
              <w:rPr>
                <w:rStyle w:val="string1"/>
              </w:rPr>
            </w:rPrChange>
          </w:rPr>
          <w:t>'change.supervisor.addition'</w:t>
        </w:r>
      </w:ins>
    </w:p>
    <w:p w14:paraId="7A46A77B" w14:textId="77777777" w:rsidR="00564129" w:rsidRPr="00564129" w:rsidRDefault="00564129">
      <w:pPr>
        <w:pStyle w:val="HTMLPreformatted"/>
        <w:divId w:val="1477987617"/>
        <w:rPr>
          <w:ins w:id="11069" w:author="shorny" w:date="2014-06-09T18:38:00Z"/>
          <w:sz w:val="18"/>
          <w:rPrChange w:id="11070" w:author="shorny" w:date="2014-06-09T18:38:00Z">
            <w:rPr>
              <w:ins w:id="11071" w:author="shorny" w:date="2014-06-09T18:38:00Z"/>
            </w:rPr>
          </w:rPrChange>
        </w:rPr>
      </w:pPr>
      <w:ins w:id="11072" w:author="shorny" w:date="2014-06-09T18:38:00Z">
        <w:r w:rsidRPr="00564129">
          <w:rPr>
            <w:sz w:val="18"/>
            <w:rPrChange w:id="11073" w:author="shorny" w:date="2014-06-09T18:38:00Z">
              <w:rPr/>
            </w:rPrChange>
          </w:rPr>
          <w:t xml:space="preserve">  </w:t>
        </w:r>
        <w:r w:rsidRPr="00564129">
          <w:rPr>
            <w:rStyle w:val="keyword1"/>
            <w:sz w:val="18"/>
            <w:rPrChange w:id="11074" w:author="shorny" w:date="2014-06-09T18:38:00Z">
              <w:rPr>
                <w:rStyle w:val="keyword1"/>
              </w:rPr>
            </w:rPrChange>
          </w:rPr>
          <w:t>INTO</w:t>
        </w:r>
        <w:r w:rsidRPr="00564129">
          <w:rPr>
            <w:sz w:val="18"/>
            <w:rPrChange w:id="11075" w:author="shorny" w:date="2014-06-09T18:38:00Z">
              <w:rPr/>
            </w:rPrChange>
          </w:rPr>
          <w:t xml:space="preserve"> v_decisionTypeID;</w:t>
        </w:r>
      </w:ins>
    </w:p>
    <w:p w14:paraId="0394201C" w14:textId="77777777" w:rsidR="00564129" w:rsidRPr="00564129" w:rsidRDefault="00564129">
      <w:pPr>
        <w:pStyle w:val="HTMLPreformatted"/>
        <w:divId w:val="1477987617"/>
        <w:rPr>
          <w:ins w:id="11076" w:author="shorny" w:date="2014-06-09T18:38:00Z"/>
          <w:sz w:val="18"/>
          <w:rPrChange w:id="11077" w:author="shorny" w:date="2014-06-09T18:38:00Z">
            <w:rPr>
              <w:ins w:id="11078" w:author="shorny" w:date="2014-06-09T18:38:00Z"/>
            </w:rPr>
          </w:rPrChange>
        </w:rPr>
      </w:pPr>
    </w:p>
    <w:p w14:paraId="64A08067" w14:textId="77777777" w:rsidR="00564129" w:rsidRPr="00564129" w:rsidRDefault="00564129">
      <w:pPr>
        <w:pStyle w:val="HTMLPreformatted"/>
        <w:divId w:val="1477987617"/>
        <w:rPr>
          <w:ins w:id="11079" w:author="shorny" w:date="2014-06-09T18:38:00Z"/>
          <w:sz w:val="18"/>
          <w:rPrChange w:id="11080" w:author="shorny" w:date="2014-06-09T18:38:00Z">
            <w:rPr>
              <w:ins w:id="11081" w:author="shorny" w:date="2014-06-09T18:38:00Z"/>
            </w:rPr>
          </w:rPrChange>
        </w:rPr>
      </w:pPr>
      <w:ins w:id="11082" w:author="shorny" w:date="2014-06-09T18:38:00Z">
        <w:r w:rsidRPr="00564129">
          <w:rPr>
            <w:sz w:val="18"/>
            <w:rPrChange w:id="11083" w:author="shorny" w:date="2014-06-09T18:38:00Z">
              <w:rPr/>
            </w:rPrChange>
          </w:rPr>
          <w:lastRenderedPageBreak/>
          <w:t xml:space="preserve">  IF </w:t>
        </w:r>
        <w:r w:rsidRPr="00564129">
          <w:rPr>
            <w:rStyle w:val="keyword1"/>
            <w:sz w:val="18"/>
            <w:rPrChange w:id="11084" w:author="shorny" w:date="2014-06-09T18:38:00Z">
              <w:rPr>
                <w:rStyle w:val="keyword1"/>
              </w:rPr>
            </w:rPrChange>
          </w:rPr>
          <w:t>OLD</w:t>
        </w:r>
        <w:r w:rsidRPr="00564129">
          <w:rPr>
            <w:sz w:val="18"/>
            <w:rPrChange w:id="11085" w:author="shorny" w:date="2014-06-09T18:38:00Z">
              <w:rPr/>
            </w:rPrChange>
          </w:rPr>
          <w:t xml:space="preserve">.PrimarySupervisor = 1 </w:t>
        </w:r>
        <w:r w:rsidRPr="00564129">
          <w:rPr>
            <w:rStyle w:val="keyword1"/>
            <w:sz w:val="18"/>
            <w:rPrChange w:id="11086" w:author="shorny" w:date="2014-06-09T18:38:00Z">
              <w:rPr>
                <w:rStyle w:val="keyword1"/>
              </w:rPr>
            </w:rPrChange>
          </w:rPr>
          <w:t>THEN</w:t>
        </w:r>
      </w:ins>
    </w:p>
    <w:p w14:paraId="7C6ACC07" w14:textId="77777777" w:rsidR="00564129" w:rsidRPr="00564129" w:rsidRDefault="00564129">
      <w:pPr>
        <w:pStyle w:val="HTMLPreformatted"/>
        <w:divId w:val="1477987617"/>
        <w:rPr>
          <w:ins w:id="11087" w:author="shorny" w:date="2014-06-09T18:38:00Z"/>
          <w:sz w:val="18"/>
          <w:rPrChange w:id="11088" w:author="shorny" w:date="2014-06-09T18:38:00Z">
            <w:rPr>
              <w:ins w:id="11089" w:author="shorny" w:date="2014-06-09T18:38:00Z"/>
            </w:rPr>
          </w:rPrChange>
        </w:rPr>
      </w:pPr>
      <w:ins w:id="11090" w:author="shorny" w:date="2014-06-09T18:38:00Z">
        <w:r w:rsidRPr="00564129">
          <w:rPr>
            <w:sz w:val="18"/>
            <w:rPrChange w:id="11091" w:author="shorny" w:date="2014-06-09T18:38:00Z">
              <w:rPr/>
            </w:rPrChange>
          </w:rPr>
          <w:t xml:space="preserve">    </w:t>
        </w:r>
        <w:r w:rsidRPr="00564129">
          <w:rPr>
            <w:rStyle w:val="keyword1"/>
            <w:sz w:val="18"/>
            <w:rPrChange w:id="11092" w:author="shorny" w:date="2014-06-09T18:38:00Z">
              <w:rPr>
                <w:rStyle w:val="keyword1"/>
              </w:rPr>
            </w:rPrChange>
          </w:rPr>
          <w:t>SET</w:t>
        </w:r>
        <w:r w:rsidRPr="00564129">
          <w:rPr>
            <w:sz w:val="18"/>
            <w:rPrChange w:id="11093" w:author="shorny" w:date="2014-06-09T18:38:00Z">
              <w:rPr/>
            </w:rPrChange>
          </w:rPr>
          <w:t xml:space="preserve"> v_supervisionRole = </w:t>
        </w:r>
        <w:r w:rsidRPr="00564129">
          <w:rPr>
            <w:rStyle w:val="string1"/>
            <w:sz w:val="18"/>
            <w:rPrChange w:id="11094" w:author="shorny" w:date="2014-06-09T18:38:00Z">
              <w:rPr>
                <w:rStyle w:val="string1"/>
              </w:rPr>
            </w:rPrChange>
          </w:rPr>
          <w:t>'the primary'</w:t>
        </w:r>
        <w:r w:rsidRPr="00564129">
          <w:rPr>
            <w:sz w:val="18"/>
            <w:rPrChange w:id="11095" w:author="shorny" w:date="2014-06-09T18:38:00Z">
              <w:rPr/>
            </w:rPrChange>
          </w:rPr>
          <w:t>;</w:t>
        </w:r>
      </w:ins>
    </w:p>
    <w:p w14:paraId="282215DD" w14:textId="77777777" w:rsidR="00564129" w:rsidRPr="00564129" w:rsidRDefault="00564129">
      <w:pPr>
        <w:pStyle w:val="HTMLPreformatted"/>
        <w:divId w:val="1477987617"/>
        <w:rPr>
          <w:ins w:id="11096" w:author="shorny" w:date="2014-06-09T18:38:00Z"/>
          <w:sz w:val="18"/>
          <w:rPrChange w:id="11097" w:author="shorny" w:date="2014-06-09T18:38:00Z">
            <w:rPr>
              <w:ins w:id="11098" w:author="shorny" w:date="2014-06-09T18:38:00Z"/>
            </w:rPr>
          </w:rPrChange>
        </w:rPr>
      </w:pPr>
      <w:ins w:id="11099" w:author="shorny" w:date="2014-06-09T18:38:00Z">
        <w:r w:rsidRPr="00564129">
          <w:rPr>
            <w:sz w:val="18"/>
            <w:rPrChange w:id="11100" w:author="shorny" w:date="2014-06-09T18:38:00Z">
              <w:rPr/>
            </w:rPrChange>
          </w:rPr>
          <w:t xml:space="preserve">  </w:t>
        </w:r>
        <w:r w:rsidRPr="00564129">
          <w:rPr>
            <w:rStyle w:val="keyword1"/>
            <w:sz w:val="18"/>
            <w:rPrChange w:id="11101" w:author="shorny" w:date="2014-06-09T18:38:00Z">
              <w:rPr>
                <w:rStyle w:val="keyword1"/>
              </w:rPr>
            </w:rPrChange>
          </w:rPr>
          <w:t>END</w:t>
        </w:r>
        <w:r w:rsidRPr="00564129">
          <w:rPr>
            <w:sz w:val="18"/>
            <w:rPrChange w:id="11102" w:author="shorny" w:date="2014-06-09T18:38:00Z">
              <w:rPr/>
            </w:rPrChange>
          </w:rPr>
          <w:t xml:space="preserve"> IF;</w:t>
        </w:r>
      </w:ins>
    </w:p>
    <w:p w14:paraId="3EAD99B9" w14:textId="77777777" w:rsidR="00564129" w:rsidRPr="00564129" w:rsidRDefault="00564129">
      <w:pPr>
        <w:pStyle w:val="HTMLPreformatted"/>
        <w:divId w:val="1477987617"/>
        <w:rPr>
          <w:ins w:id="11103" w:author="shorny" w:date="2014-06-09T18:38:00Z"/>
          <w:sz w:val="18"/>
          <w:rPrChange w:id="11104" w:author="shorny" w:date="2014-06-09T18:38:00Z">
            <w:rPr>
              <w:ins w:id="11105" w:author="shorny" w:date="2014-06-09T18:38:00Z"/>
            </w:rPr>
          </w:rPrChange>
        </w:rPr>
      </w:pPr>
    </w:p>
    <w:p w14:paraId="24EF3144" w14:textId="77777777" w:rsidR="00564129" w:rsidRPr="00564129" w:rsidRDefault="00564129">
      <w:pPr>
        <w:pStyle w:val="HTMLPreformatted"/>
        <w:divId w:val="1477987617"/>
        <w:rPr>
          <w:ins w:id="11106" w:author="shorny" w:date="2014-06-09T18:38:00Z"/>
          <w:sz w:val="18"/>
          <w:rPrChange w:id="11107" w:author="shorny" w:date="2014-06-09T18:38:00Z">
            <w:rPr>
              <w:ins w:id="11108" w:author="shorny" w:date="2014-06-09T18:38:00Z"/>
            </w:rPr>
          </w:rPrChange>
        </w:rPr>
      </w:pPr>
      <w:ins w:id="11109" w:author="shorny" w:date="2014-06-09T18:38:00Z">
        <w:r w:rsidRPr="00564129">
          <w:rPr>
            <w:sz w:val="18"/>
            <w:rPrChange w:id="11110" w:author="shorny" w:date="2014-06-09T18:38:00Z">
              <w:rPr/>
            </w:rPrChange>
          </w:rPr>
          <w:t xml:space="preserve">  </w:t>
        </w:r>
        <w:r w:rsidRPr="00564129">
          <w:rPr>
            <w:rStyle w:val="keyword1"/>
            <w:sz w:val="18"/>
            <w:rPrChange w:id="11111" w:author="shorny" w:date="2014-06-09T18:38:00Z">
              <w:rPr>
                <w:rStyle w:val="keyword1"/>
              </w:rPr>
            </w:rPrChange>
          </w:rPr>
          <w:t>SET</w:t>
        </w:r>
        <w:r w:rsidRPr="00564129">
          <w:rPr>
            <w:sz w:val="18"/>
            <w:rPrChange w:id="11112" w:author="shorny" w:date="2014-06-09T18:38:00Z">
              <w:rPr/>
            </w:rPrChange>
          </w:rPr>
          <w:t xml:space="preserve"> v_comment = </w:t>
        </w:r>
        <w:proofErr w:type="gramStart"/>
        <w:r w:rsidRPr="00564129">
          <w:rPr>
            <w:sz w:val="18"/>
            <w:rPrChange w:id="11113" w:author="shorny" w:date="2014-06-09T18:38:00Z">
              <w:rPr/>
            </w:rPrChange>
          </w:rPr>
          <w:t>CONCAT(</w:t>
        </w:r>
        <w:proofErr w:type="gramEnd"/>
      </w:ins>
    </w:p>
    <w:p w14:paraId="0741B621" w14:textId="77777777" w:rsidR="00564129" w:rsidRPr="00564129" w:rsidRDefault="00564129">
      <w:pPr>
        <w:pStyle w:val="HTMLPreformatted"/>
        <w:divId w:val="1477987617"/>
        <w:rPr>
          <w:ins w:id="11114" w:author="shorny" w:date="2014-06-09T18:38:00Z"/>
          <w:sz w:val="18"/>
          <w:rPrChange w:id="11115" w:author="shorny" w:date="2014-06-09T18:38:00Z">
            <w:rPr>
              <w:ins w:id="11116" w:author="shorny" w:date="2014-06-09T18:38:00Z"/>
            </w:rPr>
          </w:rPrChange>
        </w:rPr>
      </w:pPr>
      <w:ins w:id="11117" w:author="shorny" w:date="2014-06-09T18:38:00Z">
        <w:r w:rsidRPr="00564129">
          <w:rPr>
            <w:sz w:val="18"/>
            <w:rPrChange w:id="11118" w:author="shorny" w:date="2014-06-09T18:38:00Z">
              <w:rPr/>
            </w:rPrChange>
          </w:rPr>
          <w:t xml:space="preserve">  </w:t>
        </w:r>
        <w:r w:rsidRPr="00564129">
          <w:rPr>
            <w:rStyle w:val="string1"/>
            <w:sz w:val="18"/>
            <w:rPrChange w:id="11119" w:author="shorny" w:date="2014-06-09T18:38:00Z">
              <w:rPr>
                <w:rStyle w:val="string1"/>
              </w:rPr>
            </w:rPrChange>
          </w:rPr>
          <w:t>'You have been deregistered as '</w:t>
        </w:r>
        <w:r w:rsidRPr="00564129">
          <w:rPr>
            <w:sz w:val="18"/>
            <w:rPrChange w:id="11120" w:author="shorny" w:date="2014-06-09T18:38:00Z">
              <w:rPr/>
            </w:rPrChange>
          </w:rPr>
          <w:t>, v_supervisionRole,</w:t>
        </w:r>
      </w:ins>
    </w:p>
    <w:p w14:paraId="7EF4BAD8" w14:textId="77777777" w:rsidR="00564129" w:rsidRPr="00564129" w:rsidRDefault="00564129">
      <w:pPr>
        <w:pStyle w:val="HTMLPreformatted"/>
        <w:divId w:val="1477987617"/>
        <w:rPr>
          <w:ins w:id="11121" w:author="shorny" w:date="2014-06-09T18:38:00Z"/>
          <w:sz w:val="18"/>
          <w:rPrChange w:id="11122" w:author="shorny" w:date="2014-06-09T18:38:00Z">
            <w:rPr>
              <w:ins w:id="11123" w:author="shorny" w:date="2014-06-09T18:38:00Z"/>
            </w:rPr>
          </w:rPrChange>
        </w:rPr>
      </w:pPr>
      <w:ins w:id="11124" w:author="shorny" w:date="2014-06-09T18:38:00Z">
        <w:r w:rsidRPr="00564129">
          <w:rPr>
            <w:sz w:val="18"/>
            <w:rPrChange w:id="11125" w:author="shorny" w:date="2014-06-09T18:38:00Z">
              <w:rPr/>
            </w:rPrChange>
          </w:rPr>
          <w:t xml:space="preserve">  </w:t>
        </w:r>
        <w:proofErr w:type="gramStart"/>
        <w:r w:rsidRPr="00564129">
          <w:rPr>
            <w:rStyle w:val="string1"/>
            <w:sz w:val="18"/>
            <w:rPrChange w:id="11126" w:author="shorny" w:date="2014-06-09T18:38:00Z">
              <w:rPr>
                <w:rStyle w:val="string1"/>
              </w:rPr>
            </w:rPrChange>
          </w:rPr>
          <w:t>' supervisor</w:t>
        </w:r>
        <w:proofErr w:type="gramEnd"/>
        <w:r w:rsidRPr="00564129">
          <w:rPr>
            <w:rStyle w:val="string1"/>
            <w:sz w:val="18"/>
            <w:rPrChange w:id="11127" w:author="shorny" w:date="2014-06-09T18:38:00Z">
              <w:rPr>
                <w:rStyle w:val="string1"/>
              </w:rPr>
            </w:rPrChange>
          </w:rPr>
          <w:t xml:space="preserve"> for an RHD application from '</w:t>
        </w:r>
        <w:r w:rsidRPr="00564129">
          <w:rPr>
            <w:sz w:val="18"/>
            <w:rPrChange w:id="11128" w:author="shorny" w:date="2014-06-09T18:38:00Z">
              <w:rPr/>
            </w:rPrChange>
          </w:rPr>
          <w:t xml:space="preserve">, v_apptFName, </w:t>
        </w:r>
        <w:r w:rsidRPr="00564129">
          <w:rPr>
            <w:rStyle w:val="string1"/>
            <w:sz w:val="18"/>
            <w:rPrChange w:id="11129" w:author="shorny" w:date="2014-06-09T18:38:00Z">
              <w:rPr>
                <w:rStyle w:val="string1"/>
              </w:rPr>
            </w:rPrChange>
          </w:rPr>
          <w:t>' '</w:t>
        </w:r>
        <w:r w:rsidRPr="00564129">
          <w:rPr>
            <w:sz w:val="18"/>
            <w:rPrChange w:id="11130" w:author="shorny" w:date="2014-06-09T18:38:00Z">
              <w:rPr/>
            </w:rPrChange>
          </w:rPr>
          <w:t>, v_apptLName,</w:t>
        </w:r>
      </w:ins>
    </w:p>
    <w:p w14:paraId="0DB0ECC7" w14:textId="77777777" w:rsidR="00564129" w:rsidRPr="00564129" w:rsidRDefault="00564129">
      <w:pPr>
        <w:pStyle w:val="HTMLPreformatted"/>
        <w:divId w:val="1477987617"/>
        <w:rPr>
          <w:ins w:id="11131" w:author="shorny" w:date="2014-06-09T18:38:00Z"/>
          <w:sz w:val="18"/>
          <w:rPrChange w:id="11132" w:author="shorny" w:date="2014-06-09T18:38:00Z">
            <w:rPr>
              <w:ins w:id="11133" w:author="shorny" w:date="2014-06-09T18:38:00Z"/>
            </w:rPr>
          </w:rPrChange>
        </w:rPr>
      </w:pPr>
      <w:ins w:id="11134" w:author="shorny" w:date="2014-06-09T18:38:00Z">
        <w:r w:rsidRPr="00564129">
          <w:rPr>
            <w:sz w:val="18"/>
            <w:rPrChange w:id="11135" w:author="shorny" w:date="2014-06-09T18:38:00Z">
              <w:rPr/>
            </w:rPrChange>
          </w:rPr>
          <w:t xml:space="preserve">  </w:t>
        </w:r>
        <w:proofErr w:type="gramStart"/>
        <w:r w:rsidRPr="00564129">
          <w:rPr>
            <w:rStyle w:val="string1"/>
            <w:sz w:val="18"/>
            <w:rPrChange w:id="11136" w:author="shorny" w:date="2014-06-09T18:38:00Z">
              <w:rPr>
                <w:rStyle w:val="string1"/>
              </w:rPr>
            </w:rPrChange>
          </w:rPr>
          <w:t>' (application ID '</w:t>
        </w:r>
        <w:r w:rsidRPr="00564129">
          <w:rPr>
            <w:sz w:val="18"/>
            <w:rPrChange w:id="11137" w:author="shorny" w:date="2014-06-09T18:38:00Z">
              <w:rPr/>
            </w:rPrChange>
          </w:rPr>
          <w:t xml:space="preserve">, </w:t>
        </w:r>
        <w:r w:rsidRPr="00564129">
          <w:rPr>
            <w:rStyle w:val="keyword1"/>
            <w:sz w:val="18"/>
            <w:rPrChange w:id="11138" w:author="shorny" w:date="2014-06-09T18:38:00Z">
              <w:rPr>
                <w:rStyle w:val="keyword1"/>
              </w:rPr>
            </w:rPrChange>
          </w:rPr>
          <w:t>OLD</w:t>
        </w:r>
        <w:r w:rsidRPr="00564129">
          <w:rPr>
            <w:sz w:val="18"/>
            <w:rPrChange w:id="11139" w:author="shorny" w:date="2014-06-09T18:38:00Z">
              <w:rPr/>
            </w:rPrChange>
          </w:rPr>
          <w:t xml:space="preserve">.ApplicationID, </w:t>
        </w:r>
        <w:r w:rsidRPr="00564129">
          <w:rPr>
            <w:rStyle w:val="string1"/>
            <w:sz w:val="18"/>
            <w:rPrChange w:id="11140" w:author="shorny" w:date="2014-06-09T18:38:00Z">
              <w:rPr>
                <w:rStyle w:val="string1"/>
              </w:rPr>
            </w:rPrChange>
          </w:rPr>
          <w:t>').</w:t>
        </w:r>
        <w:proofErr w:type="gramEnd"/>
        <w:r w:rsidRPr="00564129">
          <w:rPr>
            <w:rStyle w:val="string1"/>
            <w:sz w:val="18"/>
            <w:rPrChange w:id="11141" w:author="shorny" w:date="2014-06-09T18:38:00Z">
              <w:rPr>
                <w:rStyle w:val="string1"/>
              </w:rPr>
            </w:rPrChange>
          </w:rPr>
          <w:t xml:space="preserve"> This change made by '</w:t>
        </w:r>
        <w:r w:rsidRPr="00564129">
          <w:rPr>
            <w:sz w:val="18"/>
            <w:rPrChange w:id="11142" w:author="shorny" w:date="2014-06-09T18:38:00Z">
              <w:rPr/>
            </w:rPrChange>
          </w:rPr>
          <w:t>,</w:t>
        </w:r>
      </w:ins>
    </w:p>
    <w:p w14:paraId="57784EF4" w14:textId="77777777" w:rsidR="00564129" w:rsidRPr="00564129" w:rsidRDefault="00564129">
      <w:pPr>
        <w:pStyle w:val="HTMLPreformatted"/>
        <w:divId w:val="1477987617"/>
        <w:rPr>
          <w:ins w:id="11143" w:author="shorny" w:date="2014-06-09T18:38:00Z"/>
          <w:sz w:val="18"/>
          <w:rPrChange w:id="11144" w:author="shorny" w:date="2014-06-09T18:38:00Z">
            <w:rPr>
              <w:ins w:id="11145" w:author="shorny" w:date="2014-06-09T18:38:00Z"/>
            </w:rPr>
          </w:rPrChange>
        </w:rPr>
      </w:pPr>
      <w:ins w:id="11146" w:author="shorny" w:date="2014-06-09T18:38:00Z">
        <w:r w:rsidRPr="00564129">
          <w:rPr>
            <w:sz w:val="18"/>
            <w:rPrChange w:id="11147" w:author="shorny" w:date="2014-06-09T18:38:00Z">
              <w:rPr/>
            </w:rPrChange>
          </w:rPr>
          <w:t xml:space="preserve">  v_agentFName, </w:t>
        </w:r>
        <w:r w:rsidRPr="00564129">
          <w:rPr>
            <w:rStyle w:val="string1"/>
            <w:sz w:val="18"/>
            <w:rPrChange w:id="11148" w:author="shorny" w:date="2014-06-09T18:38:00Z">
              <w:rPr>
                <w:rStyle w:val="string1"/>
              </w:rPr>
            </w:rPrChange>
          </w:rPr>
          <w:t>' '</w:t>
        </w:r>
        <w:r w:rsidRPr="00564129">
          <w:rPr>
            <w:sz w:val="18"/>
            <w:rPrChange w:id="11149" w:author="shorny" w:date="2014-06-09T18:38:00Z">
              <w:rPr/>
            </w:rPrChange>
          </w:rPr>
          <w:t xml:space="preserve">, v_agentLName, </w:t>
        </w:r>
        <w:r w:rsidRPr="00564129">
          <w:rPr>
            <w:rStyle w:val="string1"/>
            <w:sz w:val="18"/>
            <w:rPrChange w:id="11150" w:author="shorny" w:date="2014-06-09T18:38:00Z">
              <w:rPr>
                <w:rStyle w:val="string1"/>
              </w:rPr>
            </w:rPrChange>
          </w:rPr>
          <w:t>'.'</w:t>
        </w:r>
        <w:r w:rsidRPr="00564129">
          <w:rPr>
            <w:sz w:val="18"/>
            <w:rPrChange w:id="11151" w:author="shorny" w:date="2014-06-09T18:38:00Z">
              <w:rPr/>
            </w:rPrChange>
          </w:rPr>
          <w:t>);</w:t>
        </w:r>
      </w:ins>
    </w:p>
    <w:p w14:paraId="3D79DD7A" w14:textId="77777777" w:rsidR="00564129" w:rsidRPr="00564129" w:rsidRDefault="00564129">
      <w:pPr>
        <w:pStyle w:val="HTMLPreformatted"/>
        <w:divId w:val="1477987617"/>
        <w:rPr>
          <w:ins w:id="11152" w:author="shorny" w:date="2014-06-09T18:38:00Z"/>
          <w:sz w:val="18"/>
          <w:rPrChange w:id="11153" w:author="shorny" w:date="2014-06-09T18:38:00Z">
            <w:rPr>
              <w:ins w:id="11154" w:author="shorny" w:date="2014-06-09T18:38:00Z"/>
            </w:rPr>
          </w:rPrChange>
        </w:rPr>
      </w:pPr>
    </w:p>
    <w:p w14:paraId="07326E4F" w14:textId="77777777" w:rsidR="00564129" w:rsidRPr="00564129" w:rsidRDefault="00564129">
      <w:pPr>
        <w:pStyle w:val="HTMLPreformatted"/>
        <w:divId w:val="1477987617"/>
        <w:rPr>
          <w:ins w:id="11155" w:author="shorny" w:date="2014-06-09T18:38:00Z"/>
          <w:sz w:val="18"/>
          <w:rPrChange w:id="11156" w:author="shorny" w:date="2014-06-09T18:38:00Z">
            <w:rPr>
              <w:ins w:id="11157" w:author="shorny" w:date="2014-06-09T18:38:00Z"/>
            </w:rPr>
          </w:rPrChange>
        </w:rPr>
      </w:pPr>
      <w:ins w:id="11158" w:author="shorny" w:date="2014-06-09T18:38:00Z">
        <w:r w:rsidRPr="00564129">
          <w:rPr>
            <w:sz w:val="18"/>
            <w:rPrChange w:id="11159" w:author="shorny" w:date="2014-06-09T18:38:00Z">
              <w:rPr/>
            </w:rPrChange>
          </w:rPr>
          <w:t xml:space="preserve">  </w:t>
        </w:r>
        <w:r w:rsidRPr="00564129">
          <w:rPr>
            <w:rStyle w:val="keyword1"/>
            <w:sz w:val="18"/>
            <w:rPrChange w:id="11160" w:author="shorny" w:date="2014-06-09T18:38:00Z">
              <w:rPr>
                <w:rStyle w:val="keyword1"/>
              </w:rPr>
            </w:rPrChange>
          </w:rPr>
          <w:t>INSERT</w:t>
        </w:r>
        <w:r w:rsidRPr="00564129">
          <w:rPr>
            <w:sz w:val="18"/>
            <w:rPrChange w:id="11161" w:author="shorny" w:date="2014-06-09T18:38:00Z">
              <w:rPr/>
            </w:rPrChange>
          </w:rPr>
          <w:t xml:space="preserve"> </w:t>
        </w:r>
        <w:r w:rsidRPr="00564129">
          <w:rPr>
            <w:rStyle w:val="keyword1"/>
            <w:sz w:val="18"/>
            <w:rPrChange w:id="11162" w:author="shorny" w:date="2014-06-09T18:38:00Z">
              <w:rPr>
                <w:rStyle w:val="keyword1"/>
              </w:rPr>
            </w:rPrChange>
          </w:rPr>
          <w:t>INTO</w:t>
        </w:r>
        <w:r w:rsidRPr="00564129">
          <w:rPr>
            <w:sz w:val="18"/>
            <w:rPrChange w:id="11163" w:author="shorny" w:date="2014-06-09T18:38:00Z">
              <w:rPr/>
            </w:rPrChange>
          </w:rPr>
          <w:t xml:space="preserve"> </w:t>
        </w:r>
        <w:proofErr w:type="gramStart"/>
        <w:r w:rsidRPr="00564129">
          <w:rPr>
            <w:sz w:val="18"/>
            <w:rPrChange w:id="11164" w:author="shorny" w:date="2014-06-09T18:38:00Z">
              <w:rPr/>
            </w:rPrChange>
          </w:rPr>
          <w:t>Decision(</w:t>
        </w:r>
        <w:proofErr w:type="gramEnd"/>
        <w:r w:rsidRPr="00564129">
          <w:rPr>
            <w:rStyle w:val="type1"/>
            <w:sz w:val="18"/>
            <w:rPrChange w:id="11165" w:author="shorny" w:date="2014-06-09T18:38:00Z">
              <w:rPr>
                <w:rStyle w:val="type1"/>
              </w:rPr>
            </w:rPrChange>
          </w:rPr>
          <w:t>Date</w:t>
        </w:r>
        <w:r w:rsidRPr="00564129">
          <w:rPr>
            <w:sz w:val="18"/>
            <w:rPrChange w:id="11166" w:author="shorny" w:date="2014-06-09T18:38:00Z">
              <w:rPr/>
            </w:rPrChange>
          </w:rPr>
          <w:t>, Comment, StaffID, DecisionTypeID, Reportable, Sent)</w:t>
        </w:r>
      </w:ins>
    </w:p>
    <w:p w14:paraId="34BE9023" w14:textId="77777777" w:rsidR="00564129" w:rsidRPr="00564129" w:rsidRDefault="00564129">
      <w:pPr>
        <w:pStyle w:val="HTMLPreformatted"/>
        <w:divId w:val="1477987617"/>
        <w:rPr>
          <w:ins w:id="11167" w:author="shorny" w:date="2014-06-09T18:38:00Z"/>
          <w:sz w:val="18"/>
          <w:rPrChange w:id="11168" w:author="shorny" w:date="2014-06-09T18:38:00Z">
            <w:rPr>
              <w:ins w:id="11169" w:author="shorny" w:date="2014-06-09T18:38:00Z"/>
            </w:rPr>
          </w:rPrChange>
        </w:rPr>
      </w:pPr>
      <w:ins w:id="11170" w:author="shorny" w:date="2014-06-09T18:38:00Z">
        <w:r w:rsidRPr="00564129">
          <w:rPr>
            <w:sz w:val="18"/>
            <w:rPrChange w:id="11171" w:author="shorny" w:date="2014-06-09T18:38:00Z">
              <w:rPr/>
            </w:rPrChange>
          </w:rPr>
          <w:t xml:space="preserve">  </w:t>
        </w:r>
        <w:r w:rsidRPr="00564129">
          <w:rPr>
            <w:rStyle w:val="keyword1"/>
            <w:sz w:val="18"/>
            <w:rPrChange w:id="11172" w:author="shorny" w:date="2014-06-09T18:38:00Z">
              <w:rPr>
                <w:rStyle w:val="keyword1"/>
              </w:rPr>
            </w:rPrChange>
          </w:rPr>
          <w:t>VALUES</w:t>
        </w:r>
        <w:r w:rsidRPr="00564129">
          <w:rPr>
            <w:sz w:val="18"/>
            <w:rPrChange w:id="11173" w:author="shorny" w:date="2014-06-09T18:38:00Z">
              <w:rPr/>
            </w:rPrChange>
          </w:rPr>
          <w:t xml:space="preserve"> (</w:t>
        </w:r>
        <w:r w:rsidRPr="00564129">
          <w:rPr>
            <w:rStyle w:val="builtin1"/>
            <w:sz w:val="18"/>
            <w:rPrChange w:id="11174" w:author="shorny" w:date="2014-06-09T18:38:00Z">
              <w:rPr>
                <w:rStyle w:val="builtin1"/>
              </w:rPr>
            </w:rPrChange>
          </w:rPr>
          <w:t>CURRENT_</w:t>
        </w:r>
        <w:proofErr w:type="gramStart"/>
        <w:r w:rsidRPr="00564129">
          <w:rPr>
            <w:rStyle w:val="builtin1"/>
            <w:sz w:val="18"/>
            <w:rPrChange w:id="11175" w:author="shorny" w:date="2014-06-09T18:38:00Z">
              <w:rPr>
                <w:rStyle w:val="builtin1"/>
              </w:rPr>
            </w:rPrChange>
          </w:rPr>
          <w:t>DATE</w:t>
        </w:r>
        <w:r w:rsidRPr="00564129">
          <w:rPr>
            <w:sz w:val="18"/>
            <w:rPrChange w:id="11176" w:author="shorny" w:date="2014-06-09T18:38:00Z">
              <w:rPr/>
            </w:rPrChange>
          </w:rPr>
          <w:t>(</w:t>
        </w:r>
        <w:proofErr w:type="gramEnd"/>
        <w:r w:rsidRPr="00564129">
          <w:rPr>
            <w:sz w:val="18"/>
            <w:rPrChange w:id="11177" w:author="shorny" w:date="2014-06-09T18:38:00Z">
              <w:rPr/>
            </w:rPrChange>
          </w:rPr>
          <w:t xml:space="preserve">), v_comment, </w:t>
        </w:r>
        <w:r w:rsidRPr="00564129">
          <w:rPr>
            <w:rStyle w:val="keyword1"/>
            <w:sz w:val="18"/>
            <w:rPrChange w:id="11178" w:author="shorny" w:date="2014-06-09T18:38:00Z">
              <w:rPr>
                <w:rStyle w:val="keyword1"/>
              </w:rPr>
            </w:rPrChange>
          </w:rPr>
          <w:t>OLD</w:t>
        </w:r>
        <w:r w:rsidRPr="00564129">
          <w:rPr>
            <w:sz w:val="18"/>
            <w:rPrChange w:id="11179" w:author="shorny" w:date="2014-06-09T18:38:00Z">
              <w:rPr/>
            </w:rPrChange>
          </w:rPr>
          <w:t>.StaffID, v_decisionTypeID, 1, 0);</w:t>
        </w:r>
      </w:ins>
    </w:p>
    <w:p w14:paraId="0DAC547A" w14:textId="77777777" w:rsidR="00564129" w:rsidRPr="00564129" w:rsidRDefault="00564129">
      <w:pPr>
        <w:pStyle w:val="HTMLPreformatted"/>
        <w:divId w:val="1477987617"/>
        <w:rPr>
          <w:ins w:id="11180" w:author="shorny" w:date="2014-06-09T18:38:00Z"/>
          <w:sz w:val="18"/>
          <w:rPrChange w:id="11181" w:author="shorny" w:date="2014-06-09T18:38:00Z">
            <w:rPr>
              <w:ins w:id="11182" w:author="shorny" w:date="2014-06-09T18:38:00Z"/>
            </w:rPr>
          </w:rPrChange>
        </w:rPr>
      </w:pPr>
      <w:ins w:id="11183" w:author="shorny" w:date="2014-06-09T18:38:00Z">
        <w:r w:rsidRPr="00564129">
          <w:rPr>
            <w:rStyle w:val="keyword1"/>
            <w:sz w:val="18"/>
            <w:rPrChange w:id="11184" w:author="shorny" w:date="2014-06-09T18:38:00Z">
              <w:rPr>
                <w:rStyle w:val="keyword1"/>
              </w:rPr>
            </w:rPrChange>
          </w:rPr>
          <w:t>END</w:t>
        </w:r>
        <w:r w:rsidRPr="00564129">
          <w:rPr>
            <w:sz w:val="18"/>
            <w:rPrChange w:id="11185" w:author="shorny" w:date="2014-06-09T18:38:00Z">
              <w:rPr/>
            </w:rPrChange>
          </w:rPr>
          <w:t xml:space="preserve"> $$</w:t>
        </w:r>
      </w:ins>
    </w:p>
    <w:p w14:paraId="273183EB" w14:textId="77777777" w:rsidR="00564129" w:rsidRPr="00564129" w:rsidRDefault="00564129">
      <w:pPr>
        <w:pStyle w:val="HTMLPreformatted"/>
        <w:divId w:val="1477987617"/>
        <w:rPr>
          <w:ins w:id="11186" w:author="shorny" w:date="2014-06-09T18:38:00Z"/>
          <w:sz w:val="18"/>
          <w:rPrChange w:id="11187" w:author="shorny" w:date="2014-06-09T18:38:00Z">
            <w:rPr>
              <w:ins w:id="11188" w:author="shorny" w:date="2014-06-09T18:38:00Z"/>
            </w:rPr>
          </w:rPrChange>
        </w:rPr>
      </w:pPr>
      <w:proofErr w:type="gramStart"/>
      <w:ins w:id="11189" w:author="shorny" w:date="2014-06-09T18:38:00Z">
        <w:r w:rsidRPr="00564129">
          <w:rPr>
            <w:sz w:val="18"/>
            <w:rPrChange w:id="11190" w:author="shorny" w:date="2014-06-09T18:38:00Z">
              <w:rPr/>
            </w:rPrChange>
          </w:rPr>
          <w:t>DELIMITER ;</w:t>
        </w:r>
        <w:proofErr w:type="gramEnd"/>
      </w:ins>
    </w:p>
    <w:p w14:paraId="319E9FAB" w14:textId="77777777" w:rsidR="00564129" w:rsidRPr="00564129" w:rsidRDefault="00564129">
      <w:pPr>
        <w:pStyle w:val="HTMLPreformatted"/>
        <w:divId w:val="1477987617"/>
        <w:rPr>
          <w:ins w:id="11191" w:author="shorny" w:date="2014-06-09T18:38:00Z"/>
          <w:sz w:val="18"/>
          <w:rPrChange w:id="11192" w:author="shorny" w:date="2014-06-09T18:38:00Z">
            <w:rPr>
              <w:ins w:id="11193" w:author="shorny" w:date="2014-06-09T18:38:00Z"/>
            </w:rPr>
          </w:rPrChange>
        </w:rPr>
      </w:pPr>
    </w:p>
    <w:p w14:paraId="2D604009" w14:textId="77777777" w:rsidR="00564129" w:rsidRPr="00564129" w:rsidRDefault="00564129">
      <w:pPr>
        <w:pStyle w:val="HTMLPreformatted"/>
        <w:divId w:val="1477987617"/>
        <w:rPr>
          <w:ins w:id="11194" w:author="shorny" w:date="2014-06-09T18:38:00Z"/>
          <w:sz w:val="18"/>
          <w:rPrChange w:id="11195" w:author="shorny" w:date="2014-06-09T18:38:00Z">
            <w:rPr>
              <w:ins w:id="11196" w:author="shorny" w:date="2014-06-09T18:38:00Z"/>
            </w:rPr>
          </w:rPrChange>
        </w:rPr>
      </w:pPr>
    </w:p>
    <w:p w14:paraId="608555BC" w14:textId="77777777" w:rsidR="00564129" w:rsidRPr="00564129" w:rsidRDefault="00564129">
      <w:pPr>
        <w:pStyle w:val="HTMLPreformatted"/>
        <w:divId w:val="1477987617"/>
        <w:rPr>
          <w:ins w:id="11197" w:author="shorny" w:date="2014-06-09T18:38:00Z"/>
          <w:rStyle w:val="comment1"/>
          <w:sz w:val="18"/>
          <w:rPrChange w:id="11198" w:author="shorny" w:date="2014-06-09T18:38:00Z">
            <w:rPr>
              <w:ins w:id="11199" w:author="shorny" w:date="2014-06-09T18:38:00Z"/>
              <w:rStyle w:val="comment1"/>
            </w:rPr>
          </w:rPrChange>
        </w:rPr>
      </w:pPr>
      <w:ins w:id="11200" w:author="shorny" w:date="2014-06-09T18:38:00Z">
        <w:r w:rsidRPr="00564129">
          <w:rPr>
            <w:rStyle w:val="comment1"/>
            <w:sz w:val="18"/>
            <w:rPrChange w:id="11201" w:author="shorny" w:date="2014-06-09T18:38:00Z">
              <w:rPr>
                <w:rStyle w:val="comment1"/>
              </w:rPr>
            </w:rPrChange>
          </w:rPr>
          <w:t>-- -----------------------------------------------------------------------------</w:t>
        </w:r>
      </w:ins>
    </w:p>
    <w:p w14:paraId="7636FD89" w14:textId="77777777" w:rsidR="00564129" w:rsidRPr="00564129" w:rsidRDefault="00564129">
      <w:pPr>
        <w:pStyle w:val="HTMLPreformatted"/>
        <w:divId w:val="1477987617"/>
        <w:rPr>
          <w:ins w:id="11202" w:author="shorny" w:date="2014-06-09T18:38:00Z"/>
          <w:rStyle w:val="comment1"/>
          <w:sz w:val="18"/>
          <w:rPrChange w:id="11203" w:author="shorny" w:date="2014-06-09T18:38:00Z">
            <w:rPr>
              <w:ins w:id="11204" w:author="shorny" w:date="2014-06-09T18:38:00Z"/>
              <w:rStyle w:val="comment1"/>
            </w:rPr>
          </w:rPrChange>
        </w:rPr>
      </w:pPr>
      <w:ins w:id="11205" w:author="shorny" w:date="2014-06-09T18:38:00Z">
        <w:r w:rsidRPr="00564129">
          <w:rPr>
            <w:rStyle w:val="comment1"/>
            <w:sz w:val="18"/>
            <w:rPrChange w:id="11206" w:author="shorny" w:date="2014-06-09T18:38:00Z">
              <w:rPr>
                <w:rStyle w:val="comment1"/>
              </w:rPr>
            </w:rPrChange>
          </w:rPr>
          <w:t>-- Record changes to 'flagging' an application.</w:t>
        </w:r>
      </w:ins>
    </w:p>
    <w:p w14:paraId="36A974B8" w14:textId="77777777" w:rsidR="00564129" w:rsidRPr="00564129" w:rsidRDefault="00564129">
      <w:pPr>
        <w:pStyle w:val="HTMLPreformatted"/>
        <w:divId w:val="1477987617"/>
        <w:rPr>
          <w:ins w:id="11207" w:author="shorny" w:date="2014-06-09T18:38:00Z"/>
          <w:rStyle w:val="comment1"/>
          <w:sz w:val="18"/>
          <w:rPrChange w:id="11208" w:author="shorny" w:date="2014-06-09T18:38:00Z">
            <w:rPr>
              <w:ins w:id="11209" w:author="shorny" w:date="2014-06-09T18:38:00Z"/>
              <w:rStyle w:val="comment1"/>
            </w:rPr>
          </w:rPrChange>
        </w:rPr>
      </w:pPr>
      <w:ins w:id="11210" w:author="shorny" w:date="2014-06-09T18:38:00Z">
        <w:r w:rsidRPr="00564129">
          <w:rPr>
            <w:rStyle w:val="comment1"/>
            <w:sz w:val="18"/>
            <w:rPrChange w:id="11211" w:author="shorny" w:date="2014-06-09T18:38:00Z">
              <w:rPr>
                <w:rStyle w:val="comment1"/>
              </w:rPr>
            </w:rPrChange>
          </w:rPr>
          <w:t>-- Adding a flag</w:t>
        </w:r>
      </w:ins>
    </w:p>
    <w:p w14:paraId="1DEF8BBD" w14:textId="77777777" w:rsidR="00564129" w:rsidRPr="00564129" w:rsidRDefault="00564129">
      <w:pPr>
        <w:pStyle w:val="HTMLPreformatted"/>
        <w:divId w:val="1477987617"/>
        <w:rPr>
          <w:ins w:id="11212" w:author="shorny" w:date="2014-06-09T18:38:00Z"/>
          <w:sz w:val="18"/>
          <w:rPrChange w:id="11213" w:author="shorny" w:date="2014-06-09T18:38:00Z">
            <w:rPr>
              <w:ins w:id="11214" w:author="shorny" w:date="2014-06-09T18:38:00Z"/>
            </w:rPr>
          </w:rPrChange>
        </w:rPr>
      </w:pPr>
      <w:ins w:id="11215" w:author="shorny" w:date="2014-06-09T18:38:00Z">
        <w:r w:rsidRPr="00564129">
          <w:rPr>
            <w:sz w:val="18"/>
            <w:rPrChange w:id="11216" w:author="shorny" w:date="2014-06-09T18:38:00Z">
              <w:rPr/>
            </w:rPrChange>
          </w:rPr>
          <w:t>DELIMITER $$</w:t>
        </w:r>
      </w:ins>
    </w:p>
    <w:p w14:paraId="09D0A3C9" w14:textId="77777777" w:rsidR="00564129" w:rsidRPr="00564129" w:rsidRDefault="00564129">
      <w:pPr>
        <w:pStyle w:val="HTMLPreformatted"/>
        <w:divId w:val="1477987617"/>
        <w:rPr>
          <w:ins w:id="11217" w:author="shorny" w:date="2014-06-09T18:38:00Z"/>
          <w:sz w:val="18"/>
          <w:rPrChange w:id="11218" w:author="shorny" w:date="2014-06-09T18:38:00Z">
            <w:rPr>
              <w:ins w:id="11219" w:author="shorny" w:date="2014-06-09T18:38:00Z"/>
            </w:rPr>
          </w:rPrChange>
        </w:rPr>
      </w:pPr>
      <w:ins w:id="11220" w:author="shorny" w:date="2014-06-09T18:38:00Z">
        <w:r w:rsidRPr="00564129">
          <w:rPr>
            <w:rStyle w:val="keyword1"/>
            <w:sz w:val="18"/>
            <w:rPrChange w:id="11221" w:author="shorny" w:date="2014-06-09T18:38:00Z">
              <w:rPr>
                <w:rStyle w:val="keyword1"/>
              </w:rPr>
            </w:rPrChange>
          </w:rPr>
          <w:t>DROP</w:t>
        </w:r>
        <w:r w:rsidRPr="00564129">
          <w:rPr>
            <w:sz w:val="18"/>
            <w:rPrChange w:id="11222" w:author="shorny" w:date="2014-06-09T18:38:00Z">
              <w:rPr/>
            </w:rPrChange>
          </w:rPr>
          <w:t xml:space="preserve"> </w:t>
        </w:r>
        <w:r w:rsidRPr="00564129">
          <w:rPr>
            <w:rStyle w:val="keyword1"/>
            <w:sz w:val="18"/>
            <w:rPrChange w:id="11223" w:author="shorny" w:date="2014-06-09T18:38:00Z">
              <w:rPr>
                <w:rStyle w:val="keyword1"/>
              </w:rPr>
            </w:rPrChange>
          </w:rPr>
          <w:t>TRIGGER</w:t>
        </w:r>
        <w:r w:rsidRPr="00564129">
          <w:rPr>
            <w:sz w:val="18"/>
            <w:rPrChange w:id="11224" w:author="shorny" w:date="2014-06-09T18:38:00Z">
              <w:rPr/>
            </w:rPrChange>
          </w:rPr>
          <w:t xml:space="preserve"> </w:t>
        </w:r>
        <w:r w:rsidRPr="00564129">
          <w:rPr>
            <w:rStyle w:val="function-name1"/>
            <w:sz w:val="18"/>
            <w:rPrChange w:id="11225" w:author="shorny" w:date="2014-06-09T18:38:00Z">
              <w:rPr>
                <w:rStyle w:val="function-name1"/>
              </w:rPr>
            </w:rPrChange>
          </w:rPr>
          <w:t>IF</w:t>
        </w:r>
        <w:r w:rsidRPr="00564129">
          <w:rPr>
            <w:sz w:val="18"/>
            <w:rPrChange w:id="11226" w:author="shorny" w:date="2014-06-09T18:38:00Z">
              <w:rPr/>
            </w:rPrChange>
          </w:rPr>
          <w:t xml:space="preserve"> </w:t>
        </w:r>
        <w:r w:rsidRPr="00564129">
          <w:rPr>
            <w:rStyle w:val="keyword1"/>
            <w:sz w:val="18"/>
            <w:rPrChange w:id="11227" w:author="shorny" w:date="2014-06-09T18:38:00Z">
              <w:rPr>
                <w:rStyle w:val="keyword1"/>
              </w:rPr>
            </w:rPrChange>
          </w:rPr>
          <w:t>EXISTS</w:t>
        </w:r>
        <w:r w:rsidRPr="00564129">
          <w:rPr>
            <w:sz w:val="18"/>
            <w:rPrChange w:id="11228" w:author="shorny" w:date="2014-06-09T18:38:00Z">
              <w:rPr/>
            </w:rPrChange>
          </w:rPr>
          <w:t xml:space="preserve"> USM_APPLICATION_AI $$</w:t>
        </w:r>
      </w:ins>
    </w:p>
    <w:p w14:paraId="24280C7F" w14:textId="77777777" w:rsidR="00564129" w:rsidRPr="00564129" w:rsidRDefault="00564129">
      <w:pPr>
        <w:pStyle w:val="HTMLPreformatted"/>
        <w:divId w:val="1477987617"/>
        <w:rPr>
          <w:ins w:id="11229" w:author="shorny" w:date="2014-06-09T18:38:00Z"/>
          <w:sz w:val="18"/>
          <w:rPrChange w:id="11230" w:author="shorny" w:date="2014-06-09T18:38:00Z">
            <w:rPr>
              <w:ins w:id="11231" w:author="shorny" w:date="2014-06-09T18:38:00Z"/>
            </w:rPr>
          </w:rPrChange>
        </w:rPr>
      </w:pPr>
      <w:ins w:id="11232" w:author="shorny" w:date="2014-06-09T18:38:00Z">
        <w:r w:rsidRPr="00564129">
          <w:rPr>
            <w:rStyle w:val="keyword1"/>
            <w:sz w:val="18"/>
            <w:rPrChange w:id="11233" w:author="shorny" w:date="2014-06-09T18:38:00Z">
              <w:rPr>
                <w:rStyle w:val="keyword1"/>
              </w:rPr>
            </w:rPrChange>
          </w:rPr>
          <w:t>CREATE</w:t>
        </w:r>
        <w:r w:rsidRPr="00564129">
          <w:rPr>
            <w:sz w:val="18"/>
            <w:rPrChange w:id="11234" w:author="shorny" w:date="2014-06-09T18:38:00Z">
              <w:rPr/>
            </w:rPrChange>
          </w:rPr>
          <w:t xml:space="preserve"> </w:t>
        </w:r>
        <w:r w:rsidRPr="00564129">
          <w:rPr>
            <w:rStyle w:val="keyword1"/>
            <w:sz w:val="18"/>
            <w:rPrChange w:id="11235" w:author="shorny" w:date="2014-06-09T18:38:00Z">
              <w:rPr>
                <w:rStyle w:val="keyword1"/>
              </w:rPr>
            </w:rPrChange>
          </w:rPr>
          <w:t>TRIGGER</w:t>
        </w:r>
        <w:r w:rsidRPr="00564129">
          <w:rPr>
            <w:sz w:val="18"/>
            <w:rPrChange w:id="11236" w:author="shorny" w:date="2014-06-09T18:38:00Z">
              <w:rPr/>
            </w:rPrChange>
          </w:rPr>
          <w:t xml:space="preserve"> </w:t>
        </w:r>
        <w:r w:rsidRPr="00564129">
          <w:rPr>
            <w:rStyle w:val="function-name1"/>
            <w:sz w:val="18"/>
            <w:rPrChange w:id="11237" w:author="shorny" w:date="2014-06-09T18:38:00Z">
              <w:rPr>
                <w:rStyle w:val="function-name1"/>
              </w:rPr>
            </w:rPrChange>
          </w:rPr>
          <w:t>USM_APPLICATION_AI</w:t>
        </w:r>
        <w:r w:rsidRPr="00564129">
          <w:rPr>
            <w:sz w:val="18"/>
            <w:rPrChange w:id="11238" w:author="shorny" w:date="2014-06-09T18:38:00Z">
              <w:rPr/>
            </w:rPrChange>
          </w:rPr>
          <w:t xml:space="preserve"> </w:t>
        </w:r>
        <w:r w:rsidRPr="00564129">
          <w:rPr>
            <w:rStyle w:val="keyword1"/>
            <w:sz w:val="18"/>
            <w:rPrChange w:id="11239" w:author="shorny" w:date="2014-06-09T18:38:00Z">
              <w:rPr>
                <w:rStyle w:val="keyword1"/>
              </w:rPr>
            </w:rPrChange>
          </w:rPr>
          <w:t>AFTER</w:t>
        </w:r>
        <w:r w:rsidRPr="00564129">
          <w:rPr>
            <w:sz w:val="18"/>
            <w:rPrChange w:id="11240" w:author="shorny" w:date="2014-06-09T18:38:00Z">
              <w:rPr/>
            </w:rPrChange>
          </w:rPr>
          <w:t xml:space="preserve"> </w:t>
        </w:r>
        <w:r w:rsidRPr="00564129">
          <w:rPr>
            <w:rStyle w:val="keyword1"/>
            <w:sz w:val="18"/>
            <w:rPrChange w:id="11241" w:author="shorny" w:date="2014-06-09T18:38:00Z">
              <w:rPr>
                <w:rStyle w:val="keyword1"/>
              </w:rPr>
            </w:rPrChange>
          </w:rPr>
          <w:t>INSERT</w:t>
        </w:r>
        <w:r w:rsidRPr="00564129">
          <w:rPr>
            <w:sz w:val="18"/>
            <w:rPrChange w:id="11242" w:author="shorny" w:date="2014-06-09T18:38:00Z">
              <w:rPr/>
            </w:rPrChange>
          </w:rPr>
          <w:t xml:space="preserve"> </w:t>
        </w:r>
        <w:r w:rsidRPr="00564129">
          <w:rPr>
            <w:rStyle w:val="keyword1"/>
            <w:sz w:val="18"/>
            <w:rPrChange w:id="11243" w:author="shorny" w:date="2014-06-09T18:38:00Z">
              <w:rPr>
                <w:rStyle w:val="keyword1"/>
              </w:rPr>
            </w:rPrChange>
          </w:rPr>
          <w:t>ON</w:t>
        </w:r>
      </w:ins>
    </w:p>
    <w:p w14:paraId="2F7419A3" w14:textId="77777777" w:rsidR="00564129" w:rsidRPr="00564129" w:rsidRDefault="00564129">
      <w:pPr>
        <w:pStyle w:val="HTMLPreformatted"/>
        <w:divId w:val="1477987617"/>
        <w:rPr>
          <w:ins w:id="11244" w:author="shorny" w:date="2014-06-09T18:38:00Z"/>
          <w:sz w:val="18"/>
          <w:rPrChange w:id="11245" w:author="shorny" w:date="2014-06-09T18:38:00Z">
            <w:rPr>
              <w:ins w:id="11246" w:author="shorny" w:date="2014-06-09T18:38:00Z"/>
            </w:rPr>
          </w:rPrChange>
        </w:rPr>
      </w:pPr>
      <w:ins w:id="11247" w:author="shorny" w:date="2014-06-09T18:38:00Z">
        <w:r w:rsidRPr="00564129">
          <w:rPr>
            <w:sz w:val="18"/>
            <w:rPrChange w:id="11248" w:author="shorny" w:date="2014-06-09T18:38:00Z">
              <w:rPr/>
            </w:rPrChange>
          </w:rPr>
          <w:t>`University Staff Member_Application`</w:t>
        </w:r>
      </w:ins>
    </w:p>
    <w:p w14:paraId="14085038" w14:textId="77777777" w:rsidR="00564129" w:rsidRPr="00564129" w:rsidRDefault="00564129">
      <w:pPr>
        <w:pStyle w:val="HTMLPreformatted"/>
        <w:divId w:val="1477987617"/>
        <w:rPr>
          <w:ins w:id="11249" w:author="shorny" w:date="2014-06-09T18:38:00Z"/>
          <w:sz w:val="18"/>
          <w:rPrChange w:id="11250" w:author="shorny" w:date="2014-06-09T18:38:00Z">
            <w:rPr>
              <w:ins w:id="11251" w:author="shorny" w:date="2014-06-09T18:38:00Z"/>
            </w:rPr>
          </w:rPrChange>
        </w:rPr>
      </w:pPr>
      <w:ins w:id="11252" w:author="shorny" w:date="2014-06-09T18:38:00Z">
        <w:r w:rsidRPr="00564129">
          <w:rPr>
            <w:rStyle w:val="keyword1"/>
            <w:sz w:val="18"/>
            <w:rPrChange w:id="11253" w:author="shorny" w:date="2014-06-09T18:38:00Z">
              <w:rPr>
                <w:rStyle w:val="keyword1"/>
              </w:rPr>
            </w:rPrChange>
          </w:rPr>
          <w:t>FOR</w:t>
        </w:r>
        <w:r w:rsidRPr="00564129">
          <w:rPr>
            <w:sz w:val="18"/>
            <w:rPrChange w:id="11254" w:author="shorny" w:date="2014-06-09T18:38:00Z">
              <w:rPr/>
            </w:rPrChange>
          </w:rPr>
          <w:t xml:space="preserve"> </w:t>
        </w:r>
        <w:r w:rsidRPr="00564129">
          <w:rPr>
            <w:rStyle w:val="keyword1"/>
            <w:sz w:val="18"/>
            <w:rPrChange w:id="11255" w:author="shorny" w:date="2014-06-09T18:38:00Z">
              <w:rPr>
                <w:rStyle w:val="keyword1"/>
              </w:rPr>
            </w:rPrChange>
          </w:rPr>
          <w:t>EACH</w:t>
        </w:r>
        <w:r w:rsidRPr="00564129">
          <w:rPr>
            <w:sz w:val="18"/>
            <w:rPrChange w:id="11256" w:author="shorny" w:date="2014-06-09T18:38:00Z">
              <w:rPr/>
            </w:rPrChange>
          </w:rPr>
          <w:t xml:space="preserve"> </w:t>
        </w:r>
        <w:r w:rsidRPr="00564129">
          <w:rPr>
            <w:rStyle w:val="type1"/>
            <w:sz w:val="18"/>
            <w:rPrChange w:id="11257" w:author="shorny" w:date="2014-06-09T18:38:00Z">
              <w:rPr>
                <w:rStyle w:val="type1"/>
              </w:rPr>
            </w:rPrChange>
          </w:rPr>
          <w:t>ROW</w:t>
        </w:r>
      </w:ins>
    </w:p>
    <w:p w14:paraId="1DFA2B32" w14:textId="77777777" w:rsidR="00564129" w:rsidRPr="00564129" w:rsidRDefault="00564129">
      <w:pPr>
        <w:pStyle w:val="HTMLPreformatted"/>
        <w:divId w:val="1477987617"/>
        <w:rPr>
          <w:ins w:id="11258" w:author="shorny" w:date="2014-06-09T18:38:00Z"/>
          <w:sz w:val="18"/>
          <w:rPrChange w:id="11259" w:author="shorny" w:date="2014-06-09T18:38:00Z">
            <w:rPr>
              <w:ins w:id="11260" w:author="shorny" w:date="2014-06-09T18:38:00Z"/>
            </w:rPr>
          </w:rPrChange>
        </w:rPr>
      </w:pPr>
      <w:ins w:id="11261" w:author="shorny" w:date="2014-06-09T18:38:00Z">
        <w:r w:rsidRPr="00564129">
          <w:rPr>
            <w:rStyle w:val="keyword1"/>
            <w:sz w:val="18"/>
            <w:rPrChange w:id="11262" w:author="shorny" w:date="2014-06-09T18:38:00Z">
              <w:rPr>
                <w:rStyle w:val="keyword1"/>
              </w:rPr>
            </w:rPrChange>
          </w:rPr>
          <w:t>BEGIN</w:t>
        </w:r>
      </w:ins>
    </w:p>
    <w:p w14:paraId="2157CF25" w14:textId="77777777" w:rsidR="00564129" w:rsidRPr="00564129" w:rsidRDefault="00564129">
      <w:pPr>
        <w:pStyle w:val="HTMLPreformatted"/>
        <w:divId w:val="1477987617"/>
        <w:rPr>
          <w:ins w:id="11263" w:author="shorny" w:date="2014-06-09T18:38:00Z"/>
          <w:sz w:val="18"/>
          <w:rPrChange w:id="11264" w:author="shorny" w:date="2014-06-09T18:38:00Z">
            <w:rPr>
              <w:ins w:id="11265" w:author="shorny" w:date="2014-06-09T18:38:00Z"/>
            </w:rPr>
          </w:rPrChange>
        </w:rPr>
      </w:pPr>
      <w:ins w:id="11266" w:author="shorny" w:date="2014-06-09T18:38:00Z">
        <w:r w:rsidRPr="00564129">
          <w:rPr>
            <w:sz w:val="18"/>
            <w:rPrChange w:id="11267" w:author="shorny" w:date="2014-06-09T18:38:00Z">
              <w:rPr/>
            </w:rPrChange>
          </w:rPr>
          <w:t xml:space="preserve">  </w:t>
        </w:r>
        <w:r w:rsidRPr="00564129">
          <w:rPr>
            <w:rStyle w:val="keyword1"/>
            <w:sz w:val="18"/>
            <w:rPrChange w:id="11268" w:author="shorny" w:date="2014-06-09T18:38:00Z">
              <w:rPr>
                <w:rStyle w:val="keyword1"/>
              </w:rPr>
            </w:rPrChange>
          </w:rPr>
          <w:t>DECLARE</w:t>
        </w:r>
        <w:r w:rsidRPr="00564129">
          <w:rPr>
            <w:sz w:val="18"/>
            <w:rPrChange w:id="11269" w:author="shorny" w:date="2014-06-09T18:38:00Z">
              <w:rPr/>
            </w:rPrChange>
          </w:rPr>
          <w:t xml:space="preserve"> v_apptFName </w:t>
        </w:r>
        <w:proofErr w:type="gramStart"/>
        <w:r w:rsidRPr="00564129">
          <w:rPr>
            <w:rStyle w:val="type1"/>
            <w:sz w:val="18"/>
            <w:rPrChange w:id="11270" w:author="shorny" w:date="2014-06-09T18:38:00Z">
              <w:rPr>
                <w:rStyle w:val="type1"/>
              </w:rPr>
            </w:rPrChange>
          </w:rPr>
          <w:t>varchar</w:t>
        </w:r>
        <w:r w:rsidRPr="00564129">
          <w:rPr>
            <w:sz w:val="18"/>
            <w:rPrChange w:id="11271" w:author="shorny" w:date="2014-06-09T18:38:00Z">
              <w:rPr/>
            </w:rPrChange>
          </w:rPr>
          <w:t>(</w:t>
        </w:r>
        <w:proofErr w:type="gramEnd"/>
        <w:r w:rsidRPr="00564129">
          <w:rPr>
            <w:sz w:val="18"/>
            <w:rPrChange w:id="11272" w:author="shorny" w:date="2014-06-09T18:38:00Z">
              <w:rPr/>
            </w:rPrChange>
          </w:rPr>
          <w:t>50) ;</w:t>
        </w:r>
      </w:ins>
    </w:p>
    <w:p w14:paraId="40B277D6" w14:textId="77777777" w:rsidR="00564129" w:rsidRPr="00564129" w:rsidRDefault="00564129">
      <w:pPr>
        <w:pStyle w:val="HTMLPreformatted"/>
        <w:divId w:val="1477987617"/>
        <w:rPr>
          <w:ins w:id="11273" w:author="shorny" w:date="2014-06-09T18:38:00Z"/>
          <w:sz w:val="18"/>
          <w:rPrChange w:id="11274" w:author="shorny" w:date="2014-06-09T18:38:00Z">
            <w:rPr>
              <w:ins w:id="11275" w:author="shorny" w:date="2014-06-09T18:38:00Z"/>
            </w:rPr>
          </w:rPrChange>
        </w:rPr>
      </w:pPr>
      <w:ins w:id="11276" w:author="shorny" w:date="2014-06-09T18:38:00Z">
        <w:r w:rsidRPr="00564129">
          <w:rPr>
            <w:sz w:val="18"/>
            <w:rPrChange w:id="11277" w:author="shorny" w:date="2014-06-09T18:38:00Z">
              <w:rPr/>
            </w:rPrChange>
          </w:rPr>
          <w:t xml:space="preserve">  </w:t>
        </w:r>
        <w:r w:rsidRPr="00564129">
          <w:rPr>
            <w:rStyle w:val="keyword1"/>
            <w:sz w:val="18"/>
            <w:rPrChange w:id="11278" w:author="shorny" w:date="2014-06-09T18:38:00Z">
              <w:rPr>
                <w:rStyle w:val="keyword1"/>
              </w:rPr>
            </w:rPrChange>
          </w:rPr>
          <w:t>DECLARE</w:t>
        </w:r>
        <w:r w:rsidRPr="00564129">
          <w:rPr>
            <w:sz w:val="18"/>
            <w:rPrChange w:id="11279" w:author="shorny" w:date="2014-06-09T18:38:00Z">
              <w:rPr/>
            </w:rPrChange>
          </w:rPr>
          <w:t xml:space="preserve"> v_apptLName </w:t>
        </w:r>
        <w:proofErr w:type="gramStart"/>
        <w:r w:rsidRPr="00564129">
          <w:rPr>
            <w:rStyle w:val="type1"/>
            <w:sz w:val="18"/>
            <w:rPrChange w:id="11280" w:author="shorny" w:date="2014-06-09T18:38:00Z">
              <w:rPr>
                <w:rStyle w:val="type1"/>
              </w:rPr>
            </w:rPrChange>
          </w:rPr>
          <w:t>varchar</w:t>
        </w:r>
        <w:r w:rsidRPr="00564129">
          <w:rPr>
            <w:sz w:val="18"/>
            <w:rPrChange w:id="11281" w:author="shorny" w:date="2014-06-09T18:38:00Z">
              <w:rPr/>
            </w:rPrChange>
          </w:rPr>
          <w:t>(</w:t>
        </w:r>
        <w:proofErr w:type="gramEnd"/>
        <w:r w:rsidRPr="00564129">
          <w:rPr>
            <w:sz w:val="18"/>
            <w:rPrChange w:id="11282" w:author="shorny" w:date="2014-06-09T18:38:00Z">
              <w:rPr/>
            </w:rPrChange>
          </w:rPr>
          <w:t>50) ;</w:t>
        </w:r>
      </w:ins>
    </w:p>
    <w:p w14:paraId="19AC2BD4" w14:textId="77777777" w:rsidR="00564129" w:rsidRPr="00564129" w:rsidRDefault="00564129">
      <w:pPr>
        <w:pStyle w:val="HTMLPreformatted"/>
        <w:divId w:val="1477987617"/>
        <w:rPr>
          <w:ins w:id="11283" w:author="shorny" w:date="2014-06-09T18:38:00Z"/>
          <w:sz w:val="18"/>
          <w:rPrChange w:id="11284" w:author="shorny" w:date="2014-06-09T18:38:00Z">
            <w:rPr>
              <w:ins w:id="11285" w:author="shorny" w:date="2014-06-09T18:38:00Z"/>
            </w:rPr>
          </w:rPrChange>
        </w:rPr>
      </w:pPr>
      <w:ins w:id="11286" w:author="shorny" w:date="2014-06-09T18:38:00Z">
        <w:r w:rsidRPr="00564129">
          <w:rPr>
            <w:sz w:val="18"/>
            <w:rPrChange w:id="11287" w:author="shorny" w:date="2014-06-09T18:38:00Z">
              <w:rPr/>
            </w:rPrChange>
          </w:rPr>
          <w:t xml:space="preserve">  </w:t>
        </w:r>
        <w:r w:rsidRPr="00564129">
          <w:rPr>
            <w:rStyle w:val="keyword1"/>
            <w:sz w:val="18"/>
            <w:rPrChange w:id="11288" w:author="shorny" w:date="2014-06-09T18:38:00Z">
              <w:rPr>
                <w:rStyle w:val="keyword1"/>
              </w:rPr>
            </w:rPrChange>
          </w:rPr>
          <w:t>DECLARE</w:t>
        </w:r>
        <w:r w:rsidRPr="00564129">
          <w:rPr>
            <w:sz w:val="18"/>
            <w:rPrChange w:id="11289" w:author="shorny" w:date="2014-06-09T18:38:00Z">
              <w:rPr/>
            </w:rPrChange>
          </w:rPr>
          <w:t xml:space="preserve"> v_apptEmail </w:t>
        </w:r>
        <w:proofErr w:type="gramStart"/>
        <w:r w:rsidRPr="00564129">
          <w:rPr>
            <w:rStyle w:val="type1"/>
            <w:sz w:val="18"/>
            <w:rPrChange w:id="11290" w:author="shorny" w:date="2014-06-09T18:38:00Z">
              <w:rPr>
                <w:rStyle w:val="type1"/>
              </w:rPr>
            </w:rPrChange>
          </w:rPr>
          <w:t>varchar</w:t>
        </w:r>
        <w:r w:rsidRPr="00564129">
          <w:rPr>
            <w:sz w:val="18"/>
            <w:rPrChange w:id="11291" w:author="shorny" w:date="2014-06-09T18:38:00Z">
              <w:rPr/>
            </w:rPrChange>
          </w:rPr>
          <w:t>(</w:t>
        </w:r>
        <w:proofErr w:type="gramEnd"/>
        <w:r w:rsidRPr="00564129">
          <w:rPr>
            <w:sz w:val="18"/>
            <w:rPrChange w:id="11292" w:author="shorny" w:date="2014-06-09T18:38:00Z">
              <w:rPr/>
            </w:rPrChange>
          </w:rPr>
          <w:t>100) ;</w:t>
        </w:r>
      </w:ins>
    </w:p>
    <w:p w14:paraId="7D1A2ABF" w14:textId="77777777" w:rsidR="00564129" w:rsidRPr="00564129" w:rsidRDefault="00564129">
      <w:pPr>
        <w:pStyle w:val="HTMLPreformatted"/>
        <w:divId w:val="1477987617"/>
        <w:rPr>
          <w:ins w:id="11293" w:author="shorny" w:date="2014-06-09T18:38:00Z"/>
          <w:sz w:val="18"/>
          <w:rPrChange w:id="11294" w:author="shorny" w:date="2014-06-09T18:38:00Z">
            <w:rPr>
              <w:ins w:id="11295" w:author="shorny" w:date="2014-06-09T18:38:00Z"/>
            </w:rPr>
          </w:rPrChange>
        </w:rPr>
      </w:pPr>
      <w:ins w:id="11296" w:author="shorny" w:date="2014-06-09T18:38:00Z">
        <w:r w:rsidRPr="00564129">
          <w:rPr>
            <w:sz w:val="18"/>
            <w:rPrChange w:id="11297" w:author="shorny" w:date="2014-06-09T18:38:00Z">
              <w:rPr/>
            </w:rPrChange>
          </w:rPr>
          <w:t xml:space="preserve">  </w:t>
        </w:r>
        <w:r w:rsidRPr="00564129">
          <w:rPr>
            <w:rStyle w:val="keyword1"/>
            <w:sz w:val="18"/>
            <w:rPrChange w:id="11298" w:author="shorny" w:date="2014-06-09T18:38:00Z">
              <w:rPr>
                <w:rStyle w:val="keyword1"/>
              </w:rPr>
            </w:rPrChange>
          </w:rPr>
          <w:t>DECLARE</w:t>
        </w:r>
        <w:r w:rsidRPr="00564129">
          <w:rPr>
            <w:sz w:val="18"/>
            <w:rPrChange w:id="11299" w:author="shorny" w:date="2014-06-09T18:38:00Z">
              <w:rPr/>
            </w:rPrChange>
          </w:rPr>
          <w:t xml:space="preserve"> v_agentFName </w:t>
        </w:r>
        <w:proofErr w:type="gramStart"/>
        <w:r w:rsidRPr="00564129">
          <w:rPr>
            <w:rStyle w:val="type1"/>
            <w:sz w:val="18"/>
            <w:rPrChange w:id="11300" w:author="shorny" w:date="2014-06-09T18:38:00Z">
              <w:rPr>
                <w:rStyle w:val="type1"/>
              </w:rPr>
            </w:rPrChange>
          </w:rPr>
          <w:t>varchar</w:t>
        </w:r>
        <w:r w:rsidRPr="00564129">
          <w:rPr>
            <w:sz w:val="18"/>
            <w:rPrChange w:id="11301" w:author="shorny" w:date="2014-06-09T18:38:00Z">
              <w:rPr/>
            </w:rPrChange>
          </w:rPr>
          <w:t>(</w:t>
        </w:r>
        <w:proofErr w:type="gramEnd"/>
        <w:r w:rsidRPr="00564129">
          <w:rPr>
            <w:sz w:val="18"/>
            <w:rPrChange w:id="11302" w:author="shorny" w:date="2014-06-09T18:38:00Z">
              <w:rPr/>
            </w:rPrChange>
          </w:rPr>
          <w:t>50) ;</w:t>
        </w:r>
      </w:ins>
    </w:p>
    <w:p w14:paraId="6FE6CD35" w14:textId="77777777" w:rsidR="00564129" w:rsidRPr="00564129" w:rsidRDefault="00564129">
      <w:pPr>
        <w:pStyle w:val="HTMLPreformatted"/>
        <w:divId w:val="1477987617"/>
        <w:rPr>
          <w:ins w:id="11303" w:author="shorny" w:date="2014-06-09T18:38:00Z"/>
          <w:sz w:val="18"/>
          <w:rPrChange w:id="11304" w:author="shorny" w:date="2014-06-09T18:38:00Z">
            <w:rPr>
              <w:ins w:id="11305" w:author="shorny" w:date="2014-06-09T18:38:00Z"/>
            </w:rPr>
          </w:rPrChange>
        </w:rPr>
      </w:pPr>
      <w:ins w:id="11306" w:author="shorny" w:date="2014-06-09T18:38:00Z">
        <w:r w:rsidRPr="00564129">
          <w:rPr>
            <w:sz w:val="18"/>
            <w:rPrChange w:id="11307" w:author="shorny" w:date="2014-06-09T18:38:00Z">
              <w:rPr/>
            </w:rPrChange>
          </w:rPr>
          <w:t xml:space="preserve">  </w:t>
        </w:r>
        <w:r w:rsidRPr="00564129">
          <w:rPr>
            <w:rStyle w:val="keyword1"/>
            <w:sz w:val="18"/>
            <w:rPrChange w:id="11308" w:author="shorny" w:date="2014-06-09T18:38:00Z">
              <w:rPr>
                <w:rStyle w:val="keyword1"/>
              </w:rPr>
            </w:rPrChange>
          </w:rPr>
          <w:t>DECLARE</w:t>
        </w:r>
        <w:r w:rsidRPr="00564129">
          <w:rPr>
            <w:sz w:val="18"/>
            <w:rPrChange w:id="11309" w:author="shorny" w:date="2014-06-09T18:38:00Z">
              <w:rPr/>
            </w:rPrChange>
          </w:rPr>
          <w:t xml:space="preserve"> v_agentLName </w:t>
        </w:r>
        <w:proofErr w:type="gramStart"/>
        <w:r w:rsidRPr="00564129">
          <w:rPr>
            <w:rStyle w:val="type1"/>
            <w:sz w:val="18"/>
            <w:rPrChange w:id="11310" w:author="shorny" w:date="2014-06-09T18:38:00Z">
              <w:rPr>
                <w:rStyle w:val="type1"/>
              </w:rPr>
            </w:rPrChange>
          </w:rPr>
          <w:t>varchar</w:t>
        </w:r>
        <w:r w:rsidRPr="00564129">
          <w:rPr>
            <w:sz w:val="18"/>
            <w:rPrChange w:id="11311" w:author="shorny" w:date="2014-06-09T18:38:00Z">
              <w:rPr/>
            </w:rPrChange>
          </w:rPr>
          <w:t>(</w:t>
        </w:r>
        <w:proofErr w:type="gramEnd"/>
        <w:r w:rsidRPr="00564129">
          <w:rPr>
            <w:sz w:val="18"/>
            <w:rPrChange w:id="11312" w:author="shorny" w:date="2014-06-09T18:38:00Z">
              <w:rPr/>
            </w:rPrChange>
          </w:rPr>
          <w:t>50) ;</w:t>
        </w:r>
      </w:ins>
    </w:p>
    <w:p w14:paraId="045B52C8" w14:textId="77777777" w:rsidR="00564129" w:rsidRPr="00564129" w:rsidRDefault="00564129">
      <w:pPr>
        <w:pStyle w:val="HTMLPreformatted"/>
        <w:divId w:val="1477987617"/>
        <w:rPr>
          <w:ins w:id="11313" w:author="shorny" w:date="2014-06-09T18:38:00Z"/>
          <w:sz w:val="18"/>
          <w:rPrChange w:id="11314" w:author="shorny" w:date="2014-06-09T18:38:00Z">
            <w:rPr>
              <w:ins w:id="11315" w:author="shorny" w:date="2014-06-09T18:38:00Z"/>
            </w:rPr>
          </w:rPrChange>
        </w:rPr>
      </w:pPr>
      <w:ins w:id="11316" w:author="shorny" w:date="2014-06-09T18:38:00Z">
        <w:r w:rsidRPr="00564129">
          <w:rPr>
            <w:sz w:val="18"/>
            <w:rPrChange w:id="11317" w:author="shorny" w:date="2014-06-09T18:38:00Z">
              <w:rPr/>
            </w:rPrChange>
          </w:rPr>
          <w:t xml:space="preserve">  </w:t>
        </w:r>
        <w:r w:rsidRPr="00564129">
          <w:rPr>
            <w:rStyle w:val="keyword1"/>
            <w:sz w:val="18"/>
            <w:rPrChange w:id="11318" w:author="shorny" w:date="2014-06-09T18:38:00Z">
              <w:rPr>
                <w:rStyle w:val="keyword1"/>
              </w:rPr>
            </w:rPrChange>
          </w:rPr>
          <w:t>DECLARE</w:t>
        </w:r>
        <w:r w:rsidRPr="00564129">
          <w:rPr>
            <w:sz w:val="18"/>
            <w:rPrChange w:id="11319" w:author="shorny" w:date="2014-06-09T18:38:00Z">
              <w:rPr/>
            </w:rPrChange>
          </w:rPr>
          <w:t xml:space="preserve"> v_decisionTypeID </w:t>
        </w:r>
        <w:proofErr w:type="gramStart"/>
        <w:r w:rsidRPr="00564129">
          <w:rPr>
            <w:sz w:val="18"/>
            <w:rPrChange w:id="11320" w:author="shorny" w:date="2014-06-09T18:38:00Z">
              <w:rPr/>
            </w:rPrChange>
          </w:rPr>
          <w:t>mediumint(</w:t>
        </w:r>
        <w:proofErr w:type="gramEnd"/>
        <w:r w:rsidRPr="00564129">
          <w:rPr>
            <w:sz w:val="18"/>
            <w:rPrChange w:id="11321" w:author="shorny" w:date="2014-06-09T18:38:00Z">
              <w:rPr/>
            </w:rPrChange>
          </w:rPr>
          <w:t>9) ;</w:t>
        </w:r>
      </w:ins>
    </w:p>
    <w:p w14:paraId="3E83851E" w14:textId="77777777" w:rsidR="00564129" w:rsidRPr="00564129" w:rsidRDefault="00564129">
      <w:pPr>
        <w:pStyle w:val="HTMLPreformatted"/>
        <w:divId w:val="1477987617"/>
        <w:rPr>
          <w:ins w:id="11322" w:author="shorny" w:date="2014-06-09T18:38:00Z"/>
          <w:sz w:val="18"/>
          <w:rPrChange w:id="11323" w:author="shorny" w:date="2014-06-09T18:38:00Z">
            <w:rPr>
              <w:ins w:id="11324" w:author="shorny" w:date="2014-06-09T18:38:00Z"/>
            </w:rPr>
          </w:rPrChange>
        </w:rPr>
      </w:pPr>
      <w:ins w:id="11325" w:author="shorny" w:date="2014-06-09T18:38:00Z">
        <w:r w:rsidRPr="00564129">
          <w:rPr>
            <w:sz w:val="18"/>
            <w:rPrChange w:id="11326" w:author="shorny" w:date="2014-06-09T18:38:00Z">
              <w:rPr/>
            </w:rPrChange>
          </w:rPr>
          <w:t xml:space="preserve">  </w:t>
        </w:r>
        <w:r w:rsidRPr="00564129">
          <w:rPr>
            <w:rStyle w:val="keyword1"/>
            <w:sz w:val="18"/>
            <w:rPrChange w:id="11327" w:author="shorny" w:date="2014-06-09T18:38:00Z">
              <w:rPr>
                <w:rStyle w:val="keyword1"/>
              </w:rPr>
            </w:rPrChange>
          </w:rPr>
          <w:t>DECLARE</w:t>
        </w:r>
        <w:r w:rsidRPr="00564129">
          <w:rPr>
            <w:sz w:val="18"/>
            <w:rPrChange w:id="11328" w:author="shorny" w:date="2014-06-09T18:38:00Z">
              <w:rPr/>
            </w:rPrChange>
          </w:rPr>
          <w:t xml:space="preserve"> v_emailUpdates </w:t>
        </w:r>
        <w:proofErr w:type="gramStart"/>
        <w:r w:rsidRPr="00564129">
          <w:rPr>
            <w:rStyle w:val="type1"/>
            <w:sz w:val="18"/>
            <w:rPrChange w:id="11329" w:author="shorny" w:date="2014-06-09T18:38:00Z">
              <w:rPr>
                <w:rStyle w:val="type1"/>
              </w:rPr>
            </w:rPrChange>
          </w:rPr>
          <w:t>varchar</w:t>
        </w:r>
        <w:r w:rsidRPr="00564129">
          <w:rPr>
            <w:sz w:val="18"/>
            <w:rPrChange w:id="11330" w:author="shorny" w:date="2014-06-09T18:38:00Z">
              <w:rPr/>
            </w:rPrChange>
          </w:rPr>
          <w:t>(</w:t>
        </w:r>
        <w:proofErr w:type="gramEnd"/>
        <w:r w:rsidRPr="00564129">
          <w:rPr>
            <w:sz w:val="18"/>
            <w:rPrChange w:id="11331" w:author="shorny" w:date="2014-06-09T18:38:00Z">
              <w:rPr/>
            </w:rPrChange>
          </w:rPr>
          <w:t xml:space="preserve">100) </w:t>
        </w:r>
        <w:r w:rsidRPr="00564129">
          <w:rPr>
            <w:rStyle w:val="keyword1"/>
            <w:sz w:val="18"/>
            <w:rPrChange w:id="11332" w:author="shorny" w:date="2014-06-09T18:38:00Z">
              <w:rPr>
                <w:rStyle w:val="keyword1"/>
              </w:rPr>
            </w:rPrChange>
          </w:rPr>
          <w:t>DEFAULT</w:t>
        </w:r>
        <w:r w:rsidRPr="00564129">
          <w:rPr>
            <w:sz w:val="18"/>
            <w:rPrChange w:id="11333" w:author="shorny" w:date="2014-06-09T18:38:00Z">
              <w:rPr/>
            </w:rPrChange>
          </w:rPr>
          <w:t xml:space="preserve"> </w:t>
        </w:r>
        <w:r w:rsidRPr="00564129">
          <w:rPr>
            <w:rStyle w:val="string1"/>
            <w:sz w:val="18"/>
            <w:rPrChange w:id="11334" w:author="shorny" w:date="2014-06-09T18:38:00Z">
              <w:rPr>
                <w:rStyle w:val="string1"/>
              </w:rPr>
            </w:rPrChange>
          </w:rPr>
          <w:t>' not'</w:t>
        </w:r>
        <w:r w:rsidRPr="00564129">
          <w:rPr>
            <w:sz w:val="18"/>
            <w:rPrChange w:id="11335" w:author="shorny" w:date="2014-06-09T18:38:00Z">
              <w:rPr/>
            </w:rPrChange>
          </w:rPr>
          <w:t>;</w:t>
        </w:r>
      </w:ins>
    </w:p>
    <w:p w14:paraId="5696AE28" w14:textId="77777777" w:rsidR="00564129" w:rsidRPr="00564129" w:rsidRDefault="00564129">
      <w:pPr>
        <w:pStyle w:val="HTMLPreformatted"/>
        <w:divId w:val="1477987617"/>
        <w:rPr>
          <w:ins w:id="11336" w:author="shorny" w:date="2014-06-09T18:38:00Z"/>
          <w:sz w:val="18"/>
          <w:rPrChange w:id="11337" w:author="shorny" w:date="2014-06-09T18:38:00Z">
            <w:rPr>
              <w:ins w:id="11338" w:author="shorny" w:date="2014-06-09T18:38:00Z"/>
            </w:rPr>
          </w:rPrChange>
        </w:rPr>
      </w:pPr>
      <w:ins w:id="11339" w:author="shorny" w:date="2014-06-09T18:38:00Z">
        <w:r w:rsidRPr="00564129">
          <w:rPr>
            <w:sz w:val="18"/>
            <w:rPrChange w:id="11340" w:author="shorny" w:date="2014-06-09T18:38:00Z">
              <w:rPr/>
            </w:rPrChange>
          </w:rPr>
          <w:t xml:space="preserve">  </w:t>
        </w:r>
        <w:r w:rsidRPr="00564129">
          <w:rPr>
            <w:rStyle w:val="keyword1"/>
            <w:sz w:val="18"/>
            <w:rPrChange w:id="11341" w:author="shorny" w:date="2014-06-09T18:38:00Z">
              <w:rPr>
                <w:rStyle w:val="keyword1"/>
              </w:rPr>
            </w:rPrChange>
          </w:rPr>
          <w:t>DECLARE</w:t>
        </w:r>
        <w:r w:rsidRPr="00564129">
          <w:rPr>
            <w:sz w:val="18"/>
            <w:rPrChange w:id="11342" w:author="shorny" w:date="2014-06-09T18:38:00Z">
              <w:rPr/>
            </w:rPrChange>
          </w:rPr>
          <w:t xml:space="preserve"> v_comment </w:t>
        </w:r>
        <w:proofErr w:type="gramStart"/>
        <w:r w:rsidRPr="00564129">
          <w:rPr>
            <w:rStyle w:val="type1"/>
            <w:sz w:val="18"/>
            <w:rPrChange w:id="11343" w:author="shorny" w:date="2014-06-09T18:38:00Z">
              <w:rPr>
                <w:rStyle w:val="type1"/>
              </w:rPr>
            </w:rPrChange>
          </w:rPr>
          <w:t>varchar</w:t>
        </w:r>
        <w:r w:rsidRPr="00564129">
          <w:rPr>
            <w:sz w:val="18"/>
            <w:rPrChange w:id="11344" w:author="shorny" w:date="2014-06-09T18:38:00Z">
              <w:rPr/>
            </w:rPrChange>
          </w:rPr>
          <w:t>(</w:t>
        </w:r>
        <w:proofErr w:type="gramEnd"/>
        <w:r w:rsidRPr="00564129">
          <w:rPr>
            <w:sz w:val="18"/>
            <w:rPrChange w:id="11345" w:author="shorny" w:date="2014-06-09T18:38:00Z">
              <w:rPr/>
            </w:rPrChange>
          </w:rPr>
          <w:t>1000) ;</w:t>
        </w:r>
      </w:ins>
    </w:p>
    <w:p w14:paraId="6DA421B3" w14:textId="77777777" w:rsidR="00564129" w:rsidRPr="00564129" w:rsidRDefault="00564129">
      <w:pPr>
        <w:pStyle w:val="HTMLPreformatted"/>
        <w:divId w:val="1477987617"/>
        <w:rPr>
          <w:ins w:id="11346" w:author="shorny" w:date="2014-06-09T18:38:00Z"/>
          <w:sz w:val="18"/>
          <w:rPrChange w:id="11347" w:author="shorny" w:date="2014-06-09T18:38:00Z">
            <w:rPr>
              <w:ins w:id="11348" w:author="shorny" w:date="2014-06-09T18:38:00Z"/>
            </w:rPr>
          </w:rPrChange>
        </w:rPr>
      </w:pPr>
    </w:p>
    <w:p w14:paraId="4CADC2D1" w14:textId="77777777" w:rsidR="00564129" w:rsidRPr="00564129" w:rsidRDefault="00564129">
      <w:pPr>
        <w:pStyle w:val="HTMLPreformatted"/>
        <w:divId w:val="1477987617"/>
        <w:rPr>
          <w:ins w:id="11349" w:author="shorny" w:date="2014-06-09T18:38:00Z"/>
          <w:sz w:val="18"/>
          <w:rPrChange w:id="11350" w:author="shorny" w:date="2014-06-09T18:38:00Z">
            <w:rPr>
              <w:ins w:id="11351" w:author="shorny" w:date="2014-06-09T18:38:00Z"/>
            </w:rPr>
          </w:rPrChange>
        </w:rPr>
      </w:pPr>
      <w:ins w:id="11352" w:author="shorny" w:date="2014-06-09T18:38:00Z">
        <w:r w:rsidRPr="00564129">
          <w:rPr>
            <w:sz w:val="18"/>
            <w:rPrChange w:id="11353" w:author="shorny" w:date="2014-06-09T18:38:00Z">
              <w:rPr/>
            </w:rPrChange>
          </w:rPr>
          <w:t xml:space="preserve">  </w:t>
        </w:r>
        <w:r w:rsidRPr="00564129">
          <w:rPr>
            <w:rStyle w:val="keyword1"/>
            <w:sz w:val="18"/>
            <w:rPrChange w:id="11354" w:author="shorny" w:date="2014-06-09T18:38:00Z">
              <w:rPr>
                <w:rStyle w:val="keyword1"/>
              </w:rPr>
            </w:rPrChange>
          </w:rPr>
          <w:t>SELECT</w:t>
        </w:r>
        <w:r w:rsidRPr="00564129">
          <w:rPr>
            <w:sz w:val="18"/>
            <w:rPrChange w:id="11355" w:author="shorny" w:date="2014-06-09T18:38:00Z">
              <w:rPr/>
            </w:rPrChange>
          </w:rPr>
          <w:t xml:space="preserve"> Appt.FName, Appt.LName, Appt.Email</w:t>
        </w:r>
      </w:ins>
    </w:p>
    <w:p w14:paraId="4117B041" w14:textId="77777777" w:rsidR="00564129" w:rsidRPr="00564129" w:rsidRDefault="00564129">
      <w:pPr>
        <w:pStyle w:val="HTMLPreformatted"/>
        <w:divId w:val="1477987617"/>
        <w:rPr>
          <w:ins w:id="11356" w:author="shorny" w:date="2014-06-09T18:38:00Z"/>
          <w:sz w:val="18"/>
          <w:rPrChange w:id="11357" w:author="shorny" w:date="2014-06-09T18:38:00Z">
            <w:rPr>
              <w:ins w:id="11358" w:author="shorny" w:date="2014-06-09T18:38:00Z"/>
            </w:rPr>
          </w:rPrChange>
        </w:rPr>
      </w:pPr>
      <w:ins w:id="11359" w:author="shorny" w:date="2014-06-09T18:38:00Z">
        <w:r w:rsidRPr="00564129">
          <w:rPr>
            <w:sz w:val="18"/>
            <w:rPrChange w:id="11360" w:author="shorny" w:date="2014-06-09T18:38:00Z">
              <w:rPr/>
            </w:rPrChange>
          </w:rPr>
          <w:t xml:space="preserve">  </w:t>
        </w:r>
        <w:r w:rsidRPr="00564129">
          <w:rPr>
            <w:rStyle w:val="keyword1"/>
            <w:sz w:val="18"/>
            <w:rPrChange w:id="11361" w:author="shorny" w:date="2014-06-09T18:38:00Z">
              <w:rPr>
                <w:rStyle w:val="keyword1"/>
              </w:rPr>
            </w:rPrChange>
          </w:rPr>
          <w:t>FROM</w:t>
        </w:r>
        <w:r w:rsidRPr="00564129">
          <w:rPr>
            <w:sz w:val="18"/>
            <w:rPrChange w:id="11362" w:author="shorny" w:date="2014-06-09T18:38:00Z">
              <w:rPr/>
            </w:rPrChange>
          </w:rPr>
          <w:t xml:space="preserve"> Application App</w:t>
        </w:r>
      </w:ins>
    </w:p>
    <w:p w14:paraId="44D18FC5" w14:textId="77777777" w:rsidR="00564129" w:rsidRPr="00564129" w:rsidRDefault="00564129">
      <w:pPr>
        <w:pStyle w:val="HTMLPreformatted"/>
        <w:divId w:val="1477987617"/>
        <w:rPr>
          <w:ins w:id="11363" w:author="shorny" w:date="2014-06-09T18:38:00Z"/>
          <w:sz w:val="18"/>
          <w:rPrChange w:id="11364" w:author="shorny" w:date="2014-06-09T18:38:00Z">
            <w:rPr>
              <w:ins w:id="11365" w:author="shorny" w:date="2014-06-09T18:38:00Z"/>
            </w:rPr>
          </w:rPrChange>
        </w:rPr>
      </w:pPr>
      <w:ins w:id="11366" w:author="shorny" w:date="2014-06-09T18:38:00Z">
        <w:r w:rsidRPr="00564129">
          <w:rPr>
            <w:sz w:val="18"/>
            <w:rPrChange w:id="11367" w:author="shorny" w:date="2014-06-09T18:38:00Z">
              <w:rPr/>
            </w:rPrChange>
          </w:rPr>
          <w:t xml:space="preserve">  </w:t>
        </w:r>
        <w:r w:rsidRPr="00564129">
          <w:rPr>
            <w:rStyle w:val="keyword1"/>
            <w:sz w:val="18"/>
            <w:rPrChange w:id="11368" w:author="shorny" w:date="2014-06-09T18:38:00Z">
              <w:rPr>
                <w:rStyle w:val="keyword1"/>
              </w:rPr>
            </w:rPrChange>
          </w:rPr>
          <w:t>INNER</w:t>
        </w:r>
        <w:r w:rsidRPr="00564129">
          <w:rPr>
            <w:sz w:val="18"/>
            <w:rPrChange w:id="11369" w:author="shorny" w:date="2014-06-09T18:38:00Z">
              <w:rPr/>
            </w:rPrChange>
          </w:rPr>
          <w:t xml:space="preserve"> </w:t>
        </w:r>
        <w:r w:rsidRPr="00564129">
          <w:rPr>
            <w:rStyle w:val="keyword1"/>
            <w:sz w:val="18"/>
            <w:rPrChange w:id="11370" w:author="shorny" w:date="2014-06-09T18:38:00Z">
              <w:rPr>
                <w:rStyle w:val="keyword1"/>
              </w:rPr>
            </w:rPrChange>
          </w:rPr>
          <w:t>JOIN</w:t>
        </w:r>
        <w:r w:rsidRPr="00564129">
          <w:rPr>
            <w:sz w:val="18"/>
            <w:rPrChange w:id="11371" w:author="shorny" w:date="2014-06-09T18:38:00Z">
              <w:rPr/>
            </w:rPrChange>
          </w:rPr>
          <w:t xml:space="preserve"> Applicant Appt </w:t>
        </w:r>
        <w:r w:rsidRPr="00564129">
          <w:rPr>
            <w:rStyle w:val="keyword1"/>
            <w:sz w:val="18"/>
            <w:rPrChange w:id="11372" w:author="shorny" w:date="2014-06-09T18:38:00Z">
              <w:rPr>
                <w:rStyle w:val="keyword1"/>
              </w:rPr>
            </w:rPrChange>
          </w:rPr>
          <w:t>ON</w:t>
        </w:r>
        <w:r w:rsidRPr="00564129">
          <w:rPr>
            <w:sz w:val="18"/>
            <w:rPrChange w:id="11373" w:author="shorny" w:date="2014-06-09T18:38:00Z">
              <w:rPr/>
            </w:rPrChange>
          </w:rPr>
          <w:t xml:space="preserve"> (App.ApplicantID = Appt.ApplicantID)</w:t>
        </w:r>
      </w:ins>
    </w:p>
    <w:p w14:paraId="36855075" w14:textId="77777777" w:rsidR="00564129" w:rsidRPr="00564129" w:rsidRDefault="00564129">
      <w:pPr>
        <w:pStyle w:val="HTMLPreformatted"/>
        <w:divId w:val="1477987617"/>
        <w:rPr>
          <w:ins w:id="11374" w:author="shorny" w:date="2014-06-09T18:38:00Z"/>
          <w:sz w:val="18"/>
          <w:rPrChange w:id="11375" w:author="shorny" w:date="2014-06-09T18:38:00Z">
            <w:rPr>
              <w:ins w:id="11376" w:author="shorny" w:date="2014-06-09T18:38:00Z"/>
            </w:rPr>
          </w:rPrChange>
        </w:rPr>
      </w:pPr>
      <w:ins w:id="11377" w:author="shorny" w:date="2014-06-09T18:38:00Z">
        <w:r w:rsidRPr="00564129">
          <w:rPr>
            <w:sz w:val="18"/>
            <w:rPrChange w:id="11378" w:author="shorny" w:date="2014-06-09T18:38:00Z">
              <w:rPr/>
            </w:rPrChange>
          </w:rPr>
          <w:t xml:space="preserve">  </w:t>
        </w:r>
        <w:r w:rsidRPr="00564129">
          <w:rPr>
            <w:rStyle w:val="keyword1"/>
            <w:sz w:val="18"/>
            <w:rPrChange w:id="11379" w:author="shorny" w:date="2014-06-09T18:38:00Z">
              <w:rPr>
                <w:rStyle w:val="keyword1"/>
              </w:rPr>
            </w:rPrChange>
          </w:rPr>
          <w:t>WHERE</w:t>
        </w:r>
        <w:r w:rsidRPr="00564129">
          <w:rPr>
            <w:sz w:val="18"/>
            <w:rPrChange w:id="11380" w:author="shorny" w:date="2014-06-09T18:38:00Z">
              <w:rPr/>
            </w:rPrChange>
          </w:rPr>
          <w:t xml:space="preserve"> App.ApplicationID = </w:t>
        </w:r>
        <w:r w:rsidRPr="00564129">
          <w:rPr>
            <w:rStyle w:val="keyword1"/>
            <w:sz w:val="18"/>
            <w:rPrChange w:id="11381" w:author="shorny" w:date="2014-06-09T18:38:00Z">
              <w:rPr>
                <w:rStyle w:val="keyword1"/>
              </w:rPr>
            </w:rPrChange>
          </w:rPr>
          <w:t>NEW</w:t>
        </w:r>
        <w:r w:rsidRPr="00564129">
          <w:rPr>
            <w:sz w:val="18"/>
            <w:rPrChange w:id="11382" w:author="shorny" w:date="2014-06-09T18:38:00Z">
              <w:rPr/>
            </w:rPrChange>
          </w:rPr>
          <w:t>.ApplicationID</w:t>
        </w:r>
      </w:ins>
    </w:p>
    <w:p w14:paraId="336C74D1" w14:textId="77777777" w:rsidR="00564129" w:rsidRPr="00564129" w:rsidRDefault="00564129">
      <w:pPr>
        <w:pStyle w:val="HTMLPreformatted"/>
        <w:divId w:val="1477987617"/>
        <w:rPr>
          <w:ins w:id="11383" w:author="shorny" w:date="2014-06-09T18:38:00Z"/>
          <w:sz w:val="18"/>
          <w:rPrChange w:id="11384" w:author="shorny" w:date="2014-06-09T18:38:00Z">
            <w:rPr>
              <w:ins w:id="11385" w:author="shorny" w:date="2014-06-09T18:38:00Z"/>
            </w:rPr>
          </w:rPrChange>
        </w:rPr>
      </w:pPr>
      <w:ins w:id="11386" w:author="shorny" w:date="2014-06-09T18:38:00Z">
        <w:r w:rsidRPr="00564129">
          <w:rPr>
            <w:sz w:val="18"/>
            <w:rPrChange w:id="11387" w:author="shorny" w:date="2014-06-09T18:38:00Z">
              <w:rPr/>
            </w:rPrChange>
          </w:rPr>
          <w:t xml:space="preserve">  </w:t>
        </w:r>
        <w:r w:rsidRPr="00564129">
          <w:rPr>
            <w:rStyle w:val="keyword1"/>
            <w:sz w:val="18"/>
            <w:rPrChange w:id="11388" w:author="shorny" w:date="2014-06-09T18:38:00Z">
              <w:rPr>
                <w:rStyle w:val="keyword1"/>
              </w:rPr>
            </w:rPrChange>
          </w:rPr>
          <w:t>INTO</w:t>
        </w:r>
        <w:r w:rsidRPr="00564129">
          <w:rPr>
            <w:sz w:val="18"/>
            <w:rPrChange w:id="11389" w:author="shorny" w:date="2014-06-09T18:38:00Z">
              <w:rPr/>
            </w:rPrChange>
          </w:rPr>
          <w:t xml:space="preserve"> v_apptFName, v_apptLName, v_</w:t>
        </w:r>
        <w:proofErr w:type="gramStart"/>
        <w:r w:rsidRPr="00564129">
          <w:rPr>
            <w:sz w:val="18"/>
            <w:rPrChange w:id="11390" w:author="shorny" w:date="2014-06-09T18:38:00Z">
              <w:rPr/>
            </w:rPrChange>
          </w:rPr>
          <w:t>apptEmail ;</w:t>
        </w:r>
        <w:proofErr w:type="gramEnd"/>
      </w:ins>
    </w:p>
    <w:p w14:paraId="62CA475F" w14:textId="77777777" w:rsidR="00564129" w:rsidRPr="00564129" w:rsidRDefault="00564129">
      <w:pPr>
        <w:pStyle w:val="HTMLPreformatted"/>
        <w:divId w:val="1477987617"/>
        <w:rPr>
          <w:ins w:id="11391" w:author="shorny" w:date="2014-06-09T18:38:00Z"/>
          <w:sz w:val="18"/>
          <w:rPrChange w:id="11392" w:author="shorny" w:date="2014-06-09T18:38:00Z">
            <w:rPr>
              <w:ins w:id="11393" w:author="shorny" w:date="2014-06-09T18:38:00Z"/>
            </w:rPr>
          </w:rPrChange>
        </w:rPr>
      </w:pPr>
    </w:p>
    <w:p w14:paraId="0520F25D" w14:textId="77777777" w:rsidR="00564129" w:rsidRPr="00564129" w:rsidRDefault="00564129">
      <w:pPr>
        <w:pStyle w:val="HTMLPreformatted"/>
        <w:divId w:val="1477987617"/>
        <w:rPr>
          <w:ins w:id="11394" w:author="shorny" w:date="2014-06-09T18:38:00Z"/>
          <w:sz w:val="18"/>
          <w:rPrChange w:id="11395" w:author="shorny" w:date="2014-06-09T18:38:00Z">
            <w:rPr>
              <w:ins w:id="11396" w:author="shorny" w:date="2014-06-09T18:38:00Z"/>
            </w:rPr>
          </w:rPrChange>
        </w:rPr>
      </w:pPr>
      <w:ins w:id="11397" w:author="shorny" w:date="2014-06-09T18:38:00Z">
        <w:r w:rsidRPr="00564129">
          <w:rPr>
            <w:sz w:val="18"/>
            <w:rPrChange w:id="11398" w:author="shorny" w:date="2014-06-09T18:38:00Z">
              <w:rPr/>
            </w:rPrChange>
          </w:rPr>
          <w:t xml:space="preserve">  IF v_apptLName </w:t>
        </w:r>
        <w:r w:rsidRPr="00564129">
          <w:rPr>
            <w:rStyle w:val="keyword1"/>
            <w:sz w:val="18"/>
            <w:rPrChange w:id="11399" w:author="shorny" w:date="2014-06-09T18:38:00Z">
              <w:rPr>
                <w:rStyle w:val="keyword1"/>
              </w:rPr>
            </w:rPrChange>
          </w:rPr>
          <w:t>IS</w:t>
        </w:r>
        <w:r w:rsidRPr="00564129">
          <w:rPr>
            <w:sz w:val="18"/>
            <w:rPrChange w:id="11400" w:author="shorny" w:date="2014-06-09T18:38:00Z">
              <w:rPr/>
            </w:rPrChange>
          </w:rPr>
          <w:t xml:space="preserve"> </w:t>
        </w:r>
        <w:r w:rsidRPr="00564129">
          <w:rPr>
            <w:rStyle w:val="keyword1"/>
            <w:sz w:val="18"/>
            <w:rPrChange w:id="11401" w:author="shorny" w:date="2014-06-09T18:38:00Z">
              <w:rPr>
                <w:rStyle w:val="keyword1"/>
              </w:rPr>
            </w:rPrChange>
          </w:rPr>
          <w:t>NULL</w:t>
        </w:r>
        <w:r w:rsidRPr="00564129">
          <w:rPr>
            <w:sz w:val="18"/>
            <w:rPrChange w:id="11402" w:author="shorny" w:date="2014-06-09T18:38:00Z">
              <w:rPr/>
            </w:rPrChange>
          </w:rPr>
          <w:t xml:space="preserve"> </w:t>
        </w:r>
        <w:r w:rsidRPr="00564129">
          <w:rPr>
            <w:rStyle w:val="keyword1"/>
            <w:sz w:val="18"/>
            <w:rPrChange w:id="11403" w:author="shorny" w:date="2014-06-09T18:38:00Z">
              <w:rPr>
                <w:rStyle w:val="keyword1"/>
              </w:rPr>
            </w:rPrChange>
          </w:rPr>
          <w:t>THEN</w:t>
        </w:r>
      </w:ins>
    </w:p>
    <w:p w14:paraId="5BFE8E02" w14:textId="77777777" w:rsidR="00564129" w:rsidRPr="00564129" w:rsidRDefault="00564129">
      <w:pPr>
        <w:pStyle w:val="HTMLPreformatted"/>
        <w:divId w:val="1477987617"/>
        <w:rPr>
          <w:ins w:id="11404" w:author="shorny" w:date="2014-06-09T18:38:00Z"/>
          <w:sz w:val="18"/>
          <w:rPrChange w:id="11405" w:author="shorny" w:date="2014-06-09T18:38:00Z">
            <w:rPr>
              <w:ins w:id="11406" w:author="shorny" w:date="2014-06-09T18:38:00Z"/>
            </w:rPr>
          </w:rPrChange>
        </w:rPr>
      </w:pPr>
      <w:ins w:id="11407" w:author="shorny" w:date="2014-06-09T18:38:00Z">
        <w:r w:rsidRPr="00564129">
          <w:rPr>
            <w:sz w:val="18"/>
            <w:rPrChange w:id="11408" w:author="shorny" w:date="2014-06-09T18:38:00Z">
              <w:rPr/>
            </w:rPrChange>
          </w:rPr>
          <w:t xml:space="preserve">    </w:t>
        </w:r>
        <w:r w:rsidRPr="00564129">
          <w:rPr>
            <w:rStyle w:val="keyword1"/>
            <w:sz w:val="18"/>
            <w:rPrChange w:id="11409" w:author="shorny" w:date="2014-06-09T18:38:00Z">
              <w:rPr>
                <w:rStyle w:val="keyword1"/>
              </w:rPr>
            </w:rPrChange>
          </w:rPr>
          <w:t>SET</w:t>
        </w:r>
        <w:r w:rsidRPr="00564129">
          <w:rPr>
            <w:sz w:val="18"/>
            <w:rPrChange w:id="11410" w:author="shorny" w:date="2014-06-09T18:38:00Z">
              <w:rPr/>
            </w:rPrChange>
          </w:rPr>
          <w:t xml:space="preserve"> v_apptLName = </w:t>
        </w:r>
        <w:r w:rsidRPr="00564129">
          <w:rPr>
            <w:rStyle w:val="string1"/>
            <w:sz w:val="18"/>
            <w:rPrChange w:id="11411" w:author="shorny" w:date="2014-06-09T18:38:00Z">
              <w:rPr>
                <w:rStyle w:val="string1"/>
              </w:rPr>
            </w:rPrChange>
          </w:rPr>
          <w:t>' (no lastname registered)'</w:t>
        </w:r>
        <w:r w:rsidRPr="00564129">
          <w:rPr>
            <w:sz w:val="18"/>
            <w:rPrChange w:id="11412" w:author="shorny" w:date="2014-06-09T18:38:00Z">
              <w:rPr/>
            </w:rPrChange>
          </w:rPr>
          <w:t>;</w:t>
        </w:r>
      </w:ins>
    </w:p>
    <w:p w14:paraId="4F9AD3B8" w14:textId="77777777" w:rsidR="00564129" w:rsidRPr="00564129" w:rsidRDefault="00564129">
      <w:pPr>
        <w:pStyle w:val="HTMLPreformatted"/>
        <w:divId w:val="1477987617"/>
        <w:rPr>
          <w:ins w:id="11413" w:author="shorny" w:date="2014-06-09T18:38:00Z"/>
          <w:sz w:val="18"/>
          <w:rPrChange w:id="11414" w:author="shorny" w:date="2014-06-09T18:38:00Z">
            <w:rPr>
              <w:ins w:id="11415" w:author="shorny" w:date="2014-06-09T18:38:00Z"/>
            </w:rPr>
          </w:rPrChange>
        </w:rPr>
      </w:pPr>
      <w:ins w:id="11416" w:author="shorny" w:date="2014-06-09T18:38:00Z">
        <w:r w:rsidRPr="00564129">
          <w:rPr>
            <w:sz w:val="18"/>
            <w:rPrChange w:id="11417" w:author="shorny" w:date="2014-06-09T18:38:00Z">
              <w:rPr/>
            </w:rPrChange>
          </w:rPr>
          <w:t xml:space="preserve">  </w:t>
        </w:r>
        <w:r w:rsidRPr="00564129">
          <w:rPr>
            <w:rStyle w:val="keyword1"/>
            <w:sz w:val="18"/>
            <w:rPrChange w:id="11418" w:author="shorny" w:date="2014-06-09T18:38:00Z">
              <w:rPr>
                <w:rStyle w:val="keyword1"/>
              </w:rPr>
            </w:rPrChange>
          </w:rPr>
          <w:t>END</w:t>
        </w:r>
        <w:r w:rsidRPr="00564129">
          <w:rPr>
            <w:sz w:val="18"/>
            <w:rPrChange w:id="11419" w:author="shorny" w:date="2014-06-09T18:38:00Z">
              <w:rPr/>
            </w:rPrChange>
          </w:rPr>
          <w:t xml:space="preserve"> IF;</w:t>
        </w:r>
      </w:ins>
    </w:p>
    <w:p w14:paraId="01B91064" w14:textId="77777777" w:rsidR="00564129" w:rsidRPr="00564129" w:rsidRDefault="00564129">
      <w:pPr>
        <w:pStyle w:val="HTMLPreformatted"/>
        <w:divId w:val="1477987617"/>
        <w:rPr>
          <w:ins w:id="11420" w:author="shorny" w:date="2014-06-09T18:38:00Z"/>
          <w:sz w:val="18"/>
          <w:rPrChange w:id="11421" w:author="shorny" w:date="2014-06-09T18:38:00Z">
            <w:rPr>
              <w:ins w:id="11422" w:author="shorny" w:date="2014-06-09T18:38:00Z"/>
            </w:rPr>
          </w:rPrChange>
        </w:rPr>
      </w:pPr>
      <w:ins w:id="11423" w:author="shorny" w:date="2014-06-09T18:38:00Z">
        <w:r w:rsidRPr="00564129">
          <w:rPr>
            <w:sz w:val="18"/>
            <w:rPrChange w:id="11424" w:author="shorny" w:date="2014-06-09T18:38:00Z">
              <w:rPr/>
            </w:rPrChange>
          </w:rPr>
          <w:t xml:space="preserve">  IF v_apptEmail </w:t>
        </w:r>
        <w:r w:rsidRPr="00564129">
          <w:rPr>
            <w:rStyle w:val="keyword1"/>
            <w:sz w:val="18"/>
            <w:rPrChange w:id="11425" w:author="shorny" w:date="2014-06-09T18:38:00Z">
              <w:rPr>
                <w:rStyle w:val="keyword1"/>
              </w:rPr>
            </w:rPrChange>
          </w:rPr>
          <w:t>IS</w:t>
        </w:r>
        <w:r w:rsidRPr="00564129">
          <w:rPr>
            <w:sz w:val="18"/>
            <w:rPrChange w:id="11426" w:author="shorny" w:date="2014-06-09T18:38:00Z">
              <w:rPr/>
            </w:rPrChange>
          </w:rPr>
          <w:t xml:space="preserve"> </w:t>
        </w:r>
        <w:r w:rsidRPr="00564129">
          <w:rPr>
            <w:rStyle w:val="keyword1"/>
            <w:sz w:val="18"/>
            <w:rPrChange w:id="11427" w:author="shorny" w:date="2014-06-09T18:38:00Z">
              <w:rPr>
                <w:rStyle w:val="keyword1"/>
              </w:rPr>
            </w:rPrChange>
          </w:rPr>
          <w:t>NULL</w:t>
        </w:r>
        <w:r w:rsidRPr="00564129">
          <w:rPr>
            <w:sz w:val="18"/>
            <w:rPrChange w:id="11428" w:author="shorny" w:date="2014-06-09T18:38:00Z">
              <w:rPr/>
            </w:rPrChange>
          </w:rPr>
          <w:t xml:space="preserve"> </w:t>
        </w:r>
        <w:r w:rsidRPr="00564129">
          <w:rPr>
            <w:rStyle w:val="keyword1"/>
            <w:sz w:val="18"/>
            <w:rPrChange w:id="11429" w:author="shorny" w:date="2014-06-09T18:38:00Z">
              <w:rPr>
                <w:rStyle w:val="keyword1"/>
              </w:rPr>
            </w:rPrChange>
          </w:rPr>
          <w:t>THEN</w:t>
        </w:r>
      </w:ins>
    </w:p>
    <w:p w14:paraId="33B677F0" w14:textId="77777777" w:rsidR="00564129" w:rsidRPr="00564129" w:rsidRDefault="00564129">
      <w:pPr>
        <w:pStyle w:val="HTMLPreformatted"/>
        <w:divId w:val="1477987617"/>
        <w:rPr>
          <w:ins w:id="11430" w:author="shorny" w:date="2014-06-09T18:38:00Z"/>
          <w:sz w:val="18"/>
          <w:rPrChange w:id="11431" w:author="shorny" w:date="2014-06-09T18:38:00Z">
            <w:rPr>
              <w:ins w:id="11432" w:author="shorny" w:date="2014-06-09T18:38:00Z"/>
            </w:rPr>
          </w:rPrChange>
        </w:rPr>
      </w:pPr>
      <w:ins w:id="11433" w:author="shorny" w:date="2014-06-09T18:38:00Z">
        <w:r w:rsidRPr="00564129">
          <w:rPr>
            <w:sz w:val="18"/>
            <w:rPrChange w:id="11434" w:author="shorny" w:date="2014-06-09T18:38:00Z">
              <w:rPr/>
            </w:rPrChange>
          </w:rPr>
          <w:t xml:space="preserve">    </w:t>
        </w:r>
        <w:r w:rsidRPr="00564129">
          <w:rPr>
            <w:rStyle w:val="keyword1"/>
            <w:sz w:val="18"/>
            <w:rPrChange w:id="11435" w:author="shorny" w:date="2014-06-09T18:38:00Z">
              <w:rPr>
                <w:rStyle w:val="keyword1"/>
              </w:rPr>
            </w:rPrChange>
          </w:rPr>
          <w:t>SET</w:t>
        </w:r>
        <w:r w:rsidRPr="00564129">
          <w:rPr>
            <w:sz w:val="18"/>
            <w:rPrChange w:id="11436" w:author="shorny" w:date="2014-06-09T18:38:00Z">
              <w:rPr/>
            </w:rPrChange>
          </w:rPr>
          <w:t xml:space="preserve"> v_apptEmail = </w:t>
        </w:r>
        <w:r w:rsidRPr="00564129">
          <w:rPr>
            <w:rStyle w:val="string1"/>
            <w:sz w:val="18"/>
            <w:rPrChange w:id="11437" w:author="shorny" w:date="2014-06-09T18:38:00Z">
              <w:rPr>
                <w:rStyle w:val="string1"/>
              </w:rPr>
            </w:rPrChange>
          </w:rPr>
          <w:t>' (no email registered)'</w:t>
        </w:r>
        <w:r w:rsidRPr="00564129">
          <w:rPr>
            <w:sz w:val="18"/>
            <w:rPrChange w:id="11438" w:author="shorny" w:date="2014-06-09T18:38:00Z">
              <w:rPr/>
            </w:rPrChange>
          </w:rPr>
          <w:t>;</w:t>
        </w:r>
      </w:ins>
    </w:p>
    <w:p w14:paraId="7A240116" w14:textId="77777777" w:rsidR="00564129" w:rsidRPr="00564129" w:rsidRDefault="00564129">
      <w:pPr>
        <w:pStyle w:val="HTMLPreformatted"/>
        <w:divId w:val="1477987617"/>
        <w:rPr>
          <w:ins w:id="11439" w:author="shorny" w:date="2014-06-09T18:38:00Z"/>
          <w:sz w:val="18"/>
          <w:rPrChange w:id="11440" w:author="shorny" w:date="2014-06-09T18:38:00Z">
            <w:rPr>
              <w:ins w:id="11441" w:author="shorny" w:date="2014-06-09T18:38:00Z"/>
            </w:rPr>
          </w:rPrChange>
        </w:rPr>
      </w:pPr>
      <w:ins w:id="11442" w:author="shorny" w:date="2014-06-09T18:38:00Z">
        <w:r w:rsidRPr="00564129">
          <w:rPr>
            <w:sz w:val="18"/>
            <w:rPrChange w:id="11443" w:author="shorny" w:date="2014-06-09T18:38:00Z">
              <w:rPr/>
            </w:rPrChange>
          </w:rPr>
          <w:t xml:space="preserve">  </w:t>
        </w:r>
        <w:r w:rsidRPr="00564129">
          <w:rPr>
            <w:rStyle w:val="keyword1"/>
            <w:sz w:val="18"/>
            <w:rPrChange w:id="11444" w:author="shorny" w:date="2014-06-09T18:38:00Z">
              <w:rPr>
                <w:rStyle w:val="keyword1"/>
              </w:rPr>
            </w:rPrChange>
          </w:rPr>
          <w:t>END</w:t>
        </w:r>
        <w:r w:rsidRPr="00564129">
          <w:rPr>
            <w:sz w:val="18"/>
            <w:rPrChange w:id="11445" w:author="shorny" w:date="2014-06-09T18:38:00Z">
              <w:rPr/>
            </w:rPrChange>
          </w:rPr>
          <w:t xml:space="preserve"> IF;</w:t>
        </w:r>
      </w:ins>
    </w:p>
    <w:p w14:paraId="524AA419" w14:textId="77777777" w:rsidR="00564129" w:rsidRPr="00564129" w:rsidRDefault="00564129">
      <w:pPr>
        <w:pStyle w:val="HTMLPreformatted"/>
        <w:divId w:val="1477987617"/>
        <w:rPr>
          <w:ins w:id="11446" w:author="shorny" w:date="2014-06-09T18:38:00Z"/>
          <w:sz w:val="18"/>
          <w:rPrChange w:id="11447" w:author="shorny" w:date="2014-06-09T18:38:00Z">
            <w:rPr>
              <w:ins w:id="11448" w:author="shorny" w:date="2014-06-09T18:38:00Z"/>
            </w:rPr>
          </w:rPrChange>
        </w:rPr>
      </w:pPr>
    </w:p>
    <w:p w14:paraId="14863DB5" w14:textId="77777777" w:rsidR="00564129" w:rsidRPr="00564129" w:rsidRDefault="00564129">
      <w:pPr>
        <w:pStyle w:val="HTMLPreformatted"/>
        <w:divId w:val="1477987617"/>
        <w:rPr>
          <w:ins w:id="11449" w:author="shorny" w:date="2014-06-09T18:38:00Z"/>
          <w:sz w:val="18"/>
          <w:rPrChange w:id="11450" w:author="shorny" w:date="2014-06-09T18:38:00Z">
            <w:rPr>
              <w:ins w:id="11451" w:author="shorny" w:date="2014-06-09T18:38:00Z"/>
            </w:rPr>
          </w:rPrChange>
        </w:rPr>
      </w:pPr>
      <w:ins w:id="11452" w:author="shorny" w:date="2014-06-09T18:38:00Z">
        <w:r w:rsidRPr="00564129">
          <w:rPr>
            <w:sz w:val="18"/>
            <w:rPrChange w:id="11453" w:author="shorny" w:date="2014-06-09T18:38:00Z">
              <w:rPr/>
            </w:rPrChange>
          </w:rPr>
          <w:t xml:space="preserve">  </w:t>
        </w:r>
        <w:r w:rsidRPr="00564129">
          <w:rPr>
            <w:rStyle w:val="keyword1"/>
            <w:sz w:val="18"/>
            <w:rPrChange w:id="11454" w:author="shorny" w:date="2014-06-09T18:38:00Z">
              <w:rPr>
                <w:rStyle w:val="keyword1"/>
              </w:rPr>
            </w:rPrChange>
          </w:rPr>
          <w:t>SELECT</w:t>
        </w:r>
        <w:r w:rsidRPr="00564129">
          <w:rPr>
            <w:sz w:val="18"/>
            <w:rPrChange w:id="11455" w:author="shorny" w:date="2014-06-09T18:38:00Z">
              <w:rPr/>
            </w:rPrChange>
          </w:rPr>
          <w:t xml:space="preserve"> FName, LName</w:t>
        </w:r>
      </w:ins>
    </w:p>
    <w:p w14:paraId="7CFA0E6F" w14:textId="77777777" w:rsidR="00564129" w:rsidRPr="00564129" w:rsidRDefault="00564129">
      <w:pPr>
        <w:pStyle w:val="HTMLPreformatted"/>
        <w:divId w:val="1477987617"/>
        <w:rPr>
          <w:ins w:id="11456" w:author="shorny" w:date="2014-06-09T18:38:00Z"/>
          <w:sz w:val="18"/>
          <w:rPrChange w:id="11457" w:author="shorny" w:date="2014-06-09T18:38:00Z">
            <w:rPr>
              <w:ins w:id="11458" w:author="shorny" w:date="2014-06-09T18:38:00Z"/>
            </w:rPr>
          </w:rPrChange>
        </w:rPr>
      </w:pPr>
      <w:ins w:id="11459" w:author="shorny" w:date="2014-06-09T18:38:00Z">
        <w:r w:rsidRPr="00564129">
          <w:rPr>
            <w:sz w:val="18"/>
            <w:rPrChange w:id="11460" w:author="shorny" w:date="2014-06-09T18:38:00Z">
              <w:rPr/>
            </w:rPrChange>
          </w:rPr>
          <w:t xml:space="preserve">  </w:t>
        </w:r>
        <w:r w:rsidRPr="00564129">
          <w:rPr>
            <w:rStyle w:val="keyword1"/>
            <w:sz w:val="18"/>
            <w:rPrChange w:id="11461" w:author="shorny" w:date="2014-06-09T18:38:00Z">
              <w:rPr>
                <w:rStyle w:val="keyword1"/>
              </w:rPr>
            </w:rPrChange>
          </w:rPr>
          <w:t>FROM</w:t>
        </w:r>
        <w:r w:rsidRPr="00564129">
          <w:rPr>
            <w:sz w:val="18"/>
            <w:rPrChange w:id="11462" w:author="shorny" w:date="2014-06-09T18:38:00Z">
              <w:rPr/>
            </w:rPrChange>
          </w:rPr>
          <w:t xml:space="preserve"> `University Staff Member` </w:t>
        </w:r>
        <w:r w:rsidRPr="00564129">
          <w:rPr>
            <w:rStyle w:val="keyword1"/>
            <w:sz w:val="18"/>
            <w:rPrChange w:id="11463" w:author="shorny" w:date="2014-06-09T18:38:00Z">
              <w:rPr>
                <w:rStyle w:val="keyword1"/>
              </w:rPr>
            </w:rPrChange>
          </w:rPr>
          <w:t>AS</w:t>
        </w:r>
        <w:r w:rsidRPr="00564129">
          <w:rPr>
            <w:sz w:val="18"/>
            <w:rPrChange w:id="11464" w:author="shorny" w:date="2014-06-09T18:38:00Z">
              <w:rPr/>
            </w:rPrChange>
          </w:rPr>
          <w:t xml:space="preserve"> USM</w:t>
        </w:r>
      </w:ins>
    </w:p>
    <w:p w14:paraId="2008B5AE" w14:textId="77777777" w:rsidR="00564129" w:rsidRPr="00564129" w:rsidRDefault="00564129">
      <w:pPr>
        <w:pStyle w:val="HTMLPreformatted"/>
        <w:divId w:val="1477987617"/>
        <w:rPr>
          <w:ins w:id="11465" w:author="shorny" w:date="2014-06-09T18:38:00Z"/>
          <w:sz w:val="18"/>
          <w:rPrChange w:id="11466" w:author="shorny" w:date="2014-06-09T18:38:00Z">
            <w:rPr>
              <w:ins w:id="11467" w:author="shorny" w:date="2014-06-09T18:38:00Z"/>
            </w:rPr>
          </w:rPrChange>
        </w:rPr>
      </w:pPr>
      <w:ins w:id="11468" w:author="shorny" w:date="2014-06-09T18:38:00Z">
        <w:r w:rsidRPr="00564129">
          <w:rPr>
            <w:sz w:val="18"/>
            <w:rPrChange w:id="11469" w:author="shorny" w:date="2014-06-09T18:38:00Z">
              <w:rPr/>
            </w:rPrChange>
          </w:rPr>
          <w:t xml:space="preserve">  </w:t>
        </w:r>
        <w:r w:rsidRPr="00564129">
          <w:rPr>
            <w:rStyle w:val="keyword1"/>
            <w:sz w:val="18"/>
            <w:rPrChange w:id="11470" w:author="shorny" w:date="2014-06-09T18:38:00Z">
              <w:rPr>
                <w:rStyle w:val="keyword1"/>
              </w:rPr>
            </w:rPrChange>
          </w:rPr>
          <w:t>WHERE</w:t>
        </w:r>
        <w:r w:rsidRPr="00564129">
          <w:rPr>
            <w:sz w:val="18"/>
            <w:rPrChange w:id="11471" w:author="shorny" w:date="2014-06-09T18:38:00Z">
              <w:rPr/>
            </w:rPrChange>
          </w:rPr>
          <w:t xml:space="preserve"> USM.StaffID = CURRENT_RHD_</w:t>
        </w:r>
        <w:proofErr w:type="gramStart"/>
        <w:r w:rsidRPr="00564129">
          <w:rPr>
            <w:sz w:val="18"/>
            <w:rPrChange w:id="11472" w:author="shorny" w:date="2014-06-09T18:38:00Z">
              <w:rPr/>
            </w:rPrChange>
          </w:rPr>
          <w:t>USER()</w:t>
        </w:r>
        <w:proofErr w:type="gramEnd"/>
      </w:ins>
    </w:p>
    <w:p w14:paraId="092EA9B5" w14:textId="77777777" w:rsidR="00564129" w:rsidRPr="00564129" w:rsidRDefault="00564129">
      <w:pPr>
        <w:pStyle w:val="HTMLPreformatted"/>
        <w:divId w:val="1477987617"/>
        <w:rPr>
          <w:ins w:id="11473" w:author="shorny" w:date="2014-06-09T18:38:00Z"/>
          <w:sz w:val="18"/>
          <w:rPrChange w:id="11474" w:author="shorny" w:date="2014-06-09T18:38:00Z">
            <w:rPr>
              <w:ins w:id="11475" w:author="shorny" w:date="2014-06-09T18:38:00Z"/>
            </w:rPr>
          </w:rPrChange>
        </w:rPr>
      </w:pPr>
      <w:ins w:id="11476" w:author="shorny" w:date="2014-06-09T18:38:00Z">
        <w:r w:rsidRPr="00564129">
          <w:rPr>
            <w:sz w:val="18"/>
            <w:rPrChange w:id="11477" w:author="shorny" w:date="2014-06-09T18:38:00Z">
              <w:rPr/>
            </w:rPrChange>
          </w:rPr>
          <w:t xml:space="preserve">  </w:t>
        </w:r>
        <w:r w:rsidRPr="00564129">
          <w:rPr>
            <w:rStyle w:val="keyword1"/>
            <w:sz w:val="18"/>
            <w:rPrChange w:id="11478" w:author="shorny" w:date="2014-06-09T18:38:00Z">
              <w:rPr>
                <w:rStyle w:val="keyword1"/>
              </w:rPr>
            </w:rPrChange>
          </w:rPr>
          <w:t>INTO</w:t>
        </w:r>
        <w:r w:rsidRPr="00564129">
          <w:rPr>
            <w:sz w:val="18"/>
            <w:rPrChange w:id="11479" w:author="shorny" w:date="2014-06-09T18:38:00Z">
              <w:rPr/>
            </w:rPrChange>
          </w:rPr>
          <w:t xml:space="preserve"> v_agentFName, v_agentLName;</w:t>
        </w:r>
      </w:ins>
    </w:p>
    <w:p w14:paraId="5E3141E5" w14:textId="77777777" w:rsidR="00564129" w:rsidRPr="00564129" w:rsidRDefault="00564129">
      <w:pPr>
        <w:pStyle w:val="HTMLPreformatted"/>
        <w:divId w:val="1477987617"/>
        <w:rPr>
          <w:ins w:id="11480" w:author="shorny" w:date="2014-06-09T18:38:00Z"/>
          <w:sz w:val="18"/>
          <w:rPrChange w:id="11481" w:author="shorny" w:date="2014-06-09T18:38:00Z">
            <w:rPr>
              <w:ins w:id="11482" w:author="shorny" w:date="2014-06-09T18:38:00Z"/>
            </w:rPr>
          </w:rPrChange>
        </w:rPr>
      </w:pPr>
    </w:p>
    <w:p w14:paraId="22B9D06D" w14:textId="77777777" w:rsidR="00564129" w:rsidRPr="00564129" w:rsidRDefault="00564129">
      <w:pPr>
        <w:pStyle w:val="HTMLPreformatted"/>
        <w:divId w:val="1477987617"/>
        <w:rPr>
          <w:ins w:id="11483" w:author="shorny" w:date="2014-06-09T18:38:00Z"/>
          <w:sz w:val="18"/>
          <w:rPrChange w:id="11484" w:author="shorny" w:date="2014-06-09T18:38:00Z">
            <w:rPr>
              <w:ins w:id="11485" w:author="shorny" w:date="2014-06-09T18:38:00Z"/>
            </w:rPr>
          </w:rPrChange>
        </w:rPr>
      </w:pPr>
      <w:ins w:id="11486" w:author="shorny" w:date="2014-06-09T18:38:00Z">
        <w:r w:rsidRPr="00564129">
          <w:rPr>
            <w:sz w:val="18"/>
            <w:rPrChange w:id="11487" w:author="shorny" w:date="2014-06-09T18:38:00Z">
              <w:rPr/>
            </w:rPrChange>
          </w:rPr>
          <w:t xml:space="preserve">  </w:t>
        </w:r>
        <w:r w:rsidRPr="00564129">
          <w:rPr>
            <w:rStyle w:val="keyword1"/>
            <w:sz w:val="18"/>
            <w:rPrChange w:id="11488" w:author="shorny" w:date="2014-06-09T18:38:00Z">
              <w:rPr>
                <w:rStyle w:val="keyword1"/>
              </w:rPr>
            </w:rPrChange>
          </w:rPr>
          <w:t>SELECT</w:t>
        </w:r>
        <w:r w:rsidRPr="00564129">
          <w:rPr>
            <w:sz w:val="18"/>
            <w:rPrChange w:id="11489" w:author="shorny" w:date="2014-06-09T18:38:00Z">
              <w:rPr/>
            </w:rPrChange>
          </w:rPr>
          <w:t xml:space="preserve"> DecisionTypeID</w:t>
        </w:r>
      </w:ins>
    </w:p>
    <w:p w14:paraId="4D7D9E18" w14:textId="77777777" w:rsidR="00564129" w:rsidRPr="00564129" w:rsidRDefault="00564129">
      <w:pPr>
        <w:pStyle w:val="HTMLPreformatted"/>
        <w:divId w:val="1477987617"/>
        <w:rPr>
          <w:ins w:id="11490" w:author="shorny" w:date="2014-06-09T18:38:00Z"/>
          <w:sz w:val="18"/>
          <w:rPrChange w:id="11491" w:author="shorny" w:date="2014-06-09T18:38:00Z">
            <w:rPr>
              <w:ins w:id="11492" w:author="shorny" w:date="2014-06-09T18:38:00Z"/>
            </w:rPr>
          </w:rPrChange>
        </w:rPr>
      </w:pPr>
      <w:ins w:id="11493" w:author="shorny" w:date="2014-06-09T18:38:00Z">
        <w:r w:rsidRPr="00564129">
          <w:rPr>
            <w:sz w:val="18"/>
            <w:rPrChange w:id="11494" w:author="shorny" w:date="2014-06-09T18:38:00Z">
              <w:rPr/>
            </w:rPrChange>
          </w:rPr>
          <w:t xml:space="preserve">  </w:t>
        </w:r>
        <w:r w:rsidRPr="00564129">
          <w:rPr>
            <w:rStyle w:val="keyword1"/>
            <w:sz w:val="18"/>
            <w:rPrChange w:id="11495" w:author="shorny" w:date="2014-06-09T18:38:00Z">
              <w:rPr>
                <w:rStyle w:val="keyword1"/>
              </w:rPr>
            </w:rPrChange>
          </w:rPr>
          <w:t>FROM</w:t>
        </w:r>
        <w:r w:rsidRPr="00564129">
          <w:rPr>
            <w:sz w:val="18"/>
            <w:rPrChange w:id="11496" w:author="shorny" w:date="2014-06-09T18:38:00Z">
              <w:rPr/>
            </w:rPrChange>
          </w:rPr>
          <w:t xml:space="preserve"> `Decision </w:t>
        </w:r>
        <w:r w:rsidRPr="00564129">
          <w:rPr>
            <w:rStyle w:val="keyword1"/>
            <w:sz w:val="18"/>
            <w:rPrChange w:id="11497" w:author="shorny" w:date="2014-06-09T18:38:00Z">
              <w:rPr>
                <w:rStyle w:val="keyword1"/>
              </w:rPr>
            </w:rPrChange>
          </w:rPr>
          <w:t>Type</w:t>
        </w:r>
        <w:r w:rsidRPr="00564129">
          <w:rPr>
            <w:sz w:val="18"/>
            <w:rPrChange w:id="11498" w:author="shorny" w:date="2014-06-09T18:38:00Z">
              <w:rPr/>
            </w:rPrChange>
          </w:rPr>
          <w:t xml:space="preserve">` </w:t>
        </w:r>
        <w:r w:rsidRPr="00564129">
          <w:rPr>
            <w:rStyle w:val="keyword1"/>
            <w:sz w:val="18"/>
            <w:rPrChange w:id="11499" w:author="shorny" w:date="2014-06-09T18:38:00Z">
              <w:rPr>
                <w:rStyle w:val="keyword1"/>
              </w:rPr>
            </w:rPrChange>
          </w:rPr>
          <w:t>AS</w:t>
        </w:r>
        <w:r w:rsidRPr="00564129">
          <w:rPr>
            <w:sz w:val="18"/>
            <w:rPrChange w:id="11500" w:author="shorny" w:date="2014-06-09T18:38:00Z">
              <w:rPr/>
            </w:rPrChange>
          </w:rPr>
          <w:t xml:space="preserve"> DT</w:t>
        </w:r>
      </w:ins>
    </w:p>
    <w:p w14:paraId="6726D6E8" w14:textId="77777777" w:rsidR="00564129" w:rsidRPr="00564129" w:rsidRDefault="00564129">
      <w:pPr>
        <w:pStyle w:val="HTMLPreformatted"/>
        <w:divId w:val="1477987617"/>
        <w:rPr>
          <w:ins w:id="11501" w:author="shorny" w:date="2014-06-09T18:38:00Z"/>
          <w:sz w:val="18"/>
          <w:rPrChange w:id="11502" w:author="shorny" w:date="2014-06-09T18:38:00Z">
            <w:rPr>
              <w:ins w:id="11503" w:author="shorny" w:date="2014-06-09T18:38:00Z"/>
            </w:rPr>
          </w:rPrChange>
        </w:rPr>
      </w:pPr>
      <w:ins w:id="11504" w:author="shorny" w:date="2014-06-09T18:38:00Z">
        <w:r w:rsidRPr="00564129">
          <w:rPr>
            <w:sz w:val="18"/>
            <w:rPrChange w:id="11505" w:author="shorny" w:date="2014-06-09T18:38:00Z">
              <w:rPr/>
            </w:rPrChange>
          </w:rPr>
          <w:t xml:space="preserve">  </w:t>
        </w:r>
        <w:r w:rsidRPr="00564129">
          <w:rPr>
            <w:rStyle w:val="keyword1"/>
            <w:sz w:val="18"/>
            <w:rPrChange w:id="11506" w:author="shorny" w:date="2014-06-09T18:38:00Z">
              <w:rPr>
                <w:rStyle w:val="keyword1"/>
              </w:rPr>
            </w:rPrChange>
          </w:rPr>
          <w:t>WHERE</w:t>
        </w:r>
        <w:r w:rsidRPr="00564129">
          <w:rPr>
            <w:sz w:val="18"/>
            <w:rPrChange w:id="11507" w:author="shorny" w:date="2014-06-09T18:38:00Z">
              <w:rPr/>
            </w:rPrChange>
          </w:rPr>
          <w:t xml:space="preserve"> DT.</w:t>
        </w:r>
        <w:r w:rsidRPr="00564129">
          <w:rPr>
            <w:rStyle w:val="keyword1"/>
            <w:sz w:val="18"/>
            <w:rPrChange w:id="11508" w:author="shorny" w:date="2014-06-09T18:38:00Z">
              <w:rPr>
                <w:rStyle w:val="keyword1"/>
              </w:rPr>
            </w:rPrChange>
          </w:rPr>
          <w:t>type</w:t>
        </w:r>
        <w:r w:rsidRPr="00564129">
          <w:rPr>
            <w:sz w:val="18"/>
            <w:rPrChange w:id="11509" w:author="shorny" w:date="2014-06-09T18:38:00Z">
              <w:rPr/>
            </w:rPrChange>
          </w:rPr>
          <w:t xml:space="preserve"> </w:t>
        </w:r>
        <w:r w:rsidRPr="00564129">
          <w:rPr>
            <w:rStyle w:val="keyword1"/>
            <w:sz w:val="18"/>
            <w:rPrChange w:id="11510" w:author="shorny" w:date="2014-06-09T18:38:00Z">
              <w:rPr>
                <w:rStyle w:val="keyword1"/>
              </w:rPr>
            </w:rPrChange>
          </w:rPr>
          <w:t>LIKE</w:t>
        </w:r>
        <w:r w:rsidRPr="00564129">
          <w:rPr>
            <w:sz w:val="18"/>
            <w:rPrChange w:id="11511" w:author="shorny" w:date="2014-06-09T18:38:00Z">
              <w:rPr/>
            </w:rPrChange>
          </w:rPr>
          <w:t xml:space="preserve"> </w:t>
        </w:r>
        <w:r w:rsidRPr="00564129">
          <w:rPr>
            <w:rStyle w:val="string1"/>
            <w:sz w:val="18"/>
            <w:rPrChange w:id="11512" w:author="shorny" w:date="2014-06-09T18:38:00Z">
              <w:rPr>
                <w:rStyle w:val="string1"/>
              </w:rPr>
            </w:rPrChange>
          </w:rPr>
          <w:t>'change.flag.addition'</w:t>
        </w:r>
      </w:ins>
    </w:p>
    <w:p w14:paraId="580F7A77" w14:textId="77777777" w:rsidR="00564129" w:rsidRPr="00564129" w:rsidRDefault="00564129">
      <w:pPr>
        <w:pStyle w:val="HTMLPreformatted"/>
        <w:divId w:val="1477987617"/>
        <w:rPr>
          <w:ins w:id="11513" w:author="shorny" w:date="2014-06-09T18:38:00Z"/>
          <w:sz w:val="18"/>
          <w:rPrChange w:id="11514" w:author="shorny" w:date="2014-06-09T18:38:00Z">
            <w:rPr>
              <w:ins w:id="11515" w:author="shorny" w:date="2014-06-09T18:38:00Z"/>
            </w:rPr>
          </w:rPrChange>
        </w:rPr>
      </w:pPr>
      <w:ins w:id="11516" w:author="shorny" w:date="2014-06-09T18:38:00Z">
        <w:r w:rsidRPr="00564129">
          <w:rPr>
            <w:sz w:val="18"/>
            <w:rPrChange w:id="11517" w:author="shorny" w:date="2014-06-09T18:38:00Z">
              <w:rPr/>
            </w:rPrChange>
          </w:rPr>
          <w:t xml:space="preserve">  </w:t>
        </w:r>
        <w:r w:rsidRPr="00564129">
          <w:rPr>
            <w:rStyle w:val="keyword1"/>
            <w:sz w:val="18"/>
            <w:rPrChange w:id="11518" w:author="shorny" w:date="2014-06-09T18:38:00Z">
              <w:rPr>
                <w:rStyle w:val="keyword1"/>
              </w:rPr>
            </w:rPrChange>
          </w:rPr>
          <w:t>INTO</w:t>
        </w:r>
        <w:r w:rsidRPr="00564129">
          <w:rPr>
            <w:sz w:val="18"/>
            <w:rPrChange w:id="11519" w:author="shorny" w:date="2014-06-09T18:38:00Z">
              <w:rPr/>
            </w:rPrChange>
          </w:rPr>
          <w:t xml:space="preserve"> v_decisionTypeID;</w:t>
        </w:r>
      </w:ins>
    </w:p>
    <w:p w14:paraId="64DA0E8E" w14:textId="77777777" w:rsidR="00564129" w:rsidRPr="00564129" w:rsidRDefault="00564129">
      <w:pPr>
        <w:pStyle w:val="HTMLPreformatted"/>
        <w:divId w:val="1477987617"/>
        <w:rPr>
          <w:ins w:id="11520" w:author="shorny" w:date="2014-06-09T18:38:00Z"/>
          <w:sz w:val="18"/>
          <w:rPrChange w:id="11521" w:author="shorny" w:date="2014-06-09T18:38:00Z">
            <w:rPr>
              <w:ins w:id="11522" w:author="shorny" w:date="2014-06-09T18:38:00Z"/>
            </w:rPr>
          </w:rPrChange>
        </w:rPr>
      </w:pPr>
    </w:p>
    <w:p w14:paraId="1C6D49EF" w14:textId="77777777" w:rsidR="00564129" w:rsidRPr="00564129" w:rsidRDefault="00564129">
      <w:pPr>
        <w:pStyle w:val="HTMLPreformatted"/>
        <w:divId w:val="1477987617"/>
        <w:rPr>
          <w:ins w:id="11523" w:author="shorny" w:date="2014-06-09T18:38:00Z"/>
          <w:sz w:val="18"/>
          <w:rPrChange w:id="11524" w:author="shorny" w:date="2014-06-09T18:38:00Z">
            <w:rPr>
              <w:ins w:id="11525" w:author="shorny" w:date="2014-06-09T18:38:00Z"/>
            </w:rPr>
          </w:rPrChange>
        </w:rPr>
      </w:pPr>
      <w:ins w:id="11526" w:author="shorny" w:date="2014-06-09T18:38:00Z">
        <w:r w:rsidRPr="00564129">
          <w:rPr>
            <w:sz w:val="18"/>
            <w:rPrChange w:id="11527" w:author="shorny" w:date="2014-06-09T18:38:00Z">
              <w:rPr/>
            </w:rPrChange>
          </w:rPr>
          <w:t xml:space="preserve">  IF </w:t>
        </w:r>
        <w:r w:rsidRPr="00564129">
          <w:rPr>
            <w:rStyle w:val="keyword1"/>
            <w:sz w:val="18"/>
            <w:rPrChange w:id="11528" w:author="shorny" w:date="2014-06-09T18:38:00Z">
              <w:rPr>
                <w:rStyle w:val="keyword1"/>
              </w:rPr>
            </w:rPrChange>
          </w:rPr>
          <w:t>NEW</w:t>
        </w:r>
        <w:r w:rsidRPr="00564129">
          <w:rPr>
            <w:sz w:val="18"/>
            <w:rPrChange w:id="11529" w:author="shorny" w:date="2014-06-09T18:38:00Z">
              <w:rPr/>
            </w:rPrChange>
          </w:rPr>
          <w:t xml:space="preserve">.ReceiveEmailUpdates = 1 </w:t>
        </w:r>
        <w:r w:rsidRPr="00564129">
          <w:rPr>
            <w:rStyle w:val="keyword1"/>
            <w:sz w:val="18"/>
            <w:rPrChange w:id="11530" w:author="shorny" w:date="2014-06-09T18:38:00Z">
              <w:rPr>
                <w:rStyle w:val="keyword1"/>
              </w:rPr>
            </w:rPrChange>
          </w:rPr>
          <w:t>THEN</w:t>
        </w:r>
      </w:ins>
    </w:p>
    <w:p w14:paraId="27BA2254" w14:textId="77777777" w:rsidR="00564129" w:rsidRPr="00564129" w:rsidRDefault="00564129">
      <w:pPr>
        <w:pStyle w:val="HTMLPreformatted"/>
        <w:divId w:val="1477987617"/>
        <w:rPr>
          <w:ins w:id="11531" w:author="shorny" w:date="2014-06-09T18:38:00Z"/>
          <w:sz w:val="18"/>
          <w:rPrChange w:id="11532" w:author="shorny" w:date="2014-06-09T18:38:00Z">
            <w:rPr>
              <w:ins w:id="11533" w:author="shorny" w:date="2014-06-09T18:38:00Z"/>
            </w:rPr>
          </w:rPrChange>
        </w:rPr>
      </w:pPr>
      <w:ins w:id="11534" w:author="shorny" w:date="2014-06-09T18:38:00Z">
        <w:r w:rsidRPr="00564129">
          <w:rPr>
            <w:sz w:val="18"/>
            <w:rPrChange w:id="11535" w:author="shorny" w:date="2014-06-09T18:38:00Z">
              <w:rPr/>
            </w:rPrChange>
          </w:rPr>
          <w:t xml:space="preserve">    </w:t>
        </w:r>
        <w:r w:rsidRPr="00564129">
          <w:rPr>
            <w:rStyle w:val="keyword1"/>
            <w:sz w:val="18"/>
            <w:rPrChange w:id="11536" w:author="shorny" w:date="2014-06-09T18:38:00Z">
              <w:rPr>
                <w:rStyle w:val="keyword1"/>
              </w:rPr>
            </w:rPrChange>
          </w:rPr>
          <w:t>SET</w:t>
        </w:r>
        <w:r w:rsidRPr="00564129">
          <w:rPr>
            <w:sz w:val="18"/>
            <w:rPrChange w:id="11537" w:author="shorny" w:date="2014-06-09T18:38:00Z">
              <w:rPr/>
            </w:rPrChange>
          </w:rPr>
          <w:t xml:space="preserve"> v_emailUpdates = </w:t>
        </w:r>
        <w:r w:rsidRPr="00564129">
          <w:rPr>
            <w:rStyle w:val="string1"/>
            <w:sz w:val="18"/>
            <w:rPrChange w:id="11538" w:author="shorny" w:date="2014-06-09T18:38:00Z">
              <w:rPr>
                <w:rStyle w:val="string1"/>
              </w:rPr>
            </w:rPrChange>
          </w:rPr>
          <w:t>''</w:t>
        </w:r>
        <w:r w:rsidRPr="00564129">
          <w:rPr>
            <w:sz w:val="18"/>
            <w:rPrChange w:id="11539" w:author="shorny" w:date="2014-06-09T18:38:00Z">
              <w:rPr/>
            </w:rPrChange>
          </w:rPr>
          <w:t>;</w:t>
        </w:r>
      </w:ins>
    </w:p>
    <w:p w14:paraId="2AC3B574" w14:textId="77777777" w:rsidR="00564129" w:rsidRPr="00564129" w:rsidRDefault="00564129">
      <w:pPr>
        <w:pStyle w:val="HTMLPreformatted"/>
        <w:divId w:val="1477987617"/>
        <w:rPr>
          <w:ins w:id="11540" w:author="shorny" w:date="2014-06-09T18:38:00Z"/>
          <w:sz w:val="18"/>
          <w:rPrChange w:id="11541" w:author="shorny" w:date="2014-06-09T18:38:00Z">
            <w:rPr>
              <w:ins w:id="11542" w:author="shorny" w:date="2014-06-09T18:38:00Z"/>
            </w:rPr>
          </w:rPrChange>
        </w:rPr>
      </w:pPr>
      <w:ins w:id="11543" w:author="shorny" w:date="2014-06-09T18:38:00Z">
        <w:r w:rsidRPr="00564129">
          <w:rPr>
            <w:sz w:val="18"/>
            <w:rPrChange w:id="11544" w:author="shorny" w:date="2014-06-09T18:38:00Z">
              <w:rPr/>
            </w:rPrChange>
          </w:rPr>
          <w:t xml:space="preserve">  </w:t>
        </w:r>
        <w:r w:rsidRPr="00564129">
          <w:rPr>
            <w:rStyle w:val="keyword1"/>
            <w:sz w:val="18"/>
            <w:rPrChange w:id="11545" w:author="shorny" w:date="2014-06-09T18:38:00Z">
              <w:rPr>
                <w:rStyle w:val="keyword1"/>
              </w:rPr>
            </w:rPrChange>
          </w:rPr>
          <w:t>END</w:t>
        </w:r>
        <w:r w:rsidRPr="00564129">
          <w:rPr>
            <w:sz w:val="18"/>
            <w:rPrChange w:id="11546" w:author="shorny" w:date="2014-06-09T18:38:00Z">
              <w:rPr/>
            </w:rPrChange>
          </w:rPr>
          <w:t xml:space="preserve"> IF;</w:t>
        </w:r>
      </w:ins>
    </w:p>
    <w:p w14:paraId="3114DAD0" w14:textId="77777777" w:rsidR="00564129" w:rsidRPr="00564129" w:rsidRDefault="00564129">
      <w:pPr>
        <w:pStyle w:val="HTMLPreformatted"/>
        <w:divId w:val="1477987617"/>
        <w:rPr>
          <w:ins w:id="11547" w:author="shorny" w:date="2014-06-09T18:38:00Z"/>
          <w:sz w:val="18"/>
          <w:rPrChange w:id="11548" w:author="shorny" w:date="2014-06-09T18:38:00Z">
            <w:rPr>
              <w:ins w:id="11549" w:author="shorny" w:date="2014-06-09T18:38:00Z"/>
            </w:rPr>
          </w:rPrChange>
        </w:rPr>
      </w:pPr>
    </w:p>
    <w:p w14:paraId="081B35D5" w14:textId="77777777" w:rsidR="00564129" w:rsidRPr="00564129" w:rsidRDefault="00564129">
      <w:pPr>
        <w:pStyle w:val="HTMLPreformatted"/>
        <w:divId w:val="1477987617"/>
        <w:rPr>
          <w:ins w:id="11550" w:author="shorny" w:date="2014-06-09T18:38:00Z"/>
          <w:sz w:val="18"/>
          <w:rPrChange w:id="11551" w:author="shorny" w:date="2014-06-09T18:38:00Z">
            <w:rPr>
              <w:ins w:id="11552" w:author="shorny" w:date="2014-06-09T18:38:00Z"/>
            </w:rPr>
          </w:rPrChange>
        </w:rPr>
      </w:pPr>
      <w:ins w:id="11553" w:author="shorny" w:date="2014-06-09T18:38:00Z">
        <w:r w:rsidRPr="00564129">
          <w:rPr>
            <w:sz w:val="18"/>
            <w:rPrChange w:id="11554" w:author="shorny" w:date="2014-06-09T18:38:00Z">
              <w:rPr/>
            </w:rPrChange>
          </w:rPr>
          <w:t xml:space="preserve">  </w:t>
        </w:r>
        <w:r w:rsidRPr="00564129">
          <w:rPr>
            <w:rStyle w:val="keyword1"/>
            <w:sz w:val="18"/>
            <w:rPrChange w:id="11555" w:author="shorny" w:date="2014-06-09T18:38:00Z">
              <w:rPr>
                <w:rStyle w:val="keyword1"/>
              </w:rPr>
            </w:rPrChange>
          </w:rPr>
          <w:t>SET</w:t>
        </w:r>
        <w:r w:rsidRPr="00564129">
          <w:rPr>
            <w:sz w:val="18"/>
            <w:rPrChange w:id="11556" w:author="shorny" w:date="2014-06-09T18:38:00Z">
              <w:rPr/>
            </w:rPrChange>
          </w:rPr>
          <w:t xml:space="preserve"> v_comment = </w:t>
        </w:r>
        <w:proofErr w:type="gramStart"/>
        <w:r w:rsidRPr="00564129">
          <w:rPr>
            <w:sz w:val="18"/>
            <w:rPrChange w:id="11557" w:author="shorny" w:date="2014-06-09T18:38:00Z">
              <w:rPr/>
            </w:rPrChange>
          </w:rPr>
          <w:t>CONCAT(</w:t>
        </w:r>
        <w:proofErr w:type="gramEnd"/>
      </w:ins>
    </w:p>
    <w:p w14:paraId="16ECDECF" w14:textId="77777777" w:rsidR="00564129" w:rsidRPr="00564129" w:rsidRDefault="00564129">
      <w:pPr>
        <w:pStyle w:val="HTMLPreformatted"/>
        <w:divId w:val="1477987617"/>
        <w:rPr>
          <w:ins w:id="11558" w:author="shorny" w:date="2014-06-09T18:38:00Z"/>
          <w:sz w:val="18"/>
          <w:rPrChange w:id="11559" w:author="shorny" w:date="2014-06-09T18:38:00Z">
            <w:rPr>
              <w:ins w:id="11560" w:author="shorny" w:date="2014-06-09T18:38:00Z"/>
            </w:rPr>
          </w:rPrChange>
        </w:rPr>
      </w:pPr>
      <w:ins w:id="11561" w:author="shorny" w:date="2014-06-09T18:38:00Z">
        <w:r w:rsidRPr="00564129">
          <w:rPr>
            <w:sz w:val="18"/>
            <w:rPrChange w:id="11562" w:author="shorny" w:date="2014-06-09T18:38:00Z">
              <w:rPr/>
            </w:rPrChange>
          </w:rPr>
          <w:t xml:space="preserve">  </w:t>
        </w:r>
        <w:r w:rsidRPr="00564129">
          <w:rPr>
            <w:rStyle w:val="string1"/>
            <w:sz w:val="18"/>
            <w:rPrChange w:id="11563" w:author="shorny" w:date="2014-06-09T18:38:00Z">
              <w:rPr>
                <w:rStyle w:val="string1"/>
              </w:rPr>
            </w:rPrChange>
          </w:rPr>
          <w:t>'</w:t>
        </w:r>
        <w:proofErr w:type="gramStart"/>
        <w:r w:rsidRPr="00564129">
          <w:rPr>
            <w:rStyle w:val="string1"/>
            <w:sz w:val="18"/>
            <w:rPrChange w:id="11564" w:author="shorny" w:date="2014-06-09T18:38:00Z">
              <w:rPr>
                <w:rStyle w:val="string1"/>
              </w:rPr>
            </w:rPrChange>
          </w:rPr>
          <w:t>An</w:t>
        </w:r>
        <w:proofErr w:type="gramEnd"/>
        <w:r w:rsidRPr="00564129">
          <w:rPr>
            <w:rStyle w:val="string1"/>
            <w:sz w:val="18"/>
            <w:rPrChange w:id="11565" w:author="shorny" w:date="2014-06-09T18:38:00Z">
              <w:rPr>
                <w:rStyle w:val="string1"/>
              </w:rPr>
            </w:rPrChange>
          </w:rPr>
          <w:t xml:space="preserve"> flag for you on an RHD application from '</w:t>
        </w:r>
        <w:r w:rsidRPr="00564129">
          <w:rPr>
            <w:sz w:val="18"/>
            <w:rPrChange w:id="11566" w:author="shorny" w:date="2014-06-09T18:38:00Z">
              <w:rPr/>
            </w:rPrChange>
          </w:rPr>
          <w:t>,</w:t>
        </w:r>
      </w:ins>
    </w:p>
    <w:p w14:paraId="182C680B" w14:textId="77777777" w:rsidR="00564129" w:rsidRPr="00564129" w:rsidRDefault="00564129">
      <w:pPr>
        <w:pStyle w:val="HTMLPreformatted"/>
        <w:divId w:val="1477987617"/>
        <w:rPr>
          <w:ins w:id="11567" w:author="shorny" w:date="2014-06-09T18:38:00Z"/>
          <w:sz w:val="18"/>
          <w:rPrChange w:id="11568" w:author="shorny" w:date="2014-06-09T18:38:00Z">
            <w:rPr>
              <w:ins w:id="11569" w:author="shorny" w:date="2014-06-09T18:38:00Z"/>
            </w:rPr>
          </w:rPrChange>
        </w:rPr>
      </w:pPr>
      <w:ins w:id="11570" w:author="shorny" w:date="2014-06-09T18:38:00Z">
        <w:r w:rsidRPr="00564129">
          <w:rPr>
            <w:sz w:val="18"/>
            <w:rPrChange w:id="11571" w:author="shorny" w:date="2014-06-09T18:38:00Z">
              <w:rPr/>
            </w:rPrChange>
          </w:rPr>
          <w:t xml:space="preserve">  v_apptFName, </w:t>
        </w:r>
        <w:r w:rsidRPr="00564129">
          <w:rPr>
            <w:rStyle w:val="string1"/>
            <w:sz w:val="18"/>
            <w:rPrChange w:id="11572" w:author="shorny" w:date="2014-06-09T18:38:00Z">
              <w:rPr>
                <w:rStyle w:val="string1"/>
              </w:rPr>
            </w:rPrChange>
          </w:rPr>
          <w:t>' '</w:t>
        </w:r>
        <w:r w:rsidRPr="00564129">
          <w:rPr>
            <w:sz w:val="18"/>
            <w:rPrChange w:id="11573" w:author="shorny" w:date="2014-06-09T18:38:00Z">
              <w:rPr/>
            </w:rPrChange>
          </w:rPr>
          <w:t>, v_apptLName,</w:t>
        </w:r>
      </w:ins>
    </w:p>
    <w:p w14:paraId="7AA0345A" w14:textId="77777777" w:rsidR="00564129" w:rsidRPr="00564129" w:rsidRDefault="00564129">
      <w:pPr>
        <w:pStyle w:val="HTMLPreformatted"/>
        <w:divId w:val="1477987617"/>
        <w:rPr>
          <w:ins w:id="11574" w:author="shorny" w:date="2014-06-09T18:38:00Z"/>
          <w:sz w:val="18"/>
          <w:rPrChange w:id="11575" w:author="shorny" w:date="2014-06-09T18:38:00Z">
            <w:rPr>
              <w:ins w:id="11576" w:author="shorny" w:date="2014-06-09T18:38:00Z"/>
            </w:rPr>
          </w:rPrChange>
        </w:rPr>
      </w:pPr>
      <w:ins w:id="11577" w:author="shorny" w:date="2014-06-09T18:38:00Z">
        <w:r w:rsidRPr="00564129">
          <w:rPr>
            <w:sz w:val="18"/>
            <w:rPrChange w:id="11578" w:author="shorny" w:date="2014-06-09T18:38:00Z">
              <w:rPr/>
            </w:rPrChange>
          </w:rPr>
          <w:t xml:space="preserve">  </w:t>
        </w:r>
        <w:r w:rsidRPr="00564129">
          <w:rPr>
            <w:rStyle w:val="string1"/>
            <w:sz w:val="18"/>
            <w:rPrChange w:id="11579" w:author="shorny" w:date="2014-06-09T18:38:00Z">
              <w:rPr>
                <w:rStyle w:val="string1"/>
              </w:rPr>
            </w:rPrChange>
          </w:rPr>
          <w:t>' (application ID '</w:t>
        </w:r>
        <w:r w:rsidRPr="00564129">
          <w:rPr>
            <w:sz w:val="18"/>
            <w:rPrChange w:id="11580" w:author="shorny" w:date="2014-06-09T18:38:00Z">
              <w:rPr/>
            </w:rPrChange>
          </w:rPr>
          <w:t xml:space="preserve">, </w:t>
        </w:r>
        <w:r w:rsidRPr="00564129">
          <w:rPr>
            <w:rStyle w:val="keyword1"/>
            <w:sz w:val="18"/>
            <w:rPrChange w:id="11581" w:author="shorny" w:date="2014-06-09T18:38:00Z">
              <w:rPr>
                <w:rStyle w:val="keyword1"/>
              </w:rPr>
            </w:rPrChange>
          </w:rPr>
          <w:t>NEW</w:t>
        </w:r>
        <w:r w:rsidRPr="00564129">
          <w:rPr>
            <w:sz w:val="18"/>
            <w:rPrChange w:id="11582" w:author="shorny" w:date="2014-06-09T18:38:00Z">
              <w:rPr/>
            </w:rPrChange>
          </w:rPr>
          <w:t xml:space="preserve">.ApplicationID, </w:t>
        </w:r>
        <w:r w:rsidRPr="00564129">
          <w:rPr>
            <w:rStyle w:val="string1"/>
            <w:sz w:val="18"/>
            <w:rPrChange w:id="11583" w:author="shorny" w:date="2014-06-09T18:38:00Z">
              <w:rPr>
                <w:rStyle w:val="string1"/>
              </w:rPr>
            </w:rPrChange>
          </w:rPr>
          <w:t>') has been added. '</w:t>
        </w:r>
        <w:r w:rsidRPr="00564129">
          <w:rPr>
            <w:sz w:val="18"/>
            <w:rPrChange w:id="11584" w:author="shorny" w:date="2014-06-09T18:38:00Z">
              <w:rPr/>
            </w:rPrChange>
          </w:rPr>
          <w:t>,</w:t>
        </w:r>
      </w:ins>
    </w:p>
    <w:p w14:paraId="6F055009" w14:textId="77777777" w:rsidR="00564129" w:rsidRPr="00564129" w:rsidRDefault="00564129">
      <w:pPr>
        <w:pStyle w:val="HTMLPreformatted"/>
        <w:divId w:val="1477987617"/>
        <w:rPr>
          <w:ins w:id="11585" w:author="shorny" w:date="2014-06-09T18:38:00Z"/>
          <w:sz w:val="18"/>
          <w:rPrChange w:id="11586" w:author="shorny" w:date="2014-06-09T18:38:00Z">
            <w:rPr>
              <w:ins w:id="11587" w:author="shorny" w:date="2014-06-09T18:38:00Z"/>
            </w:rPr>
          </w:rPrChange>
        </w:rPr>
      </w:pPr>
      <w:ins w:id="11588" w:author="shorny" w:date="2014-06-09T18:38:00Z">
        <w:r w:rsidRPr="00564129">
          <w:rPr>
            <w:sz w:val="18"/>
            <w:rPrChange w:id="11589" w:author="shorny" w:date="2014-06-09T18:38:00Z">
              <w:rPr/>
            </w:rPrChange>
          </w:rPr>
          <w:t xml:space="preserve">  </w:t>
        </w:r>
        <w:r w:rsidRPr="00564129">
          <w:rPr>
            <w:rStyle w:val="string1"/>
            <w:sz w:val="18"/>
            <w:rPrChange w:id="11590" w:author="shorny" w:date="2014-06-09T18:38:00Z">
              <w:rPr>
                <w:rStyle w:val="string1"/>
              </w:rPr>
            </w:rPrChange>
          </w:rPr>
          <w:t>'You are'</w:t>
        </w:r>
        <w:r w:rsidRPr="00564129">
          <w:rPr>
            <w:sz w:val="18"/>
            <w:rPrChange w:id="11591" w:author="shorny" w:date="2014-06-09T18:38:00Z">
              <w:rPr/>
            </w:rPrChange>
          </w:rPr>
          <w:t>, v_emailUpdates,</w:t>
        </w:r>
      </w:ins>
    </w:p>
    <w:p w14:paraId="39DC6653" w14:textId="77777777" w:rsidR="00564129" w:rsidRPr="00564129" w:rsidRDefault="00564129">
      <w:pPr>
        <w:pStyle w:val="HTMLPreformatted"/>
        <w:divId w:val="1477987617"/>
        <w:rPr>
          <w:ins w:id="11592" w:author="shorny" w:date="2014-06-09T18:38:00Z"/>
          <w:sz w:val="18"/>
          <w:rPrChange w:id="11593" w:author="shorny" w:date="2014-06-09T18:38:00Z">
            <w:rPr>
              <w:ins w:id="11594" w:author="shorny" w:date="2014-06-09T18:38:00Z"/>
            </w:rPr>
          </w:rPrChange>
        </w:rPr>
      </w:pPr>
      <w:ins w:id="11595" w:author="shorny" w:date="2014-06-09T18:38:00Z">
        <w:r w:rsidRPr="00564129">
          <w:rPr>
            <w:sz w:val="18"/>
            <w:rPrChange w:id="11596" w:author="shorny" w:date="2014-06-09T18:38:00Z">
              <w:rPr/>
            </w:rPrChange>
          </w:rPr>
          <w:t xml:space="preserve">  </w:t>
        </w:r>
        <w:proofErr w:type="gramStart"/>
        <w:r w:rsidRPr="00564129">
          <w:rPr>
            <w:rStyle w:val="string1"/>
            <w:sz w:val="18"/>
            <w:rPrChange w:id="11597" w:author="shorny" w:date="2014-06-09T18:38:00Z">
              <w:rPr>
                <w:rStyle w:val="string1"/>
              </w:rPr>
            </w:rPrChange>
          </w:rPr>
          <w:t>' registered</w:t>
        </w:r>
        <w:proofErr w:type="gramEnd"/>
        <w:r w:rsidRPr="00564129">
          <w:rPr>
            <w:rStyle w:val="string1"/>
            <w:sz w:val="18"/>
            <w:rPrChange w:id="11598" w:author="shorny" w:date="2014-06-09T18:38:00Z">
              <w:rPr>
                <w:rStyle w:val="string1"/>
              </w:rPr>
            </w:rPrChange>
          </w:rPr>
          <w:t xml:space="preserve"> for email updates to this application. '</w:t>
        </w:r>
        <w:r w:rsidRPr="00564129">
          <w:rPr>
            <w:sz w:val="18"/>
            <w:rPrChange w:id="11599" w:author="shorny" w:date="2014-06-09T18:38:00Z">
              <w:rPr/>
            </w:rPrChange>
          </w:rPr>
          <w:t>,</w:t>
        </w:r>
      </w:ins>
    </w:p>
    <w:p w14:paraId="574E5E22" w14:textId="77777777" w:rsidR="00564129" w:rsidRPr="00564129" w:rsidRDefault="00564129">
      <w:pPr>
        <w:pStyle w:val="HTMLPreformatted"/>
        <w:divId w:val="1477987617"/>
        <w:rPr>
          <w:ins w:id="11600" w:author="shorny" w:date="2014-06-09T18:38:00Z"/>
          <w:sz w:val="18"/>
          <w:rPrChange w:id="11601" w:author="shorny" w:date="2014-06-09T18:38:00Z">
            <w:rPr>
              <w:ins w:id="11602" w:author="shorny" w:date="2014-06-09T18:38:00Z"/>
            </w:rPr>
          </w:rPrChange>
        </w:rPr>
      </w:pPr>
      <w:ins w:id="11603" w:author="shorny" w:date="2014-06-09T18:38:00Z">
        <w:r w:rsidRPr="00564129">
          <w:rPr>
            <w:sz w:val="18"/>
            <w:rPrChange w:id="11604" w:author="shorny" w:date="2014-06-09T18:38:00Z">
              <w:rPr/>
            </w:rPrChange>
          </w:rPr>
          <w:t xml:space="preserve">  </w:t>
        </w:r>
        <w:r w:rsidRPr="00564129">
          <w:rPr>
            <w:rStyle w:val="string1"/>
            <w:sz w:val="18"/>
            <w:rPrChange w:id="11605" w:author="shorny" w:date="2014-06-09T18:38:00Z">
              <w:rPr>
                <w:rStyle w:val="string1"/>
              </w:rPr>
            </w:rPrChange>
          </w:rPr>
          <w:t>'This change made by '</w:t>
        </w:r>
        <w:r w:rsidRPr="00564129">
          <w:rPr>
            <w:sz w:val="18"/>
            <w:rPrChange w:id="11606" w:author="shorny" w:date="2014-06-09T18:38:00Z">
              <w:rPr/>
            </w:rPrChange>
          </w:rPr>
          <w:t xml:space="preserve">, v_agentFName, </w:t>
        </w:r>
        <w:r w:rsidRPr="00564129">
          <w:rPr>
            <w:rStyle w:val="string1"/>
            <w:sz w:val="18"/>
            <w:rPrChange w:id="11607" w:author="shorny" w:date="2014-06-09T18:38:00Z">
              <w:rPr>
                <w:rStyle w:val="string1"/>
              </w:rPr>
            </w:rPrChange>
          </w:rPr>
          <w:t>' '</w:t>
        </w:r>
        <w:r w:rsidRPr="00564129">
          <w:rPr>
            <w:sz w:val="18"/>
            <w:rPrChange w:id="11608" w:author="shorny" w:date="2014-06-09T18:38:00Z">
              <w:rPr/>
            </w:rPrChange>
          </w:rPr>
          <w:t xml:space="preserve">, v_agentLName, </w:t>
        </w:r>
        <w:r w:rsidRPr="00564129">
          <w:rPr>
            <w:rStyle w:val="string1"/>
            <w:sz w:val="18"/>
            <w:rPrChange w:id="11609" w:author="shorny" w:date="2014-06-09T18:38:00Z">
              <w:rPr>
                <w:rStyle w:val="string1"/>
              </w:rPr>
            </w:rPrChange>
          </w:rPr>
          <w:t>'.'</w:t>
        </w:r>
        <w:r w:rsidRPr="00564129">
          <w:rPr>
            <w:sz w:val="18"/>
            <w:rPrChange w:id="11610" w:author="shorny" w:date="2014-06-09T18:38:00Z">
              <w:rPr/>
            </w:rPrChange>
          </w:rPr>
          <w:t>);</w:t>
        </w:r>
      </w:ins>
    </w:p>
    <w:p w14:paraId="747E3256" w14:textId="77777777" w:rsidR="00564129" w:rsidRPr="00564129" w:rsidRDefault="00564129">
      <w:pPr>
        <w:pStyle w:val="HTMLPreformatted"/>
        <w:divId w:val="1477987617"/>
        <w:rPr>
          <w:ins w:id="11611" w:author="shorny" w:date="2014-06-09T18:38:00Z"/>
          <w:sz w:val="18"/>
          <w:rPrChange w:id="11612" w:author="shorny" w:date="2014-06-09T18:38:00Z">
            <w:rPr>
              <w:ins w:id="11613" w:author="shorny" w:date="2014-06-09T18:38:00Z"/>
            </w:rPr>
          </w:rPrChange>
        </w:rPr>
      </w:pPr>
    </w:p>
    <w:p w14:paraId="285E1457" w14:textId="77777777" w:rsidR="00564129" w:rsidRPr="00564129" w:rsidRDefault="00564129">
      <w:pPr>
        <w:pStyle w:val="HTMLPreformatted"/>
        <w:divId w:val="1477987617"/>
        <w:rPr>
          <w:ins w:id="11614" w:author="shorny" w:date="2014-06-09T18:38:00Z"/>
          <w:sz w:val="18"/>
          <w:rPrChange w:id="11615" w:author="shorny" w:date="2014-06-09T18:38:00Z">
            <w:rPr>
              <w:ins w:id="11616" w:author="shorny" w:date="2014-06-09T18:38:00Z"/>
            </w:rPr>
          </w:rPrChange>
        </w:rPr>
      </w:pPr>
      <w:ins w:id="11617" w:author="shorny" w:date="2014-06-09T18:38:00Z">
        <w:r w:rsidRPr="00564129">
          <w:rPr>
            <w:sz w:val="18"/>
            <w:rPrChange w:id="11618" w:author="shorny" w:date="2014-06-09T18:38:00Z">
              <w:rPr/>
            </w:rPrChange>
          </w:rPr>
          <w:t xml:space="preserve">  </w:t>
        </w:r>
        <w:r w:rsidRPr="00564129">
          <w:rPr>
            <w:rStyle w:val="keyword1"/>
            <w:sz w:val="18"/>
            <w:rPrChange w:id="11619" w:author="shorny" w:date="2014-06-09T18:38:00Z">
              <w:rPr>
                <w:rStyle w:val="keyword1"/>
              </w:rPr>
            </w:rPrChange>
          </w:rPr>
          <w:t>INSERT</w:t>
        </w:r>
        <w:r w:rsidRPr="00564129">
          <w:rPr>
            <w:sz w:val="18"/>
            <w:rPrChange w:id="11620" w:author="shorny" w:date="2014-06-09T18:38:00Z">
              <w:rPr/>
            </w:rPrChange>
          </w:rPr>
          <w:t xml:space="preserve"> </w:t>
        </w:r>
        <w:r w:rsidRPr="00564129">
          <w:rPr>
            <w:rStyle w:val="keyword1"/>
            <w:sz w:val="18"/>
            <w:rPrChange w:id="11621" w:author="shorny" w:date="2014-06-09T18:38:00Z">
              <w:rPr>
                <w:rStyle w:val="keyword1"/>
              </w:rPr>
            </w:rPrChange>
          </w:rPr>
          <w:t>INTO</w:t>
        </w:r>
        <w:r w:rsidRPr="00564129">
          <w:rPr>
            <w:sz w:val="18"/>
            <w:rPrChange w:id="11622" w:author="shorny" w:date="2014-06-09T18:38:00Z">
              <w:rPr/>
            </w:rPrChange>
          </w:rPr>
          <w:t xml:space="preserve"> </w:t>
        </w:r>
        <w:proofErr w:type="gramStart"/>
        <w:r w:rsidRPr="00564129">
          <w:rPr>
            <w:sz w:val="18"/>
            <w:rPrChange w:id="11623" w:author="shorny" w:date="2014-06-09T18:38:00Z">
              <w:rPr/>
            </w:rPrChange>
          </w:rPr>
          <w:t>Decision(</w:t>
        </w:r>
        <w:proofErr w:type="gramEnd"/>
        <w:r w:rsidRPr="00564129">
          <w:rPr>
            <w:rStyle w:val="type1"/>
            <w:sz w:val="18"/>
            <w:rPrChange w:id="11624" w:author="shorny" w:date="2014-06-09T18:38:00Z">
              <w:rPr>
                <w:rStyle w:val="type1"/>
              </w:rPr>
            </w:rPrChange>
          </w:rPr>
          <w:t>Date</w:t>
        </w:r>
        <w:r w:rsidRPr="00564129">
          <w:rPr>
            <w:sz w:val="18"/>
            <w:rPrChange w:id="11625" w:author="shorny" w:date="2014-06-09T18:38:00Z">
              <w:rPr/>
            </w:rPrChange>
          </w:rPr>
          <w:t>, Comment, StaffID, DecisionTypeID, Reportable, Sent)</w:t>
        </w:r>
      </w:ins>
    </w:p>
    <w:p w14:paraId="3C3F1443" w14:textId="77777777" w:rsidR="00564129" w:rsidRPr="00564129" w:rsidRDefault="00564129">
      <w:pPr>
        <w:pStyle w:val="HTMLPreformatted"/>
        <w:divId w:val="1477987617"/>
        <w:rPr>
          <w:ins w:id="11626" w:author="shorny" w:date="2014-06-09T18:38:00Z"/>
          <w:sz w:val="18"/>
          <w:rPrChange w:id="11627" w:author="shorny" w:date="2014-06-09T18:38:00Z">
            <w:rPr>
              <w:ins w:id="11628" w:author="shorny" w:date="2014-06-09T18:38:00Z"/>
            </w:rPr>
          </w:rPrChange>
        </w:rPr>
      </w:pPr>
      <w:ins w:id="11629" w:author="shorny" w:date="2014-06-09T18:38:00Z">
        <w:r w:rsidRPr="00564129">
          <w:rPr>
            <w:sz w:val="18"/>
            <w:rPrChange w:id="11630" w:author="shorny" w:date="2014-06-09T18:38:00Z">
              <w:rPr/>
            </w:rPrChange>
          </w:rPr>
          <w:t xml:space="preserve">  </w:t>
        </w:r>
        <w:r w:rsidRPr="00564129">
          <w:rPr>
            <w:rStyle w:val="keyword1"/>
            <w:sz w:val="18"/>
            <w:rPrChange w:id="11631" w:author="shorny" w:date="2014-06-09T18:38:00Z">
              <w:rPr>
                <w:rStyle w:val="keyword1"/>
              </w:rPr>
            </w:rPrChange>
          </w:rPr>
          <w:t>VALUES</w:t>
        </w:r>
        <w:r w:rsidRPr="00564129">
          <w:rPr>
            <w:sz w:val="18"/>
            <w:rPrChange w:id="11632" w:author="shorny" w:date="2014-06-09T18:38:00Z">
              <w:rPr/>
            </w:rPrChange>
          </w:rPr>
          <w:t xml:space="preserve"> (</w:t>
        </w:r>
        <w:r w:rsidRPr="00564129">
          <w:rPr>
            <w:rStyle w:val="builtin1"/>
            <w:sz w:val="18"/>
            <w:rPrChange w:id="11633" w:author="shorny" w:date="2014-06-09T18:38:00Z">
              <w:rPr>
                <w:rStyle w:val="builtin1"/>
              </w:rPr>
            </w:rPrChange>
          </w:rPr>
          <w:t>CURRENT_</w:t>
        </w:r>
        <w:proofErr w:type="gramStart"/>
        <w:r w:rsidRPr="00564129">
          <w:rPr>
            <w:rStyle w:val="builtin1"/>
            <w:sz w:val="18"/>
            <w:rPrChange w:id="11634" w:author="shorny" w:date="2014-06-09T18:38:00Z">
              <w:rPr>
                <w:rStyle w:val="builtin1"/>
              </w:rPr>
            </w:rPrChange>
          </w:rPr>
          <w:t>DATE</w:t>
        </w:r>
        <w:r w:rsidRPr="00564129">
          <w:rPr>
            <w:sz w:val="18"/>
            <w:rPrChange w:id="11635" w:author="shorny" w:date="2014-06-09T18:38:00Z">
              <w:rPr/>
            </w:rPrChange>
          </w:rPr>
          <w:t>(</w:t>
        </w:r>
        <w:proofErr w:type="gramEnd"/>
        <w:r w:rsidRPr="00564129">
          <w:rPr>
            <w:sz w:val="18"/>
            <w:rPrChange w:id="11636" w:author="shorny" w:date="2014-06-09T18:38:00Z">
              <w:rPr/>
            </w:rPrChange>
          </w:rPr>
          <w:t xml:space="preserve">), v_comment, </w:t>
        </w:r>
        <w:r w:rsidRPr="00564129">
          <w:rPr>
            <w:rStyle w:val="keyword1"/>
            <w:sz w:val="18"/>
            <w:rPrChange w:id="11637" w:author="shorny" w:date="2014-06-09T18:38:00Z">
              <w:rPr>
                <w:rStyle w:val="keyword1"/>
              </w:rPr>
            </w:rPrChange>
          </w:rPr>
          <w:t>NEW</w:t>
        </w:r>
        <w:r w:rsidRPr="00564129">
          <w:rPr>
            <w:sz w:val="18"/>
            <w:rPrChange w:id="11638" w:author="shorny" w:date="2014-06-09T18:38:00Z">
              <w:rPr/>
            </w:rPrChange>
          </w:rPr>
          <w:t>.StaffID, v_decisionTypeID, 1, 0);</w:t>
        </w:r>
      </w:ins>
    </w:p>
    <w:p w14:paraId="5AF93331" w14:textId="77777777" w:rsidR="00564129" w:rsidRPr="00564129" w:rsidRDefault="00564129">
      <w:pPr>
        <w:pStyle w:val="HTMLPreformatted"/>
        <w:divId w:val="1477987617"/>
        <w:rPr>
          <w:ins w:id="11639" w:author="shorny" w:date="2014-06-09T18:38:00Z"/>
          <w:sz w:val="18"/>
          <w:rPrChange w:id="11640" w:author="shorny" w:date="2014-06-09T18:38:00Z">
            <w:rPr>
              <w:ins w:id="11641" w:author="shorny" w:date="2014-06-09T18:38:00Z"/>
            </w:rPr>
          </w:rPrChange>
        </w:rPr>
      </w:pPr>
      <w:ins w:id="11642" w:author="shorny" w:date="2014-06-09T18:38:00Z">
        <w:r w:rsidRPr="00564129">
          <w:rPr>
            <w:rStyle w:val="keyword1"/>
            <w:sz w:val="18"/>
            <w:rPrChange w:id="11643" w:author="shorny" w:date="2014-06-09T18:38:00Z">
              <w:rPr>
                <w:rStyle w:val="keyword1"/>
              </w:rPr>
            </w:rPrChange>
          </w:rPr>
          <w:t>END</w:t>
        </w:r>
        <w:r w:rsidRPr="00564129">
          <w:rPr>
            <w:sz w:val="18"/>
            <w:rPrChange w:id="11644" w:author="shorny" w:date="2014-06-09T18:38:00Z">
              <w:rPr/>
            </w:rPrChange>
          </w:rPr>
          <w:t xml:space="preserve"> $$</w:t>
        </w:r>
      </w:ins>
    </w:p>
    <w:p w14:paraId="252DCB60" w14:textId="77777777" w:rsidR="00564129" w:rsidRPr="00564129" w:rsidRDefault="00564129">
      <w:pPr>
        <w:pStyle w:val="HTMLPreformatted"/>
        <w:divId w:val="1477987617"/>
        <w:rPr>
          <w:ins w:id="11645" w:author="shorny" w:date="2014-06-09T18:38:00Z"/>
          <w:sz w:val="18"/>
          <w:rPrChange w:id="11646" w:author="shorny" w:date="2014-06-09T18:38:00Z">
            <w:rPr>
              <w:ins w:id="11647" w:author="shorny" w:date="2014-06-09T18:38:00Z"/>
            </w:rPr>
          </w:rPrChange>
        </w:rPr>
      </w:pPr>
      <w:proofErr w:type="gramStart"/>
      <w:ins w:id="11648" w:author="shorny" w:date="2014-06-09T18:38:00Z">
        <w:r w:rsidRPr="00564129">
          <w:rPr>
            <w:sz w:val="18"/>
            <w:rPrChange w:id="11649" w:author="shorny" w:date="2014-06-09T18:38:00Z">
              <w:rPr/>
            </w:rPrChange>
          </w:rPr>
          <w:t>DELIMITER ;</w:t>
        </w:r>
        <w:proofErr w:type="gramEnd"/>
      </w:ins>
    </w:p>
    <w:p w14:paraId="68DFDCEB" w14:textId="77777777" w:rsidR="00564129" w:rsidRPr="00564129" w:rsidRDefault="00564129">
      <w:pPr>
        <w:pStyle w:val="HTMLPreformatted"/>
        <w:divId w:val="1477987617"/>
        <w:rPr>
          <w:ins w:id="11650" w:author="shorny" w:date="2014-06-09T18:38:00Z"/>
          <w:sz w:val="18"/>
          <w:rPrChange w:id="11651" w:author="shorny" w:date="2014-06-09T18:38:00Z">
            <w:rPr>
              <w:ins w:id="11652" w:author="shorny" w:date="2014-06-09T18:38:00Z"/>
            </w:rPr>
          </w:rPrChange>
        </w:rPr>
      </w:pPr>
    </w:p>
    <w:p w14:paraId="6F2B024D" w14:textId="77777777" w:rsidR="00564129" w:rsidRPr="00564129" w:rsidRDefault="00564129">
      <w:pPr>
        <w:pStyle w:val="HTMLPreformatted"/>
        <w:divId w:val="1477987617"/>
        <w:rPr>
          <w:ins w:id="11653" w:author="shorny" w:date="2014-06-09T18:38:00Z"/>
          <w:rStyle w:val="comment1"/>
          <w:sz w:val="18"/>
          <w:rPrChange w:id="11654" w:author="shorny" w:date="2014-06-09T18:38:00Z">
            <w:rPr>
              <w:ins w:id="11655" w:author="shorny" w:date="2014-06-09T18:38:00Z"/>
              <w:rStyle w:val="comment1"/>
            </w:rPr>
          </w:rPrChange>
        </w:rPr>
      </w:pPr>
      <w:ins w:id="11656" w:author="shorny" w:date="2014-06-09T18:38:00Z">
        <w:r w:rsidRPr="00564129">
          <w:rPr>
            <w:rStyle w:val="comment1"/>
            <w:sz w:val="18"/>
            <w:rPrChange w:id="11657" w:author="shorny" w:date="2014-06-09T18:38:00Z">
              <w:rPr>
                <w:rStyle w:val="comment1"/>
              </w:rPr>
            </w:rPrChange>
          </w:rPr>
          <w:t>-- -----------------------------------------------------------------------------</w:t>
        </w:r>
      </w:ins>
    </w:p>
    <w:p w14:paraId="6004497E" w14:textId="77777777" w:rsidR="00564129" w:rsidRPr="00564129" w:rsidRDefault="00564129">
      <w:pPr>
        <w:pStyle w:val="HTMLPreformatted"/>
        <w:divId w:val="1477987617"/>
        <w:rPr>
          <w:ins w:id="11658" w:author="shorny" w:date="2014-06-09T18:38:00Z"/>
          <w:rStyle w:val="comment1"/>
          <w:sz w:val="18"/>
          <w:rPrChange w:id="11659" w:author="shorny" w:date="2014-06-09T18:38:00Z">
            <w:rPr>
              <w:ins w:id="11660" w:author="shorny" w:date="2014-06-09T18:38:00Z"/>
              <w:rStyle w:val="comment1"/>
            </w:rPr>
          </w:rPrChange>
        </w:rPr>
      </w:pPr>
      <w:ins w:id="11661" w:author="shorny" w:date="2014-06-09T18:38:00Z">
        <w:r w:rsidRPr="00564129">
          <w:rPr>
            <w:rStyle w:val="comment1"/>
            <w:sz w:val="18"/>
            <w:rPrChange w:id="11662" w:author="shorny" w:date="2014-06-09T18:38:00Z">
              <w:rPr>
                <w:rStyle w:val="comment1"/>
              </w:rPr>
            </w:rPrChange>
          </w:rPr>
          <w:t>-- Record changes to 'flagging' an application.</w:t>
        </w:r>
      </w:ins>
    </w:p>
    <w:p w14:paraId="1F845AD7" w14:textId="77777777" w:rsidR="00564129" w:rsidRPr="00564129" w:rsidRDefault="00564129">
      <w:pPr>
        <w:pStyle w:val="HTMLPreformatted"/>
        <w:divId w:val="1477987617"/>
        <w:rPr>
          <w:ins w:id="11663" w:author="shorny" w:date="2014-06-09T18:38:00Z"/>
          <w:rStyle w:val="comment1"/>
          <w:sz w:val="18"/>
          <w:rPrChange w:id="11664" w:author="shorny" w:date="2014-06-09T18:38:00Z">
            <w:rPr>
              <w:ins w:id="11665" w:author="shorny" w:date="2014-06-09T18:38:00Z"/>
              <w:rStyle w:val="comment1"/>
            </w:rPr>
          </w:rPrChange>
        </w:rPr>
      </w:pPr>
      <w:ins w:id="11666" w:author="shorny" w:date="2014-06-09T18:38:00Z">
        <w:r w:rsidRPr="00564129">
          <w:rPr>
            <w:rStyle w:val="comment1"/>
            <w:sz w:val="18"/>
            <w:rPrChange w:id="11667" w:author="shorny" w:date="2014-06-09T18:38:00Z">
              <w:rPr>
                <w:rStyle w:val="comment1"/>
              </w:rPr>
            </w:rPrChange>
          </w:rPr>
          <w:t>-- Removing a flag.</w:t>
        </w:r>
      </w:ins>
    </w:p>
    <w:p w14:paraId="339DAB72" w14:textId="77777777" w:rsidR="00564129" w:rsidRPr="00564129" w:rsidRDefault="00564129">
      <w:pPr>
        <w:pStyle w:val="HTMLPreformatted"/>
        <w:divId w:val="1477987617"/>
        <w:rPr>
          <w:ins w:id="11668" w:author="shorny" w:date="2014-06-09T18:38:00Z"/>
          <w:sz w:val="18"/>
          <w:rPrChange w:id="11669" w:author="shorny" w:date="2014-06-09T18:38:00Z">
            <w:rPr>
              <w:ins w:id="11670" w:author="shorny" w:date="2014-06-09T18:38:00Z"/>
            </w:rPr>
          </w:rPrChange>
        </w:rPr>
      </w:pPr>
      <w:ins w:id="11671" w:author="shorny" w:date="2014-06-09T18:38:00Z">
        <w:r w:rsidRPr="00564129">
          <w:rPr>
            <w:sz w:val="18"/>
            <w:rPrChange w:id="11672" w:author="shorny" w:date="2014-06-09T18:38:00Z">
              <w:rPr/>
            </w:rPrChange>
          </w:rPr>
          <w:t>DELIMITER $$</w:t>
        </w:r>
      </w:ins>
    </w:p>
    <w:p w14:paraId="42C6F6E0" w14:textId="77777777" w:rsidR="00564129" w:rsidRPr="00564129" w:rsidRDefault="00564129">
      <w:pPr>
        <w:pStyle w:val="HTMLPreformatted"/>
        <w:divId w:val="1477987617"/>
        <w:rPr>
          <w:ins w:id="11673" w:author="shorny" w:date="2014-06-09T18:38:00Z"/>
          <w:sz w:val="18"/>
          <w:rPrChange w:id="11674" w:author="shorny" w:date="2014-06-09T18:38:00Z">
            <w:rPr>
              <w:ins w:id="11675" w:author="shorny" w:date="2014-06-09T18:38:00Z"/>
            </w:rPr>
          </w:rPrChange>
        </w:rPr>
      </w:pPr>
      <w:ins w:id="11676" w:author="shorny" w:date="2014-06-09T18:38:00Z">
        <w:r w:rsidRPr="00564129">
          <w:rPr>
            <w:rStyle w:val="keyword1"/>
            <w:sz w:val="18"/>
            <w:rPrChange w:id="11677" w:author="shorny" w:date="2014-06-09T18:38:00Z">
              <w:rPr>
                <w:rStyle w:val="keyword1"/>
              </w:rPr>
            </w:rPrChange>
          </w:rPr>
          <w:t>DROP</w:t>
        </w:r>
        <w:r w:rsidRPr="00564129">
          <w:rPr>
            <w:sz w:val="18"/>
            <w:rPrChange w:id="11678" w:author="shorny" w:date="2014-06-09T18:38:00Z">
              <w:rPr/>
            </w:rPrChange>
          </w:rPr>
          <w:t xml:space="preserve"> </w:t>
        </w:r>
        <w:r w:rsidRPr="00564129">
          <w:rPr>
            <w:rStyle w:val="keyword1"/>
            <w:sz w:val="18"/>
            <w:rPrChange w:id="11679" w:author="shorny" w:date="2014-06-09T18:38:00Z">
              <w:rPr>
                <w:rStyle w:val="keyword1"/>
              </w:rPr>
            </w:rPrChange>
          </w:rPr>
          <w:t>TRIGGER</w:t>
        </w:r>
        <w:r w:rsidRPr="00564129">
          <w:rPr>
            <w:sz w:val="18"/>
            <w:rPrChange w:id="11680" w:author="shorny" w:date="2014-06-09T18:38:00Z">
              <w:rPr/>
            </w:rPrChange>
          </w:rPr>
          <w:t xml:space="preserve"> </w:t>
        </w:r>
        <w:r w:rsidRPr="00564129">
          <w:rPr>
            <w:rStyle w:val="function-name1"/>
            <w:sz w:val="18"/>
            <w:rPrChange w:id="11681" w:author="shorny" w:date="2014-06-09T18:38:00Z">
              <w:rPr>
                <w:rStyle w:val="function-name1"/>
              </w:rPr>
            </w:rPrChange>
          </w:rPr>
          <w:t>IF</w:t>
        </w:r>
        <w:r w:rsidRPr="00564129">
          <w:rPr>
            <w:sz w:val="18"/>
            <w:rPrChange w:id="11682" w:author="shorny" w:date="2014-06-09T18:38:00Z">
              <w:rPr/>
            </w:rPrChange>
          </w:rPr>
          <w:t xml:space="preserve"> </w:t>
        </w:r>
        <w:r w:rsidRPr="00564129">
          <w:rPr>
            <w:rStyle w:val="keyword1"/>
            <w:sz w:val="18"/>
            <w:rPrChange w:id="11683" w:author="shorny" w:date="2014-06-09T18:38:00Z">
              <w:rPr>
                <w:rStyle w:val="keyword1"/>
              </w:rPr>
            </w:rPrChange>
          </w:rPr>
          <w:t>EXISTS</w:t>
        </w:r>
        <w:r w:rsidRPr="00564129">
          <w:rPr>
            <w:sz w:val="18"/>
            <w:rPrChange w:id="11684" w:author="shorny" w:date="2014-06-09T18:38:00Z">
              <w:rPr/>
            </w:rPrChange>
          </w:rPr>
          <w:t xml:space="preserve"> USM_APPLICATION_AD $$</w:t>
        </w:r>
      </w:ins>
    </w:p>
    <w:p w14:paraId="65F9CDA2" w14:textId="77777777" w:rsidR="00564129" w:rsidRPr="00564129" w:rsidRDefault="00564129">
      <w:pPr>
        <w:pStyle w:val="HTMLPreformatted"/>
        <w:divId w:val="1477987617"/>
        <w:rPr>
          <w:ins w:id="11685" w:author="shorny" w:date="2014-06-09T18:38:00Z"/>
          <w:sz w:val="18"/>
          <w:rPrChange w:id="11686" w:author="shorny" w:date="2014-06-09T18:38:00Z">
            <w:rPr>
              <w:ins w:id="11687" w:author="shorny" w:date="2014-06-09T18:38:00Z"/>
            </w:rPr>
          </w:rPrChange>
        </w:rPr>
      </w:pPr>
      <w:ins w:id="11688" w:author="shorny" w:date="2014-06-09T18:38:00Z">
        <w:r w:rsidRPr="00564129">
          <w:rPr>
            <w:rStyle w:val="keyword1"/>
            <w:sz w:val="18"/>
            <w:rPrChange w:id="11689" w:author="shorny" w:date="2014-06-09T18:38:00Z">
              <w:rPr>
                <w:rStyle w:val="keyword1"/>
              </w:rPr>
            </w:rPrChange>
          </w:rPr>
          <w:t>CREATE</w:t>
        </w:r>
        <w:r w:rsidRPr="00564129">
          <w:rPr>
            <w:sz w:val="18"/>
            <w:rPrChange w:id="11690" w:author="shorny" w:date="2014-06-09T18:38:00Z">
              <w:rPr/>
            </w:rPrChange>
          </w:rPr>
          <w:t xml:space="preserve"> </w:t>
        </w:r>
        <w:r w:rsidRPr="00564129">
          <w:rPr>
            <w:rStyle w:val="keyword1"/>
            <w:sz w:val="18"/>
            <w:rPrChange w:id="11691" w:author="shorny" w:date="2014-06-09T18:38:00Z">
              <w:rPr>
                <w:rStyle w:val="keyword1"/>
              </w:rPr>
            </w:rPrChange>
          </w:rPr>
          <w:t>TRIGGER</w:t>
        </w:r>
        <w:r w:rsidRPr="00564129">
          <w:rPr>
            <w:sz w:val="18"/>
            <w:rPrChange w:id="11692" w:author="shorny" w:date="2014-06-09T18:38:00Z">
              <w:rPr/>
            </w:rPrChange>
          </w:rPr>
          <w:t xml:space="preserve"> </w:t>
        </w:r>
        <w:r w:rsidRPr="00564129">
          <w:rPr>
            <w:rStyle w:val="function-name1"/>
            <w:sz w:val="18"/>
            <w:rPrChange w:id="11693" w:author="shorny" w:date="2014-06-09T18:38:00Z">
              <w:rPr>
                <w:rStyle w:val="function-name1"/>
              </w:rPr>
            </w:rPrChange>
          </w:rPr>
          <w:t>USM_APPLICATION_AD</w:t>
        </w:r>
        <w:r w:rsidRPr="00564129">
          <w:rPr>
            <w:sz w:val="18"/>
            <w:rPrChange w:id="11694" w:author="shorny" w:date="2014-06-09T18:38:00Z">
              <w:rPr/>
            </w:rPrChange>
          </w:rPr>
          <w:t xml:space="preserve"> </w:t>
        </w:r>
        <w:r w:rsidRPr="00564129">
          <w:rPr>
            <w:rStyle w:val="keyword1"/>
            <w:sz w:val="18"/>
            <w:rPrChange w:id="11695" w:author="shorny" w:date="2014-06-09T18:38:00Z">
              <w:rPr>
                <w:rStyle w:val="keyword1"/>
              </w:rPr>
            </w:rPrChange>
          </w:rPr>
          <w:t>AFTER</w:t>
        </w:r>
        <w:r w:rsidRPr="00564129">
          <w:rPr>
            <w:sz w:val="18"/>
            <w:rPrChange w:id="11696" w:author="shorny" w:date="2014-06-09T18:38:00Z">
              <w:rPr/>
            </w:rPrChange>
          </w:rPr>
          <w:t xml:space="preserve"> </w:t>
        </w:r>
        <w:r w:rsidRPr="00564129">
          <w:rPr>
            <w:rStyle w:val="keyword1"/>
            <w:sz w:val="18"/>
            <w:rPrChange w:id="11697" w:author="shorny" w:date="2014-06-09T18:38:00Z">
              <w:rPr>
                <w:rStyle w:val="keyword1"/>
              </w:rPr>
            </w:rPrChange>
          </w:rPr>
          <w:t>DELETE</w:t>
        </w:r>
        <w:r w:rsidRPr="00564129">
          <w:rPr>
            <w:sz w:val="18"/>
            <w:rPrChange w:id="11698" w:author="shorny" w:date="2014-06-09T18:38:00Z">
              <w:rPr/>
            </w:rPrChange>
          </w:rPr>
          <w:t xml:space="preserve"> </w:t>
        </w:r>
        <w:r w:rsidRPr="00564129">
          <w:rPr>
            <w:rStyle w:val="keyword1"/>
            <w:sz w:val="18"/>
            <w:rPrChange w:id="11699" w:author="shorny" w:date="2014-06-09T18:38:00Z">
              <w:rPr>
                <w:rStyle w:val="keyword1"/>
              </w:rPr>
            </w:rPrChange>
          </w:rPr>
          <w:t>ON</w:t>
        </w:r>
      </w:ins>
    </w:p>
    <w:p w14:paraId="3B52AD06" w14:textId="77777777" w:rsidR="00564129" w:rsidRPr="00564129" w:rsidRDefault="00564129">
      <w:pPr>
        <w:pStyle w:val="HTMLPreformatted"/>
        <w:divId w:val="1477987617"/>
        <w:rPr>
          <w:ins w:id="11700" w:author="shorny" w:date="2014-06-09T18:38:00Z"/>
          <w:sz w:val="18"/>
          <w:rPrChange w:id="11701" w:author="shorny" w:date="2014-06-09T18:38:00Z">
            <w:rPr>
              <w:ins w:id="11702" w:author="shorny" w:date="2014-06-09T18:38:00Z"/>
            </w:rPr>
          </w:rPrChange>
        </w:rPr>
      </w:pPr>
      <w:ins w:id="11703" w:author="shorny" w:date="2014-06-09T18:38:00Z">
        <w:r w:rsidRPr="00564129">
          <w:rPr>
            <w:sz w:val="18"/>
            <w:rPrChange w:id="11704" w:author="shorny" w:date="2014-06-09T18:38:00Z">
              <w:rPr/>
            </w:rPrChange>
          </w:rPr>
          <w:t>`University Staff Member_Application`</w:t>
        </w:r>
      </w:ins>
    </w:p>
    <w:p w14:paraId="6DC48B9B" w14:textId="77777777" w:rsidR="00564129" w:rsidRPr="00564129" w:rsidRDefault="00564129">
      <w:pPr>
        <w:pStyle w:val="HTMLPreformatted"/>
        <w:divId w:val="1477987617"/>
        <w:rPr>
          <w:ins w:id="11705" w:author="shorny" w:date="2014-06-09T18:38:00Z"/>
          <w:sz w:val="18"/>
          <w:rPrChange w:id="11706" w:author="shorny" w:date="2014-06-09T18:38:00Z">
            <w:rPr>
              <w:ins w:id="11707" w:author="shorny" w:date="2014-06-09T18:38:00Z"/>
            </w:rPr>
          </w:rPrChange>
        </w:rPr>
      </w:pPr>
      <w:ins w:id="11708" w:author="shorny" w:date="2014-06-09T18:38:00Z">
        <w:r w:rsidRPr="00564129">
          <w:rPr>
            <w:rStyle w:val="keyword1"/>
            <w:sz w:val="18"/>
            <w:rPrChange w:id="11709" w:author="shorny" w:date="2014-06-09T18:38:00Z">
              <w:rPr>
                <w:rStyle w:val="keyword1"/>
              </w:rPr>
            </w:rPrChange>
          </w:rPr>
          <w:t>FOR</w:t>
        </w:r>
        <w:r w:rsidRPr="00564129">
          <w:rPr>
            <w:sz w:val="18"/>
            <w:rPrChange w:id="11710" w:author="shorny" w:date="2014-06-09T18:38:00Z">
              <w:rPr/>
            </w:rPrChange>
          </w:rPr>
          <w:t xml:space="preserve"> </w:t>
        </w:r>
        <w:r w:rsidRPr="00564129">
          <w:rPr>
            <w:rStyle w:val="keyword1"/>
            <w:sz w:val="18"/>
            <w:rPrChange w:id="11711" w:author="shorny" w:date="2014-06-09T18:38:00Z">
              <w:rPr>
                <w:rStyle w:val="keyword1"/>
              </w:rPr>
            </w:rPrChange>
          </w:rPr>
          <w:t>EACH</w:t>
        </w:r>
        <w:r w:rsidRPr="00564129">
          <w:rPr>
            <w:sz w:val="18"/>
            <w:rPrChange w:id="11712" w:author="shorny" w:date="2014-06-09T18:38:00Z">
              <w:rPr/>
            </w:rPrChange>
          </w:rPr>
          <w:t xml:space="preserve"> </w:t>
        </w:r>
        <w:r w:rsidRPr="00564129">
          <w:rPr>
            <w:rStyle w:val="type1"/>
            <w:sz w:val="18"/>
            <w:rPrChange w:id="11713" w:author="shorny" w:date="2014-06-09T18:38:00Z">
              <w:rPr>
                <w:rStyle w:val="type1"/>
              </w:rPr>
            </w:rPrChange>
          </w:rPr>
          <w:t>ROW</w:t>
        </w:r>
      </w:ins>
    </w:p>
    <w:p w14:paraId="282C9DA4" w14:textId="77777777" w:rsidR="00564129" w:rsidRPr="00564129" w:rsidRDefault="00564129">
      <w:pPr>
        <w:pStyle w:val="HTMLPreformatted"/>
        <w:divId w:val="1477987617"/>
        <w:rPr>
          <w:ins w:id="11714" w:author="shorny" w:date="2014-06-09T18:38:00Z"/>
          <w:sz w:val="18"/>
          <w:rPrChange w:id="11715" w:author="shorny" w:date="2014-06-09T18:38:00Z">
            <w:rPr>
              <w:ins w:id="11716" w:author="shorny" w:date="2014-06-09T18:38:00Z"/>
            </w:rPr>
          </w:rPrChange>
        </w:rPr>
      </w:pPr>
      <w:ins w:id="11717" w:author="shorny" w:date="2014-06-09T18:38:00Z">
        <w:r w:rsidRPr="00564129">
          <w:rPr>
            <w:rStyle w:val="keyword1"/>
            <w:sz w:val="18"/>
            <w:rPrChange w:id="11718" w:author="shorny" w:date="2014-06-09T18:38:00Z">
              <w:rPr>
                <w:rStyle w:val="keyword1"/>
              </w:rPr>
            </w:rPrChange>
          </w:rPr>
          <w:t>BEGIN</w:t>
        </w:r>
      </w:ins>
    </w:p>
    <w:p w14:paraId="52A85872" w14:textId="77777777" w:rsidR="00564129" w:rsidRPr="00564129" w:rsidRDefault="00564129">
      <w:pPr>
        <w:pStyle w:val="HTMLPreformatted"/>
        <w:divId w:val="1477987617"/>
        <w:rPr>
          <w:ins w:id="11719" w:author="shorny" w:date="2014-06-09T18:38:00Z"/>
          <w:sz w:val="18"/>
          <w:rPrChange w:id="11720" w:author="shorny" w:date="2014-06-09T18:38:00Z">
            <w:rPr>
              <w:ins w:id="11721" w:author="shorny" w:date="2014-06-09T18:38:00Z"/>
            </w:rPr>
          </w:rPrChange>
        </w:rPr>
      </w:pPr>
      <w:ins w:id="11722" w:author="shorny" w:date="2014-06-09T18:38:00Z">
        <w:r w:rsidRPr="00564129">
          <w:rPr>
            <w:sz w:val="18"/>
            <w:rPrChange w:id="11723" w:author="shorny" w:date="2014-06-09T18:38:00Z">
              <w:rPr/>
            </w:rPrChange>
          </w:rPr>
          <w:t xml:space="preserve">  </w:t>
        </w:r>
        <w:r w:rsidRPr="00564129">
          <w:rPr>
            <w:rStyle w:val="keyword1"/>
            <w:sz w:val="18"/>
            <w:rPrChange w:id="11724" w:author="shorny" w:date="2014-06-09T18:38:00Z">
              <w:rPr>
                <w:rStyle w:val="keyword1"/>
              </w:rPr>
            </w:rPrChange>
          </w:rPr>
          <w:t>DECLARE</w:t>
        </w:r>
        <w:r w:rsidRPr="00564129">
          <w:rPr>
            <w:sz w:val="18"/>
            <w:rPrChange w:id="11725" w:author="shorny" w:date="2014-06-09T18:38:00Z">
              <w:rPr/>
            </w:rPrChange>
          </w:rPr>
          <w:t xml:space="preserve"> v_apptFName </w:t>
        </w:r>
        <w:proofErr w:type="gramStart"/>
        <w:r w:rsidRPr="00564129">
          <w:rPr>
            <w:rStyle w:val="type1"/>
            <w:sz w:val="18"/>
            <w:rPrChange w:id="11726" w:author="shorny" w:date="2014-06-09T18:38:00Z">
              <w:rPr>
                <w:rStyle w:val="type1"/>
              </w:rPr>
            </w:rPrChange>
          </w:rPr>
          <w:t>varchar</w:t>
        </w:r>
        <w:r w:rsidRPr="00564129">
          <w:rPr>
            <w:sz w:val="18"/>
            <w:rPrChange w:id="11727" w:author="shorny" w:date="2014-06-09T18:38:00Z">
              <w:rPr/>
            </w:rPrChange>
          </w:rPr>
          <w:t>(</w:t>
        </w:r>
        <w:proofErr w:type="gramEnd"/>
        <w:r w:rsidRPr="00564129">
          <w:rPr>
            <w:sz w:val="18"/>
            <w:rPrChange w:id="11728" w:author="shorny" w:date="2014-06-09T18:38:00Z">
              <w:rPr/>
            </w:rPrChange>
          </w:rPr>
          <w:t>50) ;</w:t>
        </w:r>
      </w:ins>
    </w:p>
    <w:p w14:paraId="1F55EC47" w14:textId="77777777" w:rsidR="00564129" w:rsidRPr="00564129" w:rsidRDefault="00564129">
      <w:pPr>
        <w:pStyle w:val="HTMLPreformatted"/>
        <w:divId w:val="1477987617"/>
        <w:rPr>
          <w:ins w:id="11729" w:author="shorny" w:date="2014-06-09T18:38:00Z"/>
          <w:sz w:val="18"/>
          <w:rPrChange w:id="11730" w:author="shorny" w:date="2014-06-09T18:38:00Z">
            <w:rPr>
              <w:ins w:id="11731" w:author="shorny" w:date="2014-06-09T18:38:00Z"/>
            </w:rPr>
          </w:rPrChange>
        </w:rPr>
      </w:pPr>
      <w:ins w:id="11732" w:author="shorny" w:date="2014-06-09T18:38:00Z">
        <w:r w:rsidRPr="00564129">
          <w:rPr>
            <w:sz w:val="18"/>
            <w:rPrChange w:id="11733" w:author="shorny" w:date="2014-06-09T18:38:00Z">
              <w:rPr/>
            </w:rPrChange>
          </w:rPr>
          <w:t xml:space="preserve">  </w:t>
        </w:r>
        <w:r w:rsidRPr="00564129">
          <w:rPr>
            <w:rStyle w:val="keyword1"/>
            <w:sz w:val="18"/>
            <w:rPrChange w:id="11734" w:author="shorny" w:date="2014-06-09T18:38:00Z">
              <w:rPr>
                <w:rStyle w:val="keyword1"/>
              </w:rPr>
            </w:rPrChange>
          </w:rPr>
          <w:t>DECLARE</w:t>
        </w:r>
        <w:r w:rsidRPr="00564129">
          <w:rPr>
            <w:sz w:val="18"/>
            <w:rPrChange w:id="11735" w:author="shorny" w:date="2014-06-09T18:38:00Z">
              <w:rPr/>
            </w:rPrChange>
          </w:rPr>
          <w:t xml:space="preserve"> v_apptLName </w:t>
        </w:r>
        <w:proofErr w:type="gramStart"/>
        <w:r w:rsidRPr="00564129">
          <w:rPr>
            <w:rStyle w:val="type1"/>
            <w:sz w:val="18"/>
            <w:rPrChange w:id="11736" w:author="shorny" w:date="2014-06-09T18:38:00Z">
              <w:rPr>
                <w:rStyle w:val="type1"/>
              </w:rPr>
            </w:rPrChange>
          </w:rPr>
          <w:t>varchar</w:t>
        </w:r>
        <w:r w:rsidRPr="00564129">
          <w:rPr>
            <w:sz w:val="18"/>
            <w:rPrChange w:id="11737" w:author="shorny" w:date="2014-06-09T18:38:00Z">
              <w:rPr/>
            </w:rPrChange>
          </w:rPr>
          <w:t>(</w:t>
        </w:r>
        <w:proofErr w:type="gramEnd"/>
        <w:r w:rsidRPr="00564129">
          <w:rPr>
            <w:sz w:val="18"/>
            <w:rPrChange w:id="11738" w:author="shorny" w:date="2014-06-09T18:38:00Z">
              <w:rPr/>
            </w:rPrChange>
          </w:rPr>
          <w:t xml:space="preserve">50) </w:t>
        </w:r>
        <w:r w:rsidRPr="00564129">
          <w:rPr>
            <w:rStyle w:val="keyword1"/>
            <w:sz w:val="18"/>
            <w:rPrChange w:id="11739" w:author="shorny" w:date="2014-06-09T18:38:00Z">
              <w:rPr>
                <w:rStyle w:val="keyword1"/>
              </w:rPr>
            </w:rPrChange>
          </w:rPr>
          <w:t>DEFAULT</w:t>
        </w:r>
        <w:r w:rsidRPr="00564129">
          <w:rPr>
            <w:sz w:val="18"/>
            <w:rPrChange w:id="11740" w:author="shorny" w:date="2014-06-09T18:38:00Z">
              <w:rPr/>
            </w:rPrChange>
          </w:rPr>
          <w:t xml:space="preserve"> </w:t>
        </w:r>
        <w:r w:rsidRPr="00564129">
          <w:rPr>
            <w:rStyle w:val="string1"/>
            <w:sz w:val="18"/>
            <w:rPrChange w:id="11741" w:author="shorny" w:date="2014-06-09T18:38:00Z">
              <w:rPr>
                <w:rStyle w:val="string1"/>
              </w:rPr>
            </w:rPrChange>
          </w:rPr>
          <w:t>' (no lastname registered)'</w:t>
        </w:r>
        <w:r w:rsidRPr="00564129">
          <w:rPr>
            <w:sz w:val="18"/>
            <w:rPrChange w:id="11742" w:author="shorny" w:date="2014-06-09T18:38:00Z">
              <w:rPr/>
            </w:rPrChange>
          </w:rPr>
          <w:t>;</w:t>
        </w:r>
      </w:ins>
    </w:p>
    <w:p w14:paraId="3E56119F" w14:textId="77777777" w:rsidR="00564129" w:rsidRPr="00564129" w:rsidRDefault="00564129">
      <w:pPr>
        <w:pStyle w:val="HTMLPreformatted"/>
        <w:divId w:val="1477987617"/>
        <w:rPr>
          <w:ins w:id="11743" w:author="shorny" w:date="2014-06-09T18:38:00Z"/>
          <w:sz w:val="18"/>
          <w:rPrChange w:id="11744" w:author="shorny" w:date="2014-06-09T18:38:00Z">
            <w:rPr>
              <w:ins w:id="11745" w:author="shorny" w:date="2014-06-09T18:38:00Z"/>
            </w:rPr>
          </w:rPrChange>
        </w:rPr>
      </w:pPr>
      <w:ins w:id="11746" w:author="shorny" w:date="2014-06-09T18:38:00Z">
        <w:r w:rsidRPr="00564129">
          <w:rPr>
            <w:sz w:val="18"/>
            <w:rPrChange w:id="11747" w:author="shorny" w:date="2014-06-09T18:38:00Z">
              <w:rPr/>
            </w:rPrChange>
          </w:rPr>
          <w:t xml:space="preserve">  </w:t>
        </w:r>
        <w:r w:rsidRPr="00564129">
          <w:rPr>
            <w:rStyle w:val="keyword1"/>
            <w:sz w:val="18"/>
            <w:rPrChange w:id="11748" w:author="shorny" w:date="2014-06-09T18:38:00Z">
              <w:rPr>
                <w:rStyle w:val="keyword1"/>
              </w:rPr>
            </w:rPrChange>
          </w:rPr>
          <w:t>DECLARE</w:t>
        </w:r>
        <w:r w:rsidRPr="00564129">
          <w:rPr>
            <w:sz w:val="18"/>
            <w:rPrChange w:id="11749" w:author="shorny" w:date="2014-06-09T18:38:00Z">
              <w:rPr/>
            </w:rPrChange>
          </w:rPr>
          <w:t xml:space="preserve"> v_apptEmail </w:t>
        </w:r>
        <w:proofErr w:type="gramStart"/>
        <w:r w:rsidRPr="00564129">
          <w:rPr>
            <w:rStyle w:val="type1"/>
            <w:sz w:val="18"/>
            <w:rPrChange w:id="11750" w:author="shorny" w:date="2014-06-09T18:38:00Z">
              <w:rPr>
                <w:rStyle w:val="type1"/>
              </w:rPr>
            </w:rPrChange>
          </w:rPr>
          <w:t>varchar</w:t>
        </w:r>
        <w:r w:rsidRPr="00564129">
          <w:rPr>
            <w:sz w:val="18"/>
            <w:rPrChange w:id="11751" w:author="shorny" w:date="2014-06-09T18:38:00Z">
              <w:rPr/>
            </w:rPrChange>
          </w:rPr>
          <w:t>(</w:t>
        </w:r>
        <w:proofErr w:type="gramEnd"/>
        <w:r w:rsidRPr="00564129">
          <w:rPr>
            <w:sz w:val="18"/>
            <w:rPrChange w:id="11752" w:author="shorny" w:date="2014-06-09T18:38:00Z">
              <w:rPr/>
            </w:rPrChange>
          </w:rPr>
          <w:t xml:space="preserve">100) </w:t>
        </w:r>
        <w:r w:rsidRPr="00564129">
          <w:rPr>
            <w:rStyle w:val="keyword1"/>
            <w:sz w:val="18"/>
            <w:rPrChange w:id="11753" w:author="shorny" w:date="2014-06-09T18:38:00Z">
              <w:rPr>
                <w:rStyle w:val="keyword1"/>
              </w:rPr>
            </w:rPrChange>
          </w:rPr>
          <w:t>DEFAULT</w:t>
        </w:r>
        <w:r w:rsidRPr="00564129">
          <w:rPr>
            <w:sz w:val="18"/>
            <w:rPrChange w:id="11754" w:author="shorny" w:date="2014-06-09T18:38:00Z">
              <w:rPr/>
            </w:rPrChange>
          </w:rPr>
          <w:t xml:space="preserve"> </w:t>
        </w:r>
        <w:r w:rsidRPr="00564129">
          <w:rPr>
            <w:rStyle w:val="string1"/>
            <w:sz w:val="18"/>
            <w:rPrChange w:id="11755" w:author="shorny" w:date="2014-06-09T18:38:00Z">
              <w:rPr>
                <w:rStyle w:val="string1"/>
              </w:rPr>
            </w:rPrChange>
          </w:rPr>
          <w:t>' (no email registered)'</w:t>
        </w:r>
        <w:r w:rsidRPr="00564129">
          <w:rPr>
            <w:sz w:val="18"/>
            <w:rPrChange w:id="11756" w:author="shorny" w:date="2014-06-09T18:38:00Z">
              <w:rPr/>
            </w:rPrChange>
          </w:rPr>
          <w:t>;</w:t>
        </w:r>
      </w:ins>
    </w:p>
    <w:p w14:paraId="06EED296" w14:textId="77777777" w:rsidR="00564129" w:rsidRPr="00564129" w:rsidRDefault="00564129">
      <w:pPr>
        <w:pStyle w:val="HTMLPreformatted"/>
        <w:divId w:val="1477987617"/>
        <w:rPr>
          <w:ins w:id="11757" w:author="shorny" w:date="2014-06-09T18:38:00Z"/>
          <w:sz w:val="18"/>
          <w:rPrChange w:id="11758" w:author="shorny" w:date="2014-06-09T18:38:00Z">
            <w:rPr>
              <w:ins w:id="11759" w:author="shorny" w:date="2014-06-09T18:38:00Z"/>
            </w:rPr>
          </w:rPrChange>
        </w:rPr>
      </w:pPr>
      <w:ins w:id="11760" w:author="shorny" w:date="2014-06-09T18:38:00Z">
        <w:r w:rsidRPr="00564129">
          <w:rPr>
            <w:sz w:val="18"/>
            <w:rPrChange w:id="11761" w:author="shorny" w:date="2014-06-09T18:38:00Z">
              <w:rPr/>
            </w:rPrChange>
          </w:rPr>
          <w:t xml:space="preserve">  </w:t>
        </w:r>
        <w:r w:rsidRPr="00564129">
          <w:rPr>
            <w:rStyle w:val="keyword1"/>
            <w:sz w:val="18"/>
            <w:rPrChange w:id="11762" w:author="shorny" w:date="2014-06-09T18:38:00Z">
              <w:rPr>
                <w:rStyle w:val="keyword1"/>
              </w:rPr>
            </w:rPrChange>
          </w:rPr>
          <w:t>DECLARE</w:t>
        </w:r>
        <w:r w:rsidRPr="00564129">
          <w:rPr>
            <w:sz w:val="18"/>
            <w:rPrChange w:id="11763" w:author="shorny" w:date="2014-06-09T18:38:00Z">
              <w:rPr/>
            </w:rPrChange>
          </w:rPr>
          <w:t xml:space="preserve"> v_agentFName </w:t>
        </w:r>
        <w:proofErr w:type="gramStart"/>
        <w:r w:rsidRPr="00564129">
          <w:rPr>
            <w:rStyle w:val="type1"/>
            <w:sz w:val="18"/>
            <w:rPrChange w:id="11764" w:author="shorny" w:date="2014-06-09T18:38:00Z">
              <w:rPr>
                <w:rStyle w:val="type1"/>
              </w:rPr>
            </w:rPrChange>
          </w:rPr>
          <w:t>varchar</w:t>
        </w:r>
        <w:r w:rsidRPr="00564129">
          <w:rPr>
            <w:sz w:val="18"/>
            <w:rPrChange w:id="11765" w:author="shorny" w:date="2014-06-09T18:38:00Z">
              <w:rPr/>
            </w:rPrChange>
          </w:rPr>
          <w:t>(</w:t>
        </w:r>
        <w:proofErr w:type="gramEnd"/>
        <w:r w:rsidRPr="00564129">
          <w:rPr>
            <w:sz w:val="18"/>
            <w:rPrChange w:id="11766" w:author="shorny" w:date="2014-06-09T18:38:00Z">
              <w:rPr/>
            </w:rPrChange>
          </w:rPr>
          <w:t>50) ;</w:t>
        </w:r>
      </w:ins>
    </w:p>
    <w:p w14:paraId="13118575" w14:textId="77777777" w:rsidR="00564129" w:rsidRPr="00564129" w:rsidRDefault="00564129">
      <w:pPr>
        <w:pStyle w:val="HTMLPreformatted"/>
        <w:divId w:val="1477987617"/>
        <w:rPr>
          <w:ins w:id="11767" w:author="shorny" w:date="2014-06-09T18:38:00Z"/>
          <w:sz w:val="18"/>
          <w:rPrChange w:id="11768" w:author="shorny" w:date="2014-06-09T18:38:00Z">
            <w:rPr>
              <w:ins w:id="11769" w:author="shorny" w:date="2014-06-09T18:38:00Z"/>
            </w:rPr>
          </w:rPrChange>
        </w:rPr>
      </w:pPr>
      <w:ins w:id="11770" w:author="shorny" w:date="2014-06-09T18:38:00Z">
        <w:r w:rsidRPr="00564129">
          <w:rPr>
            <w:sz w:val="18"/>
            <w:rPrChange w:id="11771" w:author="shorny" w:date="2014-06-09T18:38:00Z">
              <w:rPr/>
            </w:rPrChange>
          </w:rPr>
          <w:t xml:space="preserve">  </w:t>
        </w:r>
        <w:r w:rsidRPr="00564129">
          <w:rPr>
            <w:rStyle w:val="keyword1"/>
            <w:sz w:val="18"/>
            <w:rPrChange w:id="11772" w:author="shorny" w:date="2014-06-09T18:38:00Z">
              <w:rPr>
                <w:rStyle w:val="keyword1"/>
              </w:rPr>
            </w:rPrChange>
          </w:rPr>
          <w:t>DECLARE</w:t>
        </w:r>
        <w:r w:rsidRPr="00564129">
          <w:rPr>
            <w:sz w:val="18"/>
            <w:rPrChange w:id="11773" w:author="shorny" w:date="2014-06-09T18:38:00Z">
              <w:rPr/>
            </w:rPrChange>
          </w:rPr>
          <w:t xml:space="preserve"> v_agentLName </w:t>
        </w:r>
        <w:proofErr w:type="gramStart"/>
        <w:r w:rsidRPr="00564129">
          <w:rPr>
            <w:rStyle w:val="type1"/>
            <w:sz w:val="18"/>
            <w:rPrChange w:id="11774" w:author="shorny" w:date="2014-06-09T18:38:00Z">
              <w:rPr>
                <w:rStyle w:val="type1"/>
              </w:rPr>
            </w:rPrChange>
          </w:rPr>
          <w:t>varchar</w:t>
        </w:r>
        <w:r w:rsidRPr="00564129">
          <w:rPr>
            <w:sz w:val="18"/>
            <w:rPrChange w:id="11775" w:author="shorny" w:date="2014-06-09T18:38:00Z">
              <w:rPr/>
            </w:rPrChange>
          </w:rPr>
          <w:t>(</w:t>
        </w:r>
        <w:proofErr w:type="gramEnd"/>
        <w:r w:rsidRPr="00564129">
          <w:rPr>
            <w:sz w:val="18"/>
            <w:rPrChange w:id="11776" w:author="shorny" w:date="2014-06-09T18:38:00Z">
              <w:rPr/>
            </w:rPrChange>
          </w:rPr>
          <w:t xml:space="preserve">50) </w:t>
        </w:r>
        <w:r w:rsidRPr="00564129">
          <w:rPr>
            <w:rStyle w:val="keyword1"/>
            <w:sz w:val="18"/>
            <w:rPrChange w:id="11777" w:author="shorny" w:date="2014-06-09T18:38:00Z">
              <w:rPr>
                <w:rStyle w:val="keyword1"/>
              </w:rPr>
            </w:rPrChange>
          </w:rPr>
          <w:t>DEFAULT</w:t>
        </w:r>
        <w:r w:rsidRPr="00564129">
          <w:rPr>
            <w:sz w:val="18"/>
            <w:rPrChange w:id="11778" w:author="shorny" w:date="2014-06-09T18:38:00Z">
              <w:rPr/>
            </w:rPrChange>
          </w:rPr>
          <w:t xml:space="preserve"> </w:t>
        </w:r>
        <w:r w:rsidRPr="00564129">
          <w:rPr>
            <w:rStyle w:val="string1"/>
            <w:sz w:val="18"/>
            <w:rPrChange w:id="11779" w:author="shorny" w:date="2014-06-09T18:38:00Z">
              <w:rPr>
                <w:rStyle w:val="string1"/>
              </w:rPr>
            </w:rPrChange>
          </w:rPr>
          <w:t>' (no lastname registered)'</w:t>
        </w:r>
        <w:r w:rsidRPr="00564129">
          <w:rPr>
            <w:sz w:val="18"/>
            <w:rPrChange w:id="11780" w:author="shorny" w:date="2014-06-09T18:38:00Z">
              <w:rPr/>
            </w:rPrChange>
          </w:rPr>
          <w:t>;</w:t>
        </w:r>
      </w:ins>
    </w:p>
    <w:p w14:paraId="22399F7D" w14:textId="77777777" w:rsidR="00564129" w:rsidRPr="00564129" w:rsidRDefault="00564129">
      <w:pPr>
        <w:pStyle w:val="HTMLPreformatted"/>
        <w:divId w:val="1477987617"/>
        <w:rPr>
          <w:ins w:id="11781" w:author="shorny" w:date="2014-06-09T18:38:00Z"/>
          <w:sz w:val="18"/>
          <w:rPrChange w:id="11782" w:author="shorny" w:date="2014-06-09T18:38:00Z">
            <w:rPr>
              <w:ins w:id="11783" w:author="shorny" w:date="2014-06-09T18:38:00Z"/>
            </w:rPr>
          </w:rPrChange>
        </w:rPr>
      </w:pPr>
      <w:ins w:id="11784" w:author="shorny" w:date="2014-06-09T18:38:00Z">
        <w:r w:rsidRPr="00564129">
          <w:rPr>
            <w:sz w:val="18"/>
            <w:rPrChange w:id="11785" w:author="shorny" w:date="2014-06-09T18:38:00Z">
              <w:rPr/>
            </w:rPrChange>
          </w:rPr>
          <w:t xml:space="preserve">  </w:t>
        </w:r>
        <w:r w:rsidRPr="00564129">
          <w:rPr>
            <w:rStyle w:val="keyword1"/>
            <w:sz w:val="18"/>
            <w:rPrChange w:id="11786" w:author="shorny" w:date="2014-06-09T18:38:00Z">
              <w:rPr>
                <w:rStyle w:val="keyword1"/>
              </w:rPr>
            </w:rPrChange>
          </w:rPr>
          <w:t>DECLARE</w:t>
        </w:r>
        <w:r w:rsidRPr="00564129">
          <w:rPr>
            <w:sz w:val="18"/>
            <w:rPrChange w:id="11787" w:author="shorny" w:date="2014-06-09T18:38:00Z">
              <w:rPr/>
            </w:rPrChange>
          </w:rPr>
          <w:t xml:space="preserve"> v_decisionTypeID </w:t>
        </w:r>
        <w:proofErr w:type="gramStart"/>
        <w:r w:rsidRPr="00564129">
          <w:rPr>
            <w:sz w:val="18"/>
            <w:rPrChange w:id="11788" w:author="shorny" w:date="2014-06-09T18:38:00Z">
              <w:rPr/>
            </w:rPrChange>
          </w:rPr>
          <w:t>mediumint(</w:t>
        </w:r>
        <w:proofErr w:type="gramEnd"/>
        <w:r w:rsidRPr="00564129">
          <w:rPr>
            <w:sz w:val="18"/>
            <w:rPrChange w:id="11789" w:author="shorny" w:date="2014-06-09T18:38:00Z">
              <w:rPr/>
            </w:rPrChange>
          </w:rPr>
          <w:t>9) ;</w:t>
        </w:r>
      </w:ins>
    </w:p>
    <w:p w14:paraId="17A84AEA" w14:textId="77777777" w:rsidR="00564129" w:rsidRPr="00564129" w:rsidRDefault="00564129">
      <w:pPr>
        <w:pStyle w:val="HTMLPreformatted"/>
        <w:divId w:val="1477987617"/>
        <w:rPr>
          <w:ins w:id="11790" w:author="shorny" w:date="2014-06-09T18:38:00Z"/>
          <w:sz w:val="18"/>
          <w:rPrChange w:id="11791" w:author="shorny" w:date="2014-06-09T18:38:00Z">
            <w:rPr>
              <w:ins w:id="11792" w:author="shorny" w:date="2014-06-09T18:38:00Z"/>
            </w:rPr>
          </w:rPrChange>
        </w:rPr>
      </w:pPr>
      <w:ins w:id="11793" w:author="shorny" w:date="2014-06-09T18:38:00Z">
        <w:r w:rsidRPr="00564129">
          <w:rPr>
            <w:sz w:val="18"/>
            <w:rPrChange w:id="11794" w:author="shorny" w:date="2014-06-09T18:38:00Z">
              <w:rPr/>
            </w:rPrChange>
          </w:rPr>
          <w:t xml:space="preserve">  </w:t>
        </w:r>
        <w:r w:rsidRPr="00564129">
          <w:rPr>
            <w:rStyle w:val="keyword1"/>
            <w:sz w:val="18"/>
            <w:rPrChange w:id="11795" w:author="shorny" w:date="2014-06-09T18:38:00Z">
              <w:rPr>
                <w:rStyle w:val="keyword1"/>
              </w:rPr>
            </w:rPrChange>
          </w:rPr>
          <w:t>DECLARE</w:t>
        </w:r>
        <w:r w:rsidRPr="00564129">
          <w:rPr>
            <w:sz w:val="18"/>
            <w:rPrChange w:id="11796" w:author="shorny" w:date="2014-06-09T18:38:00Z">
              <w:rPr/>
            </w:rPrChange>
          </w:rPr>
          <w:t xml:space="preserve"> v_comment </w:t>
        </w:r>
        <w:proofErr w:type="gramStart"/>
        <w:r w:rsidRPr="00564129">
          <w:rPr>
            <w:rStyle w:val="type1"/>
            <w:sz w:val="18"/>
            <w:rPrChange w:id="11797" w:author="shorny" w:date="2014-06-09T18:38:00Z">
              <w:rPr>
                <w:rStyle w:val="type1"/>
              </w:rPr>
            </w:rPrChange>
          </w:rPr>
          <w:t>varchar</w:t>
        </w:r>
        <w:r w:rsidRPr="00564129">
          <w:rPr>
            <w:sz w:val="18"/>
            <w:rPrChange w:id="11798" w:author="shorny" w:date="2014-06-09T18:38:00Z">
              <w:rPr/>
            </w:rPrChange>
          </w:rPr>
          <w:t>(</w:t>
        </w:r>
        <w:proofErr w:type="gramEnd"/>
        <w:r w:rsidRPr="00564129">
          <w:rPr>
            <w:sz w:val="18"/>
            <w:rPrChange w:id="11799" w:author="shorny" w:date="2014-06-09T18:38:00Z">
              <w:rPr/>
            </w:rPrChange>
          </w:rPr>
          <w:t>1000) ;</w:t>
        </w:r>
      </w:ins>
    </w:p>
    <w:p w14:paraId="2E4EB7F1" w14:textId="77777777" w:rsidR="00564129" w:rsidRPr="00564129" w:rsidRDefault="00564129">
      <w:pPr>
        <w:pStyle w:val="HTMLPreformatted"/>
        <w:divId w:val="1477987617"/>
        <w:rPr>
          <w:ins w:id="11800" w:author="shorny" w:date="2014-06-09T18:38:00Z"/>
          <w:sz w:val="18"/>
          <w:rPrChange w:id="11801" w:author="shorny" w:date="2014-06-09T18:38:00Z">
            <w:rPr>
              <w:ins w:id="11802" w:author="shorny" w:date="2014-06-09T18:38:00Z"/>
            </w:rPr>
          </w:rPrChange>
        </w:rPr>
      </w:pPr>
    </w:p>
    <w:p w14:paraId="1CF37697" w14:textId="77777777" w:rsidR="00564129" w:rsidRPr="00564129" w:rsidRDefault="00564129">
      <w:pPr>
        <w:pStyle w:val="HTMLPreformatted"/>
        <w:divId w:val="1477987617"/>
        <w:rPr>
          <w:ins w:id="11803" w:author="shorny" w:date="2014-06-09T18:38:00Z"/>
          <w:sz w:val="18"/>
          <w:rPrChange w:id="11804" w:author="shorny" w:date="2014-06-09T18:38:00Z">
            <w:rPr>
              <w:ins w:id="11805" w:author="shorny" w:date="2014-06-09T18:38:00Z"/>
            </w:rPr>
          </w:rPrChange>
        </w:rPr>
      </w:pPr>
      <w:ins w:id="11806" w:author="shorny" w:date="2014-06-09T18:38:00Z">
        <w:r w:rsidRPr="00564129">
          <w:rPr>
            <w:sz w:val="18"/>
            <w:rPrChange w:id="11807" w:author="shorny" w:date="2014-06-09T18:38:00Z">
              <w:rPr/>
            </w:rPrChange>
          </w:rPr>
          <w:t xml:space="preserve">  </w:t>
        </w:r>
        <w:r w:rsidRPr="00564129">
          <w:rPr>
            <w:rStyle w:val="keyword1"/>
            <w:sz w:val="18"/>
            <w:rPrChange w:id="11808" w:author="shorny" w:date="2014-06-09T18:38:00Z">
              <w:rPr>
                <w:rStyle w:val="keyword1"/>
              </w:rPr>
            </w:rPrChange>
          </w:rPr>
          <w:t>SELECT</w:t>
        </w:r>
        <w:r w:rsidRPr="00564129">
          <w:rPr>
            <w:sz w:val="18"/>
            <w:rPrChange w:id="11809" w:author="shorny" w:date="2014-06-09T18:38:00Z">
              <w:rPr/>
            </w:rPrChange>
          </w:rPr>
          <w:t xml:space="preserve"> Appt.FName, Appt.LName, Appt.Email</w:t>
        </w:r>
      </w:ins>
    </w:p>
    <w:p w14:paraId="431930C2" w14:textId="77777777" w:rsidR="00564129" w:rsidRPr="00564129" w:rsidRDefault="00564129">
      <w:pPr>
        <w:pStyle w:val="HTMLPreformatted"/>
        <w:divId w:val="1477987617"/>
        <w:rPr>
          <w:ins w:id="11810" w:author="shorny" w:date="2014-06-09T18:38:00Z"/>
          <w:sz w:val="18"/>
          <w:rPrChange w:id="11811" w:author="shorny" w:date="2014-06-09T18:38:00Z">
            <w:rPr>
              <w:ins w:id="11812" w:author="shorny" w:date="2014-06-09T18:38:00Z"/>
            </w:rPr>
          </w:rPrChange>
        </w:rPr>
      </w:pPr>
      <w:ins w:id="11813" w:author="shorny" w:date="2014-06-09T18:38:00Z">
        <w:r w:rsidRPr="00564129">
          <w:rPr>
            <w:sz w:val="18"/>
            <w:rPrChange w:id="11814" w:author="shorny" w:date="2014-06-09T18:38:00Z">
              <w:rPr/>
            </w:rPrChange>
          </w:rPr>
          <w:t xml:space="preserve">  </w:t>
        </w:r>
        <w:r w:rsidRPr="00564129">
          <w:rPr>
            <w:rStyle w:val="keyword1"/>
            <w:sz w:val="18"/>
            <w:rPrChange w:id="11815" w:author="shorny" w:date="2014-06-09T18:38:00Z">
              <w:rPr>
                <w:rStyle w:val="keyword1"/>
              </w:rPr>
            </w:rPrChange>
          </w:rPr>
          <w:t>FROM</w:t>
        </w:r>
        <w:r w:rsidRPr="00564129">
          <w:rPr>
            <w:sz w:val="18"/>
            <w:rPrChange w:id="11816" w:author="shorny" w:date="2014-06-09T18:38:00Z">
              <w:rPr/>
            </w:rPrChange>
          </w:rPr>
          <w:t xml:space="preserve"> Application App</w:t>
        </w:r>
      </w:ins>
    </w:p>
    <w:p w14:paraId="38705B44" w14:textId="77777777" w:rsidR="00564129" w:rsidRPr="00564129" w:rsidRDefault="00564129">
      <w:pPr>
        <w:pStyle w:val="HTMLPreformatted"/>
        <w:divId w:val="1477987617"/>
        <w:rPr>
          <w:ins w:id="11817" w:author="shorny" w:date="2014-06-09T18:38:00Z"/>
          <w:sz w:val="18"/>
          <w:rPrChange w:id="11818" w:author="shorny" w:date="2014-06-09T18:38:00Z">
            <w:rPr>
              <w:ins w:id="11819" w:author="shorny" w:date="2014-06-09T18:38:00Z"/>
            </w:rPr>
          </w:rPrChange>
        </w:rPr>
      </w:pPr>
      <w:ins w:id="11820" w:author="shorny" w:date="2014-06-09T18:38:00Z">
        <w:r w:rsidRPr="00564129">
          <w:rPr>
            <w:sz w:val="18"/>
            <w:rPrChange w:id="11821" w:author="shorny" w:date="2014-06-09T18:38:00Z">
              <w:rPr/>
            </w:rPrChange>
          </w:rPr>
          <w:t xml:space="preserve">  </w:t>
        </w:r>
        <w:r w:rsidRPr="00564129">
          <w:rPr>
            <w:rStyle w:val="keyword1"/>
            <w:sz w:val="18"/>
            <w:rPrChange w:id="11822" w:author="shorny" w:date="2014-06-09T18:38:00Z">
              <w:rPr>
                <w:rStyle w:val="keyword1"/>
              </w:rPr>
            </w:rPrChange>
          </w:rPr>
          <w:t>INNER</w:t>
        </w:r>
        <w:r w:rsidRPr="00564129">
          <w:rPr>
            <w:sz w:val="18"/>
            <w:rPrChange w:id="11823" w:author="shorny" w:date="2014-06-09T18:38:00Z">
              <w:rPr/>
            </w:rPrChange>
          </w:rPr>
          <w:t xml:space="preserve"> </w:t>
        </w:r>
        <w:r w:rsidRPr="00564129">
          <w:rPr>
            <w:rStyle w:val="keyword1"/>
            <w:sz w:val="18"/>
            <w:rPrChange w:id="11824" w:author="shorny" w:date="2014-06-09T18:38:00Z">
              <w:rPr>
                <w:rStyle w:val="keyword1"/>
              </w:rPr>
            </w:rPrChange>
          </w:rPr>
          <w:t>JOIN</w:t>
        </w:r>
        <w:r w:rsidRPr="00564129">
          <w:rPr>
            <w:sz w:val="18"/>
            <w:rPrChange w:id="11825" w:author="shorny" w:date="2014-06-09T18:38:00Z">
              <w:rPr/>
            </w:rPrChange>
          </w:rPr>
          <w:t xml:space="preserve"> Applicant Appt </w:t>
        </w:r>
        <w:r w:rsidRPr="00564129">
          <w:rPr>
            <w:rStyle w:val="keyword1"/>
            <w:sz w:val="18"/>
            <w:rPrChange w:id="11826" w:author="shorny" w:date="2014-06-09T18:38:00Z">
              <w:rPr>
                <w:rStyle w:val="keyword1"/>
              </w:rPr>
            </w:rPrChange>
          </w:rPr>
          <w:t>ON</w:t>
        </w:r>
        <w:r w:rsidRPr="00564129">
          <w:rPr>
            <w:sz w:val="18"/>
            <w:rPrChange w:id="11827" w:author="shorny" w:date="2014-06-09T18:38:00Z">
              <w:rPr/>
            </w:rPrChange>
          </w:rPr>
          <w:t xml:space="preserve"> (App.ApplicantID = Appt.ApplicantID)</w:t>
        </w:r>
      </w:ins>
    </w:p>
    <w:p w14:paraId="496A22E8" w14:textId="77777777" w:rsidR="00564129" w:rsidRPr="00564129" w:rsidRDefault="00564129">
      <w:pPr>
        <w:pStyle w:val="HTMLPreformatted"/>
        <w:divId w:val="1477987617"/>
        <w:rPr>
          <w:ins w:id="11828" w:author="shorny" w:date="2014-06-09T18:38:00Z"/>
          <w:sz w:val="18"/>
          <w:rPrChange w:id="11829" w:author="shorny" w:date="2014-06-09T18:38:00Z">
            <w:rPr>
              <w:ins w:id="11830" w:author="shorny" w:date="2014-06-09T18:38:00Z"/>
            </w:rPr>
          </w:rPrChange>
        </w:rPr>
      </w:pPr>
      <w:ins w:id="11831" w:author="shorny" w:date="2014-06-09T18:38:00Z">
        <w:r w:rsidRPr="00564129">
          <w:rPr>
            <w:sz w:val="18"/>
            <w:rPrChange w:id="11832" w:author="shorny" w:date="2014-06-09T18:38:00Z">
              <w:rPr/>
            </w:rPrChange>
          </w:rPr>
          <w:t xml:space="preserve">  </w:t>
        </w:r>
        <w:r w:rsidRPr="00564129">
          <w:rPr>
            <w:rStyle w:val="keyword1"/>
            <w:sz w:val="18"/>
            <w:rPrChange w:id="11833" w:author="shorny" w:date="2014-06-09T18:38:00Z">
              <w:rPr>
                <w:rStyle w:val="keyword1"/>
              </w:rPr>
            </w:rPrChange>
          </w:rPr>
          <w:t>WHERE</w:t>
        </w:r>
        <w:r w:rsidRPr="00564129">
          <w:rPr>
            <w:sz w:val="18"/>
            <w:rPrChange w:id="11834" w:author="shorny" w:date="2014-06-09T18:38:00Z">
              <w:rPr/>
            </w:rPrChange>
          </w:rPr>
          <w:t xml:space="preserve"> App.ApplicationID = </w:t>
        </w:r>
        <w:r w:rsidRPr="00564129">
          <w:rPr>
            <w:rStyle w:val="keyword1"/>
            <w:sz w:val="18"/>
            <w:rPrChange w:id="11835" w:author="shorny" w:date="2014-06-09T18:38:00Z">
              <w:rPr>
                <w:rStyle w:val="keyword1"/>
              </w:rPr>
            </w:rPrChange>
          </w:rPr>
          <w:t>OLD</w:t>
        </w:r>
        <w:r w:rsidRPr="00564129">
          <w:rPr>
            <w:sz w:val="18"/>
            <w:rPrChange w:id="11836" w:author="shorny" w:date="2014-06-09T18:38:00Z">
              <w:rPr/>
            </w:rPrChange>
          </w:rPr>
          <w:t>.ApplicationID</w:t>
        </w:r>
      </w:ins>
    </w:p>
    <w:p w14:paraId="07CA0B02" w14:textId="77777777" w:rsidR="00564129" w:rsidRPr="00564129" w:rsidRDefault="00564129">
      <w:pPr>
        <w:pStyle w:val="HTMLPreformatted"/>
        <w:divId w:val="1477987617"/>
        <w:rPr>
          <w:ins w:id="11837" w:author="shorny" w:date="2014-06-09T18:38:00Z"/>
          <w:sz w:val="18"/>
          <w:rPrChange w:id="11838" w:author="shorny" w:date="2014-06-09T18:38:00Z">
            <w:rPr>
              <w:ins w:id="11839" w:author="shorny" w:date="2014-06-09T18:38:00Z"/>
            </w:rPr>
          </w:rPrChange>
        </w:rPr>
      </w:pPr>
      <w:ins w:id="11840" w:author="shorny" w:date="2014-06-09T18:38:00Z">
        <w:r w:rsidRPr="00564129">
          <w:rPr>
            <w:sz w:val="18"/>
            <w:rPrChange w:id="11841" w:author="shorny" w:date="2014-06-09T18:38:00Z">
              <w:rPr/>
            </w:rPrChange>
          </w:rPr>
          <w:t xml:space="preserve">  </w:t>
        </w:r>
        <w:r w:rsidRPr="00564129">
          <w:rPr>
            <w:rStyle w:val="keyword1"/>
            <w:sz w:val="18"/>
            <w:rPrChange w:id="11842" w:author="shorny" w:date="2014-06-09T18:38:00Z">
              <w:rPr>
                <w:rStyle w:val="keyword1"/>
              </w:rPr>
            </w:rPrChange>
          </w:rPr>
          <w:t>INTO</w:t>
        </w:r>
        <w:r w:rsidRPr="00564129">
          <w:rPr>
            <w:sz w:val="18"/>
            <w:rPrChange w:id="11843" w:author="shorny" w:date="2014-06-09T18:38:00Z">
              <w:rPr/>
            </w:rPrChange>
          </w:rPr>
          <w:t xml:space="preserve"> v_apptFName, v_apptLName, v_</w:t>
        </w:r>
        <w:proofErr w:type="gramStart"/>
        <w:r w:rsidRPr="00564129">
          <w:rPr>
            <w:sz w:val="18"/>
            <w:rPrChange w:id="11844" w:author="shorny" w:date="2014-06-09T18:38:00Z">
              <w:rPr/>
            </w:rPrChange>
          </w:rPr>
          <w:t>apptEmail ;</w:t>
        </w:r>
        <w:proofErr w:type="gramEnd"/>
      </w:ins>
    </w:p>
    <w:p w14:paraId="6D14EE57" w14:textId="77777777" w:rsidR="00564129" w:rsidRPr="00564129" w:rsidRDefault="00564129">
      <w:pPr>
        <w:pStyle w:val="HTMLPreformatted"/>
        <w:divId w:val="1477987617"/>
        <w:rPr>
          <w:ins w:id="11845" w:author="shorny" w:date="2014-06-09T18:38:00Z"/>
          <w:sz w:val="18"/>
          <w:rPrChange w:id="11846" w:author="shorny" w:date="2014-06-09T18:38:00Z">
            <w:rPr>
              <w:ins w:id="11847" w:author="shorny" w:date="2014-06-09T18:38:00Z"/>
            </w:rPr>
          </w:rPrChange>
        </w:rPr>
      </w:pPr>
    </w:p>
    <w:p w14:paraId="57087CA9" w14:textId="77777777" w:rsidR="00564129" w:rsidRPr="00564129" w:rsidRDefault="00564129">
      <w:pPr>
        <w:pStyle w:val="HTMLPreformatted"/>
        <w:divId w:val="1477987617"/>
        <w:rPr>
          <w:ins w:id="11848" w:author="shorny" w:date="2014-06-09T18:38:00Z"/>
          <w:sz w:val="18"/>
          <w:rPrChange w:id="11849" w:author="shorny" w:date="2014-06-09T18:38:00Z">
            <w:rPr>
              <w:ins w:id="11850" w:author="shorny" w:date="2014-06-09T18:38:00Z"/>
            </w:rPr>
          </w:rPrChange>
        </w:rPr>
      </w:pPr>
      <w:ins w:id="11851" w:author="shorny" w:date="2014-06-09T18:38:00Z">
        <w:r w:rsidRPr="00564129">
          <w:rPr>
            <w:sz w:val="18"/>
            <w:rPrChange w:id="11852" w:author="shorny" w:date="2014-06-09T18:38:00Z">
              <w:rPr/>
            </w:rPrChange>
          </w:rPr>
          <w:t xml:space="preserve">  IF v_apptLName </w:t>
        </w:r>
        <w:r w:rsidRPr="00564129">
          <w:rPr>
            <w:rStyle w:val="keyword1"/>
            <w:sz w:val="18"/>
            <w:rPrChange w:id="11853" w:author="shorny" w:date="2014-06-09T18:38:00Z">
              <w:rPr>
                <w:rStyle w:val="keyword1"/>
              </w:rPr>
            </w:rPrChange>
          </w:rPr>
          <w:t>IS</w:t>
        </w:r>
        <w:r w:rsidRPr="00564129">
          <w:rPr>
            <w:sz w:val="18"/>
            <w:rPrChange w:id="11854" w:author="shorny" w:date="2014-06-09T18:38:00Z">
              <w:rPr/>
            </w:rPrChange>
          </w:rPr>
          <w:t xml:space="preserve"> </w:t>
        </w:r>
        <w:r w:rsidRPr="00564129">
          <w:rPr>
            <w:rStyle w:val="keyword1"/>
            <w:sz w:val="18"/>
            <w:rPrChange w:id="11855" w:author="shorny" w:date="2014-06-09T18:38:00Z">
              <w:rPr>
                <w:rStyle w:val="keyword1"/>
              </w:rPr>
            </w:rPrChange>
          </w:rPr>
          <w:t>NULL</w:t>
        </w:r>
        <w:r w:rsidRPr="00564129">
          <w:rPr>
            <w:sz w:val="18"/>
            <w:rPrChange w:id="11856" w:author="shorny" w:date="2014-06-09T18:38:00Z">
              <w:rPr/>
            </w:rPrChange>
          </w:rPr>
          <w:t xml:space="preserve"> </w:t>
        </w:r>
        <w:r w:rsidRPr="00564129">
          <w:rPr>
            <w:rStyle w:val="keyword1"/>
            <w:sz w:val="18"/>
            <w:rPrChange w:id="11857" w:author="shorny" w:date="2014-06-09T18:38:00Z">
              <w:rPr>
                <w:rStyle w:val="keyword1"/>
              </w:rPr>
            </w:rPrChange>
          </w:rPr>
          <w:t>THEN</w:t>
        </w:r>
      </w:ins>
    </w:p>
    <w:p w14:paraId="7BA33F60" w14:textId="77777777" w:rsidR="00564129" w:rsidRPr="00564129" w:rsidRDefault="00564129">
      <w:pPr>
        <w:pStyle w:val="HTMLPreformatted"/>
        <w:divId w:val="1477987617"/>
        <w:rPr>
          <w:ins w:id="11858" w:author="shorny" w:date="2014-06-09T18:38:00Z"/>
          <w:sz w:val="18"/>
          <w:rPrChange w:id="11859" w:author="shorny" w:date="2014-06-09T18:38:00Z">
            <w:rPr>
              <w:ins w:id="11860" w:author="shorny" w:date="2014-06-09T18:38:00Z"/>
            </w:rPr>
          </w:rPrChange>
        </w:rPr>
      </w:pPr>
      <w:ins w:id="11861" w:author="shorny" w:date="2014-06-09T18:38:00Z">
        <w:r w:rsidRPr="00564129">
          <w:rPr>
            <w:sz w:val="18"/>
            <w:rPrChange w:id="11862" w:author="shorny" w:date="2014-06-09T18:38:00Z">
              <w:rPr/>
            </w:rPrChange>
          </w:rPr>
          <w:t xml:space="preserve">    </w:t>
        </w:r>
        <w:r w:rsidRPr="00564129">
          <w:rPr>
            <w:rStyle w:val="keyword1"/>
            <w:sz w:val="18"/>
            <w:rPrChange w:id="11863" w:author="shorny" w:date="2014-06-09T18:38:00Z">
              <w:rPr>
                <w:rStyle w:val="keyword1"/>
              </w:rPr>
            </w:rPrChange>
          </w:rPr>
          <w:t>SET</w:t>
        </w:r>
        <w:r w:rsidRPr="00564129">
          <w:rPr>
            <w:sz w:val="18"/>
            <w:rPrChange w:id="11864" w:author="shorny" w:date="2014-06-09T18:38:00Z">
              <w:rPr/>
            </w:rPrChange>
          </w:rPr>
          <w:t xml:space="preserve"> v_apptLName = </w:t>
        </w:r>
        <w:r w:rsidRPr="00564129">
          <w:rPr>
            <w:rStyle w:val="string1"/>
            <w:sz w:val="18"/>
            <w:rPrChange w:id="11865" w:author="shorny" w:date="2014-06-09T18:38:00Z">
              <w:rPr>
                <w:rStyle w:val="string1"/>
              </w:rPr>
            </w:rPrChange>
          </w:rPr>
          <w:t>' (no lastname registered)'</w:t>
        </w:r>
        <w:r w:rsidRPr="00564129">
          <w:rPr>
            <w:sz w:val="18"/>
            <w:rPrChange w:id="11866" w:author="shorny" w:date="2014-06-09T18:38:00Z">
              <w:rPr/>
            </w:rPrChange>
          </w:rPr>
          <w:t>;</w:t>
        </w:r>
      </w:ins>
    </w:p>
    <w:p w14:paraId="40C339DD" w14:textId="77777777" w:rsidR="00564129" w:rsidRPr="00564129" w:rsidRDefault="00564129">
      <w:pPr>
        <w:pStyle w:val="HTMLPreformatted"/>
        <w:divId w:val="1477987617"/>
        <w:rPr>
          <w:ins w:id="11867" w:author="shorny" w:date="2014-06-09T18:38:00Z"/>
          <w:sz w:val="18"/>
          <w:rPrChange w:id="11868" w:author="shorny" w:date="2014-06-09T18:38:00Z">
            <w:rPr>
              <w:ins w:id="11869" w:author="shorny" w:date="2014-06-09T18:38:00Z"/>
            </w:rPr>
          </w:rPrChange>
        </w:rPr>
      </w:pPr>
      <w:ins w:id="11870" w:author="shorny" w:date="2014-06-09T18:38:00Z">
        <w:r w:rsidRPr="00564129">
          <w:rPr>
            <w:sz w:val="18"/>
            <w:rPrChange w:id="11871" w:author="shorny" w:date="2014-06-09T18:38:00Z">
              <w:rPr/>
            </w:rPrChange>
          </w:rPr>
          <w:t xml:space="preserve">  </w:t>
        </w:r>
        <w:r w:rsidRPr="00564129">
          <w:rPr>
            <w:rStyle w:val="keyword1"/>
            <w:sz w:val="18"/>
            <w:rPrChange w:id="11872" w:author="shorny" w:date="2014-06-09T18:38:00Z">
              <w:rPr>
                <w:rStyle w:val="keyword1"/>
              </w:rPr>
            </w:rPrChange>
          </w:rPr>
          <w:t>END</w:t>
        </w:r>
        <w:r w:rsidRPr="00564129">
          <w:rPr>
            <w:sz w:val="18"/>
            <w:rPrChange w:id="11873" w:author="shorny" w:date="2014-06-09T18:38:00Z">
              <w:rPr/>
            </w:rPrChange>
          </w:rPr>
          <w:t xml:space="preserve"> IF;</w:t>
        </w:r>
      </w:ins>
    </w:p>
    <w:p w14:paraId="1C8FB405" w14:textId="77777777" w:rsidR="00564129" w:rsidRPr="00564129" w:rsidRDefault="00564129">
      <w:pPr>
        <w:pStyle w:val="HTMLPreformatted"/>
        <w:divId w:val="1477987617"/>
        <w:rPr>
          <w:ins w:id="11874" w:author="shorny" w:date="2014-06-09T18:38:00Z"/>
          <w:sz w:val="18"/>
          <w:rPrChange w:id="11875" w:author="shorny" w:date="2014-06-09T18:38:00Z">
            <w:rPr>
              <w:ins w:id="11876" w:author="shorny" w:date="2014-06-09T18:38:00Z"/>
            </w:rPr>
          </w:rPrChange>
        </w:rPr>
      </w:pPr>
      <w:ins w:id="11877" w:author="shorny" w:date="2014-06-09T18:38:00Z">
        <w:r w:rsidRPr="00564129">
          <w:rPr>
            <w:sz w:val="18"/>
            <w:rPrChange w:id="11878" w:author="shorny" w:date="2014-06-09T18:38:00Z">
              <w:rPr/>
            </w:rPrChange>
          </w:rPr>
          <w:t xml:space="preserve">  IF v_apptEmail </w:t>
        </w:r>
        <w:r w:rsidRPr="00564129">
          <w:rPr>
            <w:rStyle w:val="keyword1"/>
            <w:sz w:val="18"/>
            <w:rPrChange w:id="11879" w:author="shorny" w:date="2014-06-09T18:38:00Z">
              <w:rPr>
                <w:rStyle w:val="keyword1"/>
              </w:rPr>
            </w:rPrChange>
          </w:rPr>
          <w:t>IS</w:t>
        </w:r>
        <w:r w:rsidRPr="00564129">
          <w:rPr>
            <w:sz w:val="18"/>
            <w:rPrChange w:id="11880" w:author="shorny" w:date="2014-06-09T18:38:00Z">
              <w:rPr/>
            </w:rPrChange>
          </w:rPr>
          <w:t xml:space="preserve"> </w:t>
        </w:r>
        <w:r w:rsidRPr="00564129">
          <w:rPr>
            <w:rStyle w:val="keyword1"/>
            <w:sz w:val="18"/>
            <w:rPrChange w:id="11881" w:author="shorny" w:date="2014-06-09T18:38:00Z">
              <w:rPr>
                <w:rStyle w:val="keyword1"/>
              </w:rPr>
            </w:rPrChange>
          </w:rPr>
          <w:t>NULL</w:t>
        </w:r>
        <w:r w:rsidRPr="00564129">
          <w:rPr>
            <w:sz w:val="18"/>
            <w:rPrChange w:id="11882" w:author="shorny" w:date="2014-06-09T18:38:00Z">
              <w:rPr/>
            </w:rPrChange>
          </w:rPr>
          <w:t xml:space="preserve"> </w:t>
        </w:r>
        <w:r w:rsidRPr="00564129">
          <w:rPr>
            <w:rStyle w:val="keyword1"/>
            <w:sz w:val="18"/>
            <w:rPrChange w:id="11883" w:author="shorny" w:date="2014-06-09T18:38:00Z">
              <w:rPr>
                <w:rStyle w:val="keyword1"/>
              </w:rPr>
            </w:rPrChange>
          </w:rPr>
          <w:t>THEN</w:t>
        </w:r>
      </w:ins>
    </w:p>
    <w:p w14:paraId="4FF9EA66" w14:textId="77777777" w:rsidR="00564129" w:rsidRPr="00564129" w:rsidRDefault="00564129">
      <w:pPr>
        <w:pStyle w:val="HTMLPreformatted"/>
        <w:divId w:val="1477987617"/>
        <w:rPr>
          <w:ins w:id="11884" w:author="shorny" w:date="2014-06-09T18:38:00Z"/>
          <w:sz w:val="18"/>
          <w:rPrChange w:id="11885" w:author="shorny" w:date="2014-06-09T18:38:00Z">
            <w:rPr>
              <w:ins w:id="11886" w:author="shorny" w:date="2014-06-09T18:38:00Z"/>
            </w:rPr>
          </w:rPrChange>
        </w:rPr>
      </w:pPr>
      <w:ins w:id="11887" w:author="shorny" w:date="2014-06-09T18:38:00Z">
        <w:r w:rsidRPr="00564129">
          <w:rPr>
            <w:sz w:val="18"/>
            <w:rPrChange w:id="11888" w:author="shorny" w:date="2014-06-09T18:38:00Z">
              <w:rPr/>
            </w:rPrChange>
          </w:rPr>
          <w:t xml:space="preserve">    </w:t>
        </w:r>
        <w:r w:rsidRPr="00564129">
          <w:rPr>
            <w:rStyle w:val="keyword1"/>
            <w:sz w:val="18"/>
            <w:rPrChange w:id="11889" w:author="shorny" w:date="2014-06-09T18:38:00Z">
              <w:rPr>
                <w:rStyle w:val="keyword1"/>
              </w:rPr>
            </w:rPrChange>
          </w:rPr>
          <w:t>SET</w:t>
        </w:r>
        <w:r w:rsidRPr="00564129">
          <w:rPr>
            <w:sz w:val="18"/>
            <w:rPrChange w:id="11890" w:author="shorny" w:date="2014-06-09T18:38:00Z">
              <w:rPr/>
            </w:rPrChange>
          </w:rPr>
          <w:t xml:space="preserve"> v_apptEmail = </w:t>
        </w:r>
        <w:r w:rsidRPr="00564129">
          <w:rPr>
            <w:rStyle w:val="string1"/>
            <w:sz w:val="18"/>
            <w:rPrChange w:id="11891" w:author="shorny" w:date="2014-06-09T18:38:00Z">
              <w:rPr>
                <w:rStyle w:val="string1"/>
              </w:rPr>
            </w:rPrChange>
          </w:rPr>
          <w:t>' (no email registered)'</w:t>
        </w:r>
        <w:r w:rsidRPr="00564129">
          <w:rPr>
            <w:sz w:val="18"/>
            <w:rPrChange w:id="11892" w:author="shorny" w:date="2014-06-09T18:38:00Z">
              <w:rPr/>
            </w:rPrChange>
          </w:rPr>
          <w:t>;</w:t>
        </w:r>
      </w:ins>
    </w:p>
    <w:p w14:paraId="41A228F1" w14:textId="77777777" w:rsidR="00564129" w:rsidRPr="00564129" w:rsidRDefault="00564129">
      <w:pPr>
        <w:pStyle w:val="HTMLPreformatted"/>
        <w:divId w:val="1477987617"/>
        <w:rPr>
          <w:ins w:id="11893" w:author="shorny" w:date="2014-06-09T18:38:00Z"/>
          <w:sz w:val="18"/>
          <w:rPrChange w:id="11894" w:author="shorny" w:date="2014-06-09T18:38:00Z">
            <w:rPr>
              <w:ins w:id="11895" w:author="shorny" w:date="2014-06-09T18:38:00Z"/>
            </w:rPr>
          </w:rPrChange>
        </w:rPr>
      </w:pPr>
      <w:ins w:id="11896" w:author="shorny" w:date="2014-06-09T18:38:00Z">
        <w:r w:rsidRPr="00564129">
          <w:rPr>
            <w:sz w:val="18"/>
            <w:rPrChange w:id="11897" w:author="shorny" w:date="2014-06-09T18:38:00Z">
              <w:rPr/>
            </w:rPrChange>
          </w:rPr>
          <w:t xml:space="preserve">  </w:t>
        </w:r>
        <w:r w:rsidRPr="00564129">
          <w:rPr>
            <w:rStyle w:val="keyword1"/>
            <w:sz w:val="18"/>
            <w:rPrChange w:id="11898" w:author="shorny" w:date="2014-06-09T18:38:00Z">
              <w:rPr>
                <w:rStyle w:val="keyword1"/>
              </w:rPr>
            </w:rPrChange>
          </w:rPr>
          <w:t>END</w:t>
        </w:r>
        <w:r w:rsidRPr="00564129">
          <w:rPr>
            <w:sz w:val="18"/>
            <w:rPrChange w:id="11899" w:author="shorny" w:date="2014-06-09T18:38:00Z">
              <w:rPr/>
            </w:rPrChange>
          </w:rPr>
          <w:t xml:space="preserve"> IF;</w:t>
        </w:r>
      </w:ins>
    </w:p>
    <w:p w14:paraId="05096FE2" w14:textId="77777777" w:rsidR="00564129" w:rsidRPr="00564129" w:rsidRDefault="00564129">
      <w:pPr>
        <w:pStyle w:val="HTMLPreformatted"/>
        <w:divId w:val="1477987617"/>
        <w:rPr>
          <w:ins w:id="11900" w:author="shorny" w:date="2014-06-09T18:38:00Z"/>
          <w:sz w:val="18"/>
          <w:rPrChange w:id="11901" w:author="shorny" w:date="2014-06-09T18:38:00Z">
            <w:rPr>
              <w:ins w:id="11902" w:author="shorny" w:date="2014-06-09T18:38:00Z"/>
            </w:rPr>
          </w:rPrChange>
        </w:rPr>
      </w:pPr>
    </w:p>
    <w:p w14:paraId="5615EBC5" w14:textId="77777777" w:rsidR="00564129" w:rsidRPr="00564129" w:rsidRDefault="00564129">
      <w:pPr>
        <w:pStyle w:val="HTMLPreformatted"/>
        <w:divId w:val="1477987617"/>
        <w:rPr>
          <w:ins w:id="11903" w:author="shorny" w:date="2014-06-09T18:38:00Z"/>
          <w:sz w:val="18"/>
          <w:rPrChange w:id="11904" w:author="shorny" w:date="2014-06-09T18:38:00Z">
            <w:rPr>
              <w:ins w:id="11905" w:author="shorny" w:date="2014-06-09T18:38:00Z"/>
            </w:rPr>
          </w:rPrChange>
        </w:rPr>
      </w:pPr>
      <w:ins w:id="11906" w:author="shorny" w:date="2014-06-09T18:38:00Z">
        <w:r w:rsidRPr="00564129">
          <w:rPr>
            <w:sz w:val="18"/>
            <w:rPrChange w:id="11907" w:author="shorny" w:date="2014-06-09T18:38:00Z">
              <w:rPr/>
            </w:rPrChange>
          </w:rPr>
          <w:t xml:space="preserve">  </w:t>
        </w:r>
        <w:r w:rsidRPr="00564129">
          <w:rPr>
            <w:rStyle w:val="keyword1"/>
            <w:sz w:val="18"/>
            <w:rPrChange w:id="11908" w:author="shorny" w:date="2014-06-09T18:38:00Z">
              <w:rPr>
                <w:rStyle w:val="keyword1"/>
              </w:rPr>
            </w:rPrChange>
          </w:rPr>
          <w:t>SELECT</w:t>
        </w:r>
        <w:r w:rsidRPr="00564129">
          <w:rPr>
            <w:sz w:val="18"/>
            <w:rPrChange w:id="11909" w:author="shorny" w:date="2014-06-09T18:38:00Z">
              <w:rPr/>
            </w:rPrChange>
          </w:rPr>
          <w:t xml:space="preserve"> FName, LName</w:t>
        </w:r>
      </w:ins>
    </w:p>
    <w:p w14:paraId="2202C706" w14:textId="77777777" w:rsidR="00564129" w:rsidRPr="00564129" w:rsidRDefault="00564129">
      <w:pPr>
        <w:pStyle w:val="HTMLPreformatted"/>
        <w:divId w:val="1477987617"/>
        <w:rPr>
          <w:ins w:id="11910" w:author="shorny" w:date="2014-06-09T18:38:00Z"/>
          <w:sz w:val="18"/>
          <w:rPrChange w:id="11911" w:author="shorny" w:date="2014-06-09T18:38:00Z">
            <w:rPr>
              <w:ins w:id="11912" w:author="shorny" w:date="2014-06-09T18:38:00Z"/>
            </w:rPr>
          </w:rPrChange>
        </w:rPr>
      </w:pPr>
      <w:ins w:id="11913" w:author="shorny" w:date="2014-06-09T18:38:00Z">
        <w:r w:rsidRPr="00564129">
          <w:rPr>
            <w:sz w:val="18"/>
            <w:rPrChange w:id="11914" w:author="shorny" w:date="2014-06-09T18:38:00Z">
              <w:rPr/>
            </w:rPrChange>
          </w:rPr>
          <w:t xml:space="preserve">  </w:t>
        </w:r>
        <w:r w:rsidRPr="00564129">
          <w:rPr>
            <w:rStyle w:val="keyword1"/>
            <w:sz w:val="18"/>
            <w:rPrChange w:id="11915" w:author="shorny" w:date="2014-06-09T18:38:00Z">
              <w:rPr>
                <w:rStyle w:val="keyword1"/>
              </w:rPr>
            </w:rPrChange>
          </w:rPr>
          <w:t>FROM</w:t>
        </w:r>
        <w:r w:rsidRPr="00564129">
          <w:rPr>
            <w:sz w:val="18"/>
            <w:rPrChange w:id="11916" w:author="shorny" w:date="2014-06-09T18:38:00Z">
              <w:rPr/>
            </w:rPrChange>
          </w:rPr>
          <w:t xml:space="preserve"> `University Staff Member` </w:t>
        </w:r>
        <w:r w:rsidRPr="00564129">
          <w:rPr>
            <w:rStyle w:val="keyword1"/>
            <w:sz w:val="18"/>
            <w:rPrChange w:id="11917" w:author="shorny" w:date="2014-06-09T18:38:00Z">
              <w:rPr>
                <w:rStyle w:val="keyword1"/>
              </w:rPr>
            </w:rPrChange>
          </w:rPr>
          <w:t>AS</w:t>
        </w:r>
        <w:r w:rsidRPr="00564129">
          <w:rPr>
            <w:sz w:val="18"/>
            <w:rPrChange w:id="11918" w:author="shorny" w:date="2014-06-09T18:38:00Z">
              <w:rPr/>
            </w:rPrChange>
          </w:rPr>
          <w:t xml:space="preserve"> USM</w:t>
        </w:r>
      </w:ins>
    </w:p>
    <w:p w14:paraId="5F99FE94" w14:textId="77777777" w:rsidR="00564129" w:rsidRPr="00564129" w:rsidRDefault="00564129">
      <w:pPr>
        <w:pStyle w:val="HTMLPreformatted"/>
        <w:divId w:val="1477987617"/>
        <w:rPr>
          <w:ins w:id="11919" w:author="shorny" w:date="2014-06-09T18:38:00Z"/>
          <w:sz w:val="18"/>
          <w:rPrChange w:id="11920" w:author="shorny" w:date="2014-06-09T18:38:00Z">
            <w:rPr>
              <w:ins w:id="11921" w:author="shorny" w:date="2014-06-09T18:38:00Z"/>
            </w:rPr>
          </w:rPrChange>
        </w:rPr>
      </w:pPr>
      <w:ins w:id="11922" w:author="shorny" w:date="2014-06-09T18:38:00Z">
        <w:r w:rsidRPr="00564129">
          <w:rPr>
            <w:sz w:val="18"/>
            <w:rPrChange w:id="11923" w:author="shorny" w:date="2014-06-09T18:38:00Z">
              <w:rPr/>
            </w:rPrChange>
          </w:rPr>
          <w:t xml:space="preserve">  </w:t>
        </w:r>
        <w:r w:rsidRPr="00564129">
          <w:rPr>
            <w:rStyle w:val="keyword1"/>
            <w:sz w:val="18"/>
            <w:rPrChange w:id="11924" w:author="shorny" w:date="2014-06-09T18:38:00Z">
              <w:rPr>
                <w:rStyle w:val="keyword1"/>
              </w:rPr>
            </w:rPrChange>
          </w:rPr>
          <w:t>WHERE</w:t>
        </w:r>
        <w:r w:rsidRPr="00564129">
          <w:rPr>
            <w:sz w:val="18"/>
            <w:rPrChange w:id="11925" w:author="shorny" w:date="2014-06-09T18:38:00Z">
              <w:rPr/>
            </w:rPrChange>
          </w:rPr>
          <w:t xml:space="preserve"> USM.StaffID = CURRENT_RHD_</w:t>
        </w:r>
        <w:proofErr w:type="gramStart"/>
        <w:r w:rsidRPr="00564129">
          <w:rPr>
            <w:sz w:val="18"/>
            <w:rPrChange w:id="11926" w:author="shorny" w:date="2014-06-09T18:38:00Z">
              <w:rPr/>
            </w:rPrChange>
          </w:rPr>
          <w:t>USER()</w:t>
        </w:r>
        <w:proofErr w:type="gramEnd"/>
      </w:ins>
    </w:p>
    <w:p w14:paraId="31C865F5" w14:textId="77777777" w:rsidR="00564129" w:rsidRPr="00564129" w:rsidRDefault="00564129">
      <w:pPr>
        <w:pStyle w:val="HTMLPreformatted"/>
        <w:divId w:val="1477987617"/>
        <w:rPr>
          <w:ins w:id="11927" w:author="shorny" w:date="2014-06-09T18:38:00Z"/>
          <w:sz w:val="18"/>
          <w:rPrChange w:id="11928" w:author="shorny" w:date="2014-06-09T18:38:00Z">
            <w:rPr>
              <w:ins w:id="11929" w:author="shorny" w:date="2014-06-09T18:38:00Z"/>
            </w:rPr>
          </w:rPrChange>
        </w:rPr>
      </w:pPr>
      <w:ins w:id="11930" w:author="shorny" w:date="2014-06-09T18:38:00Z">
        <w:r w:rsidRPr="00564129">
          <w:rPr>
            <w:sz w:val="18"/>
            <w:rPrChange w:id="11931" w:author="shorny" w:date="2014-06-09T18:38:00Z">
              <w:rPr/>
            </w:rPrChange>
          </w:rPr>
          <w:t xml:space="preserve">  </w:t>
        </w:r>
        <w:r w:rsidRPr="00564129">
          <w:rPr>
            <w:rStyle w:val="keyword1"/>
            <w:sz w:val="18"/>
            <w:rPrChange w:id="11932" w:author="shorny" w:date="2014-06-09T18:38:00Z">
              <w:rPr>
                <w:rStyle w:val="keyword1"/>
              </w:rPr>
            </w:rPrChange>
          </w:rPr>
          <w:t>INTO</w:t>
        </w:r>
        <w:r w:rsidRPr="00564129">
          <w:rPr>
            <w:sz w:val="18"/>
            <w:rPrChange w:id="11933" w:author="shorny" w:date="2014-06-09T18:38:00Z">
              <w:rPr/>
            </w:rPrChange>
          </w:rPr>
          <w:t xml:space="preserve"> v_agentFName, v_agentLName;</w:t>
        </w:r>
      </w:ins>
    </w:p>
    <w:p w14:paraId="6FFC3AF2" w14:textId="77777777" w:rsidR="00564129" w:rsidRPr="00564129" w:rsidRDefault="00564129">
      <w:pPr>
        <w:pStyle w:val="HTMLPreformatted"/>
        <w:divId w:val="1477987617"/>
        <w:rPr>
          <w:ins w:id="11934" w:author="shorny" w:date="2014-06-09T18:38:00Z"/>
          <w:sz w:val="18"/>
          <w:rPrChange w:id="11935" w:author="shorny" w:date="2014-06-09T18:38:00Z">
            <w:rPr>
              <w:ins w:id="11936" w:author="shorny" w:date="2014-06-09T18:38:00Z"/>
            </w:rPr>
          </w:rPrChange>
        </w:rPr>
      </w:pPr>
    </w:p>
    <w:p w14:paraId="3A6E590A" w14:textId="77777777" w:rsidR="00564129" w:rsidRPr="00564129" w:rsidRDefault="00564129">
      <w:pPr>
        <w:pStyle w:val="HTMLPreformatted"/>
        <w:divId w:val="1477987617"/>
        <w:rPr>
          <w:ins w:id="11937" w:author="shorny" w:date="2014-06-09T18:38:00Z"/>
          <w:sz w:val="18"/>
          <w:rPrChange w:id="11938" w:author="shorny" w:date="2014-06-09T18:38:00Z">
            <w:rPr>
              <w:ins w:id="11939" w:author="shorny" w:date="2014-06-09T18:38:00Z"/>
            </w:rPr>
          </w:rPrChange>
        </w:rPr>
      </w:pPr>
      <w:ins w:id="11940" w:author="shorny" w:date="2014-06-09T18:38:00Z">
        <w:r w:rsidRPr="00564129">
          <w:rPr>
            <w:sz w:val="18"/>
            <w:rPrChange w:id="11941" w:author="shorny" w:date="2014-06-09T18:38:00Z">
              <w:rPr/>
            </w:rPrChange>
          </w:rPr>
          <w:t xml:space="preserve">  </w:t>
        </w:r>
        <w:r w:rsidRPr="00564129">
          <w:rPr>
            <w:rStyle w:val="keyword1"/>
            <w:sz w:val="18"/>
            <w:rPrChange w:id="11942" w:author="shorny" w:date="2014-06-09T18:38:00Z">
              <w:rPr>
                <w:rStyle w:val="keyword1"/>
              </w:rPr>
            </w:rPrChange>
          </w:rPr>
          <w:t>SELECT</w:t>
        </w:r>
        <w:r w:rsidRPr="00564129">
          <w:rPr>
            <w:sz w:val="18"/>
            <w:rPrChange w:id="11943" w:author="shorny" w:date="2014-06-09T18:38:00Z">
              <w:rPr/>
            </w:rPrChange>
          </w:rPr>
          <w:t xml:space="preserve"> DecisionTypeID</w:t>
        </w:r>
      </w:ins>
    </w:p>
    <w:p w14:paraId="365AA987" w14:textId="77777777" w:rsidR="00564129" w:rsidRPr="00564129" w:rsidRDefault="00564129">
      <w:pPr>
        <w:pStyle w:val="HTMLPreformatted"/>
        <w:divId w:val="1477987617"/>
        <w:rPr>
          <w:ins w:id="11944" w:author="shorny" w:date="2014-06-09T18:38:00Z"/>
          <w:sz w:val="18"/>
          <w:rPrChange w:id="11945" w:author="shorny" w:date="2014-06-09T18:38:00Z">
            <w:rPr>
              <w:ins w:id="11946" w:author="shorny" w:date="2014-06-09T18:38:00Z"/>
            </w:rPr>
          </w:rPrChange>
        </w:rPr>
      </w:pPr>
      <w:ins w:id="11947" w:author="shorny" w:date="2014-06-09T18:38:00Z">
        <w:r w:rsidRPr="00564129">
          <w:rPr>
            <w:sz w:val="18"/>
            <w:rPrChange w:id="11948" w:author="shorny" w:date="2014-06-09T18:38:00Z">
              <w:rPr/>
            </w:rPrChange>
          </w:rPr>
          <w:t xml:space="preserve">  </w:t>
        </w:r>
        <w:r w:rsidRPr="00564129">
          <w:rPr>
            <w:rStyle w:val="keyword1"/>
            <w:sz w:val="18"/>
            <w:rPrChange w:id="11949" w:author="shorny" w:date="2014-06-09T18:38:00Z">
              <w:rPr>
                <w:rStyle w:val="keyword1"/>
              </w:rPr>
            </w:rPrChange>
          </w:rPr>
          <w:t>FROM</w:t>
        </w:r>
        <w:r w:rsidRPr="00564129">
          <w:rPr>
            <w:sz w:val="18"/>
            <w:rPrChange w:id="11950" w:author="shorny" w:date="2014-06-09T18:38:00Z">
              <w:rPr/>
            </w:rPrChange>
          </w:rPr>
          <w:t xml:space="preserve"> `Decision </w:t>
        </w:r>
        <w:r w:rsidRPr="00564129">
          <w:rPr>
            <w:rStyle w:val="keyword1"/>
            <w:sz w:val="18"/>
            <w:rPrChange w:id="11951" w:author="shorny" w:date="2014-06-09T18:38:00Z">
              <w:rPr>
                <w:rStyle w:val="keyword1"/>
              </w:rPr>
            </w:rPrChange>
          </w:rPr>
          <w:t>Type</w:t>
        </w:r>
        <w:r w:rsidRPr="00564129">
          <w:rPr>
            <w:sz w:val="18"/>
            <w:rPrChange w:id="11952" w:author="shorny" w:date="2014-06-09T18:38:00Z">
              <w:rPr/>
            </w:rPrChange>
          </w:rPr>
          <w:t xml:space="preserve">` </w:t>
        </w:r>
        <w:r w:rsidRPr="00564129">
          <w:rPr>
            <w:rStyle w:val="keyword1"/>
            <w:sz w:val="18"/>
            <w:rPrChange w:id="11953" w:author="shorny" w:date="2014-06-09T18:38:00Z">
              <w:rPr>
                <w:rStyle w:val="keyword1"/>
              </w:rPr>
            </w:rPrChange>
          </w:rPr>
          <w:t>AS</w:t>
        </w:r>
        <w:r w:rsidRPr="00564129">
          <w:rPr>
            <w:sz w:val="18"/>
            <w:rPrChange w:id="11954" w:author="shorny" w:date="2014-06-09T18:38:00Z">
              <w:rPr/>
            </w:rPrChange>
          </w:rPr>
          <w:t xml:space="preserve"> DT</w:t>
        </w:r>
      </w:ins>
    </w:p>
    <w:p w14:paraId="4F26722A" w14:textId="77777777" w:rsidR="00564129" w:rsidRPr="00564129" w:rsidRDefault="00564129">
      <w:pPr>
        <w:pStyle w:val="HTMLPreformatted"/>
        <w:divId w:val="1477987617"/>
        <w:rPr>
          <w:ins w:id="11955" w:author="shorny" w:date="2014-06-09T18:38:00Z"/>
          <w:sz w:val="18"/>
          <w:rPrChange w:id="11956" w:author="shorny" w:date="2014-06-09T18:38:00Z">
            <w:rPr>
              <w:ins w:id="11957" w:author="shorny" w:date="2014-06-09T18:38:00Z"/>
            </w:rPr>
          </w:rPrChange>
        </w:rPr>
      </w:pPr>
      <w:ins w:id="11958" w:author="shorny" w:date="2014-06-09T18:38:00Z">
        <w:r w:rsidRPr="00564129">
          <w:rPr>
            <w:sz w:val="18"/>
            <w:rPrChange w:id="11959" w:author="shorny" w:date="2014-06-09T18:38:00Z">
              <w:rPr/>
            </w:rPrChange>
          </w:rPr>
          <w:t xml:space="preserve">  </w:t>
        </w:r>
        <w:r w:rsidRPr="00564129">
          <w:rPr>
            <w:rStyle w:val="keyword1"/>
            <w:sz w:val="18"/>
            <w:rPrChange w:id="11960" w:author="shorny" w:date="2014-06-09T18:38:00Z">
              <w:rPr>
                <w:rStyle w:val="keyword1"/>
              </w:rPr>
            </w:rPrChange>
          </w:rPr>
          <w:t>WHERE</w:t>
        </w:r>
        <w:r w:rsidRPr="00564129">
          <w:rPr>
            <w:sz w:val="18"/>
            <w:rPrChange w:id="11961" w:author="shorny" w:date="2014-06-09T18:38:00Z">
              <w:rPr/>
            </w:rPrChange>
          </w:rPr>
          <w:t xml:space="preserve"> DT.</w:t>
        </w:r>
        <w:r w:rsidRPr="00564129">
          <w:rPr>
            <w:rStyle w:val="keyword1"/>
            <w:sz w:val="18"/>
            <w:rPrChange w:id="11962" w:author="shorny" w:date="2014-06-09T18:38:00Z">
              <w:rPr>
                <w:rStyle w:val="keyword1"/>
              </w:rPr>
            </w:rPrChange>
          </w:rPr>
          <w:t>type</w:t>
        </w:r>
        <w:r w:rsidRPr="00564129">
          <w:rPr>
            <w:sz w:val="18"/>
            <w:rPrChange w:id="11963" w:author="shorny" w:date="2014-06-09T18:38:00Z">
              <w:rPr/>
            </w:rPrChange>
          </w:rPr>
          <w:t xml:space="preserve"> </w:t>
        </w:r>
        <w:r w:rsidRPr="00564129">
          <w:rPr>
            <w:rStyle w:val="keyword1"/>
            <w:sz w:val="18"/>
            <w:rPrChange w:id="11964" w:author="shorny" w:date="2014-06-09T18:38:00Z">
              <w:rPr>
                <w:rStyle w:val="keyword1"/>
              </w:rPr>
            </w:rPrChange>
          </w:rPr>
          <w:t>LIKE</w:t>
        </w:r>
        <w:r w:rsidRPr="00564129">
          <w:rPr>
            <w:sz w:val="18"/>
            <w:rPrChange w:id="11965" w:author="shorny" w:date="2014-06-09T18:38:00Z">
              <w:rPr/>
            </w:rPrChange>
          </w:rPr>
          <w:t xml:space="preserve"> </w:t>
        </w:r>
        <w:r w:rsidRPr="00564129">
          <w:rPr>
            <w:rStyle w:val="string1"/>
            <w:sz w:val="18"/>
            <w:rPrChange w:id="11966" w:author="shorny" w:date="2014-06-09T18:38:00Z">
              <w:rPr>
                <w:rStyle w:val="string1"/>
              </w:rPr>
            </w:rPrChange>
          </w:rPr>
          <w:t>'change.flag.addition'</w:t>
        </w:r>
      </w:ins>
    </w:p>
    <w:p w14:paraId="10F69219" w14:textId="77777777" w:rsidR="00564129" w:rsidRPr="00564129" w:rsidRDefault="00564129">
      <w:pPr>
        <w:pStyle w:val="HTMLPreformatted"/>
        <w:divId w:val="1477987617"/>
        <w:rPr>
          <w:ins w:id="11967" w:author="shorny" w:date="2014-06-09T18:38:00Z"/>
          <w:sz w:val="18"/>
          <w:rPrChange w:id="11968" w:author="shorny" w:date="2014-06-09T18:38:00Z">
            <w:rPr>
              <w:ins w:id="11969" w:author="shorny" w:date="2014-06-09T18:38:00Z"/>
            </w:rPr>
          </w:rPrChange>
        </w:rPr>
      </w:pPr>
      <w:ins w:id="11970" w:author="shorny" w:date="2014-06-09T18:38:00Z">
        <w:r w:rsidRPr="00564129">
          <w:rPr>
            <w:sz w:val="18"/>
            <w:rPrChange w:id="11971" w:author="shorny" w:date="2014-06-09T18:38:00Z">
              <w:rPr/>
            </w:rPrChange>
          </w:rPr>
          <w:t xml:space="preserve">  </w:t>
        </w:r>
        <w:r w:rsidRPr="00564129">
          <w:rPr>
            <w:rStyle w:val="keyword1"/>
            <w:sz w:val="18"/>
            <w:rPrChange w:id="11972" w:author="shorny" w:date="2014-06-09T18:38:00Z">
              <w:rPr>
                <w:rStyle w:val="keyword1"/>
              </w:rPr>
            </w:rPrChange>
          </w:rPr>
          <w:t>INTO</w:t>
        </w:r>
        <w:r w:rsidRPr="00564129">
          <w:rPr>
            <w:sz w:val="18"/>
            <w:rPrChange w:id="11973" w:author="shorny" w:date="2014-06-09T18:38:00Z">
              <w:rPr/>
            </w:rPrChange>
          </w:rPr>
          <w:t xml:space="preserve"> v_decisionTypeID;</w:t>
        </w:r>
      </w:ins>
    </w:p>
    <w:p w14:paraId="5E4F7E94" w14:textId="77777777" w:rsidR="00564129" w:rsidRPr="00564129" w:rsidRDefault="00564129">
      <w:pPr>
        <w:pStyle w:val="HTMLPreformatted"/>
        <w:divId w:val="1477987617"/>
        <w:rPr>
          <w:ins w:id="11974" w:author="shorny" w:date="2014-06-09T18:38:00Z"/>
          <w:sz w:val="18"/>
          <w:rPrChange w:id="11975" w:author="shorny" w:date="2014-06-09T18:38:00Z">
            <w:rPr>
              <w:ins w:id="11976" w:author="shorny" w:date="2014-06-09T18:38:00Z"/>
            </w:rPr>
          </w:rPrChange>
        </w:rPr>
      </w:pPr>
    </w:p>
    <w:p w14:paraId="2AB7E822" w14:textId="77777777" w:rsidR="00564129" w:rsidRPr="00564129" w:rsidRDefault="00564129">
      <w:pPr>
        <w:pStyle w:val="HTMLPreformatted"/>
        <w:divId w:val="1477987617"/>
        <w:rPr>
          <w:ins w:id="11977" w:author="shorny" w:date="2014-06-09T18:38:00Z"/>
          <w:sz w:val="18"/>
          <w:rPrChange w:id="11978" w:author="shorny" w:date="2014-06-09T18:38:00Z">
            <w:rPr>
              <w:ins w:id="11979" w:author="shorny" w:date="2014-06-09T18:38:00Z"/>
            </w:rPr>
          </w:rPrChange>
        </w:rPr>
      </w:pPr>
      <w:ins w:id="11980" w:author="shorny" w:date="2014-06-09T18:38:00Z">
        <w:r w:rsidRPr="00564129">
          <w:rPr>
            <w:sz w:val="18"/>
            <w:rPrChange w:id="11981" w:author="shorny" w:date="2014-06-09T18:38:00Z">
              <w:rPr/>
            </w:rPrChange>
          </w:rPr>
          <w:t xml:space="preserve">  </w:t>
        </w:r>
        <w:r w:rsidRPr="00564129">
          <w:rPr>
            <w:rStyle w:val="keyword1"/>
            <w:sz w:val="18"/>
            <w:rPrChange w:id="11982" w:author="shorny" w:date="2014-06-09T18:38:00Z">
              <w:rPr>
                <w:rStyle w:val="keyword1"/>
              </w:rPr>
            </w:rPrChange>
          </w:rPr>
          <w:t>SET</w:t>
        </w:r>
        <w:r w:rsidRPr="00564129">
          <w:rPr>
            <w:sz w:val="18"/>
            <w:rPrChange w:id="11983" w:author="shorny" w:date="2014-06-09T18:38:00Z">
              <w:rPr/>
            </w:rPrChange>
          </w:rPr>
          <w:t xml:space="preserve"> v_comment = </w:t>
        </w:r>
        <w:proofErr w:type="gramStart"/>
        <w:r w:rsidRPr="00564129">
          <w:rPr>
            <w:sz w:val="18"/>
            <w:rPrChange w:id="11984" w:author="shorny" w:date="2014-06-09T18:38:00Z">
              <w:rPr/>
            </w:rPrChange>
          </w:rPr>
          <w:t>CONCAT(</w:t>
        </w:r>
        <w:proofErr w:type="gramEnd"/>
      </w:ins>
    </w:p>
    <w:p w14:paraId="6C511732" w14:textId="77777777" w:rsidR="00564129" w:rsidRPr="00564129" w:rsidRDefault="00564129">
      <w:pPr>
        <w:pStyle w:val="HTMLPreformatted"/>
        <w:divId w:val="1477987617"/>
        <w:rPr>
          <w:ins w:id="11985" w:author="shorny" w:date="2014-06-09T18:38:00Z"/>
          <w:sz w:val="18"/>
          <w:rPrChange w:id="11986" w:author="shorny" w:date="2014-06-09T18:38:00Z">
            <w:rPr>
              <w:ins w:id="11987" w:author="shorny" w:date="2014-06-09T18:38:00Z"/>
            </w:rPr>
          </w:rPrChange>
        </w:rPr>
      </w:pPr>
      <w:ins w:id="11988" w:author="shorny" w:date="2014-06-09T18:38:00Z">
        <w:r w:rsidRPr="00564129">
          <w:rPr>
            <w:sz w:val="18"/>
            <w:rPrChange w:id="11989" w:author="shorny" w:date="2014-06-09T18:38:00Z">
              <w:rPr/>
            </w:rPrChange>
          </w:rPr>
          <w:t xml:space="preserve">  </w:t>
        </w:r>
        <w:r w:rsidRPr="00564129">
          <w:rPr>
            <w:rStyle w:val="string1"/>
            <w:sz w:val="18"/>
            <w:rPrChange w:id="11990" w:author="shorny" w:date="2014-06-09T18:38:00Z">
              <w:rPr>
                <w:rStyle w:val="string1"/>
              </w:rPr>
            </w:rPrChange>
          </w:rPr>
          <w:t>'Your flagged interest in an RHD application from '</w:t>
        </w:r>
        <w:r w:rsidRPr="00564129">
          <w:rPr>
            <w:sz w:val="18"/>
            <w:rPrChange w:id="11991" w:author="shorny" w:date="2014-06-09T18:38:00Z">
              <w:rPr/>
            </w:rPrChange>
          </w:rPr>
          <w:t>,</w:t>
        </w:r>
      </w:ins>
    </w:p>
    <w:p w14:paraId="7DF3D7DD" w14:textId="77777777" w:rsidR="00564129" w:rsidRPr="00564129" w:rsidRDefault="00564129">
      <w:pPr>
        <w:pStyle w:val="HTMLPreformatted"/>
        <w:divId w:val="1477987617"/>
        <w:rPr>
          <w:ins w:id="11992" w:author="shorny" w:date="2014-06-09T18:38:00Z"/>
          <w:sz w:val="18"/>
          <w:rPrChange w:id="11993" w:author="shorny" w:date="2014-06-09T18:38:00Z">
            <w:rPr>
              <w:ins w:id="11994" w:author="shorny" w:date="2014-06-09T18:38:00Z"/>
            </w:rPr>
          </w:rPrChange>
        </w:rPr>
      </w:pPr>
      <w:ins w:id="11995" w:author="shorny" w:date="2014-06-09T18:38:00Z">
        <w:r w:rsidRPr="00564129">
          <w:rPr>
            <w:sz w:val="18"/>
            <w:rPrChange w:id="11996" w:author="shorny" w:date="2014-06-09T18:38:00Z">
              <w:rPr/>
            </w:rPrChange>
          </w:rPr>
          <w:t xml:space="preserve">  v_apptFName, </w:t>
        </w:r>
        <w:r w:rsidRPr="00564129">
          <w:rPr>
            <w:rStyle w:val="string1"/>
            <w:sz w:val="18"/>
            <w:rPrChange w:id="11997" w:author="shorny" w:date="2014-06-09T18:38:00Z">
              <w:rPr>
                <w:rStyle w:val="string1"/>
              </w:rPr>
            </w:rPrChange>
          </w:rPr>
          <w:t>' '</w:t>
        </w:r>
        <w:r w:rsidRPr="00564129">
          <w:rPr>
            <w:sz w:val="18"/>
            <w:rPrChange w:id="11998" w:author="shorny" w:date="2014-06-09T18:38:00Z">
              <w:rPr/>
            </w:rPrChange>
          </w:rPr>
          <w:t>, v_apptLName,</w:t>
        </w:r>
      </w:ins>
    </w:p>
    <w:p w14:paraId="0EAD3F7C" w14:textId="77777777" w:rsidR="00564129" w:rsidRPr="00564129" w:rsidRDefault="00564129">
      <w:pPr>
        <w:pStyle w:val="HTMLPreformatted"/>
        <w:divId w:val="1477987617"/>
        <w:rPr>
          <w:ins w:id="11999" w:author="shorny" w:date="2014-06-09T18:38:00Z"/>
          <w:sz w:val="18"/>
          <w:rPrChange w:id="12000" w:author="shorny" w:date="2014-06-09T18:38:00Z">
            <w:rPr>
              <w:ins w:id="12001" w:author="shorny" w:date="2014-06-09T18:38:00Z"/>
            </w:rPr>
          </w:rPrChange>
        </w:rPr>
      </w:pPr>
      <w:ins w:id="12002" w:author="shorny" w:date="2014-06-09T18:38:00Z">
        <w:r w:rsidRPr="00564129">
          <w:rPr>
            <w:sz w:val="18"/>
            <w:rPrChange w:id="12003" w:author="shorny" w:date="2014-06-09T18:38:00Z">
              <w:rPr/>
            </w:rPrChange>
          </w:rPr>
          <w:t xml:space="preserve">  </w:t>
        </w:r>
        <w:r w:rsidRPr="00564129">
          <w:rPr>
            <w:rStyle w:val="string1"/>
            <w:sz w:val="18"/>
            <w:rPrChange w:id="12004" w:author="shorny" w:date="2014-06-09T18:38:00Z">
              <w:rPr>
                <w:rStyle w:val="string1"/>
              </w:rPr>
            </w:rPrChange>
          </w:rPr>
          <w:t>' (application ID '</w:t>
        </w:r>
        <w:r w:rsidRPr="00564129">
          <w:rPr>
            <w:sz w:val="18"/>
            <w:rPrChange w:id="12005" w:author="shorny" w:date="2014-06-09T18:38:00Z">
              <w:rPr/>
            </w:rPrChange>
          </w:rPr>
          <w:t xml:space="preserve">, </w:t>
        </w:r>
        <w:r w:rsidRPr="00564129">
          <w:rPr>
            <w:rStyle w:val="keyword1"/>
            <w:sz w:val="18"/>
            <w:rPrChange w:id="12006" w:author="shorny" w:date="2014-06-09T18:38:00Z">
              <w:rPr>
                <w:rStyle w:val="keyword1"/>
              </w:rPr>
            </w:rPrChange>
          </w:rPr>
          <w:t>OLD</w:t>
        </w:r>
        <w:r w:rsidRPr="00564129">
          <w:rPr>
            <w:sz w:val="18"/>
            <w:rPrChange w:id="12007" w:author="shorny" w:date="2014-06-09T18:38:00Z">
              <w:rPr/>
            </w:rPrChange>
          </w:rPr>
          <w:t xml:space="preserve">.ApplicationID, </w:t>
        </w:r>
        <w:r w:rsidRPr="00564129">
          <w:rPr>
            <w:rStyle w:val="string1"/>
            <w:sz w:val="18"/>
            <w:rPrChange w:id="12008" w:author="shorny" w:date="2014-06-09T18:38:00Z">
              <w:rPr>
                <w:rStyle w:val="string1"/>
              </w:rPr>
            </w:rPrChange>
          </w:rPr>
          <w:t>') has been removed. '</w:t>
        </w:r>
        <w:r w:rsidRPr="00564129">
          <w:rPr>
            <w:sz w:val="18"/>
            <w:rPrChange w:id="12009" w:author="shorny" w:date="2014-06-09T18:38:00Z">
              <w:rPr/>
            </w:rPrChange>
          </w:rPr>
          <w:t>,</w:t>
        </w:r>
      </w:ins>
    </w:p>
    <w:p w14:paraId="276937D0" w14:textId="77777777" w:rsidR="00564129" w:rsidRPr="00564129" w:rsidRDefault="00564129">
      <w:pPr>
        <w:pStyle w:val="HTMLPreformatted"/>
        <w:divId w:val="1477987617"/>
        <w:rPr>
          <w:ins w:id="12010" w:author="shorny" w:date="2014-06-09T18:38:00Z"/>
          <w:sz w:val="18"/>
          <w:rPrChange w:id="12011" w:author="shorny" w:date="2014-06-09T18:38:00Z">
            <w:rPr>
              <w:ins w:id="12012" w:author="shorny" w:date="2014-06-09T18:38:00Z"/>
            </w:rPr>
          </w:rPrChange>
        </w:rPr>
      </w:pPr>
      <w:ins w:id="12013" w:author="shorny" w:date="2014-06-09T18:38:00Z">
        <w:r w:rsidRPr="00564129">
          <w:rPr>
            <w:sz w:val="18"/>
            <w:rPrChange w:id="12014" w:author="shorny" w:date="2014-06-09T18:38:00Z">
              <w:rPr/>
            </w:rPrChange>
          </w:rPr>
          <w:t xml:space="preserve">  </w:t>
        </w:r>
        <w:r w:rsidRPr="00564129">
          <w:rPr>
            <w:rStyle w:val="string1"/>
            <w:sz w:val="18"/>
            <w:rPrChange w:id="12015" w:author="shorny" w:date="2014-06-09T18:38:00Z">
              <w:rPr>
                <w:rStyle w:val="string1"/>
              </w:rPr>
            </w:rPrChange>
          </w:rPr>
          <w:t>'This change made by '</w:t>
        </w:r>
        <w:r w:rsidRPr="00564129">
          <w:rPr>
            <w:sz w:val="18"/>
            <w:rPrChange w:id="12016" w:author="shorny" w:date="2014-06-09T18:38:00Z">
              <w:rPr/>
            </w:rPrChange>
          </w:rPr>
          <w:t xml:space="preserve">, v_agentFName, </w:t>
        </w:r>
        <w:r w:rsidRPr="00564129">
          <w:rPr>
            <w:rStyle w:val="string1"/>
            <w:sz w:val="18"/>
            <w:rPrChange w:id="12017" w:author="shorny" w:date="2014-06-09T18:38:00Z">
              <w:rPr>
                <w:rStyle w:val="string1"/>
              </w:rPr>
            </w:rPrChange>
          </w:rPr>
          <w:t>' '</w:t>
        </w:r>
        <w:r w:rsidRPr="00564129">
          <w:rPr>
            <w:sz w:val="18"/>
            <w:rPrChange w:id="12018" w:author="shorny" w:date="2014-06-09T18:38:00Z">
              <w:rPr/>
            </w:rPrChange>
          </w:rPr>
          <w:t xml:space="preserve">, v_agentLName, </w:t>
        </w:r>
        <w:r w:rsidRPr="00564129">
          <w:rPr>
            <w:rStyle w:val="string1"/>
            <w:sz w:val="18"/>
            <w:rPrChange w:id="12019" w:author="shorny" w:date="2014-06-09T18:38:00Z">
              <w:rPr>
                <w:rStyle w:val="string1"/>
              </w:rPr>
            </w:rPrChange>
          </w:rPr>
          <w:t>'.'</w:t>
        </w:r>
        <w:r w:rsidRPr="00564129">
          <w:rPr>
            <w:sz w:val="18"/>
            <w:rPrChange w:id="12020" w:author="shorny" w:date="2014-06-09T18:38:00Z">
              <w:rPr/>
            </w:rPrChange>
          </w:rPr>
          <w:t>);</w:t>
        </w:r>
      </w:ins>
    </w:p>
    <w:p w14:paraId="0A8EF025" w14:textId="77777777" w:rsidR="00564129" w:rsidRPr="00564129" w:rsidRDefault="00564129">
      <w:pPr>
        <w:pStyle w:val="HTMLPreformatted"/>
        <w:divId w:val="1477987617"/>
        <w:rPr>
          <w:ins w:id="12021" w:author="shorny" w:date="2014-06-09T18:38:00Z"/>
          <w:sz w:val="18"/>
          <w:rPrChange w:id="12022" w:author="shorny" w:date="2014-06-09T18:38:00Z">
            <w:rPr>
              <w:ins w:id="12023" w:author="shorny" w:date="2014-06-09T18:38:00Z"/>
            </w:rPr>
          </w:rPrChange>
        </w:rPr>
      </w:pPr>
    </w:p>
    <w:p w14:paraId="289F7D28" w14:textId="77777777" w:rsidR="00564129" w:rsidRPr="00564129" w:rsidRDefault="00564129">
      <w:pPr>
        <w:pStyle w:val="HTMLPreformatted"/>
        <w:divId w:val="1477987617"/>
        <w:rPr>
          <w:ins w:id="12024" w:author="shorny" w:date="2014-06-09T18:38:00Z"/>
          <w:sz w:val="18"/>
          <w:rPrChange w:id="12025" w:author="shorny" w:date="2014-06-09T18:38:00Z">
            <w:rPr>
              <w:ins w:id="12026" w:author="shorny" w:date="2014-06-09T18:38:00Z"/>
            </w:rPr>
          </w:rPrChange>
        </w:rPr>
      </w:pPr>
      <w:ins w:id="12027" w:author="shorny" w:date="2014-06-09T18:38:00Z">
        <w:r w:rsidRPr="00564129">
          <w:rPr>
            <w:sz w:val="18"/>
            <w:rPrChange w:id="12028" w:author="shorny" w:date="2014-06-09T18:38:00Z">
              <w:rPr/>
            </w:rPrChange>
          </w:rPr>
          <w:t xml:space="preserve">  </w:t>
        </w:r>
        <w:r w:rsidRPr="00564129">
          <w:rPr>
            <w:rStyle w:val="keyword1"/>
            <w:sz w:val="18"/>
            <w:rPrChange w:id="12029" w:author="shorny" w:date="2014-06-09T18:38:00Z">
              <w:rPr>
                <w:rStyle w:val="keyword1"/>
              </w:rPr>
            </w:rPrChange>
          </w:rPr>
          <w:t>INSERT</w:t>
        </w:r>
        <w:r w:rsidRPr="00564129">
          <w:rPr>
            <w:sz w:val="18"/>
            <w:rPrChange w:id="12030" w:author="shorny" w:date="2014-06-09T18:38:00Z">
              <w:rPr/>
            </w:rPrChange>
          </w:rPr>
          <w:t xml:space="preserve"> </w:t>
        </w:r>
        <w:r w:rsidRPr="00564129">
          <w:rPr>
            <w:rStyle w:val="keyword1"/>
            <w:sz w:val="18"/>
            <w:rPrChange w:id="12031" w:author="shorny" w:date="2014-06-09T18:38:00Z">
              <w:rPr>
                <w:rStyle w:val="keyword1"/>
              </w:rPr>
            </w:rPrChange>
          </w:rPr>
          <w:t>INTO</w:t>
        </w:r>
        <w:r w:rsidRPr="00564129">
          <w:rPr>
            <w:sz w:val="18"/>
            <w:rPrChange w:id="12032" w:author="shorny" w:date="2014-06-09T18:38:00Z">
              <w:rPr/>
            </w:rPrChange>
          </w:rPr>
          <w:t xml:space="preserve"> </w:t>
        </w:r>
        <w:proofErr w:type="gramStart"/>
        <w:r w:rsidRPr="00564129">
          <w:rPr>
            <w:sz w:val="18"/>
            <w:rPrChange w:id="12033" w:author="shorny" w:date="2014-06-09T18:38:00Z">
              <w:rPr/>
            </w:rPrChange>
          </w:rPr>
          <w:t>Decision(</w:t>
        </w:r>
        <w:proofErr w:type="gramEnd"/>
        <w:r w:rsidRPr="00564129">
          <w:rPr>
            <w:rStyle w:val="type1"/>
            <w:sz w:val="18"/>
            <w:rPrChange w:id="12034" w:author="shorny" w:date="2014-06-09T18:38:00Z">
              <w:rPr>
                <w:rStyle w:val="type1"/>
              </w:rPr>
            </w:rPrChange>
          </w:rPr>
          <w:t>Date</w:t>
        </w:r>
        <w:r w:rsidRPr="00564129">
          <w:rPr>
            <w:sz w:val="18"/>
            <w:rPrChange w:id="12035" w:author="shorny" w:date="2014-06-09T18:38:00Z">
              <w:rPr/>
            </w:rPrChange>
          </w:rPr>
          <w:t>, Comment, StaffID, DecisionTypeID, Reportable, Sent)</w:t>
        </w:r>
      </w:ins>
    </w:p>
    <w:p w14:paraId="0991267A" w14:textId="77777777" w:rsidR="00564129" w:rsidRPr="00564129" w:rsidRDefault="00564129">
      <w:pPr>
        <w:pStyle w:val="HTMLPreformatted"/>
        <w:divId w:val="1477987617"/>
        <w:rPr>
          <w:ins w:id="12036" w:author="shorny" w:date="2014-06-09T18:38:00Z"/>
          <w:sz w:val="18"/>
          <w:rPrChange w:id="12037" w:author="shorny" w:date="2014-06-09T18:38:00Z">
            <w:rPr>
              <w:ins w:id="12038" w:author="shorny" w:date="2014-06-09T18:38:00Z"/>
            </w:rPr>
          </w:rPrChange>
        </w:rPr>
      </w:pPr>
      <w:ins w:id="12039" w:author="shorny" w:date="2014-06-09T18:38:00Z">
        <w:r w:rsidRPr="00564129">
          <w:rPr>
            <w:sz w:val="18"/>
            <w:rPrChange w:id="12040" w:author="shorny" w:date="2014-06-09T18:38:00Z">
              <w:rPr/>
            </w:rPrChange>
          </w:rPr>
          <w:t xml:space="preserve">  </w:t>
        </w:r>
        <w:r w:rsidRPr="00564129">
          <w:rPr>
            <w:rStyle w:val="keyword1"/>
            <w:sz w:val="18"/>
            <w:rPrChange w:id="12041" w:author="shorny" w:date="2014-06-09T18:38:00Z">
              <w:rPr>
                <w:rStyle w:val="keyword1"/>
              </w:rPr>
            </w:rPrChange>
          </w:rPr>
          <w:t>VALUES</w:t>
        </w:r>
        <w:r w:rsidRPr="00564129">
          <w:rPr>
            <w:sz w:val="18"/>
            <w:rPrChange w:id="12042" w:author="shorny" w:date="2014-06-09T18:38:00Z">
              <w:rPr/>
            </w:rPrChange>
          </w:rPr>
          <w:t xml:space="preserve"> (</w:t>
        </w:r>
        <w:r w:rsidRPr="00564129">
          <w:rPr>
            <w:rStyle w:val="builtin1"/>
            <w:sz w:val="18"/>
            <w:rPrChange w:id="12043" w:author="shorny" w:date="2014-06-09T18:38:00Z">
              <w:rPr>
                <w:rStyle w:val="builtin1"/>
              </w:rPr>
            </w:rPrChange>
          </w:rPr>
          <w:t>CURRENT_</w:t>
        </w:r>
        <w:proofErr w:type="gramStart"/>
        <w:r w:rsidRPr="00564129">
          <w:rPr>
            <w:rStyle w:val="builtin1"/>
            <w:sz w:val="18"/>
            <w:rPrChange w:id="12044" w:author="shorny" w:date="2014-06-09T18:38:00Z">
              <w:rPr>
                <w:rStyle w:val="builtin1"/>
              </w:rPr>
            </w:rPrChange>
          </w:rPr>
          <w:t>DATE</w:t>
        </w:r>
        <w:r w:rsidRPr="00564129">
          <w:rPr>
            <w:sz w:val="18"/>
            <w:rPrChange w:id="12045" w:author="shorny" w:date="2014-06-09T18:38:00Z">
              <w:rPr/>
            </w:rPrChange>
          </w:rPr>
          <w:t>(</w:t>
        </w:r>
        <w:proofErr w:type="gramEnd"/>
        <w:r w:rsidRPr="00564129">
          <w:rPr>
            <w:sz w:val="18"/>
            <w:rPrChange w:id="12046" w:author="shorny" w:date="2014-06-09T18:38:00Z">
              <w:rPr/>
            </w:rPrChange>
          </w:rPr>
          <w:t xml:space="preserve">), v_comment, </w:t>
        </w:r>
        <w:r w:rsidRPr="00564129">
          <w:rPr>
            <w:rStyle w:val="keyword1"/>
            <w:sz w:val="18"/>
            <w:rPrChange w:id="12047" w:author="shorny" w:date="2014-06-09T18:38:00Z">
              <w:rPr>
                <w:rStyle w:val="keyword1"/>
              </w:rPr>
            </w:rPrChange>
          </w:rPr>
          <w:t>OLD</w:t>
        </w:r>
        <w:r w:rsidRPr="00564129">
          <w:rPr>
            <w:sz w:val="18"/>
            <w:rPrChange w:id="12048" w:author="shorny" w:date="2014-06-09T18:38:00Z">
              <w:rPr/>
            </w:rPrChange>
          </w:rPr>
          <w:t>.StaffID, v_decisionTypeID, 1, 0);</w:t>
        </w:r>
      </w:ins>
    </w:p>
    <w:p w14:paraId="207DB99D" w14:textId="77777777" w:rsidR="00564129" w:rsidRPr="00564129" w:rsidRDefault="00564129">
      <w:pPr>
        <w:pStyle w:val="HTMLPreformatted"/>
        <w:divId w:val="1477987617"/>
        <w:rPr>
          <w:ins w:id="12049" w:author="shorny" w:date="2014-06-09T18:38:00Z"/>
          <w:sz w:val="18"/>
          <w:rPrChange w:id="12050" w:author="shorny" w:date="2014-06-09T18:38:00Z">
            <w:rPr>
              <w:ins w:id="12051" w:author="shorny" w:date="2014-06-09T18:38:00Z"/>
            </w:rPr>
          </w:rPrChange>
        </w:rPr>
      </w:pPr>
      <w:ins w:id="12052" w:author="shorny" w:date="2014-06-09T18:38:00Z">
        <w:r w:rsidRPr="00564129">
          <w:rPr>
            <w:rStyle w:val="keyword1"/>
            <w:sz w:val="18"/>
            <w:rPrChange w:id="12053" w:author="shorny" w:date="2014-06-09T18:38:00Z">
              <w:rPr>
                <w:rStyle w:val="keyword1"/>
              </w:rPr>
            </w:rPrChange>
          </w:rPr>
          <w:t>END</w:t>
        </w:r>
        <w:r w:rsidRPr="00564129">
          <w:rPr>
            <w:sz w:val="18"/>
            <w:rPrChange w:id="12054" w:author="shorny" w:date="2014-06-09T18:38:00Z">
              <w:rPr/>
            </w:rPrChange>
          </w:rPr>
          <w:t xml:space="preserve"> $$</w:t>
        </w:r>
      </w:ins>
    </w:p>
    <w:p w14:paraId="124684B8" w14:textId="77777777" w:rsidR="00564129" w:rsidRPr="00564129" w:rsidRDefault="00564129">
      <w:pPr>
        <w:pStyle w:val="HTMLPreformatted"/>
        <w:divId w:val="1477987617"/>
        <w:rPr>
          <w:ins w:id="12055" w:author="shorny" w:date="2014-06-09T18:38:00Z"/>
          <w:sz w:val="18"/>
          <w:rPrChange w:id="12056" w:author="shorny" w:date="2014-06-09T18:38:00Z">
            <w:rPr>
              <w:ins w:id="12057" w:author="shorny" w:date="2014-06-09T18:38:00Z"/>
            </w:rPr>
          </w:rPrChange>
        </w:rPr>
      </w:pPr>
      <w:proofErr w:type="gramStart"/>
      <w:ins w:id="12058" w:author="shorny" w:date="2014-06-09T18:38:00Z">
        <w:r w:rsidRPr="00564129">
          <w:rPr>
            <w:sz w:val="18"/>
            <w:rPrChange w:id="12059" w:author="shorny" w:date="2014-06-09T18:38:00Z">
              <w:rPr/>
            </w:rPrChange>
          </w:rPr>
          <w:t>DELIMITER ;</w:t>
        </w:r>
        <w:proofErr w:type="gramEnd"/>
      </w:ins>
    </w:p>
    <w:p w14:paraId="365E41AA" w14:textId="77777777" w:rsidR="00564129" w:rsidRPr="00564129" w:rsidRDefault="00564129">
      <w:pPr>
        <w:pStyle w:val="HTMLPreformatted"/>
        <w:divId w:val="1477987617"/>
        <w:rPr>
          <w:ins w:id="12060" w:author="shorny" w:date="2014-06-09T18:38:00Z"/>
          <w:sz w:val="18"/>
          <w:rPrChange w:id="12061" w:author="shorny" w:date="2014-06-09T18:38:00Z">
            <w:rPr>
              <w:ins w:id="12062" w:author="shorny" w:date="2014-06-09T18:38:00Z"/>
            </w:rPr>
          </w:rPrChange>
        </w:rPr>
      </w:pPr>
    </w:p>
    <w:p w14:paraId="5909E0C9" w14:textId="77777777" w:rsidR="00564129" w:rsidRPr="00564129" w:rsidRDefault="00564129">
      <w:pPr>
        <w:pStyle w:val="HTMLPreformatted"/>
        <w:divId w:val="1477987617"/>
        <w:rPr>
          <w:ins w:id="12063" w:author="shorny" w:date="2014-06-09T18:38:00Z"/>
          <w:rStyle w:val="comment1"/>
          <w:sz w:val="18"/>
          <w:rPrChange w:id="12064" w:author="shorny" w:date="2014-06-09T18:38:00Z">
            <w:rPr>
              <w:ins w:id="12065" w:author="shorny" w:date="2014-06-09T18:38:00Z"/>
              <w:rStyle w:val="comment1"/>
            </w:rPr>
          </w:rPrChange>
        </w:rPr>
      </w:pPr>
      <w:ins w:id="12066" w:author="shorny" w:date="2014-06-09T18:38:00Z">
        <w:r w:rsidRPr="00564129">
          <w:rPr>
            <w:rStyle w:val="comment1"/>
            <w:sz w:val="18"/>
            <w:rPrChange w:id="12067" w:author="shorny" w:date="2014-06-09T18:38:00Z">
              <w:rPr>
                <w:rStyle w:val="comment1"/>
              </w:rPr>
            </w:rPrChange>
          </w:rPr>
          <w:t>-- -----------------------------------------------------------------------------</w:t>
        </w:r>
      </w:ins>
    </w:p>
    <w:p w14:paraId="6B016A8A" w14:textId="77777777" w:rsidR="00564129" w:rsidRPr="00564129" w:rsidRDefault="00564129">
      <w:pPr>
        <w:pStyle w:val="HTMLPreformatted"/>
        <w:divId w:val="1477987617"/>
        <w:rPr>
          <w:ins w:id="12068" w:author="shorny" w:date="2014-06-09T18:38:00Z"/>
          <w:rStyle w:val="comment1"/>
          <w:sz w:val="18"/>
          <w:rPrChange w:id="12069" w:author="shorny" w:date="2014-06-09T18:38:00Z">
            <w:rPr>
              <w:ins w:id="12070" w:author="shorny" w:date="2014-06-09T18:38:00Z"/>
              <w:rStyle w:val="comment1"/>
            </w:rPr>
          </w:rPrChange>
        </w:rPr>
      </w:pPr>
      <w:proofErr w:type="gramStart"/>
      <w:ins w:id="12071" w:author="shorny" w:date="2014-06-09T18:38:00Z">
        <w:r w:rsidRPr="00564129">
          <w:rPr>
            <w:rStyle w:val="comment1"/>
            <w:sz w:val="18"/>
            <w:rPrChange w:id="12072" w:author="shorny" w:date="2014-06-09T18:38:00Z">
              <w:rPr>
                <w:rStyle w:val="comment1"/>
              </w:rPr>
            </w:rPrChange>
          </w:rPr>
          <w:t>--  Applicant</w:t>
        </w:r>
        <w:proofErr w:type="gramEnd"/>
        <w:r w:rsidRPr="00564129">
          <w:rPr>
            <w:rStyle w:val="comment1"/>
            <w:sz w:val="18"/>
            <w:rPrChange w:id="12073" w:author="shorny" w:date="2014-06-09T18:38:00Z">
              <w:rPr>
                <w:rStyle w:val="comment1"/>
              </w:rPr>
            </w:rPrChange>
          </w:rPr>
          <w:t xml:space="preserve"> emails are automatically inserted into new Applications</w:t>
        </w:r>
      </w:ins>
    </w:p>
    <w:p w14:paraId="30612313" w14:textId="77777777" w:rsidR="00564129" w:rsidRPr="00564129" w:rsidRDefault="00564129">
      <w:pPr>
        <w:pStyle w:val="HTMLPreformatted"/>
        <w:divId w:val="1477987617"/>
        <w:rPr>
          <w:ins w:id="12074" w:author="shorny" w:date="2014-06-09T18:38:00Z"/>
          <w:sz w:val="18"/>
          <w:rPrChange w:id="12075" w:author="shorny" w:date="2014-06-09T18:38:00Z">
            <w:rPr>
              <w:ins w:id="12076" w:author="shorny" w:date="2014-06-09T18:38:00Z"/>
            </w:rPr>
          </w:rPrChange>
        </w:rPr>
      </w:pPr>
      <w:ins w:id="12077" w:author="shorny" w:date="2014-06-09T18:38:00Z">
        <w:r w:rsidRPr="00564129">
          <w:rPr>
            <w:sz w:val="18"/>
            <w:rPrChange w:id="12078" w:author="shorny" w:date="2014-06-09T18:38:00Z">
              <w:rPr/>
            </w:rPrChange>
          </w:rPr>
          <w:t>DELIMITER $$</w:t>
        </w:r>
      </w:ins>
    </w:p>
    <w:p w14:paraId="198B5BCF" w14:textId="77777777" w:rsidR="00564129" w:rsidRPr="00564129" w:rsidRDefault="00564129">
      <w:pPr>
        <w:pStyle w:val="HTMLPreformatted"/>
        <w:divId w:val="1477987617"/>
        <w:rPr>
          <w:ins w:id="12079" w:author="shorny" w:date="2014-06-09T18:38:00Z"/>
          <w:sz w:val="18"/>
          <w:rPrChange w:id="12080" w:author="shorny" w:date="2014-06-09T18:38:00Z">
            <w:rPr>
              <w:ins w:id="12081" w:author="shorny" w:date="2014-06-09T18:38:00Z"/>
            </w:rPr>
          </w:rPrChange>
        </w:rPr>
      </w:pPr>
      <w:ins w:id="12082" w:author="shorny" w:date="2014-06-09T18:38:00Z">
        <w:r w:rsidRPr="00564129">
          <w:rPr>
            <w:rStyle w:val="keyword1"/>
            <w:sz w:val="18"/>
            <w:rPrChange w:id="12083" w:author="shorny" w:date="2014-06-09T18:38:00Z">
              <w:rPr>
                <w:rStyle w:val="keyword1"/>
              </w:rPr>
            </w:rPrChange>
          </w:rPr>
          <w:t>DROP</w:t>
        </w:r>
        <w:r w:rsidRPr="00564129">
          <w:rPr>
            <w:sz w:val="18"/>
            <w:rPrChange w:id="12084" w:author="shorny" w:date="2014-06-09T18:38:00Z">
              <w:rPr/>
            </w:rPrChange>
          </w:rPr>
          <w:t xml:space="preserve"> </w:t>
        </w:r>
        <w:r w:rsidRPr="00564129">
          <w:rPr>
            <w:rStyle w:val="keyword1"/>
            <w:sz w:val="18"/>
            <w:rPrChange w:id="12085" w:author="shorny" w:date="2014-06-09T18:38:00Z">
              <w:rPr>
                <w:rStyle w:val="keyword1"/>
              </w:rPr>
            </w:rPrChange>
          </w:rPr>
          <w:t>TRIGGER</w:t>
        </w:r>
        <w:r w:rsidRPr="00564129">
          <w:rPr>
            <w:sz w:val="18"/>
            <w:rPrChange w:id="12086" w:author="shorny" w:date="2014-06-09T18:38:00Z">
              <w:rPr/>
            </w:rPrChange>
          </w:rPr>
          <w:t xml:space="preserve"> </w:t>
        </w:r>
        <w:r w:rsidRPr="00564129">
          <w:rPr>
            <w:rStyle w:val="function-name1"/>
            <w:sz w:val="18"/>
            <w:rPrChange w:id="12087" w:author="shorny" w:date="2014-06-09T18:38:00Z">
              <w:rPr>
                <w:rStyle w:val="function-name1"/>
              </w:rPr>
            </w:rPrChange>
          </w:rPr>
          <w:t>IF</w:t>
        </w:r>
        <w:r w:rsidRPr="00564129">
          <w:rPr>
            <w:sz w:val="18"/>
            <w:rPrChange w:id="12088" w:author="shorny" w:date="2014-06-09T18:38:00Z">
              <w:rPr/>
            </w:rPrChange>
          </w:rPr>
          <w:t xml:space="preserve"> </w:t>
        </w:r>
        <w:r w:rsidRPr="00564129">
          <w:rPr>
            <w:rStyle w:val="keyword1"/>
            <w:sz w:val="18"/>
            <w:rPrChange w:id="12089" w:author="shorny" w:date="2014-06-09T18:38:00Z">
              <w:rPr>
                <w:rStyle w:val="keyword1"/>
              </w:rPr>
            </w:rPrChange>
          </w:rPr>
          <w:t>EXISTS</w:t>
        </w:r>
        <w:r w:rsidRPr="00564129">
          <w:rPr>
            <w:sz w:val="18"/>
            <w:rPrChange w:id="12090" w:author="shorny" w:date="2014-06-09T18:38:00Z">
              <w:rPr/>
            </w:rPrChange>
          </w:rPr>
          <w:t xml:space="preserve"> APPLICATION_EMAIL_INSERT $$</w:t>
        </w:r>
      </w:ins>
    </w:p>
    <w:p w14:paraId="124DC7C1" w14:textId="77777777" w:rsidR="00564129" w:rsidRPr="00564129" w:rsidRDefault="00564129">
      <w:pPr>
        <w:pStyle w:val="HTMLPreformatted"/>
        <w:divId w:val="1477987617"/>
        <w:rPr>
          <w:ins w:id="12091" w:author="shorny" w:date="2014-06-09T18:38:00Z"/>
          <w:sz w:val="18"/>
          <w:rPrChange w:id="12092" w:author="shorny" w:date="2014-06-09T18:38:00Z">
            <w:rPr>
              <w:ins w:id="12093" w:author="shorny" w:date="2014-06-09T18:38:00Z"/>
            </w:rPr>
          </w:rPrChange>
        </w:rPr>
      </w:pPr>
      <w:ins w:id="12094" w:author="shorny" w:date="2014-06-09T18:38:00Z">
        <w:r w:rsidRPr="00564129">
          <w:rPr>
            <w:rStyle w:val="keyword1"/>
            <w:sz w:val="18"/>
            <w:rPrChange w:id="12095" w:author="shorny" w:date="2014-06-09T18:38:00Z">
              <w:rPr>
                <w:rStyle w:val="keyword1"/>
              </w:rPr>
            </w:rPrChange>
          </w:rPr>
          <w:t>CREATE</w:t>
        </w:r>
        <w:r w:rsidRPr="00564129">
          <w:rPr>
            <w:sz w:val="18"/>
            <w:rPrChange w:id="12096" w:author="shorny" w:date="2014-06-09T18:38:00Z">
              <w:rPr/>
            </w:rPrChange>
          </w:rPr>
          <w:t xml:space="preserve"> </w:t>
        </w:r>
        <w:r w:rsidRPr="00564129">
          <w:rPr>
            <w:rStyle w:val="keyword1"/>
            <w:sz w:val="18"/>
            <w:rPrChange w:id="12097" w:author="shorny" w:date="2014-06-09T18:38:00Z">
              <w:rPr>
                <w:rStyle w:val="keyword1"/>
              </w:rPr>
            </w:rPrChange>
          </w:rPr>
          <w:t>TRIGGER</w:t>
        </w:r>
        <w:r w:rsidRPr="00564129">
          <w:rPr>
            <w:sz w:val="18"/>
            <w:rPrChange w:id="12098" w:author="shorny" w:date="2014-06-09T18:38:00Z">
              <w:rPr/>
            </w:rPrChange>
          </w:rPr>
          <w:t xml:space="preserve"> </w:t>
        </w:r>
        <w:r w:rsidRPr="00564129">
          <w:rPr>
            <w:rStyle w:val="function-name1"/>
            <w:sz w:val="18"/>
            <w:rPrChange w:id="12099" w:author="shorny" w:date="2014-06-09T18:38:00Z">
              <w:rPr>
                <w:rStyle w:val="function-name1"/>
              </w:rPr>
            </w:rPrChange>
          </w:rPr>
          <w:t>APPLICATION_EMAIL_INSERT</w:t>
        </w:r>
        <w:r w:rsidRPr="00564129">
          <w:rPr>
            <w:sz w:val="18"/>
            <w:rPrChange w:id="12100" w:author="shorny" w:date="2014-06-09T18:38:00Z">
              <w:rPr/>
            </w:rPrChange>
          </w:rPr>
          <w:t xml:space="preserve"> </w:t>
        </w:r>
        <w:r w:rsidRPr="00564129">
          <w:rPr>
            <w:rStyle w:val="keyword1"/>
            <w:sz w:val="18"/>
            <w:rPrChange w:id="12101" w:author="shorny" w:date="2014-06-09T18:38:00Z">
              <w:rPr>
                <w:rStyle w:val="keyword1"/>
              </w:rPr>
            </w:rPrChange>
          </w:rPr>
          <w:t>BEFORE</w:t>
        </w:r>
        <w:r w:rsidRPr="00564129">
          <w:rPr>
            <w:sz w:val="18"/>
            <w:rPrChange w:id="12102" w:author="shorny" w:date="2014-06-09T18:38:00Z">
              <w:rPr/>
            </w:rPrChange>
          </w:rPr>
          <w:t xml:space="preserve"> </w:t>
        </w:r>
        <w:r w:rsidRPr="00564129">
          <w:rPr>
            <w:rStyle w:val="keyword1"/>
            <w:sz w:val="18"/>
            <w:rPrChange w:id="12103" w:author="shorny" w:date="2014-06-09T18:38:00Z">
              <w:rPr>
                <w:rStyle w:val="keyword1"/>
              </w:rPr>
            </w:rPrChange>
          </w:rPr>
          <w:t>INSERT</w:t>
        </w:r>
        <w:r w:rsidRPr="00564129">
          <w:rPr>
            <w:sz w:val="18"/>
            <w:rPrChange w:id="12104" w:author="shorny" w:date="2014-06-09T18:38:00Z">
              <w:rPr/>
            </w:rPrChange>
          </w:rPr>
          <w:t xml:space="preserve"> </w:t>
        </w:r>
        <w:r w:rsidRPr="00564129">
          <w:rPr>
            <w:rStyle w:val="keyword1"/>
            <w:sz w:val="18"/>
            <w:rPrChange w:id="12105" w:author="shorny" w:date="2014-06-09T18:38:00Z">
              <w:rPr>
                <w:rStyle w:val="keyword1"/>
              </w:rPr>
            </w:rPrChange>
          </w:rPr>
          <w:t>ON</w:t>
        </w:r>
        <w:r w:rsidRPr="00564129">
          <w:rPr>
            <w:sz w:val="18"/>
            <w:rPrChange w:id="12106" w:author="shorny" w:date="2014-06-09T18:38:00Z">
              <w:rPr/>
            </w:rPrChange>
          </w:rPr>
          <w:t xml:space="preserve"> `Application`</w:t>
        </w:r>
      </w:ins>
    </w:p>
    <w:p w14:paraId="4CF4E964" w14:textId="77777777" w:rsidR="00564129" w:rsidRPr="00564129" w:rsidRDefault="00564129">
      <w:pPr>
        <w:pStyle w:val="HTMLPreformatted"/>
        <w:divId w:val="1477987617"/>
        <w:rPr>
          <w:ins w:id="12107" w:author="shorny" w:date="2014-06-09T18:38:00Z"/>
          <w:sz w:val="18"/>
          <w:rPrChange w:id="12108" w:author="shorny" w:date="2014-06-09T18:38:00Z">
            <w:rPr>
              <w:ins w:id="12109" w:author="shorny" w:date="2014-06-09T18:38:00Z"/>
            </w:rPr>
          </w:rPrChange>
        </w:rPr>
      </w:pPr>
      <w:ins w:id="12110" w:author="shorny" w:date="2014-06-09T18:38:00Z">
        <w:r w:rsidRPr="00564129">
          <w:rPr>
            <w:rStyle w:val="keyword1"/>
            <w:sz w:val="18"/>
            <w:rPrChange w:id="12111" w:author="shorny" w:date="2014-06-09T18:38:00Z">
              <w:rPr>
                <w:rStyle w:val="keyword1"/>
              </w:rPr>
            </w:rPrChange>
          </w:rPr>
          <w:t>FOR</w:t>
        </w:r>
        <w:r w:rsidRPr="00564129">
          <w:rPr>
            <w:sz w:val="18"/>
            <w:rPrChange w:id="12112" w:author="shorny" w:date="2014-06-09T18:38:00Z">
              <w:rPr/>
            </w:rPrChange>
          </w:rPr>
          <w:t xml:space="preserve"> </w:t>
        </w:r>
        <w:r w:rsidRPr="00564129">
          <w:rPr>
            <w:rStyle w:val="keyword1"/>
            <w:sz w:val="18"/>
            <w:rPrChange w:id="12113" w:author="shorny" w:date="2014-06-09T18:38:00Z">
              <w:rPr>
                <w:rStyle w:val="keyword1"/>
              </w:rPr>
            </w:rPrChange>
          </w:rPr>
          <w:t>EACH</w:t>
        </w:r>
        <w:r w:rsidRPr="00564129">
          <w:rPr>
            <w:sz w:val="18"/>
            <w:rPrChange w:id="12114" w:author="shorny" w:date="2014-06-09T18:38:00Z">
              <w:rPr/>
            </w:rPrChange>
          </w:rPr>
          <w:t xml:space="preserve"> </w:t>
        </w:r>
        <w:r w:rsidRPr="00564129">
          <w:rPr>
            <w:rStyle w:val="type1"/>
            <w:sz w:val="18"/>
            <w:rPrChange w:id="12115" w:author="shorny" w:date="2014-06-09T18:38:00Z">
              <w:rPr>
                <w:rStyle w:val="type1"/>
              </w:rPr>
            </w:rPrChange>
          </w:rPr>
          <w:t>ROW</w:t>
        </w:r>
      </w:ins>
    </w:p>
    <w:p w14:paraId="6AAA7698" w14:textId="77777777" w:rsidR="00564129" w:rsidRPr="00564129" w:rsidRDefault="00564129">
      <w:pPr>
        <w:pStyle w:val="HTMLPreformatted"/>
        <w:divId w:val="1477987617"/>
        <w:rPr>
          <w:ins w:id="12116" w:author="shorny" w:date="2014-06-09T18:38:00Z"/>
          <w:sz w:val="18"/>
          <w:rPrChange w:id="12117" w:author="shorny" w:date="2014-06-09T18:38:00Z">
            <w:rPr>
              <w:ins w:id="12118" w:author="shorny" w:date="2014-06-09T18:38:00Z"/>
            </w:rPr>
          </w:rPrChange>
        </w:rPr>
      </w:pPr>
      <w:ins w:id="12119" w:author="shorny" w:date="2014-06-09T18:38:00Z">
        <w:r w:rsidRPr="00564129">
          <w:rPr>
            <w:rStyle w:val="keyword1"/>
            <w:sz w:val="18"/>
            <w:rPrChange w:id="12120" w:author="shorny" w:date="2014-06-09T18:38:00Z">
              <w:rPr>
                <w:rStyle w:val="keyword1"/>
              </w:rPr>
            </w:rPrChange>
          </w:rPr>
          <w:t>BEGIN</w:t>
        </w:r>
      </w:ins>
    </w:p>
    <w:p w14:paraId="28949A2F" w14:textId="77777777" w:rsidR="00564129" w:rsidRPr="00564129" w:rsidRDefault="00564129">
      <w:pPr>
        <w:pStyle w:val="HTMLPreformatted"/>
        <w:divId w:val="1477987617"/>
        <w:rPr>
          <w:ins w:id="12121" w:author="shorny" w:date="2014-06-09T18:38:00Z"/>
          <w:sz w:val="18"/>
          <w:rPrChange w:id="12122" w:author="shorny" w:date="2014-06-09T18:38:00Z">
            <w:rPr>
              <w:ins w:id="12123" w:author="shorny" w:date="2014-06-09T18:38:00Z"/>
            </w:rPr>
          </w:rPrChange>
        </w:rPr>
      </w:pPr>
      <w:ins w:id="12124" w:author="shorny" w:date="2014-06-09T18:38:00Z">
        <w:r w:rsidRPr="00564129">
          <w:rPr>
            <w:rStyle w:val="keyword1"/>
            <w:sz w:val="18"/>
            <w:rPrChange w:id="12125" w:author="shorny" w:date="2014-06-09T18:38:00Z">
              <w:rPr>
                <w:rStyle w:val="keyword1"/>
              </w:rPr>
            </w:rPrChange>
          </w:rPr>
          <w:t>SET</w:t>
        </w:r>
        <w:r w:rsidRPr="00564129">
          <w:rPr>
            <w:sz w:val="18"/>
            <w:rPrChange w:id="12126" w:author="shorny" w:date="2014-06-09T18:38:00Z">
              <w:rPr/>
            </w:rPrChange>
          </w:rPr>
          <w:t xml:space="preserve"> </w:t>
        </w:r>
        <w:r w:rsidRPr="00564129">
          <w:rPr>
            <w:rStyle w:val="keyword1"/>
            <w:sz w:val="18"/>
            <w:rPrChange w:id="12127" w:author="shorny" w:date="2014-06-09T18:38:00Z">
              <w:rPr>
                <w:rStyle w:val="keyword1"/>
              </w:rPr>
            </w:rPrChange>
          </w:rPr>
          <w:t>NEW</w:t>
        </w:r>
        <w:r w:rsidRPr="00564129">
          <w:rPr>
            <w:sz w:val="18"/>
            <w:rPrChange w:id="12128" w:author="shorny" w:date="2014-06-09T18:38:00Z">
              <w:rPr/>
            </w:rPrChange>
          </w:rPr>
          <w:t>.ApplicantEmail</w:t>
        </w:r>
        <w:proofErr w:type="gramStart"/>
        <w:r w:rsidRPr="00564129">
          <w:rPr>
            <w:sz w:val="18"/>
            <w:rPrChange w:id="12129" w:author="shorny" w:date="2014-06-09T18:38:00Z">
              <w:rPr/>
            </w:rPrChange>
          </w:rPr>
          <w:t>=(</w:t>
        </w:r>
        <w:proofErr w:type="gramEnd"/>
        <w:r w:rsidRPr="00564129">
          <w:rPr>
            <w:rStyle w:val="keyword1"/>
            <w:sz w:val="18"/>
            <w:rPrChange w:id="12130" w:author="shorny" w:date="2014-06-09T18:38:00Z">
              <w:rPr>
                <w:rStyle w:val="keyword1"/>
              </w:rPr>
            </w:rPrChange>
          </w:rPr>
          <w:t>SELECT</w:t>
        </w:r>
        <w:r w:rsidRPr="00564129">
          <w:rPr>
            <w:sz w:val="18"/>
            <w:rPrChange w:id="12131" w:author="shorny" w:date="2014-06-09T18:38:00Z">
              <w:rPr/>
            </w:rPrChange>
          </w:rPr>
          <w:t xml:space="preserve"> Email </w:t>
        </w:r>
        <w:r w:rsidRPr="00564129">
          <w:rPr>
            <w:rStyle w:val="keyword1"/>
            <w:sz w:val="18"/>
            <w:rPrChange w:id="12132" w:author="shorny" w:date="2014-06-09T18:38:00Z">
              <w:rPr>
                <w:rStyle w:val="keyword1"/>
              </w:rPr>
            </w:rPrChange>
          </w:rPr>
          <w:t>FROM</w:t>
        </w:r>
        <w:r w:rsidRPr="00564129">
          <w:rPr>
            <w:sz w:val="18"/>
            <w:rPrChange w:id="12133" w:author="shorny" w:date="2014-06-09T18:38:00Z">
              <w:rPr/>
            </w:rPrChange>
          </w:rPr>
          <w:t xml:space="preserve"> Applicant </w:t>
        </w:r>
        <w:r w:rsidRPr="00564129">
          <w:rPr>
            <w:rStyle w:val="keyword1"/>
            <w:sz w:val="18"/>
            <w:rPrChange w:id="12134" w:author="shorny" w:date="2014-06-09T18:38:00Z">
              <w:rPr>
                <w:rStyle w:val="keyword1"/>
              </w:rPr>
            </w:rPrChange>
          </w:rPr>
          <w:t>WHERE</w:t>
        </w:r>
        <w:r w:rsidRPr="00564129">
          <w:rPr>
            <w:sz w:val="18"/>
            <w:rPrChange w:id="12135" w:author="shorny" w:date="2014-06-09T18:38:00Z">
              <w:rPr/>
            </w:rPrChange>
          </w:rPr>
          <w:t xml:space="preserve"> ApplicantID=</w:t>
        </w:r>
        <w:r w:rsidRPr="00564129">
          <w:rPr>
            <w:rStyle w:val="keyword1"/>
            <w:sz w:val="18"/>
            <w:rPrChange w:id="12136" w:author="shorny" w:date="2014-06-09T18:38:00Z">
              <w:rPr>
                <w:rStyle w:val="keyword1"/>
              </w:rPr>
            </w:rPrChange>
          </w:rPr>
          <w:t>New</w:t>
        </w:r>
        <w:r w:rsidRPr="00564129">
          <w:rPr>
            <w:sz w:val="18"/>
            <w:rPrChange w:id="12137" w:author="shorny" w:date="2014-06-09T18:38:00Z">
              <w:rPr/>
            </w:rPrChange>
          </w:rPr>
          <w:t>.ApplicantID);</w:t>
        </w:r>
      </w:ins>
    </w:p>
    <w:p w14:paraId="67EBC54E" w14:textId="77777777" w:rsidR="00564129" w:rsidRPr="00564129" w:rsidRDefault="00564129">
      <w:pPr>
        <w:pStyle w:val="HTMLPreformatted"/>
        <w:divId w:val="1477987617"/>
        <w:rPr>
          <w:ins w:id="12138" w:author="shorny" w:date="2014-06-09T18:38:00Z"/>
          <w:sz w:val="18"/>
          <w:rPrChange w:id="12139" w:author="shorny" w:date="2014-06-09T18:38:00Z">
            <w:rPr>
              <w:ins w:id="12140" w:author="shorny" w:date="2014-06-09T18:38:00Z"/>
            </w:rPr>
          </w:rPrChange>
        </w:rPr>
      </w:pPr>
      <w:ins w:id="12141" w:author="shorny" w:date="2014-06-09T18:38:00Z">
        <w:r w:rsidRPr="00564129">
          <w:rPr>
            <w:rStyle w:val="keyword1"/>
            <w:sz w:val="18"/>
            <w:rPrChange w:id="12142" w:author="shorny" w:date="2014-06-09T18:38:00Z">
              <w:rPr>
                <w:rStyle w:val="keyword1"/>
              </w:rPr>
            </w:rPrChange>
          </w:rPr>
          <w:t>END</w:t>
        </w:r>
        <w:r w:rsidRPr="00564129">
          <w:rPr>
            <w:sz w:val="18"/>
            <w:rPrChange w:id="12143" w:author="shorny" w:date="2014-06-09T18:38:00Z">
              <w:rPr/>
            </w:rPrChange>
          </w:rPr>
          <w:t xml:space="preserve"> $$</w:t>
        </w:r>
      </w:ins>
    </w:p>
    <w:p w14:paraId="5AFD1F12" w14:textId="77777777" w:rsidR="00564129" w:rsidRPr="00564129" w:rsidRDefault="00564129">
      <w:pPr>
        <w:pStyle w:val="HTMLPreformatted"/>
        <w:divId w:val="1477987617"/>
        <w:rPr>
          <w:ins w:id="12144" w:author="shorny" w:date="2014-06-09T18:38:00Z"/>
          <w:sz w:val="18"/>
          <w:rPrChange w:id="12145" w:author="shorny" w:date="2014-06-09T18:38:00Z">
            <w:rPr>
              <w:ins w:id="12146" w:author="shorny" w:date="2014-06-09T18:38:00Z"/>
            </w:rPr>
          </w:rPrChange>
        </w:rPr>
      </w:pPr>
      <w:proofErr w:type="gramStart"/>
      <w:ins w:id="12147" w:author="shorny" w:date="2014-06-09T18:38:00Z">
        <w:r w:rsidRPr="00564129">
          <w:rPr>
            <w:sz w:val="18"/>
            <w:rPrChange w:id="12148" w:author="shorny" w:date="2014-06-09T18:38:00Z">
              <w:rPr/>
            </w:rPrChange>
          </w:rPr>
          <w:t>DELIMITER ;</w:t>
        </w:r>
        <w:proofErr w:type="gramEnd"/>
      </w:ins>
    </w:p>
    <w:p w14:paraId="3B9DD84C" w14:textId="77777777" w:rsidR="00564129" w:rsidRPr="00564129" w:rsidRDefault="00564129">
      <w:pPr>
        <w:pStyle w:val="HTMLPreformatted"/>
        <w:divId w:val="1477987617"/>
        <w:rPr>
          <w:ins w:id="12149" w:author="shorny" w:date="2014-06-09T18:38:00Z"/>
          <w:sz w:val="18"/>
          <w:rPrChange w:id="12150" w:author="shorny" w:date="2014-06-09T18:38:00Z">
            <w:rPr>
              <w:ins w:id="12151" w:author="shorny" w:date="2014-06-09T18:38:00Z"/>
            </w:rPr>
          </w:rPrChange>
        </w:rPr>
      </w:pPr>
    </w:p>
    <w:p w14:paraId="317F9E86" w14:textId="77777777" w:rsidR="00564129" w:rsidRPr="00564129" w:rsidRDefault="00564129">
      <w:pPr>
        <w:pStyle w:val="HTMLPreformatted"/>
        <w:divId w:val="1477987617"/>
        <w:rPr>
          <w:ins w:id="12152" w:author="shorny" w:date="2014-06-09T18:38:00Z"/>
          <w:rStyle w:val="comment1"/>
          <w:sz w:val="18"/>
          <w:rPrChange w:id="12153" w:author="shorny" w:date="2014-06-09T18:38:00Z">
            <w:rPr>
              <w:ins w:id="12154" w:author="shorny" w:date="2014-06-09T18:38:00Z"/>
              <w:rStyle w:val="comment1"/>
            </w:rPr>
          </w:rPrChange>
        </w:rPr>
      </w:pPr>
      <w:ins w:id="12155" w:author="shorny" w:date="2014-06-09T18:38:00Z">
        <w:r w:rsidRPr="00564129">
          <w:rPr>
            <w:rStyle w:val="comment1"/>
            <w:sz w:val="18"/>
            <w:rPrChange w:id="12156" w:author="shorny" w:date="2014-06-09T18:38:00Z">
              <w:rPr>
                <w:rStyle w:val="comment1"/>
              </w:rPr>
            </w:rPrChange>
          </w:rPr>
          <w:t>-- -----------------------------------------------------------------------------</w:t>
        </w:r>
      </w:ins>
    </w:p>
    <w:p w14:paraId="07F13607" w14:textId="77777777" w:rsidR="00564129" w:rsidRPr="00564129" w:rsidRDefault="00564129">
      <w:pPr>
        <w:pStyle w:val="HTMLPreformatted"/>
        <w:divId w:val="1477987617"/>
        <w:rPr>
          <w:ins w:id="12157" w:author="shorny" w:date="2014-06-09T18:38:00Z"/>
          <w:rStyle w:val="comment1"/>
          <w:sz w:val="18"/>
          <w:rPrChange w:id="12158" w:author="shorny" w:date="2014-06-09T18:38:00Z">
            <w:rPr>
              <w:ins w:id="12159" w:author="shorny" w:date="2014-06-09T18:38:00Z"/>
              <w:rStyle w:val="comment1"/>
            </w:rPr>
          </w:rPrChange>
        </w:rPr>
      </w:pPr>
      <w:proofErr w:type="gramStart"/>
      <w:ins w:id="12160" w:author="shorny" w:date="2014-06-09T18:38:00Z">
        <w:r w:rsidRPr="00564129">
          <w:rPr>
            <w:rStyle w:val="comment1"/>
            <w:sz w:val="18"/>
            <w:rPrChange w:id="12161" w:author="shorny" w:date="2014-06-09T18:38:00Z">
              <w:rPr>
                <w:rStyle w:val="comment1"/>
              </w:rPr>
            </w:rPrChange>
          </w:rPr>
          <w:t>--  UPDATE</w:t>
        </w:r>
        <w:proofErr w:type="gramEnd"/>
        <w:r w:rsidRPr="00564129">
          <w:rPr>
            <w:rStyle w:val="comment1"/>
            <w:sz w:val="18"/>
            <w:rPrChange w:id="12162" w:author="shorny" w:date="2014-06-09T18:38:00Z">
              <w:rPr>
                <w:rStyle w:val="comment1"/>
              </w:rPr>
            </w:rPrChange>
          </w:rPr>
          <w:t xml:space="preserve"> of Applicant emails are automatically updated for all Applications</w:t>
        </w:r>
      </w:ins>
    </w:p>
    <w:p w14:paraId="4BB258A0" w14:textId="77777777" w:rsidR="00564129" w:rsidRPr="00564129" w:rsidRDefault="00564129">
      <w:pPr>
        <w:pStyle w:val="HTMLPreformatted"/>
        <w:divId w:val="1477987617"/>
        <w:rPr>
          <w:ins w:id="12163" w:author="shorny" w:date="2014-06-09T18:38:00Z"/>
          <w:sz w:val="18"/>
          <w:rPrChange w:id="12164" w:author="shorny" w:date="2014-06-09T18:38:00Z">
            <w:rPr>
              <w:ins w:id="12165" w:author="shorny" w:date="2014-06-09T18:38:00Z"/>
            </w:rPr>
          </w:rPrChange>
        </w:rPr>
      </w:pPr>
      <w:ins w:id="12166" w:author="shorny" w:date="2014-06-09T18:38:00Z">
        <w:r w:rsidRPr="00564129">
          <w:rPr>
            <w:sz w:val="18"/>
            <w:rPrChange w:id="12167" w:author="shorny" w:date="2014-06-09T18:38:00Z">
              <w:rPr/>
            </w:rPrChange>
          </w:rPr>
          <w:t>DELIMITER $$</w:t>
        </w:r>
      </w:ins>
    </w:p>
    <w:p w14:paraId="13FEC0CD" w14:textId="77777777" w:rsidR="00564129" w:rsidRPr="00564129" w:rsidRDefault="00564129">
      <w:pPr>
        <w:pStyle w:val="HTMLPreformatted"/>
        <w:divId w:val="1477987617"/>
        <w:rPr>
          <w:ins w:id="12168" w:author="shorny" w:date="2014-06-09T18:38:00Z"/>
          <w:sz w:val="18"/>
          <w:rPrChange w:id="12169" w:author="shorny" w:date="2014-06-09T18:38:00Z">
            <w:rPr>
              <w:ins w:id="12170" w:author="shorny" w:date="2014-06-09T18:38:00Z"/>
            </w:rPr>
          </w:rPrChange>
        </w:rPr>
      </w:pPr>
      <w:ins w:id="12171" w:author="shorny" w:date="2014-06-09T18:38:00Z">
        <w:r w:rsidRPr="00564129">
          <w:rPr>
            <w:rStyle w:val="keyword1"/>
            <w:sz w:val="18"/>
            <w:rPrChange w:id="12172" w:author="shorny" w:date="2014-06-09T18:38:00Z">
              <w:rPr>
                <w:rStyle w:val="keyword1"/>
              </w:rPr>
            </w:rPrChange>
          </w:rPr>
          <w:t>DROP</w:t>
        </w:r>
        <w:r w:rsidRPr="00564129">
          <w:rPr>
            <w:sz w:val="18"/>
            <w:rPrChange w:id="12173" w:author="shorny" w:date="2014-06-09T18:38:00Z">
              <w:rPr/>
            </w:rPrChange>
          </w:rPr>
          <w:t xml:space="preserve"> </w:t>
        </w:r>
        <w:r w:rsidRPr="00564129">
          <w:rPr>
            <w:rStyle w:val="keyword1"/>
            <w:sz w:val="18"/>
            <w:rPrChange w:id="12174" w:author="shorny" w:date="2014-06-09T18:38:00Z">
              <w:rPr>
                <w:rStyle w:val="keyword1"/>
              </w:rPr>
            </w:rPrChange>
          </w:rPr>
          <w:t>TRIGGER</w:t>
        </w:r>
        <w:r w:rsidRPr="00564129">
          <w:rPr>
            <w:sz w:val="18"/>
            <w:rPrChange w:id="12175" w:author="shorny" w:date="2014-06-09T18:38:00Z">
              <w:rPr/>
            </w:rPrChange>
          </w:rPr>
          <w:t xml:space="preserve"> </w:t>
        </w:r>
        <w:r w:rsidRPr="00564129">
          <w:rPr>
            <w:rStyle w:val="function-name1"/>
            <w:sz w:val="18"/>
            <w:rPrChange w:id="12176" w:author="shorny" w:date="2014-06-09T18:38:00Z">
              <w:rPr>
                <w:rStyle w:val="function-name1"/>
              </w:rPr>
            </w:rPrChange>
          </w:rPr>
          <w:t>IF</w:t>
        </w:r>
        <w:r w:rsidRPr="00564129">
          <w:rPr>
            <w:sz w:val="18"/>
            <w:rPrChange w:id="12177" w:author="shorny" w:date="2014-06-09T18:38:00Z">
              <w:rPr/>
            </w:rPrChange>
          </w:rPr>
          <w:t xml:space="preserve"> </w:t>
        </w:r>
        <w:r w:rsidRPr="00564129">
          <w:rPr>
            <w:rStyle w:val="keyword1"/>
            <w:sz w:val="18"/>
            <w:rPrChange w:id="12178" w:author="shorny" w:date="2014-06-09T18:38:00Z">
              <w:rPr>
                <w:rStyle w:val="keyword1"/>
              </w:rPr>
            </w:rPrChange>
          </w:rPr>
          <w:t>EXISTS</w:t>
        </w:r>
        <w:r w:rsidRPr="00564129">
          <w:rPr>
            <w:sz w:val="18"/>
            <w:rPrChange w:id="12179" w:author="shorny" w:date="2014-06-09T18:38:00Z">
              <w:rPr/>
            </w:rPrChange>
          </w:rPr>
          <w:t xml:space="preserve"> APPLICANT_EMAIL_UPDATE $$</w:t>
        </w:r>
      </w:ins>
    </w:p>
    <w:p w14:paraId="2F3747AC" w14:textId="77777777" w:rsidR="00564129" w:rsidRPr="00564129" w:rsidRDefault="00564129">
      <w:pPr>
        <w:pStyle w:val="HTMLPreformatted"/>
        <w:divId w:val="1477987617"/>
        <w:rPr>
          <w:ins w:id="12180" w:author="shorny" w:date="2014-06-09T18:38:00Z"/>
          <w:sz w:val="18"/>
          <w:rPrChange w:id="12181" w:author="shorny" w:date="2014-06-09T18:38:00Z">
            <w:rPr>
              <w:ins w:id="12182" w:author="shorny" w:date="2014-06-09T18:38:00Z"/>
            </w:rPr>
          </w:rPrChange>
        </w:rPr>
      </w:pPr>
      <w:ins w:id="12183" w:author="shorny" w:date="2014-06-09T18:38:00Z">
        <w:r w:rsidRPr="00564129">
          <w:rPr>
            <w:rStyle w:val="keyword1"/>
            <w:sz w:val="18"/>
            <w:rPrChange w:id="12184" w:author="shorny" w:date="2014-06-09T18:38:00Z">
              <w:rPr>
                <w:rStyle w:val="keyword1"/>
              </w:rPr>
            </w:rPrChange>
          </w:rPr>
          <w:t>CREATE</w:t>
        </w:r>
        <w:r w:rsidRPr="00564129">
          <w:rPr>
            <w:sz w:val="18"/>
            <w:rPrChange w:id="12185" w:author="shorny" w:date="2014-06-09T18:38:00Z">
              <w:rPr/>
            </w:rPrChange>
          </w:rPr>
          <w:t xml:space="preserve"> </w:t>
        </w:r>
        <w:r w:rsidRPr="00564129">
          <w:rPr>
            <w:rStyle w:val="keyword1"/>
            <w:sz w:val="18"/>
            <w:rPrChange w:id="12186" w:author="shorny" w:date="2014-06-09T18:38:00Z">
              <w:rPr>
                <w:rStyle w:val="keyword1"/>
              </w:rPr>
            </w:rPrChange>
          </w:rPr>
          <w:t>TRIGGER</w:t>
        </w:r>
        <w:r w:rsidRPr="00564129">
          <w:rPr>
            <w:sz w:val="18"/>
            <w:rPrChange w:id="12187" w:author="shorny" w:date="2014-06-09T18:38:00Z">
              <w:rPr/>
            </w:rPrChange>
          </w:rPr>
          <w:t xml:space="preserve"> </w:t>
        </w:r>
        <w:r w:rsidRPr="00564129">
          <w:rPr>
            <w:rStyle w:val="function-name1"/>
            <w:sz w:val="18"/>
            <w:rPrChange w:id="12188" w:author="shorny" w:date="2014-06-09T18:38:00Z">
              <w:rPr>
                <w:rStyle w:val="function-name1"/>
              </w:rPr>
            </w:rPrChange>
          </w:rPr>
          <w:t>APPLICANT_EMAIL_UPDATE</w:t>
        </w:r>
        <w:r w:rsidRPr="00564129">
          <w:rPr>
            <w:sz w:val="18"/>
            <w:rPrChange w:id="12189" w:author="shorny" w:date="2014-06-09T18:38:00Z">
              <w:rPr/>
            </w:rPrChange>
          </w:rPr>
          <w:t xml:space="preserve"> </w:t>
        </w:r>
        <w:r w:rsidRPr="00564129">
          <w:rPr>
            <w:rStyle w:val="keyword1"/>
            <w:sz w:val="18"/>
            <w:rPrChange w:id="12190" w:author="shorny" w:date="2014-06-09T18:38:00Z">
              <w:rPr>
                <w:rStyle w:val="keyword1"/>
              </w:rPr>
            </w:rPrChange>
          </w:rPr>
          <w:t>AFTER</w:t>
        </w:r>
        <w:r w:rsidRPr="00564129">
          <w:rPr>
            <w:sz w:val="18"/>
            <w:rPrChange w:id="12191" w:author="shorny" w:date="2014-06-09T18:38:00Z">
              <w:rPr/>
            </w:rPrChange>
          </w:rPr>
          <w:t xml:space="preserve"> </w:t>
        </w:r>
        <w:r w:rsidRPr="00564129">
          <w:rPr>
            <w:rStyle w:val="keyword1"/>
            <w:sz w:val="18"/>
            <w:rPrChange w:id="12192" w:author="shorny" w:date="2014-06-09T18:38:00Z">
              <w:rPr>
                <w:rStyle w:val="keyword1"/>
              </w:rPr>
            </w:rPrChange>
          </w:rPr>
          <w:t>UPDATE</w:t>
        </w:r>
        <w:r w:rsidRPr="00564129">
          <w:rPr>
            <w:sz w:val="18"/>
            <w:rPrChange w:id="12193" w:author="shorny" w:date="2014-06-09T18:38:00Z">
              <w:rPr/>
            </w:rPrChange>
          </w:rPr>
          <w:t xml:space="preserve"> </w:t>
        </w:r>
        <w:r w:rsidRPr="00564129">
          <w:rPr>
            <w:rStyle w:val="keyword1"/>
            <w:sz w:val="18"/>
            <w:rPrChange w:id="12194" w:author="shorny" w:date="2014-06-09T18:38:00Z">
              <w:rPr>
                <w:rStyle w:val="keyword1"/>
              </w:rPr>
            </w:rPrChange>
          </w:rPr>
          <w:t>ON</w:t>
        </w:r>
        <w:r w:rsidRPr="00564129">
          <w:rPr>
            <w:sz w:val="18"/>
            <w:rPrChange w:id="12195" w:author="shorny" w:date="2014-06-09T18:38:00Z">
              <w:rPr/>
            </w:rPrChange>
          </w:rPr>
          <w:t xml:space="preserve"> `Applicant`</w:t>
        </w:r>
      </w:ins>
    </w:p>
    <w:p w14:paraId="76C56B18" w14:textId="77777777" w:rsidR="00564129" w:rsidRPr="00564129" w:rsidRDefault="00564129">
      <w:pPr>
        <w:pStyle w:val="HTMLPreformatted"/>
        <w:divId w:val="1477987617"/>
        <w:rPr>
          <w:ins w:id="12196" w:author="shorny" w:date="2014-06-09T18:38:00Z"/>
          <w:sz w:val="18"/>
          <w:rPrChange w:id="12197" w:author="shorny" w:date="2014-06-09T18:38:00Z">
            <w:rPr>
              <w:ins w:id="12198" w:author="shorny" w:date="2014-06-09T18:38:00Z"/>
            </w:rPr>
          </w:rPrChange>
        </w:rPr>
      </w:pPr>
      <w:ins w:id="12199" w:author="shorny" w:date="2014-06-09T18:38:00Z">
        <w:r w:rsidRPr="00564129">
          <w:rPr>
            <w:rStyle w:val="keyword1"/>
            <w:sz w:val="18"/>
            <w:rPrChange w:id="12200" w:author="shorny" w:date="2014-06-09T18:38:00Z">
              <w:rPr>
                <w:rStyle w:val="keyword1"/>
              </w:rPr>
            </w:rPrChange>
          </w:rPr>
          <w:t>FOR</w:t>
        </w:r>
        <w:r w:rsidRPr="00564129">
          <w:rPr>
            <w:sz w:val="18"/>
            <w:rPrChange w:id="12201" w:author="shorny" w:date="2014-06-09T18:38:00Z">
              <w:rPr/>
            </w:rPrChange>
          </w:rPr>
          <w:t xml:space="preserve"> </w:t>
        </w:r>
        <w:r w:rsidRPr="00564129">
          <w:rPr>
            <w:rStyle w:val="keyword1"/>
            <w:sz w:val="18"/>
            <w:rPrChange w:id="12202" w:author="shorny" w:date="2014-06-09T18:38:00Z">
              <w:rPr>
                <w:rStyle w:val="keyword1"/>
              </w:rPr>
            </w:rPrChange>
          </w:rPr>
          <w:t>EACH</w:t>
        </w:r>
        <w:r w:rsidRPr="00564129">
          <w:rPr>
            <w:sz w:val="18"/>
            <w:rPrChange w:id="12203" w:author="shorny" w:date="2014-06-09T18:38:00Z">
              <w:rPr/>
            </w:rPrChange>
          </w:rPr>
          <w:t xml:space="preserve"> </w:t>
        </w:r>
        <w:r w:rsidRPr="00564129">
          <w:rPr>
            <w:rStyle w:val="type1"/>
            <w:sz w:val="18"/>
            <w:rPrChange w:id="12204" w:author="shorny" w:date="2014-06-09T18:38:00Z">
              <w:rPr>
                <w:rStyle w:val="type1"/>
              </w:rPr>
            </w:rPrChange>
          </w:rPr>
          <w:t>ROW</w:t>
        </w:r>
      </w:ins>
    </w:p>
    <w:p w14:paraId="0EAA8137" w14:textId="77777777" w:rsidR="00564129" w:rsidRPr="00564129" w:rsidRDefault="00564129">
      <w:pPr>
        <w:pStyle w:val="HTMLPreformatted"/>
        <w:divId w:val="1477987617"/>
        <w:rPr>
          <w:ins w:id="12205" w:author="shorny" w:date="2014-06-09T18:38:00Z"/>
          <w:sz w:val="18"/>
          <w:rPrChange w:id="12206" w:author="shorny" w:date="2014-06-09T18:38:00Z">
            <w:rPr>
              <w:ins w:id="12207" w:author="shorny" w:date="2014-06-09T18:38:00Z"/>
            </w:rPr>
          </w:rPrChange>
        </w:rPr>
      </w:pPr>
      <w:ins w:id="12208" w:author="shorny" w:date="2014-06-09T18:38:00Z">
        <w:r w:rsidRPr="00564129">
          <w:rPr>
            <w:rStyle w:val="keyword1"/>
            <w:sz w:val="18"/>
            <w:rPrChange w:id="12209" w:author="shorny" w:date="2014-06-09T18:38:00Z">
              <w:rPr>
                <w:rStyle w:val="keyword1"/>
              </w:rPr>
            </w:rPrChange>
          </w:rPr>
          <w:t>BEGIN</w:t>
        </w:r>
      </w:ins>
    </w:p>
    <w:p w14:paraId="3E2BDA72" w14:textId="77777777" w:rsidR="00564129" w:rsidRPr="00564129" w:rsidRDefault="00564129">
      <w:pPr>
        <w:pStyle w:val="HTMLPreformatted"/>
        <w:divId w:val="1477987617"/>
        <w:rPr>
          <w:ins w:id="12210" w:author="shorny" w:date="2014-06-09T18:38:00Z"/>
          <w:sz w:val="18"/>
          <w:rPrChange w:id="12211" w:author="shorny" w:date="2014-06-09T18:38:00Z">
            <w:rPr>
              <w:ins w:id="12212" w:author="shorny" w:date="2014-06-09T18:38:00Z"/>
            </w:rPr>
          </w:rPrChange>
        </w:rPr>
      </w:pPr>
      <w:ins w:id="12213" w:author="shorny" w:date="2014-06-09T18:38:00Z">
        <w:r w:rsidRPr="00564129">
          <w:rPr>
            <w:rStyle w:val="keyword1"/>
            <w:sz w:val="18"/>
            <w:rPrChange w:id="12214" w:author="shorny" w:date="2014-06-09T18:38:00Z">
              <w:rPr>
                <w:rStyle w:val="keyword1"/>
              </w:rPr>
            </w:rPrChange>
          </w:rPr>
          <w:t>UPDATE</w:t>
        </w:r>
        <w:r w:rsidRPr="00564129">
          <w:rPr>
            <w:sz w:val="18"/>
            <w:rPrChange w:id="12215" w:author="shorny" w:date="2014-06-09T18:38:00Z">
              <w:rPr/>
            </w:rPrChange>
          </w:rPr>
          <w:t xml:space="preserve"> `Application` </w:t>
        </w:r>
        <w:r w:rsidRPr="00564129">
          <w:rPr>
            <w:rStyle w:val="keyword1"/>
            <w:sz w:val="18"/>
            <w:rPrChange w:id="12216" w:author="shorny" w:date="2014-06-09T18:38:00Z">
              <w:rPr>
                <w:rStyle w:val="keyword1"/>
              </w:rPr>
            </w:rPrChange>
          </w:rPr>
          <w:t>SET</w:t>
        </w:r>
        <w:r w:rsidRPr="00564129">
          <w:rPr>
            <w:sz w:val="18"/>
            <w:rPrChange w:id="12217" w:author="shorny" w:date="2014-06-09T18:38:00Z">
              <w:rPr/>
            </w:rPrChange>
          </w:rPr>
          <w:t xml:space="preserve"> ApplicantEmail=</w:t>
        </w:r>
        <w:r w:rsidRPr="00564129">
          <w:rPr>
            <w:rStyle w:val="keyword1"/>
            <w:sz w:val="18"/>
            <w:rPrChange w:id="12218" w:author="shorny" w:date="2014-06-09T18:38:00Z">
              <w:rPr>
                <w:rStyle w:val="keyword1"/>
              </w:rPr>
            </w:rPrChange>
          </w:rPr>
          <w:t>NEW</w:t>
        </w:r>
        <w:r w:rsidRPr="00564129">
          <w:rPr>
            <w:sz w:val="18"/>
            <w:rPrChange w:id="12219" w:author="shorny" w:date="2014-06-09T18:38:00Z">
              <w:rPr/>
            </w:rPrChange>
          </w:rPr>
          <w:t xml:space="preserve">.Email </w:t>
        </w:r>
        <w:r w:rsidRPr="00564129">
          <w:rPr>
            <w:rStyle w:val="keyword1"/>
            <w:sz w:val="18"/>
            <w:rPrChange w:id="12220" w:author="shorny" w:date="2014-06-09T18:38:00Z">
              <w:rPr>
                <w:rStyle w:val="keyword1"/>
              </w:rPr>
            </w:rPrChange>
          </w:rPr>
          <w:t>WHERE</w:t>
        </w:r>
        <w:r w:rsidRPr="00564129">
          <w:rPr>
            <w:sz w:val="18"/>
            <w:rPrChange w:id="12221" w:author="shorny" w:date="2014-06-09T18:38:00Z">
              <w:rPr/>
            </w:rPrChange>
          </w:rPr>
          <w:t xml:space="preserve"> Application.ApplicantID=</w:t>
        </w:r>
        <w:proofErr w:type="gramStart"/>
        <w:r w:rsidRPr="00564129">
          <w:rPr>
            <w:rStyle w:val="keyword1"/>
            <w:sz w:val="18"/>
            <w:rPrChange w:id="12222" w:author="shorny" w:date="2014-06-09T18:38:00Z">
              <w:rPr>
                <w:rStyle w:val="keyword1"/>
              </w:rPr>
            </w:rPrChange>
          </w:rPr>
          <w:t>NEW</w:t>
        </w:r>
        <w:r w:rsidRPr="00564129">
          <w:rPr>
            <w:sz w:val="18"/>
            <w:rPrChange w:id="12223" w:author="shorny" w:date="2014-06-09T18:38:00Z">
              <w:rPr/>
            </w:rPrChange>
          </w:rPr>
          <w:t>.ApplicantID ;</w:t>
        </w:r>
        <w:proofErr w:type="gramEnd"/>
      </w:ins>
    </w:p>
    <w:p w14:paraId="33681B7C" w14:textId="77777777" w:rsidR="00564129" w:rsidRPr="00564129" w:rsidRDefault="00564129">
      <w:pPr>
        <w:pStyle w:val="HTMLPreformatted"/>
        <w:divId w:val="1477987617"/>
        <w:rPr>
          <w:ins w:id="12224" w:author="shorny" w:date="2014-06-09T18:38:00Z"/>
          <w:sz w:val="18"/>
          <w:rPrChange w:id="12225" w:author="shorny" w:date="2014-06-09T18:38:00Z">
            <w:rPr>
              <w:ins w:id="12226" w:author="shorny" w:date="2014-06-09T18:38:00Z"/>
            </w:rPr>
          </w:rPrChange>
        </w:rPr>
      </w:pPr>
      <w:ins w:id="12227" w:author="shorny" w:date="2014-06-09T18:38:00Z">
        <w:r w:rsidRPr="00564129">
          <w:rPr>
            <w:rStyle w:val="keyword1"/>
            <w:sz w:val="18"/>
            <w:rPrChange w:id="12228" w:author="shorny" w:date="2014-06-09T18:38:00Z">
              <w:rPr>
                <w:rStyle w:val="keyword1"/>
              </w:rPr>
            </w:rPrChange>
          </w:rPr>
          <w:t>END</w:t>
        </w:r>
        <w:r w:rsidRPr="00564129">
          <w:rPr>
            <w:sz w:val="18"/>
            <w:rPrChange w:id="12229" w:author="shorny" w:date="2014-06-09T18:38:00Z">
              <w:rPr/>
            </w:rPrChange>
          </w:rPr>
          <w:t xml:space="preserve"> $$</w:t>
        </w:r>
      </w:ins>
    </w:p>
    <w:p w14:paraId="3BF3363E" w14:textId="77777777" w:rsidR="00564129" w:rsidRPr="00564129" w:rsidRDefault="00564129">
      <w:pPr>
        <w:pStyle w:val="HTMLPreformatted"/>
        <w:divId w:val="1477987617"/>
        <w:rPr>
          <w:ins w:id="12230" w:author="shorny" w:date="2014-06-09T18:38:00Z"/>
          <w:sz w:val="18"/>
          <w:rPrChange w:id="12231" w:author="shorny" w:date="2014-06-09T18:38:00Z">
            <w:rPr>
              <w:ins w:id="12232" w:author="shorny" w:date="2014-06-09T18:38:00Z"/>
            </w:rPr>
          </w:rPrChange>
        </w:rPr>
      </w:pPr>
      <w:proofErr w:type="gramStart"/>
      <w:ins w:id="12233" w:author="shorny" w:date="2014-06-09T18:38:00Z">
        <w:r w:rsidRPr="00564129">
          <w:rPr>
            <w:sz w:val="18"/>
            <w:rPrChange w:id="12234" w:author="shorny" w:date="2014-06-09T18:38:00Z">
              <w:rPr/>
            </w:rPrChange>
          </w:rPr>
          <w:t>DELIMITER ;</w:t>
        </w:r>
        <w:proofErr w:type="gramEnd"/>
      </w:ins>
    </w:p>
    <w:p w14:paraId="7DEB7366" w14:textId="77777777" w:rsidR="004A1AF8" w:rsidRPr="004A1AF8" w:rsidRDefault="004A1AF8" w:rsidP="004A1AF8">
      <w:pPr>
        <w:rPr>
          <w:lang w:eastAsia="en-AU"/>
          <w:rPrChange w:id="12235" w:author="shorny" w:date="2014-06-09T18:35:00Z">
            <w:rPr/>
          </w:rPrChange>
        </w:rPr>
        <w:pPrChange w:id="12236" w:author="shorny" w:date="2014-06-09T18:35:00Z">
          <w:pPr>
            <w:pStyle w:val="Heading1"/>
            <w:numPr>
              <w:numId w:val="17"/>
            </w:numPr>
          </w:pPr>
        </w:pPrChange>
      </w:pPr>
    </w:p>
    <w:p w14:paraId="040DA966" w14:textId="77777777" w:rsidR="00435AF8" w:rsidRDefault="00435AF8">
      <w:pPr>
        <w:rPr>
          <w:ins w:id="12237" w:author="shorny" w:date="2014-06-09T15:49:00Z"/>
          <w:rFonts w:ascii="Calibri Light" w:eastAsia="Times New Roman" w:hAnsi="Calibri Light" w:cs="Times New Roman"/>
          <w:b/>
          <w:bCs/>
          <w:kern w:val="32"/>
          <w:sz w:val="32"/>
          <w:szCs w:val="32"/>
          <w:lang w:eastAsia="en-AU"/>
        </w:rPr>
      </w:pPr>
      <w:bookmarkStart w:id="12238" w:name="_Toc388077034"/>
      <w:ins w:id="12239" w:author="shorny" w:date="2014-06-09T15:49:00Z">
        <w:r>
          <w:rPr>
            <w:lang w:eastAsia="en-AU"/>
          </w:rPr>
          <w:br w:type="page"/>
        </w:r>
      </w:ins>
    </w:p>
    <w:p w14:paraId="5A7CBE6B" w14:textId="7CA293D1" w:rsidR="005E4DF4" w:rsidRDefault="005E4DF4" w:rsidP="00597C9F">
      <w:pPr>
        <w:pStyle w:val="Heading1"/>
        <w:numPr>
          <w:ilvl w:val="0"/>
          <w:numId w:val="17"/>
        </w:numPr>
        <w:rPr>
          <w:ins w:id="12240" w:author="shorny" w:date="2014-06-09T15:49:00Z"/>
          <w:lang w:eastAsia="en-AU"/>
        </w:rPr>
      </w:pPr>
      <w:r>
        <w:rPr>
          <w:lang w:eastAsia="en-AU"/>
        </w:rPr>
        <w:lastRenderedPageBreak/>
        <w:t>Create SQL scripts to populate all tables with data</w:t>
      </w:r>
      <w:bookmarkEnd w:id="12238"/>
    </w:p>
    <w:p w14:paraId="1CE79DEF" w14:textId="6254374F" w:rsidR="00435AF8" w:rsidRDefault="002F00CA" w:rsidP="002F00CA">
      <w:pPr>
        <w:pStyle w:val="Heading2"/>
        <w:rPr>
          <w:ins w:id="12241" w:author="shorny" w:date="2014-06-09T17:29:00Z"/>
        </w:rPr>
        <w:pPrChange w:id="12242" w:author="shorny" w:date="2014-06-09T17:26:00Z">
          <w:pPr>
            <w:pStyle w:val="Heading1"/>
            <w:numPr>
              <w:numId w:val="17"/>
            </w:numPr>
          </w:pPr>
        </w:pPrChange>
      </w:pPr>
      <w:ins w:id="12243" w:author="shorny" w:date="2014-06-09T17:26:00Z">
        <w:r>
          <w:t>Populate Country relation</w:t>
        </w:r>
      </w:ins>
    </w:p>
    <w:p w14:paraId="446C3F58" w14:textId="17426BB2" w:rsidR="00022ABB" w:rsidRPr="00022ABB" w:rsidRDefault="00022ABB">
      <w:pPr>
        <w:pStyle w:val="HTMLPreformatted"/>
        <w:divId w:val="585384335"/>
        <w:rPr>
          <w:ins w:id="12244" w:author="shorny" w:date="2014-06-09T17:29:00Z"/>
          <w:rStyle w:val="comment1"/>
          <w:sz w:val="18"/>
          <w:rPrChange w:id="12245" w:author="shorny" w:date="2014-06-09T17:30:00Z">
            <w:rPr>
              <w:ins w:id="12246" w:author="shorny" w:date="2014-06-09T17:29:00Z"/>
              <w:rStyle w:val="comment1"/>
            </w:rPr>
          </w:rPrChange>
        </w:rPr>
      </w:pPr>
      <w:ins w:id="12247" w:author="shorny" w:date="2014-06-09T17:29:00Z">
        <w:r w:rsidRPr="00022ABB">
          <w:rPr>
            <w:rStyle w:val="comment1"/>
            <w:sz w:val="18"/>
            <w:rPrChange w:id="12248" w:author="shorny" w:date="2014-06-09T17:30:00Z">
              <w:rPr>
                <w:rStyle w:val="comment1"/>
              </w:rPr>
            </w:rPrChange>
          </w:rPr>
          <w:t>-- -----------------------------------------------------------------------------</w:t>
        </w:r>
      </w:ins>
    </w:p>
    <w:p w14:paraId="07C6DB34" w14:textId="77777777" w:rsidR="00022ABB" w:rsidRPr="00022ABB" w:rsidRDefault="00022ABB">
      <w:pPr>
        <w:pStyle w:val="HTMLPreformatted"/>
        <w:divId w:val="585384335"/>
        <w:rPr>
          <w:ins w:id="12249" w:author="shorny" w:date="2014-06-09T17:29:00Z"/>
          <w:rStyle w:val="comment1"/>
          <w:sz w:val="18"/>
          <w:rPrChange w:id="12250" w:author="shorny" w:date="2014-06-09T17:30:00Z">
            <w:rPr>
              <w:ins w:id="12251" w:author="shorny" w:date="2014-06-09T17:29:00Z"/>
              <w:rStyle w:val="comment1"/>
            </w:rPr>
          </w:rPrChange>
        </w:rPr>
      </w:pPr>
      <w:ins w:id="12252" w:author="shorny" w:date="2014-06-09T17:29:00Z">
        <w:r w:rsidRPr="00022ABB">
          <w:rPr>
            <w:rStyle w:val="comment1"/>
            <w:sz w:val="18"/>
            <w:rPrChange w:id="12253" w:author="shorny" w:date="2014-06-09T17:30:00Z">
              <w:rPr>
                <w:rStyle w:val="comment1"/>
              </w:rPr>
            </w:rPrChange>
          </w:rPr>
          <w:t>-- Country</w:t>
        </w:r>
      </w:ins>
    </w:p>
    <w:p w14:paraId="72D41143" w14:textId="77777777" w:rsidR="00022ABB" w:rsidRPr="00022ABB" w:rsidRDefault="00022ABB">
      <w:pPr>
        <w:pStyle w:val="HTMLPreformatted"/>
        <w:divId w:val="585384335"/>
        <w:rPr>
          <w:ins w:id="12254" w:author="shorny" w:date="2014-06-09T17:29:00Z"/>
          <w:sz w:val="18"/>
          <w:rPrChange w:id="12255" w:author="shorny" w:date="2014-06-09T17:30:00Z">
            <w:rPr>
              <w:ins w:id="12256" w:author="shorny" w:date="2014-06-09T17:29:00Z"/>
            </w:rPr>
          </w:rPrChange>
        </w:rPr>
      </w:pPr>
      <w:ins w:id="12257" w:author="shorny" w:date="2014-06-09T17:29:00Z">
        <w:r w:rsidRPr="00022ABB">
          <w:rPr>
            <w:rStyle w:val="keyword1"/>
            <w:sz w:val="18"/>
            <w:rPrChange w:id="12258" w:author="shorny" w:date="2014-06-09T17:30:00Z">
              <w:rPr>
                <w:rStyle w:val="keyword1"/>
              </w:rPr>
            </w:rPrChange>
          </w:rPr>
          <w:t>SELECT</w:t>
        </w:r>
        <w:r w:rsidRPr="00022ABB">
          <w:rPr>
            <w:sz w:val="18"/>
            <w:rPrChange w:id="12259" w:author="shorny" w:date="2014-06-09T17:30:00Z">
              <w:rPr/>
            </w:rPrChange>
          </w:rPr>
          <w:t xml:space="preserve"> "Loading populate_country.</w:t>
        </w:r>
        <w:r w:rsidRPr="00022ABB">
          <w:rPr>
            <w:rStyle w:val="keyword1"/>
            <w:sz w:val="18"/>
            <w:rPrChange w:id="12260" w:author="shorny" w:date="2014-06-09T17:30:00Z">
              <w:rPr>
                <w:rStyle w:val="keyword1"/>
              </w:rPr>
            </w:rPrChange>
          </w:rPr>
          <w:t>sql</w:t>
        </w:r>
        <w:proofErr w:type="gramStart"/>
        <w:r w:rsidRPr="00022ABB">
          <w:rPr>
            <w:sz w:val="18"/>
            <w:rPrChange w:id="12261" w:author="shorny" w:date="2014-06-09T17:30:00Z">
              <w:rPr/>
            </w:rPrChange>
          </w:rPr>
          <w:t>" ;</w:t>
        </w:r>
        <w:proofErr w:type="gramEnd"/>
      </w:ins>
    </w:p>
    <w:p w14:paraId="4CA71A18" w14:textId="77777777" w:rsidR="00022ABB" w:rsidRPr="00022ABB" w:rsidRDefault="00022ABB">
      <w:pPr>
        <w:pStyle w:val="HTMLPreformatted"/>
        <w:divId w:val="585384335"/>
        <w:rPr>
          <w:ins w:id="12262" w:author="shorny" w:date="2014-06-09T17:29:00Z"/>
          <w:sz w:val="18"/>
          <w:rPrChange w:id="12263" w:author="shorny" w:date="2014-06-09T17:30:00Z">
            <w:rPr>
              <w:ins w:id="12264" w:author="shorny" w:date="2014-06-09T17:29:00Z"/>
            </w:rPr>
          </w:rPrChange>
        </w:rPr>
      </w:pPr>
    </w:p>
    <w:p w14:paraId="41A0F3FE" w14:textId="77777777" w:rsidR="00022ABB" w:rsidRPr="00022ABB" w:rsidRDefault="00022ABB">
      <w:pPr>
        <w:pStyle w:val="HTMLPreformatted"/>
        <w:divId w:val="585384335"/>
        <w:rPr>
          <w:ins w:id="12265" w:author="shorny" w:date="2014-06-09T17:29:00Z"/>
          <w:sz w:val="18"/>
          <w:rPrChange w:id="12266" w:author="shorny" w:date="2014-06-09T17:30:00Z">
            <w:rPr>
              <w:ins w:id="12267" w:author="shorny" w:date="2014-06-09T17:29:00Z"/>
            </w:rPr>
          </w:rPrChange>
        </w:rPr>
      </w:pPr>
      <w:ins w:id="12268" w:author="shorny" w:date="2014-06-09T17:29:00Z">
        <w:r w:rsidRPr="00022ABB">
          <w:rPr>
            <w:rStyle w:val="keyword1"/>
            <w:sz w:val="18"/>
            <w:rPrChange w:id="12269" w:author="shorny" w:date="2014-06-09T17:30:00Z">
              <w:rPr>
                <w:rStyle w:val="keyword1"/>
              </w:rPr>
            </w:rPrChange>
          </w:rPr>
          <w:t>INSERT</w:t>
        </w:r>
        <w:r w:rsidRPr="00022ABB">
          <w:rPr>
            <w:sz w:val="18"/>
            <w:rPrChange w:id="12270" w:author="shorny" w:date="2014-06-09T17:30:00Z">
              <w:rPr/>
            </w:rPrChange>
          </w:rPr>
          <w:t xml:space="preserve"> </w:t>
        </w:r>
        <w:r w:rsidRPr="00022ABB">
          <w:rPr>
            <w:rStyle w:val="keyword1"/>
            <w:sz w:val="18"/>
            <w:rPrChange w:id="12271" w:author="shorny" w:date="2014-06-09T17:30:00Z">
              <w:rPr>
                <w:rStyle w:val="keyword1"/>
              </w:rPr>
            </w:rPrChange>
          </w:rPr>
          <w:t>INTO</w:t>
        </w:r>
        <w:r w:rsidRPr="00022ABB">
          <w:rPr>
            <w:sz w:val="18"/>
            <w:rPrChange w:id="12272" w:author="shorny" w:date="2014-06-09T17:30:00Z">
              <w:rPr/>
            </w:rPrChange>
          </w:rPr>
          <w:t xml:space="preserve"> Country (CountryISOCode, </w:t>
        </w:r>
        <w:r w:rsidRPr="00022ABB">
          <w:rPr>
            <w:rStyle w:val="keyword1"/>
            <w:sz w:val="18"/>
            <w:rPrChange w:id="12273" w:author="shorny" w:date="2014-06-09T17:30:00Z">
              <w:rPr>
                <w:rStyle w:val="keyword1"/>
              </w:rPr>
            </w:rPrChange>
          </w:rPr>
          <w:t>Name</w:t>
        </w:r>
        <w:r w:rsidRPr="00022ABB">
          <w:rPr>
            <w:sz w:val="18"/>
            <w:rPrChange w:id="12274" w:author="shorny" w:date="2014-06-09T17:30:00Z">
              <w:rPr/>
            </w:rPrChange>
          </w:rPr>
          <w:t>)</w:t>
        </w:r>
      </w:ins>
    </w:p>
    <w:p w14:paraId="56BD38FB" w14:textId="77777777" w:rsidR="00022ABB" w:rsidRPr="00022ABB" w:rsidRDefault="00022ABB">
      <w:pPr>
        <w:pStyle w:val="HTMLPreformatted"/>
        <w:divId w:val="585384335"/>
        <w:rPr>
          <w:ins w:id="12275" w:author="shorny" w:date="2014-06-09T17:29:00Z"/>
          <w:sz w:val="18"/>
          <w:rPrChange w:id="12276" w:author="shorny" w:date="2014-06-09T17:30:00Z">
            <w:rPr>
              <w:ins w:id="12277" w:author="shorny" w:date="2014-06-09T17:29:00Z"/>
            </w:rPr>
          </w:rPrChange>
        </w:rPr>
      </w:pPr>
      <w:ins w:id="12278" w:author="shorny" w:date="2014-06-09T17:29:00Z">
        <w:r w:rsidRPr="00022ABB">
          <w:rPr>
            <w:rStyle w:val="keyword1"/>
            <w:sz w:val="18"/>
            <w:rPrChange w:id="12279" w:author="shorny" w:date="2014-06-09T17:30:00Z">
              <w:rPr>
                <w:rStyle w:val="keyword1"/>
              </w:rPr>
            </w:rPrChange>
          </w:rPr>
          <w:t>VALUES</w:t>
        </w:r>
        <w:r w:rsidRPr="00022ABB">
          <w:rPr>
            <w:sz w:val="18"/>
            <w:rPrChange w:id="12280" w:author="shorny" w:date="2014-06-09T17:30:00Z">
              <w:rPr/>
            </w:rPrChange>
          </w:rPr>
          <w:t xml:space="preserve"> </w:t>
        </w:r>
      </w:ins>
    </w:p>
    <w:p w14:paraId="343FC9A1" w14:textId="77777777" w:rsidR="00022ABB" w:rsidRPr="00022ABB" w:rsidRDefault="00022ABB">
      <w:pPr>
        <w:pStyle w:val="HTMLPreformatted"/>
        <w:divId w:val="585384335"/>
        <w:rPr>
          <w:ins w:id="12281" w:author="shorny" w:date="2014-06-09T17:29:00Z"/>
          <w:sz w:val="18"/>
          <w:rPrChange w:id="12282" w:author="shorny" w:date="2014-06-09T17:30:00Z">
            <w:rPr>
              <w:ins w:id="12283" w:author="shorny" w:date="2014-06-09T17:29:00Z"/>
            </w:rPr>
          </w:rPrChange>
        </w:rPr>
      </w:pPr>
      <w:ins w:id="12284" w:author="shorny" w:date="2014-06-09T17:29:00Z">
        <w:r w:rsidRPr="00022ABB">
          <w:rPr>
            <w:sz w:val="18"/>
            <w:rPrChange w:id="12285" w:author="shorny" w:date="2014-06-09T17:30:00Z">
              <w:rPr/>
            </w:rPrChange>
          </w:rPr>
          <w:t>(</w:t>
        </w:r>
        <w:r w:rsidRPr="00022ABB">
          <w:rPr>
            <w:rStyle w:val="string1"/>
            <w:sz w:val="18"/>
            <w:rPrChange w:id="12286" w:author="shorny" w:date="2014-06-09T17:30:00Z">
              <w:rPr>
                <w:rStyle w:val="string1"/>
              </w:rPr>
            </w:rPrChange>
          </w:rPr>
          <w:t>'AD'</w:t>
        </w:r>
        <w:r w:rsidRPr="00022ABB">
          <w:rPr>
            <w:sz w:val="18"/>
            <w:rPrChange w:id="12287" w:author="shorny" w:date="2014-06-09T17:30:00Z">
              <w:rPr/>
            </w:rPrChange>
          </w:rPr>
          <w:t xml:space="preserve">, </w:t>
        </w:r>
        <w:r w:rsidRPr="00022ABB">
          <w:rPr>
            <w:rStyle w:val="string1"/>
            <w:sz w:val="18"/>
            <w:rPrChange w:id="12288" w:author="shorny" w:date="2014-06-09T17:30:00Z">
              <w:rPr>
                <w:rStyle w:val="string1"/>
              </w:rPr>
            </w:rPrChange>
          </w:rPr>
          <w:t>'Andorra'</w:t>
        </w:r>
        <w:r w:rsidRPr="00022ABB">
          <w:rPr>
            <w:sz w:val="18"/>
            <w:rPrChange w:id="12289" w:author="shorny" w:date="2014-06-09T17:30:00Z">
              <w:rPr/>
            </w:rPrChange>
          </w:rPr>
          <w:t>),</w:t>
        </w:r>
      </w:ins>
    </w:p>
    <w:p w14:paraId="0E26F42B" w14:textId="77777777" w:rsidR="00022ABB" w:rsidRPr="00022ABB" w:rsidRDefault="00022ABB">
      <w:pPr>
        <w:pStyle w:val="HTMLPreformatted"/>
        <w:divId w:val="585384335"/>
        <w:rPr>
          <w:ins w:id="12290" w:author="shorny" w:date="2014-06-09T17:29:00Z"/>
          <w:sz w:val="18"/>
          <w:rPrChange w:id="12291" w:author="shorny" w:date="2014-06-09T17:30:00Z">
            <w:rPr>
              <w:ins w:id="12292" w:author="shorny" w:date="2014-06-09T17:29:00Z"/>
            </w:rPr>
          </w:rPrChange>
        </w:rPr>
      </w:pPr>
      <w:ins w:id="12293" w:author="shorny" w:date="2014-06-09T17:29:00Z">
        <w:r w:rsidRPr="00022ABB">
          <w:rPr>
            <w:sz w:val="18"/>
            <w:rPrChange w:id="12294" w:author="shorny" w:date="2014-06-09T17:30:00Z">
              <w:rPr/>
            </w:rPrChange>
          </w:rPr>
          <w:t>(</w:t>
        </w:r>
        <w:r w:rsidRPr="00022ABB">
          <w:rPr>
            <w:rStyle w:val="string1"/>
            <w:sz w:val="18"/>
            <w:rPrChange w:id="12295" w:author="shorny" w:date="2014-06-09T17:30:00Z">
              <w:rPr>
                <w:rStyle w:val="string1"/>
              </w:rPr>
            </w:rPrChange>
          </w:rPr>
          <w:t>'AE'</w:t>
        </w:r>
        <w:r w:rsidRPr="00022ABB">
          <w:rPr>
            <w:sz w:val="18"/>
            <w:rPrChange w:id="12296" w:author="shorny" w:date="2014-06-09T17:30:00Z">
              <w:rPr/>
            </w:rPrChange>
          </w:rPr>
          <w:t xml:space="preserve">, </w:t>
        </w:r>
        <w:r w:rsidRPr="00022ABB">
          <w:rPr>
            <w:rStyle w:val="string1"/>
            <w:sz w:val="18"/>
            <w:rPrChange w:id="12297" w:author="shorny" w:date="2014-06-09T17:30:00Z">
              <w:rPr>
                <w:rStyle w:val="string1"/>
              </w:rPr>
            </w:rPrChange>
          </w:rPr>
          <w:t>'United Arab Emirates'</w:t>
        </w:r>
        <w:r w:rsidRPr="00022ABB">
          <w:rPr>
            <w:sz w:val="18"/>
            <w:rPrChange w:id="12298" w:author="shorny" w:date="2014-06-09T17:30:00Z">
              <w:rPr/>
            </w:rPrChange>
          </w:rPr>
          <w:t>),</w:t>
        </w:r>
      </w:ins>
    </w:p>
    <w:p w14:paraId="0771BE76" w14:textId="77777777" w:rsidR="00022ABB" w:rsidRPr="00022ABB" w:rsidRDefault="00022ABB">
      <w:pPr>
        <w:pStyle w:val="HTMLPreformatted"/>
        <w:divId w:val="585384335"/>
        <w:rPr>
          <w:ins w:id="12299" w:author="shorny" w:date="2014-06-09T17:29:00Z"/>
          <w:sz w:val="18"/>
          <w:rPrChange w:id="12300" w:author="shorny" w:date="2014-06-09T17:30:00Z">
            <w:rPr>
              <w:ins w:id="12301" w:author="shorny" w:date="2014-06-09T17:29:00Z"/>
            </w:rPr>
          </w:rPrChange>
        </w:rPr>
      </w:pPr>
      <w:ins w:id="12302" w:author="shorny" w:date="2014-06-09T17:29:00Z">
        <w:r w:rsidRPr="00022ABB">
          <w:rPr>
            <w:sz w:val="18"/>
            <w:rPrChange w:id="12303" w:author="shorny" w:date="2014-06-09T17:30:00Z">
              <w:rPr/>
            </w:rPrChange>
          </w:rPr>
          <w:t>(</w:t>
        </w:r>
        <w:r w:rsidRPr="00022ABB">
          <w:rPr>
            <w:rStyle w:val="string1"/>
            <w:sz w:val="18"/>
            <w:rPrChange w:id="12304" w:author="shorny" w:date="2014-06-09T17:30:00Z">
              <w:rPr>
                <w:rStyle w:val="string1"/>
              </w:rPr>
            </w:rPrChange>
          </w:rPr>
          <w:t>'AF'</w:t>
        </w:r>
        <w:r w:rsidRPr="00022ABB">
          <w:rPr>
            <w:sz w:val="18"/>
            <w:rPrChange w:id="12305" w:author="shorny" w:date="2014-06-09T17:30:00Z">
              <w:rPr/>
            </w:rPrChange>
          </w:rPr>
          <w:t xml:space="preserve">, </w:t>
        </w:r>
        <w:r w:rsidRPr="00022ABB">
          <w:rPr>
            <w:rStyle w:val="string1"/>
            <w:sz w:val="18"/>
            <w:rPrChange w:id="12306" w:author="shorny" w:date="2014-06-09T17:30:00Z">
              <w:rPr>
                <w:rStyle w:val="string1"/>
              </w:rPr>
            </w:rPrChange>
          </w:rPr>
          <w:t>'Afghanistan'</w:t>
        </w:r>
        <w:r w:rsidRPr="00022ABB">
          <w:rPr>
            <w:sz w:val="18"/>
            <w:rPrChange w:id="12307" w:author="shorny" w:date="2014-06-09T17:30:00Z">
              <w:rPr/>
            </w:rPrChange>
          </w:rPr>
          <w:t>),</w:t>
        </w:r>
      </w:ins>
    </w:p>
    <w:p w14:paraId="31A4681F" w14:textId="77777777" w:rsidR="00022ABB" w:rsidRPr="00022ABB" w:rsidRDefault="00022ABB">
      <w:pPr>
        <w:pStyle w:val="HTMLPreformatted"/>
        <w:divId w:val="585384335"/>
        <w:rPr>
          <w:ins w:id="12308" w:author="shorny" w:date="2014-06-09T17:29:00Z"/>
          <w:sz w:val="18"/>
          <w:rPrChange w:id="12309" w:author="shorny" w:date="2014-06-09T17:30:00Z">
            <w:rPr>
              <w:ins w:id="12310" w:author="shorny" w:date="2014-06-09T17:29:00Z"/>
            </w:rPr>
          </w:rPrChange>
        </w:rPr>
      </w:pPr>
      <w:ins w:id="12311" w:author="shorny" w:date="2014-06-09T17:29:00Z">
        <w:r w:rsidRPr="00022ABB">
          <w:rPr>
            <w:sz w:val="18"/>
            <w:rPrChange w:id="12312" w:author="shorny" w:date="2014-06-09T17:30:00Z">
              <w:rPr/>
            </w:rPrChange>
          </w:rPr>
          <w:t>(</w:t>
        </w:r>
        <w:r w:rsidRPr="00022ABB">
          <w:rPr>
            <w:rStyle w:val="string1"/>
            <w:sz w:val="18"/>
            <w:rPrChange w:id="12313" w:author="shorny" w:date="2014-06-09T17:30:00Z">
              <w:rPr>
                <w:rStyle w:val="string1"/>
              </w:rPr>
            </w:rPrChange>
          </w:rPr>
          <w:t>'AG'</w:t>
        </w:r>
        <w:r w:rsidRPr="00022ABB">
          <w:rPr>
            <w:sz w:val="18"/>
            <w:rPrChange w:id="12314" w:author="shorny" w:date="2014-06-09T17:30:00Z">
              <w:rPr/>
            </w:rPrChange>
          </w:rPr>
          <w:t xml:space="preserve">, </w:t>
        </w:r>
        <w:r w:rsidRPr="00022ABB">
          <w:rPr>
            <w:rStyle w:val="string1"/>
            <w:sz w:val="18"/>
            <w:rPrChange w:id="12315" w:author="shorny" w:date="2014-06-09T17:30:00Z">
              <w:rPr>
                <w:rStyle w:val="string1"/>
              </w:rPr>
            </w:rPrChange>
          </w:rPr>
          <w:t>'Antigua and Barbuda'</w:t>
        </w:r>
        <w:r w:rsidRPr="00022ABB">
          <w:rPr>
            <w:sz w:val="18"/>
            <w:rPrChange w:id="12316" w:author="shorny" w:date="2014-06-09T17:30:00Z">
              <w:rPr/>
            </w:rPrChange>
          </w:rPr>
          <w:t>),</w:t>
        </w:r>
      </w:ins>
    </w:p>
    <w:p w14:paraId="0B3B2A08" w14:textId="77777777" w:rsidR="00022ABB" w:rsidRPr="00022ABB" w:rsidRDefault="00022ABB">
      <w:pPr>
        <w:pStyle w:val="HTMLPreformatted"/>
        <w:divId w:val="585384335"/>
        <w:rPr>
          <w:ins w:id="12317" w:author="shorny" w:date="2014-06-09T17:29:00Z"/>
          <w:sz w:val="18"/>
          <w:rPrChange w:id="12318" w:author="shorny" w:date="2014-06-09T17:30:00Z">
            <w:rPr>
              <w:ins w:id="12319" w:author="shorny" w:date="2014-06-09T17:29:00Z"/>
            </w:rPr>
          </w:rPrChange>
        </w:rPr>
      </w:pPr>
      <w:ins w:id="12320" w:author="shorny" w:date="2014-06-09T17:29:00Z">
        <w:r w:rsidRPr="00022ABB">
          <w:rPr>
            <w:sz w:val="18"/>
            <w:rPrChange w:id="12321" w:author="shorny" w:date="2014-06-09T17:30:00Z">
              <w:rPr/>
            </w:rPrChange>
          </w:rPr>
          <w:t>(</w:t>
        </w:r>
        <w:r w:rsidRPr="00022ABB">
          <w:rPr>
            <w:rStyle w:val="string1"/>
            <w:sz w:val="18"/>
            <w:rPrChange w:id="12322" w:author="shorny" w:date="2014-06-09T17:30:00Z">
              <w:rPr>
                <w:rStyle w:val="string1"/>
              </w:rPr>
            </w:rPrChange>
          </w:rPr>
          <w:t>'AI'</w:t>
        </w:r>
        <w:r w:rsidRPr="00022ABB">
          <w:rPr>
            <w:sz w:val="18"/>
            <w:rPrChange w:id="12323" w:author="shorny" w:date="2014-06-09T17:30:00Z">
              <w:rPr/>
            </w:rPrChange>
          </w:rPr>
          <w:t xml:space="preserve">, </w:t>
        </w:r>
        <w:r w:rsidRPr="00022ABB">
          <w:rPr>
            <w:rStyle w:val="string1"/>
            <w:sz w:val="18"/>
            <w:rPrChange w:id="12324" w:author="shorny" w:date="2014-06-09T17:30:00Z">
              <w:rPr>
                <w:rStyle w:val="string1"/>
              </w:rPr>
            </w:rPrChange>
          </w:rPr>
          <w:t>'Anguilla'</w:t>
        </w:r>
        <w:r w:rsidRPr="00022ABB">
          <w:rPr>
            <w:sz w:val="18"/>
            <w:rPrChange w:id="12325" w:author="shorny" w:date="2014-06-09T17:30:00Z">
              <w:rPr/>
            </w:rPrChange>
          </w:rPr>
          <w:t>),</w:t>
        </w:r>
      </w:ins>
    </w:p>
    <w:p w14:paraId="77C8344B" w14:textId="77777777" w:rsidR="00022ABB" w:rsidRPr="00022ABB" w:rsidRDefault="00022ABB">
      <w:pPr>
        <w:pStyle w:val="HTMLPreformatted"/>
        <w:divId w:val="585384335"/>
        <w:rPr>
          <w:ins w:id="12326" w:author="shorny" w:date="2014-06-09T17:29:00Z"/>
          <w:sz w:val="18"/>
          <w:rPrChange w:id="12327" w:author="shorny" w:date="2014-06-09T17:30:00Z">
            <w:rPr>
              <w:ins w:id="12328" w:author="shorny" w:date="2014-06-09T17:29:00Z"/>
            </w:rPr>
          </w:rPrChange>
        </w:rPr>
      </w:pPr>
      <w:ins w:id="12329" w:author="shorny" w:date="2014-06-09T17:29:00Z">
        <w:r w:rsidRPr="00022ABB">
          <w:rPr>
            <w:sz w:val="18"/>
            <w:rPrChange w:id="12330" w:author="shorny" w:date="2014-06-09T17:30:00Z">
              <w:rPr/>
            </w:rPrChange>
          </w:rPr>
          <w:t>(</w:t>
        </w:r>
        <w:r w:rsidRPr="00022ABB">
          <w:rPr>
            <w:rStyle w:val="string1"/>
            <w:sz w:val="18"/>
            <w:rPrChange w:id="12331" w:author="shorny" w:date="2014-06-09T17:30:00Z">
              <w:rPr>
                <w:rStyle w:val="string1"/>
              </w:rPr>
            </w:rPrChange>
          </w:rPr>
          <w:t>'AL'</w:t>
        </w:r>
        <w:r w:rsidRPr="00022ABB">
          <w:rPr>
            <w:sz w:val="18"/>
            <w:rPrChange w:id="12332" w:author="shorny" w:date="2014-06-09T17:30:00Z">
              <w:rPr/>
            </w:rPrChange>
          </w:rPr>
          <w:t xml:space="preserve">, </w:t>
        </w:r>
        <w:r w:rsidRPr="00022ABB">
          <w:rPr>
            <w:rStyle w:val="string1"/>
            <w:sz w:val="18"/>
            <w:rPrChange w:id="12333" w:author="shorny" w:date="2014-06-09T17:30:00Z">
              <w:rPr>
                <w:rStyle w:val="string1"/>
              </w:rPr>
            </w:rPrChange>
          </w:rPr>
          <w:t>'Albania'</w:t>
        </w:r>
        <w:r w:rsidRPr="00022ABB">
          <w:rPr>
            <w:sz w:val="18"/>
            <w:rPrChange w:id="12334" w:author="shorny" w:date="2014-06-09T17:30:00Z">
              <w:rPr/>
            </w:rPrChange>
          </w:rPr>
          <w:t>),</w:t>
        </w:r>
      </w:ins>
    </w:p>
    <w:p w14:paraId="568B14B6" w14:textId="77777777" w:rsidR="00022ABB" w:rsidRPr="00022ABB" w:rsidRDefault="00022ABB">
      <w:pPr>
        <w:pStyle w:val="HTMLPreformatted"/>
        <w:divId w:val="585384335"/>
        <w:rPr>
          <w:ins w:id="12335" w:author="shorny" w:date="2014-06-09T17:29:00Z"/>
          <w:sz w:val="18"/>
          <w:rPrChange w:id="12336" w:author="shorny" w:date="2014-06-09T17:30:00Z">
            <w:rPr>
              <w:ins w:id="12337" w:author="shorny" w:date="2014-06-09T17:29:00Z"/>
            </w:rPr>
          </w:rPrChange>
        </w:rPr>
      </w:pPr>
      <w:ins w:id="12338" w:author="shorny" w:date="2014-06-09T17:29:00Z">
        <w:r w:rsidRPr="00022ABB">
          <w:rPr>
            <w:sz w:val="18"/>
            <w:rPrChange w:id="12339" w:author="shorny" w:date="2014-06-09T17:30:00Z">
              <w:rPr/>
            </w:rPrChange>
          </w:rPr>
          <w:t>(</w:t>
        </w:r>
        <w:r w:rsidRPr="00022ABB">
          <w:rPr>
            <w:rStyle w:val="string1"/>
            <w:sz w:val="18"/>
            <w:rPrChange w:id="12340" w:author="shorny" w:date="2014-06-09T17:30:00Z">
              <w:rPr>
                <w:rStyle w:val="string1"/>
              </w:rPr>
            </w:rPrChange>
          </w:rPr>
          <w:t>'AM'</w:t>
        </w:r>
        <w:r w:rsidRPr="00022ABB">
          <w:rPr>
            <w:sz w:val="18"/>
            <w:rPrChange w:id="12341" w:author="shorny" w:date="2014-06-09T17:30:00Z">
              <w:rPr/>
            </w:rPrChange>
          </w:rPr>
          <w:t xml:space="preserve">, </w:t>
        </w:r>
        <w:r w:rsidRPr="00022ABB">
          <w:rPr>
            <w:rStyle w:val="string1"/>
            <w:sz w:val="18"/>
            <w:rPrChange w:id="12342" w:author="shorny" w:date="2014-06-09T17:30:00Z">
              <w:rPr>
                <w:rStyle w:val="string1"/>
              </w:rPr>
            </w:rPrChange>
          </w:rPr>
          <w:t>'Armenia'</w:t>
        </w:r>
        <w:r w:rsidRPr="00022ABB">
          <w:rPr>
            <w:sz w:val="18"/>
            <w:rPrChange w:id="12343" w:author="shorny" w:date="2014-06-09T17:30:00Z">
              <w:rPr/>
            </w:rPrChange>
          </w:rPr>
          <w:t>),</w:t>
        </w:r>
      </w:ins>
    </w:p>
    <w:p w14:paraId="30A66083" w14:textId="77777777" w:rsidR="00022ABB" w:rsidRPr="00022ABB" w:rsidRDefault="00022ABB">
      <w:pPr>
        <w:pStyle w:val="HTMLPreformatted"/>
        <w:divId w:val="585384335"/>
        <w:rPr>
          <w:ins w:id="12344" w:author="shorny" w:date="2014-06-09T17:29:00Z"/>
          <w:sz w:val="18"/>
          <w:rPrChange w:id="12345" w:author="shorny" w:date="2014-06-09T17:30:00Z">
            <w:rPr>
              <w:ins w:id="12346" w:author="shorny" w:date="2014-06-09T17:29:00Z"/>
            </w:rPr>
          </w:rPrChange>
        </w:rPr>
      </w:pPr>
      <w:ins w:id="12347" w:author="shorny" w:date="2014-06-09T17:29:00Z">
        <w:r w:rsidRPr="00022ABB">
          <w:rPr>
            <w:sz w:val="18"/>
            <w:rPrChange w:id="12348" w:author="shorny" w:date="2014-06-09T17:30:00Z">
              <w:rPr/>
            </w:rPrChange>
          </w:rPr>
          <w:t>(</w:t>
        </w:r>
        <w:r w:rsidRPr="00022ABB">
          <w:rPr>
            <w:rStyle w:val="string1"/>
            <w:sz w:val="18"/>
            <w:rPrChange w:id="12349" w:author="shorny" w:date="2014-06-09T17:30:00Z">
              <w:rPr>
                <w:rStyle w:val="string1"/>
              </w:rPr>
            </w:rPrChange>
          </w:rPr>
          <w:t>'AO'</w:t>
        </w:r>
        <w:r w:rsidRPr="00022ABB">
          <w:rPr>
            <w:sz w:val="18"/>
            <w:rPrChange w:id="12350" w:author="shorny" w:date="2014-06-09T17:30:00Z">
              <w:rPr/>
            </w:rPrChange>
          </w:rPr>
          <w:t xml:space="preserve">, </w:t>
        </w:r>
        <w:r w:rsidRPr="00022ABB">
          <w:rPr>
            <w:rStyle w:val="string1"/>
            <w:sz w:val="18"/>
            <w:rPrChange w:id="12351" w:author="shorny" w:date="2014-06-09T17:30:00Z">
              <w:rPr>
                <w:rStyle w:val="string1"/>
              </w:rPr>
            </w:rPrChange>
          </w:rPr>
          <w:t>'Angola'</w:t>
        </w:r>
        <w:r w:rsidRPr="00022ABB">
          <w:rPr>
            <w:sz w:val="18"/>
            <w:rPrChange w:id="12352" w:author="shorny" w:date="2014-06-09T17:30:00Z">
              <w:rPr/>
            </w:rPrChange>
          </w:rPr>
          <w:t>),</w:t>
        </w:r>
      </w:ins>
    </w:p>
    <w:p w14:paraId="79D1459F" w14:textId="77777777" w:rsidR="00022ABB" w:rsidRPr="00022ABB" w:rsidRDefault="00022ABB">
      <w:pPr>
        <w:pStyle w:val="HTMLPreformatted"/>
        <w:divId w:val="585384335"/>
        <w:rPr>
          <w:ins w:id="12353" w:author="shorny" w:date="2014-06-09T17:29:00Z"/>
          <w:sz w:val="18"/>
          <w:rPrChange w:id="12354" w:author="shorny" w:date="2014-06-09T17:30:00Z">
            <w:rPr>
              <w:ins w:id="12355" w:author="shorny" w:date="2014-06-09T17:29:00Z"/>
            </w:rPr>
          </w:rPrChange>
        </w:rPr>
      </w:pPr>
      <w:ins w:id="12356" w:author="shorny" w:date="2014-06-09T17:29:00Z">
        <w:r w:rsidRPr="00022ABB">
          <w:rPr>
            <w:sz w:val="18"/>
            <w:rPrChange w:id="12357" w:author="shorny" w:date="2014-06-09T17:30:00Z">
              <w:rPr/>
            </w:rPrChange>
          </w:rPr>
          <w:t>(</w:t>
        </w:r>
        <w:r w:rsidRPr="00022ABB">
          <w:rPr>
            <w:rStyle w:val="string1"/>
            <w:sz w:val="18"/>
            <w:rPrChange w:id="12358" w:author="shorny" w:date="2014-06-09T17:30:00Z">
              <w:rPr>
                <w:rStyle w:val="string1"/>
              </w:rPr>
            </w:rPrChange>
          </w:rPr>
          <w:t>'AQ'</w:t>
        </w:r>
        <w:r w:rsidRPr="00022ABB">
          <w:rPr>
            <w:sz w:val="18"/>
            <w:rPrChange w:id="12359" w:author="shorny" w:date="2014-06-09T17:30:00Z">
              <w:rPr/>
            </w:rPrChange>
          </w:rPr>
          <w:t xml:space="preserve">, </w:t>
        </w:r>
        <w:r w:rsidRPr="00022ABB">
          <w:rPr>
            <w:rStyle w:val="string1"/>
            <w:sz w:val="18"/>
            <w:rPrChange w:id="12360" w:author="shorny" w:date="2014-06-09T17:30:00Z">
              <w:rPr>
                <w:rStyle w:val="string1"/>
              </w:rPr>
            </w:rPrChange>
          </w:rPr>
          <w:t>'Antarctica'</w:t>
        </w:r>
        <w:r w:rsidRPr="00022ABB">
          <w:rPr>
            <w:sz w:val="18"/>
            <w:rPrChange w:id="12361" w:author="shorny" w:date="2014-06-09T17:30:00Z">
              <w:rPr/>
            </w:rPrChange>
          </w:rPr>
          <w:t>),</w:t>
        </w:r>
      </w:ins>
    </w:p>
    <w:p w14:paraId="6C68E244" w14:textId="77777777" w:rsidR="00022ABB" w:rsidRPr="00022ABB" w:rsidRDefault="00022ABB">
      <w:pPr>
        <w:pStyle w:val="HTMLPreformatted"/>
        <w:divId w:val="585384335"/>
        <w:rPr>
          <w:ins w:id="12362" w:author="shorny" w:date="2014-06-09T17:29:00Z"/>
          <w:sz w:val="18"/>
          <w:rPrChange w:id="12363" w:author="shorny" w:date="2014-06-09T17:30:00Z">
            <w:rPr>
              <w:ins w:id="12364" w:author="shorny" w:date="2014-06-09T17:29:00Z"/>
            </w:rPr>
          </w:rPrChange>
        </w:rPr>
      </w:pPr>
      <w:ins w:id="12365" w:author="shorny" w:date="2014-06-09T17:29:00Z">
        <w:r w:rsidRPr="00022ABB">
          <w:rPr>
            <w:sz w:val="18"/>
            <w:rPrChange w:id="12366" w:author="shorny" w:date="2014-06-09T17:30:00Z">
              <w:rPr/>
            </w:rPrChange>
          </w:rPr>
          <w:t>(</w:t>
        </w:r>
        <w:r w:rsidRPr="00022ABB">
          <w:rPr>
            <w:rStyle w:val="string1"/>
            <w:sz w:val="18"/>
            <w:rPrChange w:id="12367" w:author="shorny" w:date="2014-06-09T17:30:00Z">
              <w:rPr>
                <w:rStyle w:val="string1"/>
              </w:rPr>
            </w:rPrChange>
          </w:rPr>
          <w:t>'AR'</w:t>
        </w:r>
        <w:r w:rsidRPr="00022ABB">
          <w:rPr>
            <w:sz w:val="18"/>
            <w:rPrChange w:id="12368" w:author="shorny" w:date="2014-06-09T17:30:00Z">
              <w:rPr/>
            </w:rPrChange>
          </w:rPr>
          <w:t xml:space="preserve">, </w:t>
        </w:r>
        <w:r w:rsidRPr="00022ABB">
          <w:rPr>
            <w:rStyle w:val="string1"/>
            <w:sz w:val="18"/>
            <w:rPrChange w:id="12369" w:author="shorny" w:date="2014-06-09T17:30:00Z">
              <w:rPr>
                <w:rStyle w:val="string1"/>
              </w:rPr>
            </w:rPrChange>
          </w:rPr>
          <w:t>'Argentina'</w:t>
        </w:r>
        <w:r w:rsidRPr="00022ABB">
          <w:rPr>
            <w:sz w:val="18"/>
            <w:rPrChange w:id="12370" w:author="shorny" w:date="2014-06-09T17:30:00Z">
              <w:rPr/>
            </w:rPrChange>
          </w:rPr>
          <w:t>),</w:t>
        </w:r>
      </w:ins>
    </w:p>
    <w:p w14:paraId="0EBD2E23" w14:textId="77777777" w:rsidR="00022ABB" w:rsidRPr="00022ABB" w:rsidRDefault="00022ABB">
      <w:pPr>
        <w:pStyle w:val="HTMLPreformatted"/>
        <w:divId w:val="585384335"/>
        <w:rPr>
          <w:ins w:id="12371" w:author="shorny" w:date="2014-06-09T17:29:00Z"/>
          <w:sz w:val="18"/>
          <w:rPrChange w:id="12372" w:author="shorny" w:date="2014-06-09T17:30:00Z">
            <w:rPr>
              <w:ins w:id="12373" w:author="shorny" w:date="2014-06-09T17:29:00Z"/>
            </w:rPr>
          </w:rPrChange>
        </w:rPr>
      </w:pPr>
      <w:ins w:id="12374" w:author="shorny" w:date="2014-06-09T17:29:00Z">
        <w:r w:rsidRPr="00022ABB">
          <w:rPr>
            <w:sz w:val="18"/>
            <w:rPrChange w:id="12375" w:author="shorny" w:date="2014-06-09T17:30:00Z">
              <w:rPr/>
            </w:rPrChange>
          </w:rPr>
          <w:t>(</w:t>
        </w:r>
        <w:r w:rsidRPr="00022ABB">
          <w:rPr>
            <w:rStyle w:val="string1"/>
            <w:sz w:val="18"/>
            <w:rPrChange w:id="12376" w:author="shorny" w:date="2014-06-09T17:30:00Z">
              <w:rPr>
                <w:rStyle w:val="string1"/>
              </w:rPr>
            </w:rPrChange>
          </w:rPr>
          <w:t>'AS'</w:t>
        </w:r>
        <w:r w:rsidRPr="00022ABB">
          <w:rPr>
            <w:sz w:val="18"/>
            <w:rPrChange w:id="12377" w:author="shorny" w:date="2014-06-09T17:30:00Z">
              <w:rPr/>
            </w:rPrChange>
          </w:rPr>
          <w:t xml:space="preserve">, </w:t>
        </w:r>
        <w:r w:rsidRPr="00022ABB">
          <w:rPr>
            <w:rStyle w:val="string1"/>
            <w:sz w:val="18"/>
            <w:rPrChange w:id="12378" w:author="shorny" w:date="2014-06-09T17:30:00Z">
              <w:rPr>
                <w:rStyle w:val="string1"/>
              </w:rPr>
            </w:rPrChange>
          </w:rPr>
          <w:t>'American Samoa'</w:t>
        </w:r>
        <w:r w:rsidRPr="00022ABB">
          <w:rPr>
            <w:sz w:val="18"/>
            <w:rPrChange w:id="12379" w:author="shorny" w:date="2014-06-09T17:30:00Z">
              <w:rPr/>
            </w:rPrChange>
          </w:rPr>
          <w:t>),</w:t>
        </w:r>
      </w:ins>
    </w:p>
    <w:p w14:paraId="0A9FA9B1" w14:textId="77777777" w:rsidR="00022ABB" w:rsidRPr="00022ABB" w:rsidRDefault="00022ABB">
      <w:pPr>
        <w:pStyle w:val="HTMLPreformatted"/>
        <w:divId w:val="585384335"/>
        <w:rPr>
          <w:ins w:id="12380" w:author="shorny" w:date="2014-06-09T17:29:00Z"/>
          <w:sz w:val="18"/>
          <w:rPrChange w:id="12381" w:author="shorny" w:date="2014-06-09T17:30:00Z">
            <w:rPr>
              <w:ins w:id="12382" w:author="shorny" w:date="2014-06-09T17:29:00Z"/>
            </w:rPr>
          </w:rPrChange>
        </w:rPr>
      </w:pPr>
      <w:ins w:id="12383" w:author="shorny" w:date="2014-06-09T17:29:00Z">
        <w:r w:rsidRPr="00022ABB">
          <w:rPr>
            <w:sz w:val="18"/>
            <w:rPrChange w:id="12384" w:author="shorny" w:date="2014-06-09T17:30:00Z">
              <w:rPr/>
            </w:rPrChange>
          </w:rPr>
          <w:t>(</w:t>
        </w:r>
        <w:r w:rsidRPr="00022ABB">
          <w:rPr>
            <w:rStyle w:val="string1"/>
            <w:sz w:val="18"/>
            <w:rPrChange w:id="12385" w:author="shorny" w:date="2014-06-09T17:30:00Z">
              <w:rPr>
                <w:rStyle w:val="string1"/>
              </w:rPr>
            </w:rPrChange>
          </w:rPr>
          <w:t>'AT'</w:t>
        </w:r>
        <w:r w:rsidRPr="00022ABB">
          <w:rPr>
            <w:sz w:val="18"/>
            <w:rPrChange w:id="12386" w:author="shorny" w:date="2014-06-09T17:30:00Z">
              <w:rPr/>
            </w:rPrChange>
          </w:rPr>
          <w:t xml:space="preserve">, </w:t>
        </w:r>
        <w:r w:rsidRPr="00022ABB">
          <w:rPr>
            <w:rStyle w:val="string1"/>
            <w:sz w:val="18"/>
            <w:rPrChange w:id="12387" w:author="shorny" w:date="2014-06-09T17:30:00Z">
              <w:rPr>
                <w:rStyle w:val="string1"/>
              </w:rPr>
            </w:rPrChange>
          </w:rPr>
          <w:t>'Austria'</w:t>
        </w:r>
        <w:r w:rsidRPr="00022ABB">
          <w:rPr>
            <w:sz w:val="18"/>
            <w:rPrChange w:id="12388" w:author="shorny" w:date="2014-06-09T17:30:00Z">
              <w:rPr/>
            </w:rPrChange>
          </w:rPr>
          <w:t>),</w:t>
        </w:r>
      </w:ins>
    </w:p>
    <w:p w14:paraId="2A3DAEE3" w14:textId="77777777" w:rsidR="00022ABB" w:rsidRPr="00022ABB" w:rsidRDefault="00022ABB">
      <w:pPr>
        <w:pStyle w:val="HTMLPreformatted"/>
        <w:divId w:val="585384335"/>
        <w:rPr>
          <w:ins w:id="12389" w:author="shorny" w:date="2014-06-09T17:29:00Z"/>
          <w:sz w:val="18"/>
          <w:rPrChange w:id="12390" w:author="shorny" w:date="2014-06-09T17:30:00Z">
            <w:rPr>
              <w:ins w:id="12391" w:author="shorny" w:date="2014-06-09T17:29:00Z"/>
            </w:rPr>
          </w:rPrChange>
        </w:rPr>
      </w:pPr>
      <w:ins w:id="12392" w:author="shorny" w:date="2014-06-09T17:29:00Z">
        <w:r w:rsidRPr="00022ABB">
          <w:rPr>
            <w:sz w:val="18"/>
            <w:rPrChange w:id="12393" w:author="shorny" w:date="2014-06-09T17:30:00Z">
              <w:rPr/>
            </w:rPrChange>
          </w:rPr>
          <w:t>(</w:t>
        </w:r>
        <w:r w:rsidRPr="00022ABB">
          <w:rPr>
            <w:rStyle w:val="string1"/>
            <w:sz w:val="18"/>
            <w:rPrChange w:id="12394" w:author="shorny" w:date="2014-06-09T17:30:00Z">
              <w:rPr>
                <w:rStyle w:val="string1"/>
              </w:rPr>
            </w:rPrChange>
          </w:rPr>
          <w:t>'AU'</w:t>
        </w:r>
        <w:r w:rsidRPr="00022ABB">
          <w:rPr>
            <w:sz w:val="18"/>
            <w:rPrChange w:id="12395" w:author="shorny" w:date="2014-06-09T17:30:00Z">
              <w:rPr/>
            </w:rPrChange>
          </w:rPr>
          <w:t xml:space="preserve">, </w:t>
        </w:r>
        <w:r w:rsidRPr="00022ABB">
          <w:rPr>
            <w:rStyle w:val="string1"/>
            <w:sz w:val="18"/>
            <w:rPrChange w:id="12396" w:author="shorny" w:date="2014-06-09T17:30:00Z">
              <w:rPr>
                <w:rStyle w:val="string1"/>
              </w:rPr>
            </w:rPrChange>
          </w:rPr>
          <w:t>'Australia'</w:t>
        </w:r>
        <w:r w:rsidRPr="00022ABB">
          <w:rPr>
            <w:sz w:val="18"/>
            <w:rPrChange w:id="12397" w:author="shorny" w:date="2014-06-09T17:30:00Z">
              <w:rPr/>
            </w:rPrChange>
          </w:rPr>
          <w:t>),</w:t>
        </w:r>
      </w:ins>
    </w:p>
    <w:p w14:paraId="1B6B0E2A" w14:textId="77777777" w:rsidR="00022ABB" w:rsidRPr="00022ABB" w:rsidRDefault="00022ABB">
      <w:pPr>
        <w:pStyle w:val="HTMLPreformatted"/>
        <w:divId w:val="585384335"/>
        <w:rPr>
          <w:ins w:id="12398" w:author="shorny" w:date="2014-06-09T17:29:00Z"/>
          <w:sz w:val="18"/>
          <w:rPrChange w:id="12399" w:author="shorny" w:date="2014-06-09T17:30:00Z">
            <w:rPr>
              <w:ins w:id="12400" w:author="shorny" w:date="2014-06-09T17:29:00Z"/>
            </w:rPr>
          </w:rPrChange>
        </w:rPr>
      </w:pPr>
      <w:ins w:id="12401" w:author="shorny" w:date="2014-06-09T17:29:00Z">
        <w:r w:rsidRPr="00022ABB">
          <w:rPr>
            <w:sz w:val="18"/>
            <w:rPrChange w:id="12402" w:author="shorny" w:date="2014-06-09T17:30:00Z">
              <w:rPr/>
            </w:rPrChange>
          </w:rPr>
          <w:t>(</w:t>
        </w:r>
        <w:r w:rsidRPr="00022ABB">
          <w:rPr>
            <w:rStyle w:val="string1"/>
            <w:sz w:val="18"/>
            <w:rPrChange w:id="12403" w:author="shorny" w:date="2014-06-09T17:30:00Z">
              <w:rPr>
                <w:rStyle w:val="string1"/>
              </w:rPr>
            </w:rPrChange>
          </w:rPr>
          <w:t>'AW'</w:t>
        </w:r>
        <w:r w:rsidRPr="00022ABB">
          <w:rPr>
            <w:sz w:val="18"/>
            <w:rPrChange w:id="12404" w:author="shorny" w:date="2014-06-09T17:30:00Z">
              <w:rPr/>
            </w:rPrChange>
          </w:rPr>
          <w:t xml:space="preserve">, </w:t>
        </w:r>
        <w:r w:rsidRPr="00022ABB">
          <w:rPr>
            <w:rStyle w:val="string1"/>
            <w:sz w:val="18"/>
            <w:rPrChange w:id="12405" w:author="shorny" w:date="2014-06-09T17:30:00Z">
              <w:rPr>
                <w:rStyle w:val="string1"/>
              </w:rPr>
            </w:rPrChange>
          </w:rPr>
          <w:t>'Aruba'</w:t>
        </w:r>
        <w:r w:rsidRPr="00022ABB">
          <w:rPr>
            <w:sz w:val="18"/>
            <w:rPrChange w:id="12406" w:author="shorny" w:date="2014-06-09T17:30:00Z">
              <w:rPr/>
            </w:rPrChange>
          </w:rPr>
          <w:t>),</w:t>
        </w:r>
      </w:ins>
    </w:p>
    <w:p w14:paraId="750B109C" w14:textId="77777777" w:rsidR="00022ABB" w:rsidRPr="00022ABB" w:rsidRDefault="00022ABB">
      <w:pPr>
        <w:pStyle w:val="HTMLPreformatted"/>
        <w:divId w:val="585384335"/>
        <w:rPr>
          <w:ins w:id="12407" w:author="shorny" w:date="2014-06-09T17:29:00Z"/>
          <w:sz w:val="18"/>
          <w:rPrChange w:id="12408" w:author="shorny" w:date="2014-06-09T17:30:00Z">
            <w:rPr>
              <w:ins w:id="12409" w:author="shorny" w:date="2014-06-09T17:29:00Z"/>
            </w:rPr>
          </w:rPrChange>
        </w:rPr>
      </w:pPr>
      <w:ins w:id="12410" w:author="shorny" w:date="2014-06-09T17:29:00Z">
        <w:r w:rsidRPr="00022ABB">
          <w:rPr>
            <w:sz w:val="18"/>
            <w:rPrChange w:id="12411" w:author="shorny" w:date="2014-06-09T17:30:00Z">
              <w:rPr/>
            </w:rPrChange>
          </w:rPr>
          <w:t>(</w:t>
        </w:r>
        <w:r w:rsidRPr="00022ABB">
          <w:rPr>
            <w:rStyle w:val="string1"/>
            <w:sz w:val="18"/>
            <w:rPrChange w:id="12412" w:author="shorny" w:date="2014-06-09T17:30:00Z">
              <w:rPr>
                <w:rStyle w:val="string1"/>
              </w:rPr>
            </w:rPrChange>
          </w:rPr>
          <w:t>'AX'</w:t>
        </w:r>
        <w:r w:rsidRPr="00022ABB">
          <w:rPr>
            <w:sz w:val="18"/>
            <w:rPrChange w:id="12413" w:author="shorny" w:date="2014-06-09T17:30:00Z">
              <w:rPr/>
            </w:rPrChange>
          </w:rPr>
          <w:t xml:space="preserve">, </w:t>
        </w:r>
        <w:r w:rsidRPr="00022ABB">
          <w:rPr>
            <w:rStyle w:val="string1"/>
            <w:sz w:val="18"/>
            <w:rPrChange w:id="12414" w:author="shorny" w:date="2014-06-09T17:30:00Z">
              <w:rPr>
                <w:rStyle w:val="string1"/>
              </w:rPr>
            </w:rPrChange>
          </w:rPr>
          <w:t>'Åland Islands'</w:t>
        </w:r>
        <w:r w:rsidRPr="00022ABB">
          <w:rPr>
            <w:sz w:val="18"/>
            <w:rPrChange w:id="12415" w:author="shorny" w:date="2014-06-09T17:30:00Z">
              <w:rPr/>
            </w:rPrChange>
          </w:rPr>
          <w:t>),</w:t>
        </w:r>
      </w:ins>
    </w:p>
    <w:p w14:paraId="44892915" w14:textId="77777777" w:rsidR="00022ABB" w:rsidRPr="00022ABB" w:rsidRDefault="00022ABB">
      <w:pPr>
        <w:pStyle w:val="HTMLPreformatted"/>
        <w:divId w:val="585384335"/>
        <w:rPr>
          <w:ins w:id="12416" w:author="shorny" w:date="2014-06-09T17:29:00Z"/>
          <w:sz w:val="18"/>
          <w:rPrChange w:id="12417" w:author="shorny" w:date="2014-06-09T17:30:00Z">
            <w:rPr>
              <w:ins w:id="12418" w:author="shorny" w:date="2014-06-09T17:29:00Z"/>
            </w:rPr>
          </w:rPrChange>
        </w:rPr>
      </w:pPr>
      <w:ins w:id="12419" w:author="shorny" w:date="2014-06-09T17:29:00Z">
        <w:r w:rsidRPr="00022ABB">
          <w:rPr>
            <w:sz w:val="18"/>
            <w:rPrChange w:id="12420" w:author="shorny" w:date="2014-06-09T17:30:00Z">
              <w:rPr/>
            </w:rPrChange>
          </w:rPr>
          <w:t>(</w:t>
        </w:r>
        <w:r w:rsidRPr="00022ABB">
          <w:rPr>
            <w:rStyle w:val="string1"/>
            <w:sz w:val="18"/>
            <w:rPrChange w:id="12421" w:author="shorny" w:date="2014-06-09T17:30:00Z">
              <w:rPr>
                <w:rStyle w:val="string1"/>
              </w:rPr>
            </w:rPrChange>
          </w:rPr>
          <w:t>'AZ'</w:t>
        </w:r>
        <w:r w:rsidRPr="00022ABB">
          <w:rPr>
            <w:sz w:val="18"/>
            <w:rPrChange w:id="12422" w:author="shorny" w:date="2014-06-09T17:30:00Z">
              <w:rPr/>
            </w:rPrChange>
          </w:rPr>
          <w:t xml:space="preserve">, </w:t>
        </w:r>
        <w:r w:rsidRPr="00022ABB">
          <w:rPr>
            <w:rStyle w:val="string1"/>
            <w:sz w:val="18"/>
            <w:rPrChange w:id="12423" w:author="shorny" w:date="2014-06-09T17:30:00Z">
              <w:rPr>
                <w:rStyle w:val="string1"/>
              </w:rPr>
            </w:rPrChange>
          </w:rPr>
          <w:t>'Azerbaijan'</w:t>
        </w:r>
        <w:r w:rsidRPr="00022ABB">
          <w:rPr>
            <w:sz w:val="18"/>
            <w:rPrChange w:id="12424" w:author="shorny" w:date="2014-06-09T17:30:00Z">
              <w:rPr/>
            </w:rPrChange>
          </w:rPr>
          <w:t>),</w:t>
        </w:r>
      </w:ins>
    </w:p>
    <w:p w14:paraId="5CF9E092" w14:textId="77777777" w:rsidR="00022ABB" w:rsidRPr="00022ABB" w:rsidRDefault="00022ABB">
      <w:pPr>
        <w:pStyle w:val="HTMLPreformatted"/>
        <w:divId w:val="585384335"/>
        <w:rPr>
          <w:ins w:id="12425" w:author="shorny" w:date="2014-06-09T17:29:00Z"/>
          <w:sz w:val="18"/>
          <w:rPrChange w:id="12426" w:author="shorny" w:date="2014-06-09T17:30:00Z">
            <w:rPr>
              <w:ins w:id="12427" w:author="shorny" w:date="2014-06-09T17:29:00Z"/>
            </w:rPr>
          </w:rPrChange>
        </w:rPr>
      </w:pPr>
      <w:ins w:id="12428" w:author="shorny" w:date="2014-06-09T17:29:00Z">
        <w:r w:rsidRPr="00022ABB">
          <w:rPr>
            <w:sz w:val="18"/>
            <w:rPrChange w:id="12429" w:author="shorny" w:date="2014-06-09T17:30:00Z">
              <w:rPr/>
            </w:rPrChange>
          </w:rPr>
          <w:t>(</w:t>
        </w:r>
        <w:r w:rsidRPr="00022ABB">
          <w:rPr>
            <w:rStyle w:val="string1"/>
            <w:sz w:val="18"/>
            <w:rPrChange w:id="12430" w:author="shorny" w:date="2014-06-09T17:30:00Z">
              <w:rPr>
                <w:rStyle w:val="string1"/>
              </w:rPr>
            </w:rPrChange>
          </w:rPr>
          <w:t>'BA'</w:t>
        </w:r>
        <w:r w:rsidRPr="00022ABB">
          <w:rPr>
            <w:sz w:val="18"/>
            <w:rPrChange w:id="12431" w:author="shorny" w:date="2014-06-09T17:30:00Z">
              <w:rPr/>
            </w:rPrChange>
          </w:rPr>
          <w:t xml:space="preserve">, </w:t>
        </w:r>
        <w:r w:rsidRPr="00022ABB">
          <w:rPr>
            <w:rStyle w:val="string1"/>
            <w:sz w:val="18"/>
            <w:rPrChange w:id="12432" w:author="shorny" w:date="2014-06-09T17:30:00Z">
              <w:rPr>
                <w:rStyle w:val="string1"/>
              </w:rPr>
            </w:rPrChange>
          </w:rPr>
          <w:t>'Bosnia and Herzegovina'</w:t>
        </w:r>
        <w:r w:rsidRPr="00022ABB">
          <w:rPr>
            <w:sz w:val="18"/>
            <w:rPrChange w:id="12433" w:author="shorny" w:date="2014-06-09T17:30:00Z">
              <w:rPr/>
            </w:rPrChange>
          </w:rPr>
          <w:t>),</w:t>
        </w:r>
      </w:ins>
    </w:p>
    <w:p w14:paraId="792927FD" w14:textId="77777777" w:rsidR="00022ABB" w:rsidRPr="00022ABB" w:rsidRDefault="00022ABB">
      <w:pPr>
        <w:pStyle w:val="HTMLPreformatted"/>
        <w:divId w:val="585384335"/>
        <w:rPr>
          <w:ins w:id="12434" w:author="shorny" w:date="2014-06-09T17:29:00Z"/>
          <w:sz w:val="18"/>
          <w:rPrChange w:id="12435" w:author="shorny" w:date="2014-06-09T17:30:00Z">
            <w:rPr>
              <w:ins w:id="12436" w:author="shorny" w:date="2014-06-09T17:29:00Z"/>
            </w:rPr>
          </w:rPrChange>
        </w:rPr>
      </w:pPr>
      <w:ins w:id="12437" w:author="shorny" w:date="2014-06-09T17:29:00Z">
        <w:r w:rsidRPr="00022ABB">
          <w:rPr>
            <w:sz w:val="18"/>
            <w:rPrChange w:id="12438" w:author="shorny" w:date="2014-06-09T17:30:00Z">
              <w:rPr/>
            </w:rPrChange>
          </w:rPr>
          <w:t>(</w:t>
        </w:r>
        <w:r w:rsidRPr="00022ABB">
          <w:rPr>
            <w:rStyle w:val="string1"/>
            <w:sz w:val="18"/>
            <w:rPrChange w:id="12439" w:author="shorny" w:date="2014-06-09T17:30:00Z">
              <w:rPr>
                <w:rStyle w:val="string1"/>
              </w:rPr>
            </w:rPrChange>
          </w:rPr>
          <w:t>'BB'</w:t>
        </w:r>
        <w:r w:rsidRPr="00022ABB">
          <w:rPr>
            <w:sz w:val="18"/>
            <w:rPrChange w:id="12440" w:author="shorny" w:date="2014-06-09T17:30:00Z">
              <w:rPr/>
            </w:rPrChange>
          </w:rPr>
          <w:t xml:space="preserve">, </w:t>
        </w:r>
        <w:r w:rsidRPr="00022ABB">
          <w:rPr>
            <w:rStyle w:val="string1"/>
            <w:sz w:val="18"/>
            <w:rPrChange w:id="12441" w:author="shorny" w:date="2014-06-09T17:30:00Z">
              <w:rPr>
                <w:rStyle w:val="string1"/>
              </w:rPr>
            </w:rPrChange>
          </w:rPr>
          <w:t>'Barbados'</w:t>
        </w:r>
        <w:r w:rsidRPr="00022ABB">
          <w:rPr>
            <w:sz w:val="18"/>
            <w:rPrChange w:id="12442" w:author="shorny" w:date="2014-06-09T17:30:00Z">
              <w:rPr/>
            </w:rPrChange>
          </w:rPr>
          <w:t>),</w:t>
        </w:r>
      </w:ins>
    </w:p>
    <w:p w14:paraId="3AF004C7" w14:textId="77777777" w:rsidR="00022ABB" w:rsidRPr="00022ABB" w:rsidRDefault="00022ABB">
      <w:pPr>
        <w:pStyle w:val="HTMLPreformatted"/>
        <w:divId w:val="585384335"/>
        <w:rPr>
          <w:ins w:id="12443" w:author="shorny" w:date="2014-06-09T17:29:00Z"/>
          <w:sz w:val="18"/>
          <w:rPrChange w:id="12444" w:author="shorny" w:date="2014-06-09T17:30:00Z">
            <w:rPr>
              <w:ins w:id="12445" w:author="shorny" w:date="2014-06-09T17:29:00Z"/>
            </w:rPr>
          </w:rPrChange>
        </w:rPr>
      </w:pPr>
      <w:ins w:id="12446" w:author="shorny" w:date="2014-06-09T17:29:00Z">
        <w:r w:rsidRPr="00022ABB">
          <w:rPr>
            <w:sz w:val="18"/>
            <w:rPrChange w:id="12447" w:author="shorny" w:date="2014-06-09T17:30:00Z">
              <w:rPr/>
            </w:rPrChange>
          </w:rPr>
          <w:t>(</w:t>
        </w:r>
        <w:r w:rsidRPr="00022ABB">
          <w:rPr>
            <w:rStyle w:val="string1"/>
            <w:sz w:val="18"/>
            <w:rPrChange w:id="12448" w:author="shorny" w:date="2014-06-09T17:30:00Z">
              <w:rPr>
                <w:rStyle w:val="string1"/>
              </w:rPr>
            </w:rPrChange>
          </w:rPr>
          <w:t>'BD'</w:t>
        </w:r>
        <w:r w:rsidRPr="00022ABB">
          <w:rPr>
            <w:sz w:val="18"/>
            <w:rPrChange w:id="12449" w:author="shorny" w:date="2014-06-09T17:30:00Z">
              <w:rPr/>
            </w:rPrChange>
          </w:rPr>
          <w:t xml:space="preserve">, </w:t>
        </w:r>
        <w:r w:rsidRPr="00022ABB">
          <w:rPr>
            <w:rStyle w:val="string1"/>
            <w:sz w:val="18"/>
            <w:rPrChange w:id="12450" w:author="shorny" w:date="2014-06-09T17:30:00Z">
              <w:rPr>
                <w:rStyle w:val="string1"/>
              </w:rPr>
            </w:rPrChange>
          </w:rPr>
          <w:t>'Bangladesh'</w:t>
        </w:r>
        <w:r w:rsidRPr="00022ABB">
          <w:rPr>
            <w:sz w:val="18"/>
            <w:rPrChange w:id="12451" w:author="shorny" w:date="2014-06-09T17:30:00Z">
              <w:rPr/>
            </w:rPrChange>
          </w:rPr>
          <w:t>),</w:t>
        </w:r>
      </w:ins>
    </w:p>
    <w:p w14:paraId="24F4277A" w14:textId="77777777" w:rsidR="00022ABB" w:rsidRPr="00022ABB" w:rsidRDefault="00022ABB">
      <w:pPr>
        <w:pStyle w:val="HTMLPreformatted"/>
        <w:divId w:val="585384335"/>
        <w:rPr>
          <w:ins w:id="12452" w:author="shorny" w:date="2014-06-09T17:29:00Z"/>
          <w:sz w:val="18"/>
          <w:rPrChange w:id="12453" w:author="shorny" w:date="2014-06-09T17:30:00Z">
            <w:rPr>
              <w:ins w:id="12454" w:author="shorny" w:date="2014-06-09T17:29:00Z"/>
            </w:rPr>
          </w:rPrChange>
        </w:rPr>
      </w:pPr>
      <w:ins w:id="12455" w:author="shorny" w:date="2014-06-09T17:29:00Z">
        <w:r w:rsidRPr="00022ABB">
          <w:rPr>
            <w:sz w:val="18"/>
            <w:rPrChange w:id="12456" w:author="shorny" w:date="2014-06-09T17:30:00Z">
              <w:rPr/>
            </w:rPrChange>
          </w:rPr>
          <w:t>(</w:t>
        </w:r>
        <w:r w:rsidRPr="00022ABB">
          <w:rPr>
            <w:rStyle w:val="string1"/>
            <w:sz w:val="18"/>
            <w:rPrChange w:id="12457" w:author="shorny" w:date="2014-06-09T17:30:00Z">
              <w:rPr>
                <w:rStyle w:val="string1"/>
              </w:rPr>
            </w:rPrChange>
          </w:rPr>
          <w:t>'BE'</w:t>
        </w:r>
        <w:r w:rsidRPr="00022ABB">
          <w:rPr>
            <w:sz w:val="18"/>
            <w:rPrChange w:id="12458" w:author="shorny" w:date="2014-06-09T17:30:00Z">
              <w:rPr/>
            </w:rPrChange>
          </w:rPr>
          <w:t xml:space="preserve">, </w:t>
        </w:r>
        <w:r w:rsidRPr="00022ABB">
          <w:rPr>
            <w:rStyle w:val="string1"/>
            <w:sz w:val="18"/>
            <w:rPrChange w:id="12459" w:author="shorny" w:date="2014-06-09T17:30:00Z">
              <w:rPr>
                <w:rStyle w:val="string1"/>
              </w:rPr>
            </w:rPrChange>
          </w:rPr>
          <w:t>'Belgium'</w:t>
        </w:r>
        <w:r w:rsidRPr="00022ABB">
          <w:rPr>
            <w:sz w:val="18"/>
            <w:rPrChange w:id="12460" w:author="shorny" w:date="2014-06-09T17:30:00Z">
              <w:rPr/>
            </w:rPrChange>
          </w:rPr>
          <w:t>),</w:t>
        </w:r>
      </w:ins>
    </w:p>
    <w:p w14:paraId="459B3D59" w14:textId="77777777" w:rsidR="00022ABB" w:rsidRPr="00022ABB" w:rsidRDefault="00022ABB">
      <w:pPr>
        <w:pStyle w:val="HTMLPreformatted"/>
        <w:divId w:val="585384335"/>
        <w:rPr>
          <w:ins w:id="12461" w:author="shorny" w:date="2014-06-09T17:29:00Z"/>
          <w:sz w:val="18"/>
          <w:rPrChange w:id="12462" w:author="shorny" w:date="2014-06-09T17:30:00Z">
            <w:rPr>
              <w:ins w:id="12463" w:author="shorny" w:date="2014-06-09T17:29:00Z"/>
            </w:rPr>
          </w:rPrChange>
        </w:rPr>
      </w:pPr>
      <w:ins w:id="12464" w:author="shorny" w:date="2014-06-09T17:29:00Z">
        <w:r w:rsidRPr="00022ABB">
          <w:rPr>
            <w:sz w:val="18"/>
            <w:rPrChange w:id="12465" w:author="shorny" w:date="2014-06-09T17:30:00Z">
              <w:rPr/>
            </w:rPrChange>
          </w:rPr>
          <w:t>(</w:t>
        </w:r>
        <w:r w:rsidRPr="00022ABB">
          <w:rPr>
            <w:rStyle w:val="string1"/>
            <w:sz w:val="18"/>
            <w:rPrChange w:id="12466" w:author="shorny" w:date="2014-06-09T17:30:00Z">
              <w:rPr>
                <w:rStyle w:val="string1"/>
              </w:rPr>
            </w:rPrChange>
          </w:rPr>
          <w:t>'BF'</w:t>
        </w:r>
        <w:r w:rsidRPr="00022ABB">
          <w:rPr>
            <w:sz w:val="18"/>
            <w:rPrChange w:id="12467" w:author="shorny" w:date="2014-06-09T17:30:00Z">
              <w:rPr/>
            </w:rPrChange>
          </w:rPr>
          <w:t xml:space="preserve">, </w:t>
        </w:r>
        <w:r w:rsidRPr="00022ABB">
          <w:rPr>
            <w:rStyle w:val="string1"/>
            <w:sz w:val="18"/>
            <w:rPrChange w:id="12468" w:author="shorny" w:date="2014-06-09T17:30:00Z">
              <w:rPr>
                <w:rStyle w:val="string1"/>
              </w:rPr>
            </w:rPrChange>
          </w:rPr>
          <w:t>'Burkina Faso'</w:t>
        </w:r>
        <w:r w:rsidRPr="00022ABB">
          <w:rPr>
            <w:sz w:val="18"/>
            <w:rPrChange w:id="12469" w:author="shorny" w:date="2014-06-09T17:30:00Z">
              <w:rPr/>
            </w:rPrChange>
          </w:rPr>
          <w:t>),</w:t>
        </w:r>
      </w:ins>
    </w:p>
    <w:p w14:paraId="6F8D6ADA" w14:textId="77777777" w:rsidR="00022ABB" w:rsidRPr="00022ABB" w:rsidRDefault="00022ABB">
      <w:pPr>
        <w:pStyle w:val="HTMLPreformatted"/>
        <w:divId w:val="585384335"/>
        <w:rPr>
          <w:ins w:id="12470" w:author="shorny" w:date="2014-06-09T17:29:00Z"/>
          <w:sz w:val="18"/>
          <w:rPrChange w:id="12471" w:author="shorny" w:date="2014-06-09T17:30:00Z">
            <w:rPr>
              <w:ins w:id="12472" w:author="shorny" w:date="2014-06-09T17:29:00Z"/>
            </w:rPr>
          </w:rPrChange>
        </w:rPr>
      </w:pPr>
      <w:ins w:id="12473" w:author="shorny" w:date="2014-06-09T17:29:00Z">
        <w:r w:rsidRPr="00022ABB">
          <w:rPr>
            <w:sz w:val="18"/>
            <w:rPrChange w:id="12474" w:author="shorny" w:date="2014-06-09T17:30:00Z">
              <w:rPr/>
            </w:rPrChange>
          </w:rPr>
          <w:t>(</w:t>
        </w:r>
        <w:r w:rsidRPr="00022ABB">
          <w:rPr>
            <w:rStyle w:val="string1"/>
            <w:sz w:val="18"/>
            <w:rPrChange w:id="12475" w:author="shorny" w:date="2014-06-09T17:30:00Z">
              <w:rPr>
                <w:rStyle w:val="string1"/>
              </w:rPr>
            </w:rPrChange>
          </w:rPr>
          <w:t>'BG'</w:t>
        </w:r>
        <w:r w:rsidRPr="00022ABB">
          <w:rPr>
            <w:sz w:val="18"/>
            <w:rPrChange w:id="12476" w:author="shorny" w:date="2014-06-09T17:30:00Z">
              <w:rPr/>
            </w:rPrChange>
          </w:rPr>
          <w:t xml:space="preserve">, </w:t>
        </w:r>
        <w:r w:rsidRPr="00022ABB">
          <w:rPr>
            <w:rStyle w:val="string1"/>
            <w:sz w:val="18"/>
            <w:rPrChange w:id="12477" w:author="shorny" w:date="2014-06-09T17:30:00Z">
              <w:rPr>
                <w:rStyle w:val="string1"/>
              </w:rPr>
            </w:rPrChange>
          </w:rPr>
          <w:t>'Bulgaria'</w:t>
        </w:r>
        <w:r w:rsidRPr="00022ABB">
          <w:rPr>
            <w:sz w:val="18"/>
            <w:rPrChange w:id="12478" w:author="shorny" w:date="2014-06-09T17:30:00Z">
              <w:rPr/>
            </w:rPrChange>
          </w:rPr>
          <w:t>),</w:t>
        </w:r>
      </w:ins>
    </w:p>
    <w:p w14:paraId="1F492023" w14:textId="77777777" w:rsidR="00022ABB" w:rsidRPr="00022ABB" w:rsidRDefault="00022ABB">
      <w:pPr>
        <w:pStyle w:val="HTMLPreformatted"/>
        <w:divId w:val="585384335"/>
        <w:rPr>
          <w:ins w:id="12479" w:author="shorny" w:date="2014-06-09T17:29:00Z"/>
          <w:sz w:val="18"/>
          <w:rPrChange w:id="12480" w:author="shorny" w:date="2014-06-09T17:30:00Z">
            <w:rPr>
              <w:ins w:id="12481" w:author="shorny" w:date="2014-06-09T17:29:00Z"/>
            </w:rPr>
          </w:rPrChange>
        </w:rPr>
      </w:pPr>
      <w:ins w:id="12482" w:author="shorny" w:date="2014-06-09T17:29:00Z">
        <w:r w:rsidRPr="00022ABB">
          <w:rPr>
            <w:sz w:val="18"/>
            <w:rPrChange w:id="12483" w:author="shorny" w:date="2014-06-09T17:30:00Z">
              <w:rPr/>
            </w:rPrChange>
          </w:rPr>
          <w:t>(</w:t>
        </w:r>
        <w:r w:rsidRPr="00022ABB">
          <w:rPr>
            <w:rStyle w:val="string1"/>
            <w:sz w:val="18"/>
            <w:rPrChange w:id="12484" w:author="shorny" w:date="2014-06-09T17:30:00Z">
              <w:rPr>
                <w:rStyle w:val="string1"/>
              </w:rPr>
            </w:rPrChange>
          </w:rPr>
          <w:t>'BH'</w:t>
        </w:r>
        <w:r w:rsidRPr="00022ABB">
          <w:rPr>
            <w:sz w:val="18"/>
            <w:rPrChange w:id="12485" w:author="shorny" w:date="2014-06-09T17:30:00Z">
              <w:rPr/>
            </w:rPrChange>
          </w:rPr>
          <w:t xml:space="preserve">, </w:t>
        </w:r>
        <w:r w:rsidRPr="00022ABB">
          <w:rPr>
            <w:rStyle w:val="string1"/>
            <w:sz w:val="18"/>
            <w:rPrChange w:id="12486" w:author="shorny" w:date="2014-06-09T17:30:00Z">
              <w:rPr>
                <w:rStyle w:val="string1"/>
              </w:rPr>
            </w:rPrChange>
          </w:rPr>
          <w:t>'Bahrain'</w:t>
        </w:r>
        <w:r w:rsidRPr="00022ABB">
          <w:rPr>
            <w:sz w:val="18"/>
            <w:rPrChange w:id="12487" w:author="shorny" w:date="2014-06-09T17:30:00Z">
              <w:rPr/>
            </w:rPrChange>
          </w:rPr>
          <w:t>),</w:t>
        </w:r>
      </w:ins>
    </w:p>
    <w:p w14:paraId="5362AA9E" w14:textId="77777777" w:rsidR="00022ABB" w:rsidRPr="00022ABB" w:rsidRDefault="00022ABB">
      <w:pPr>
        <w:pStyle w:val="HTMLPreformatted"/>
        <w:divId w:val="585384335"/>
        <w:rPr>
          <w:ins w:id="12488" w:author="shorny" w:date="2014-06-09T17:29:00Z"/>
          <w:sz w:val="18"/>
          <w:rPrChange w:id="12489" w:author="shorny" w:date="2014-06-09T17:30:00Z">
            <w:rPr>
              <w:ins w:id="12490" w:author="shorny" w:date="2014-06-09T17:29:00Z"/>
            </w:rPr>
          </w:rPrChange>
        </w:rPr>
      </w:pPr>
      <w:ins w:id="12491" w:author="shorny" w:date="2014-06-09T17:29:00Z">
        <w:r w:rsidRPr="00022ABB">
          <w:rPr>
            <w:sz w:val="18"/>
            <w:rPrChange w:id="12492" w:author="shorny" w:date="2014-06-09T17:30:00Z">
              <w:rPr/>
            </w:rPrChange>
          </w:rPr>
          <w:t>(</w:t>
        </w:r>
        <w:r w:rsidRPr="00022ABB">
          <w:rPr>
            <w:rStyle w:val="string1"/>
            <w:sz w:val="18"/>
            <w:rPrChange w:id="12493" w:author="shorny" w:date="2014-06-09T17:30:00Z">
              <w:rPr>
                <w:rStyle w:val="string1"/>
              </w:rPr>
            </w:rPrChange>
          </w:rPr>
          <w:t>'BI'</w:t>
        </w:r>
        <w:r w:rsidRPr="00022ABB">
          <w:rPr>
            <w:sz w:val="18"/>
            <w:rPrChange w:id="12494" w:author="shorny" w:date="2014-06-09T17:30:00Z">
              <w:rPr/>
            </w:rPrChange>
          </w:rPr>
          <w:t xml:space="preserve">, </w:t>
        </w:r>
        <w:r w:rsidRPr="00022ABB">
          <w:rPr>
            <w:rStyle w:val="string1"/>
            <w:sz w:val="18"/>
            <w:rPrChange w:id="12495" w:author="shorny" w:date="2014-06-09T17:30:00Z">
              <w:rPr>
                <w:rStyle w:val="string1"/>
              </w:rPr>
            </w:rPrChange>
          </w:rPr>
          <w:t>'Burundi'</w:t>
        </w:r>
        <w:r w:rsidRPr="00022ABB">
          <w:rPr>
            <w:sz w:val="18"/>
            <w:rPrChange w:id="12496" w:author="shorny" w:date="2014-06-09T17:30:00Z">
              <w:rPr/>
            </w:rPrChange>
          </w:rPr>
          <w:t>),</w:t>
        </w:r>
      </w:ins>
    </w:p>
    <w:p w14:paraId="0B384951" w14:textId="77777777" w:rsidR="00022ABB" w:rsidRPr="00022ABB" w:rsidRDefault="00022ABB">
      <w:pPr>
        <w:pStyle w:val="HTMLPreformatted"/>
        <w:divId w:val="585384335"/>
        <w:rPr>
          <w:ins w:id="12497" w:author="shorny" w:date="2014-06-09T17:29:00Z"/>
          <w:sz w:val="18"/>
          <w:rPrChange w:id="12498" w:author="shorny" w:date="2014-06-09T17:30:00Z">
            <w:rPr>
              <w:ins w:id="12499" w:author="shorny" w:date="2014-06-09T17:29:00Z"/>
            </w:rPr>
          </w:rPrChange>
        </w:rPr>
      </w:pPr>
      <w:ins w:id="12500" w:author="shorny" w:date="2014-06-09T17:29:00Z">
        <w:r w:rsidRPr="00022ABB">
          <w:rPr>
            <w:sz w:val="18"/>
            <w:rPrChange w:id="12501" w:author="shorny" w:date="2014-06-09T17:30:00Z">
              <w:rPr/>
            </w:rPrChange>
          </w:rPr>
          <w:t>(</w:t>
        </w:r>
        <w:r w:rsidRPr="00022ABB">
          <w:rPr>
            <w:rStyle w:val="string1"/>
            <w:sz w:val="18"/>
            <w:rPrChange w:id="12502" w:author="shorny" w:date="2014-06-09T17:30:00Z">
              <w:rPr>
                <w:rStyle w:val="string1"/>
              </w:rPr>
            </w:rPrChange>
          </w:rPr>
          <w:t>'BJ'</w:t>
        </w:r>
        <w:r w:rsidRPr="00022ABB">
          <w:rPr>
            <w:sz w:val="18"/>
            <w:rPrChange w:id="12503" w:author="shorny" w:date="2014-06-09T17:30:00Z">
              <w:rPr/>
            </w:rPrChange>
          </w:rPr>
          <w:t xml:space="preserve">, </w:t>
        </w:r>
        <w:r w:rsidRPr="00022ABB">
          <w:rPr>
            <w:rStyle w:val="string1"/>
            <w:sz w:val="18"/>
            <w:rPrChange w:id="12504" w:author="shorny" w:date="2014-06-09T17:30:00Z">
              <w:rPr>
                <w:rStyle w:val="string1"/>
              </w:rPr>
            </w:rPrChange>
          </w:rPr>
          <w:t>'Benin'</w:t>
        </w:r>
        <w:r w:rsidRPr="00022ABB">
          <w:rPr>
            <w:sz w:val="18"/>
            <w:rPrChange w:id="12505" w:author="shorny" w:date="2014-06-09T17:30:00Z">
              <w:rPr/>
            </w:rPrChange>
          </w:rPr>
          <w:t>),</w:t>
        </w:r>
      </w:ins>
    </w:p>
    <w:p w14:paraId="09615AB5" w14:textId="77777777" w:rsidR="00022ABB" w:rsidRPr="00022ABB" w:rsidRDefault="00022ABB">
      <w:pPr>
        <w:pStyle w:val="HTMLPreformatted"/>
        <w:divId w:val="585384335"/>
        <w:rPr>
          <w:ins w:id="12506" w:author="shorny" w:date="2014-06-09T17:29:00Z"/>
          <w:sz w:val="18"/>
          <w:rPrChange w:id="12507" w:author="shorny" w:date="2014-06-09T17:30:00Z">
            <w:rPr>
              <w:ins w:id="12508" w:author="shorny" w:date="2014-06-09T17:29:00Z"/>
            </w:rPr>
          </w:rPrChange>
        </w:rPr>
      </w:pPr>
      <w:ins w:id="12509" w:author="shorny" w:date="2014-06-09T17:29:00Z">
        <w:r w:rsidRPr="00022ABB">
          <w:rPr>
            <w:sz w:val="18"/>
            <w:rPrChange w:id="12510" w:author="shorny" w:date="2014-06-09T17:30:00Z">
              <w:rPr/>
            </w:rPrChange>
          </w:rPr>
          <w:t>(</w:t>
        </w:r>
        <w:r w:rsidRPr="00022ABB">
          <w:rPr>
            <w:rStyle w:val="string1"/>
            <w:sz w:val="18"/>
            <w:rPrChange w:id="12511" w:author="shorny" w:date="2014-06-09T17:30:00Z">
              <w:rPr>
                <w:rStyle w:val="string1"/>
              </w:rPr>
            </w:rPrChange>
          </w:rPr>
          <w:t>'BL'</w:t>
        </w:r>
        <w:r w:rsidRPr="00022ABB">
          <w:rPr>
            <w:sz w:val="18"/>
            <w:rPrChange w:id="12512" w:author="shorny" w:date="2014-06-09T17:30:00Z">
              <w:rPr/>
            </w:rPrChange>
          </w:rPr>
          <w:t xml:space="preserve">, </w:t>
        </w:r>
        <w:r w:rsidRPr="00022ABB">
          <w:rPr>
            <w:rStyle w:val="string1"/>
            <w:sz w:val="18"/>
            <w:rPrChange w:id="12513" w:author="shorny" w:date="2014-06-09T17:30:00Z">
              <w:rPr>
                <w:rStyle w:val="string1"/>
              </w:rPr>
            </w:rPrChange>
          </w:rPr>
          <w:t>'Saint Barthélemy'</w:t>
        </w:r>
        <w:r w:rsidRPr="00022ABB">
          <w:rPr>
            <w:sz w:val="18"/>
            <w:rPrChange w:id="12514" w:author="shorny" w:date="2014-06-09T17:30:00Z">
              <w:rPr/>
            </w:rPrChange>
          </w:rPr>
          <w:t>),</w:t>
        </w:r>
      </w:ins>
    </w:p>
    <w:p w14:paraId="76E180A8" w14:textId="77777777" w:rsidR="00022ABB" w:rsidRPr="00022ABB" w:rsidRDefault="00022ABB">
      <w:pPr>
        <w:pStyle w:val="HTMLPreformatted"/>
        <w:divId w:val="585384335"/>
        <w:rPr>
          <w:ins w:id="12515" w:author="shorny" w:date="2014-06-09T17:29:00Z"/>
          <w:sz w:val="18"/>
          <w:rPrChange w:id="12516" w:author="shorny" w:date="2014-06-09T17:30:00Z">
            <w:rPr>
              <w:ins w:id="12517" w:author="shorny" w:date="2014-06-09T17:29:00Z"/>
            </w:rPr>
          </w:rPrChange>
        </w:rPr>
      </w:pPr>
      <w:ins w:id="12518" w:author="shorny" w:date="2014-06-09T17:29:00Z">
        <w:r w:rsidRPr="00022ABB">
          <w:rPr>
            <w:sz w:val="18"/>
            <w:rPrChange w:id="12519" w:author="shorny" w:date="2014-06-09T17:30:00Z">
              <w:rPr/>
            </w:rPrChange>
          </w:rPr>
          <w:t>(</w:t>
        </w:r>
        <w:r w:rsidRPr="00022ABB">
          <w:rPr>
            <w:rStyle w:val="string1"/>
            <w:sz w:val="18"/>
            <w:rPrChange w:id="12520" w:author="shorny" w:date="2014-06-09T17:30:00Z">
              <w:rPr>
                <w:rStyle w:val="string1"/>
              </w:rPr>
            </w:rPrChange>
          </w:rPr>
          <w:t>'BM'</w:t>
        </w:r>
        <w:r w:rsidRPr="00022ABB">
          <w:rPr>
            <w:sz w:val="18"/>
            <w:rPrChange w:id="12521" w:author="shorny" w:date="2014-06-09T17:30:00Z">
              <w:rPr/>
            </w:rPrChange>
          </w:rPr>
          <w:t xml:space="preserve">, </w:t>
        </w:r>
        <w:r w:rsidRPr="00022ABB">
          <w:rPr>
            <w:rStyle w:val="string1"/>
            <w:sz w:val="18"/>
            <w:rPrChange w:id="12522" w:author="shorny" w:date="2014-06-09T17:30:00Z">
              <w:rPr>
                <w:rStyle w:val="string1"/>
              </w:rPr>
            </w:rPrChange>
          </w:rPr>
          <w:t>'Bermuda'</w:t>
        </w:r>
        <w:r w:rsidRPr="00022ABB">
          <w:rPr>
            <w:sz w:val="18"/>
            <w:rPrChange w:id="12523" w:author="shorny" w:date="2014-06-09T17:30:00Z">
              <w:rPr/>
            </w:rPrChange>
          </w:rPr>
          <w:t>),</w:t>
        </w:r>
      </w:ins>
    </w:p>
    <w:p w14:paraId="4411A1FF" w14:textId="77777777" w:rsidR="00022ABB" w:rsidRPr="00022ABB" w:rsidRDefault="00022ABB">
      <w:pPr>
        <w:pStyle w:val="HTMLPreformatted"/>
        <w:divId w:val="585384335"/>
        <w:rPr>
          <w:ins w:id="12524" w:author="shorny" w:date="2014-06-09T17:29:00Z"/>
          <w:sz w:val="18"/>
          <w:rPrChange w:id="12525" w:author="shorny" w:date="2014-06-09T17:30:00Z">
            <w:rPr>
              <w:ins w:id="12526" w:author="shorny" w:date="2014-06-09T17:29:00Z"/>
            </w:rPr>
          </w:rPrChange>
        </w:rPr>
      </w:pPr>
      <w:ins w:id="12527" w:author="shorny" w:date="2014-06-09T17:29:00Z">
        <w:r w:rsidRPr="00022ABB">
          <w:rPr>
            <w:sz w:val="18"/>
            <w:rPrChange w:id="12528" w:author="shorny" w:date="2014-06-09T17:30:00Z">
              <w:rPr/>
            </w:rPrChange>
          </w:rPr>
          <w:t>(</w:t>
        </w:r>
        <w:r w:rsidRPr="00022ABB">
          <w:rPr>
            <w:rStyle w:val="string1"/>
            <w:sz w:val="18"/>
            <w:rPrChange w:id="12529" w:author="shorny" w:date="2014-06-09T17:30:00Z">
              <w:rPr>
                <w:rStyle w:val="string1"/>
              </w:rPr>
            </w:rPrChange>
          </w:rPr>
          <w:t>'BN'</w:t>
        </w:r>
        <w:r w:rsidRPr="00022ABB">
          <w:rPr>
            <w:sz w:val="18"/>
            <w:rPrChange w:id="12530" w:author="shorny" w:date="2014-06-09T17:30:00Z">
              <w:rPr/>
            </w:rPrChange>
          </w:rPr>
          <w:t xml:space="preserve">, </w:t>
        </w:r>
        <w:r w:rsidRPr="00022ABB">
          <w:rPr>
            <w:rStyle w:val="string1"/>
            <w:sz w:val="18"/>
            <w:rPrChange w:id="12531" w:author="shorny" w:date="2014-06-09T17:30:00Z">
              <w:rPr>
                <w:rStyle w:val="string1"/>
              </w:rPr>
            </w:rPrChange>
          </w:rPr>
          <w:t>'Brunei Darussalam'</w:t>
        </w:r>
        <w:r w:rsidRPr="00022ABB">
          <w:rPr>
            <w:sz w:val="18"/>
            <w:rPrChange w:id="12532" w:author="shorny" w:date="2014-06-09T17:30:00Z">
              <w:rPr/>
            </w:rPrChange>
          </w:rPr>
          <w:t>),</w:t>
        </w:r>
      </w:ins>
    </w:p>
    <w:p w14:paraId="73807BF1" w14:textId="77777777" w:rsidR="00022ABB" w:rsidRPr="00022ABB" w:rsidRDefault="00022ABB">
      <w:pPr>
        <w:pStyle w:val="HTMLPreformatted"/>
        <w:divId w:val="585384335"/>
        <w:rPr>
          <w:ins w:id="12533" w:author="shorny" w:date="2014-06-09T17:29:00Z"/>
          <w:sz w:val="18"/>
          <w:rPrChange w:id="12534" w:author="shorny" w:date="2014-06-09T17:30:00Z">
            <w:rPr>
              <w:ins w:id="12535" w:author="shorny" w:date="2014-06-09T17:29:00Z"/>
            </w:rPr>
          </w:rPrChange>
        </w:rPr>
      </w:pPr>
      <w:ins w:id="12536" w:author="shorny" w:date="2014-06-09T17:29:00Z">
        <w:r w:rsidRPr="00022ABB">
          <w:rPr>
            <w:sz w:val="18"/>
            <w:rPrChange w:id="12537" w:author="shorny" w:date="2014-06-09T17:30:00Z">
              <w:rPr/>
            </w:rPrChange>
          </w:rPr>
          <w:t>(</w:t>
        </w:r>
        <w:r w:rsidRPr="00022ABB">
          <w:rPr>
            <w:rStyle w:val="string1"/>
            <w:sz w:val="18"/>
            <w:rPrChange w:id="12538" w:author="shorny" w:date="2014-06-09T17:30:00Z">
              <w:rPr>
                <w:rStyle w:val="string1"/>
              </w:rPr>
            </w:rPrChange>
          </w:rPr>
          <w:t>'BO'</w:t>
        </w:r>
        <w:r w:rsidRPr="00022ABB">
          <w:rPr>
            <w:sz w:val="18"/>
            <w:rPrChange w:id="12539" w:author="shorny" w:date="2014-06-09T17:30:00Z">
              <w:rPr/>
            </w:rPrChange>
          </w:rPr>
          <w:t xml:space="preserve">, </w:t>
        </w:r>
        <w:r w:rsidRPr="00022ABB">
          <w:rPr>
            <w:rStyle w:val="string1"/>
            <w:sz w:val="18"/>
            <w:rPrChange w:id="12540" w:author="shorny" w:date="2014-06-09T17:30:00Z">
              <w:rPr>
                <w:rStyle w:val="string1"/>
              </w:rPr>
            </w:rPrChange>
          </w:rPr>
          <w:t>'Bolivia, Plurinational State of'</w:t>
        </w:r>
        <w:r w:rsidRPr="00022ABB">
          <w:rPr>
            <w:sz w:val="18"/>
            <w:rPrChange w:id="12541" w:author="shorny" w:date="2014-06-09T17:30:00Z">
              <w:rPr/>
            </w:rPrChange>
          </w:rPr>
          <w:t>),</w:t>
        </w:r>
      </w:ins>
    </w:p>
    <w:p w14:paraId="231FB142" w14:textId="77777777" w:rsidR="00022ABB" w:rsidRPr="00022ABB" w:rsidRDefault="00022ABB">
      <w:pPr>
        <w:pStyle w:val="HTMLPreformatted"/>
        <w:divId w:val="585384335"/>
        <w:rPr>
          <w:ins w:id="12542" w:author="shorny" w:date="2014-06-09T17:29:00Z"/>
          <w:sz w:val="18"/>
          <w:rPrChange w:id="12543" w:author="shorny" w:date="2014-06-09T17:30:00Z">
            <w:rPr>
              <w:ins w:id="12544" w:author="shorny" w:date="2014-06-09T17:29:00Z"/>
            </w:rPr>
          </w:rPrChange>
        </w:rPr>
      </w:pPr>
      <w:ins w:id="12545" w:author="shorny" w:date="2014-06-09T17:29:00Z">
        <w:r w:rsidRPr="00022ABB">
          <w:rPr>
            <w:sz w:val="18"/>
            <w:rPrChange w:id="12546" w:author="shorny" w:date="2014-06-09T17:30:00Z">
              <w:rPr/>
            </w:rPrChange>
          </w:rPr>
          <w:t>(</w:t>
        </w:r>
        <w:r w:rsidRPr="00022ABB">
          <w:rPr>
            <w:rStyle w:val="string1"/>
            <w:sz w:val="18"/>
            <w:rPrChange w:id="12547" w:author="shorny" w:date="2014-06-09T17:30:00Z">
              <w:rPr>
                <w:rStyle w:val="string1"/>
              </w:rPr>
            </w:rPrChange>
          </w:rPr>
          <w:t>'BQ'</w:t>
        </w:r>
        <w:r w:rsidRPr="00022ABB">
          <w:rPr>
            <w:sz w:val="18"/>
            <w:rPrChange w:id="12548" w:author="shorny" w:date="2014-06-09T17:30:00Z">
              <w:rPr/>
            </w:rPrChange>
          </w:rPr>
          <w:t xml:space="preserve">, </w:t>
        </w:r>
        <w:r w:rsidRPr="00022ABB">
          <w:rPr>
            <w:rStyle w:val="string1"/>
            <w:sz w:val="18"/>
            <w:rPrChange w:id="12549" w:author="shorny" w:date="2014-06-09T17:30:00Z">
              <w:rPr>
                <w:rStyle w:val="string1"/>
              </w:rPr>
            </w:rPrChange>
          </w:rPr>
          <w:t>'Bonaire, Sint Eustatius and Saba'</w:t>
        </w:r>
        <w:r w:rsidRPr="00022ABB">
          <w:rPr>
            <w:sz w:val="18"/>
            <w:rPrChange w:id="12550" w:author="shorny" w:date="2014-06-09T17:30:00Z">
              <w:rPr/>
            </w:rPrChange>
          </w:rPr>
          <w:t>),</w:t>
        </w:r>
      </w:ins>
    </w:p>
    <w:p w14:paraId="11DFE940" w14:textId="77777777" w:rsidR="00022ABB" w:rsidRPr="00022ABB" w:rsidRDefault="00022ABB">
      <w:pPr>
        <w:pStyle w:val="HTMLPreformatted"/>
        <w:divId w:val="585384335"/>
        <w:rPr>
          <w:ins w:id="12551" w:author="shorny" w:date="2014-06-09T17:29:00Z"/>
          <w:sz w:val="18"/>
          <w:rPrChange w:id="12552" w:author="shorny" w:date="2014-06-09T17:30:00Z">
            <w:rPr>
              <w:ins w:id="12553" w:author="shorny" w:date="2014-06-09T17:29:00Z"/>
            </w:rPr>
          </w:rPrChange>
        </w:rPr>
      </w:pPr>
      <w:ins w:id="12554" w:author="shorny" w:date="2014-06-09T17:29:00Z">
        <w:r w:rsidRPr="00022ABB">
          <w:rPr>
            <w:sz w:val="18"/>
            <w:rPrChange w:id="12555" w:author="shorny" w:date="2014-06-09T17:30:00Z">
              <w:rPr/>
            </w:rPrChange>
          </w:rPr>
          <w:t>(</w:t>
        </w:r>
        <w:r w:rsidRPr="00022ABB">
          <w:rPr>
            <w:rStyle w:val="string1"/>
            <w:sz w:val="18"/>
            <w:rPrChange w:id="12556" w:author="shorny" w:date="2014-06-09T17:30:00Z">
              <w:rPr>
                <w:rStyle w:val="string1"/>
              </w:rPr>
            </w:rPrChange>
          </w:rPr>
          <w:t>'BR'</w:t>
        </w:r>
        <w:r w:rsidRPr="00022ABB">
          <w:rPr>
            <w:sz w:val="18"/>
            <w:rPrChange w:id="12557" w:author="shorny" w:date="2014-06-09T17:30:00Z">
              <w:rPr/>
            </w:rPrChange>
          </w:rPr>
          <w:t xml:space="preserve">, </w:t>
        </w:r>
        <w:r w:rsidRPr="00022ABB">
          <w:rPr>
            <w:rStyle w:val="string1"/>
            <w:sz w:val="18"/>
            <w:rPrChange w:id="12558" w:author="shorny" w:date="2014-06-09T17:30:00Z">
              <w:rPr>
                <w:rStyle w:val="string1"/>
              </w:rPr>
            </w:rPrChange>
          </w:rPr>
          <w:t>'Brazil'</w:t>
        </w:r>
        <w:r w:rsidRPr="00022ABB">
          <w:rPr>
            <w:sz w:val="18"/>
            <w:rPrChange w:id="12559" w:author="shorny" w:date="2014-06-09T17:30:00Z">
              <w:rPr/>
            </w:rPrChange>
          </w:rPr>
          <w:t>),</w:t>
        </w:r>
      </w:ins>
    </w:p>
    <w:p w14:paraId="5603FF89" w14:textId="77777777" w:rsidR="00022ABB" w:rsidRPr="00022ABB" w:rsidRDefault="00022ABB">
      <w:pPr>
        <w:pStyle w:val="HTMLPreformatted"/>
        <w:divId w:val="585384335"/>
        <w:rPr>
          <w:ins w:id="12560" w:author="shorny" w:date="2014-06-09T17:29:00Z"/>
          <w:sz w:val="18"/>
          <w:rPrChange w:id="12561" w:author="shorny" w:date="2014-06-09T17:30:00Z">
            <w:rPr>
              <w:ins w:id="12562" w:author="shorny" w:date="2014-06-09T17:29:00Z"/>
            </w:rPr>
          </w:rPrChange>
        </w:rPr>
      </w:pPr>
      <w:ins w:id="12563" w:author="shorny" w:date="2014-06-09T17:29:00Z">
        <w:r w:rsidRPr="00022ABB">
          <w:rPr>
            <w:sz w:val="18"/>
            <w:rPrChange w:id="12564" w:author="shorny" w:date="2014-06-09T17:30:00Z">
              <w:rPr/>
            </w:rPrChange>
          </w:rPr>
          <w:t>(</w:t>
        </w:r>
        <w:r w:rsidRPr="00022ABB">
          <w:rPr>
            <w:rStyle w:val="string1"/>
            <w:sz w:val="18"/>
            <w:rPrChange w:id="12565" w:author="shorny" w:date="2014-06-09T17:30:00Z">
              <w:rPr>
                <w:rStyle w:val="string1"/>
              </w:rPr>
            </w:rPrChange>
          </w:rPr>
          <w:t>'BS'</w:t>
        </w:r>
        <w:r w:rsidRPr="00022ABB">
          <w:rPr>
            <w:sz w:val="18"/>
            <w:rPrChange w:id="12566" w:author="shorny" w:date="2014-06-09T17:30:00Z">
              <w:rPr/>
            </w:rPrChange>
          </w:rPr>
          <w:t xml:space="preserve">, </w:t>
        </w:r>
        <w:r w:rsidRPr="00022ABB">
          <w:rPr>
            <w:rStyle w:val="string1"/>
            <w:sz w:val="18"/>
            <w:rPrChange w:id="12567" w:author="shorny" w:date="2014-06-09T17:30:00Z">
              <w:rPr>
                <w:rStyle w:val="string1"/>
              </w:rPr>
            </w:rPrChange>
          </w:rPr>
          <w:t>'Bahamas'</w:t>
        </w:r>
        <w:r w:rsidRPr="00022ABB">
          <w:rPr>
            <w:sz w:val="18"/>
            <w:rPrChange w:id="12568" w:author="shorny" w:date="2014-06-09T17:30:00Z">
              <w:rPr/>
            </w:rPrChange>
          </w:rPr>
          <w:t>),</w:t>
        </w:r>
      </w:ins>
    </w:p>
    <w:p w14:paraId="726F08F4" w14:textId="77777777" w:rsidR="00022ABB" w:rsidRPr="00022ABB" w:rsidRDefault="00022ABB">
      <w:pPr>
        <w:pStyle w:val="HTMLPreformatted"/>
        <w:divId w:val="585384335"/>
        <w:rPr>
          <w:ins w:id="12569" w:author="shorny" w:date="2014-06-09T17:29:00Z"/>
          <w:sz w:val="18"/>
          <w:rPrChange w:id="12570" w:author="shorny" w:date="2014-06-09T17:30:00Z">
            <w:rPr>
              <w:ins w:id="12571" w:author="shorny" w:date="2014-06-09T17:29:00Z"/>
            </w:rPr>
          </w:rPrChange>
        </w:rPr>
      </w:pPr>
      <w:ins w:id="12572" w:author="shorny" w:date="2014-06-09T17:29:00Z">
        <w:r w:rsidRPr="00022ABB">
          <w:rPr>
            <w:sz w:val="18"/>
            <w:rPrChange w:id="12573" w:author="shorny" w:date="2014-06-09T17:30:00Z">
              <w:rPr/>
            </w:rPrChange>
          </w:rPr>
          <w:t>(</w:t>
        </w:r>
        <w:r w:rsidRPr="00022ABB">
          <w:rPr>
            <w:rStyle w:val="string1"/>
            <w:sz w:val="18"/>
            <w:rPrChange w:id="12574" w:author="shorny" w:date="2014-06-09T17:30:00Z">
              <w:rPr>
                <w:rStyle w:val="string1"/>
              </w:rPr>
            </w:rPrChange>
          </w:rPr>
          <w:t>'BT'</w:t>
        </w:r>
        <w:r w:rsidRPr="00022ABB">
          <w:rPr>
            <w:sz w:val="18"/>
            <w:rPrChange w:id="12575" w:author="shorny" w:date="2014-06-09T17:30:00Z">
              <w:rPr/>
            </w:rPrChange>
          </w:rPr>
          <w:t xml:space="preserve">, </w:t>
        </w:r>
        <w:r w:rsidRPr="00022ABB">
          <w:rPr>
            <w:rStyle w:val="string1"/>
            <w:sz w:val="18"/>
            <w:rPrChange w:id="12576" w:author="shorny" w:date="2014-06-09T17:30:00Z">
              <w:rPr>
                <w:rStyle w:val="string1"/>
              </w:rPr>
            </w:rPrChange>
          </w:rPr>
          <w:t>'Bhutan'</w:t>
        </w:r>
        <w:r w:rsidRPr="00022ABB">
          <w:rPr>
            <w:sz w:val="18"/>
            <w:rPrChange w:id="12577" w:author="shorny" w:date="2014-06-09T17:30:00Z">
              <w:rPr/>
            </w:rPrChange>
          </w:rPr>
          <w:t>),</w:t>
        </w:r>
      </w:ins>
    </w:p>
    <w:p w14:paraId="28B75ED8" w14:textId="77777777" w:rsidR="00022ABB" w:rsidRPr="00022ABB" w:rsidRDefault="00022ABB">
      <w:pPr>
        <w:pStyle w:val="HTMLPreformatted"/>
        <w:divId w:val="585384335"/>
        <w:rPr>
          <w:ins w:id="12578" w:author="shorny" w:date="2014-06-09T17:29:00Z"/>
          <w:sz w:val="18"/>
          <w:rPrChange w:id="12579" w:author="shorny" w:date="2014-06-09T17:30:00Z">
            <w:rPr>
              <w:ins w:id="12580" w:author="shorny" w:date="2014-06-09T17:29:00Z"/>
            </w:rPr>
          </w:rPrChange>
        </w:rPr>
      </w:pPr>
      <w:ins w:id="12581" w:author="shorny" w:date="2014-06-09T17:29:00Z">
        <w:r w:rsidRPr="00022ABB">
          <w:rPr>
            <w:sz w:val="18"/>
            <w:rPrChange w:id="12582" w:author="shorny" w:date="2014-06-09T17:30:00Z">
              <w:rPr/>
            </w:rPrChange>
          </w:rPr>
          <w:t>(</w:t>
        </w:r>
        <w:r w:rsidRPr="00022ABB">
          <w:rPr>
            <w:rStyle w:val="string1"/>
            <w:sz w:val="18"/>
            <w:rPrChange w:id="12583" w:author="shorny" w:date="2014-06-09T17:30:00Z">
              <w:rPr>
                <w:rStyle w:val="string1"/>
              </w:rPr>
            </w:rPrChange>
          </w:rPr>
          <w:t>'BV'</w:t>
        </w:r>
        <w:r w:rsidRPr="00022ABB">
          <w:rPr>
            <w:sz w:val="18"/>
            <w:rPrChange w:id="12584" w:author="shorny" w:date="2014-06-09T17:30:00Z">
              <w:rPr/>
            </w:rPrChange>
          </w:rPr>
          <w:t xml:space="preserve">, </w:t>
        </w:r>
        <w:r w:rsidRPr="00022ABB">
          <w:rPr>
            <w:rStyle w:val="string1"/>
            <w:sz w:val="18"/>
            <w:rPrChange w:id="12585" w:author="shorny" w:date="2014-06-09T17:30:00Z">
              <w:rPr>
                <w:rStyle w:val="string1"/>
              </w:rPr>
            </w:rPrChange>
          </w:rPr>
          <w:t>'Bouvet Island'</w:t>
        </w:r>
        <w:r w:rsidRPr="00022ABB">
          <w:rPr>
            <w:sz w:val="18"/>
            <w:rPrChange w:id="12586" w:author="shorny" w:date="2014-06-09T17:30:00Z">
              <w:rPr/>
            </w:rPrChange>
          </w:rPr>
          <w:t>),</w:t>
        </w:r>
      </w:ins>
    </w:p>
    <w:p w14:paraId="1DBE5505" w14:textId="77777777" w:rsidR="00022ABB" w:rsidRPr="00022ABB" w:rsidRDefault="00022ABB">
      <w:pPr>
        <w:pStyle w:val="HTMLPreformatted"/>
        <w:divId w:val="585384335"/>
        <w:rPr>
          <w:ins w:id="12587" w:author="shorny" w:date="2014-06-09T17:29:00Z"/>
          <w:sz w:val="18"/>
          <w:rPrChange w:id="12588" w:author="shorny" w:date="2014-06-09T17:30:00Z">
            <w:rPr>
              <w:ins w:id="12589" w:author="shorny" w:date="2014-06-09T17:29:00Z"/>
            </w:rPr>
          </w:rPrChange>
        </w:rPr>
      </w:pPr>
      <w:ins w:id="12590" w:author="shorny" w:date="2014-06-09T17:29:00Z">
        <w:r w:rsidRPr="00022ABB">
          <w:rPr>
            <w:sz w:val="18"/>
            <w:rPrChange w:id="12591" w:author="shorny" w:date="2014-06-09T17:30:00Z">
              <w:rPr/>
            </w:rPrChange>
          </w:rPr>
          <w:t>(</w:t>
        </w:r>
        <w:r w:rsidRPr="00022ABB">
          <w:rPr>
            <w:rStyle w:val="string1"/>
            <w:sz w:val="18"/>
            <w:rPrChange w:id="12592" w:author="shorny" w:date="2014-06-09T17:30:00Z">
              <w:rPr>
                <w:rStyle w:val="string1"/>
              </w:rPr>
            </w:rPrChange>
          </w:rPr>
          <w:t>'BW'</w:t>
        </w:r>
        <w:r w:rsidRPr="00022ABB">
          <w:rPr>
            <w:sz w:val="18"/>
            <w:rPrChange w:id="12593" w:author="shorny" w:date="2014-06-09T17:30:00Z">
              <w:rPr/>
            </w:rPrChange>
          </w:rPr>
          <w:t xml:space="preserve">, </w:t>
        </w:r>
        <w:r w:rsidRPr="00022ABB">
          <w:rPr>
            <w:rStyle w:val="string1"/>
            <w:sz w:val="18"/>
            <w:rPrChange w:id="12594" w:author="shorny" w:date="2014-06-09T17:30:00Z">
              <w:rPr>
                <w:rStyle w:val="string1"/>
              </w:rPr>
            </w:rPrChange>
          </w:rPr>
          <w:t>'Botswana'</w:t>
        </w:r>
        <w:r w:rsidRPr="00022ABB">
          <w:rPr>
            <w:sz w:val="18"/>
            <w:rPrChange w:id="12595" w:author="shorny" w:date="2014-06-09T17:30:00Z">
              <w:rPr/>
            </w:rPrChange>
          </w:rPr>
          <w:t>),</w:t>
        </w:r>
      </w:ins>
    </w:p>
    <w:p w14:paraId="29D05E69" w14:textId="77777777" w:rsidR="00022ABB" w:rsidRPr="00022ABB" w:rsidRDefault="00022ABB">
      <w:pPr>
        <w:pStyle w:val="HTMLPreformatted"/>
        <w:divId w:val="585384335"/>
        <w:rPr>
          <w:ins w:id="12596" w:author="shorny" w:date="2014-06-09T17:29:00Z"/>
          <w:sz w:val="18"/>
          <w:rPrChange w:id="12597" w:author="shorny" w:date="2014-06-09T17:30:00Z">
            <w:rPr>
              <w:ins w:id="12598" w:author="shorny" w:date="2014-06-09T17:29:00Z"/>
            </w:rPr>
          </w:rPrChange>
        </w:rPr>
      </w:pPr>
      <w:ins w:id="12599" w:author="shorny" w:date="2014-06-09T17:29:00Z">
        <w:r w:rsidRPr="00022ABB">
          <w:rPr>
            <w:sz w:val="18"/>
            <w:rPrChange w:id="12600" w:author="shorny" w:date="2014-06-09T17:30:00Z">
              <w:rPr/>
            </w:rPrChange>
          </w:rPr>
          <w:t>(</w:t>
        </w:r>
        <w:r w:rsidRPr="00022ABB">
          <w:rPr>
            <w:rStyle w:val="string1"/>
            <w:sz w:val="18"/>
            <w:rPrChange w:id="12601" w:author="shorny" w:date="2014-06-09T17:30:00Z">
              <w:rPr>
                <w:rStyle w:val="string1"/>
              </w:rPr>
            </w:rPrChange>
          </w:rPr>
          <w:t>'BY'</w:t>
        </w:r>
        <w:r w:rsidRPr="00022ABB">
          <w:rPr>
            <w:sz w:val="18"/>
            <w:rPrChange w:id="12602" w:author="shorny" w:date="2014-06-09T17:30:00Z">
              <w:rPr/>
            </w:rPrChange>
          </w:rPr>
          <w:t xml:space="preserve">, </w:t>
        </w:r>
        <w:r w:rsidRPr="00022ABB">
          <w:rPr>
            <w:rStyle w:val="string1"/>
            <w:sz w:val="18"/>
            <w:rPrChange w:id="12603" w:author="shorny" w:date="2014-06-09T17:30:00Z">
              <w:rPr>
                <w:rStyle w:val="string1"/>
              </w:rPr>
            </w:rPrChange>
          </w:rPr>
          <w:t>'Belarus'</w:t>
        </w:r>
        <w:r w:rsidRPr="00022ABB">
          <w:rPr>
            <w:sz w:val="18"/>
            <w:rPrChange w:id="12604" w:author="shorny" w:date="2014-06-09T17:30:00Z">
              <w:rPr/>
            </w:rPrChange>
          </w:rPr>
          <w:t>),</w:t>
        </w:r>
      </w:ins>
    </w:p>
    <w:p w14:paraId="39C2A176" w14:textId="77777777" w:rsidR="00022ABB" w:rsidRPr="00022ABB" w:rsidRDefault="00022ABB">
      <w:pPr>
        <w:pStyle w:val="HTMLPreformatted"/>
        <w:divId w:val="585384335"/>
        <w:rPr>
          <w:ins w:id="12605" w:author="shorny" w:date="2014-06-09T17:29:00Z"/>
          <w:sz w:val="18"/>
          <w:rPrChange w:id="12606" w:author="shorny" w:date="2014-06-09T17:30:00Z">
            <w:rPr>
              <w:ins w:id="12607" w:author="shorny" w:date="2014-06-09T17:29:00Z"/>
            </w:rPr>
          </w:rPrChange>
        </w:rPr>
      </w:pPr>
      <w:ins w:id="12608" w:author="shorny" w:date="2014-06-09T17:29:00Z">
        <w:r w:rsidRPr="00022ABB">
          <w:rPr>
            <w:sz w:val="18"/>
            <w:rPrChange w:id="12609" w:author="shorny" w:date="2014-06-09T17:30:00Z">
              <w:rPr/>
            </w:rPrChange>
          </w:rPr>
          <w:t>(</w:t>
        </w:r>
        <w:r w:rsidRPr="00022ABB">
          <w:rPr>
            <w:rStyle w:val="string1"/>
            <w:sz w:val="18"/>
            <w:rPrChange w:id="12610" w:author="shorny" w:date="2014-06-09T17:30:00Z">
              <w:rPr>
                <w:rStyle w:val="string1"/>
              </w:rPr>
            </w:rPrChange>
          </w:rPr>
          <w:t>'BZ'</w:t>
        </w:r>
        <w:r w:rsidRPr="00022ABB">
          <w:rPr>
            <w:sz w:val="18"/>
            <w:rPrChange w:id="12611" w:author="shorny" w:date="2014-06-09T17:30:00Z">
              <w:rPr/>
            </w:rPrChange>
          </w:rPr>
          <w:t xml:space="preserve">, </w:t>
        </w:r>
        <w:r w:rsidRPr="00022ABB">
          <w:rPr>
            <w:rStyle w:val="string1"/>
            <w:sz w:val="18"/>
            <w:rPrChange w:id="12612" w:author="shorny" w:date="2014-06-09T17:30:00Z">
              <w:rPr>
                <w:rStyle w:val="string1"/>
              </w:rPr>
            </w:rPrChange>
          </w:rPr>
          <w:t>'Belize'</w:t>
        </w:r>
        <w:r w:rsidRPr="00022ABB">
          <w:rPr>
            <w:sz w:val="18"/>
            <w:rPrChange w:id="12613" w:author="shorny" w:date="2014-06-09T17:30:00Z">
              <w:rPr/>
            </w:rPrChange>
          </w:rPr>
          <w:t>),</w:t>
        </w:r>
      </w:ins>
    </w:p>
    <w:p w14:paraId="7AB8F1FF" w14:textId="77777777" w:rsidR="00022ABB" w:rsidRPr="00022ABB" w:rsidRDefault="00022ABB">
      <w:pPr>
        <w:pStyle w:val="HTMLPreformatted"/>
        <w:divId w:val="585384335"/>
        <w:rPr>
          <w:ins w:id="12614" w:author="shorny" w:date="2014-06-09T17:29:00Z"/>
          <w:sz w:val="18"/>
          <w:rPrChange w:id="12615" w:author="shorny" w:date="2014-06-09T17:30:00Z">
            <w:rPr>
              <w:ins w:id="12616" w:author="shorny" w:date="2014-06-09T17:29:00Z"/>
            </w:rPr>
          </w:rPrChange>
        </w:rPr>
      </w:pPr>
      <w:ins w:id="12617" w:author="shorny" w:date="2014-06-09T17:29:00Z">
        <w:r w:rsidRPr="00022ABB">
          <w:rPr>
            <w:sz w:val="18"/>
            <w:rPrChange w:id="12618" w:author="shorny" w:date="2014-06-09T17:30:00Z">
              <w:rPr/>
            </w:rPrChange>
          </w:rPr>
          <w:t>(</w:t>
        </w:r>
        <w:r w:rsidRPr="00022ABB">
          <w:rPr>
            <w:rStyle w:val="string1"/>
            <w:sz w:val="18"/>
            <w:rPrChange w:id="12619" w:author="shorny" w:date="2014-06-09T17:30:00Z">
              <w:rPr>
                <w:rStyle w:val="string1"/>
              </w:rPr>
            </w:rPrChange>
          </w:rPr>
          <w:t>'CA'</w:t>
        </w:r>
        <w:r w:rsidRPr="00022ABB">
          <w:rPr>
            <w:sz w:val="18"/>
            <w:rPrChange w:id="12620" w:author="shorny" w:date="2014-06-09T17:30:00Z">
              <w:rPr/>
            </w:rPrChange>
          </w:rPr>
          <w:t xml:space="preserve">, </w:t>
        </w:r>
        <w:r w:rsidRPr="00022ABB">
          <w:rPr>
            <w:rStyle w:val="string1"/>
            <w:sz w:val="18"/>
            <w:rPrChange w:id="12621" w:author="shorny" w:date="2014-06-09T17:30:00Z">
              <w:rPr>
                <w:rStyle w:val="string1"/>
              </w:rPr>
            </w:rPrChange>
          </w:rPr>
          <w:t>'Canada'</w:t>
        </w:r>
        <w:r w:rsidRPr="00022ABB">
          <w:rPr>
            <w:sz w:val="18"/>
            <w:rPrChange w:id="12622" w:author="shorny" w:date="2014-06-09T17:30:00Z">
              <w:rPr/>
            </w:rPrChange>
          </w:rPr>
          <w:t>),</w:t>
        </w:r>
      </w:ins>
    </w:p>
    <w:p w14:paraId="2428C471" w14:textId="77777777" w:rsidR="00022ABB" w:rsidRPr="00022ABB" w:rsidRDefault="00022ABB">
      <w:pPr>
        <w:pStyle w:val="HTMLPreformatted"/>
        <w:divId w:val="585384335"/>
        <w:rPr>
          <w:ins w:id="12623" w:author="shorny" w:date="2014-06-09T17:29:00Z"/>
          <w:sz w:val="18"/>
          <w:rPrChange w:id="12624" w:author="shorny" w:date="2014-06-09T17:30:00Z">
            <w:rPr>
              <w:ins w:id="12625" w:author="shorny" w:date="2014-06-09T17:29:00Z"/>
            </w:rPr>
          </w:rPrChange>
        </w:rPr>
      </w:pPr>
      <w:ins w:id="12626" w:author="shorny" w:date="2014-06-09T17:29:00Z">
        <w:r w:rsidRPr="00022ABB">
          <w:rPr>
            <w:sz w:val="18"/>
            <w:rPrChange w:id="12627" w:author="shorny" w:date="2014-06-09T17:30:00Z">
              <w:rPr/>
            </w:rPrChange>
          </w:rPr>
          <w:t>(</w:t>
        </w:r>
        <w:r w:rsidRPr="00022ABB">
          <w:rPr>
            <w:rStyle w:val="string1"/>
            <w:sz w:val="18"/>
            <w:rPrChange w:id="12628" w:author="shorny" w:date="2014-06-09T17:30:00Z">
              <w:rPr>
                <w:rStyle w:val="string1"/>
              </w:rPr>
            </w:rPrChange>
          </w:rPr>
          <w:t>'CC'</w:t>
        </w:r>
        <w:r w:rsidRPr="00022ABB">
          <w:rPr>
            <w:sz w:val="18"/>
            <w:rPrChange w:id="12629" w:author="shorny" w:date="2014-06-09T17:30:00Z">
              <w:rPr/>
            </w:rPrChange>
          </w:rPr>
          <w:t xml:space="preserve">, </w:t>
        </w:r>
        <w:r w:rsidRPr="00022ABB">
          <w:rPr>
            <w:rStyle w:val="string1"/>
            <w:sz w:val="18"/>
            <w:rPrChange w:id="12630" w:author="shorny" w:date="2014-06-09T17:30:00Z">
              <w:rPr>
                <w:rStyle w:val="string1"/>
              </w:rPr>
            </w:rPrChange>
          </w:rPr>
          <w:t>'Cocos (Keeling) Islands'</w:t>
        </w:r>
        <w:r w:rsidRPr="00022ABB">
          <w:rPr>
            <w:sz w:val="18"/>
            <w:rPrChange w:id="12631" w:author="shorny" w:date="2014-06-09T17:30:00Z">
              <w:rPr/>
            </w:rPrChange>
          </w:rPr>
          <w:t>),</w:t>
        </w:r>
      </w:ins>
    </w:p>
    <w:p w14:paraId="4B04DFD1" w14:textId="77777777" w:rsidR="00022ABB" w:rsidRPr="00022ABB" w:rsidRDefault="00022ABB">
      <w:pPr>
        <w:pStyle w:val="HTMLPreformatted"/>
        <w:divId w:val="585384335"/>
        <w:rPr>
          <w:ins w:id="12632" w:author="shorny" w:date="2014-06-09T17:29:00Z"/>
          <w:sz w:val="18"/>
          <w:rPrChange w:id="12633" w:author="shorny" w:date="2014-06-09T17:30:00Z">
            <w:rPr>
              <w:ins w:id="12634" w:author="shorny" w:date="2014-06-09T17:29:00Z"/>
            </w:rPr>
          </w:rPrChange>
        </w:rPr>
      </w:pPr>
      <w:ins w:id="12635" w:author="shorny" w:date="2014-06-09T17:29:00Z">
        <w:r w:rsidRPr="00022ABB">
          <w:rPr>
            <w:sz w:val="18"/>
            <w:rPrChange w:id="12636" w:author="shorny" w:date="2014-06-09T17:30:00Z">
              <w:rPr/>
            </w:rPrChange>
          </w:rPr>
          <w:t>(</w:t>
        </w:r>
        <w:r w:rsidRPr="00022ABB">
          <w:rPr>
            <w:rStyle w:val="string1"/>
            <w:sz w:val="18"/>
            <w:rPrChange w:id="12637" w:author="shorny" w:date="2014-06-09T17:30:00Z">
              <w:rPr>
                <w:rStyle w:val="string1"/>
              </w:rPr>
            </w:rPrChange>
          </w:rPr>
          <w:t>'CD'</w:t>
        </w:r>
        <w:r w:rsidRPr="00022ABB">
          <w:rPr>
            <w:sz w:val="18"/>
            <w:rPrChange w:id="12638" w:author="shorny" w:date="2014-06-09T17:30:00Z">
              <w:rPr/>
            </w:rPrChange>
          </w:rPr>
          <w:t xml:space="preserve">, </w:t>
        </w:r>
        <w:r w:rsidRPr="00022ABB">
          <w:rPr>
            <w:rStyle w:val="string1"/>
            <w:sz w:val="18"/>
            <w:rPrChange w:id="12639" w:author="shorny" w:date="2014-06-09T17:30:00Z">
              <w:rPr>
                <w:rStyle w:val="string1"/>
              </w:rPr>
            </w:rPrChange>
          </w:rPr>
          <w:t>'Congo, the Democratic Republic of the'</w:t>
        </w:r>
        <w:r w:rsidRPr="00022ABB">
          <w:rPr>
            <w:sz w:val="18"/>
            <w:rPrChange w:id="12640" w:author="shorny" w:date="2014-06-09T17:30:00Z">
              <w:rPr/>
            </w:rPrChange>
          </w:rPr>
          <w:t>),</w:t>
        </w:r>
      </w:ins>
    </w:p>
    <w:p w14:paraId="150B3AAE" w14:textId="77777777" w:rsidR="00022ABB" w:rsidRPr="00022ABB" w:rsidRDefault="00022ABB">
      <w:pPr>
        <w:pStyle w:val="HTMLPreformatted"/>
        <w:divId w:val="585384335"/>
        <w:rPr>
          <w:ins w:id="12641" w:author="shorny" w:date="2014-06-09T17:29:00Z"/>
          <w:sz w:val="18"/>
          <w:rPrChange w:id="12642" w:author="shorny" w:date="2014-06-09T17:30:00Z">
            <w:rPr>
              <w:ins w:id="12643" w:author="shorny" w:date="2014-06-09T17:29:00Z"/>
            </w:rPr>
          </w:rPrChange>
        </w:rPr>
      </w:pPr>
      <w:ins w:id="12644" w:author="shorny" w:date="2014-06-09T17:29:00Z">
        <w:r w:rsidRPr="00022ABB">
          <w:rPr>
            <w:sz w:val="18"/>
            <w:rPrChange w:id="12645" w:author="shorny" w:date="2014-06-09T17:30:00Z">
              <w:rPr/>
            </w:rPrChange>
          </w:rPr>
          <w:t>(</w:t>
        </w:r>
        <w:r w:rsidRPr="00022ABB">
          <w:rPr>
            <w:rStyle w:val="string1"/>
            <w:sz w:val="18"/>
            <w:rPrChange w:id="12646" w:author="shorny" w:date="2014-06-09T17:30:00Z">
              <w:rPr>
                <w:rStyle w:val="string1"/>
              </w:rPr>
            </w:rPrChange>
          </w:rPr>
          <w:t>'CF'</w:t>
        </w:r>
        <w:r w:rsidRPr="00022ABB">
          <w:rPr>
            <w:sz w:val="18"/>
            <w:rPrChange w:id="12647" w:author="shorny" w:date="2014-06-09T17:30:00Z">
              <w:rPr/>
            </w:rPrChange>
          </w:rPr>
          <w:t xml:space="preserve">, </w:t>
        </w:r>
        <w:r w:rsidRPr="00022ABB">
          <w:rPr>
            <w:rStyle w:val="string1"/>
            <w:sz w:val="18"/>
            <w:rPrChange w:id="12648" w:author="shorny" w:date="2014-06-09T17:30:00Z">
              <w:rPr>
                <w:rStyle w:val="string1"/>
              </w:rPr>
            </w:rPrChange>
          </w:rPr>
          <w:t>'Central African Republic'</w:t>
        </w:r>
        <w:r w:rsidRPr="00022ABB">
          <w:rPr>
            <w:sz w:val="18"/>
            <w:rPrChange w:id="12649" w:author="shorny" w:date="2014-06-09T17:30:00Z">
              <w:rPr/>
            </w:rPrChange>
          </w:rPr>
          <w:t>),</w:t>
        </w:r>
      </w:ins>
    </w:p>
    <w:p w14:paraId="6AD6F24F" w14:textId="77777777" w:rsidR="00022ABB" w:rsidRPr="00022ABB" w:rsidRDefault="00022ABB">
      <w:pPr>
        <w:pStyle w:val="HTMLPreformatted"/>
        <w:divId w:val="585384335"/>
        <w:rPr>
          <w:ins w:id="12650" w:author="shorny" w:date="2014-06-09T17:29:00Z"/>
          <w:sz w:val="18"/>
          <w:rPrChange w:id="12651" w:author="shorny" w:date="2014-06-09T17:30:00Z">
            <w:rPr>
              <w:ins w:id="12652" w:author="shorny" w:date="2014-06-09T17:29:00Z"/>
            </w:rPr>
          </w:rPrChange>
        </w:rPr>
      </w:pPr>
      <w:ins w:id="12653" w:author="shorny" w:date="2014-06-09T17:29:00Z">
        <w:r w:rsidRPr="00022ABB">
          <w:rPr>
            <w:sz w:val="18"/>
            <w:rPrChange w:id="12654" w:author="shorny" w:date="2014-06-09T17:30:00Z">
              <w:rPr/>
            </w:rPrChange>
          </w:rPr>
          <w:t>(</w:t>
        </w:r>
        <w:r w:rsidRPr="00022ABB">
          <w:rPr>
            <w:rStyle w:val="string1"/>
            <w:sz w:val="18"/>
            <w:rPrChange w:id="12655" w:author="shorny" w:date="2014-06-09T17:30:00Z">
              <w:rPr>
                <w:rStyle w:val="string1"/>
              </w:rPr>
            </w:rPrChange>
          </w:rPr>
          <w:t>'CG'</w:t>
        </w:r>
        <w:r w:rsidRPr="00022ABB">
          <w:rPr>
            <w:sz w:val="18"/>
            <w:rPrChange w:id="12656" w:author="shorny" w:date="2014-06-09T17:30:00Z">
              <w:rPr/>
            </w:rPrChange>
          </w:rPr>
          <w:t xml:space="preserve">, </w:t>
        </w:r>
        <w:r w:rsidRPr="00022ABB">
          <w:rPr>
            <w:rStyle w:val="string1"/>
            <w:sz w:val="18"/>
            <w:rPrChange w:id="12657" w:author="shorny" w:date="2014-06-09T17:30:00Z">
              <w:rPr>
                <w:rStyle w:val="string1"/>
              </w:rPr>
            </w:rPrChange>
          </w:rPr>
          <w:t>'Congo'</w:t>
        </w:r>
        <w:r w:rsidRPr="00022ABB">
          <w:rPr>
            <w:sz w:val="18"/>
            <w:rPrChange w:id="12658" w:author="shorny" w:date="2014-06-09T17:30:00Z">
              <w:rPr/>
            </w:rPrChange>
          </w:rPr>
          <w:t>),</w:t>
        </w:r>
      </w:ins>
    </w:p>
    <w:p w14:paraId="531ABD61" w14:textId="77777777" w:rsidR="00022ABB" w:rsidRPr="00022ABB" w:rsidRDefault="00022ABB">
      <w:pPr>
        <w:pStyle w:val="HTMLPreformatted"/>
        <w:divId w:val="585384335"/>
        <w:rPr>
          <w:ins w:id="12659" w:author="shorny" w:date="2014-06-09T17:29:00Z"/>
          <w:sz w:val="18"/>
          <w:rPrChange w:id="12660" w:author="shorny" w:date="2014-06-09T17:30:00Z">
            <w:rPr>
              <w:ins w:id="12661" w:author="shorny" w:date="2014-06-09T17:29:00Z"/>
            </w:rPr>
          </w:rPrChange>
        </w:rPr>
      </w:pPr>
      <w:ins w:id="12662" w:author="shorny" w:date="2014-06-09T17:29:00Z">
        <w:r w:rsidRPr="00022ABB">
          <w:rPr>
            <w:sz w:val="18"/>
            <w:rPrChange w:id="12663" w:author="shorny" w:date="2014-06-09T17:30:00Z">
              <w:rPr/>
            </w:rPrChange>
          </w:rPr>
          <w:t>(</w:t>
        </w:r>
        <w:r w:rsidRPr="00022ABB">
          <w:rPr>
            <w:rStyle w:val="string1"/>
            <w:sz w:val="18"/>
            <w:rPrChange w:id="12664" w:author="shorny" w:date="2014-06-09T17:30:00Z">
              <w:rPr>
                <w:rStyle w:val="string1"/>
              </w:rPr>
            </w:rPrChange>
          </w:rPr>
          <w:t>'CH'</w:t>
        </w:r>
        <w:r w:rsidRPr="00022ABB">
          <w:rPr>
            <w:sz w:val="18"/>
            <w:rPrChange w:id="12665" w:author="shorny" w:date="2014-06-09T17:30:00Z">
              <w:rPr/>
            </w:rPrChange>
          </w:rPr>
          <w:t xml:space="preserve">, </w:t>
        </w:r>
        <w:r w:rsidRPr="00022ABB">
          <w:rPr>
            <w:rStyle w:val="string1"/>
            <w:sz w:val="18"/>
            <w:rPrChange w:id="12666" w:author="shorny" w:date="2014-06-09T17:30:00Z">
              <w:rPr>
                <w:rStyle w:val="string1"/>
              </w:rPr>
            </w:rPrChange>
          </w:rPr>
          <w:t>'Switzerland'</w:t>
        </w:r>
        <w:r w:rsidRPr="00022ABB">
          <w:rPr>
            <w:sz w:val="18"/>
            <w:rPrChange w:id="12667" w:author="shorny" w:date="2014-06-09T17:30:00Z">
              <w:rPr/>
            </w:rPrChange>
          </w:rPr>
          <w:t>),</w:t>
        </w:r>
      </w:ins>
    </w:p>
    <w:p w14:paraId="43E015AB" w14:textId="77777777" w:rsidR="00022ABB" w:rsidRPr="00022ABB" w:rsidRDefault="00022ABB">
      <w:pPr>
        <w:pStyle w:val="HTMLPreformatted"/>
        <w:divId w:val="585384335"/>
        <w:rPr>
          <w:ins w:id="12668" w:author="shorny" w:date="2014-06-09T17:29:00Z"/>
          <w:sz w:val="18"/>
          <w:rPrChange w:id="12669" w:author="shorny" w:date="2014-06-09T17:30:00Z">
            <w:rPr>
              <w:ins w:id="12670" w:author="shorny" w:date="2014-06-09T17:29:00Z"/>
            </w:rPr>
          </w:rPrChange>
        </w:rPr>
      </w:pPr>
      <w:ins w:id="12671" w:author="shorny" w:date="2014-06-09T17:29:00Z">
        <w:r w:rsidRPr="00022ABB">
          <w:rPr>
            <w:sz w:val="18"/>
            <w:rPrChange w:id="12672" w:author="shorny" w:date="2014-06-09T17:30:00Z">
              <w:rPr/>
            </w:rPrChange>
          </w:rPr>
          <w:t>(</w:t>
        </w:r>
        <w:r w:rsidRPr="00022ABB">
          <w:rPr>
            <w:rStyle w:val="string1"/>
            <w:sz w:val="18"/>
            <w:rPrChange w:id="12673" w:author="shorny" w:date="2014-06-09T17:30:00Z">
              <w:rPr>
                <w:rStyle w:val="string1"/>
              </w:rPr>
            </w:rPrChange>
          </w:rPr>
          <w:t>'CI'</w:t>
        </w:r>
        <w:r w:rsidRPr="00022ABB">
          <w:rPr>
            <w:sz w:val="18"/>
            <w:rPrChange w:id="12674" w:author="shorny" w:date="2014-06-09T17:30:00Z">
              <w:rPr/>
            </w:rPrChange>
          </w:rPr>
          <w:t xml:space="preserve">, </w:t>
        </w:r>
        <w:r w:rsidRPr="00022ABB">
          <w:rPr>
            <w:rStyle w:val="string1"/>
            <w:sz w:val="18"/>
            <w:rPrChange w:id="12675" w:author="shorny" w:date="2014-06-09T17:30:00Z">
              <w:rPr>
                <w:rStyle w:val="string1"/>
              </w:rPr>
            </w:rPrChange>
          </w:rPr>
          <w:t>'Côte d''Ivoire'</w:t>
        </w:r>
        <w:r w:rsidRPr="00022ABB">
          <w:rPr>
            <w:sz w:val="18"/>
            <w:rPrChange w:id="12676" w:author="shorny" w:date="2014-06-09T17:30:00Z">
              <w:rPr/>
            </w:rPrChange>
          </w:rPr>
          <w:t>),</w:t>
        </w:r>
      </w:ins>
    </w:p>
    <w:p w14:paraId="06AC1C63" w14:textId="77777777" w:rsidR="00022ABB" w:rsidRPr="00022ABB" w:rsidRDefault="00022ABB">
      <w:pPr>
        <w:pStyle w:val="HTMLPreformatted"/>
        <w:divId w:val="585384335"/>
        <w:rPr>
          <w:ins w:id="12677" w:author="shorny" w:date="2014-06-09T17:29:00Z"/>
          <w:sz w:val="18"/>
          <w:rPrChange w:id="12678" w:author="shorny" w:date="2014-06-09T17:30:00Z">
            <w:rPr>
              <w:ins w:id="12679" w:author="shorny" w:date="2014-06-09T17:29:00Z"/>
            </w:rPr>
          </w:rPrChange>
        </w:rPr>
      </w:pPr>
      <w:ins w:id="12680" w:author="shorny" w:date="2014-06-09T17:29:00Z">
        <w:r w:rsidRPr="00022ABB">
          <w:rPr>
            <w:sz w:val="18"/>
            <w:rPrChange w:id="12681" w:author="shorny" w:date="2014-06-09T17:30:00Z">
              <w:rPr/>
            </w:rPrChange>
          </w:rPr>
          <w:t>(</w:t>
        </w:r>
        <w:r w:rsidRPr="00022ABB">
          <w:rPr>
            <w:rStyle w:val="string1"/>
            <w:sz w:val="18"/>
            <w:rPrChange w:id="12682" w:author="shorny" w:date="2014-06-09T17:30:00Z">
              <w:rPr>
                <w:rStyle w:val="string1"/>
              </w:rPr>
            </w:rPrChange>
          </w:rPr>
          <w:t>'CK'</w:t>
        </w:r>
        <w:r w:rsidRPr="00022ABB">
          <w:rPr>
            <w:sz w:val="18"/>
            <w:rPrChange w:id="12683" w:author="shorny" w:date="2014-06-09T17:30:00Z">
              <w:rPr/>
            </w:rPrChange>
          </w:rPr>
          <w:t xml:space="preserve">, </w:t>
        </w:r>
        <w:r w:rsidRPr="00022ABB">
          <w:rPr>
            <w:rStyle w:val="string1"/>
            <w:sz w:val="18"/>
            <w:rPrChange w:id="12684" w:author="shorny" w:date="2014-06-09T17:30:00Z">
              <w:rPr>
                <w:rStyle w:val="string1"/>
              </w:rPr>
            </w:rPrChange>
          </w:rPr>
          <w:t>'Cook Islands'</w:t>
        </w:r>
        <w:r w:rsidRPr="00022ABB">
          <w:rPr>
            <w:sz w:val="18"/>
            <w:rPrChange w:id="12685" w:author="shorny" w:date="2014-06-09T17:30:00Z">
              <w:rPr/>
            </w:rPrChange>
          </w:rPr>
          <w:t>),</w:t>
        </w:r>
      </w:ins>
    </w:p>
    <w:p w14:paraId="13C9BE96" w14:textId="77777777" w:rsidR="00022ABB" w:rsidRPr="00022ABB" w:rsidRDefault="00022ABB">
      <w:pPr>
        <w:pStyle w:val="HTMLPreformatted"/>
        <w:divId w:val="585384335"/>
        <w:rPr>
          <w:ins w:id="12686" w:author="shorny" w:date="2014-06-09T17:29:00Z"/>
          <w:sz w:val="18"/>
          <w:rPrChange w:id="12687" w:author="shorny" w:date="2014-06-09T17:30:00Z">
            <w:rPr>
              <w:ins w:id="12688" w:author="shorny" w:date="2014-06-09T17:29:00Z"/>
            </w:rPr>
          </w:rPrChange>
        </w:rPr>
      </w:pPr>
      <w:ins w:id="12689" w:author="shorny" w:date="2014-06-09T17:29:00Z">
        <w:r w:rsidRPr="00022ABB">
          <w:rPr>
            <w:sz w:val="18"/>
            <w:rPrChange w:id="12690" w:author="shorny" w:date="2014-06-09T17:30:00Z">
              <w:rPr/>
            </w:rPrChange>
          </w:rPr>
          <w:t>(</w:t>
        </w:r>
        <w:r w:rsidRPr="00022ABB">
          <w:rPr>
            <w:rStyle w:val="string1"/>
            <w:sz w:val="18"/>
            <w:rPrChange w:id="12691" w:author="shorny" w:date="2014-06-09T17:30:00Z">
              <w:rPr>
                <w:rStyle w:val="string1"/>
              </w:rPr>
            </w:rPrChange>
          </w:rPr>
          <w:t>'CL'</w:t>
        </w:r>
        <w:r w:rsidRPr="00022ABB">
          <w:rPr>
            <w:sz w:val="18"/>
            <w:rPrChange w:id="12692" w:author="shorny" w:date="2014-06-09T17:30:00Z">
              <w:rPr/>
            </w:rPrChange>
          </w:rPr>
          <w:t xml:space="preserve">, </w:t>
        </w:r>
        <w:r w:rsidRPr="00022ABB">
          <w:rPr>
            <w:rStyle w:val="string1"/>
            <w:sz w:val="18"/>
            <w:rPrChange w:id="12693" w:author="shorny" w:date="2014-06-09T17:30:00Z">
              <w:rPr>
                <w:rStyle w:val="string1"/>
              </w:rPr>
            </w:rPrChange>
          </w:rPr>
          <w:t>'Chile'</w:t>
        </w:r>
        <w:r w:rsidRPr="00022ABB">
          <w:rPr>
            <w:sz w:val="18"/>
            <w:rPrChange w:id="12694" w:author="shorny" w:date="2014-06-09T17:30:00Z">
              <w:rPr/>
            </w:rPrChange>
          </w:rPr>
          <w:t>),</w:t>
        </w:r>
      </w:ins>
    </w:p>
    <w:p w14:paraId="3DA131F2" w14:textId="77777777" w:rsidR="00022ABB" w:rsidRPr="00022ABB" w:rsidRDefault="00022ABB">
      <w:pPr>
        <w:pStyle w:val="HTMLPreformatted"/>
        <w:divId w:val="585384335"/>
        <w:rPr>
          <w:ins w:id="12695" w:author="shorny" w:date="2014-06-09T17:29:00Z"/>
          <w:sz w:val="18"/>
          <w:rPrChange w:id="12696" w:author="shorny" w:date="2014-06-09T17:30:00Z">
            <w:rPr>
              <w:ins w:id="12697" w:author="shorny" w:date="2014-06-09T17:29:00Z"/>
            </w:rPr>
          </w:rPrChange>
        </w:rPr>
      </w:pPr>
      <w:ins w:id="12698" w:author="shorny" w:date="2014-06-09T17:29:00Z">
        <w:r w:rsidRPr="00022ABB">
          <w:rPr>
            <w:sz w:val="18"/>
            <w:rPrChange w:id="12699" w:author="shorny" w:date="2014-06-09T17:30:00Z">
              <w:rPr/>
            </w:rPrChange>
          </w:rPr>
          <w:t>(</w:t>
        </w:r>
        <w:r w:rsidRPr="00022ABB">
          <w:rPr>
            <w:rStyle w:val="string1"/>
            <w:sz w:val="18"/>
            <w:rPrChange w:id="12700" w:author="shorny" w:date="2014-06-09T17:30:00Z">
              <w:rPr>
                <w:rStyle w:val="string1"/>
              </w:rPr>
            </w:rPrChange>
          </w:rPr>
          <w:t>'CM'</w:t>
        </w:r>
        <w:r w:rsidRPr="00022ABB">
          <w:rPr>
            <w:sz w:val="18"/>
            <w:rPrChange w:id="12701" w:author="shorny" w:date="2014-06-09T17:30:00Z">
              <w:rPr/>
            </w:rPrChange>
          </w:rPr>
          <w:t xml:space="preserve">, </w:t>
        </w:r>
        <w:r w:rsidRPr="00022ABB">
          <w:rPr>
            <w:rStyle w:val="string1"/>
            <w:sz w:val="18"/>
            <w:rPrChange w:id="12702" w:author="shorny" w:date="2014-06-09T17:30:00Z">
              <w:rPr>
                <w:rStyle w:val="string1"/>
              </w:rPr>
            </w:rPrChange>
          </w:rPr>
          <w:t>'Cameroon'</w:t>
        </w:r>
        <w:r w:rsidRPr="00022ABB">
          <w:rPr>
            <w:sz w:val="18"/>
            <w:rPrChange w:id="12703" w:author="shorny" w:date="2014-06-09T17:30:00Z">
              <w:rPr/>
            </w:rPrChange>
          </w:rPr>
          <w:t>),</w:t>
        </w:r>
      </w:ins>
    </w:p>
    <w:p w14:paraId="6C05E641" w14:textId="77777777" w:rsidR="00022ABB" w:rsidRPr="00022ABB" w:rsidRDefault="00022ABB">
      <w:pPr>
        <w:pStyle w:val="HTMLPreformatted"/>
        <w:divId w:val="585384335"/>
        <w:rPr>
          <w:ins w:id="12704" w:author="shorny" w:date="2014-06-09T17:29:00Z"/>
          <w:sz w:val="18"/>
          <w:rPrChange w:id="12705" w:author="shorny" w:date="2014-06-09T17:30:00Z">
            <w:rPr>
              <w:ins w:id="12706" w:author="shorny" w:date="2014-06-09T17:29:00Z"/>
            </w:rPr>
          </w:rPrChange>
        </w:rPr>
      </w:pPr>
      <w:ins w:id="12707" w:author="shorny" w:date="2014-06-09T17:29:00Z">
        <w:r w:rsidRPr="00022ABB">
          <w:rPr>
            <w:sz w:val="18"/>
            <w:rPrChange w:id="12708" w:author="shorny" w:date="2014-06-09T17:30:00Z">
              <w:rPr/>
            </w:rPrChange>
          </w:rPr>
          <w:t>(</w:t>
        </w:r>
        <w:r w:rsidRPr="00022ABB">
          <w:rPr>
            <w:rStyle w:val="string1"/>
            <w:sz w:val="18"/>
            <w:rPrChange w:id="12709" w:author="shorny" w:date="2014-06-09T17:30:00Z">
              <w:rPr>
                <w:rStyle w:val="string1"/>
              </w:rPr>
            </w:rPrChange>
          </w:rPr>
          <w:t>'CN'</w:t>
        </w:r>
        <w:r w:rsidRPr="00022ABB">
          <w:rPr>
            <w:sz w:val="18"/>
            <w:rPrChange w:id="12710" w:author="shorny" w:date="2014-06-09T17:30:00Z">
              <w:rPr/>
            </w:rPrChange>
          </w:rPr>
          <w:t xml:space="preserve">, </w:t>
        </w:r>
        <w:r w:rsidRPr="00022ABB">
          <w:rPr>
            <w:rStyle w:val="string1"/>
            <w:sz w:val="18"/>
            <w:rPrChange w:id="12711" w:author="shorny" w:date="2014-06-09T17:30:00Z">
              <w:rPr>
                <w:rStyle w:val="string1"/>
              </w:rPr>
            </w:rPrChange>
          </w:rPr>
          <w:t>'China'</w:t>
        </w:r>
        <w:r w:rsidRPr="00022ABB">
          <w:rPr>
            <w:sz w:val="18"/>
            <w:rPrChange w:id="12712" w:author="shorny" w:date="2014-06-09T17:30:00Z">
              <w:rPr/>
            </w:rPrChange>
          </w:rPr>
          <w:t>),</w:t>
        </w:r>
      </w:ins>
    </w:p>
    <w:p w14:paraId="395F478C" w14:textId="77777777" w:rsidR="00022ABB" w:rsidRPr="00022ABB" w:rsidRDefault="00022ABB">
      <w:pPr>
        <w:pStyle w:val="HTMLPreformatted"/>
        <w:divId w:val="585384335"/>
        <w:rPr>
          <w:ins w:id="12713" w:author="shorny" w:date="2014-06-09T17:29:00Z"/>
          <w:sz w:val="18"/>
          <w:rPrChange w:id="12714" w:author="shorny" w:date="2014-06-09T17:30:00Z">
            <w:rPr>
              <w:ins w:id="12715" w:author="shorny" w:date="2014-06-09T17:29:00Z"/>
            </w:rPr>
          </w:rPrChange>
        </w:rPr>
      </w:pPr>
      <w:ins w:id="12716" w:author="shorny" w:date="2014-06-09T17:29:00Z">
        <w:r w:rsidRPr="00022ABB">
          <w:rPr>
            <w:sz w:val="18"/>
            <w:rPrChange w:id="12717" w:author="shorny" w:date="2014-06-09T17:30:00Z">
              <w:rPr/>
            </w:rPrChange>
          </w:rPr>
          <w:t>(</w:t>
        </w:r>
        <w:r w:rsidRPr="00022ABB">
          <w:rPr>
            <w:rStyle w:val="string1"/>
            <w:sz w:val="18"/>
            <w:rPrChange w:id="12718" w:author="shorny" w:date="2014-06-09T17:30:00Z">
              <w:rPr>
                <w:rStyle w:val="string1"/>
              </w:rPr>
            </w:rPrChange>
          </w:rPr>
          <w:t>'CO'</w:t>
        </w:r>
        <w:r w:rsidRPr="00022ABB">
          <w:rPr>
            <w:sz w:val="18"/>
            <w:rPrChange w:id="12719" w:author="shorny" w:date="2014-06-09T17:30:00Z">
              <w:rPr/>
            </w:rPrChange>
          </w:rPr>
          <w:t xml:space="preserve">, </w:t>
        </w:r>
        <w:r w:rsidRPr="00022ABB">
          <w:rPr>
            <w:rStyle w:val="string1"/>
            <w:sz w:val="18"/>
            <w:rPrChange w:id="12720" w:author="shorny" w:date="2014-06-09T17:30:00Z">
              <w:rPr>
                <w:rStyle w:val="string1"/>
              </w:rPr>
            </w:rPrChange>
          </w:rPr>
          <w:t>'Colombia'</w:t>
        </w:r>
        <w:r w:rsidRPr="00022ABB">
          <w:rPr>
            <w:sz w:val="18"/>
            <w:rPrChange w:id="12721" w:author="shorny" w:date="2014-06-09T17:30:00Z">
              <w:rPr/>
            </w:rPrChange>
          </w:rPr>
          <w:t>),</w:t>
        </w:r>
      </w:ins>
    </w:p>
    <w:p w14:paraId="174889F9" w14:textId="77777777" w:rsidR="00022ABB" w:rsidRPr="00022ABB" w:rsidRDefault="00022ABB">
      <w:pPr>
        <w:pStyle w:val="HTMLPreformatted"/>
        <w:divId w:val="585384335"/>
        <w:rPr>
          <w:ins w:id="12722" w:author="shorny" w:date="2014-06-09T17:29:00Z"/>
          <w:sz w:val="18"/>
          <w:rPrChange w:id="12723" w:author="shorny" w:date="2014-06-09T17:30:00Z">
            <w:rPr>
              <w:ins w:id="12724" w:author="shorny" w:date="2014-06-09T17:29:00Z"/>
            </w:rPr>
          </w:rPrChange>
        </w:rPr>
      </w:pPr>
      <w:ins w:id="12725" w:author="shorny" w:date="2014-06-09T17:29:00Z">
        <w:r w:rsidRPr="00022ABB">
          <w:rPr>
            <w:sz w:val="18"/>
            <w:rPrChange w:id="12726" w:author="shorny" w:date="2014-06-09T17:30:00Z">
              <w:rPr/>
            </w:rPrChange>
          </w:rPr>
          <w:t>(</w:t>
        </w:r>
        <w:r w:rsidRPr="00022ABB">
          <w:rPr>
            <w:rStyle w:val="string1"/>
            <w:sz w:val="18"/>
            <w:rPrChange w:id="12727" w:author="shorny" w:date="2014-06-09T17:30:00Z">
              <w:rPr>
                <w:rStyle w:val="string1"/>
              </w:rPr>
            </w:rPrChange>
          </w:rPr>
          <w:t>'CR'</w:t>
        </w:r>
        <w:r w:rsidRPr="00022ABB">
          <w:rPr>
            <w:sz w:val="18"/>
            <w:rPrChange w:id="12728" w:author="shorny" w:date="2014-06-09T17:30:00Z">
              <w:rPr/>
            </w:rPrChange>
          </w:rPr>
          <w:t xml:space="preserve">, </w:t>
        </w:r>
        <w:r w:rsidRPr="00022ABB">
          <w:rPr>
            <w:rStyle w:val="string1"/>
            <w:sz w:val="18"/>
            <w:rPrChange w:id="12729" w:author="shorny" w:date="2014-06-09T17:30:00Z">
              <w:rPr>
                <w:rStyle w:val="string1"/>
              </w:rPr>
            </w:rPrChange>
          </w:rPr>
          <w:t>'Costa Rica'</w:t>
        </w:r>
        <w:r w:rsidRPr="00022ABB">
          <w:rPr>
            <w:sz w:val="18"/>
            <w:rPrChange w:id="12730" w:author="shorny" w:date="2014-06-09T17:30:00Z">
              <w:rPr/>
            </w:rPrChange>
          </w:rPr>
          <w:t>),</w:t>
        </w:r>
      </w:ins>
    </w:p>
    <w:p w14:paraId="54E1CD34" w14:textId="77777777" w:rsidR="00022ABB" w:rsidRPr="00022ABB" w:rsidRDefault="00022ABB">
      <w:pPr>
        <w:pStyle w:val="HTMLPreformatted"/>
        <w:divId w:val="585384335"/>
        <w:rPr>
          <w:ins w:id="12731" w:author="shorny" w:date="2014-06-09T17:29:00Z"/>
          <w:sz w:val="18"/>
          <w:rPrChange w:id="12732" w:author="shorny" w:date="2014-06-09T17:30:00Z">
            <w:rPr>
              <w:ins w:id="12733" w:author="shorny" w:date="2014-06-09T17:29:00Z"/>
            </w:rPr>
          </w:rPrChange>
        </w:rPr>
      </w:pPr>
      <w:ins w:id="12734" w:author="shorny" w:date="2014-06-09T17:29:00Z">
        <w:r w:rsidRPr="00022ABB">
          <w:rPr>
            <w:sz w:val="18"/>
            <w:rPrChange w:id="12735" w:author="shorny" w:date="2014-06-09T17:30:00Z">
              <w:rPr/>
            </w:rPrChange>
          </w:rPr>
          <w:t>(</w:t>
        </w:r>
        <w:r w:rsidRPr="00022ABB">
          <w:rPr>
            <w:rStyle w:val="string1"/>
            <w:sz w:val="18"/>
            <w:rPrChange w:id="12736" w:author="shorny" w:date="2014-06-09T17:30:00Z">
              <w:rPr>
                <w:rStyle w:val="string1"/>
              </w:rPr>
            </w:rPrChange>
          </w:rPr>
          <w:t>'CU'</w:t>
        </w:r>
        <w:r w:rsidRPr="00022ABB">
          <w:rPr>
            <w:sz w:val="18"/>
            <w:rPrChange w:id="12737" w:author="shorny" w:date="2014-06-09T17:30:00Z">
              <w:rPr/>
            </w:rPrChange>
          </w:rPr>
          <w:t xml:space="preserve">, </w:t>
        </w:r>
        <w:r w:rsidRPr="00022ABB">
          <w:rPr>
            <w:rStyle w:val="string1"/>
            <w:sz w:val="18"/>
            <w:rPrChange w:id="12738" w:author="shorny" w:date="2014-06-09T17:30:00Z">
              <w:rPr>
                <w:rStyle w:val="string1"/>
              </w:rPr>
            </w:rPrChange>
          </w:rPr>
          <w:t>'Cuba'</w:t>
        </w:r>
        <w:r w:rsidRPr="00022ABB">
          <w:rPr>
            <w:sz w:val="18"/>
            <w:rPrChange w:id="12739" w:author="shorny" w:date="2014-06-09T17:30:00Z">
              <w:rPr/>
            </w:rPrChange>
          </w:rPr>
          <w:t>),</w:t>
        </w:r>
      </w:ins>
    </w:p>
    <w:p w14:paraId="758A231F" w14:textId="77777777" w:rsidR="00022ABB" w:rsidRPr="00022ABB" w:rsidRDefault="00022ABB">
      <w:pPr>
        <w:pStyle w:val="HTMLPreformatted"/>
        <w:divId w:val="585384335"/>
        <w:rPr>
          <w:ins w:id="12740" w:author="shorny" w:date="2014-06-09T17:29:00Z"/>
          <w:sz w:val="18"/>
          <w:rPrChange w:id="12741" w:author="shorny" w:date="2014-06-09T17:30:00Z">
            <w:rPr>
              <w:ins w:id="12742" w:author="shorny" w:date="2014-06-09T17:29:00Z"/>
            </w:rPr>
          </w:rPrChange>
        </w:rPr>
      </w:pPr>
      <w:ins w:id="12743" w:author="shorny" w:date="2014-06-09T17:29:00Z">
        <w:r w:rsidRPr="00022ABB">
          <w:rPr>
            <w:sz w:val="18"/>
            <w:rPrChange w:id="12744" w:author="shorny" w:date="2014-06-09T17:30:00Z">
              <w:rPr/>
            </w:rPrChange>
          </w:rPr>
          <w:t>(</w:t>
        </w:r>
        <w:r w:rsidRPr="00022ABB">
          <w:rPr>
            <w:rStyle w:val="string1"/>
            <w:sz w:val="18"/>
            <w:rPrChange w:id="12745" w:author="shorny" w:date="2014-06-09T17:30:00Z">
              <w:rPr>
                <w:rStyle w:val="string1"/>
              </w:rPr>
            </w:rPrChange>
          </w:rPr>
          <w:t>'CV'</w:t>
        </w:r>
        <w:r w:rsidRPr="00022ABB">
          <w:rPr>
            <w:sz w:val="18"/>
            <w:rPrChange w:id="12746" w:author="shorny" w:date="2014-06-09T17:30:00Z">
              <w:rPr/>
            </w:rPrChange>
          </w:rPr>
          <w:t xml:space="preserve">, </w:t>
        </w:r>
        <w:r w:rsidRPr="00022ABB">
          <w:rPr>
            <w:rStyle w:val="string1"/>
            <w:sz w:val="18"/>
            <w:rPrChange w:id="12747" w:author="shorny" w:date="2014-06-09T17:30:00Z">
              <w:rPr>
                <w:rStyle w:val="string1"/>
              </w:rPr>
            </w:rPrChange>
          </w:rPr>
          <w:t>'Cabo Verde'</w:t>
        </w:r>
        <w:r w:rsidRPr="00022ABB">
          <w:rPr>
            <w:sz w:val="18"/>
            <w:rPrChange w:id="12748" w:author="shorny" w:date="2014-06-09T17:30:00Z">
              <w:rPr/>
            </w:rPrChange>
          </w:rPr>
          <w:t>),</w:t>
        </w:r>
      </w:ins>
    </w:p>
    <w:p w14:paraId="4F72574B" w14:textId="77777777" w:rsidR="00022ABB" w:rsidRPr="00022ABB" w:rsidRDefault="00022ABB">
      <w:pPr>
        <w:pStyle w:val="HTMLPreformatted"/>
        <w:divId w:val="585384335"/>
        <w:rPr>
          <w:ins w:id="12749" w:author="shorny" w:date="2014-06-09T17:29:00Z"/>
          <w:sz w:val="18"/>
          <w:rPrChange w:id="12750" w:author="shorny" w:date="2014-06-09T17:30:00Z">
            <w:rPr>
              <w:ins w:id="12751" w:author="shorny" w:date="2014-06-09T17:29:00Z"/>
            </w:rPr>
          </w:rPrChange>
        </w:rPr>
      </w:pPr>
      <w:ins w:id="12752" w:author="shorny" w:date="2014-06-09T17:29:00Z">
        <w:r w:rsidRPr="00022ABB">
          <w:rPr>
            <w:sz w:val="18"/>
            <w:rPrChange w:id="12753" w:author="shorny" w:date="2014-06-09T17:30:00Z">
              <w:rPr/>
            </w:rPrChange>
          </w:rPr>
          <w:t>(</w:t>
        </w:r>
        <w:r w:rsidRPr="00022ABB">
          <w:rPr>
            <w:rStyle w:val="string1"/>
            <w:sz w:val="18"/>
            <w:rPrChange w:id="12754" w:author="shorny" w:date="2014-06-09T17:30:00Z">
              <w:rPr>
                <w:rStyle w:val="string1"/>
              </w:rPr>
            </w:rPrChange>
          </w:rPr>
          <w:t>'CW'</w:t>
        </w:r>
        <w:r w:rsidRPr="00022ABB">
          <w:rPr>
            <w:sz w:val="18"/>
            <w:rPrChange w:id="12755" w:author="shorny" w:date="2014-06-09T17:30:00Z">
              <w:rPr/>
            </w:rPrChange>
          </w:rPr>
          <w:t xml:space="preserve">, </w:t>
        </w:r>
        <w:r w:rsidRPr="00022ABB">
          <w:rPr>
            <w:rStyle w:val="string1"/>
            <w:sz w:val="18"/>
            <w:rPrChange w:id="12756" w:author="shorny" w:date="2014-06-09T17:30:00Z">
              <w:rPr>
                <w:rStyle w:val="string1"/>
              </w:rPr>
            </w:rPrChange>
          </w:rPr>
          <w:t>'Curaçao'</w:t>
        </w:r>
        <w:r w:rsidRPr="00022ABB">
          <w:rPr>
            <w:sz w:val="18"/>
            <w:rPrChange w:id="12757" w:author="shorny" w:date="2014-06-09T17:30:00Z">
              <w:rPr/>
            </w:rPrChange>
          </w:rPr>
          <w:t>),</w:t>
        </w:r>
      </w:ins>
    </w:p>
    <w:p w14:paraId="708BBBD3" w14:textId="77777777" w:rsidR="00022ABB" w:rsidRPr="00022ABB" w:rsidRDefault="00022ABB">
      <w:pPr>
        <w:pStyle w:val="HTMLPreformatted"/>
        <w:divId w:val="585384335"/>
        <w:rPr>
          <w:ins w:id="12758" w:author="shorny" w:date="2014-06-09T17:29:00Z"/>
          <w:sz w:val="18"/>
          <w:rPrChange w:id="12759" w:author="shorny" w:date="2014-06-09T17:30:00Z">
            <w:rPr>
              <w:ins w:id="12760" w:author="shorny" w:date="2014-06-09T17:29:00Z"/>
            </w:rPr>
          </w:rPrChange>
        </w:rPr>
      </w:pPr>
      <w:ins w:id="12761" w:author="shorny" w:date="2014-06-09T17:29:00Z">
        <w:r w:rsidRPr="00022ABB">
          <w:rPr>
            <w:sz w:val="18"/>
            <w:rPrChange w:id="12762" w:author="shorny" w:date="2014-06-09T17:30:00Z">
              <w:rPr/>
            </w:rPrChange>
          </w:rPr>
          <w:t>(</w:t>
        </w:r>
        <w:r w:rsidRPr="00022ABB">
          <w:rPr>
            <w:rStyle w:val="string1"/>
            <w:sz w:val="18"/>
            <w:rPrChange w:id="12763" w:author="shorny" w:date="2014-06-09T17:30:00Z">
              <w:rPr>
                <w:rStyle w:val="string1"/>
              </w:rPr>
            </w:rPrChange>
          </w:rPr>
          <w:t>'CX'</w:t>
        </w:r>
        <w:r w:rsidRPr="00022ABB">
          <w:rPr>
            <w:sz w:val="18"/>
            <w:rPrChange w:id="12764" w:author="shorny" w:date="2014-06-09T17:30:00Z">
              <w:rPr/>
            </w:rPrChange>
          </w:rPr>
          <w:t xml:space="preserve">, </w:t>
        </w:r>
        <w:r w:rsidRPr="00022ABB">
          <w:rPr>
            <w:rStyle w:val="string1"/>
            <w:sz w:val="18"/>
            <w:rPrChange w:id="12765" w:author="shorny" w:date="2014-06-09T17:30:00Z">
              <w:rPr>
                <w:rStyle w:val="string1"/>
              </w:rPr>
            </w:rPrChange>
          </w:rPr>
          <w:t>'Christmas Island'</w:t>
        </w:r>
        <w:r w:rsidRPr="00022ABB">
          <w:rPr>
            <w:sz w:val="18"/>
            <w:rPrChange w:id="12766" w:author="shorny" w:date="2014-06-09T17:30:00Z">
              <w:rPr/>
            </w:rPrChange>
          </w:rPr>
          <w:t>),</w:t>
        </w:r>
      </w:ins>
    </w:p>
    <w:p w14:paraId="3BB176DA" w14:textId="77777777" w:rsidR="00022ABB" w:rsidRPr="00022ABB" w:rsidRDefault="00022ABB">
      <w:pPr>
        <w:pStyle w:val="HTMLPreformatted"/>
        <w:divId w:val="585384335"/>
        <w:rPr>
          <w:ins w:id="12767" w:author="shorny" w:date="2014-06-09T17:29:00Z"/>
          <w:sz w:val="18"/>
          <w:rPrChange w:id="12768" w:author="shorny" w:date="2014-06-09T17:30:00Z">
            <w:rPr>
              <w:ins w:id="12769" w:author="shorny" w:date="2014-06-09T17:29:00Z"/>
            </w:rPr>
          </w:rPrChange>
        </w:rPr>
      </w:pPr>
      <w:ins w:id="12770" w:author="shorny" w:date="2014-06-09T17:29:00Z">
        <w:r w:rsidRPr="00022ABB">
          <w:rPr>
            <w:sz w:val="18"/>
            <w:rPrChange w:id="12771" w:author="shorny" w:date="2014-06-09T17:30:00Z">
              <w:rPr/>
            </w:rPrChange>
          </w:rPr>
          <w:t>(</w:t>
        </w:r>
        <w:r w:rsidRPr="00022ABB">
          <w:rPr>
            <w:rStyle w:val="string1"/>
            <w:sz w:val="18"/>
            <w:rPrChange w:id="12772" w:author="shorny" w:date="2014-06-09T17:30:00Z">
              <w:rPr>
                <w:rStyle w:val="string1"/>
              </w:rPr>
            </w:rPrChange>
          </w:rPr>
          <w:t>'CY'</w:t>
        </w:r>
        <w:r w:rsidRPr="00022ABB">
          <w:rPr>
            <w:sz w:val="18"/>
            <w:rPrChange w:id="12773" w:author="shorny" w:date="2014-06-09T17:30:00Z">
              <w:rPr/>
            </w:rPrChange>
          </w:rPr>
          <w:t xml:space="preserve">, </w:t>
        </w:r>
        <w:r w:rsidRPr="00022ABB">
          <w:rPr>
            <w:rStyle w:val="string1"/>
            <w:sz w:val="18"/>
            <w:rPrChange w:id="12774" w:author="shorny" w:date="2014-06-09T17:30:00Z">
              <w:rPr>
                <w:rStyle w:val="string1"/>
              </w:rPr>
            </w:rPrChange>
          </w:rPr>
          <w:t>'Cyprus'</w:t>
        </w:r>
        <w:r w:rsidRPr="00022ABB">
          <w:rPr>
            <w:sz w:val="18"/>
            <w:rPrChange w:id="12775" w:author="shorny" w:date="2014-06-09T17:30:00Z">
              <w:rPr/>
            </w:rPrChange>
          </w:rPr>
          <w:t>),</w:t>
        </w:r>
      </w:ins>
    </w:p>
    <w:p w14:paraId="222963F0" w14:textId="77777777" w:rsidR="00022ABB" w:rsidRPr="00022ABB" w:rsidRDefault="00022ABB">
      <w:pPr>
        <w:pStyle w:val="HTMLPreformatted"/>
        <w:divId w:val="585384335"/>
        <w:rPr>
          <w:ins w:id="12776" w:author="shorny" w:date="2014-06-09T17:29:00Z"/>
          <w:sz w:val="18"/>
          <w:rPrChange w:id="12777" w:author="shorny" w:date="2014-06-09T17:30:00Z">
            <w:rPr>
              <w:ins w:id="12778" w:author="shorny" w:date="2014-06-09T17:29:00Z"/>
            </w:rPr>
          </w:rPrChange>
        </w:rPr>
      </w:pPr>
      <w:ins w:id="12779" w:author="shorny" w:date="2014-06-09T17:29:00Z">
        <w:r w:rsidRPr="00022ABB">
          <w:rPr>
            <w:sz w:val="18"/>
            <w:rPrChange w:id="12780" w:author="shorny" w:date="2014-06-09T17:30:00Z">
              <w:rPr/>
            </w:rPrChange>
          </w:rPr>
          <w:t>(</w:t>
        </w:r>
        <w:r w:rsidRPr="00022ABB">
          <w:rPr>
            <w:rStyle w:val="string1"/>
            <w:sz w:val="18"/>
            <w:rPrChange w:id="12781" w:author="shorny" w:date="2014-06-09T17:30:00Z">
              <w:rPr>
                <w:rStyle w:val="string1"/>
              </w:rPr>
            </w:rPrChange>
          </w:rPr>
          <w:t>'CZ'</w:t>
        </w:r>
        <w:r w:rsidRPr="00022ABB">
          <w:rPr>
            <w:sz w:val="18"/>
            <w:rPrChange w:id="12782" w:author="shorny" w:date="2014-06-09T17:30:00Z">
              <w:rPr/>
            </w:rPrChange>
          </w:rPr>
          <w:t xml:space="preserve">, </w:t>
        </w:r>
        <w:r w:rsidRPr="00022ABB">
          <w:rPr>
            <w:rStyle w:val="string1"/>
            <w:sz w:val="18"/>
            <w:rPrChange w:id="12783" w:author="shorny" w:date="2014-06-09T17:30:00Z">
              <w:rPr>
                <w:rStyle w:val="string1"/>
              </w:rPr>
            </w:rPrChange>
          </w:rPr>
          <w:t>'Czech Republic'</w:t>
        </w:r>
        <w:r w:rsidRPr="00022ABB">
          <w:rPr>
            <w:sz w:val="18"/>
            <w:rPrChange w:id="12784" w:author="shorny" w:date="2014-06-09T17:30:00Z">
              <w:rPr/>
            </w:rPrChange>
          </w:rPr>
          <w:t>),</w:t>
        </w:r>
      </w:ins>
    </w:p>
    <w:p w14:paraId="28EBA064" w14:textId="77777777" w:rsidR="00022ABB" w:rsidRPr="00022ABB" w:rsidRDefault="00022ABB">
      <w:pPr>
        <w:pStyle w:val="HTMLPreformatted"/>
        <w:divId w:val="585384335"/>
        <w:rPr>
          <w:ins w:id="12785" w:author="shorny" w:date="2014-06-09T17:29:00Z"/>
          <w:sz w:val="18"/>
          <w:rPrChange w:id="12786" w:author="shorny" w:date="2014-06-09T17:30:00Z">
            <w:rPr>
              <w:ins w:id="12787" w:author="shorny" w:date="2014-06-09T17:29:00Z"/>
            </w:rPr>
          </w:rPrChange>
        </w:rPr>
      </w:pPr>
      <w:ins w:id="12788" w:author="shorny" w:date="2014-06-09T17:29:00Z">
        <w:r w:rsidRPr="00022ABB">
          <w:rPr>
            <w:sz w:val="18"/>
            <w:rPrChange w:id="12789" w:author="shorny" w:date="2014-06-09T17:30:00Z">
              <w:rPr/>
            </w:rPrChange>
          </w:rPr>
          <w:t>(</w:t>
        </w:r>
        <w:r w:rsidRPr="00022ABB">
          <w:rPr>
            <w:rStyle w:val="string1"/>
            <w:sz w:val="18"/>
            <w:rPrChange w:id="12790" w:author="shorny" w:date="2014-06-09T17:30:00Z">
              <w:rPr>
                <w:rStyle w:val="string1"/>
              </w:rPr>
            </w:rPrChange>
          </w:rPr>
          <w:t>'DE'</w:t>
        </w:r>
        <w:r w:rsidRPr="00022ABB">
          <w:rPr>
            <w:sz w:val="18"/>
            <w:rPrChange w:id="12791" w:author="shorny" w:date="2014-06-09T17:30:00Z">
              <w:rPr/>
            </w:rPrChange>
          </w:rPr>
          <w:t xml:space="preserve">, </w:t>
        </w:r>
        <w:r w:rsidRPr="00022ABB">
          <w:rPr>
            <w:rStyle w:val="string1"/>
            <w:sz w:val="18"/>
            <w:rPrChange w:id="12792" w:author="shorny" w:date="2014-06-09T17:30:00Z">
              <w:rPr>
                <w:rStyle w:val="string1"/>
              </w:rPr>
            </w:rPrChange>
          </w:rPr>
          <w:t>'Germany'</w:t>
        </w:r>
        <w:r w:rsidRPr="00022ABB">
          <w:rPr>
            <w:sz w:val="18"/>
            <w:rPrChange w:id="12793" w:author="shorny" w:date="2014-06-09T17:30:00Z">
              <w:rPr/>
            </w:rPrChange>
          </w:rPr>
          <w:t>),</w:t>
        </w:r>
      </w:ins>
    </w:p>
    <w:p w14:paraId="7274EAA0" w14:textId="77777777" w:rsidR="00022ABB" w:rsidRPr="00022ABB" w:rsidRDefault="00022ABB">
      <w:pPr>
        <w:pStyle w:val="HTMLPreformatted"/>
        <w:divId w:val="585384335"/>
        <w:rPr>
          <w:ins w:id="12794" w:author="shorny" w:date="2014-06-09T17:29:00Z"/>
          <w:sz w:val="18"/>
          <w:rPrChange w:id="12795" w:author="shorny" w:date="2014-06-09T17:30:00Z">
            <w:rPr>
              <w:ins w:id="12796" w:author="shorny" w:date="2014-06-09T17:29:00Z"/>
            </w:rPr>
          </w:rPrChange>
        </w:rPr>
      </w:pPr>
      <w:ins w:id="12797" w:author="shorny" w:date="2014-06-09T17:29:00Z">
        <w:r w:rsidRPr="00022ABB">
          <w:rPr>
            <w:sz w:val="18"/>
            <w:rPrChange w:id="12798" w:author="shorny" w:date="2014-06-09T17:30:00Z">
              <w:rPr/>
            </w:rPrChange>
          </w:rPr>
          <w:lastRenderedPageBreak/>
          <w:t>(</w:t>
        </w:r>
        <w:r w:rsidRPr="00022ABB">
          <w:rPr>
            <w:rStyle w:val="string1"/>
            <w:sz w:val="18"/>
            <w:rPrChange w:id="12799" w:author="shorny" w:date="2014-06-09T17:30:00Z">
              <w:rPr>
                <w:rStyle w:val="string1"/>
              </w:rPr>
            </w:rPrChange>
          </w:rPr>
          <w:t>'DJ'</w:t>
        </w:r>
        <w:r w:rsidRPr="00022ABB">
          <w:rPr>
            <w:sz w:val="18"/>
            <w:rPrChange w:id="12800" w:author="shorny" w:date="2014-06-09T17:30:00Z">
              <w:rPr/>
            </w:rPrChange>
          </w:rPr>
          <w:t xml:space="preserve">, </w:t>
        </w:r>
        <w:r w:rsidRPr="00022ABB">
          <w:rPr>
            <w:rStyle w:val="string1"/>
            <w:sz w:val="18"/>
            <w:rPrChange w:id="12801" w:author="shorny" w:date="2014-06-09T17:30:00Z">
              <w:rPr>
                <w:rStyle w:val="string1"/>
              </w:rPr>
            </w:rPrChange>
          </w:rPr>
          <w:t>'Djibouti'</w:t>
        </w:r>
        <w:r w:rsidRPr="00022ABB">
          <w:rPr>
            <w:sz w:val="18"/>
            <w:rPrChange w:id="12802" w:author="shorny" w:date="2014-06-09T17:30:00Z">
              <w:rPr/>
            </w:rPrChange>
          </w:rPr>
          <w:t>),</w:t>
        </w:r>
      </w:ins>
    </w:p>
    <w:p w14:paraId="0A59F536" w14:textId="77777777" w:rsidR="00022ABB" w:rsidRPr="00022ABB" w:rsidRDefault="00022ABB">
      <w:pPr>
        <w:pStyle w:val="HTMLPreformatted"/>
        <w:divId w:val="585384335"/>
        <w:rPr>
          <w:ins w:id="12803" w:author="shorny" w:date="2014-06-09T17:29:00Z"/>
          <w:sz w:val="18"/>
          <w:rPrChange w:id="12804" w:author="shorny" w:date="2014-06-09T17:30:00Z">
            <w:rPr>
              <w:ins w:id="12805" w:author="shorny" w:date="2014-06-09T17:29:00Z"/>
            </w:rPr>
          </w:rPrChange>
        </w:rPr>
      </w:pPr>
      <w:ins w:id="12806" w:author="shorny" w:date="2014-06-09T17:29:00Z">
        <w:r w:rsidRPr="00022ABB">
          <w:rPr>
            <w:sz w:val="18"/>
            <w:rPrChange w:id="12807" w:author="shorny" w:date="2014-06-09T17:30:00Z">
              <w:rPr/>
            </w:rPrChange>
          </w:rPr>
          <w:t>(</w:t>
        </w:r>
        <w:r w:rsidRPr="00022ABB">
          <w:rPr>
            <w:rStyle w:val="string1"/>
            <w:sz w:val="18"/>
            <w:rPrChange w:id="12808" w:author="shorny" w:date="2014-06-09T17:30:00Z">
              <w:rPr>
                <w:rStyle w:val="string1"/>
              </w:rPr>
            </w:rPrChange>
          </w:rPr>
          <w:t>'DK'</w:t>
        </w:r>
        <w:r w:rsidRPr="00022ABB">
          <w:rPr>
            <w:sz w:val="18"/>
            <w:rPrChange w:id="12809" w:author="shorny" w:date="2014-06-09T17:30:00Z">
              <w:rPr/>
            </w:rPrChange>
          </w:rPr>
          <w:t xml:space="preserve">, </w:t>
        </w:r>
        <w:r w:rsidRPr="00022ABB">
          <w:rPr>
            <w:rStyle w:val="string1"/>
            <w:sz w:val="18"/>
            <w:rPrChange w:id="12810" w:author="shorny" w:date="2014-06-09T17:30:00Z">
              <w:rPr>
                <w:rStyle w:val="string1"/>
              </w:rPr>
            </w:rPrChange>
          </w:rPr>
          <w:t>'Denmark'</w:t>
        </w:r>
        <w:r w:rsidRPr="00022ABB">
          <w:rPr>
            <w:sz w:val="18"/>
            <w:rPrChange w:id="12811" w:author="shorny" w:date="2014-06-09T17:30:00Z">
              <w:rPr/>
            </w:rPrChange>
          </w:rPr>
          <w:t>),</w:t>
        </w:r>
      </w:ins>
    </w:p>
    <w:p w14:paraId="3820E079" w14:textId="77777777" w:rsidR="00022ABB" w:rsidRPr="00022ABB" w:rsidRDefault="00022ABB">
      <w:pPr>
        <w:pStyle w:val="HTMLPreformatted"/>
        <w:divId w:val="585384335"/>
        <w:rPr>
          <w:ins w:id="12812" w:author="shorny" w:date="2014-06-09T17:29:00Z"/>
          <w:sz w:val="18"/>
          <w:rPrChange w:id="12813" w:author="shorny" w:date="2014-06-09T17:30:00Z">
            <w:rPr>
              <w:ins w:id="12814" w:author="shorny" w:date="2014-06-09T17:29:00Z"/>
            </w:rPr>
          </w:rPrChange>
        </w:rPr>
      </w:pPr>
      <w:ins w:id="12815" w:author="shorny" w:date="2014-06-09T17:29:00Z">
        <w:r w:rsidRPr="00022ABB">
          <w:rPr>
            <w:sz w:val="18"/>
            <w:rPrChange w:id="12816" w:author="shorny" w:date="2014-06-09T17:30:00Z">
              <w:rPr/>
            </w:rPrChange>
          </w:rPr>
          <w:t>(</w:t>
        </w:r>
        <w:r w:rsidRPr="00022ABB">
          <w:rPr>
            <w:rStyle w:val="string1"/>
            <w:sz w:val="18"/>
            <w:rPrChange w:id="12817" w:author="shorny" w:date="2014-06-09T17:30:00Z">
              <w:rPr>
                <w:rStyle w:val="string1"/>
              </w:rPr>
            </w:rPrChange>
          </w:rPr>
          <w:t>'DM'</w:t>
        </w:r>
        <w:r w:rsidRPr="00022ABB">
          <w:rPr>
            <w:sz w:val="18"/>
            <w:rPrChange w:id="12818" w:author="shorny" w:date="2014-06-09T17:30:00Z">
              <w:rPr/>
            </w:rPrChange>
          </w:rPr>
          <w:t xml:space="preserve">, </w:t>
        </w:r>
        <w:r w:rsidRPr="00022ABB">
          <w:rPr>
            <w:rStyle w:val="string1"/>
            <w:sz w:val="18"/>
            <w:rPrChange w:id="12819" w:author="shorny" w:date="2014-06-09T17:30:00Z">
              <w:rPr>
                <w:rStyle w:val="string1"/>
              </w:rPr>
            </w:rPrChange>
          </w:rPr>
          <w:t>'Dominica'</w:t>
        </w:r>
        <w:r w:rsidRPr="00022ABB">
          <w:rPr>
            <w:sz w:val="18"/>
            <w:rPrChange w:id="12820" w:author="shorny" w:date="2014-06-09T17:30:00Z">
              <w:rPr/>
            </w:rPrChange>
          </w:rPr>
          <w:t>),</w:t>
        </w:r>
      </w:ins>
    </w:p>
    <w:p w14:paraId="60506336" w14:textId="77777777" w:rsidR="00022ABB" w:rsidRPr="00022ABB" w:rsidRDefault="00022ABB">
      <w:pPr>
        <w:pStyle w:val="HTMLPreformatted"/>
        <w:divId w:val="585384335"/>
        <w:rPr>
          <w:ins w:id="12821" w:author="shorny" w:date="2014-06-09T17:29:00Z"/>
          <w:sz w:val="18"/>
          <w:rPrChange w:id="12822" w:author="shorny" w:date="2014-06-09T17:30:00Z">
            <w:rPr>
              <w:ins w:id="12823" w:author="shorny" w:date="2014-06-09T17:29:00Z"/>
            </w:rPr>
          </w:rPrChange>
        </w:rPr>
      </w:pPr>
      <w:ins w:id="12824" w:author="shorny" w:date="2014-06-09T17:29:00Z">
        <w:r w:rsidRPr="00022ABB">
          <w:rPr>
            <w:sz w:val="18"/>
            <w:rPrChange w:id="12825" w:author="shorny" w:date="2014-06-09T17:30:00Z">
              <w:rPr/>
            </w:rPrChange>
          </w:rPr>
          <w:t>(</w:t>
        </w:r>
        <w:r w:rsidRPr="00022ABB">
          <w:rPr>
            <w:rStyle w:val="string1"/>
            <w:sz w:val="18"/>
            <w:rPrChange w:id="12826" w:author="shorny" w:date="2014-06-09T17:30:00Z">
              <w:rPr>
                <w:rStyle w:val="string1"/>
              </w:rPr>
            </w:rPrChange>
          </w:rPr>
          <w:t>'DO'</w:t>
        </w:r>
        <w:r w:rsidRPr="00022ABB">
          <w:rPr>
            <w:sz w:val="18"/>
            <w:rPrChange w:id="12827" w:author="shorny" w:date="2014-06-09T17:30:00Z">
              <w:rPr/>
            </w:rPrChange>
          </w:rPr>
          <w:t xml:space="preserve">, </w:t>
        </w:r>
        <w:r w:rsidRPr="00022ABB">
          <w:rPr>
            <w:rStyle w:val="string1"/>
            <w:sz w:val="18"/>
            <w:rPrChange w:id="12828" w:author="shorny" w:date="2014-06-09T17:30:00Z">
              <w:rPr>
                <w:rStyle w:val="string1"/>
              </w:rPr>
            </w:rPrChange>
          </w:rPr>
          <w:t>'Dominican Republic'</w:t>
        </w:r>
        <w:r w:rsidRPr="00022ABB">
          <w:rPr>
            <w:sz w:val="18"/>
            <w:rPrChange w:id="12829" w:author="shorny" w:date="2014-06-09T17:30:00Z">
              <w:rPr/>
            </w:rPrChange>
          </w:rPr>
          <w:t>),</w:t>
        </w:r>
      </w:ins>
    </w:p>
    <w:p w14:paraId="06FB05FB" w14:textId="77777777" w:rsidR="00022ABB" w:rsidRPr="00022ABB" w:rsidRDefault="00022ABB">
      <w:pPr>
        <w:pStyle w:val="HTMLPreformatted"/>
        <w:divId w:val="585384335"/>
        <w:rPr>
          <w:ins w:id="12830" w:author="shorny" w:date="2014-06-09T17:29:00Z"/>
          <w:sz w:val="18"/>
          <w:rPrChange w:id="12831" w:author="shorny" w:date="2014-06-09T17:30:00Z">
            <w:rPr>
              <w:ins w:id="12832" w:author="shorny" w:date="2014-06-09T17:29:00Z"/>
            </w:rPr>
          </w:rPrChange>
        </w:rPr>
      </w:pPr>
      <w:ins w:id="12833" w:author="shorny" w:date="2014-06-09T17:29:00Z">
        <w:r w:rsidRPr="00022ABB">
          <w:rPr>
            <w:sz w:val="18"/>
            <w:rPrChange w:id="12834" w:author="shorny" w:date="2014-06-09T17:30:00Z">
              <w:rPr/>
            </w:rPrChange>
          </w:rPr>
          <w:t>(</w:t>
        </w:r>
        <w:r w:rsidRPr="00022ABB">
          <w:rPr>
            <w:rStyle w:val="string1"/>
            <w:sz w:val="18"/>
            <w:rPrChange w:id="12835" w:author="shorny" w:date="2014-06-09T17:30:00Z">
              <w:rPr>
                <w:rStyle w:val="string1"/>
              </w:rPr>
            </w:rPrChange>
          </w:rPr>
          <w:t>'DZ'</w:t>
        </w:r>
        <w:r w:rsidRPr="00022ABB">
          <w:rPr>
            <w:sz w:val="18"/>
            <w:rPrChange w:id="12836" w:author="shorny" w:date="2014-06-09T17:30:00Z">
              <w:rPr/>
            </w:rPrChange>
          </w:rPr>
          <w:t xml:space="preserve">, </w:t>
        </w:r>
        <w:r w:rsidRPr="00022ABB">
          <w:rPr>
            <w:rStyle w:val="string1"/>
            <w:sz w:val="18"/>
            <w:rPrChange w:id="12837" w:author="shorny" w:date="2014-06-09T17:30:00Z">
              <w:rPr>
                <w:rStyle w:val="string1"/>
              </w:rPr>
            </w:rPrChange>
          </w:rPr>
          <w:t>'Algeria'</w:t>
        </w:r>
        <w:r w:rsidRPr="00022ABB">
          <w:rPr>
            <w:sz w:val="18"/>
            <w:rPrChange w:id="12838" w:author="shorny" w:date="2014-06-09T17:30:00Z">
              <w:rPr/>
            </w:rPrChange>
          </w:rPr>
          <w:t>),</w:t>
        </w:r>
      </w:ins>
    </w:p>
    <w:p w14:paraId="67212F38" w14:textId="77777777" w:rsidR="00022ABB" w:rsidRPr="00022ABB" w:rsidRDefault="00022ABB">
      <w:pPr>
        <w:pStyle w:val="HTMLPreformatted"/>
        <w:divId w:val="585384335"/>
        <w:rPr>
          <w:ins w:id="12839" w:author="shorny" w:date="2014-06-09T17:29:00Z"/>
          <w:sz w:val="18"/>
          <w:rPrChange w:id="12840" w:author="shorny" w:date="2014-06-09T17:30:00Z">
            <w:rPr>
              <w:ins w:id="12841" w:author="shorny" w:date="2014-06-09T17:29:00Z"/>
            </w:rPr>
          </w:rPrChange>
        </w:rPr>
      </w:pPr>
      <w:ins w:id="12842" w:author="shorny" w:date="2014-06-09T17:29:00Z">
        <w:r w:rsidRPr="00022ABB">
          <w:rPr>
            <w:sz w:val="18"/>
            <w:rPrChange w:id="12843" w:author="shorny" w:date="2014-06-09T17:30:00Z">
              <w:rPr/>
            </w:rPrChange>
          </w:rPr>
          <w:t>(</w:t>
        </w:r>
        <w:r w:rsidRPr="00022ABB">
          <w:rPr>
            <w:rStyle w:val="string1"/>
            <w:sz w:val="18"/>
            <w:rPrChange w:id="12844" w:author="shorny" w:date="2014-06-09T17:30:00Z">
              <w:rPr>
                <w:rStyle w:val="string1"/>
              </w:rPr>
            </w:rPrChange>
          </w:rPr>
          <w:t>'EC'</w:t>
        </w:r>
        <w:r w:rsidRPr="00022ABB">
          <w:rPr>
            <w:sz w:val="18"/>
            <w:rPrChange w:id="12845" w:author="shorny" w:date="2014-06-09T17:30:00Z">
              <w:rPr/>
            </w:rPrChange>
          </w:rPr>
          <w:t xml:space="preserve">, </w:t>
        </w:r>
        <w:r w:rsidRPr="00022ABB">
          <w:rPr>
            <w:rStyle w:val="string1"/>
            <w:sz w:val="18"/>
            <w:rPrChange w:id="12846" w:author="shorny" w:date="2014-06-09T17:30:00Z">
              <w:rPr>
                <w:rStyle w:val="string1"/>
              </w:rPr>
            </w:rPrChange>
          </w:rPr>
          <w:t>'Ecuador'</w:t>
        </w:r>
        <w:r w:rsidRPr="00022ABB">
          <w:rPr>
            <w:sz w:val="18"/>
            <w:rPrChange w:id="12847" w:author="shorny" w:date="2014-06-09T17:30:00Z">
              <w:rPr/>
            </w:rPrChange>
          </w:rPr>
          <w:t>),</w:t>
        </w:r>
      </w:ins>
    </w:p>
    <w:p w14:paraId="7F1D6AA8" w14:textId="77777777" w:rsidR="00022ABB" w:rsidRPr="00022ABB" w:rsidRDefault="00022ABB">
      <w:pPr>
        <w:pStyle w:val="HTMLPreformatted"/>
        <w:divId w:val="585384335"/>
        <w:rPr>
          <w:ins w:id="12848" w:author="shorny" w:date="2014-06-09T17:29:00Z"/>
          <w:sz w:val="18"/>
          <w:rPrChange w:id="12849" w:author="shorny" w:date="2014-06-09T17:30:00Z">
            <w:rPr>
              <w:ins w:id="12850" w:author="shorny" w:date="2014-06-09T17:29:00Z"/>
            </w:rPr>
          </w:rPrChange>
        </w:rPr>
      </w:pPr>
      <w:ins w:id="12851" w:author="shorny" w:date="2014-06-09T17:29:00Z">
        <w:r w:rsidRPr="00022ABB">
          <w:rPr>
            <w:sz w:val="18"/>
            <w:rPrChange w:id="12852" w:author="shorny" w:date="2014-06-09T17:30:00Z">
              <w:rPr/>
            </w:rPrChange>
          </w:rPr>
          <w:t>(</w:t>
        </w:r>
        <w:r w:rsidRPr="00022ABB">
          <w:rPr>
            <w:rStyle w:val="string1"/>
            <w:sz w:val="18"/>
            <w:rPrChange w:id="12853" w:author="shorny" w:date="2014-06-09T17:30:00Z">
              <w:rPr>
                <w:rStyle w:val="string1"/>
              </w:rPr>
            </w:rPrChange>
          </w:rPr>
          <w:t>'EE'</w:t>
        </w:r>
        <w:r w:rsidRPr="00022ABB">
          <w:rPr>
            <w:sz w:val="18"/>
            <w:rPrChange w:id="12854" w:author="shorny" w:date="2014-06-09T17:30:00Z">
              <w:rPr/>
            </w:rPrChange>
          </w:rPr>
          <w:t xml:space="preserve">, </w:t>
        </w:r>
        <w:r w:rsidRPr="00022ABB">
          <w:rPr>
            <w:rStyle w:val="string1"/>
            <w:sz w:val="18"/>
            <w:rPrChange w:id="12855" w:author="shorny" w:date="2014-06-09T17:30:00Z">
              <w:rPr>
                <w:rStyle w:val="string1"/>
              </w:rPr>
            </w:rPrChange>
          </w:rPr>
          <w:t>'Estonia'</w:t>
        </w:r>
        <w:r w:rsidRPr="00022ABB">
          <w:rPr>
            <w:sz w:val="18"/>
            <w:rPrChange w:id="12856" w:author="shorny" w:date="2014-06-09T17:30:00Z">
              <w:rPr/>
            </w:rPrChange>
          </w:rPr>
          <w:t>),</w:t>
        </w:r>
      </w:ins>
    </w:p>
    <w:p w14:paraId="26919DC7" w14:textId="77777777" w:rsidR="00022ABB" w:rsidRPr="00022ABB" w:rsidRDefault="00022ABB">
      <w:pPr>
        <w:pStyle w:val="HTMLPreformatted"/>
        <w:divId w:val="585384335"/>
        <w:rPr>
          <w:ins w:id="12857" w:author="shorny" w:date="2014-06-09T17:29:00Z"/>
          <w:sz w:val="18"/>
          <w:rPrChange w:id="12858" w:author="shorny" w:date="2014-06-09T17:30:00Z">
            <w:rPr>
              <w:ins w:id="12859" w:author="shorny" w:date="2014-06-09T17:29:00Z"/>
            </w:rPr>
          </w:rPrChange>
        </w:rPr>
      </w:pPr>
      <w:ins w:id="12860" w:author="shorny" w:date="2014-06-09T17:29:00Z">
        <w:r w:rsidRPr="00022ABB">
          <w:rPr>
            <w:sz w:val="18"/>
            <w:rPrChange w:id="12861" w:author="shorny" w:date="2014-06-09T17:30:00Z">
              <w:rPr/>
            </w:rPrChange>
          </w:rPr>
          <w:t>(</w:t>
        </w:r>
        <w:r w:rsidRPr="00022ABB">
          <w:rPr>
            <w:rStyle w:val="string1"/>
            <w:sz w:val="18"/>
            <w:rPrChange w:id="12862" w:author="shorny" w:date="2014-06-09T17:30:00Z">
              <w:rPr>
                <w:rStyle w:val="string1"/>
              </w:rPr>
            </w:rPrChange>
          </w:rPr>
          <w:t>'EG'</w:t>
        </w:r>
        <w:r w:rsidRPr="00022ABB">
          <w:rPr>
            <w:sz w:val="18"/>
            <w:rPrChange w:id="12863" w:author="shorny" w:date="2014-06-09T17:30:00Z">
              <w:rPr/>
            </w:rPrChange>
          </w:rPr>
          <w:t xml:space="preserve">, </w:t>
        </w:r>
        <w:r w:rsidRPr="00022ABB">
          <w:rPr>
            <w:rStyle w:val="string1"/>
            <w:sz w:val="18"/>
            <w:rPrChange w:id="12864" w:author="shorny" w:date="2014-06-09T17:30:00Z">
              <w:rPr>
                <w:rStyle w:val="string1"/>
              </w:rPr>
            </w:rPrChange>
          </w:rPr>
          <w:t>'Egypt'</w:t>
        </w:r>
        <w:r w:rsidRPr="00022ABB">
          <w:rPr>
            <w:sz w:val="18"/>
            <w:rPrChange w:id="12865" w:author="shorny" w:date="2014-06-09T17:30:00Z">
              <w:rPr/>
            </w:rPrChange>
          </w:rPr>
          <w:t>),</w:t>
        </w:r>
      </w:ins>
    </w:p>
    <w:p w14:paraId="3B5EA09A" w14:textId="77777777" w:rsidR="00022ABB" w:rsidRPr="00022ABB" w:rsidRDefault="00022ABB">
      <w:pPr>
        <w:pStyle w:val="HTMLPreformatted"/>
        <w:divId w:val="585384335"/>
        <w:rPr>
          <w:ins w:id="12866" w:author="shorny" w:date="2014-06-09T17:29:00Z"/>
          <w:sz w:val="18"/>
          <w:rPrChange w:id="12867" w:author="shorny" w:date="2014-06-09T17:30:00Z">
            <w:rPr>
              <w:ins w:id="12868" w:author="shorny" w:date="2014-06-09T17:29:00Z"/>
            </w:rPr>
          </w:rPrChange>
        </w:rPr>
      </w:pPr>
      <w:ins w:id="12869" w:author="shorny" w:date="2014-06-09T17:29:00Z">
        <w:r w:rsidRPr="00022ABB">
          <w:rPr>
            <w:sz w:val="18"/>
            <w:rPrChange w:id="12870" w:author="shorny" w:date="2014-06-09T17:30:00Z">
              <w:rPr/>
            </w:rPrChange>
          </w:rPr>
          <w:t>(</w:t>
        </w:r>
        <w:r w:rsidRPr="00022ABB">
          <w:rPr>
            <w:rStyle w:val="string1"/>
            <w:sz w:val="18"/>
            <w:rPrChange w:id="12871" w:author="shorny" w:date="2014-06-09T17:30:00Z">
              <w:rPr>
                <w:rStyle w:val="string1"/>
              </w:rPr>
            </w:rPrChange>
          </w:rPr>
          <w:t>'EH'</w:t>
        </w:r>
        <w:r w:rsidRPr="00022ABB">
          <w:rPr>
            <w:sz w:val="18"/>
            <w:rPrChange w:id="12872" w:author="shorny" w:date="2014-06-09T17:30:00Z">
              <w:rPr/>
            </w:rPrChange>
          </w:rPr>
          <w:t xml:space="preserve">, </w:t>
        </w:r>
        <w:r w:rsidRPr="00022ABB">
          <w:rPr>
            <w:rStyle w:val="string1"/>
            <w:sz w:val="18"/>
            <w:rPrChange w:id="12873" w:author="shorny" w:date="2014-06-09T17:30:00Z">
              <w:rPr>
                <w:rStyle w:val="string1"/>
              </w:rPr>
            </w:rPrChange>
          </w:rPr>
          <w:t>'Western Sahara'</w:t>
        </w:r>
        <w:r w:rsidRPr="00022ABB">
          <w:rPr>
            <w:sz w:val="18"/>
            <w:rPrChange w:id="12874" w:author="shorny" w:date="2014-06-09T17:30:00Z">
              <w:rPr/>
            </w:rPrChange>
          </w:rPr>
          <w:t>),</w:t>
        </w:r>
      </w:ins>
    </w:p>
    <w:p w14:paraId="38440E76" w14:textId="77777777" w:rsidR="00022ABB" w:rsidRPr="00022ABB" w:rsidRDefault="00022ABB">
      <w:pPr>
        <w:pStyle w:val="HTMLPreformatted"/>
        <w:divId w:val="585384335"/>
        <w:rPr>
          <w:ins w:id="12875" w:author="shorny" w:date="2014-06-09T17:29:00Z"/>
          <w:sz w:val="18"/>
          <w:rPrChange w:id="12876" w:author="shorny" w:date="2014-06-09T17:30:00Z">
            <w:rPr>
              <w:ins w:id="12877" w:author="shorny" w:date="2014-06-09T17:29:00Z"/>
            </w:rPr>
          </w:rPrChange>
        </w:rPr>
      </w:pPr>
      <w:ins w:id="12878" w:author="shorny" w:date="2014-06-09T17:29:00Z">
        <w:r w:rsidRPr="00022ABB">
          <w:rPr>
            <w:sz w:val="18"/>
            <w:rPrChange w:id="12879" w:author="shorny" w:date="2014-06-09T17:30:00Z">
              <w:rPr/>
            </w:rPrChange>
          </w:rPr>
          <w:t>(</w:t>
        </w:r>
        <w:r w:rsidRPr="00022ABB">
          <w:rPr>
            <w:rStyle w:val="string1"/>
            <w:sz w:val="18"/>
            <w:rPrChange w:id="12880" w:author="shorny" w:date="2014-06-09T17:30:00Z">
              <w:rPr>
                <w:rStyle w:val="string1"/>
              </w:rPr>
            </w:rPrChange>
          </w:rPr>
          <w:t>'ER'</w:t>
        </w:r>
        <w:r w:rsidRPr="00022ABB">
          <w:rPr>
            <w:sz w:val="18"/>
            <w:rPrChange w:id="12881" w:author="shorny" w:date="2014-06-09T17:30:00Z">
              <w:rPr/>
            </w:rPrChange>
          </w:rPr>
          <w:t xml:space="preserve">, </w:t>
        </w:r>
        <w:r w:rsidRPr="00022ABB">
          <w:rPr>
            <w:rStyle w:val="string1"/>
            <w:sz w:val="18"/>
            <w:rPrChange w:id="12882" w:author="shorny" w:date="2014-06-09T17:30:00Z">
              <w:rPr>
                <w:rStyle w:val="string1"/>
              </w:rPr>
            </w:rPrChange>
          </w:rPr>
          <w:t>'Eritrea'</w:t>
        </w:r>
        <w:r w:rsidRPr="00022ABB">
          <w:rPr>
            <w:sz w:val="18"/>
            <w:rPrChange w:id="12883" w:author="shorny" w:date="2014-06-09T17:30:00Z">
              <w:rPr/>
            </w:rPrChange>
          </w:rPr>
          <w:t>),</w:t>
        </w:r>
      </w:ins>
    </w:p>
    <w:p w14:paraId="25EB8888" w14:textId="77777777" w:rsidR="00022ABB" w:rsidRPr="00022ABB" w:rsidRDefault="00022ABB">
      <w:pPr>
        <w:pStyle w:val="HTMLPreformatted"/>
        <w:divId w:val="585384335"/>
        <w:rPr>
          <w:ins w:id="12884" w:author="shorny" w:date="2014-06-09T17:29:00Z"/>
          <w:sz w:val="18"/>
          <w:rPrChange w:id="12885" w:author="shorny" w:date="2014-06-09T17:30:00Z">
            <w:rPr>
              <w:ins w:id="12886" w:author="shorny" w:date="2014-06-09T17:29:00Z"/>
            </w:rPr>
          </w:rPrChange>
        </w:rPr>
      </w:pPr>
      <w:ins w:id="12887" w:author="shorny" w:date="2014-06-09T17:29:00Z">
        <w:r w:rsidRPr="00022ABB">
          <w:rPr>
            <w:sz w:val="18"/>
            <w:rPrChange w:id="12888" w:author="shorny" w:date="2014-06-09T17:30:00Z">
              <w:rPr/>
            </w:rPrChange>
          </w:rPr>
          <w:t>(</w:t>
        </w:r>
        <w:r w:rsidRPr="00022ABB">
          <w:rPr>
            <w:rStyle w:val="string1"/>
            <w:sz w:val="18"/>
            <w:rPrChange w:id="12889" w:author="shorny" w:date="2014-06-09T17:30:00Z">
              <w:rPr>
                <w:rStyle w:val="string1"/>
              </w:rPr>
            </w:rPrChange>
          </w:rPr>
          <w:t>'ES'</w:t>
        </w:r>
        <w:r w:rsidRPr="00022ABB">
          <w:rPr>
            <w:sz w:val="18"/>
            <w:rPrChange w:id="12890" w:author="shorny" w:date="2014-06-09T17:30:00Z">
              <w:rPr/>
            </w:rPrChange>
          </w:rPr>
          <w:t xml:space="preserve">, </w:t>
        </w:r>
        <w:r w:rsidRPr="00022ABB">
          <w:rPr>
            <w:rStyle w:val="string1"/>
            <w:sz w:val="18"/>
            <w:rPrChange w:id="12891" w:author="shorny" w:date="2014-06-09T17:30:00Z">
              <w:rPr>
                <w:rStyle w:val="string1"/>
              </w:rPr>
            </w:rPrChange>
          </w:rPr>
          <w:t>'Spain'</w:t>
        </w:r>
        <w:r w:rsidRPr="00022ABB">
          <w:rPr>
            <w:sz w:val="18"/>
            <w:rPrChange w:id="12892" w:author="shorny" w:date="2014-06-09T17:30:00Z">
              <w:rPr/>
            </w:rPrChange>
          </w:rPr>
          <w:t>),</w:t>
        </w:r>
      </w:ins>
    </w:p>
    <w:p w14:paraId="57E17DB4" w14:textId="77777777" w:rsidR="00022ABB" w:rsidRPr="00022ABB" w:rsidRDefault="00022ABB">
      <w:pPr>
        <w:pStyle w:val="HTMLPreformatted"/>
        <w:divId w:val="585384335"/>
        <w:rPr>
          <w:ins w:id="12893" w:author="shorny" w:date="2014-06-09T17:29:00Z"/>
          <w:sz w:val="18"/>
          <w:rPrChange w:id="12894" w:author="shorny" w:date="2014-06-09T17:30:00Z">
            <w:rPr>
              <w:ins w:id="12895" w:author="shorny" w:date="2014-06-09T17:29:00Z"/>
            </w:rPr>
          </w:rPrChange>
        </w:rPr>
      </w:pPr>
      <w:ins w:id="12896" w:author="shorny" w:date="2014-06-09T17:29:00Z">
        <w:r w:rsidRPr="00022ABB">
          <w:rPr>
            <w:sz w:val="18"/>
            <w:rPrChange w:id="12897" w:author="shorny" w:date="2014-06-09T17:30:00Z">
              <w:rPr/>
            </w:rPrChange>
          </w:rPr>
          <w:t>(</w:t>
        </w:r>
        <w:r w:rsidRPr="00022ABB">
          <w:rPr>
            <w:rStyle w:val="string1"/>
            <w:sz w:val="18"/>
            <w:rPrChange w:id="12898" w:author="shorny" w:date="2014-06-09T17:30:00Z">
              <w:rPr>
                <w:rStyle w:val="string1"/>
              </w:rPr>
            </w:rPrChange>
          </w:rPr>
          <w:t>'ET'</w:t>
        </w:r>
        <w:r w:rsidRPr="00022ABB">
          <w:rPr>
            <w:sz w:val="18"/>
            <w:rPrChange w:id="12899" w:author="shorny" w:date="2014-06-09T17:30:00Z">
              <w:rPr/>
            </w:rPrChange>
          </w:rPr>
          <w:t xml:space="preserve">, </w:t>
        </w:r>
        <w:r w:rsidRPr="00022ABB">
          <w:rPr>
            <w:rStyle w:val="string1"/>
            <w:sz w:val="18"/>
            <w:rPrChange w:id="12900" w:author="shorny" w:date="2014-06-09T17:30:00Z">
              <w:rPr>
                <w:rStyle w:val="string1"/>
              </w:rPr>
            </w:rPrChange>
          </w:rPr>
          <w:t>'Ethiopia'</w:t>
        </w:r>
        <w:r w:rsidRPr="00022ABB">
          <w:rPr>
            <w:sz w:val="18"/>
            <w:rPrChange w:id="12901" w:author="shorny" w:date="2014-06-09T17:30:00Z">
              <w:rPr/>
            </w:rPrChange>
          </w:rPr>
          <w:t>),</w:t>
        </w:r>
      </w:ins>
    </w:p>
    <w:p w14:paraId="00A05A5B" w14:textId="77777777" w:rsidR="00022ABB" w:rsidRPr="00022ABB" w:rsidRDefault="00022ABB">
      <w:pPr>
        <w:pStyle w:val="HTMLPreformatted"/>
        <w:divId w:val="585384335"/>
        <w:rPr>
          <w:ins w:id="12902" w:author="shorny" w:date="2014-06-09T17:29:00Z"/>
          <w:sz w:val="18"/>
          <w:rPrChange w:id="12903" w:author="shorny" w:date="2014-06-09T17:30:00Z">
            <w:rPr>
              <w:ins w:id="12904" w:author="shorny" w:date="2014-06-09T17:29:00Z"/>
            </w:rPr>
          </w:rPrChange>
        </w:rPr>
      </w:pPr>
      <w:ins w:id="12905" w:author="shorny" w:date="2014-06-09T17:29:00Z">
        <w:r w:rsidRPr="00022ABB">
          <w:rPr>
            <w:sz w:val="18"/>
            <w:rPrChange w:id="12906" w:author="shorny" w:date="2014-06-09T17:30:00Z">
              <w:rPr/>
            </w:rPrChange>
          </w:rPr>
          <w:t>(</w:t>
        </w:r>
        <w:r w:rsidRPr="00022ABB">
          <w:rPr>
            <w:rStyle w:val="string1"/>
            <w:sz w:val="18"/>
            <w:rPrChange w:id="12907" w:author="shorny" w:date="2014-06-09T17:30:00Z">
              <w:rPr>
                <w:rStyle w:val="string1"/>
              </w:rPr>
            </w:rPrChange>
          </w:rPr>
          <w:t>'FI'</w:t>
        </w:r>
        <w:r w:rsidRPr="00022ABB">
          <w:rPr>
            <w:sz w:val="18"/>
            <w:rPrChange w:id="12908" w:author="shorny" w:date="2014-06-09T17:30:00Z">
              <w:rPr/>
            </w:rPrChange>
          </w:rPr>
          <w:t xml:space="preserve">, </w:t>
        </w:r>
        <w:r w:rsidRPr="00022ABB">
          <w:rPr>
            <w:rStyle w:val="string1"/>
            <w:sz w:val="18"/>
            <w:rPrChange w:id="12909" w:author="shorny" w:date="2014-06-09T17:30:00Z">
              <w:rPr>
                <w:rStyle w:val="string1"/>
              </w:rPr>
            </w:rPrChange>
          </w:rPr>
          <w:t>'Finland'</w:t>
        </w:r>
        <w:r w:rsidRPr="00022ABB">
          <w:rPr>
            <w:sz w:val="18"/>
            <w:rPrChange w:id="12910" w:author="shorny" w:date="2014-06-09T17:30:00Z">
              <w:rPr/>
            </w:rPrChange>
          </w:rPr>
          <w:t>),</w:t>
        </w:r>
      </w:ins>
    </w:p>
    <w:p w14:paraId="22B7011E" w14:textId="77777777" w:rsidR="00022ABB" w:rsidRPr="00022ABB" w:rsidRDefault="00022ABB">
      <w:pPr>
        <w:pStyle w:val="HTMLPreformatted"/>
        <w:divId w:val="585384335"/>
        <w:rPr>
          <w:ins w:id="12911" w:author="shorny" w:date="2014-06-09T17:29:00Z"/>
          <w:sz w:val="18"/>
          <w:rPrChange w:id="12912" w:author="shorny" w:date="2014-06-09T17:30:00Z">
            <w:rPr>
              <w:ins w:id="12913" w:author="shorny" w:date="2014-06-09T17:29:00Z"/>
            </w:rPr>
          </w:rPrChange>
        </w:rPr>
      </w:pPr>
      <w:ins w:id="12914" w:author="shorny" w:date="2014-06-09T17:29:00Z">
        <w:r w:rsidRPr="00022ABB">
          <w:rPr>
            <w:sz w:val="18"/>
            <w:rPrChange w:id="12915" w:author="shorny" w:date="2014-06-09T17:30:00Z">
              <w:rPr/>
            </w:rPrChange>
          </w:rPr>
          <w:t>(</w:t>
        </w:r>
        <w:r w:rsidRPr="00022ABB">
          <w:rPr>
            <w:rStyle w:val="string1"/>
            <w:sz w:val="18"/>
            <w:rPrChange w:id="12916" w:author="shorny" w:date="2014-06-09T17:30:00Z">
              <w:rPr>
                <w:rStyle w:val="string1"/>
              </w:rPr>
            </w:rPrChange>
          </w:rPr>
          <w:t>'FJ'</w:t>
        </w:r>
        <w:r w:rsidRPr="00022ABB">
          <w:rPr>
            <w:sz w:val="18"/>
            <w:rPrChange w:id="12917" w:author="shorny" w:date="2014-06-09T17:30:00Z">
              <w:rPr/>
            </w:rPrChange>
          </w:rPr>
          <w:t xml:space="preserve">, </w:t>
        </w:r>
        <w:r w:rsidRPr="00022ABB">
          <w:rPr>
            <w:rStyle w:val="string1"/>
            <w:sz w:val="18"/>
            <w:rPrChange w:id="12918" w:author="shorny" w:date="2014-06-09T17:30:00Z">
              <w:rPr>
                <w:rStyle w:val="string1"/>
              </w:rPr>
            </w:rPrChange>
          </w:rPr>
          <w:t>'Fiji'</w:t>
        </w:r>
        <w:r w:rsidRPr="00022ABB">
          <w:rPr>
            <w:sz w:val="18"/>
            <w:rPrChange w:id="12919" w:author="shorny" w:date="2014-06-09T17:30:00Z">
              <w:rPr/>
            </w:rPrChange>
          </w:rPr>
          <w:t>),</w:t>
        </w:r>
      </w:ins>
    </w:p>
    <w:p w14:paraId="61B2AE3E" w14:textId="77777777" w:rsidR="00022ABB" w:rsidRPr="00022ABB" w:rsidRDefault="00022ABB">
      <w:pPr>
        <w:pStyle w:val="HTMLPreformatted"/>
        <w:divId w:val="585384335"/>
        <w:rPr>
          <w:ins w:id="12920" w:author="shorny" w:date="2014-06-09T17:29:00Z"/>
          <w:sz w:val="18"/>
          <w:rPrChange w:id="12921" w:author="shorny" w:date="2014-06-09T17:30:00Z">
            <w:rPr>
              <w:ins w:id="12922" w:author="shorny" w:date="2014-06-09T17:29:00Z"/>
            </w:rPr>
          </w:rPrChange>
        </w:rPr>
      </w:pPr>
      <w:ins w:id="12923" w:author="shorny" w:date="2014-06-09T17:29:00Z">
        <w:r w:rsidRPr="00022ABB">
          <w:rPr>
            <w:sz w:val="18"/>
            <w:rPrChange w:id="12924" w:author="shorny" w:date="2014-06-09T17:30:00Z">
              <w:rPr/>
            </w:rPrChange>
          </w:rPr>
          <w:t>(</w:t>
        </w:r>
        <w:r w:rsidRPr="00022ABB">
          <w:rPr>
            <w:rStyle w:val="string1"/>
            <w:sz w:val="18"/>
            <w:rPrChange w:id="12925" w:author="shorny" w:date="2014-06-09T17:30:00Z">
              <w:rPr>
                <w:rStyle w:val="string1"/>
              </w:rPr>
            </w:rPrChange>
          </w:rPr>
          <w:t>'FK'</w:t>
        </w:r>
        <w:r w:rsidRPr="00022ABB">
          <w:rPr>
            <w:sz w:val="18"/>
            <w:rPrChange w:id="12926" w:author="shorny" w:date="2014-06-09T17:30:00Z">
              <w:rPr/>
            </w:rPrChange>
          </w:rPr>
          <w:t xml:space="preserve">, </w:t>
        </w:r>
        <w:r w:rsidRPr="00022ABB">
          <w:rPr>
            <w:rStyle w:val="string1"/>
            <w:sz w:val="18"/>
            <w:rPrChange w:id="12927" w:author="shorny" w:date="2014-06-09T17:30:00Z">
              <w:rPr>
                <w:rStyle w:val="string1"/>
              </w:rPr>
            </w:rPrChange>
          </w:rPr>
          <w:t>'Falkland Islands (Malvinas)'</w:t>
        </w:r>
        <w:r w:rsidRPr="00022ABB">
          <w:rPr>
            <w:sz w:val="18"/>
            <w:rPrChange w:id="12928" w:author="shorny" w:date="2014-06-09T17:30:00Z">
              <w:rPr/>
            </w:rPrChange>
          </w:rPr>
          <w:t>),</w:t>
        </w:r>
      </w:ins>
    </w:p>
    <w:p w14:paraId="1ED37DC5" w14:textId="77777777" w:rsidR="00022ABB" w:rsidRPr="00022ABB" w:rsidRDefault="00022ABB">
      <w:pPr>
        <w:pStyle w:val="HTMLPreformatted"/>
        <w:divId w:val="585384335"/>
        <w:rPr>
          <w:ins w:id="12929" w:author="shorny" w:date="2014-06-09T17:29:00Z"/>
          <w:sz w:val="18"/>
          <w:rPrChange w:id="12930" w:author="shorny" w:date="2014-06-09T17:30:00Z">
            <w:rPr>
              <w:ins w:id="12931" w:author="shorny" w:date="2014-06-09T17:29:00Z"/>
            </w:rPr>
          </w:rPrChange>
        </w:rPr>
      </w:pPr>
      <w:ins w:id="12932" w:author="shorny" w:date="2014-06-09T17:29:00Z">
        <w:r w:rsidRPr="00022ABB">
          <w:rPr>
            <w:sz w:val="18"/>
            <w:rPrChange w:id="12933" w:author="shorny" w:date="2014-06-09T17:30:00Z">
              <w:rPr/>
            </w:rPrChange>
          </w:rPr>
          <w:t>(</w:t>
        </w:r>
        <w:r w:rsidRPr="00022ABB">
          <w:rPr>
            <w:rStyle w:val="string1"/>
            <w:sz w:val="18"/>
            <w:rPrChange w:id="12934" w:author="shorny" w:date="2014-06-09T17:30:00Z">
              <w:rPr>
                <w:rStyle w:val="string1"/>
              </w:rPr>
            </w:rPrChange>
          </w:rPr>
          <w:t>'FM'</w:t>
        </w:r>
        <w:r w:rsidRPr="00022ABB">
          <w:rPr>
            <w:sz w:val="18"/>
            <w:rPrChange w:id="12935" w:author="shorny" w:date="2014-06-09T17:30:00Z">
              <w:rPr/>
            </w:rPrChange>
          </w:rPr>
          <w:t xml:space="preserve">, </w:t>
        </w:r>
        <w:r w:rsidRPr="00022ABB">
          <w:rPr>
            <w:rStyle w:val="string1"/>
            <w:sz w:val="18"/>
            <w:rPrChange w:id="12936" w:author="shorny" w:date="2014-06-09T17:30:00Z">
              <w:rPr>
                <w:rStyle w:val="string1"/>
              </w:rPr>
            </w:rPrChange>
          </w:rPr>
          <w:t>'Micronesia, Federated States of'</w:t>
        </w:r>
        <w:r w:rsidRPr="00022ABB">
          <w:rPr>
            <w:sz w:val="18"/>
            <w:rPrChange w:id="12937" w:author="shorny" w:date="2014-06-09T17:30:00Z">
              <w:rPr/>
            </w:rPrChange>
          </w:rPr>
          <w:t>),</w:t>
        </w:r>
      </w:ins>
    </w:p>
    <w:p w14:paraId="328CA664" w14:textId="77777777" w:rsidR="00022ABB" w:rsidRPr="00022ABB" w:rsidRDefault="00022ABB">
      <w:pPr>
        <w:pStyle w:val="HTMLPreformatted"/>
        <w:divId w:val="585384335"/>
        <w:rPr>
          <w:ins w:id="12938" w:author="shorny" w:date="2014-06-09T17:29:00Z"/>
          <w:sz w:val="18"/>
          <w:rPrChange w:id="12939" w:author="shorny" w:date="2014-06-09T17:30:00Z">
            <w:rPr>
              <w:ins w:id="12940" w:author="shorny" w:date="2014-06-09T17:29:00Z"/>
            </w:rPr>
          </w:rPrChange>
        </w:rPr>
      </w:pPr>
      <w:ins w:id="12941" w:author="shorny" w:date="2014-06-09T17:29:00Z">
        <w:r w:rsidRPr="00022ABB">
          <w:rPr>
            <w:sz w:val="18"/>
            <w:rPrChange w:id="12942" w:author="shorny" w:date="2014-06-09T17:30:00Z">
              <w:rPr/>
            </w:rPrChange>
          </w:rPr>
          <w:t>(</w:t>
        </w:r>
        <w:r w:rsidRPr="00022ABB">
          <w:rPr>
            <w:rStyle w:val="string1"/>
            <w:sz w:val="18"/>
            <w:rPrChange w:id="12943" w:author="shorny" w:date="2014-06-09T17:30:00Z">
              <w:rPr>
                <w:rStyle w:val="string1"/>
              </w:rPr>
            </w:rPrChange>
          </w:rPr>
          <w:t>'FO'</w:t>
        </w:r>
        <w:r w:rsidRPr="00022ABB">
          <w:rPr>
            <w:sz w:val="18"/>
            <w:rPrChange w:id="12944" w:author="shorny" w:date="2014-06-09T17:30:00Z">
              <w:rPr/>
            </w:rPrChange>
          </w:rPr>
          <w:t xml:space="preserve">, </w:t>
        </w:r>
        <w:r w:rsidRPr="00022ABB">
          <w:rPr>
            <w:rStyle w:val="string1"/>
            <w:sz w:val="18"/>
            <w:rPrChange w:id="12945" w:author="shorny" w:date="2014-06-09T17:30:00Z">
              <w:rPr>
                <w:rStyle w:val="string1"/>
              </w:rPr>
            </w:rPrChange>
          </w:rPr>
          <w:t>'Faroe Islands'</w:t>
        </w:r>
        <w:r w:rsidRPr="00022ABB">
          <w:rPr>
            <w:sz w:val="18"/>
            <w:rPrChange w:id="12946" w:author="shorny" w:date="2014-06-09T17:30:00Z">
              <w:rPr/>
            </w:rPrChange>
          </w:rPr>
          <w:t>),</w:t>
        </w:r>
      </w:ins>
    </w:p>
    <w:p w14:paraId="58D80A2A" w14:textId="77777777" w:rsidR="00022ABB" w:rsidRPr="00022ABB" w:rsidRDefault="00022ABB">
      <w:pPr>
        <w:pStyle w:val="HTMLPreformatted"/>
        <w:divId w:val="585384335"/>
        <w:rPr>
          <w:ins w:id="12947" w:author="shorny" w:date="2014-06-09T17:29:00Z"/>
          <w:sz w:val="18"/>
          <w:rPrChange w:id="12948" w:author="shorny" w:date="2014-06-09T17:30:00Z">
            <w:rPr>
              <w:ins w:id="12949" w:author="shorny" w:date="2014-06-09T17:29:00Z"/>
            </w:rPr>
          </w:rPrChange>
        </w:rPr>
      </w:pPr>
      <w:ins w:id="12950" w:author="shorny" w:date="2014-06-09T17:29:00Z">
        <w:r w:rsidRPr="00022ABB">
          <w:rPr>
            <w:sz w:val="18"/>
            <w:rPrChange w:id="12951" w:author="shorny" w:date="2014-06-09T17:30:00Z">
              <w:rPr/>
            </w:rPrChange>
          </w:rPr>
          <w:t>(</w:t>
        </w:r>
        <w:r w:rsidRPr="00022ABB">
          <w:rPr>
            <w:rStyle w:val="string1"/>
            <w:sz w:val="18"/>
            <w:rPrChange w:id="12952" w:author="shorny" w:date="2014-06-09T17:30:00Z">
              <w:rPr>
                <w:rStyle w:val="string1"/>
              </w:rPr>
            </w:rPrChange>
          </w:rPr>
          <w:t>'FR'</w:t>
        </w:r>
        <w:r w:rsidRPr="00022ABB">
          <w:rPr>
            <w:sz w:val="18"/>
            <w:rPrChange w:id="12953" w:author="shorny" w:date="2014-06-09T17:30:00Z">
              <w:rPr/>
            </w:rPrChange>
          </w:rPr>
          <w:t xml:space="preserve">, </w:t>
        </w:r>
        <w:r w:rsidRPr="00022ABB">
          <w:rPr>
            <w:rStyle w:val="string1"/>
            <w:sz w:val="18"/>
            <w:rPrChange w:id="12954" w:author="shorny" w:date="2014-06-09T17:30:00Z">
              <w:rPr>
                <w:rStyle w:val="string1"/>
              </w:rPr>
            </w:rPrChange>
          </w:rPr>
          <w:t>'France'</w:t>
        </w:r>
        <w:r w:rsidRPr="00022ABB">
          <w:rPr>
            <w:sz w:val="18"/>
            <w:rPrChange w:id="12955" w:author="shorny" w:date="2014-06-09T17:30:00Z">
              <w:rPr/>
            </w:rPrChange>
          </w:rPr>
          <w:t>),</w:t>
        </w:r>
      </w:ins>
    </w:p>
    <w:p w14:paraId="730AE42B" w14:textId="77777777" w:rsidR="00022ABB" w:rsidRPr="00022ABB" w:rsidRDefault="00022ABB">
      <w:pPr>
        <w:pStyle w:val="HTMLPreformatted"/>
        <w:divId w:val="585384335"/>
        <w:rPr>
          <w:ins w:id="12956" w:author="shorny" w:date="2014-06-09T17:29:00Z"/>
          <w:sz w:val="18"/>
          <w:rPrChange w:id="12957" w:author="shorny" w:date="2014-06-09T17:30:00Z">
            <w:rPr>
              <w:ins w:id="12958" w:author="shorny" w:date="2014-06-09T17:29:00Z"/>
            </w:rPr>
          </w:rPrChange>
        </w:rPr>
      </w:pPr>
      <w:ins w:id="12959" w:author="shorny" w:date="2014-06-09T17:29:00Z">
        <w:r w:rsidRPr="00022ABB">
          <w:rPr>
            <w:sz w:val="18"/>
            <w:rPrChange w:id="12960" w:author="shorny" w:date="2014-06-09T17:30:00Z">
              <w:rPr/>
            </w:rPrChange>
          </w:rPr>
          <w:t>(</w:t>
        </w:r>
        <w:r w:rsidRPr="00022ABB">
          <w:rPr>
            <w:rStyle w:val="string1"/>
            <w:sz w:val="18"/>
            <w:rPrChange w:id="12961" w:author="shorny" w:date="2014-06-09T17:30:00Z">
              <w:rPr>
                <w:rStyle w:val="string1"/>
              </w:rPr>
            </w:rPrChange>
          </w:rPr>
          <w:t>'GA'</w:t>
        </w:r>
        <w:r w:rsidRPr="00022ABB">
          <w:rPr>
            <w:sz w:val="18"/>
            <w:rPrChange w:id="12962" w:author="shorny" w:date="2014-06-09T17:30:00Z">
              <w:rPr/>
            </w:rPrChange>
          </w:rPr>
          <w:t xml:space="preserve">, </w:t>
        </w:r>
        <w:r w:rsidRPr="00022ABB">
          <w:rPr>
            <w:rStyle w:val="string1"/>
            <w:sz w:val="18"/>
            <w:rPrChange w:id="12963" w:author="shorny" w:date="2014-06-09T17:30:00Z">
              <w:rPr>
                <w:rStyle w:val="string1"/>
              </w:rPr>
            </w:rPrChange>
          </w:rPr>
          <w:t>'Gabon'</w:t>
        </w:r>
        <w:r w:rsidRPr="00022ABB">
          <w:rPr>
            <w:sz w:val="18"/>
            <w:rPrChange w:id="12964" w:author="shorny" w:date="2014-06-09T17:30:00Z">
              <w:rPr/>
            </w:rPrChange>
          </w:rPr>
          <w:t>),</w:t>
        </w:r>
      </w:ins>
    </w:p>
    <w:p w14:paraId="03E02994" w14:textId="77777777" w:rsidR="00022ABB" w:rsidRPr="00022ABB" w:rsidRDefault="00022ABB">
      <w:pPr>
        <w:pStyle w:val="HTMLPreformatted"/>
        <w:divId w:val="585384335"/>
        <w:rPr>
          <w:ins w:id="12965" w:author="shorny" w:date="2014-06-09T17:29:00Z"/>
          <w:sz w:val="18"/>
          <w:rPrChange w:id="12966" w:author="shorny" w:date="2014-06-09T17:30:00Z">
            <w:rPr>
              <w:ins w:id="12967" w:author="shorny" w:date="2014-06-09T17:29:00Z"/>
            </w:rPr>
          </w:rPrChange>
        </w:rPr>
      </w:pPr>
      <w:ins w:id="12968" w:author="shorny" w:date="2014-06-09T17:29:00Z">
        <w:r w:rsidRPr="00022ABB">
          <w:rPr>
            <w:sz w:val="18"/>
            <w:rPrChange w:id="12969" w:author="shorny" w:date="2014-06-09T17:30:00Z">
              <w:rPr/>
            </w:rPrChange>
          </w:rPr>
          <w:t>(</w:t>
        </w:r>
        <w:r w:rsidRPr="00022ABB">
          <w:rPr>
            <w:rStyle w:val="string1"/>
            <w:sz w:val="18"/>
            <w:rPrChange w:id="12970" w:author="shorny" w:date="2014-06-09T17:30:00Z">
              <w:rPr>
                <w:rStyle w:val="string1"/>
              </w:rPr>
            </w:rPrChange>
          </w:rPr>
          <w:t>'GB'</w:t>
        </w:r>
        <w:r w:rsidRPr="00022ABB">
          <w:rPr>
            <w:sz w:val="18"/>
            <w:rPrChange w:id="12971" w:author="shorny" w:date="2014-06-09T17:30:00Z">
              <w:rPr/>
            </w:rPrChange>
          </w:rPr>
          <w:t xml:space="preserve">, </w:t>
        </w:r>
        <w:r w:rsidRPr="00022ABB">
          <w:rPr>
            <w:rStyle w:val="string1"/>
            <w:sz w:val="18"/>
            <w:rPrChange w:id="12972" w:author="shorny" w:date="2014-06-09T17:30:00Z">
              <w:rPr>
                <w:rStyle w:val="string1"/>
              </w:rPr>
            </w:rPrChange>
          </w:rPr>
          <w:t>'United Kingdom'</w:t>
        </w:r>
        <w:r w:rsidRPr="00022ABB">
          <w:rPr>
            <w:sz w:val="18"/>
            <w:rPrChange w:id="12973" w:author="shorny" w:date="2014-06-09T17:30:00Z">
              <w:rPr/>
            </w:rPrChange>
          </w:rPr>
          <w:t>),</w:t>
        </w:r>
      </w:ins>
    </w:p>
    <w:p w14:paraId="49A7D214" w14:textId="77777777" w:rsidR="00022ABB" w:rsidRPr="00022ABB" w:rsidRDefault="00022ABB">
      <w:pPr>
        <w:pStyle w:val="HTMLPreformatted"/>
        <w:divId w:val="585384335"/>
        <w:rPr>
          <w:ins w:id="12974" w:author="shorny" w:date="2014-06-09T17:29:00Z"/>
          <w:sz w:val="18"/>
          <w:rPrChange w:id="12975" w:author="shorny" w:date="2014-06-09T17:30:00Z">
            <w:rPr>
              <w:ins w:id="12976" w:author="shorny" w:date="2014-06-09T17:29:00Z"/>
            </w:rPr>
          </w:rPrChange>
        </w:rPr>
      </w:pPr>
      <w:ins w:id="12977" w:author="shorny" w:date="2014-06-09T17:29:00Z">
        <w:r w:rsidRPr="00022ABB">
          <w:rPr>
            <w:sz w:val="18"/>
            <w:rPrChange w:id="12978" w:author="shorny" w:date="2014-06-09T17:30:00Z">
              <w:rPr/>
            </w:rPrChange>
          </w:rPr>
          <w:t>(</w:t>
        </w:r>
        <w:r w:rsidRPr="00022ABB">
          <w:rPr>
            <w:rStyle w:val="string1"/>
            <w:sz w:val="18"/>
            <w:rPrChange w:id="12979" w:author="shorny" w:date="2014-06-09T17:30:00Z">
              <w:rPr>
                <w:rStyle w:val="string1"/>
              </w:rPr>
            </w:rPrChange>
          </w:rPr>
          <w:t>'GD'</w:t>
        </w:r>
        <w:r w:rsidRPr="00022ABB">
          <w:rPr>
            <w:sz w:val="18"/>
            <w:rPrChange w:id="12980" w:author="shorny" w:date="2014-06-09T17:30:00Z">
              <w:rPr/>
            </w:rPrChange>
          </w:rPr>
          <w:t xml:space="preserve">, </w:t>
        </w:r>
        <w:r w:rsidRPr="00022ABB">
          <w:rPr>
            <w:rStyle w:val="string1"/>
            <w:sz w:val="18"/>
            <w:rPrChange w:id="12981" w:author="shorny" w:date="2014-06-09T17:30:00Z">
              <w:rPr>
                <w:rStyle w:val="string1"/>
              </w:rPr>
            </w:rPrChange>
          </w:rPr>
          <w:t>'Grenada'</w:t>
        </w:r>
        <w:r w:rsidRPr="00022ABB">
          <w:rPr>
            <w:sz w:val="18"/>
            <w:rPrChange w:id="12982" w:author="shorny" w:date="2014-06-09T17:30:00Z">
              <w:rPr/>
            </w:rPrChange>
          </w:rPr>
          <w:t>),</w:t>
        </w:r>
      </w:ins>
    </w:p>
    <w:p w14:paraId="463335C3" w14:textId="77777777" w:rsidR="00022ABB" w:rsidRPr="00022ABB" w:rsidRDefault="00022ABB">
      <w:pPr>
        <w:pStyle w:val="HTMLPreformatted"/>
        <w:divId w:val="585384335"/>
        <w:rPr>
          <w:ins w:id="12983" w:author="shorny" w:date="2014-06-09T17:29:00Z"/>
          <w:sz w:val="18"/>
          <w:rPrChange w:id="12984" w:author="shorny" w:date="2014-06-09T17:30:00Z">
            <w:rPr>
              <w:ins w:id="12985" w:author="shorny" w:date="2014-06-09T17:29:00Z"/>
            </w:rPr>
          </w:rPrChange>
        </w:rPr>
      </w:pPr>
      <w:ins w:id="12986" w:author="shorny" w:date="2014-06-09T17:29:00Z">
        <w:r w:rsidRPr="00022ABB">
          <w:rPr>
            <w:sz w:val="18"/>
            <w:rPrChange w:id="12987" w:author="shorny" w:date="2014-06-09T17:30:00Z">
              <w:rPr/>
            </w:rPrChange>
          </w:rPr>
          <w:t>(</w:t>
        </w:r>
        <w:r w:rsidRPr="00022ABB">
          <w:rPr>
            <w:rStyle w:val="string1"/>
            <w:sz w:val="18"/>
            <w:rPrChange w:id="12988" w:author="shorny" w:date="2014-06-09T17:30:00Z">
              <w:rPr>
                <w:rStyle w:val="string1"/>
              </w:rPr>
            </w:rPrChange>
          </w:rPr>
          <w:t>'GE'</w:t>
        </w:r>
        <w:r w:rsidRPr="00022ABB">
          <w:rPr>
            <w:sz w:val="18"/>
            <w:rPrChange w:id="12989" w:author="shorny" w:date="2014-06-09T17:30:00Z">
              <w:rPr/>
            </w:rPrChange>
          </w:rPr>
          <w:t xml:space="preserve">, </w:t>
        </w:r>
        <w:r w:rsidRPr="00022ABB">
          <w:rPr>
            <w:rStyle w:val="string1"/>
            <w:sz w:val="18"/>
            <w:rPrChange w:id="12990" w:author="shorny" w:date="2014-06-09T17:30:00Z">
              <w:rPr>
                <w:rStyle w:val="string1"/>
              </w:rPr>
            </w:rPrChange>
          </w:rPr>
          <w:t>'Georgia'</w:t>
        </w:r>
        <w:r w:rsidRPr="00022ABB">
          <w:rPr>
            <w:sz w:val="18"/>
            <w:rPrChange w:id="12991" w:author="shorny" w:date="2014-06-09T17:30:00Z">
              <w:rPr/>
            </w:rPrChange>
          </w:rPr>
          <w:t>),</w:t>
        </w:r>
      </w:ins>
    </w:p>
    <w:p w14:paraId="35A25447" w14:textId="77777777" w:rsidR="00022ABB" w:rsidRPr="00022ABB" w:rsidRDefault="00022ABB">
      <w:pPr>
        <w:pStyle w:val="HTMLPreformatted"/>
        <w:divId w:val="585384335"/>
        <w:rPr>
          <w:ins w:id="12992" w:author="shorny" w:date="2014-06-09T17:29:00Z"/>
          <w:sz w:val="18"/>
          <w:rPrChange w:id="12993" w:author="shorny" w:date="2014-06-09T17:30:00Z">
            <w:rPr>
              <w:ins w:id="12994" w:author="shorny" w:date="2014-06-09T17:29:00Z"/>
            </w:rPr>
          </w:rPrChange>
        </w:rPr>
      </w:pPr>
      <w:ins w:id="12995" w:author="shorny" w:date="2014-06-09T17:29:00Z">
        <w:r w:rsidRPr="00022ABB">
          <w:rPr>
            <w:sz w:val="18"/>
            <w:rPrChange w:id="12996" w:author="shorny" w:date="2014-06-09T17:30:00Z">
              <w:rPr/>
            </w:rPrChange>
          </w:rPr>
          <w:t>(</w:t>
        </w:r>
        <w:r w:rsidRPr="00022ABB">
          <w:rPr>
            <w:rStyle w:val="string1"/>
            <w:sz w:val="18"/>
            <w:rPrChange w:id="12997" w:author="shorny" w:date="2014-06-09T17:30:00Z">
              <w:rPr>
                <w:rStyle w:val="string1"/>
              </w:rPr>
            </w:rPrChange>
          </w:rPr>
          <w:t>'GF'</w:t>
        </w:r>
        <w:r w:rsidRPr="00022ABB">
          <w:rPr>
            <w:sz w:val="18"/>
            <w:rPrChange w:id="12998" w:author="shorny" w:date="2014-06-09T17:30:00Z">
              <w:rPr/>
            </w:rPrChange>
          </w:rPr>
          <w:t xml:space="preserve">, </w:t>
        </w:r>
        <w:r w:rsidRPr="00022ABB">
          <w:rPr>
            <w:rStyle w:val="string1"/>
            <w:sz w:val="18"/>
            <w:rPrChange w:id="12999" w:author="shorny" w:date="2014-06-09T17:30:00Z">
              <w:rPr>
                <w:rStyle w:val="string1"/>
              </w:rPr>
            </w:rPrChange>
          </w:rPr>
          <w:t>'French Guiana'</w:t>
        </w:r>
        <w:r w:rsidRPr="00022ABB">
          <w:rPr>
            <w:sz w:val="18"/>
            <w:rPrChange w:id="13000" w:author="shorny" w:date="2014-06-09T17:30:00Z">
              <w:rPr/>
            </w:rPrChange>
          </w:rPr>
          <w:t>),</w:t>
        </w:r>
      </w:ins>
    </w:p>
    <w:p w14:paraId="2F880AD9" w14:textId="77777777" w:rsidR="00022ABB" w:rsidRPr="00022ABB" w:rsidRDefault="00022ABB">
      <w:pPr>
        <w:pStyle w:val="HTMLPreformatted"/>
        <w:divId w:val="585384335"/>
        <w:rPr>
          <w:ins w:id="13001" w:author="shorny" w:date="2014-06-09T17:29:00Z"/>
          <w:sz w:val="18"/>
          <w:rPrChange w:id="13002" w:author="shorny" w:date="2014-06-09T17:30:00Z">
            <w:rPr>
              <w:ins w:id="13003" w:author="shorny" w:date="2014-06-09T17:29:00Z"/>
            </w:rPr>
          </w:rPrChange>
        </w:rPr>
      </w:pPr>
      <w:ins w:id="13004" w:author="shorny" w:date="2014-06-09T17:29:00Z">
        <w:r w:rsidRPr="00022ABB">
          <w:rPr>
            <w:sz w:val="18"/>
            <w:rPrChange w:id="13005" w:author="shorny" w:date="2014-06-09T17:30:00Z">
              <w:rPr/>
            </w:rPrChange>
          </w:rPr>
          <w:t>(</w:t>
        </w:r>
        <w:r w:rsidRPr="00022ABB">
          <w:rPr>
            <w:rStyle w:val="string1"/>
            <w:sz w:val="18"/>
            <w:rPrChange w:id="13006" w:author="shorny" w:date="2014-06-09T17:30:00Z">
              <w:rPr>
                <w:rStyle w:val="string1"/>
              </w:rPr>
            </w:rPrChange>
          </w:rPr>
          <w:t>'GG'</w:t>
        </w:r>
        <w:r w:rsidRPr="00022ABB">
          <w:rPr>
            <w:sz w:val="18"/>
            <w:rPrChange w:id="13007" w:author="shorny" w:date="2014-06-09T17:30:00Z">
              <w:rPr/>
            </w:rPrChange>
          </w:rPr>
          <w:t xml:space="preserve">, </w:t>
        </w:r>
        <w:r w:rsidRPr="00022ABB">
          <w:rPr>
            <w:rStyle w:val="string1"/>
            <w:sz w:val="18"/>
            <w:rPrChange w:id="13008" w:author="shorny" w:date="2014-06-09T17:30:00Z">
              <w:rPr>
                <w:rStyle w:val="string1"/>
              </w:rPr>
            </w:rPrChange>
          </w:rPr>
          <w:t>'Guernsey'</w:t>
        </w:r>
        <w:r w:rsidRPr="00022ABB">
          <w:rPr>
            <w:sz w:val="18"/>
            <w:rPrChange w:id="13009" w:author="shorny" w:date="2014-06-09T17:30:00Z">
              <w:rPr/>
            </w:rPrChange>
          </w:rPr>
          <w:t>),</w:t>
        </w:r>
      </w:ins>
    </w:p>
    <w:p w14:paraId="1115059F" w14:textId="77777777" w:rsidR="00022ABB" w:rsidRPr="00022ABB" w:rsidRDefault="00022ABB">
      <w:pPr>
        <w:pStyle w:val="HTMLPreformatted"/>
        <w:divId w:val="585384335"/>
        <w:rPr>
          <w:ins w:id="13010" w:author="shorny" w:date="2014-06-09T17:29:00Z"/>
          <w:sz w:val="18"/>
          <w:rPrChange w:id="13011" w:author="shorny" w:date="2014-06-09T17:30:00Z">
            <w:rPr>
              <w:ins w:id="13012" w:author="shorny" w:date="2014-06-09T17:29:00Z"/>
            </w:rPr>
          </w:rPrChange>
        </w:rPr>
      </w:pPr>
      <w:ins w:id="13013" w:author="shorny" w:date="2014-06-09T17:29:00Z">
        <w:r w:rsidRPr="00022ABB">
          <w:rPr>
            <w:sz w:val="18"/>
            <w:rPrChange w:id="13014" w:author="shorny" w:date="2014-06-09T17:30:00Z">
              <w:rPr/>
            </w:rPrChange>
          </w:rPr>
          <w:t>(</w:t>
        </w:r>
        <w:r w:rsidRPr="00022ABB">
          <w:rPr>
            <w:rStyle w:val="string1"/>
            <w:sz w:val="18"/>
            <w:rPrChange w:id="13015" w:author="shorny" w:date="2014-06-09T17:30:00Z">
              <w:rPr>
                <w:rStyle w:val="string1"/>
              </w:rPr>
            </w:rPrChange>
          </w:rPr>
          <w:t>'GH'</w:t>
        </w:r>
        <w:r w:rsidRPr="00022ABB">
          <w:rPr>
            <w:sz w:val="18"/>
            <w:rPrChange w:id="13016" w:author="shorny" w:date="2014-06-09T17:30:00Z">
              <w:rPr/>
            </w:rPrChange>
          </w:rPr>
          <w:t xml:space="preserve">, </w:t>
        </w:r>
        <w:r w:rsidRPr="00022ABB">
          <w:rPr>
            <w:rStyle w:val="string1"/>
            <w:sz w:val="18"/>
            <w:rPrChange w:id="13017" w:author="shorny" w:date="2014-06-09T17:30:00Z">
              <w:rPr>
                <w:rStyle w:val="string1"/>
              </w:rPr>
            </w:rPrChange>
          </w:rPr>
          <w:t>'Ghana'</w:t>
        </w:r>
        <w:r w:rsidRPr="00022ABB">
          <w:rPr>
            <w:sz w:val="18"/>
            <w:rPrChange w:id="13018" w:author="shorny" w:date="2014-06-09T17:30:00Z">
              <w:rPr/>
            </w:rPrChange>
          </w:rPr>
          <w:t>),</w:t>
        </w:r>
      </w:ins>
    </w:p>
    <w:p w14:paraId="6E854F9E" w14:textId="77777777" w:rsidR="00022ABB" w:rsidRPr="00022ABB" w:rsidRDefault="00022ABB">
      <w:pPr>
        <w:pStyle w:val="HTMLPreformatted"/>
        <w:divId w:val="585384335"/>
        <w:rPr>
          <w:ins w:id="13019" w:author="shorny" w:date="2014-06-09T17:29:00Z"/>
          <w:sz w:val="18"/>
          <w:rPrChange w:id="13020" w:author="shorny" w:date="2014-06-09T17:30:00Z">
            <w:rPr>
              <w:ins w:id="13021" w:author="shorny" w:date="2014-06-09T17:29:00Z"/>
            </w:rPr>
          </w:rPrChange>
        </w:rPr>
      </w:pPr>
      <w:ins w:id="13022" w:author="shorny" w:date="2014-06-09T17:29:00Z">
        <w:r w:rsidRPr="00022ABB">
          <w:rPr>
            <w:sz w:val="18"/>
            <w:rPrChange w:id="13023" w:author="shorny" w:date="2014-06-09T17:30:00Z">
              <w:rPr/>
            </w:rPrChange>
          </w:rPr>
          <w:t>(</w:t>
        </w:r>
        <w:r w:rsidRPr="00022ABB">
          <w:rPr>
            <w:rStyle w:val="string1"/>
            <w:sz w:val="18"/>
            <w:rPrChange w:id="13024" w:author="shorny" w:date="2014-06-09T17:30:00Z">
              <w:rPr>
                <w:rStyle w:val="string1"/>
              </w:rPr>
            </w:rPrChange>
          </w:rPr>
          <w:t>'GI'</w:t>
        </w:r>
        <w:r w:rsidRPr="00022ABB">
          <w:rPr>
            <w:sz w:val="18"/>
            <w:rPrChange w:id="13025" w:author="shorny" w:date="2014-06-09T17:30:00Z">
              <w:rPr/>
            </w:rPrChange>
          </w:rPr>
          <w:t xml:space="preserve">, </w:t>
        </w:r>
        <w:r w:rsidRPr="00022ABB">
          <w:rPr>
            <w:rStyle w:val="string1"/>
            <w:sz w:val="18"/>
            <w:rPrChange w:id="13026" w:author="shorny" w:date="2014-06-09T17:30:00Z">
              <w:rPr>
                <w:rStyle w:val="string1"/>
              </w:rPr>
            </w:rPrChange>
          </w:rPr>
          <w:t>'Gibraltar'</w:t>
        </w:r>
        <w:r w:rsidRPr="00022ABB">
          <w:rPr>
            <w:sz w:val="18"/>
            <w:rPrChange w:id="13027" w:author="shorny" w:date="2014-06-09T17:30:00Z">
              <w:rPr/>
            </w:rPrChange>
          </w:rPr>
          <w:t>),</w:t>
        </w:r>
      </w:ins>
    </w:p>
    <w:p w14:paraId="0B4C5CB5" w14:textId="77777777" w:rsidR="00022ABB" w:rsidRPr="00022ABB" w:rsidRDefault="00022ABB">
      <w:pPr>
        <w:pStyle w:val="HTMLPreformatted"/>
        <w:divId w:val="585384335"/>
        <w:rPr>
          <w:ins w:id="13028" w:author="shorny" w:date="2014-06-09T17:29:00Z"/>
          <w:sz w:val="18"/>
          <w:rPrChange w:id="13029" w:author="shorny" w:date="2014-06-09T17:30:00Z">
            <w:rPr>
              <w:ins w:id="13030" w:author="shorny" w:date="2014-06-09T17:29:00Z"/>
            </w:rPr>
          </w:rPrChange>
        </w:rPr>
      </w:pPr>
      <w:ins w:id="13031" w:author="shorny" w:date="2014-06-09T17:29:00Z">
        <w:r w:rsidRPr="00022ABB">
          <w:rPr>
            <w:sz w:val="18"/>
            <w:rPrChange w:id="13032" w:author="shorny" w:date="2014-06-09T17:30:00Z">
              <w:rPr/>
            </w:rPrChange>
          </w:rPr>
          <w:t>(</w:t>
        </w:r>
        <w:r w:rsidRPr="00022ABB">
          <w:rPr>
            <w:rStyle w:val="string1"/>
            <w:sz w:val="18"/>
            <w:rPrChange w:id="13033" w:author="shorny" w:date="2014-06-09T17:30:00Z">
              <w:rPr>
                <w:rStyle w:val="string1"/>
              </w:rPr>
            </w:rPrChange>
          </w:rPr>
          <w:t>'GL'</w:t>
        </w:r>
        <w:r w:rsidRPr="00022ABB">
          <w:rPr>
            <w:sz w:val="18"/>
            <w:rPrChange w:id="13034" w:author="shorny" w:date="2014-06-09T17:30:00Z">
              <w:rPr/>
            </w:rPrChange>
          </w:rPr>
          <w:t xml:space="preserve">, </w:t>
        </w:r>
        <w:r w:rsidRPr="00022ABB">
          <w:rPr>
            <w:rStyle w:val="string1"/>
            <w:sz w:val="18"/>
            <w:rPrChange w:id="13035" w:author="shorny" w:date="2014-06-09T17:30:00Z">
              <w:rPr>
                <w:rStyle w:val="string1"/>
              </w:rPr>
            </w:rPrChange>
          </w:rPr>
          <w:t>'Greenland'</w:t>
        </w:r>
        <w:r w:rsidRPr="00022ABB">
          <w:rPr>
            <w:sz w:val="18"/>
            <w:rPrChange w:id="13036" w:author="shorny" w:date="2014-06-09T17:30:00Z">
              <w:rPr/>
            </w:rPrChange>
          </w:rPr>
          <w:t>),</w:t>
        </w:r>
      </w:ins>
    </w:p>
    <w:p w14:paraId="0B8D4C6C" w14:textId="77777777" w:rsidR="00022ABB" w:rsidRPr="00022ABB" w:rsidRDefault="00022ABB">
      <w:pPr>
        <w:pStyle w:val="HTMLPreformatted"/>
        <w:divId w:val="585384335"/>
        <w:rPr>
          <w:ins w:id="13037" w:author="shorny" w:date="2014-06-09T17:29:00Z"/>
          <w:sz w:val="18"/>
          <w:rPrChange w:id="13038" w:author="shorny" w:date="2014-06-09T17:30:00Z">
            <w:rPr>
              <w:ins w:id="13039" w:author="shorny" w:date="2014-06-09T17:29:00Z"/>
            </w:rPr>
          </w:rPrChange>
        </w:rPr>
      </w:pPr>
      <w:ins w:id="13040" w:author="shorny" w:date="2014-06-09T17:29:00Z">
        <w:r w:rsidRPr="00022ABB">
          <w:rPr>
            <w:sz w:val="18"/>
            <w:rPrChange w:id="13041" w:author="shorny" w:date="2014-06-09T17:30:00Z">
              <w:rPr/>
            </w:rPrChange>
          </w:rPr>
          <w:t>(</w:t>
        </w:r>
        <w:r w:rsidRPr="00022ABB">
          <w:rPr>
            <w:rStyle w:val="string1"/>
            <w:sz w:val="18"/>
            <w:rPrChange w:id="13042" w:author="shorny" w:date="2014-06-09T17:30:00Z">
              <w:rPr>
                <w:rStyle w:val="string1"/>
              </w:rPr>
            </w:rPrChange>
          </w:rPr>
          <w:t>'GM'</w:t>
        </w:r>
        <w:r w:rsidRPr="00022ABB">
          <w:rPr>
            <w:sz w:val="18"/>
            <w:rPrChange w:id="13043" w:author="shorny" w:date="2014-06-09T17:30:00Z">
              <w:rPr/>
            </w:rPrChange>
          </w:rPr>
          <w:t xml:space="preserve">, </w:t>
        </w:r>
        <w:r w:rsidRPr="00022ABB">
          <w:rPr>
            <w:rStyle w:val="string1"/>
            <w:sz w:val="18"/>
            <w:rPrChange w:id="13044" w:author="shorny" w:date="2014-06-09T17:30:00Z">
              <w:rPr>
                <w:rStyle w:val="string1"/>
              </w:rPr>
            </w:rPrChange>
          </w:rPr>
          <w:t>'Gambia'</w:t>
        </w:r>
        <w:r w:rsidRPr="00022ABB">
          <w:rPr>
            <w:sz w:val="18"/>
            <w:rPrChange w:id="13045" w:author="shorny" w:date="2014-06-09T17:30:00Z">
              <w:rPr/>
            </w:rPrChange>
          </w:rPr>
          <w:t>),</w:t>
        </w:r>
      </w:ins>
    </w:p>
    <w:p w14:paraId="46B97558" w14:textId="77777777" w:rsidR="00022ABB" w:rsidRPr="00022ABB" w:rsidRDefault="00022ABB">
      <w:pPr>
        <w:pStyle w:val="HTMLPreformatted"/>
        <w:divId w:val="585384335"/>
        <w:rPr>
          <w:ins w:id="13046" w:author="shorny" w:date="2014-06-09T17:29:00Z"/>
          <w:sz w:val="18"/>
          <w:rPrChange w:id="13047" w:author="shorny" w:date="2014-06-09T17:30:00Z">
            <w:rPr>
              <w:ins w:id="13048" w:author="shorny" w:date="2014-06-09T17:29:00Z"/>
            </w:rPr>
          </w:rPrChange>
        </w:rPr>
      </w:pPr>
      <w:ins w:id="13049" w:author="shorny" w:date="2014-06-09T17:29:00Z">
        <w:r w:rsidRPr="00022ABB">
          <w:rPr>
            <w:sz w:val="18"/>
            <w:rPrChange w:id="13050" w:author="shorny" w:date="2014-06-09T17:30:00Z">
              <w:rPr/>
            </w:rPrChange>
          </w:rPr>
          <w:t>(</w:t>
        </w:r>
        <w:r w:rsidRPr="00022ABB">
          <w:rPr>
            <w:rStyle w:val="string1"/>
            <w:sz w:val="18"/>
            <w:rPrChange w:id="13051" w:author="shorny" w:date="2014-06-09T17:30:00Z">
              <w:rPr>
                <w:rStyle w:val="string1"/>
              </w:rPr>
            </w:rPrChange>
          </w:rPr>
          <w:t>'GN'</w:t>
        </w:r>
        <w:r w:rsidRPr="00022ABB">
          <w:rPr>
            <w:sz w:val="18"/>
            <w:rPrChange w:id="13052" w:author="shorny" w:date="2014-06-09T17:30:00Z">
              <w:rPr/>
            </w:rPrChange>
          </w:rPr>
          <w:t xml:space="preserve">, </w:t>
        </w:r>
        <w:r w:rsidRPr="00022ABB">
          <w:rPr>
            <w:rStyle w:val="string1"/>
            <w:sz w:val="18"/>
            <w:rPrChange w:id="13053" w:author="shorny" w:date="2014-06-09T17:30:00Z">
              <w:rPr>
                <w:rStyle w:val="string1"/>
              </w:rPr>
            </w:rPrChange>
          </w:rPr>
          <w:t>'Guinea'</w:t>
        </w:r>
        <w:r w:rsidRPr="00022ABB">
          <w:rPr>
            <w:sz w:val="18"/>
            <w:rPrChange w:id="13054" w:author="shorny" w:date="2014-06-09T17:30:00Z">
              <w:rPr/>
            </w:rPrChange>
          </w:rPr>
          <w:t>),</w:t>
        </w:r>
      </w:ins>
    </w:p>
    <w:p w14:paraId="53D78DF4" w14:textId="77777777" w:rsidR="00022ABB" w:rsidRPr="00022ABB" w:rsidRDefault="00022ABB">
      <w:pPr>
        <w:pStyle w:val="HTMLPreformatted"/>
        <w:divId w:val="585384335"/>
        <w:rPr>
          <w:ins w:id="13055" w:author="shorny" w:date="2014-06-09T17:29:00Z"/>
          <w:sz w:val="18"/>
          <w:rPrChange w:id="13056" w:author="shorny" w:date="2014-06-09T17:30:00Z">
            <w:rPr>
              <w:ins w:id="13057" w:author="shorny" w:date="2014-06-09T17:29:00Z"/>
            </w:rPr>
          </w:rPrChange>
        </w:rPr>
      </w:pPr>
      <w:ins w:id="13058" w:author="shorny" w:date="2014-06-09T17:29:00Z">
        <w:r w:rsidRPr="00022ABB">
          <w:rPr>
            <w:sz w:val="18"/>
            <w:rPrChange w:id="13059" w:author="shorny" w:date="2014-06-09T17:30:00Z">
              <w:rPr/>
            </w:rPrChange>
          </w:rPr>
          <w:t>(</w:t>
        </w:r>
        <w:r w:rsidRPr="00022ABB">
          <w:rPr>
            <w:rStyle w:val="string1"/>
            <w:sz w:val="18"/>
            <w:rPrChange w:id="13060" w:author="shorny" w:date="2014-06-09T17:30:00Z">
              <w:rPr>
                <w:rStyle w:val="string1"/>
              </w:rPr>
            </w:rPrChange>
          </w:rPr>
          <w:t>'GP'</w:t>
        </w:r>
        <w:r w:rsidRPr="00022ABB">
          <w:rPr>
            <w:sz w:val="18"/>
            <w:rPrChange w:id="13061" w:author="shorny" w:date="2014-06-09T17:30:00Z">
              <w:rPr/>
            </w:rPrChange>
          </w:rPr>
          <w:t xml:space="preserve">, </w:t>
        </w:r>
        <w:r w:rsidRPr="00022ABB">
          <w:rPr>
            <w:rStyle w:val="string1"/>
            <w:sz w:val="18"/>
            <w:rPrChange w:id="13062" w:author="shorny" w:date="2014-06-09T17:30:00Z">
              <w:rPr>
                <w:rStyle w:val="string1"/>
              </w:rPr>
            </w:rPrChange>
          </w:rPr>
          <w:t>'Guadeloupe'</w:t>
        </w:r>
        <w:r w:rsidRPr="00022ABB">
          <w:rPr>
            <w:sz w:val="18"/>
            <w:rPrChange w:id="13063" w:author="shorny" w:date="2014-06-09T17:30:00Z">
              <w:rPr/>
            </w:rPrChange>
          </w:rPr>
          <w:t>),</w:t>
        </w:r>
      </w:ins>
    </w:p>
    <w:p w14:paraId="0F6DB371" w14:textId="77777777" w:rsidR="00022ABB" w:rsidRPr="00022ABB" w:rsidRDefault="00022ABB">
      <w:pPr>
        <w:pStyle w:val="HTMLPreformatted"/>
        <w:divId w:val="585384335"/>
        <w:rPr>
          <w:ins w:id="13064" w:author="shorny" w:date="2014-06-09T17:29:00Z"/>
          <w:sz w:val="18"/>
          <w:rPrChange w:id="13065" w:author="shorny" w:date="2014-06-09T17:30:00Z">
            <w:rPr>
              <w:ins w:id="13066" w:author="shorny" w:date="2014-06-09T17:29:00Z"/>
            </w:rPr>
          </w:rPrChange>
        </w:rPr>
      </w:pPr>
      <w:ins w:id="13067" w:author="shorny" w:date="2014-06-09T17:29:00Z">
        <w:r w:rsidRPr="00022ABB">
          <w:rPr>
            <w:sz w:val="18"/>
            <w:rPrChange w:id="13068" w:author="shorny" w:date="2014-06-09T17:30:00Z">
              <w:rPr/>
            </w:rPrChange>
          </w:rPr>
          <w:t>(</w:t>
        </w:r>
        <w:r w:rsidRPr="00022ABB">
          <w:rPr>
            <w:rStyle w:val="string1"/>
            <w:sz w:val="18"/>
            <w:rPrChange w:id="13069" w:author="shorny" w:date="2014-06-09T17:30:00Z">
              <w:rPr>
                <w:rStyle w:val="string1"/>
              </w:rPr>
            </w:rPrChange>
          </w:rPr>
          <w:t>'GQ'</w:t>
        </w:r>
        <w:r w:rsidRPr="00022ABB">
          <w:rPr>
            <w:sz w:val="18"/>
            <w:rPrChange w:id="13070" w:author="shorny" w:date="2014-06-09T17:30:00Z">
              <w:rPr/>
            </w:rPrChange>
          </w:rPr>
          <w:t xml:space="preserve">, </w:t>
        </w:r>
        <w:r w:rsidRPr="00022ABB">
          <w:rPr>
            <w:rStyle w:val="string1"/>
            <w:sz w:val="18"/>
            <w:rPrChange w:id="13071" w:author="shorny" w:date="2014-06-09T17:30:00Z">
              <w:rPr>
                <w:rStyle w:val="string1"/>
              </w:rPr>
            </w:rPrChange>
          </w:rPr>
          <w:t>'Equatorial Guinea'</w:t>
        </w:r>
        <w:r w:rsidRPr="00022ABB">
          <w:rPr>
            <w:sz w:val="18"/>
            <w:rPrChange w:id="13072" w:author="shorny" w:date="2014-06-09T17:30:00Z">
              <w:rPr/>
            </w:rPrChange>
          </w:rPr>
          <w:t>),</w:t>
        </w:r>
      </w:ins>
    </w:p>
    <w:p w14:paraId="7E89BBCE" w14:textId="77777777" w:rsidR="00022ABB" w:rsidRPr="00022ABB" w:rsidRDefault="00022ABB">
      <w:pPr>
        <w:pStyle w:val="HTMLPreformatted"/>
        <w:divId w:val="585384335"/>
        <w:rPr>
          <w:ins w:id="13073" w:author="shorny" w:date="2014-06-09T17:29:00Z"/>
          <w:sz w:val="18"/>
          <w:rPrChange w:id="13074" w:author="shorny" w:date="2014-06-09T17:30:00Z">
            <w:rPr>
              <w:ins w:id="13075" w:author="shorny" w:date="2014-06-09T17:29:00Z"/>
            </w:rPr>
          </w:rPrChange>
        </w:rPr>
      </w:pPr>
      <w:ins w:id="13076" w:author="shorny" w:date="2014-06-09T17:29:00Z">
        <w:r w:rsidRPr="00022ABB">
          <w:rPr>
            <w:sz w:val="18"/>
            <w:rPrChange w:id="13077" w:author="shorny" w:date="2014-06-09T17:30:00Z">
              <w:rPr/>
            </w:rPrChange>
          </w:rPr>
          <w:t>(</w:t>
        </w:r>
        <w:r w:rsidRPr="00022ABB">
          <w:rPr>
            <w:rStyle w:val="string1"/>
            <w:sz w:val="18"/>
            <w:rPrChange w:id="13078" w:author="shorny" w:date="2014-06-09T17:30:00Z">
              <w:rPr>
                <w:rStyle w:val="string1"/>
              </w:rPr>
            </w:rPrChange>
          </w:rPr>
          <w:t>'GR'</w:t>
        </w:r>
        <w:r w:rsidRPr="00022ABB">
          <w:rPr>
            <w:sz w:val="18"/>
            <w:rPrChange w:id="13079" w:author="shorny" w:date="2014-06-09T17:30:00Z">
              <w:rPr/>
            </w:rPrChange>
          </w:rPr>
          <w:t xml:space="preserve">, </w:t>
        </w:r>
        <w:r w:rsidRPr="00022ABB">
          <w:rPr>
            <w:rStyle w:val="string1"/>
            <w:sz w:val="18"/>
            <w:rPrChange w:id="13080" w:author="shorny" w:date="2014-06-09T17:30:00Z">
              <w:rPr>
                <w:rStyle w:val="string1"/>
              </w:rPr>
            </w:rPrChange>
          </w:rPr>
          <w:t>'Greece'</w:t>
        </w:r>
        <w:r w:rsidRPr="00022ABB">
          <w:rPr>
            <w:sz w:val="18"/>
            <w:rPrChange w:id="13081" w:author="shorny" w:date="2014-06-09T17:30:00Z">
              <w:rPr/>
            </w:rPrChange>
          </w:rPr>
          <w:t>),</w:t>
        </w:r>
      </w:ins>
    </w:p>
    <w:p w14:paraId="04F6D22A" w14:textId="77777777" w:rsidR="00022ABB" w:rsidRPr="00022ABB" w:rsidRDefault="00022ABB">
      <w:pPr>
        <w:pStyle w:val="HTMLPreformatted"/>
        <w:divId w:val="585384335"/>
        <w:rPr>
          <w:ins w:id="13082" w:author="shorny" w:date="2014-06-09T17:29:00Z"/>
          <w:sz w:val="18"/>
          <w:rPrChange w:id="13083" w:author="shorny" w:date="2014-06-09T17:30:00Z">
            <w:rPr>
              <w:ins w:id="13084" w:author="shorny" w:date="2014-06-09T17:29:00Z"/>
            </w:rPr>
          </w:rPrChange>
        </w:rPr>
      </w:pPr>
      <w:ins w:id="13085" w:author="shorny" w:date="2014-06-09T17:29:00Z">
        <w:r w:rsidRPr="00022ABB">
          <w:rPr>
            <w:sz w:val="18"/>
            <w:rPrChange w:id="13086" w:author="shorny" w:date="2014-06-09T17:30:00Z">
              <w:rPr/>
            </w:rPrChange>
          </w:rPr>
          <w:t>(</w:t>
        </w:r>
        <w:r w:rsidRPr="00022ABB">
          <w:rPr>
            <w:rStyle w:val="string1"/>
            <w:sz w:val="18"/>
            <w:rPrChange w:id="13087" w:author="shorny" w:date="2014-06-09T17:30:00Z">
              <w:rPr>
                <w:rStyle w:val="string1"/>
              </w:rPr>
            </w:rPrChange>
          </w:rPr>
          <w:t>'GS'</w:t>
        </w:r>
        <w:r w:rsidRPr="00022ABB">
          <w:rPr>
            <w:sz w:val="18"/>
            <w:rPrChange w:id="13088" w:author="shorny" w:date="2014-06-09T17:30:00Z">
              <w:rPr/>
            </w:rPrChange>
          </w:rPr>
          <w:t xml:space="preserve">, </w:t>
        </w:r>
        <w:r w:rsidRPr="00022ABB">
          <w:rPr>
            <w:rStyle w:val="string1"/>
            <w:sz w:val="18"/>
            <w:rPrChange w:id="13089" w:author="shorny" w:date="2014-06-09T17:30:00Z">
              <w:rPr>
                <w:rStyle w:val="string1"/>
              </w:rPr>
            </w:rPrChange>
          </w:rPr>
          <w:t>'South Georgia and the South Sandwich Islands'</w:t>
        </w:r>
        <w:r w:rsidRPr="00022ABB">
          <w:rPr>
            <w:sz w:val="18"/>
            <w:rPrChange w:id="13090" w:author="shorny" w:date="2014-06-09T17:30:00Z">
              <w:rPr/>
            </w:rPrChange>
          </w:rPr>
          <w:t>),</w:t>
        </w:r>
      </w:ins>
    </w:p>
    <w:p w14:paraId="0BE94032" w14:textId="77777777" w:rsidR="00022ABB" w:rsidRPr="00022ABB" w:rsidRDefault="00022ABB">
      <w:pPr>
        <w:pStyle w:val="HTMLPreformatted"/>
        <w:divId w:val="585384335"/>
        <w:rPr>
          <w:ins w:id="13091" w:author="shorny" w:date="2014-06-09T17:29:00Z"/>
          <w:sz w:val="18"/>
          <w:rPrChange w:id="13092" w:author="shorny" w:date="2014-06-09T17:30:00Z">
            <w:rPr>
              <w:ins w:id="13093" w:author="shorny" w:date="2014-06-09T17:29:00Z"/>
            </w:rPr>
          </w:rPrChange>
        </w:rPr>
      </w:pPr>
      <w:ins w:id="13094" w:author="shorny" w:date="2014-06-09T17:29:00Z">
        <w:r w:rsidRPr="00022ABB">
          <w:rPr>
            <w:sz w:val="18"/>
            <w:rPrChange w:id="13095" w:author="shorny" w:date="2014-06-09T17:30:00Z">
              <w:rPr/>
            </w:rPrChange>
          </w:rPr>
          <w:t>(</w:t>
        </w:r>
        <w:r w:rsidRPr="00022ABB">
          <w:rPr>
            <w:rStyle w:val="string1"/>
            <w:sz w:val="18"/>
            <w:rPrChange w:id="13096" w:author="shorny" w:date="2014-06-09T17:30:00Z">
              <w:rPr>
                <w:rStyle w:val="string1"/>
              </w:rPr>
            </w:rPrChange>
          </w:rPr>
          <w:t>'GT'</w:t>
        </w:r>
        <w:r w:rsidRPr="00022ABB">
          <w:rPr>
            <w:sz w:val="18"/>
            <w:rPrChange w:id="13097" w:author="shorny" w:date="2014-06-09T17:30:00Z">
              <w:rPr/>
            </w:rPrChange>
          </w:rPr>
          <w:t xml:space="preserve">, </w:t>
        </w:r>
        <w:r w:rsidRPr="00022ABB">
          <w:rPr>
            <w:rStyle w:val="string1"/>
            <w:sz w:val="18"/>
            <w:rPrChange w:id="13098" w:author="shorny" w:date="2014-06-09T17:30:00Z">
              <w:rPr>
                <w:rStyle w:val="string1"/>
              </w:rPr>
            </w:rPrChange>
          </w:rPr>
          <w:t>'Guatemala'</w:t>
        </w:r>
        <w:r w:rsidRPr="00022ABB">
          <w:rPr>
            <w:sz w:val="18"/>
            <w:rPrChange w:id="13099" w:author="shorny" w:date="2014-06-09T17:30:00Z">
              <w:rPr/>
            </w:rPrChange>
          </w:rPr>
          <w:t>),</w:t>
        </w:r>
      </w:ins>
    </w:p>
    <w:p w14:paraId="0E5074B7" w14:textId="77777777" w:rsidR="00022ABB" w:rsidRPr="00022ABB" w:rsidRDefault="00022ABB">
      <w:pPr>
        <w:pStyle w:val="HTMLPreformatted"/>
        <w:divId w:val="585384335"/>
        <w:rPr>
          <w:ins w:id="13100" w:author="shorny" w:date="2014-06-09T17:29:00Z"/>
          <w:sz w:val="18"/>
          <w:rPrChange w:id="13101" w:author="shorny" w:date="2014-06-09T17:30:00Z">
            <w:rPr>
              <w:ins w:id="13102" w:author="shorny" w:date="2014-06-09T17:29:00Z"/>
            </w:rPr>
          </w:rPrChange>
        </w:rPr>
      </w:pPr>
      <w:ins w:id="13103" w:author="shorny" w:date="2014-06-09T17:29:00Z">
        <w:r w:rsidRPr="00022ABB">
          <w:rPr>
            <w:sz w:val="18"/>
            <w:rPrChange w:id="13104" w:author="shorny" w:date="2014-06-09T17:30:00Z">
              <w:rPr/>
            </w:rPrChange>
          </w:rPr>
          <w:t>(</w:t>
        </w:r>
        <w:r w:rsidRPr="00022ABB">
          <w:rPr>
            <w:rStyle w:val="string1"/>
            <w:sz w:val="18"/>
            <w:rPrChange w:id="13105" w:author="shorny" w:date="2014-06-09T17:30:00Z">
              <w:rPr>
                <w:rStyle w:val="string1"/>
              </w:rPr>
            </w:rPrChange>
          </w:rPr>
          <w:t>'GU'</w:t>
        </w:r>
        <w:r w:rsidRPr="00022ABB">
          <w:rPr>
            <w:sz w:val="18"/>
            <w:rPrChange w:id="13106" w:author="shorny" w:date="2014-06-09T17:30:00Z">
              <w:rPr/>
            </w:rPrChange>
          </w:rPr>
          <w:t xml:space="preserve">, </w:t>
        </w:r>
        <w:r w:rsidRPr="00022ABB">
          <w:rPr>
            <w:rStyle w:val="string1"/>
            <w:sz w:val="18"/>
            <w:rPrChange w:id="13107" w:author="shorny" w:date="2014-06-09T17:30:00Z">
              <w:rPr>
                <w:rStyle w:val="string1"/>
              </w:rPr>
            </w:rPrChange>
          </w:rPr>
          <w:t>'Guam'</w:t>
        </w:r>
        <w:r w:rsidRPr="00022ABB">
          <w:rPr>
            <w:sz w:val="18"/>
            <w:rPrChange w:id="13108" w:author="shorny" w:date="2014-06-09T17:30:00Z">
              <w:rPr/>
            </w:rPrChange>
          </w:rPr>
          <w:t>),</w:t>
        </w:r>
      </w:ins>
    </w:p>
    <w:p w14:paraId="3F9A4CF3" w14:textId="77777777" w:rsidR="00022ABB" w:rsidRPr="00022ABB" w:rsidRDefault="00022ABB">
      <w:pPr>
        <w:pStyle w:val="HTMLPreformatted"/>
        <w:divId w:val="585384335"/>
        <w:rPr>
          <w:ins w:id="13109" w:author="shorny" w:date="2014-06-09T17:29:00Z"/>
          <w:sz w:val="18"/>
          <w:rPrChange w:id="13110" w:author="shorny" w:date="2014-06-09T17:30:00Z">
            <w:rPr>
              <w:ins w:id="13111" w:author="shorny" w:date="2014-06-09T17:29:00Z"/>
            </w:rPr>
          </w:rPrChange>
        </w:rPr>
      </w:pPr>
      <w:ins w:id="13112" w:author="shorny" w:date="2014-06-09T17:29:00Z">
        <w:r w:rsidRPr="00022ABB">
          <w:rPr>
            <w:sz w:val="18"/>
            <w:rPrChange w:id="13113" w:author="shorny" w:date="2014-06-09T17:30:00Z">
              <w:rPr/>
            </w:rPrChange>
          </w:rPr>
          <w:t>(</w:t>
        </w:r>
        <w:r w:rsidRPr="00022ABB">
          <w:rPr>
            <w:rStyle w:val="string1"/>
            <w:sz w:val="18"/>
            <w:rPrChange w:id="13114" w:author="shorny" w:date="2014-06-09T17:30:00Z">
              <w:rPr>
                <w:rStyle w:val="string1"/>
              </w:rPr>
            </w:rPrChange>
          </w:rPr>
          <w:t>'GW'</w:t>
        </w:r>
        <w:r w:rsidRPr="00022ABB">
          <w:rPr>
            <w:sz w:val="18"/>
            <w:rPrChange w:id="13115" w:author="shorny" w:date="2014-06-09T17:30:00Z">
              <w:rPr/>
            </w:rPrChange>
          </w:rPr>
          <w:t xml:space="preserve">, </w:t>
        </w:r>
        <w:r w:rsidRPr="00022ABB">
          <w:rPr>
            <w:rStyle w:val="string1"/>
            <w:sz w:val="18"/>
            <w:rPrChange w:id="13116" w:author="shorny" w:date="2014-06-09T17:30:00Z">
              <w:rPr>
                <w:rStyle w:val="string1"/>
              </w:rPr>
            </w:rPrChange>
          </w:rPr>
          <w:t>'Guinea-Bissau'</w:t>
        </w:r>
        <w:r w:rsidRPr="00022ABB">
          <w:rPr>
            <w:sz w:val="18"/>
            <w:rPrChange w:id="13117" w:author="shorny" w:date="2014-06-09T17:30:00Z">
              <w:rPr/>
            </w:rPrChange>
          </w:rPr>
          <w:t>),</w:t>
        </w:r>
      </w:ins>
    </w:p>
    <w:p w14:paraId="1D86D029" w14:textId="77777777" w:rsidR="00022ABB" w:rsidRPr="00022ABB" w:rsidRDefault="00022ABB">
      <w:pPr>
        <w:pStyle w:val="HTMLPreformatted"/>
        <w:divId w:val="585384335"/>
        <w:rPr>
          <w:ins w:id="13118" w:author="shorny" w:date="2014-06-09T17:29:00Z"/>
          <w:sz w:val="18"/>
          <w:rPrChange w:id="13119" w:author="shorny" w:date="2014-06-09T17:30:00Z">
            <w:rPr>
              <w:ins w:id="13120" w:author="shorny" w:date="2014-06-09T17:29:00Z"/>
            </w:rPr>
          </w:rPrChange>
        </w:rPr>
      </w:pPr>
      <w:ins w:id="13121" w:author="shorny" w:date="2014-06-09T17:29:00Z">
        <w:r w:rsidRPr="00022ABB">
          <w:rPr>
            <w:sz w:val="18"/>
            <w:rPrChange w:id="13122" w:author="shorny" w:date="2014-06-09T17:30:00Z">
              <w:rPr/>
            </w:rPrChange>
          </w:rPr>
          <w:t>(</w:t>
        </w:r>
        <w:r w:rsidRPr="00022ABB">
          <w:rPr>
            <w:rStyle w:val="string1"/>
            <w:sz w:val="18"/>
            <w:rPrChange w:id="13123" w:author="shorny" w:date="2014-06-09T17:30:00Z">
              <w:rPr>
                <w:rStyle w:val="string1"/>
              </w:rPr>
            </w:rPrChange>
          </w:rPr>
          <w:t>'GY'</w:t>
        </w:r>
        <w:r w:rsidRPr="00022ABB">
          <w:rPr>
            <w:sz w:val="18"/>
            <w:rPrChange w:id="13124" w:author="shorny" w:date="2014-06-09T17:30:00Z">
              <w:rPr/>
            </w:rPrChange>
          </w:rPr>
          <w:t xml:space="preserve">, </w:t>
        </w:r>
        <w:r w:rsidRPr="00022ABB">
          <w:rPr>
            <w:rStyle w:val="string1"/>
            <w:sz w:val="18"/>
            <w:rPrChange w:id="13125" w:author="shorny" w:date="2014-06-09T17:30:00Z">
              <w:rPr>
                <w:rStyle w:val="string1"/>
              </w:rPr>
            </w:rPrChange>
          </w:rPr>
          <w:t>'Guyana'</w:t>
        </w:r>
        <w:r w:rsidRPr="00022ABB">
          <w:rPr>
            <w:sz w:val="18"/>
            <w:rPrChange w:id="13126" w:author="shorny" w:date="2014-06-09T17:30:00Z">
              <w:rPr/>
            </w:rPrChange>
          </w:rPr>
          <w:t>),</w:t>
        </w:r>
      </w:ins>
    </w:p>
    <w:p w14:paraId="57EC6C1E" w14:textId="77777777" w:rsidR="00022ABB" w:rsidRPr="00022ABB" w:rsidRDefault="00022ABB">
      <w:pPr>
        <w:pStyle w:val="HTMLPreformatted"/>
        <w:divId w:val="585384335"/>
        <w:rPr>
          <w:ins w:id="13127" w:author="shorny" w:date="2014-06-09T17:29:00Z"/>
          <w:sz w:val="18"/>
          <w:rPrChange w:id="13128" w:author="shorny" w:date="2014-06-09T17:30:00Z">
            <w:rPr>
              <w:ins w:id="13129" w:author="shorny" w:date="2014-06-09T17:29:00Z"/>
            </w:rPr>
          </w:rPrChange>
        </w:rPr>
      </w:pPr>
      <w:ins w:id="13130" w:author="shorny" w:date="2014-06-09T17:29:00Z">
        <w:r w:rsidRPr="00022ABB">
          <w:rPr>
            <w:sz w:val="18"/>
            <w:rPrChange w:id="13131" w:author="shorny" w:date="2014-06-09T17:30:00Z">
              <w:rPr/>
            </w:rPrChange>
          </w:rPr>
          <w:t>(</w:t>
        </w:r>
        <w:r w:rsidRPr="00022ABB">
          <w:rPr>
            <w:rStyle w:val="string1"/>
            <w:sz w:val="18"/>
            <w:rPrChange w:id="13132" w:author="shorny" w:date="2014-06-09T17:30:00Z">
              <w:rPr>
                <w:rStyle w:val="string1"/>
              </w:rPr>
            </w:rPrChange>
          </w:rPr>
          <w:t>'HK'</w:t>
        </w:r>
        <w:r w:rsidRPr="00022ABB">
          <w:rPr>
            <w:sz w:val="18"/>
            <w:rPrChange w:id="13133" w:author="shorny" w:date="2014-06-09T17:30:00Z">
              <w:rPr/>
            </w:rPrChange>
          </w:rPr>
          <w:t xml:space="preserve">, </w:t>
        </w:r>
        <w:r w:rsidRPr="00022ABB">
          <w:rPr>
            <w:rStyle w:val="string1"/>
            <w:sz w:val="18"/>
            <w:rPrChange w:id="13134" w:author="shorny" w:date="2014-06-09T17:30:00Z">
              <w:rPr>
                <w:rStyle w:val="string1"/>
              </w:rPr>
            </w:rPrChange>
          </w:rPr>
          <w:t>'Hong Kong'</w:t>
        </w:r>
        <w:r w:rsidRPr="00022ABB">
          <w:rPr>
            <w:sz w:val="18"/>
            <w:rPrChange w:id="13135" w:author="shorny" w:date="2014-06-09T17:30:00Z">
              <w:rPr/>
            </w:rPrChange>
          </w:rPr>
          <w:t>),</w:t>
        </w:r>
      </w:ins>
    </w:p>
    <w:p w14:paraId="23FC8FB8" w14:textId="77777777" w:rsidR="00022ABB" w:rsidRPr="00022ABB" w:rsidRDefault="00022ABB">
      <w:pPr>
        <w:pStyle w:val="HTMLPreformatted"/>
        <w:divId w:val="585384335"/>
        <w:rPr>
          <w:ins w:id="13136" w:author="shorny" w:date="2014-06-09T17:29:00Z"/>
          <w:sz w:val="18"/>
          <w:rPrChange w:id="13137" w:author="shorny" w:date="2014-06-09T17:30:00Z">
            <w:rPr>
              <w:ins w:id="13138" w:author="shorny" w:date="2014-06-09T17:29:00Z"/>
            </w:rPr>
          </w:rPrChange>
        </w:rPr>
      </w:pPr>
      <w:ins w:id="13139" w:author="shorny" w:date="2014-06-09T17:29:00Z">
        <w:r w:rsidRPr="00022ABB">
          <w:rPr>
            <w:sz w:val="18"/>
            <w:rPrChange w:id="13140" w:author="shorny" w:date="2014-06-09T17:30:00Z">
              <w:rPr/>
            </w:rPrChange>
          </w:rPr>
          <w:t>(</w:t>
        </w:r>
        <w:r w:rsidRPr="00022ABB">
          <w:rPr>
            <w:rStyle w:val="string1"/>
            <w:sz w:val="18"/>
            <w:rPrChange w:id="13141" w:author="shorny" w:date="2014-06-09T17:30:00Z">
              <w:rPr>
                <w:rStyle w:val="string1"/>
              </w:rPr>
            </w:rPrChange>
          </w:rPr>
          <w:t>'HM'</w:t>
        </w:r>
        <w:r w:rsidRPr="00022ABB">
          <w:rPr>
            <w:sz w:val="18"/>
            <w:rPrChange w:id="13142" w:author="shorny" w:date="2014-06-09T17:30:00Z">
              <w:rPr/>
            </w:rPrChange>
          </w:rPr>
          <w:t xml:space="preserve">, </w:t>
        </w:r>
        <w:r w:rsidRPr="00022ABB">
          <w:rPr>
            <w:rStyle w:val="string1"/>
            <w:sz w:val="18"/>
            <w:rPrChange w:id="13143" w:author="shorny" w:date="2014-06-09T17:30:00Z">
              <w:rPr>
                <w:rStyle w:val="string1"/>
              </w:rPr>
            </w:rPrChange>
          </w:rPr>
          <w:t>'Heard Island and McDonald Islands'</w:t>
        </w:r>
        <w:r w:rsidRPr="00022ABB">
          <w:rPr>
            <w:sz w:val="18"/>
            <w:rPrChange w:id="13144" w:author="shorny" w:date="2014-06-09T17:30:00Z">
              <w:rPr/>
            </w:rPrChange>
          </w:rPr>
          <w:t>),</w:t>
        </w:r>
      </w:ins>
    </w:p>
    <w:p w14:paraId="2B225100" w14:textId="77777777" w:rsidR="00022ABB" w:rsidRPr="00022ABB" w:rsidRDefault="00022ABB">
      <w:pPr>
        <w:pStyle w:val="HTMLPreformatted"/>
        <w:divId w:val="585384335"/>
        <w:rPr>
          <w:ins w:id="13145" w:author="shorny" w:date="2014-06-09T17:29:00Z"/>
          <w:sz w:val="18"/>
          <w:rPrChange w:id="13146" w:author="shorny" w:date="2014-06-09T17:30:00Z">
            <w:rPr>
              <w:ins w:id="13147" w:author="shorny" w:date="2014-06-09T17:29:00Z"/>
            </w:rPr>
          </w:rPrChange>
        </w:rPr>
      </w:pPr>
      <w:ins w:id="13148" w:author="shorny" w:date="2014-06-09T17:29:00Z">
        <w:r w:rsidRPr="00022ABB">
          <w:rPr>
            <w:sz w:val="18"/>
            <w:rPrChange w:id="13149" w:author="shorny" w:date="2014-06-09T17:30:00Z">
              <w:rPr/>
            </w:rPrChange>
          </w:rPr>
          <w:t>(</w:t>
        </w:r>
        <w:r w:rsidRPr="00022ABB">
          <w:rPr>
            <w:rStyle w:val="string1"/>
            <w:sz w:val="18"/>
            <w:rPrChange w:id="13150" w:author="shorny" w:date="2014-06-09T17:30:00Z">
              <w:rPr>
                <w:rStyle w:val="string1"/>
              </w:rPr>
            </w:rPrChange>
          </w:rPr>
          <w:t>'HN'</w:t>
        </w:r>
        <w:r w:rsidRPr="00022ABB">
          <w:rPr>
            <w:sz w:val="18"/>
            <w:rPrChange w:id="13151" w:author="shorny" w:date="2014-06-09T17:30:00Z">
              <w:rPr/>
            </w:rPrChange>
          </w:rPr>
          <w:t xml:space="preserve">, </w:t>
        </w:r>
        <w:r w:rsidRPr="00022ABB">
          <w:rPr>
            <w:rStyle w:val="string1"/>
            <w:sz w:val="18"/>
            <w:rPrChange w:id="13152" w:author="shorny" w:date="2014-06-09T17:30:00Z">
              <w:rPr>
                <w:rStyle w:val="string1"/>
              </w:rPr>
            </w:rPrChange>
          </w:rPr>
          <w:t>'Honduras'</w:t>
        </w:r>
        <w:r w:rsidRPr="00022ABB">
          <w:rPr>
            <w:sz w:val="18"/>
            <w:rPrChange w:id="13153" w:author="shorny" w:date="2014-06-09T17:30:00Z">
              <w:rPr/>
            </w:rPrChange>
          </w:rPr>
          <w:t>),</w:t>
        </w:r>
      </w:ins>
    </w:p>
    <w:p w14:paraId="5E8A2798" w14:textId="77777777" w:rsidR="00022ABB" w:rsidRPr="00022ABB" w:rsidRDefault="00022ABB">
      <w:pPr>
        <w:pStyle w:val="HTMLPreformatted"/>
        <w:divId w:val="585384335"/>
        <w:rPr>
          <w:ins w:id="13154" w:author="shorny" w:date="2014-06-09T17:29:00Z"/>
          <w:sz w:val="18"/>
          <w:rPrChange w:id="13155" w:author="shorny" w:date="2014-06-09T17:30:00Z">
            <w:rPr>
              <w:ins w:id="13156" w:author="shorny" w:date="2014-06-09T17:29:00Z"/>
            </w:rPr>
          </w:rPrChange>
        </w:rPr>
      </w:pPr>
      <w:ins w:id="13157" w:author="shorny" w:date="2014-06-09T17:29:00Z">
        <w:r w:rsidRPr="00022ABB">
          <w:rPr>
            <w:sz w:val="18"/>
            <w:rPrChange w:id="13158" w:author="shorny" w:date="2014-06-09T17:30:00Z">
              <w:rPr/>
            </w:rPrChange>
          </w:rPr>
          <w:t>(</w:t>
        </w:r>
        <w:r w:rsidRPr="00022ABB">
          <w:rPr>
            <w:rStyle w:val="string1"/>
            <w:sz w:val="18"/>
            <w:rPrChange w:id="13159" w:author="shorny" w:date="2014-06-09T17:30:00Z">
              <w:rPr>
                <w:rStyle w:val="string1"/>
              </w:rPr>
            </w:rPrChange>
          </w:rPr>
          <w:t>'HR'</w:t>
        </w:r>
        <w:r w:rsidRPr="00022ABB">
          <w:rPr>
            <w:sz w:val="18"/>
            <w:rPrChange w:id="13160" w:author="shorny" w:date="2014-06-09T17:30:00Z">
              <w:rPr/>
            </w:rPrChange>
          </w:rPr>
          <w:t xml:space="preserve">, </w:t>
        </w:r>
        <w:r w:rsidRPr="00022ABB">
          <w:rPr>
            <w:rStyle w:val="string1"/>
            <w:sz w:val="18"/>
            <w:rPrChange w:id="13161" w:author="shorny" w:date="2014-06-09T17:30:00Z">
              <w:rPr>
                <w:rStyle w:val="string1"/>
              </w:rPr>
            </w:rPrChange>
          </w:rPr>
          <w:t>'Croatia'</w:t>
        </w:r>
        <w:r w:rsidRPr="00022ABB">
          <w:rPr>
            <w:sz w:val="18"/>
            <w:rPrChange w:id="13162" w:author="shorny" w:date="2014-06-09T17:30:00Z">
              <w:rPr/>
            </w:rPrChange>
          </w:rPr>
          <w:t>),</w:t>
        </w:r>
      </w:ins>
    </w:p>
    <w:p w14:paraId="751DCDB4" w14:textId="77777777" w:rsidR="00022ABB" w:rsidRPr="00022ABB" w:rsidRDefault="00022ABB">
      <w:pPr>
        <w:pStyle w:val="HTMLPreformatted"/>
        <w:divId w:val="585384335"/>
        <w:rPr>
          <w:ins w:id="13163" w:author="shorny" w:date="2014-06-09T17:29:00Z"/>
          <w:sz w:val="18"/>
          <w:rPrChange w:id="13164" w:author="shorny" w:date="2014-06-09T17:30:00Z">
            <w:rPr>
              <w:ins w:id="13165" w:author="shorny" w:date="2014-06-09T17:29:00Z"/>
            </w:rPr>
          </w:rPrChange>
        </w:rPr>
      </w:pPr>
      <w:ins w:id="13166" w:author="shorny" w:date="2014-06-09T17:29:00Z">
        <w:r w:rsidRPr="00022ABB">
          <w:rPr>
            <w:sz w:val="18"/>
            <w:rPrChange w:id="13167" w:author="shorny" w:date="2014-06-09T17:30:00Z">
              <w:rPr/>
            </w:rPrChange>
          </w:rPr>
          <w:t>(</w:t>
        </w:r>
        <w:r w:rsidRPr="00022ABB">
          <w:rPr>
            <w:rStyle w:val="string1"/>
            <w:sz w:val="18"/>
            <w:rPrChange w:id="13168" w:author="shorny" w:date="2014-06-09T17:30:00Z">
              <w:rPr>
                <w:rStyle w:val="string1"/>
              </w:rPr>
            </w:rPrChange>
          </w:rPr>
          <w:t>'HT'</w:t>
        </w:r>
        <w:r w:rsidRPr="00022ABB">
          <w:rPr>
            <w:sz w:val="18"/>
            <w:rPrChange w:id="13169" w:author="shorny" w:date="2014-06-09T17:30:00Z">
              <w:rPr/>
            </w:rPrChange>
          </w:rPr>
          <w:t xml:space="preserve">, </w:t>
        </w:r>
        <w:r w:rsidRPr="00022ABB">
          <w:rPr>
            <w:rStyle w:val="string1"/>
            <w:sz w:val="18"/>
            <w:rPrChange w:id="13170" w:author="shorny" w:date="2014-06-09T17:30:00Z">
              <w:rPr>
                <w:rStyle w:val="string1"/>
              </w:rPr>
            </w:rPrChange>
          </w:rPr>
          <w:t>'Haiti'</w:t>
        </w:r>
        <w:r w:rsidRPr="00022ABB">
          <w:rPr>
            <w:sz w:val="18"/>
            <w:rPrChange w:id="13171" w:author="shorny" w:date="2014-06-09T17:30:00Z">
              <w:rPr/>
            </w:rPrChange>
          </w:rPr>
          <w:t>),</w:t>
        </w:r>
      </w:ins>
    </w:p>
    <w:p w14:paraId="13696A47" w14:textId="77777777" w:rsidR="00022ABB" w:rsidRPr="00022ABB" w:rsidRDefault="00022ABB">
      <w:pPr>
        <w:pStyle w:val="HTMLPreformatted"/>
        <w:divId w:val="585384335"/>
        <w:rPr>
          <w:ins w:id="13172" w:author="shorny" w:date="2014-06-09T17:29:00Z"/>
          <w:sz w:val="18"/>
          <w:rPrChange w:id="13173" w:author="shorny" w:date="2014-06-09T17:30:00Z">
            <w:rPr>
              <w:ins w:id="13174" w:author="shorny" w:date="2014-06-09T17:29:00Z"/>
            </w:rPr>
          </w:rPrChange>
        </w:rPr>
      </w:pPr>
      <w:ins w:id="13175" w:author="shorny" w:date="2014-06-09T17:29:00Z">
        <w:r w:rsidRPr="00022ABB">
          <w:rPr>
            <w:sz w:val="18"/>
            <w:rPrChange w:id="13176" w:author="shorny" w:date="2014-06-09T17:30:00Z">
              <w:rPr/>
            </w:rPrChange>
          </w:rPr>
          <w:t>(</w:t>
        </w:r>
        <w:r w:rsidRPr="00022ABB">
          <w:rPr>
            <w:rStyle w:val="string1"/>
            <w:sz w:val="18"/>
            <w:rPrChange w:id="13177" w:author="shorny" w:date="2014-06-09T17:30:00Z">
              <w:rPr>
                <w:rStyle w:val="string1"/>
              </w:rPr>
            </w:rPrChange>
          </w:rPr>
          <w:t>'HU'</w:t>
        </w:r>
        <w:r w:rsidRPr="00022ABB">
          <w:rPr>
            <w:sz w:val="18"/>
            <w:rPrChange w:id="13178" w:author="shorny" w:date="2014-06-09T17:30:00Z">
              <w:rPr/>
            </w:rPrChange>
          </w:rPr>
          <w:t xml:space="preserve">, </w:t>
        </w:r>
        <w:r w:rsidRPr="00022ABB">
          <w:rPr>
            <w:rStyle w:val="string1"/>
            <w:sz w:val="18"/>
            <w:rPrChange w:id="13179" w:author="shorny" w:date="2014-06-09T17:30:00Z">
              <w:rPr>
                <w:rStyle w:val="string1"/>
              </w:rPr>
            </w:rPrChange>
          </w:rPr>
          <w:t>'Hungary'</w:t>
        </w:r>
        <w:r w:rsidRPr="00022ABB">
          <w:rPr>
            <w:sz w:val="18"/>
            <w:rPrChange w:id="13180" w:author="shorny" w:date="2014-06-09T17:30:00Z">
              <w:rPr/>
            </w:rPrChange>
          </w:rPr>
          <w:t>),</w:t>
        </w:r>
      </w:ins>
    </w:p>
    <w:p w14:paraId="4E1EF13F" w14:textId="77777777" w:rsidR="00022ABB" w:rsidRPr="00022ABB" w:rsidRDefault="00022ABB">
      <w:pPr>
        <w:pStyle w:val="HTMLPreformatted"/>
        <w:divId w:val="585384335"/>
        <w:rPr>
          <w:ins w:id="13181" w:author="shorny" w:date="2014-06-09T17:29:00Z"/>
          <w:sz w:val="18"/>
          <w:rPrChange w:id="13182" w:author="shorny" w:date="2014-06-09T17:30:00Z">
            <w:rPr>
              <w:ins w:id="13183" w:author="shorny" w:date="2014-06-09T17:29:00Z"/>
            </w:rPr>
          </w:rPrChange>
        </w:rPr>
      </w:pPr>
      <w:ins w:id="13184" w:author="shorny" w:date="2014-06-09T17:29:00Z">
        <w:r w:rsidRPr="00022ABB">
          <w:rPr>
            <w:sz w:val="18"/>
            <w:rPrChange w:id="13185" w:author="shorny" w:date="2014-06-09T17:30:00Z">
              <w:rPr/>
            </w:rPrChange>
          </w:rPr>
          <w:t>(</w:t>
        </w:r>
        <w:r w:rsidRPr="00022ABB">
          <w:rPr>
            <w:rStyle w:val="string1"/>
            <w:sz w:val="18"/>
            <w:rPrChange w:id="13186" w:author="shorny" w:date="2014-06-09T17:30:00Z">
              <w:rPr>
                <w:rStyle w:val="string1"/>
              </w:rPr>
            </w:rPrChange>
          </w:rPr>
          <w:t>'ID'</w:t>
        </w:r>
        <w:r w:rsidRPr="00022ABB">
          <w:rPr>
            <w:sz w:val="18"/>
            <w:rPrChange w:id="13187" w:author="shorny" w:date="2014-06-09T17:30:00Z">
              <w:rPr/>
            </w:rPrChange>
          </w:rPr>
          <w:t xml:space="preserve">, </w:t>
        </w:r>
        <w:r w:rsidRPr="00022ABB">
          <w:rPr>
            <w:rStyle w:val="string1"/>
            <w:sz w:val="18"/>
            <w:rPrChange w:id="13188" w:author="shorny" w:date="2014-06-09T17:30:00Z">
              <w:rPr>
                <w:rStyle w:val="string1"/>
              </w:rPr>
            </w:rPrChange>
          </w:rPr>
          <w:t>'Indonesia'</w:t>
        </w:r>
        <w:r w:rsidRPr="00022ABB">
          <w:rPr>
            <w:sz w:val="18"/>
            <w:rPrChange w:id="13189" w:author="shorny" w:date="2014-06-09T17:30:00Z">
              <w:rPr/>
            </w:rPrChange>
          </w:rPr>
          <w:t>),</w:t>
        </w:r>
      </w:ins>
    </w:p>
    <w:p w14:paraId="1419D45B" w14:textId="77777777" w:rsidR="00022ABB" w:rsidRPr="00022ABB" w:rsidRDefault="00022ABB">
      <w:pPr>
        <w:pStyle w:val="HTMLPreformatted"/>
        <w:divId w:val="585384335"/>
        <w:rPr>
          <w:ins w:id="13190" w:author="shorny" w:date="2014-06-09T17:29:00Z"/>
          <w:sz w:val="18"/>
          <w:rPrChange w:id="13191" w:author="shorny" w:date="2014-06-09T17:30:00Z">
            <w:rPr>
              <w:ins w:id="13192" w:author="shorny" w:date="2014-06-09T17:29:00Z"/>
            </w:rPr>
          </w:rPrChange>
        </w:rPr>
      </w:pPr>
      <w:ins w:id="13193" w:author="shorny" w:date="2014-06-09T17:29:00Z">
        <w:r w:rsidRPr="00022ABB">
          <w:rPr>
            <w:sz w:val="18"/>
            <w:rPrChange w:id="13194" w:author="shorny" w:date="2014-06-09T17:30:00Z">
              <w:rPr/>
            </w:rPrChange>
          </w:rPr>
          <w:t>(</w:t>
        </w:r>
        <w:r w:rsidRPr="00022ABB">
          <w:rPr>
            <w:rStyle w:val="string1"/>
            <w:sz w:val="18"/>
            <w:rPrChange w:id="13195" w:author="shorny" w:date="2014-06-09T17:30:00Z">
              <w:rPr>
                <w:rStyle w:val="string1"/>
              </w:rPr>
            </w:rPrChange>
          </w:rPr>
          <w:t>'IE'</w:t>
        </w:r>
        <w:r w:rsidRPr="00022ABB">
          <w:rPr>
            <w:sz w:val="18"/>
            <w:rPrChange w:id="13196" w:author="shorny" w:date="2014-06-09T17:30:00Z">
              <w:rPr/>
            </w:rPrChange>
          </w:rPr>
          <w:t xml:space="preserve">, </w:t>
        </w:r>
        <w:r w:rsidRPr="00022ABB">
          <w:rPr>
            <w:rStyle w:val="string1"/>
            <w:sz w:val="18"/>
            <w:rPrChange w:id="13197" w:author="shorny" w:date="2014-06-09T17:30:00Z">
              <w:rPr>
                <w:rStyle w:val="string1"/>
              </w:rPr>
            </w:rPrChange>
          </w:rPr>
          <w:t>'Ireland'</w:t>
        </w:r>
        <w:r w:rsidRPr="00022ABB">
          <w:rPr>
            <w:sz w:val="18"/>
            <w:rPrChange w:id="13198" w:author="shorny" w:date="2014-06-09T17:30:00Z">
              <w:rPr/>
            </w:rPrChange>
          </w:rPr>
          <w:t>),</w:t>
        </w:r>
      </w:ins>
    </w:p>
    <w:p w14:paraId="3DF47210" w14:textId="77777777" w:rsidR="00022ABB" w:rsidRPr="00022ABB" w:rsidRDefault="00022ABB">
      <w:pPr>
        <w:pStyle w:val="HTMLPreformatted"/>
        <w:divId w:val="585384335"/>
        <w:rPr>
          <w:ins w:id="13199" w:author="shorny" w:date="2014-06-09T17:29:00Z"/>
          <w:sz w:val="18"/>
          <w:rPrChange w:id="13200" w:author="shorny" w:date="2014-06-09T17:30:00Z">
            <w:rPr>
              <w:ins w:id="13201" w:author="shorny" w:date="2014-06-09T17:29:00Z"/>
            </w:rPr>
          </w:rPrChange>
        </w:rPr>
      </w:pPr>
      <w:ins w:id="13202" w:author="shorny" w:date="2014-06-09T17:29:00Z">
        <w:r w:rsidRPr="00022ABB">
          <w:rPr>
            <w:sz w:val="18"/>
            <w:rPrChange w:id="13203" w:author="shorny" w:date="2014-06-09T17:30:00Z">
              <w:rPr/>
            </w:rPrChange>
          </w:rPr>
          <w:t>(</w:t>
        </w:r>
        <w:r w:rsidRPr="00022ABB">
          <w:rPr>
            <w:rStyle w:val="string1"/>
            <w:sz w:val="18"/>
            <w:rPrChange w:id="13204" w:author="shorny" w:date="2014-06-09T17:30:00Z">
              <w:rPr>
                <w:rStyle w:val="string1"/>
              </w:rPr>
            </w:rPrChange>
          </w:rPr>
          <w:t>'IL'</w:t>
        </w:r>
        <w:r w:rsidRPr="00022ABB">
          <w:rPr>
            <w:sz w:val="18"/>
            <w:rPrChange w:id="13205" w:author="shorny" w:date="2014-06-09T17:30:00Z">
              <w:rPr/>
            </w:rPrChange>
          </w:rPr>
          <w:t xml:space="preserve">, </w:t>
        </w:r>
        <w:r w:rsidRPr="00022ABB">
          <w:rPr>
            <w:rStyle w:val="string1"/>
            <w:sz w:val="18"/>
            <w:rPrChange w:id="13206" w:author="shorny" w:date="2014-06-09T17:30:00Z">
              <w:rPr>
                <w:rStyle w:val="string1"/>
              </w:rPr>
            </w:rPrChange>
          </w:rPr>
          <w:t>'Israel'</w:t>
        </w:r>
        <w:r w:rsidRPr="00022ABB">
          <w:rPr>
            <w:sz w:val="18"/>
            <w:rPrChange w:id="13207" w:author="shorny" w:date="2014-06-09T17:30:00Z">
              <w:rPr/>
            </w:rPrChange>
          </w:rPr>
          <w:t>),</w:t>
        </w:r>
      </w:ins>
    </w:p>
    <w:p w14:paraId="65C8A2D5" w14:textId="77777777" w:rsidR="00022ABB" w:rsidRPr="00022ABB" w:rsidRDefault="00022ABB">
      <w:pPr>
        <w:pStyle w:val="HTMLPreformatted"/>
        <w:divId w:val="585384335"/>
        <w:rPr>
          <w:ins w:id="13208" w:author="shorny" w:date="2014-06-09T17:29:00Z"/>
          <w:sz w:val="18"/>
          <w:rPrChange w:id="13209" w:author="shorny" w:date="2014-06-09T17:30:00Z">
            <w:rPr>
              <w:ins w:id="13210" w:author="shorny" w:date="2014-06-09T17:29:00Z"/>
            </w:rPr>
          </w:rPrChange>
        </w:rPr>
      </w:pPr>
      <w:ins w:id="13211" w:author="shorny" w:date="2014-06-09T17:29:00Z">
        <w:r w:rsidRPr="00022ABB">
          <w:rPr>
            <w:sz w:val="18"/>
            <w:rPrChange w:id="13212" w:author="shorny" w:date="2014-06-09T17:30:00Z">
              <w:rPr/>
            </w:rPrChange>
          </w:rPr>
          <w:t>(</w:t>
        </w:r>
        <w:r w:rsidRPr="00022ABB">
          <w:rPr>
            <w:rStyle w:val="string1"/>
            <w:sz w:val="18"/>
            <w:rPrChange w:id="13213" w:author="shorny" w:date="2014-06-09T17:30:00Z">
              <w:rPr>
                <w:rStyle w:val="string1"/>
              </w:rPr>
            </w:rPrChange>
          </w:rPr>
          <w:t>'IM'</w:t>
        </w:r>
        <w:r w:rsidRPr="00022ABB">
          <w:rPr>
            <w:sz w:val="18"/>
            <w:rPrChange w:id="13214" w:author="shorny" w:date="2014-06-09T17:30:00Z">
              <w:rPr/>
            </w:rPrChange>
          </w:rPr>
          <w:t xml:space="preserve">, </w:t>
        </w:r>
        <w:r w:rsidRPr="00022ABB">
          <w:rPr>
            <w:rStyle w:val="string1"/>
            <w:sz w:val="18"/>
            <w:rPrChange w:id="13215" w:author="shorny" w:date="2014-06-09T17:30:00Z">
              <w:rPr>
                <w:rStyle w:val="string1"/>
              </w:rPr>
            </w:rPrChange>
          </w:rPr>
          <w:t>'Isle of Man'</w:t>
        </w:r>
        <w:r w:rsidRPr="00022ABB">
          <w:rPr>
            <w:sz w:val="18"/>
            <w:rPrChange w:id="13216" w:author="shorny" w:date="2014-06-09T17:30:00Z">
              <w:rPr/>
            </w:rPrChange>
          </w:rPr>
          <w:t>),</w:t>
        </w:r>
      </w:ins>
    </w:p>
    <w:p w14:paraId="5D1BA91B" w14:textId="77777777" w:rsidR="00022ABB" w:rsidRPr="00022ABB" w:rsidRDefault="00022ABB">
      <w:pPr>
        <w:pStyle w:val="HTMLPreformatted"/>
        <w:divId w:val="585384335"/>
        <w:rPr>
          <w:ins w:id="13217" w:author="shorny" w:date="2014-06-09T17:29:00Z"/>
          <w:sz w:val="18"/>
          <w:rPrChange w:id="13218" w:author="shorny" w:date="2014-06-09T17:30:00Z">
            <w:rPr>
              <w:ins w:id="13219" w:author="shorny" w:date="2014-06-09T17:29:00Z"/>
            </w:rPr>
          </w:rPrChange>
        </w:rPr>
      </w:pPr>
      <w:ins w:id="13220" w:author="shorny" w:date="2014-06-09T17:29:00Z">
        <w:r w:rsidRPr="00022ABB">
          <w:rPr>
            <w:sz w:val="18"/>
            <w:rPrChange w:id="13221" w:author="shorny" w:date="2014-06-09T17:30:00Z">
              <w:rPr/>
            </w:rPrChange>
          </w:rPr>
          <w:t>(</w:t>
        </w:r>
        <w:r w:rsidRPr="00022ABB">
          <w:rPr>
            <w:rStyle w:val="string1"/>
            <w:sz w:val="18"/>
            <w:rPrChange w:id="13222" w:author="shorny" w:date="2014-06-09T17:30:00Z">
              <w:rPr>
                <w:rStyle w:val="string1"/>
              </w:rPr>
            </w:rPrChange>
          </w:rPr>
          <w:t>'IN'</w:t>
        </w:r>
        <w:r w:rsidRPr="00022ABB">
          <w:rPr>
            <w:sz w:val="18"/>
            <w:rPrChange w:id="13223" w:author="shorny" w:date="2014-06-09T17:30:00Z">
              <w:rPr/>
            </w:rPrChange>
          </w:rPr>
          <w:t xml:space="preserve">, </w:t>
        </w:r>
        <w:r w:rsidRPr="00022ABB">
          <w:rPr>
            <w:rStyle w:val="string1"/>
            <w:sz w:val="18"/>
            <w:rPrChange w:id="13224" w:author="shorny" w:date="2014-06-09T17:30:00Z">
              <w:rPr>
                <w:rStyle w:val="string1"/>
              </w:rPr>
            </w:rPrChange>
          </w:rPr>
          <w:t>'India'</w:t>
        </w:r>
        <w:r w:rsidRPr="00022ABB">
          <w:rPr>
            <w:sz w:val="18"/>
            <w:rPrChange w:id="13225" w:author="shorny" w:date="2014-06-09T17:30:00Z">
              <w:rPr/>
            </w:rPrChange>
          </w:rPr>
          <w:t>),</w:t>
        </w:r>
      </w:ins>
    </w:p>
    <w:p w14:paraId="093367F3" w14:textId="77777777" w:rsidR="00022ABB" w:rsidRPr="00022ABB" w:rsidRDefault="00022ABB">
      <w:pPr>
        <w:pStyle w:val="HTMLPreformatted"/>
        <w:divId w:val="585384335"/>
        <w:rPr>
          <w:ins w:id="13226" w:author="shorny" w:date="2014-06-09T17:29:00Z"/>
          <w:sz w:val="18"/>
          <w:rPrChange w:id="13227" w:author="shorny" w:date="2014-06-09T17:30:00Z">
            <w:rPr>
              <w:ins w:id="13228" w:author="shorny" w:date="2014-06-09T17:29:00Z"/>
            </w:rPr>
          </w:rPrChange>
        </w:rPr>
      </w:pPr>
      <w:ins w:id="13229" w:author="shorny" w:date="2014-06-09T17:29:00Z">
        <w:r w:rsidRPr="00022ABB">
          <w:rPr>
            <w:sz w:val="18"/>
            <w:rPrChange w:id="13230" w:author="shorny" w:date="2014-06-09T17:30:00Z">
              <w:rPr/>
            </w:rPrChange>
          </w:rPr>
          <w:t>(</w:t>
        </w:r>
        <w:r w:rsidRPr="00022ABB">
          <w:rPr>
            <w:rStyle w:val="string1"/>
            <w:sz w:val="18"/>
            <w:rPrChange w:id="13231" w:author="shorny" w:date="2014-06-09T17:30:00Z">
              <w:rPr>
                <w:rStyle w:val="string1"/>
              </w:rPr>
            </w:rPrChange>
          </w:rPr>
          <w:t>'IO'</w:t>
        </w:r>
        <w:r w:rsidRPr="00022ABB">
          <w:rPr>
            <w:sz w:val="18"/>
            <w:rPrChange w:id="13232" w:author="shorny" w:date="2014-06-09T17:30:00Z">
              <w:rPr/>
            </w:rPrChange>
          </w:rPr>
          <w:t xml:space="preserve">, </w:t>
        </w:r>
        <w:r w:rsidRPr="00022ABB">
          <w:rPr>
            <w:rStyle w:val="string1"/>
            <w:sz w:val="18"/>
            <w:rPrChange w:id="13233" w:author="shorny" w:date="2014-06-09T17:30:00Z">
              <w:rPr>
                <w:rStyle w:val="string1"/>
              </w:rPr>
            </w:rPrChange>
          </w:rPr>
          <w:t>'British Indian Ocean Territory'</w:t>
        </w:r>
        <w:r w:rsidRPr="00022ABB">
          <w:rPr>
            <w:sz w:val="18"/>
            <w:rPrChange w:id="13234" w:author="shorny" w:date="2014-06-09T17:30:00Z">
              <w:rPr/>
            </w:rPrChange>
          </w:rPr>
          <w:t>),</w:t>
        </w:r>
      </w:ins>
    </w:p>
    <w:p w14:paraId="1427816A" w14:textId="77777777" w:rsidR="00022ABB" w:rsidRPr="00022ABB" w:rsidRDefault="00022ABB">
      <w:pPr>
        <w:pStyle w:val="HTMLPreformatted"/>
        <w:divId w:val="585384335"/>
        <w:rPr>
          <w:ins w:id="13235" w:author="shorny" w:date="2014-06-09T17:29:00Z"/>
          <w:sz w:val="18"/>
          <w:rPrChange w:id="13236" w:author="shorny" w:date="2014-06-09T17:30:00Z">
            <w:rPr>
              <w:ins w:id="13237" w:author="shorny" w:date="2014-06-09T17:29:00Z"/>
            </w:rPr>
          </w:rPrChange>
        </w:rPr>
      </w:pPr>
      <w:ins w:id="13238" w:author="shorny" w:date="2014-06-09T17:29:00Z">
        <w:r w:rsidRPr="00022ABB">
          <w:rPr>
            <w:sz w:val="18"/>
            <w:rPrChange w:id="13239" w:author="shorny" w:date="2014-06-09T17:30:00Z">
              <w:rPr/>
            </w:rPrChange>
          </w:rPr>
          <w:t>(</w:t>
        </w:r>
        <w:r w:rsidRPr="00022ABB">
          <w:rPr>
            <w:rStyle w:val="string1"/>
            <w:sz w:val="18"/>
            <w:rPrChange w:id="13240" w:author="shorny" w:date="2014-06-09T17:30:00Z">
              <w:rPr>
                <w:rStyle w:val="string1"/>
              </w:rPr>
            </w:rPrChange>
          </w:rPr>
          <w:t>'IQ'</w:t>
        </w:r>
        <w:r w:rsidRPr="00022ABB">
          <w:rPr>
            <w:sz w:val="18"/>
            <w:rPrChange w:id="13241" w:author="shorny" w:date="2014-06-09T17:30:00Z">
              <w:rPr/>
            </w:rPrChange>
          </w:rPr>
          <w:t xml:space="preserve">, </w:t>
        </w:r>
        <w:r w:rsidRPr="00022ABB">
          <w:rPr>
            <w:rStyle w:val="string1"/>
            <w:sz w:val="18"/>
            <w:rPrChange w:id="13242" w:author="shorny" w:date="2014-06-09T17:30:00Z">
              <w:rPr>
                <w:rStyle w:val="string1"/>
              </w:rPr>
            </w:rPrChange>
          </w:rPr>
          <w:t>'Iraq'</w:t>
        </w:r>
        <w:r w:rsidRPr="00022ABB">
          <w:rPr>
            <w:sz w:val="18"/>
            <w:rPrChange w:id="13243" w:author="shorny" w:date="2014-06-09T17:30:00Z">
              <w:rPr/>
            </w:rPrChange>
          </w:rPr>
          <w:t>),</w:t>
        </w:r>
      </w:ins>
    </w:p>
    <w:p w14:paraId="4A9C7275" w14:textId="77777777" w:rsidR="00022ABB" w:rsidRPr="00022ABB" w:rsidRDefault="00022ABB">
      <w:pPr>
        <w:pStyle w:val="HTMLPreformatted"/>
        <w:divId w:val="585384335"/>
        <w:rPr>
          <w:ins w:id="13244" w:author="shorny" w:date="2014-06-09T17:29:00Z"/>
          <w:sz w:val="18"/>
          <w:rPrChange w:id="13245" w:author="shorny" w:date="2014-06-09T17:30:00Z">
            <w:rPr>
              <w:ins w:id="13246" w:author="shorny" w:date="2014-06-09T17:29:00Z"/>
            </w:rPr>
          </w:rPrChange>
        </w:rPr>
      </w:pPr>
      <w:ins w:id="13247" w:author="shorny" w:date="2014-06-09T17:29:00Z">
        <w:r w:rsidRPr="00022ABB">
          <w:rPr>
            <w:sz w:val="18"/>
            <w:rPrChange w:id="13248" w:author="shorny" w:date="2014-06-09T17:30:00Z">
              <w:rPr/>
            </w:rPrChange>
          </w:rPr>
          <w:t>(</w:t>
        </w:r>
        <w:r w:rsidRPr="00022ABB">
          <w:rPr>
            <w:rStyle w:val="string1"/>
            <w:sz w:val="18"/>
            <w:rPrChange w:id="13249" w:author="shorny" w:date="2014-06-09T17:30:00Z">
              <w:rPr>
                <w:rStyle w:val="string1"/>
              </w:rPr>
            </w:rPrChange>
          </w:rPr>
          <w:t>'IR'</w:t>
        </w:r>
        <w:r w:rsidRPr="00022ABB">
          <w:rPr>
            <w:sz w:val="18"/>
            <w:rPrChange w:id="13250" w:author="shorny" w:date="2014-06-09T17:30:00Z">
              <w:rPr/>
            </w:rPrChange>
          </w:rPr>
          <w:t xml:space="preserve">, </w:t>
        </w:r>
        <w:r w:rsidRPr="00022ABB">
          <w:rPr>
            <w:rStyle w:val="string1"/>
            <w:sz w:val="18"/>
            <w:rPrChange w:id="13251" w:author="shorny" w:date="2014-06-09T17:30:00Z">
              <w:rPr>
                <w:rStyle w:val="string1"/>
              </w:rPr>
            </w:rPrChange>
          </w:rPr>
          <w:t>'Iran, Islamic Republic of'</w:t>
        </w:r>
        <w:r w:rsidRPr="00022ABB">
          <w:rPr>
            <w:sz w:val="18"/>
            <w:rPrChange w:id="13252" w:author="shorny" w:date="2014-06-09T17:30:00Z">
              <w:rPr/>
            </w:rPrChange>
          </w:rPr>
          <w:t>),</w:t>
        </w:r>
      </w:ins>
    </w:p>
    <w:p w14:paraId="6EDFE01F" w14:textId="77777777" w:rsidR="00022ABB" w:rsidRPr="00022ABB" w:rsidRDefault="00022ABB">
      <w:pPr>
        <w:pStyle w:val="HTMLPreformatted"/>
        <w:divId w:val="585384335"/>
        <w:rPr>
          <w:ins w:id="13253" w:author="shorny" w:date="2014-06-09T17:29:00Z"/>
          <w:sz w:val="18"/>
          <w:rPrChange w:id="13254" w:author="shorny" w:date="2014-06-09T17:30:00Z">
            <w:rPr>
              <w:ins w:id="13255" w:author="shorny" w:date="2014-06-09T17:29:00Z"/>
            </w:rPr>
          </w:rPrChange>
        </w:rPr>
      </w:pPr>
      <w:ins w:id="13256" w:author="shorny" w:date="2014-06-09T17:29:00Z">
        <w:r w:rsidRPr="00022ABB">
          <w:rPr>
            <w:sz w:val="18"/>
            <w:rPrChange w:id="13257" w:author="shorny" w:date="2014-06-09T17:30:00Z">
              <w:rPr/>
            </w:rPrChange>
          </w:rPr>
          <w:t>(</w:t>
        </w:r>
        <w:r w:rsidRPr="00022ABB">
          <w:rPr>
            <w:rStyle w:val="string1"/>
            <w:sz w:val="18"/>
            <w:rPrChange w:id="13258" w:author="shorny" w:date="2014-06-09T17:30:00Z">
              <w:rPr>
                <w:rStyle w:val="string1"/>
              </w:rPr>
            </w:rPrChange>
          </w:rPr>
          <w:t>'IS'</w:t>
        </w:r>
        <w:r w:rsidRPr="00022ABB">
          <w:rPr>
            <w:sz w:val="18"/>
            <w:rPrChange w:id="13259" w:author="shorny" w:date="2014-06-09T17:30:00Z">
              <w:rPr/>
            </w:rPrChange>
          </w:rPr>
          <w:t xml:space="preserve">, </w:t>
        </w:r>
        <w:r w:rsidRPr="00022ABB">
          <w:rPr>
            <w:rStyle w:val="string1"/>
            <w:sz w:val="18"/>
            <w:rPrChange w:id="13260" w:author="shorny" w:date="2014-06-09T17:30:00Z">
              <w:rPr>
                <w:rStyle w:val="string1"/>
              </w:rPr>
            </w:rPrChange>
          </w:rPr>
          <w:t>'Iceland'</w:t>
        </w:r>
        <w:r w:rsidRPr="00022ABB">
          <w:rPr>
            <w:sz w:val="18"/>
            <w:rPrChange w:id="13261" w:author="shorny" w:date="2014-06-09T17:30:00Z">
              <w:rPr/>
            </w:rPrChange>
          </w:rPr>
          <w:t>),</w:t>
        </w:r>
      </w:ins>
    </w:p>
    <w:p w14:paraId="1DA5FB80" w14:textId="77777777" w:rsidR="00022ABB" w:rsidRPr="00022ABB" w:rsidRDefault="00022ABB">
      <w:pPr>
        <w:pStyle w:val="HTMLPreformatted"/>
        <w:divId w:val="585384335"/>
        <w:rPr>
          <w:ins w:id="13262" w:author="shorny" w:date="2014-06-09T17:29:00Z"/>
          <w:sz w:val="18"/>
          <w:rPrChange w:id="13263" w:author="shorny" w:date="2014-06-09T17:30:00Z">
            <w:rPr>
              <w:ins w:id="13264" w:author="shorny" w:date="2014-06-09T17:29:00Z"/>
            </w:rPr>
          </w:rPrChange>
        </w:rPr>
      </w:pPr>
      <w:ins w:id="13265" w:author="shorny" w:date="2014-06-09T17:29:00Z">
        <w:r w:rsidRPr="00022ABB">
          <w:rPr>
            <w:sz w:val="18"/>
            <w:rPrChange w:id="13266" w:author="shorny" w:date="2014-06-09T17:30:00Z">
              <w:rPr/>
            </w:rPrChange>
          </w:rPr>
          <w:t>(</w:t>
        </w:r>
        <w:r w:rsidRPr="00022ABB">
          <w:rPr>
            <w:rStyle w:val="string1"/>
            <w:sz w:val="18"/>
            <w:rPrChange w:id="13267" w:author="shorny" w:date="2014-06-09T17:30:00Z">
              <w:rPr>
                <w:rStyle w:val="string1"/>
              </w:rPr>
            </w:rPrChange>
          </w:rPr>
          <w:t>'IT'</w:t>
        </w:r>
        <w:r w:rsidRPr="00022ABB">
          <w:rPr>
            <w:sz w:val="18"/>
            <w:rPrChange w:id="13268" w:author="shorny" w:date="2014-06-09T17:30:00Z">
              <w:rPr/>
            </w:rPrChange>
          </w:rPr>
          <w:t xml:space="preserve">, </w:t>
        </w:r>
        <w:r w:rsidRPr="00022ABB">
          <w:rPr>
            <w:rStyle w:val="string1"/>
            <w:sz w:val="18"/>
            <w:rPrChange w:id="13269" w:author="shorny" w:date="2014-06-09T17:30:00Z">
              <w:rPr>
                <w:rStyle w:val="string1"/>
              </w:rPr>
            </w:rPrChange>
          </w:rPr>
          <w:t>'Italy'</w:t>
        </w:r>
        <w:r w:rsidRPr="00022ABB">
          <w:rPr>
            <w:sz w:val="18"/>
            <w:rPrChange w:id="13270" w:author="shorny" w:date="2014-06-09T17:30:00Z">
              <w:rPr/>
            </w:rPrChange>
          </w:rPr>
          <w:t>),</w:t>
        </w:r>
      </w:ins>
    </w:p>
    <w:p w14:paraId="03AE291B" w14:textId="77777777" w:rsidR="00022ABB" w:rsidRPr="00022ABB" w:rsidRDefault="00022ABB">
      <w:pPr>
        <w:pStyle w:val="HTMLPreformatted"/>
        <w:divId w:val="585384335"/>
        <w:rPr>
          <w:ins w:id="13271" w:author="shorny" w:date="2014-06-09T17:29:00Z"/>
          <w:sz w:val="18"/>
          <w:rPrChange w:id="13272" w:author="shorny" w:date="2014-06-09T17:30:00Z">
            <w:rPr>
              <w:ins w:id="13273" w:author="shorny" w:date="2014-06-09T17:29:00Z"/>
            </w:rPr>
          </w:rPrChange>
        </w:rPr>
      </w:pPr>
      <w:ins w:id="13274" w:author="shorny" w:date="2014-06-09T17:29:00Z">
        <w:r w:rsidRPr="00022ABB">
          <w:rPr>
            <w:sz w:val="18"/>
            <w:rPrChange w:id="13275" w:author="shorny" w:date="2014-06-09T17:30:00Z">
              <w:rPr/>
            </w:rPrChange>
          </w:rPr>
          <w:t>(</w:t>
        </w:r>
        <w:r w:rsidRPr="00022ABB">
          <w:rPr>
            <w:rStyle w:val="string1"/>
            <w:sz w:val="18"/>
            <w:rPrChange w:id="13276" w:author="shorny" w:date="2014-06-09T17:30:00Z">
              <w:rPr>
                <w:rStyle w:val="string1"/>
              </w:rPr>
            </w:rPrChange>
          </w:rPr>
          <w:t>'JE'</w:t>
        </w:r>
        <w:r w:rsidRPr="00022ABB">
          <w:rPr>
            <w:sz w:val="18"/>
            <w:rPrChange w:id="13277" w:author="shorny" w:date="2014-06-09T17:30:00Z">
              <w:rPr/>
            </w:rPrChange>
          </w:rPr>
          <w:t xml:space="preserve">, </w:t>
        </w:r>
        <w:r w:rsidRPr="00022ABB">
          <w:rPr>
            <w:rStyle w:val="string1"/>
            <w:sz w:val="18"/>
            <w:rPrChange w:id="13278" w:author="shorny" w:date="2014-06-09T17:30:00Z">
              <w:rPr>
                <w:rStyle w:val="string1"/>
              </w:rPr>
            </w:rPrChange>
          </w:rPr>
          <w:t>'Jersey'</w:t>
        </w:r>
        <w:r w:rsidRPr="00022ABB">
          <w:rPr>
            <w:sz w:val="18"/>
            <w:rPrChange w:id="13279" w:author="shorny" w:date="2014-06-09T17:30:00Z">
              <w:rPr/>
            </w:rPrChange>
          </w:rPr>
          <w:t>),</w:t>
        </w:r>
      </w:ins>
    </w:p>
    <w:p w14:paraId="4B6BAED9" w14:textId="77777777" w:rsidR="00022ABB" w:rsidRPr="00022ABB" w:rsidRDefault="00022ABB">
      <w:pPr>
        <w:pStyle w:val="HTMLPreformatted"/>
        <w:divId w:val="585384335"/>
        <w:rPr>
          <w:ins w:id="13280" w:author="shorny" w:date="2014-06-09T17:29:00Z"/>
          <w:sz w:val="18"/>
          <w:rPrChange w:id="13281" w:author="shorny" w:date="2014-06-09T17:30:00Z">
            <w:rPr>
              <w:ins w:id="13282" w:author="shorny" w:date="2014-06-09T17:29:00Z"/>
            </w:rPr>
          </w:rPrChange>
        </w:rPr>
      </w:pPr>
      <w:ins w:id="13283" w:author="shorny" w:date="2014-06-09T17:29:00Z">
        <w:r w:rsidRPr="00022ABB">
          <w:rPr>
            <w:sz w:val="18"/>
            <w:rPrChange w:id="13284" w:author="shorny" w:date="2014-06-09T17:30:00Z">
              <w:rPr/>
            </w:rPrChange>
          </w:rPr>
          <w:t>(</w:t>
        </w:r>
        <w:r w:rsidRPr="00022ABB">
          <w:rPr>
            <w:rStyle w:val="string1"/>
            <w:sz w:val="18"/>
            <w:rPrChange w:id="13285" w:author="shorny" w:date="2014-06-09T17:30:00Z">
              <w:rPr>
                <w:rStyle w:val="string1"/>
              </w:rPr>
            </w:rPrChange>
          </w:rPr>
          <w:t>'JM'</w:t>
        </w:r>
        <w:r w:rsidRPr="00022ABB">
          <w:rPr>
            <w:sz w:val="18"/>
            <w:rPrChange w:id="13286" w:author="shorny" w:date="2014-06-09T17:30:00Z">
              <w:rPr/>
            </w:rPrChange>
          </w:rPr>
          <w:t xml:space="preserve">, </w:t>
        </w:r>
        <w:r w:rsidRPr="00022ABB">
          <w:rPr>
            <w:rStyle w:val="string1"/>
            <w:sz w:val="18"/>
            <w:rPrChange w:id="13287" w:author="shorny" w:date="2014-06-09T17:30:00Z">
              <w:rPr>
                <w:rStyle w:val="string1"/>
              </w:rPr>
            </w:rPrChange>
          </w:rPr>
          <w:t>'Jamaica'</w:t>
        </w:r>
        <w:r w:rsidRPr="00022ABB">
          <w:rPr>
            <w:sz w:val="18"/>
            <w:rPrChange w:id="13288" w:author="shorny" w:date="2014-06-09T17:30:00Z">
              <w:rPr/>
            </w:rPrChange>
          </w:rPr>
          <w:t>),</w:t>
        </w:r>
      </w:ins>
    </w:p>
    <w:p w14:paraId="7D1FA3F4" w14:textId="77777777" w:rsidR="00022ABB" w:rsidRPr="00022ABB" w:rsidRDefault="00022ABB">
      <w:pPr>
        <w:pStyle w:val="HTMLPreformatted"/>
        <w:divId w:val="585384335"/>
        <w:rPr>
          <w:ins w:id="13289" w:author="shorny" w:date="2014-06-09T17:29:00Z"/>
          <w:sz w:val="18"/>
          <w:rPrChange w:id="13290" w:author="shorny" w:date="2014-06-09T17:30:00Z">
            <w:rPr>
              <w:ins w:id="13291" w:author="shorny" w:date="2014-06-09T17:29:00Z"/>
            </w:rPr>
          </w:rPrChange>
        </w:rPr>
      </w:pPr>
      <w:ins w:id="13292" w:author="shorny" w:date="2014-06-09T17:29:00Z">
        <w:r w:rsidRPr="00022ABB">
          <w:rPr>
            <w:sz w:val="18"/>
            <w:rPrChange w:id="13293" w:author="shorny" w:date="2014-06-09T17:30:00Z">
              <w:rPr/>
            </w:rPrChange>
          </w:rPr>
          <w:t>(</w:t>
        </w:r>
        <w:r w:rsidRPr="00022ABB">
          <w:rPr>
            <w:rStyle w:val="string1"/>
            <w:sz w:val="18"/>
            <w:rPrChange w:id="13294" w:author="shorny" w:date="2014-06-09T17:30:00Z">
              <w:rPr>
                <w:rStyle w:val="string1"/>
              </w:rPr>
            </w:rPrChange>
          </w:rPr>
          <w:t>'JO'</w:t>
        </w:r>
        <w:r w:rsidRPr="00022ABB">
          <w:rPr>
            <w:sz w:val="18"/>
            <w:rPrChange w:id="13295" w:author="shorny" w:date="2014-06-09T17:30:00Z">
              <w:rPr/>
            </w:rPrChange>
          </w:rPr>
          <w:t xml:space="preserve">, </w:t>
        </w:r>
        <w:r w:rsidRPr="00022ABB">
          <w:rPr>
            <w:rStyle w:val="string1"/>
            <w:sz w:val="18"/>
            <w:rPrChange w:id="13296" w:author="shorny" w:date="2014-06-09T17:30:00Z">
              <w:rPr>
                <w:rStyle w:val="string1"/>
              </w:rPr>
            </w:rPrChange>
          </w:rPr>
          <w:t>'Jordan'</w:t>
        </w:r>
        <w:r w:rsidRPr="00022ABB">
          <w:rPr>
            <w:sz w:val="18"/>
            <w:rPrChange w:id="13297" w:author="shorny" w:date="2014-06-09T17:30:00Z">
              <w:rPr/>
            </w:rPrChange>
          </w:rPr>
          <w:t>),</w:t>
        </w:r>
      </w:ins>
    </w:p>
    <w:p w14:paraId="41E1C1C6" w14:textId="77777777" w:rsidR="00022ABB" w:rsidRPr="00022ABB" w:rsidRDefault="00022ABB">
      <w:pPr>
        <w:pStyle w:val="HTMLPreformatted"/>
        <w:divId w:val="585384335"/>
        <w:rPr>
          <w:ins w:id="13298" w:author="shorny" w:date="2014-06-09T17:29:00Z"/>
          <w:sz w:val="18"/>
          <w:rPrChange w:id="13299" w:author="shorny" w:date="2014-06-09T17:30:00Z">
            <w:rPr>
              <w:ins w:id="13300" w:author="shorny" w:date="2014-06-09T17:29:00Z"/>
            </w:rPr>
          </w:rPrChange>
        </w:rPr>
      </w:pPr>
      <w:ins w:id="13301" w:author="shorny" w:date="2014-06-09T17:29:00Z">
        <w:r w:rsidRPr="00022ABB">
          <w:rPr>
            <w:sz w:val="18"/>
            <w:rPrChange w:id="13302" w:author="shorny" w:date="2014-06-09T17:30:00Z">
              <w:rPr/>
            </w:rPrChange>
          </w:rPr>
          <w:t>(</w:t>
        </w:r>
        <w:r w:rsidRPr="00022ABB">
          <w:rPr>
            <w:rStyle w:val="string1"/>
            <w:sz w:val="18"/>
            <w:rPrChange w:id="13303" w:author="shorny" w:date="2014-06-09T17:30:00Z">
              <w:rPr>
                <w:rStyle w:val="string1"/>
              </w:rPr>
            </w:rPrChange>
          </w:rPr>
          <w:t>'JP'</w:t>
        </w:r>
        <w:r w:rsidRPr="00022ABB">
          <w:rPr>
            <w:sz w:val="18"/>
            <w:rPrChange w:id="13304" w:author="shorny" w:date="2014-06-09T17:30:00Z">
              <w:rPr/>
            </w:rPrChange>
          </w:rPr>
          <w:t xml:space="preserve">, </w:t>
        </w:r>
        <w:r w:rsidRPr="00022ABB">
          <w:rPr>
            <w:rStyle w:val="string1"/>
            <w:sz w:val="18"/>
            <w:rPrChange w:id="13305" w:author="shorny" w:date="2014-06-09T17:30:00Z">
              <w:rPr>
                <w:rStyle w:val="string1"/>
              </w:rPr>
            </w:rPrChange>
          </w:rPr>
          <w:t>'Japan'</w:t>
        </w:r>
        <w:r w:rsidRPr="00022ABB">
          <w:rPr>
            <w:sz w:val="18"/>
            <w:rPrChange w:id="13306" w:author="shorny" w:date="2014-06-09T17:30:00Z">
              <w:rPr/>
            </w:rPrChange>
          </w:rPr>
          <w:t>),</w:t>
        </w:r>
      </w:ins>
    </w:p>
    <w:p w14:paraId="0CD3A59F" w14:textId="77777777" w:rsidR="00022ABB" w:rsidRPr="00022ABB" w:rsidRDefault="00022ABB">
      <w:pPr>
        <w:pStyle w:val="HTMLPreformatted"/>
        <w:divId w:val="585384335"/>
        <w:rPr>
          <w:ins w:id="13307" w:author="shorny" w:date="2014-06-09T17:29:00Z"/>
          <w:sz w:val="18"/>
          <w:rPrChange w:id="13308" w:author="shorny" w:date="2014-06-09T17:30:00Z">
            <w:rPr>
              <w:ins w:id="13309" w:author="shorny" w:date="2014-06-09T17:29:00Z"/>
            </w:rPr>
          </w:rPrChange>
        </w:rPr>
      </w:pPr>
      <w:ins w:id="13310" w:author="shorny" w:date="2014-06-09T17:29:00Z">
        <w:r w:rsidRPr="00022ABB">
          <w:rPr>
            <w:sz w:val="18"/>
            <w:rPrChange w:id="13311" w:author="shorny" w:date="2014-06-09T17:30:00Z">
              <w:rPr/>
            </w:rPrChange>
          </w:rPr>
          <w:t>(</w:t>
        </w:r>
        <w:r w:rsidRPr="00022ABB">
          <w:rPr>
            <w:rStyle w:val="string1"/>
            <w:sz w:val="18"/>
            <w:rPrChange w:id="13312" w:author="shorny" w:date="2014-06-09T17:30:00Z">
              <w:rPr>
                <w:rStyle w:val="string1"/>
              </w:rPr>
            </w:rPrChange>
          </w:rPr>
          <w:t>'KE'</w:t>
        </w:r>
        <w:r w:rsidRPr="00022ABB">
          <w:rPr>
            <w:sz w:val="18"/>
            <w:rPrChange w:id="13313" w:author="shorny" w:date="2014-06-09T17:30:00Z">
              <w:rPr/>
            </w:rPrChange>
          </w:rPr>
          <w:t xml:space="preserve">, </w:t>
        </w:r>
        <w:r w:rsidRPr="00022ABB">
          <w:rPr>
            <w:rStyle w:val="string1"/>
            <w:sz w:val="18"/>
            <w:rPrChange w:id="13314" w:author="shorny" w:date="2014-06-09T17:30:00Z">
              <w:rPr>
                <w:rStyle w:val="string1"/>
              </w:rPr>
            </w:rPrChange>
          </w:rPr>
          <w:t>'Kenya'</w:t>
        </w:r>
        <w:r w:rsidRPr="00022ABB">
          <w:rPr>
            <w:sz w:val="18"/>
            <w:rPrChange w:id="13315" w:author="shorny" w:date="2014-06-09T17:30:00Z">
              <w:rPr/>
            </w:rPrChange>
          </w:rPr>
          <w:t>),</w:t>
        </w:r>
      </w:ins>
    </w:p>
    <w:p w14:paraId="2E856C53" w14:textId="77777777" w:rsidR="00022ABB" w:rsidRPr="00022ABB" w:rsidRDefault="00022ABB">
      <w:pPr>
        <w:pStyle w:val="HTMLPreformatted"/>
        <w:divId w:val="585384335"/>
        <w:rPr>
          <w:ins w:id="13316" w:author="shorny" w:date="2014-06-09T17:29:00Z"/>
          <w:sz w:val="18"/>
          <w:rPrChange w:id="13317" w:author="shorny" w:date="2014-06-09T17:30:00Z">
            <w:rPr>
              <w:ins w:id="13318" w:author="shorny" w:date="2014-06-09T17:29:00Z"/>
            </w:rPr>
          </w:rPrChange>
        </w:rPr>
      </w:pPr>
      <w:ins w:id="13319" w:author="shorny" w:date="2014-06-09T17:29:00Z">
        <w:r w:rsidRPr="00022ABB">
          <w:rPr>
            <w:sz w:val="18"/>
            <w:rPrChange w:id="13320" w:author="shorny" w:date="2014-06-09T17:30:00Z">
              <w:rPr/>
            </w:rPrChange>
          </w:rPr>
          <w:t>(</w:t>
        </w:r>
        <w:r w:rsidRPr="00022ABB">
          <w:rPr>
            <w:rStyle w:val="string1"/>
            <w:sz w:val="18"/>
            <w:rPrChange w:id="13321" w:author="shorny" w:date="2014-06-09T17:30:00Z">
              <w:rPr>
                <w:rStyle w:val="string1"/>
              </w:rPr>
            </w:rPrChange>
          </w:rPr>
          <w:t>'KG'</w:t>
        </w:r>
        <w:r w:rsidRPr="00022ABB">
          <w:rPr>
            <w:sz w:val="18"/>
            <w:rPrChange w:id="13322" w:author="shorny" w:date="2014-06-09T17:30:00Z">
              <w:rPr/>
            </w:rPrChange>
          </w:rPr>
          <w:t xml:space="preserve">, </w:t>
        </w:r>
        <w:r w:rsidRPr="00022ABB">
          <w:rPr>
            <w:rStyle w:val="string1"/>
            <w:sz w:val="18"/>
            <w:rPrChange w:id="13323" w:author="shorny" w:date="2014-06-09T17:30:00Z">
              <w:rPr>
                <w:rStyle w:val="string1"/>
              </w:rPr>
            </w:rPrChange>
          </w:rPr>
          <w:t>'Kyrgyzstan'</w:t>
        </w:r>
        <w:r w:rsidRPr="00022ABB">
          <w:rPr>
            <w:sz w:val="18"/>
            <w:rPrChange w:id="13324" w:author="shorny" w:date="2014-06-09T17:30:00Z">
              <w:rPr/>
            </w:rPrChange>
          </w:rPr>
          <w:t>),</w:t>
        </w:r>
      </w:ins>
    </w:p>
    <w:p w14:paraId="4F998265" w14:textId="77777777" w:rsidR="00022ABB" w:rsidRPr="00022ABB" w:rsidRDefault="00022ABB">
      <w:pPr>
        <w:pStyle w:val="HTMLPreformatted"/>
        <w:divId w:val="585384335"/>
        <w:rPr>
          <w:ins w:id="13325" w:author="shorny" w:date="2014-06-09T17:29:00Z"/>
          <w:sz w:val="18"/>
          <w:rPrChange w:id="13326" w:author="shorny" w:date="2014-06-09T17:30:00Z">
            <w:rPr>
              <w:ins w:id="13327" w:author="shorny" w:date="2014-06-09T17:29:00Z"/>
            </w:rPr>
          </w:rPrChange>
        </w:rPr>
      </w:pPr>
      <w:ins w:id="13328" w:author="shorny" w:date="2014-06-09T17:29:00Z">
        <w:r w:rsidRPr="00022ABB">
          <w:rPr>
            <w:sz w:val="18"/>
            <w:rPrChange w:id="13329" w:author="shorny" w:date="2014-06-09T17:30:00Z">
              <w:rPr/>
            </w:rPrChange>
          </w:rPr>
          <w:t>(</w:t>
        </w:r>
        <w:r w:rsidRPr="00022ABB">
          <w:rPr>
            <w:rStyle w:val="string1"/>
            <w:sz w:val="18"/>
            <w:rPrChange w:id="13330" w:author="shorny" w:date="2014-06-09T17:30:00Z">
              <w:rPr>
                <w:rStyle w:val="string1"/>
              </w:rPr>
            </w:rPrChange>
          </w:rPr>
          <w:t>'KH'</w:t>
        </w:r>
        <w:r w:rsidRPr="00022ABB">
          <w:rPr>
            <w:sz w:val="18"/>
            <w:rPrChange w:id="13331" w:author="shorny" w:date="2014-06-09T17:30:00Z">
              <w:rPr/>
            </w:rPrChange>
          </w:rPr>
          <w:t xml:space="preserve">, </w:t>
        </w:r>
        <w:r w:rsidRPr="00022ABB">
          <w:rPr>
            <w:rStyle w:val="string1"/>
            <w:sz w:val="18"/>
            <w:rPrChange w:id="13332" w:author="shorny" w:date="2014-06-09T17:30:00Z">
              <w:rPr>
                <w:rStyle w:val="string1"/>
              </w:rPr>
            </w:rPrChange>
          </w:rPr>
          <w:t>'Cambodia'</w:t>
        </w:r>
        <w:r w:rsidRPr="00022ABB">
          <w:rPr>
            <w:sz w:val="18"/>
            <w:rPrChange w:id="13333" w:author="shorny" w:date="2014-06-09T17:30:00Z">
              <w:rPr/>
            </w:rPrChange>
          </w:rPr>
          <w:t>),</w:t>
        </w:r>
      </w:ins>
    </w:p>
    <w:p w14:paraId="4F2C3927" w14:textId="77777777" w:rsidR="00022ABB" w:rsidRPr="00022ABB" w:rsidRDefault="00022ABB">
      <w:pPr>
        <w:pStyle w:val="HTMLPreformatted"/>
        <w:divId w:val="585384335"/>
        <w:rPr>
          <w:ins w:id="13334" w:author="shorny" w:date="2014-06-09T17:29:00Z"/>
          <w:sz w:val="18"/>
          <w:rPrChange w:id="13335" w:author="shorny" w:date="2014-06-09T17:30:00Z">
            <w:rPr>
              <w:ins w:id="13336" w:author="shorny" w:date="2014-06-09T17:29:00Z"/>
            </w:rPr>
          </w:rPrChange>
        </w:rPr>
      </w:pPr>
      <w:ins w:id="13337" w:author="shorny" w:date="2014-06-09T17:29:00Z">
        <w:r w:rsidRPr="00022ABB">
          <w:rPr>
            <w:sz w:val="18"/>
            <w:rPrChange w:id="13338" w:author="shorny" w:date="2014-06-09T17:30:00Z">
              <w:rPr/>
            </w:rPrChange>
          </w:rPr>
          <w:t>(</w:t>
        </w:r>
        <w:r w:rsidRPr="00022ABB">
          <w:rPr>
            <w:rStyle w:val="string1"/>
            <w:sz w:val="18"/>
            <w:rPrChange w:id="13339" w:author="shorny" w:date="2014-06-09T17:30:00Z">
              <w:rPr>
                <w:rStyle w:val="string1"/>
              </w:rPr>
            </w:rPrChange>
          </w:rPr>
          <w:t>'KI'</w:t>
        </w:r>
        <w:r w:rsidRPr="00022ABB">
          <w:rPr>
            <w:sz w:val="18"/>
            <w:rPrChange w:id="13340" w:author="shorny" w:date="2014-06-09T17:30:00Z">
              <w:rPr/>
            </w:rPrChange>
          </w:rPr>
          <w:t xml:space="preserve">, </w:t>
        </w:r>
        <w:r w:rsidRPr="00022ABB">
          <w:rPr>
            <w:rStyle w:val="string1"/>
            <w:sz w:val="18"/>
            <w:rPrChange w:id="13341" w:author="shorny" w:date="2014-06-09T17:30:00Z">
              <w:rPr>
                <w:rStyle w:val="string1"/>
              </w:rPr>
            </w:rPrChange>
          </w:rPr>
          <w:t>'Kiribati'</w:t>
        </w:r>
        <w:r w:rsidRPr="00022ABB">
          <w:rPr>
            <w:sz w:val="18"/>
            <w:rPrChange w:id="13342" w:author="shorny" w:date="2014-06-09T17:30:00Z">
              <w:rPr/>
            </w:rPrChange>
          </w:rPr>
          <w:t>),</w:t>
        </w:r>
      </w:ins>
    </w:p>
    <w:p w14:paraId="6E996C8D" w14:textId="77777777" w:rsidR="00022ABB" w:rsidRPr="00022ABB" w:rsidRDefault="00022ABB">
      <w:pPr>
        <w:pStyle w:val="HTMLPreformatted"/>
        <w:divId w:val="585384335"/>
        <w:rPr>
          <w:ins w:id="13343" w:author="shorny" w:date="2014-06-09T17:29:00Z"/>
          <w:sz w:val="18"/>
          <w:rPrChange w:id="13344" w:author="shorny" w:date="2014-06-09T17:30:00Z">
            <w:rPr>
              <w:ins w:id="13345" w:author="shorny" w:date="2014-06-09T17:29:00Z"/>
            </w:rPr>
          </w:rPrChange>
        </w:rPr>
      </w:pPr>
      <w:ins w:id="13346" w:author="shorny" w:date="2014-06-09T17:29:00Z">
        <w:r w:rsidRPr="00022ABB">
          <w:rPr>
            <w:sz w:val="18"/>
            <w:rPrChange w:id="13347" w:author="shorny" w:date="2014-06-09T17:30:00Z">
              <w:rPr/>
            </w:rPrChange>
          </w:rPr>
          <w:t>(</w:t>
        </w:r>
        <w:r w:rsidRPr="00022ABB">
          <w:rPr>
            <w:rStyle w:val="string1"/>
            <w:sz w:val="18"/>
            <w:rPrChange w:id="13348" w:author="shorny" w:date="2014-06-09T17:30:00Z">
              <w:rPr>
                <w:rStyle w:val="string1"/>
              </w:rPr>
            </w:rPrChange>
          </w:rPr>
          <w:t>'KM'</w:t>
        </w:r>
        <w:r w:rsidRPr="00022ABB">
          <w:rPr>
            <w:sz w:val="18"/>
            <w:rPrChange w:id="13349" w:author="shorny" w:date="2014-06-09T17:30:00Z">
              <w:rPr/>
            </w:rPrChange>
          </w:rPr>
          <w:t xml:space="preserve">, </w:t>
        </w:r>
        <w:r w:rsidRPr="00022ABB">
          <w:rPr>
            <w:rStyle w:val="string1"/>
            <w:sz w:val="18"/>
            <w:rPrChange w:id="13350" w:author="shorny" w:date="2014-06-09T17:30:00Z">
              <w:rPr>
                <w:rStyle w:val="string1"/>
              </w:rPr>
            </w:rPrChange>
          </w:rPr>
          <w:t>'Comoros'</w:t>
        </w:r>
        <w:r w:rsidRPr="00022ABB">
          <w:rPr>
            <w:sz w:val="18"/>
            <w:rPrChange w:id="13351" w:author="shorny" w:date="2014-06-09T17:30:00Z">
              <w:rPr/>
            </w:rPrChange>
          </w:rPr>
          <w:t>),</w:t>
        </w:r>
      </w:ins>
    </w:p>
    <w:p w14:paraId="0EE63FD5" w14:textId="77777777" w:rsidR="00022ABB" w:rsidRPr="00022ABB" w:rsidRDefault="00022ABB">
      <w:pPr>
        <w:pStyle w:val="HTMLPreformatted"/>
        <w:divId w:val="585384335"/>
        <w:rPr>
          <w:ins w:id="13352" w:author="shorny" w:date="2014-06-09T17:29:00Z"/>
          <w:sz w:val="18"/>
          <w:rPrChange w:id="13353" w:author="shorny" w:date="2014-06-09T17:30:00Z">
            <w:rPr>
              <w:ins w:id="13354" w:author="shorny" w:date="2014-06-09T17:29:00Z"/>
            </w:rPr>
          </w:rPrChange>
        </w:rPr>
      </w:pPr>
      <w:ins w:id="13355" w:author="shorny" w:date="2014-06-09T17:29:00Z">
        <w:r w:rsidRPr="00022ABB">
          <w:rPr>
            <w:sz w:val="18"/>
            <w:rPrChange w:id="13356" w:author="shorny" w:date="2014-06-09T17:30:00Z">
              <w:rPr/>
            </w:rPrChange>
          </w:rPr>
          <w:t>(</w:t>
        </w:r>
        <w:r w:rsidRPr="00022ABB">
          <w:rPr>
            <w:rStyle w:val="string1"/>
            <w:sz w:val="18"/>
            <w:rPrChange w:id="13357" w:author="shorny" w:date="2014-06-09T17:30:00Z">
              <w:rPr>
                <w:rStyle w:val="string1"/>
              </w:rPr>
            </w:rPrChange>
          </w:rPr>
          <w:t>'KN'</w:t>
        </w:r>
        <w:r w:rsidRPr="00022ABB">
          <w:rPr>
            <w:sz w:val="18"/>
            <w:rPrChange w:id="13358" w:author="shorny" w:date="2014-06-09T17:30:00Z">
              <w:rPr/>
            </w:rPrChange>
          </w:rPr>
          <w:t xml:space="preserve">, </w:t>
        </w:r>
        <w:r w:rsidRPr="00022ABB">
          <w:rPr>
            <w:rStyle w:val="string1"/>
            <w:sz w:val="18"/>
            <w:rPrChange w:id="13359" w:author="shorny" w:date="2014-06-09T17:30:00Z">
              <w:rPr>
                <w:rStyle w:val="string1"/>
              </w:rPr>
            </w:rPrChange>
          </w:rPr>
          <w:t>'Saint Kitts and Nevis'</w:t>
        </w:r>
        <w:r w:rsidRPr="00022ABB">
          <w:rPr>
            <w:sz w:val="18"/>
            <w:rPrChange w:id="13360" w:author="shorny" w:date="2014-06-09T17:30:00Z">
              <w:rPr/>
            </w:rPrChange>
          </w:rPr>
          <w:t>),</w:t>
        </w:r>
      </w:ins>
    </w:p>
    <w:p w14:paraId="322B835B" w14:textId="77777777" w:rsidR="00022ABB" w:rsidRPr="00022ABB" w:rsidRDefault="00022ABB">
      <w:pPr>
        <w:pStyle w:val="HTMLPreformatted"/>
        <w:divId w:val="585384335"/>
        <w:rPr>
          <w:ins w:id="13361" w:author="shorny" w:date="2014-06-09T17:29:00Z"/>
          <w:sz w:val="18"/>
          <w:rPrChange w:id="13362" w:author="shorny" w:date="2014-06-09T17:30:00Z">
            <w:rPr>
              <w:ins w:id="13363" w:author="shorny" w:date="2014-06-09T17:29:00Z"/>
            </w:rPr>
          </w:rPrChange>
        </w:rPr>
      </w:pPr>
      <w:ins w:id="13364" w:author="shorny" w:date="2014-06-09T17:29:00Z">
        <w:r w:rsidRPr="00022ABB">
          <w:rPr>
            <w:sz w:val="18"/>
            <w:rPrChange w:id="13365" w:author="shorny" w:date="2014-06-09T17:30:00Z">
              <w:rPr/>
            </w:rPrChange>
          </w:rPr>
          <w:t>(</w:t>
        </w:r>
        <w:r w:rsidRPr="00022ABB">
          <w:rPr>
            <w:rStyle w:val="string1"/>
            <w:sz w:val="18"/>
            <w:rPrChange w:id="13366" w:author="shorny" w:date="2014-06-09T17:30:00Z">
              <w:rPr>
                <w:rStyle w:val="string1"/>
              </w:rPr>
            </w:rPrChange>
          </w:rPr>
          <w:t>'KP'</w:t>
        </w:r>
        <w:r w:rsidRPr="00022ABB">
          <w:rPr>
            <w:sz w:val="18"/>
            <w:rPrChange w:id="13367" w:author="shorny" w:date="2014-06-09T17:30:00Z">
              <w:rPr/>
            </w:rPrChange>
          </w:rPr>
          <w:t xml:space="preserve">, </w:t>
        </w:r>
        <w:r w:rsidRPr="00022ABB">
          <w:rPr>
            <w:rStyle w:val="string1"/>
            <w:sz w:val="18"/>
            <w:rPrChange w:id="13368" w:author="shorny" w:date="2014-06-09T17:30:00Z">
              <w:rPr>
                <w:rStyle w:val="string1"/>
              </w:rPr>
            </w:rPrChange>
          </w:rPr>
          <w:t>'Korea, Democratic People''s Republic of'</w:t>
        </w:r>
        <w:r w:rsidRPr="00022ABB">
          <w:rPr>
            <w:sz w:val="18"/>
            <w:rPrChange w:id="13369" w:author="shorny" w:date="2014-06-09T17:30:00Z">
              <w:rPr/>
            </w:rPrChange>
          </w:rPr>
          <w:t>),</w:t>
        </w:r>
      </w:ins>
    </w:p>
    <w:p w14:paraId="4A5AFDA5" w14:textId="77777777" w:rsidR="00022ABB" w:rsidRPr="00022ABB" w:rsidRDefault="00022ABB">
      <w:pPr>
        <w:pStyle w:val="HTMLPreformatted"/>
        <w:divId w:val="585384335"/>
        <w:rPr>
          <w:ins w:id="13370" w:author="shorny" w:date="2014-06-09T17:29:00Z"/>
          <w:sz w:val="18"/>
          <w:rPrChange w:id="13371" w:author="shorny" w:date="2014-06-09T17:30:00Z">
            <w:rPr>
              <w:ins w:id="13372" w:author="shorny" w:date="2014-06-09T17:29:00Z"/>
            </w:rPr>
          </w:rPrChange>
        </w:rPr>
      </w:pPr>
      <w:ins w:id="13373" w:author="shorny" w:date="2014-06-09T17:29:00Z">
        <w:r w:rsidRPr="00022ABB">
          <w:rPr>
            <w:sz w:val="18"/>
            <w:rPrChange w:id="13374" w:author="shorny" w:date="2014-06-09T17:30:00Z">
              <w:rPr/>
            </w:rPrChange>
          </w:rPr>
          <w:t>(</w:t>
        </w:r>
        <w:r w:rsidRPr="00022ABB">
          <w:rPr>
            <w:rStyle w:val="string1"/>
            <w:sz w:val="18"/>
            <w:rPrChange w:id="13375" w:author="shorny" w:date="2014-06-09T17:30:00Z">
              <w:rPr>
                <w:rStyle w:val="string1"/>
              </w:rPr>
            </w:rPrChange>
          </w:rPr>
          <w:t>'KR'</w:t>
        </w:r>
        <w:r w:rsidRPr="00022ABB">
          <w:rPr>
            <w:sz w:val="18"/>
            <w:rPrChange w:id="13376" w:author="shorny" w:date="2014-06-09T17:30:00Z">
              <w:rPr/>
            </w:rPrChange>
          </w:rPr>
          <w:t xml:space="preserve">, </w:t>
        </w:r>
        <w:r w:rsidRPr="00022ABB">
          <w:rPr>
            <w:rStyle w:val="string1"/>
            <w:sz w:val="18"/>
            <w:rPrChange w:id="13377" w:author="shorny" w:date="2014-06-09T17:30:00Z">
              <w:rPr>
                <w:rStyle w:val="string1"/>
              </w:rPr>
            </w:rPrChange>
          </w:rPr>
          <w:t>'Korea, Republic of'</w:t>
        </w:r>
        <w:r w:rsidRPr="00022ABB">
          <w:rPr>
            <w:sz w:val="18"/>
            <w:rPrChange w:id="13378" w:author="shorny" w:date="2014-06-09T17:30:00Z">
              <w:rPr/>
            </w:rPrChange>
          </w:rPr>
          <w:t>),</w:t>
        </w:r>
      </w:ins>
    </w:p>
    <w:p w14:paraId="1FC176A3" w14:textId="77777777" w:rsidR="00022ABB" w:rsidRPr="00022ABB" w:rsidRDefault="00022ABB">
      <w:pPr>
        <w:pStyle w:val="HTMLPreformatted"/>
        <w:divId w:val="585384335"/>
        <w:rPr>
          <w:ins w:id="13379" w:author="shorny" w:date="2014-06-09T17:29:00Z"/>
          <w:sz w:val="18"/>
          <w:rPrChange w:id="13380" w:author="shorny" w:date="2014-06-09T17:30:00Z">
            <w:rPr>
              <w:ins w:id="13381" w:author="shorny" w:date="2014-06-09T17:29:00Z"/>
            </w:rPr>
          </w:rPrChange>
        </w:rPr>
      </w:pPr>
      <w:ins w:id="13382" w:author="shorny" w:date="2014-06-09T17:29:00Z">
        <w:r w:rsidRPr="00022ABB">
          <w:rPr>
            <w:sz w:val="18"/>
            <w:rPrChange w:id="13383" w:author="shorny" w:date="2014-06-09T17:30:00Z">
              <w:rPr/>
            </w:rPrChange>
          </w:rPr>
          <w:t>(</w:t>
        </w:r>
        <w:r w:rsidRPr="00022ABB">
          <w:rPr>
            <w:rStyle w:val="string1"/>
            <w:sz w:val="18"/>
            <w:rPrChange w:id="13384" w:author="shorny" w:date="2014-06-09T17:30:00Z">
              <w:rPr>
                <w:rStyle w:val="string1"/>
              </w:rPr>
            </w:rPrChange>
          </w:rPr>
          <w:t>'KW'</w:t>
        </w:r>
        <w:r w:rsidRPr="00022ABB">
          <w:rPr>
            <w:sz w:val="18"/>
            <w:rPrChange w:id="13385" w:author="shorny" w:date="2014-06-09T17:30:00Z">
              <w:rPr/>
            </w:rPrChange>
          </w:rPr>
          <w:t xml:space="preserve">, </w:t>
        </w:r>
        <w:r w:rsidRPr="00022ABB">
          <w:rPr>
            <w:rStyle w:val="string1"/>
            <w:sz w:val="18"/>
            <w:rPrChange w:id="13386" w:author="shorny" w:date="2014-06-09T17:30:00Z">
              <w:rPr>
                <w:rStyle w:val="string1"/>
              </w:rPr>
            </w:rPrChange>
          </w:rPr>
          <w:t>'Kuwait'</w:t>
        </w:r>
        <w:r w:rsidRPr="00022ABB">
          <w:rPr>
            <w:sz w:val="18"/>
            <w:rPrChange w:id="13387" w:author="shorny" w:date="2014-06-09T17:30:00Z">
              <w:rPr/>
            </w:rPrChange>
          </w:rPr>
          <w:t>),</w:t>
        </w:r>
      </w:ins>
    </w:p>
    <w:p w14:paraId="5BF120EE" w14:textId="77777777" w:rsidR="00022ABB" w:rsidRPr="00022ABB" w:rsidRDefault="00022ABB">
      <w:pPr>
        <w:pStyle w:val="HTMLPreformatted"/>
        <w:divId w:val="585384335"/>
        <w:rPr>
          <w:ins w:id="13388" w:author="shorny" w:date="2014-06-09T17:29:00Z"/>
          <w:sz w:val="18"/>
          <w:rPrChange w:id="13389" w:author="shorny" w:date="2014-06-09T17:30:00Z">
            <w:rPr>
              <w:ins w:id="13390" w:author="shorny" w:date="2014-06-09T17:29:00Z"/>
            </w:rPr>
          </w:rPrChange>
        </w:rPr>
      </w:pPr>
      <w:ins w:id="13391" w:author="shorny" w:date="2014-06-09T17:29:00Z">
        <w:r w:rsidRPr="00022ABB">
          <w:rPr>
            <w:sz w:val="18"/>
            <w:rPrChange w:id="13392" w:author="shorny" w:date="2014-06-09T17:30:00Z">
              <w:rPr/>
            </w:rPrChange>
          </w:rPr>
          <w:t>(</w:t>
        </w:r>
        <w:r w:rsidRPr="00022ABB">
          <w:rPr>
            <w:rStyle w:val="string1"/>
            <w:sz w:val="18"/>
            <w:rPrChange w:id="13393" w:author="shorny" w:date="2014-06-09T17:30:00Z">
              <w:rPr>
                <w:rStyle w:val="string1"/>
              </w:rPr>
            </w:rPrChange>
          </w:rPr>
          <w:t>'KY'</w:t>
        </w:r>
        <w:r w:rsidRPr="00022ABB">
          <w:rPr>
            <w:sz w:val="18"/>
            <w:rPrChange w:id="13394" w:author="shorny" w:date="2014-06-09T17:30:00Z">
              <w:rPr/>
            </w:rPrChange>
          </w:rPr>
          <w:t xml:space="preserve">, </w:t>
        </w:r>
        <w:r w:rsidRPr="00022ABB">
          <w:rPr>
            <w:rStyle w:val="string1"/>
            <w:sz w:val="18"/>
            <w:rPrChange w:id="13395" w:author="shorny" w:date="2014-06-09T17:30:00Z">
              <w:rPr>
                <w:rStyle w:val="string1"/>
              </w:rPr>
            </w:rPrChange>
          </w:rPr>
          <w:t>'Cayman Islands'</w:t>
        </w:r>
        <w:r w:rsidRPr="00022ABB">
          <w:rPr>
            <w:sz w:val="18"/>
            <w:rPrChange w:id="13396" w:author="shorny" w:date="2014-06-09T17:30:00Z">
              <w:rPr/>
            </w:rPrChange>
          </w:rPr>
          <w:t>),</w:t>
        </w:r>
      </w:ins>
    </w:p>
    <w:p w14:paraId="4C8942DF" w14:textId="77777777" w:rsidR="00022ABB" w:rsidRPr="00022ABB" w:rsidRDefault="00022ABB">
      <w:pPr>
        <w:pStyle w:val="HTMLPreformatted"/>
        <w:divId w:val="585384335"/>
        <w:rPr>
          <w:ins w:id="13397" w:author="shorny" w:date="2014-06-09T17:29:00Z"/>
          <w:sz w:val="18"/>
          <w:rPrChange w:id="13398" w:author="shorny" w:date="2014-06-09T17:30:00Z">
            <w:rPr>
              <w:ins w:id="13399" w:author="shorny" w:date="2014-06-09T17:29:00Z"/>
            </w:rPr>
          </w:rPrChange>
        </w:rPr>
      </w:pPr>
      <w:ins w:id="13400" w:author="shorny" w:date="2014-06-09T17:29:00Z">
        <w:r w:rsidRPr="00022ABB">
          <w:rPr>
            <w:sz w:val="18"/>
            <w:rPrChange w:id="13401" w:author="shorny" w:date="2014-06-09T17:30:00Z">
              <w:rPr/>
            </w:rPrChange>
          </w:rPr>
          <w:t>(</w:t>
        </w:r>
        <w:r w:rsidRPr="00022ABB">
          <w:rPr>
            <w:rStyle w:val="string1"/>
            <w:sz w:val="18"/>
            <w:rPrChange w:id="13402" w:author="shorny" w:date="2014-06-09T17:30:00Z">
              <w:rPr>
                <w:rStyle w:val="string1"/>
              </w:rPr>
            </w:rPrChange>
          </w:rPr>
          <w:t>'KZ'</w:t>
        </w:r>
        <w:r w:rsidRPr="00022ABB">
          <w:rPr>
            <w:sz w:val="18"/>
            <w:rPrChange w:id="13403" w:author="shorny" w:date="2014-06-09T17:30:00Z">
              <w:rPr/>
            </w:rPrChange>
          </w:rPr>
          <w:t xml:space="preserve">, </w:t>
        </w:r>
        <w:r w:rsidRPr="00022ABB">
          <w:rPr>
            <w:rStyle w:val="string1"/>
            <w:sz w:val="18"/>
            <w:rPrChange w:id="13404" w:author="shorny" w:date="2014-06-09T17:30:00Z">
              <w:rPr>
                <w:rStyle w:val="string1"/>
              </w:rPr>
            </w:rPrChange>
          </w:rPr>
          <w:t>'Kazakhstan'</w:t>
        </w:r>
        <w:r w:rsidRPr="00022ABB">
          <w:rPr>
            <w:sz w:val="18"/>
            <w:rPrChange w:id="13405" w:author="shorny" w:date="2014-06-09T17:30:00Z">
              <w:rPr/>
            </w:rPrChange>
          </w:rPr>
          <w:t>),</w:t>
        </w:r>
      </w:ins>
    </w:p>
    <w:p w14:paraId="48D73AE1" w14:textId="77777777" w:rsidR="00022ABB" w:rsidRPr="00022ABB" w:rsidRDefault="00022ABB">
      <w:pPr>
        <w:pStyle w:val="HTMLPreformatted"/>
        <w:divId w:val="585384335"/>
        <w:rPr>
          <w:ins w:id="13406" w:author="shorny" w:date="2014-06-09T17:29:00Z"/>
          <w:sz w:val="18"/>
          <w:rPrChange w:id="13407" w:author="shorny" w:date="2014-06-09T17:30:00Z">
            <w:rPr>
              <w:ins w:id="13408" w:author="shorny" w:date="2014-06-09T17:29:00Z"/>
            </w:rPr>
          </w:rPrChange>
        </w:rPr>
      </w:pPr>
      <w:ins w:id="13409" w:author="shorny" w:date="2014-06-09T17:29:00Z">
        <w:r w:rsidRPr="00022ABB">
          <w:rPr>
            <w:sz w:val="18"/>
            <w:rPrChange w:id="13410" w:author="shorny" w:date="2014-06-09T17:30:00Z">
              <w:rPr/>
            </w:rPrChange>
          </w:rPr>
          <w:lastRenderedPageBreak/>
          <w:t>(</w:t>
        </w:r>
        <w:r w:rsidRPr="00022ABB">
          <w:rPr>
            <w:rStyle w:val="string1"/>
            <w:sz w:val="18"/>
            <w:rPrChange w:id="13411" w:author="shorny" w:date="2014-06-09T17:30:00Z">
              <w:rPr>
                <w:rStyle w:val="string1"/>
              </w:rPr>
            </w:rPrChange>
          </w:rPr>
          <w:t>'LA'</w:t>
        </w:r>
        <w:r w:rsidRPr="00022ABB">
          <w:rPr>
            <w:sz w:val="18"/>
            <w:rPrChange w:id="13412" w:author="shorny" w:date="2014-06-09T17:30:00Z">
              <w:rPr/>
            </w:rPrChange>
          </w:rPr>
          <w:t xml:space="preserve">, </w:t>
        </w:r>
        <w:r w:rsidRPr="00022ABB">
          <w:rPr>
            <w:rStyle w:val="string1"/>
            <w:sz w:val="18"/>
            <w:rPrChange w:id="13413" w:author="shorny" w:date="2014-06-09T17:30:00Z">
              <w:rPr>
                <w:rStyle w:val="string1"/>
              </w:rPr>
            </w:rPrChange>
          </w:rPr>
          <w:t>'Lao People''s Democratic Republic'</w:t>
        </w:r>
        <w:r w:rsidRPr="00022ABB">
          <w:rPr>
            <w:sz w:val="18"/>
            <w:rPrChange w:id="13414" w:author="shorny" w:date="2014-06-09T17:30:00Z">
              <w:rPr/>
            </w:rPrChange>
          </w:rPr>
          <w:t>),</w:t>
        </w:r>
      </w:ins>
    </w:p>
    <w:p w14:paraId="03FAA9BA" w14:textId="77777777" w:rsidR="00022ABB" w:rsidRPr="00022ABB" w:rsidRDefault="00022ABB">
      <w:pPr>
        <w:pStyle w:val="HTMLPreformatted"/>
        <w:divId w:val="585384335"/>
        <w:rPr>
          <w:ins w:id="13415" w:author="shorny" w:date="2014-06-09T17:29:00Z"/>
          <w:sz w:val="18"/>
          <w:rPrChange w:id="13416" w:author="shorny" w:date="2014-06-09T17:30:00Z">
            <w:rPr>
              <w:ins w:id="13417" w:author="shorny" w:date="2014-06-09T17:29:00Z"/>
            </w:rPr>
          </w:rPrChange>
        </w:rPr>
      </w:pPr>
      <w:ins w:id="13418" w:author="shorny" w:date="2014-06-09T17:29:00Z">
        <w:r w:rsidRPr="00022ABB">
          <w:rPr>
            <w:sz w:val="18"/>
            <w:rPrChange w:id="13419" w:author="shorny" w:date="2014-06-09T17:30:00Z">
              <w:rPr/>
            </w:rPrChange>
          </w:rPr>
          <w:t>(</w:t>
        </w:r>
        <w:r w:rsidRPr="00022ABB">
          <w:rPr>
            <w:rStyle w:val="string1"/>
            <w:sz w:val="18"/>
            <w:rPrChange w:id="13420" w:author="shorny" w:date="2014-06-09T17:30:00Z">
              <w:rPr>
                <w:rStyle w:val="string1"/>
              </w:rPr>
            </w:rPrChange>
          </w:rPr>
          <w:t>'LB'</w:t>
        </w:r>
        <w:r w:rsidRPr="00022ABB">
          <w:rPr>
            <w:sz w:val="18"/>
            <w:rPrChange w:id="13421" w:author="shorny" w:date="2014-06-09T17:30:00Z">
              <w:rPr/>
            </w:rPrChange>
          </w:rPr>
          <w:t xml:space="preserve">, </w:t>
        </w:r>
        <w:r w:rsidRPr="00022ABB">
          <w:rPr>
            <w:rStyle w:val="string1"/>
            <w:sz w:val="18"/>
            <w:rPrChange w:id="13422" w:author="shorny" w:date="2014-06-09T17:30:00Z">
              <w:rPr>
                <w:rStyle w:val="string1"/>
              </w:rPr>
            </w:rPrChange>
          </w:rPr>
          <w:t>'Lebanon'</w:t>
        </w:r>
        <w:r w:rsidRPr="00022ABB">
          <w:rPr>
            <w:sz w:val="18"/>
            <w:rPrChange w:id="13423" w:author="shorny" w:date="2014-06-09T17:30:00Z">
              <w:rPr/>
            </w:rPrChange>
          </w:rPr>
          <w:t>),</w:t>
        </w:r>
      </w:ins>
    </w:p>
    <w:p w14:paraId="424DEBD5" w14:textId="77777777" w:rsidR="00022ABB" w:rsidRPr="00022ABB" w:rsidRDefault="00022ABB">
      <w:pPr>
        <w:pStyle w:val="HTMLPreformatted"/>
        <w:divId w:val="585384335"/>
        <w:rPr>
          <w:ins w:id="13424" w:author="shorny" w:date="2014-06-09T17:29:00Z"/>
          <w:sz w:val="18"/>
          <w:rPrChange w:id="13425" w:author="shorny" w:date="2014-06-09T17:30:00Z">
            <w:rPr>
              <w:ins w:id="13426" w:author="shorny" w:date="2014-06-09T17:29:00Z"/>
            </w:rPr>
          </w:rPrChange>
        </w:rPr>
      </w:pPr>
      <w:ins w:id="13427" w:author="shorny" w:date="2014-06-09T17:29:00Z">
        <w:r w:rsidRPr="00022ABB">
          <w:rPr>
            <w:sz w:val="18"/>
            <w:rPrChange w:id="13428" w:author="shorny" w:date="2014-06-09T17:30:00Z">
              <w:rPr/>
            </w:rPrChange>
          </w:rPr>
          <w:t>(</w:t>
        </w:r>
        <w:r w:rsidRPr="00022ABB">
          <w:rPr>
            <w:rStyle w:val="string1"/>
            <w:sz w:val="18"/>
            <w:rPrChange w:id="13429" w:author="shorny" w:date="2014-06-09T17:30:00Z">
              <w:rPr>
                <w:rStyle w:val="string1"/>
              </w:rPr>
            </w:rPrChange>
          </w:rPr>
          <w:t>'LC'</w:t>
        </w:r>
        <w:r w:rsidRPr="00022ABB">
          <w:rPr>
            <w:sz w:val="18"/>
            <w:rPrChange w:id="13430" w:author="shorny" w:date="2014-06-09T17:30:00Z">
              <w:rPr/>
            </w:rPrChange>
          </w:rPr>
          <w:t xml:space="preserve">, </w:t>
        </w:r>
        <w:r w:rsidRPr="00022ABB">
          <w:rPr>
            <w:rStyle w:val="string1"/>
            <w:sz w:val="18"/>
            <w:rPrChange w:id="13431" w:author="shorny" w:date="2014-06-09T17:30:00Z">
              <w:rPr>
                <w:rStyle w:val="string1"/>
              </w:rPr>
            </w:rPrChange>
          </w:rPr>
          <w:t>'Saint Lucia'</w:t>
        </w:r>
        <w:r w:rsidRPr="00022ABB">
          <w:rPr>
            <w:sz w:val="18"/>
            <w:rPrChange w:id="13432" w:author="shorny" w:date="2014-06-09T17:30:00Z">
              <w:rPr/>
            </w:rPrChange>
          </w:rPr>
          <w:t>),</w:t>
        </w:r>
      </w:ins>
    </w:p>
    <w:p w14:paraId="425D2B1D" w14:textId="77777777" w:rsidR="00022ABB" w:rsidRPr="00022ABB" w:rsidRDefault="00022ABB">
      <w:pPr>
        <w:pStyle w:val="HTMLPreformatted"/>
        <w:divId w:val="585384335"/>
        <w:rPr>
          <w:ins w:id="13433" w:author="shorny" w:date="2014-06-09T17:29:00Z"/>
          <w:sz w:val="18"/>
          <w:rPrChange w:id="13434" w:author="shorny" w:date="2014-06-09T17:30:00Z">
            <w:rPr>
              <w:ins w:id="13435" w:author="shorny" w:date="2014-06-09T17:29:00Z"/>
            </w:rPr>
          </w:rPrChange>
        </w:rPr>
      </w:pPr>
      <w:ins w:id="13436" w:author="shorny" w:date="2014-06-09T17:29:00Z">
        <w:r w:rsidRPr="00022ABB">
          <w:rPr>
            <w:sz w:val="18"/>
            <w:rPrChange w:id="13437" w:author="shorny" w:date="2014-06-09T17:30:00Z">
              <w:rPr/>
            </w:rPrChange>
          </w:rPr>
          <w:t>(</w:t>
        </w:r>
        <w:r w:rsidRPr="00022ABB">
          <w:rPr>
            <w:rStyle w:val="string1"/>
            <w:sz w:val="18"/>
            <w:rPrChange w:id="13438" w:author="shorny" w:date="2014-06-09T17:30:00Z">
              <w:rPr>
                <w:rStyle w:val="string1"/>
              </w:rPr>
            </w:rPrChange>
          </w:rPr>
          <w:t>'LI'</w:t>
        </w:r>
        <w:r w:rsidRPr="00022ABB">
          <w:rPr>
            <w:sz w:val="18"/>
            <w:rPrChange w:id="13439" w:author="shorny" w:date="2014-06-09T17:30:00Z">
              <w:rPr/>
            </w:rPrChange>
          </w:rPr>
          <w:t xml:space="preserve">, </w:t>
        </w:r>
        <w:r w:rsidRPr="00022ABB">
          <w:rPr>
            <w:rStyle w:val="string1"/>
            <w:sz w:val="18"/>
            <w:rPrChange w:id="13440" w:author="shorny" w:date="2014-06-09T17:30:00Z">
              <w:rPr>
                <w:rStyle w:val="string1"/>
              </w:rPr>
            </w:rPrChange>
          </w:rPr>
          <w:t>'Liechtenstein'</w:t>
        </w:r>
        <w:r w:rsidRPr="00022ABB">
          <w:rPr>
            <w:sz w:val="18"/>
            <w:rPrChange w:id="13441" w:author="shorny" w:date="2014-06-09T17:30:00Z">
              <w:rPr/>
            </w:rPrChange>
          </w:rPr>
          <w:t>),</w:t>
        </w:r>
      </w:ins>
    </w:p>
    <w:p w14:paraId="0B4BBE1F" w14:textId="77777777" w:rsidR="00022ABB" w:rsidRPr="00022ABB" w:rsidRDefault="00022ABB">
      <w:pPr>
        <w:pStyle w:val="HTMLPreformatted"/>
        <w:divId w:val="585384335"/>
        <w:rPr>
          <w:ins w:id="13442" w:author="shorny" w:date="2014-06-09T17:29:00Z"/>
          <w:sz w:val="18"/>
          <w:rPrChange w:id="13443" w:author="shorny" w:date="2014-06-09T17:30:00Z">
            <w:rPr>
              <w:ins w:id="13444" w:author="shorny" w:date="2014-06-09T17:29:00Z"/>
            </w:rPr>
          </w:rPrChange>
        </w:rPr>
      </w:pPr>
      <w:ins w:id="13445" w:author="shorny" w:date="2014-06-09T17:29:00Z">
        <w:r w:rsidRPr="00022ABB">
          <w:rPr>
            <w:sz w:val="18"/>
            <w:rPrChange w:id="13446" w:author="shorny" w:date="2014-06-09T17:30:00Z">
              <w:rPr/>
            </w:rPrChange>
          </w:rPr>
          <w:t>(</w:t>
        </w:r>
        <w:r w:rsidRPr="00022ABB">
          <w:rPr>
            <w:rStyle w:val="string1"/>
            <w:sz w:val="18"/>
            <w:rPrChange w:id="13447" w:author="shorny" w:date="2014-06-09T17:30:00Z">
              <w:rPr>
                <w:rStyle w:val="string1"/>
              </w:rPr>
            </w:rPrChange>
          </w:rPr>
          <w:t>'LK'</w:t>
        </w:r>
        <w:r w:rsidRPr="00022ABB">
          <w:rPr>
            <w:sz w:val="18"/>
            <w:rPrChange w:id="13448" w:author="shorny" w:date="2014-06-09T17:30:00Z">
              <w:rPr/>
            </w:rPrChange>
          </w:rPr>
          <w:t xml:space="preserve">, </w:t>
        </w:r>
        <w:r w:rsidRPr="00022ABB">
          <w:rPr>
            <w:rStyle w:val="string1"/>
            <w:sz w:val="18"/>
            <w:rPrChange w:id="13449" w:author="shorny" w:date="2014-06-09T17:30:00Z">
              <w:rPr>
                <w:rStyle w:val="string1"/>
              </w:rPr>
            </w:rPrChange>
          </w:rPr>
          <w:t>'Sri Lanka'</w:t>
        </w:r>
        <w:r w:rsidRPr="00022ABB">
          <w:rPr>
            <w:sz w:val="18"/>
            <w:rPrChange w:id="13450" w:author="shorny" w:date="2014-06-09T17:30:00Z">
              <w:rPr/>
            </w:rPrChange>
          </w:rPr>
          <w:t>),</w:t>
        </w:r>
      </w:ins>
    </w:p>
    <w:p w14:paraId="73C962C8" w14:textId="77777777" w:rsidR="00022ABB" w:rsidRPr="00022ABB" w:rsidRDefault="00022ABB">
      <w:pPr>
        <w:pStyle w:val="HTMLPreformatted"/>
        <w:divId w:val="585384335"/>
        <w:rPr>
          <w:ins w:id="13451" w:author="shorny" w:date="2014-06-09T17:29:00Z"/>
          <w:sz w:val="18"/>
          <w:rPrChange w:id="13452" w:author="shorny" w:date="2014-06-09T17:30:00Z">
            <w:rPr>
              <w:ins w:id="13453" w:author="shorny" w:date="2014-06-09T17:29:00Z"/>
            </w:rPr>
          </w:rPrChange>
        </w:rPr>
      </w:pPr>
      <w:ins w:id="13454" w:author="shorny" w:date="2014-06-09T17:29:00Z">
        <w:r w:rsidRPr="00022ABB">
          <w:rPr>
            <w:sz w:val="18"/>
            <w:rPrChange w:id="13455" w:author="shorny" w:date="2014-06-09T17:30:00Z">
              <w:rPr/>
            </w:rPrChange>
          </w:rPr>
          <w:t>(</w:t>
        </w:r>
        <w:r w:rsidRPr="00022ABB">
          <w:rPr>
            <w:rStyle w:val="string1"/>
            <w:sz w:val="18"/>
            <w:rPrChange w:id="13456" w:author="shorny" w:date="2014-06-09T17:30:00Z">
              <w:rPr>
                <w:rStyle w:val="string1"/>
              </w:rPr>
            </w:rPrChange>
          </w:rPr>
          <w:t>'LR'</w:t>
        </w:r>
        <w:r w:rsidRPr="00022ABB">
          <w:rPr>
            <w:sz w:val="18"/>
            <w:rPrChange w:id="13457" w:author="shorny" w:date="2014-06-09T17:30:00Z">
              <w:rPr/>
            </w:rPrChange>
          </w:rPr>
          <w:t xml:space="preserve">, </w:t>
        </w:r>
        <w:r w:rsidRPr="00022ABB">
          <w:rPr>
            <w:rStyle w:val="string1"/>
            <w:sz w:val="18"/>
            <w:rPrChange w:id="13458" w:author="shorny" w:date="2014-06-09T17:30:00Z">
              <w:rPr>
                <w:rStyle w:val="string1"/>
              </w:rPr>
            </w:rPrChange>
          </w:rPr>
          <w:t>'Liberia'</w:t>
        </w:r>
        <w:r w:rsidRPr="00022ABB">
          <w:rPr>
            <w:sz w:val="18"/>
            <w:rPrChange w:id="13459" w:author="shorny" w:date="2014-06-09T17:30:00Z">
              <w:rPr/>
            </w:rPrChange>
          </w:rPr>
          <w:t>),</w:t>
        </w:r>
      </w:ins>
    </w:p>
    <w:p w14:paraId="0FDF835A" w14:textId="77777777" w:rsidR="00022ABB" w:rsidRPr="00022ABB" w:rsidRDefault="00022ABB">
      <w:pPr>
        <w:pStyle w:val="HTMLPreformatted"/>
        <w:divId w:val="585384335"/>
        <w:rPr>
          <w:ins w:id="13460" w:author="shorny" w:date="2014-06-09T17:29:00Z"/>
          <w:sz w:val="18"/>
          <w:rPrChange w:id="13461" w:author="shorny" w:date="2014-06-09T17:30:00Z">
            <w:rPr>
              <w:ins w:id="13462" w:author="shorny" w:date="2014-06-09T17:29:00Z"/>
            </w:rPr>
          </w:rPrChange>
        </w:rPr>
      </w:pPr>
      <w:ins w:id="13463" w:author="shorny" w:date="2014-06-09T17:29:00Z">
        <w:r w:rsidRPr="00022ABB">
          <w:rPr>
            <w:sz w:val="18"/>
            <w:rPrChange w:id="13464" w:author="shorny" w:date="2014-06-09T17:30:00Z">
              <w:rPr/>
            </w:rPrChange>
          </w:rPr>
          <w:t>(</w:t>
        </w:r>
        <w:r w:rsidRPr="00022ABB">
          <w:rPr>
            <w:rStyle w:val="string1"/>
            <w:sz w:val="18"/>
            <w:rPrChange w:id="13465" w:author="shorny" w:date="2014-06-09T17:30:00Z">
              <w:rPr>
                <w:rStyle w:val="string1"/>
              </w:rPr>
            </w:rPrChange>
          </w:rPr>
          <w:t>'LS'</w:t>
        </w:r>
        <w:r w:rsidRPr="00022ABB">
          <w:rPr>
            <w:sz w:val="18"/>
            <w:rPrChange w:id="13466" w:author="shorny" w:date="2014-06-09T17:30:00Z">
              <w:rPr/>
            </w:rPrChange>
          </w:rPr>
          <w:t xml:space="preserve">, </w:t>
        </w:r>
        <w:r w:rsidRPr="00022ABB">
          <w:rPr>
            <w:rStyle w:val="string1"/>
            <w:sz w:val="18"/>
            <w:rPrChange w:id="13467" w:author="shorny" w:date="2014-06-09T17:30:00Z">
              <w:rPr>
                <w:rStyle w:val="string1"/>
              </w:rPr>
            </w:rPrChange>
          </w:rPr>
          <w:t>'Lesotho'</w:t>
        </w:r>
        <w:r w:rsidRPr="00022ABB">
          <w:rPr>
            <w:sz w:val="18"/>
            <w:rPrChange w:id="13468" w:author="shorny" w:date="2014-06-09T17:30:00Z">
              <w:rPr/>
            </w:rPrChange>
          </w:rPr>
          <w:t>),</w:t>
        </w:r>
      </w:ins>
    </w:p>
    <w:p w14:paraId="0CBECE5E" w14:textId="77777777" w:rsidR="00022ABB" w:rsidRPr="00022ABB" w:rsidRDefault="00022ABB">
      <w:pPr>
        <w:pStyle w:val="HTMLPreformatted"/>
        <w:divId w:val="585384335"/>
        <w:rPr>
          <w:ins w:id="13469" w:author="shorny" w:date="2014-06-09T17:29:00Z"/>
          <w:sz w:val="18"/>
          <w:rPrChange w:id="13470" w:author="shorny" w:date="2014-06-09T17:30:00Z">
            <w:rPr>
              <w:ins w:id="13471" w:author="shorny" w:date="2014-06-09T17:29:00Z"/>
            </w:rPr>
          </w:rPrChange>
        </w:rPr>
      </w:pPr>
      <w:ins w:id="13472" w:author="shorny" w:date="2014-06-09T17:29:00Z">
        <w:r w:rsidRPr="00022ABB">
          <w:rPr>
            <w:sz w:val="18"/>
            <w:rPrChange w:id="13473" w:author="shorny" w:date="2014-06-09T17:30:00Z">
              <w:rPr/>
            </w:rPrChange>
          </w:rPr>
          <w:t>(</w:t>
        </w:r>
        <w:r w:rsidRPr="00022ABB">
          <w:rPr>
            <w:rStyle w:val="string1"/>
            <w:sz w:val="18"/>
            <w:rPrChange w:id="13474" w:author="shorny" w:date="2014-06-09T17:30:00Z">
              <w:rPr>
                <w:rStyle w:val="string1"/>
              </w:rPr>
            </w:rPrChange>
          </w:rPr>
          <w:t>'LT'</w:t>
        </w:r>
        <w:r w:rsidRPr="00022ABB">
          <w:rPr>
            <w:sz w:val="18"/>
            <w:rPrChange w:id="13475" w:author="shorny" w:date="2014-06-09T17:30:00Z">
              <w:rPr/>
            </w:rPrChange>
          </w:rPr>
          <w:t xml:space="preserve">, </w:t>
        </w:r>
        <w:r w:rsidRPr="00022ABB">
          <w:rPr>
            <w:rStyle w:val="string1"/>
            <w:sz w:val="18"/>
            <w:rPrChange w:id="13476" w:author="shorny" w:date="2014-06-09T17:30:00Z">
              <w:rPr>
                <w:rStyle w:val="string1"/>
              </w:rPr>
            </w:rPrChange>
          </w:rPr>
          <w:t>'Lithuania'</w:t>
        </w:r>
        <w:r w:rsidRPr="00022ABB">
          <w:rPr>
            <w:sz w:val="18"/>
            <w:rPrChange w:id="13477" w:author="shorny" w:date="2014-06-09T17:30:00Z">
              <w:rPr/>
            </w:rPrChange>
          </w:rPr>
          <w:t>),</w:t>
        </w:r>
      </w:ins>
    </w:p>
    <w:p w14:paraId="0EFFA83F" w14:textId="77777777" w:rsidR="00022ABB" w:rsidRPr="00022ABB" w:rsidRDefault="00022ABB">
      <w:pPr>
        <w:pStyle w:val="HTMLPreformatted"/>
        <w:divId w:val="585384335"/>
        <w:rPr>
          <w:ins w:id="13478" w:author="shorny" w:date="2014-06-09T17:29:00Z"/>
          <w:sz w:val="18"/>
          <w:rPrChange w:id="13479" w:author="shorny" w:date="2014-06-09T17:30:00Z">
            <w:rPr>
              <w:ins w:id="13480" w:author="shorny" w:date="2014-06-09T17:29:00Z"/>
            </w:rPr>
          </w:rPrChange>
        </w:rPr>
      </w:pPr>
      <w:ins w:id="13481" w:author="shorny" w:date="2014-06-09T17:29:00Z">
        <w:r w:rsidRPr="00022ABB">
          <w:rPr>
            <w:sz w:val="18"/>
            <w:rPrChange w:id="13482" w:author="shorny" w:date="2014-06-09T17:30:00Z">
              <w:rPr/>
            </w:rPrChange>
          </w:rPr>
          <w:t>(</w:t>
        </w:r>
        <w:r w:rsidRPr="00022ABB">
          <w:rPr>
            <w:rStyle w:val="string1"/>
            <w:sz w:val="18"/>
            <w:rPrChange w:id="13483" w:author="shorny" w:date="2014-06-09T17:30:00Z">
              <w:rPr>
                <w:rStyle w:val="string1"/>
              </w:rPr>
            </w:rPrChange>
          </w:rPr>
          <w:t>'LU'</w:t>
        </w:r>
        <w:r w:rsidRPr="00022ABB">
          <w:rPr>
            <w:sz w:val="18"/>
            <w:rPrChange w:id="13484" w:author="shorny" w:date="2014-06-09T17:30:00Z">
              <w:rPr/>
            </w:rPrChange>
          </w:rPr>
          <w:t xml:space="preserve">, </w:t>
        </w:r>
        <w:r w:rsidRPr="00022ABB">
          <w:rPr>
            <w:rStyle w:val="string1"/>
            <w:sz w:val="18"/>
            <w:rPrChange w:id="13485" w:author="shorny" w:date="2014-06-09T17:30:00Z">
              <w:rPr>
                <w:rStyle w:val="string1"/>
              </w:rPr>
            </w:rPrChange>
          </w:rPr>
          <w:t>'Luxembourg'</w:t>
        </w:r>
        <w:r w:rsidRPr="00022ABB">
          <w:rPr>
            <w:sz w:val="18"/>
            <w:rPrChange w:id="13486" w:author="shorny" w:date="2014-06-09T17:30:00Z">
              <w:rPr/>
            </w:rPrChange>
          </w:rPr>
          <w:t>),</w:t>
        </w:r>
      </w:ins>
    </w:p>
    <w:p w14:paraId="00E61FEE" w14:textId="77777777" w:rsidR="00022ABB" w:rsidRPr="00022ABB" w:rsidRDefault="00022ABB">
      <w:pPr>
        <w:pStyle w:val="HTMLPreformatted"/>
        <w:divId w:val="585384335"/>
        <w:rPr>
          <w:ins w:id="13487" w:author="shorny" w:date="2014-06-09T17:29:00Z"/>
          <w:sz w:val="18"/>
          <w:rPrChange w:id="13488" w:author="shorny" w:date="2014-06-09T17:30:00Z">
            <w:rPr>
              <w:ins w:id="13489" w:author="shorny" w:date="2014-06-09T17:29:00Z"/>
            </w:rPr>
          </w:rPrChange>
        </w:rPr>
      </w:pPr>
      <w:ins w:id="13490" w:author="shorny" w:date="2014-06-09T17:29:00Z">
        <w:r w:rsidRPr="00022ABB">
          <w:rPr>
            <w:sz w:val="18"/>
            <w:rPrChange w:id="13491" w:author="shorny" w:date="2014-06-09T17:30:00Z">
              <w:rPr/>
            </w:rPrChange>
          </w:rPr>
          <w:t>(</w:t>
        </w:r>
        <w:r w:rsidRPr="00022ABB">
          <w:rPr>
            <w:rStyle w:val="string1"/>
            <w:sz w:val="18"/>
            <w:rPrChange w:id="13492" w:author="shorny" w:date="2014-06-09T17:30:00Z">
              <w:rPr>
                <w:rStyle w:val="string1"/>
              </w:rPr>
            </w:rPrChange>
          </w:rPr>
          <w:t>'LV'</w:t>
        </w:r>
        <w:r w:rsidRPr="00022ABB">
          <w:rPr>
            <w:sz w:val="18"/>
            <w:rPrChange w:id="13493" w:author="shorny" w:date="2014-06-09T17:30:00Z">
              <w:rPr/>
            </w:rPrChange>
          </w:rPr>
          <w:t xml:space="preserve">, </w:t>
        </w:r>
        <w:r w:rsidRPr="00022ABB">
          <w:rPr>
            <w:rStyle w:val="string1"/>
            <w:sz w:val="18"/>
            <w:rPrChange w:id="13494" w:author="shorny" w:date="2014-06-09T17:30:00Z">
              <w:rPr>
                <w:rStyle w:val="string1"/>
              </w:rPr>
            </w:rPrChange>
          </w:rPr>
          <w:t>'Latvia'</w:t>
        </w:r>
        <w:r w:rsidRPr="00022ABB">
          <w:rPr>
            <w:sz w:val="18"/>
            <w:rPrChange w:id="13495" w:author="shorny" w:date="2014-06-09T17:30:00Z">
              <w:rPr/>
            </w:rPrChange>
          </w:rPr>
          <w:t>),</w:t>
        </w:r>
      </w:ins>
    </w:p>
    <w:p w14:paraId="176392EE" w14:textId="77777777" w:rsidR="00022ABB" w:rsidRPr="00022ABB" w:rsidRDefault="00022ABB">
      <w:pPr>
        <w:pStyle w:val="HTMLPreformatted"/>
        <w:divId w:val="585384335"/>
        <w:rPr>
          <w:ins w:id="13496" w:author="shorny" w:date="2014-06-09T17:29:00Z"/>
          <w:sz w:val="18"/>
          <w:rPrChange w:id="13497" w:author="shorny" w:date="2014-06-09T17:30:00Z">
            <w:rPr>
              <w:ins w:id="13498" w:author="shorny" w:date="2014-06-09T17:29:00Z"/>
            </w:rPr>
          </w:rPrChange>
        </w:rPr>
      </w:pPr>
      <w:ins w:id="13499" w:author="shorny" w:date="2014-06-09T17:29:00Z">
        <w:r w:rsidRPr="00022ABB">
          <w:rPr>
            <w:sz w:val="18"/>
            <w:rPrChange w:id="13500" w:author="shorny" w:date="2014-06-09T17:30:00Z">
              <w:rPr/>
            </w:rPrChange>
          </w:rPr>
          <w:t>(</w:t>
        </w:r>
        <w:r w:rsidRPr="00022ABB">
          <w:rPr>
            <w:rStyle w:val="string1"/>
            <w:sz w:val="18"/>
            <w:rPrChange w:id="13501" w:author="shorny" w:date="2014-06-09T17:30:00Z">
              <w:rPr>
                <w:rStyle w:val="string1"/>
              </w:rPr>
            </w:rPrChange>
          </w:rPr>
          <w:t>'LY'</w:t>
        </w:r>
        <w:r w:rsidRPr="00022ABB">
          <w:rPr>
            <w:sz w:val="18"/>
            <w:rPrChange w:id="13502" w:author="shorny" w:date="2014-06-09T17:30:00Z">
              <w:rPr/>
            </w:rPrChange>
          </w:rPr>
          <w:t xml:space="preserve">, </w:t>
        </w:r>
        <w:r w:rsidRPr="00022ABB">
          <w:rPr>
            <w:rStyle w:val="string1"/>
            <w:sz w:val="18"/>
            <w:rPrChange w:id="13503" w:author="shorny" w:date="2014-06-09T17:30:00Z">
              <w:rPr>
                <w:rStyle w:val="string1"/>
              </w:rPr>
            </w:rPrChange>
          </w:rPr>
          <w:t>'Libya'</w:t>
        </w:r>
        <w:r w:rsidRPr="00022ABB">
          <w:rPr>
            <w:sz w:val="18"/>
            <w:rPrChange w:id="13504" w:author="shorny" w:date="2014-06-09T17:30:00Z">
              <w:rPr/>
            </w:rPrChange>
          </w:rPr>
          <w:t>),</w:t>
        </w:r>
      </w:ins>
    </w:p>
    <w:p w14:paraId="6208610B" w14:textId="77777777" w:rsidR="00022ABB" w:rsidRPr="00022ABB" w:rsidRDefault="00022ABB">
      <w:pPr>
        <w:pStyle w:val="HTMLPreformatted"/>
        <w:divId w:val="585384335"/>
        <w:rPr>
          <w:ins w:id="13505" w:author="shorny" w:date="2014-06-09T17:29:00Z"/>
          <w:sz w:val="18"/>
          <w:rPrChange w:id="13506" w:author="shorny" w:date="2014-06-09T17:30:00Z">
            <w:rPr>
              <w:ins w:id="13507" w:author="shorny" w:date="2014-06-09T17:29:00Z"/>
            </w:rPr>
          </w:rPrChange>
        </w:rPr>
      </w:pPr>
      <w:ins w:id="13508" w:author="shorny" w:date="2014-06-09T17:29:00Z">
        <w:r w:rsidRPr="00022ABB">
          <w:rPr>
            <w:sz w:val="18"/>
            <w:rPrChange w:id="13509" w:author="shorny" w:date="2014-06-09T17:30:00Z">
              <w:rPr/>
            </w:rPrChange>
          </w:rPr>
          <w:t>(</w:t>
        </w:r>
        <w:r w:rsidRPr="00022ABB">
          <w:rPr>
            <w:rStyle w:val="string1"/>
            <w:sz w:val="18"/>
            <w:rPrChange w:id="13510" w:author="shorny" w:date="2014-06-09T17:30:00Z">
              <w:rPr>
                <w:rStyle w:val="string1"/>
              </w:rPr>
            </w:rPrChange>
          </w:rPr>
          <w:t>'MA'</w:t>
        </w:r>
        <w:r w:rsidRPr="00022ABB">
          <w:rPr>
            <w:sz w:val="18"/>
            <w:rPrChange w:id="13511" w:author="shorny" w:date="2014-06-09T17:30:00Z">
              <w:rPr/>
            </w:rPrChange>
          </w:rPr>
          <w:t xml:space="preserve">, </w:t>
        </w:r>
        <w:r w:rsidRPr="00022ABB">
          <w:rPr>
            <w:rStyle w:val="string1"/>
            <w:sz w:val="18"/>
            <w:rPrChange w:id="13512" w:author="shorny" w:date="2014-06-09T17:30:00Z">
              <w:rPr>
                <w:rStyle w:val="string1"/>
              </w:rPr>
            </w:rPrChange>
          </w:rPr>
          <w:t>'Morocco'</w:t>
        </w:r>
        <w:r w:rsidRPr="00022ABB">
          <w:rPr>
            <w:sz w:val="18"/>
            <w:rPrChange w:id="13513" w:author="shorny" w:date="2014-06-09T17:30:00Z">
              <w:rPr/>
            </w:rPrChange>
          </w:rPr>
          <w:t>),</w:t>
        </w:r>
      </w:ins>
    </w:p>
    <w:p w14:paraId="767FCB41" w14:textId="77777777" w:rsidR="00022ABB" w:rsidRPr="00022ABB" w:rsidRDefault="00022ABB">
      <w:pPr>
        <w:pStyle w:val="HTMLPreformatted"/>
        <w:divId w:val="585384335"/>
        <w:rPr>
          <w:ins w:id="13514" w:author="shorny" w:date="2014-06-09T17:29:00Z"/>
          <w:sz w:val="18"/>
          <w:rPrChange w:id="13515" w:author="shorny" w:date="2014-06-09T17:30:00Z">
            <w:rPr>
              <w:ins w:id="13516" w:author="shorny" w:date="2014-06-09T17:29:00Z"/>
            </w:rPr>
          </w:rPrChange>
        </w:rPr>
      </w:pPr>
      <w:ins w:id="13517" w:author="shorny" w:date="2014-06-09T17:29:00Z">
        <w:r w:rsidRPr="00022ABB">
          <w:rPr>
            <w:sz w:val="18"/>
            <w:rPrChange w:id="13518" w:author="shorny" w:date="2014-06-09T17:30:00Z">
              <w:rPr/>
            </w:rPrChange>
          </w:rPr>
          <w:t>(</w:t>
        </w:r>
        <w:r w:rsidRPr="00022ABB">
          <w:rPr>
            <w:rStyle w:val="string1"/>
            <w:sz w:val="18"/>
            <w:rPrChange w:id="13519" w:author="shorny" w:date="2014-06-09T17:30:00Z">
              <w:rPr>
                <w:rStyle w:val="string1"/>
              </w:rPr>
            </w:rPrChange>
          </w:rPr>
          <w:t>'MC'</w:t>
        </w:r>
        <w:r w:rsidRPr="00022ABB">
          <w:rPr>
            <w:sz w:val="18"/>
            <w:rPrChange w:id="13520" w:author="shorny" w:date="2014-06-09T17:30:00Z">
              <w:rPr/>
            </w:rPrChange>
          </w:rPr>
          <w:t xml:space="preserve">, </w:t>
        </w:r>
        <w:r w:rsidRPr="00022ABB">
          <w:rPr>
            <w:rStyle w:val="string1"/>
            <w:sz w:val="18"/>
            <w:rPrChange w:id="13521" w:author="shorny" w:date="2014-06-09T17:30:00Z">
              <w:rPr>
                <w:rStyle w:val="string1"/>
              </w:rPr>
            </w:rPrChange>
          </w:rPr>
          <w:t>'Monaco'</w:t>
        </w:r>
        <w:r w:rsidRPr="00022ABB">
          <w:rPr>
            <w:sz w:val="18"/>
            <w:rPrChange w:id="13522" w:author="shorny" w:date="2014-06-09T17:30:00Z">
              <w:rPr/>
            </w:rPrChange>
          </w:rPr>
          <w:t>),</w:t>
        </w:r>
      </w:ins>
    </w:p>
    <w:p w14:paraId="1FA5868F" w14:textId="77777777" w:rsidR="00022ABB" w:rsidRPr="00022ABB" w:rsidRDefault="00022ABB">
      <w:pPr>
        <w:pStyle w:val="HTMLPreformatted"/>
        <w:divId w:val="585384335"/>
        <w:rPr>
          <w:ins w:id="13523" w:author="shorny" w:date="2014-06-09T17:29:00Z"/>
          <w:sz w:val="18"/>
          <w:rPrChange w:id="13524" w:author="shorny" w:date="2014-06-09T17:30:00Z">
            <w:rPr>
              <w:ins w:id="13525" w:author="shorny" w:date="2014-06-09T17:29:00Z"/>
            </w:rPr>
          </w:rPrChange>
        </w:rPr>
      </w:pPr>
      <w:ins w:id="13526" w:author="shorny" w:date="2014-06-09T17:29:00Z">
        <w:r w:rsidRPr="00022ABB">
          <w:rPr>
            <w:sz w:val="18"/>
            <w:rPrChange w:id="13527" w:author="shorny" w:date="2014-06-09T17:30:00Z">
              <w:rPr/>
            </w:rPrChange>
          </w:rPr>
          <w:t>(</w:t>
        </w:r>
        <w:r w:rsidRPr="00022ABB">
          <w:rPr>
            <w:rStyle w:val="string1"/>
            <w:sz w:val="18"/>
            <w:rPrChange w:id="13528" w:author="shorny" w:date="2014-06-09T17:30:00Z">
              <w:rPr>
                <w:rStyle w:val="string1"/>
              </w:rPr>
            </w:rPrChange>
          </w:rPr>
          <w:t>'MD'</w:t>
        </w:r>
        <w:r w:rsidRPr="00022ABB">
          <w:rPr>
            <w:sz w:val="18"/>
            <w:rPrChange w:id="13529" w:author="shorny" w:date="2014-06-09T17:30:00Z">
              <w:rPr/>
            </w:rPrChange>
          </w:rPr>
          <w:t xml:space="preserve">, </w:t>
        </w:r>
        <w:r w:rsidRPr="00022ABB">
          <w:rPr>
            <w:rStyle w:val="string1"/>
            <w:sz w:val="18"/>
            <w:rPrChange w:id="13530" w:author="shorny" w:date="2014-06-09T17:30:00Z">
              <w:rPr>
                <w:rStyle w:val="string1"/>
              </w:rPr>
            </w:rPrChange>
          </w:rPr>
          <w:t>'Moldova, Republic of'</w:t>
        </w:r>
        <w:r w:rsidRPr="00022ABB">
          <w:rPr>
            <w:sz w:val="18"/>
            <w:rPrChange w:id="13531" w:author="shorny" w:date="2014-06-09T17:30:00Z">
              <w:rPr/>
            </w:rPrChange>
          </w:rPr>
          <w:t>),</w:t>
        </w:r>
      </w:ins>
    </w:p>
    <w:p w14:paraId="2C27DEDD" w14:textId="77777777" w:rsidR="00022ABB" w:rsidRPr="00022ABB" w:rsidRDefault="00022ABB">
      <w:pPr>
        <w:pStyle w:val="HTMLPreformatted"/>
        <w:divId w:val="585384335"/>
        <w:rPr>
          <w:ins w:id="13532" w:author="shorny" w:date="2014-06-09T17:29:00Z"/>
          <w:sz w:val="18"/>
          <w:rPrChange w:id="13533" w:author="shorny" w:date="2014-06-09T17:30:00Z">
            <w:rPr>
              <w:ins w:id="13534" w:author="shorny" w:date="2014-06-09T17:29:00Z"/>
            </w:rPr>
          </w:rPrChange>
        </w:rPr>
      </w:pPr>
      <w:ins w:id="13535" w:author="shorny" w:date="2014-06-09T17:29:00Z">
        <w:r w:rsidRPr="00022ABB">
          <w:rPr>
            <w:sz w:val="18"/>
            <w:rPrChange w:id="13536" w:author="shorny" w:date="2014-06-09T17:30:00Z">
              <w:rPr/>
            </w:rPrChange>
          </w:rPr>
          <w:t>(</w:t>
        </w:r>
        <w:r w:rsidRPr="00022ABB">
          <w:rPr>
            <w:rStyle w:val="string1"/>
            <w:sz w:val="18"/>
            <w:rPrChange w:id="13537" w:author="shorny" w:date="2014-06-09T17:30:00Z">
              <w:rPr>
                <w:rStyle w:val="string1"/>
              </w:rPr>
            </w:rPrChange>
          </w:rPr>
          <w:t>'ME'</w:t>
        </w:r>
        <w:r w:rsidRPr="00022ABB">
          <w:rPr>
            <w:sz w:val="18"/>
            <w:rPrChange w:id="13538" w:author="shorny" w:date="2014-06-09T17:30:00Z">
              <w:rPr/>
            </w:rPrChange>
          </w:rPr>
          <w:t xml:space="preserve">, </w:t>
        </w:r>
        <w:r w:rsidRPr="00022ABB">
          <w:rPr>
            <w:rStyle w:val="string1"/>
            <w:sz w:val="18"/>
            <w:rPrChange w:id="13539" w:author="shorny" w:date="2014-06-09T17:30:00Z">
              <w:rPr>
                <w:rStyle w:val="string1"/>
              </w:rPr>
            </w:rPrChange>
          </w:rPr>
          <w:t>'Montenegro'</w:t>
        </w:r>
        <w:r w:rsidRPr="00022ABB">
          <w:rPr>
            <w:sz w:val="18"/>
            <w:rPrChange w:id="13540" w:author="shorny" w:date="2014-06-09T17:30:00Z">
              <w:rPr/>
            </w:rPrChange>
          </w:rPr>
          <w:t>),</w:t>
        </w:r>
      </w:ins>
    </w:p>
    <w:p w14:paraId="109D7FA2" w14:textId="77777777" w:rsidR="00022ABB" w:rsidRPr="00022ABB" w:rsidRDefault="00022ABB">
      <w:pPr>
        <w:pStyle w:val="HTMLPreformatted"/>
        <w:divId w:val="585384335"/>
        <w:rPr>
          <w:ins w:id="13541" w:author="shorny" w:date="2014-06-09T17:29:00Z"/>
          <w:sz w:val="18"/>
          <w:rPrChange w:id="13542" w:author="shorny" w:date="2014-06-09T17:30:00Z">
            <w:rPr>
              <w:ins w:id="13543" w:author="shorny" w:date="2014-06-09T17:29:00Z"/>
            </w:rPr>
          </w:rPrChange>
        </w:rPr>
      </w:pPr>
      <w:ins w:id="13544" w:author="shorny" w:date="2014-06-09T17:29:00Z">
        <w:r w:rsidRPr="00022ABB">
          <w:rPr>
            <w:sz w:val="18"/>
            <w:rPrChange w:id="13545" w:author="shorny" w:date="2014-06-09T17:30:00Z">
              <w:rPr/>
            </w:rPrChange>
          </w:rPr>
          <w:t>(</w:t>
        </w:r>
        <w:r w:rsidRPr="00022ABB">
          <w:rPr>
            <w:rStyle w:val="string1"/>
            <w:sz w:val="18"/>
            <w:rPrChange w:id="13546" w:author="shorny" w:date="2014-06-09T17:30:00Z">
              <w:rPr>
                <w:rStyle w:val="string1"/>
              </w:rPr>
            </w:rPrChange>
          </w:rPr>
          <w:t>'MF'</w:t>
        </w:r>
        <w:r w:rsidRPr="00022ABB">
          <w:rPr>
            <w:sz w:val="18"/>
            <w:rPrChange w:id="13547" w:author="shorny" w:date="2014-06-09T17:30:00Z">
              <w:rPr/>
            </w:rPrChange>
          </w:rPr>
          <w:t xml:space="preserve">, </w:t>
        </w:r>
        <w:r w:rsidRPr="00022ABB">
          <w:rPr>
            <w:rStyle w:val="string1"/>
            <w:sz w:val="18"/>
            <w:rPrChange w:id="13548" w:author="shorny" w:date="2014-06-09T17:30:00Z">
              <w:rPr>
                <w:rStyle w:val="string1"/>
              </w:rPr>
            </w:rPrChange>
          </w:rPr>
          <w:t>'Saint Martin (French part)'</w:t>
        </w:r>
        <w:r w:rsidRPr="00022ABB">
          <w:rPr>
            <w:sz w:val="18"/>
            <w:rPrChange w:id="13549" w:author="shorny" w:date="2014-06-09T17:30:00Z">
              <w:rPr/>
            </w:rPrChange>
          </w:rPr>
          <w:t>),</w:t>
        </w:r>
      </w:ins>
    </w:p>
    <w:p w14:paraId="053617F0" w14:textId="77777777" w:rsidR="00022ABB" w:rsidRPr="00022ABB" w:rsidRDefault="00022ABB">
      <w:pPr>
        <w:pStyle w:val="HTMLPreformatted"/>
        <w:divId w:val="585384335"/>
        <w:rPr>
          <w:ins w:id="13550" w:author="shorny" w:date="2014-06-09T17:29:00Z"/>
          <w:sz w:val="18"/>
          <w:rPrChange w:id="13551" w:author="shorny" w:date="2014-06-09T17:30:00Z">
            <w:rPr>
              <w:ins w:id="13552" w:author="shorny" w:date="2014-06-09T17:29:00Z"/>
            </w:rPr>
          </w:rPrChange>
        </w:rPr>
      </w:pPr>
      <w:ins w:id="13553" w:author="shorny" w:date="2014-06-09T17:29:00Z">
        <w:r w:rsidRPr="00022ABB">
          <w:rPr>
            <w:sz w:val="18"/>
            <w:rPrChange w:id="13554" w:author="shorny" w:date="2014-06-09T17:30:00Z">
              <w:rPr/>
            </w:rPrChange>
          </w:rPr>
          <w:t>(</w:t>
        </w:r>
        <w:r w:rsidRPr="00022ABB">
          <w:rPr>
            <w:rStyle w:val="string1"/>
            <w:sz w:val="18"/>
            <w:rPrChange w:id="13555" w:author="shorny" w:date="2014-06-09T17:30:00Z">
              <w:rPr>
                <w:rStyle w:val="string1"/>
              </w:rPr>
            </w:rPrChange>
          </w:rPr>
          <w:t>'MG'</w:t>
        </w:r>
        <w:r w:rsidRPr="00022ABB">
          <w:rPr>
            <w:sz w:val="18"/>
            <w:rPrChange w:id="13556" w:author="shorny" w:date="2014-06-09T17:30:00Z">
              <w:rPr/>
            </w:rPrChange>
          </w:rPr>
          <w:t xml:space="preserve">, </w:t>
        </w:r>
        <w:r w:rsidRPr="00022ABB">
          <w:rPr>
            <w:rStyle w:val="string1"/>
            <w:sz w:val="18"/>
            <w:rPrChange w:id="13557" w:author="shorny" w:date="2014-06-09T17:30:00Z">
              <w:rPr>
                <w:rStyle w:val="string1"/>
              </w:rPr>
            </w:rPrChange>
          </w:rPr>
          <w:t>'Madagascar'</w:t>
        </w:r>
        <w:r w:rsidRPr="00022ABB">
          <w:rPr>
            <w:sz w:val="18"/>
            <w:rPrChange w:id="13558" w:author="shorny" w:date="2014-06-09T17:30:00Z">
              <w:rPr/>
            </w:rPrChange>
          </w:rPr>
          <w:t>),</w:t>
        </w:r>
      </w:ins>
    </w:p>
    <w:p w14:paraId="0740FA81" w14:textId="77777777" w:rsidR="00022ABB" w:rsidRPr="00022ABB" w:rsidRDefault="00022ABB">
      <w:pPr>
        <w:pStyle w:val="HTMLPreformatted"/>
        <w:divId w:val="585384335"/>
        <w:rPr>
          <w:ins w:id="13559" w:author="shorny" w:date="2014-06-09T17:29:00Z"/>
          <w:sz w:val="18"/>
          <w:rPrChange w:id="13560" w:author="shorny" w:date="2014-06-09T17:30:00Z">
            <w:rPr>
              <w:ins w:id="13561" w:author="shorny" w:date="2014-06-09T17:29:00Z"/>
            </w:rPr>
          </w:rPrChange>
        </w:rPr>
      </w:pPr>
      <w:ins w:id="13562" w:author="shorny" w:date="2014-06-09T17:29:00Z">
        <w:r w:rsidRPr="00022ABB">
          <w:rPr>
            <w:sz w:val="18"/>
            <w:rPrChange w:id="13563" w:author="shorny" w:date="2014-06-09T17:30:00Z">
              <w:rPr/>
            </w:rPrChange>
          </w:rPr>
          <w:t>(</w:t>
        </w:r>
        <w:r w:rsidRPr="00022ABB">
          <w:rPr>
            <w:rStyle w:val="string1"/>
            <w:sz w:val="18"/>
            <w:rPrChange w:id="13564" w:author="shorny" w:date="2014-06-09T17:30:00Z">
              <w:rPr>
                <w:rStyle w:val="string1"/>
              </w:rPr>
            </w:rPrChange>
          </w:rPr>
          <w:t>'MH'</w:t>
        </w:r>
        <w:r w:rsidRPr="00022ABB">
          <w:rPr>
            <w:sz w:val="18"/>
            <w:rPrChange w:id="13565" w:author="shorny" w:date="2014-06-09T17:30:00Z">
              <w:rPr/>
            </w:rPrChange>
          </w:rPr>
          <w:t xml:space="preserve">, </w:t>
        </w:r>
        <w:r w:rsidRPr="00022ABB">
          <w:rPr>
            <w:rStyle w:val="string1"/>
            <w:sz w:val="18"/>
            <w:rPrChange w:id="13566" w:author="shorny" w:date="2014-06-09T17:30:00Z">
              <w:rPr>
                <w:rStyle w:val="string1"/>
              </w:rPr>
            </w:rPrChange>
          </w:rPr>
          <w:t>'Marshall Islands'</w:t>
        </w:r>
        <w:r w:rsidRPr="00022ABB">
          <w:rPr>
            <w:sz w:val="18"/>
            <w:rPrChange w:id="13567" w:author="shorny" w:date="2014-06-09T17:30:00Z">
              <w:rPr/>
            </w:rPrChange>
          </w:rPr>
          <w:t>),</w:t>
        </w:r>
      </w:ins>
    </w:p>
    <w:p w14:paraId="62D6CFB3" w14:textId="77777777" w:rsidR="00022ABB" w:rsidRPr="00022ABB" w:rsidRDefault="00022ABB">
      <w:pPr>
        <w:pStyle w:val="HTMLPreformatted"/>
        <w:divId w:val="585384335"/>
        <w:rPr>
          <w:ins w:id="13568" w:author="shorny" w:date="2014-06-09T17:29:00Z"/>
          <w:sz w:val="18"/>
          <w:rPrChange w:id="13569" w:author="shorny" w:date="2014-06-09T17:30:00Z">
            <w:rPr>
              <w:ins w:id="13570" w:author="shorny" w:date="2014-06-09T17:29:00Z"/>
            </w:rPr>
          </w:rPrChange>
        </w:rPr>
      </w:pPr>
      <w:ins w:id="13571" w:author="shorny" w:date="2014-06-09T17:29:00Z">
        <w:r w:rsidRPr="00022ABB">
          <w:rPr>
            <w:sz w:val="18"/>
            <w:rPrChange w:id="13572" w:author="shorny" w:date="2014-06-09T17:30:00Z">
              <w:rPr/>
            </w:rPrChange>
          </w:rPr>
          <w:t>(</w:t>
        </w:r>
        <w:r w:rsidRPr="00022ABB">
          <w:rPr>
            <w:rStyle w:val="string1"/>
            <w:sz w:val="18"/>
            <w:rPrChange w:id="13573" w:author="shorny" w:date="2014-06-09T17:30:00Z">
              <w:rPr>
                <w:rStyle w:val="string1"/>
              </w:rPr>
            </w:rPrChange>
          </w:rPr>
          <w:t>'MK'</w:t>
        </w:r>
        <w:r w:rsidRPr="00022ABB">
          <w:rPr>
            <w:sz w:val="18"/>
            <w:rPrChange w:id="13574" w:author="shorny" w:date="2014-06-09T17:30:00Z">
              <w:rPr/>
            </w:rPrChange>
          </w:rPr>
          <w:t xml:space="preserve">, </w:t>
        </w:r>
        <w:r w:rsidRPr="00022ABB">
          <w:rPr>
            <w:rStyle w:val="string1"/>
            <w:sz w:val="18"/>
            <w:rPrChange w:id="13575" w:author="shorny" w:date="2014-06-09T17:30:00Z">
              <w:rPr>
                <w:rStyle w:val="string1"/>
              </w:rPr>
            </w:rPrChange>
          </w:rPr>
          <w:t>'Macedonia, the former Yugoslav Republic of'</w:t>
        </w:r>
        <w:r w:rsidRPr="00022ABB">
          <w:rPr>
            <w:sz w:val="18"/>
            <w:rPrChange w:id="13576" w:author="shorny" w:date="2014-06-09T17:30:00Z">
              <w:rPr/>
            </w:rPrChange>
          </w:rPr>
          <w:t>),</w:t>
        </w:r>
      </w:ins>
    </w:p>
    <w:p w14:paraId="65EADFA4" w14:textId="77777777" w:rsidR="00022ABB" w:rsidRPr="00022ABB" w:rsidRDefault="00022ABB">
      <w:pPr>
        <w:pStyle w:val="HTMLPreformatted"/>
        <w:divId w:val="585384335"/>
        <w:rPr>
          <w:ins w:id="13577" w:author="shorny" w:date="2014-06-09T17:29:00Z"/>
          <w:sz w:val="18"/>
          <w:rPrChange w:id="13578" w:author="shorny" w:date="2014-06-09T17:30:00Z">
            <w:rPr>
              <w:ins w:id="13579" w:author="shorny" w:date="2014-06-09T17:29:00Z"/>
            </w:rPr>
          </w:rPrChange>
        </w:rPr>
      </w:pPr>
      <w:ins w:id="13580" w:author="shorny" w:date="2014-06-09T17:29:00Z">
        <w:r w:rsidRPr="00022ABB">
          <w:rPr>
            <w:sz w:val="18"/>
            <w:rPrChange w:id="13581" w:author="shorny" w:date="2014-06-09T17:30:00Z">
              <w:rPr/>
            </w:rPrChange>
          </w:rPr>
          <w:t>(</w:t>
        </w:r>
        <w:r w:rsidRPr="00022ABB">
          <w:rPr>
            <w:rStyle w:val="string1"/>
            <w:sz w:val="18"/>
            <w:rPrChange w:id="13582" w:author="shorny" w:date="2014-06-09T17:30:00Z">
              <w:rPr>
                <w:rStyle w:val="string1"/>
              </w:rPr>
            </w:rPrChange>
          </w:rPr>
          <w:t>'ML'</w:t>
        </w:r>
        <w:r w:rsidRPr="00022ABB">
          <w:rPr>
            <w:sz w:val="18"/>
            <w:rPrChange w:id="13583" w:author="shorny" w:date="2014-06-09T17:30:00Z">
              <w:rPr/>
            </w:rPrChange>
          </w:rPr>
          <w:t xml:space="preserve">, </w:t>
        </w:r>
        <w:r w:rsidRPr="00022ABB">
          <w:rPr>
            <w:rStyle w:val="string1"/>
            <w:sz w:val="18"/>
            <w:rPrChange w:id="13584" w:author="shorny" w:date="2014-06-09T17:30:00Z">
              <w:rPr>
                <w:rStyle w:val="string1"/>
              </w:rPr>
            </w:rPrChange>
          </w:rPr>
          <w:t>'Mali'</w:t>
        </w:r>
        <w:r w:rsidRPr="00022ABB">
          <w:rPr>
            <w:sz w:val="18"/>
            <w:rPrChange w:id="13585" w:author="shorny" w:date="2014-06-09T17:30:00Z">
              <w:rPr/>
            </w:rPrChange>
          </w:rPr>
          <w:t>),</w:t>
        </w:r>
      </w:ins>
    </w:p>
    <w:p w14:paraId="7E9279B4" w14:textId="77777777" w:rsidR="00022ABB" w:rsidRPr="00022ABB" w:rsidRDefault="00022ABB">
      <w:pPr>
        <w:pStyle w:val="HTMLPreformatted"/>
        <w:divId w:val="585384335"/>
        <w:rPr>
          <w:ins w:id="13586" w:author="shorny" w:date="2014-06-09T17:29:00Z"/>
          <w:sz w:val="18"/>
          <w:rPrChange w:id="13587" w:author="shorny" w:date="2014-06-09T17:30:00Z">
            <w:rPr>
              <w:ins w:id="13588" w:author="shorny" w:date="2014-06-09T17:29:00Z"/>
            </w:rPr>
          </w:rPrChange>
        </w:rPr>
      </w:pPr>
      <w:ins w:id="13589" w:author="shorny" w:date="2014-06-09T17:29:00Z">
        <w:r w:rsidRPr="00022ABB">
          <w:rPr>
            <w:sz w:val="18"/>
            <w:rPrChange w:id="13590" w:author="shorny" w:date="2014-06-09T17:30:00Z">
              <w:rPr/>
            </w:rPrChange>
          </w:rPr>
          <w:t>(</w:t>
        </w:r>
        <w:r w:rsidRPr="00022ABB">
          <w:rPr>
            <w:rStyle w:val="string1"/>
            <w:sz w:val="18"/>
            <w:rPrChange w:id="13591" w:author="shorny" w:date="2014-06-09T17:30:00Z">
              <w:rPr>
                <w:rStyle w:val="string1"/>
              </w:rPr>
            </w:rPrChange>
          </w:rPr>
          <w:t>'MM'</w:t>
        </w:r>
        <w:r w:rsidRPr="00022ABB">
          <w:rPr>
            <w:sz w:val="18"/>
            <w:rPrChange w:id="13592" w:author="shorny" w:date="2014-06-09T17:30:00Z">
              <w:rPr/>
            </w:rPrChange>
          </w:rPr>
          <w:t xml:space="preserve">, </w:t>
        </w:r>
        <w:r w:rsidRPr="00022ABB">
          <w:rPr>
            <w:rStyle w:val="string1"/>
            <w:sz w:val="18"/>
            <w:rPrChange w:id="13593" w:author="shorny" w:date="2014-06-09T17:30:00Z">
              <w:rPr>
                <w:rStyle w:val="string1"/>
              </w:rPr>
            </w:rPrChange>
          </w:rPr>
          <w:t>'Myanmar'</w:t>
        </w:r>
        <w:r w:rsidRPr="00022ABB">
          <w:rPr>
            <w:sz w:val="18"/>
            <w:rPrChange w:id="13594" w:author="shorny" w:date="2014-06-09T17:30:00Z">
              <w:rPr/>
            </w:rPrChange>
          </w:rPr>
          <w:t>),</w:t>
        </w:r>
      </w:ins>
    </w:p>
    <w:p w14:paraId="5453FA81" w14:textId="77777777" w:rsidR="00022ABB" w:rsidRPr="00022ABB" w:rsidRDefault="00022ABB">
      <w:pPr>
        <w:pStyle w:val="HTMLPreformatted"/>
        <w:divId w:val="585384335"/>
        <w:rPr>
          <w:ins w:id="13595" w:author="shorny" w:date="2014-06-09T17:29:00Z"/>
          <w:sz w:val="18"/>
          <w:rPrChange w:id="13596" w:author="shorny" w:date="2014-06-09T17:30:00Z">
            <w:rPr>
              <w:ins w:id="13597" w:author="shorny" w:date="2014-06-09T17:29:00Z"/>
            </w:rPr>
          </w:rPrChange>
        </w:rPr>
      </w:pPr>
      <w:ins w:id="13598" w:author="shorny" w:date="2014-06-09T17:29:00Z">
        <w:r w:rsidRPr="00022ABB">
          <w:rPr>
            <w:sz w:val="18"/>
            <w:rPrChange w:id="13599" w:author="shorny" w:date="2014-06-09T17:30:00Z">
              <w:rPr/>
            </w:rPrChange>
          </w:rPr>
          <w:t>(</w:t>
        </w:r>
        <w:r w:rsidRPr="00022ABB">
          <w:rPr>
            <w:rStyle w:val="string1"/>
            <w:sz w:val="18"/>
            <w:rPrChange w:id="13600" w:author="shorny" w:date="2014-06-09T17:30:00Z">
              <w:rPr>
                <w:rStyle w:val="string1"/>
              </w:rPr>
            </w:rPrChange>
          </w:rPr>
          <w:t>'MN'</w:t>
        </w:r>
        <w:r w:rsidRPr="00022ABB">
          <w:rPr>
            <w:sz w:val="18"/>
            <w:rPrChange w:id="13601" w:author="shorny" w:date="2014-06-09T17:30:00Z">
              <w:rPr/>
            </w:rPrChange>
          </w:rPr>
          <w:t xml:space="preserve">, </w:t>
        </w:r>
        <w:r w:rsidRPr="00022ABB">
          <w:rPr>
            <w:rStyle w:val="string1"/>
            <w:sz w:val="18"/>
            <w:rPrChange w:id="13602" w:author="shorny" w:date="2014-06-09T17:30:00Z">
              <w:rPr>
                <w:rStyle w:val="string1"/>
              </w:rPr>
            </w:rPrChange>
          </w:rPr>
          <w:t>'Mongolia'</w:t>
        </w:r>
        <w:r w:rsidRPr="00022ABB">
          <w:rPr>
            <w:sz w:val="18"/>
            <w:rPrChange w:id="13603" w:author="shorny" w:date="2014-06-09T17:30:00Z">
              <w:rPr/>
            </w:rPrChange>
          </w:rPr>
          <w:t>),</w:t>
        </w:r>
      </w:ins>
    </w:p>
    <w:p w14:paraId="34BE1A54" w14:textId="77777777" w:rsidR="00022ABB" w:rsidRPr="00022ABB" w:rsidRDefault="00022ABB">
      <w:pPr>
        <w:pStyle w:val="HTMLPreformatted"/>
        <w:divId w:val="585384335"/>
        <w:rPr>
          <w:ins w:id="13604" w:author="shorny" w:date="2014-06-09T17:29:00Z"/>
          <w:sz w:val="18"/>
          <w:rPrChange w:id="13605" w:author="shorny" w:date="2014-06-09T17:30:00Z">
            <w:rPr>
              <w:ins w:id="13606" w:author="shorny" w:date="2014-06-09T17:29:00Z"/>
            </w:rPr>
          </w:rPrChange>
        </w:rPr>
      </w:pPr>
      <w:ins w:id="13607" w:author="shorny" w:date="2014-06-09T17:29:00Z">
        <w:r w:rsidRPr="00022ABB">
          <w:rPr>
            <w:sz w:val="18"/>
            <w:rPrChange w:id="13608" w:author="shorny" w:date="2014-06-09T17:30:00Z">
              <w:rPr/>
            </w:rPrChange>
          </w:rPr>
          <w:t>(</w:t>
        </w:r>
        <w:r w:rsidRPr="00022ABB">
          <w:rPr>
            <w:rStyle w:val="string1"/>
            <w:sz w:val="18"/>
            <w:rPrChange w:id="13609" w:author="shorny" w:date="2014-06-09T17:30:00Z">
              <w:rPr>
                <w:rStyle w:val="string1"/>
              </w:rPr>
            </w:rPrChange>
          </w:rPr>
          <w:t>'MO'</w:t>
        </w:r>
        <w:r w:rsidRPr="00022ABB">
          <w:rPr>
            <w:sz w:val="18"/>
            <w:rPrChange w:id="13610" w:author="shorny" w:date="2014-06-09T17:30:00Z">
              <w:rPr/>
            </w:rPrChange>
          </w:rPr>
          <w:t xml:space="preserve">, </w:t>
        </w:r>
        <w:r w:rsidRPr="00022ABB">
          <w:rPr>
            <w:rStyle w:val="string1"/>
            <w:sz w:val="18"/>
            <w:rPrChange w:id="13611" w:author="shorny" w:date="2014-06-09T17:30:00Z">
              <w:rPr>
                <w:rStyle w:val="string1"/>
              </w:rPr>
            </w:rPrChange>
          </w:rPr>
          <w:t>'Macao'</w:t>
        </w:r>
        <w:r w:rsidRPr="00022ABB">
          <w:rPr>
            <w:sz w:val="18"/>
            <w:rPrChange w:id="13612" w:author="shorny" w:date="2014-06-09T17:30:00Z">
              <w:rPr/>
            </w:rPrChange>
          </w:rPr>
          <w:t>),</w:t>
        </w:r>
      </w:ins>
    </w:p>
    <w:p w14:paraId="7C04DED4" w14:textId="77777777" w:rsidR="00022ABB" w:rsidRPr="00022ABB" w:rsidRDefault="00022ABB">
      <w:pPr>
        <w:pStyle w:val="HTMLPreformatted"/>
        <w:divId w:val="585384335"/>
        <w:rPr>
          <w:ins w:id="13613" w:author="shorny" w:date="2014-06-09T17:29:00Z"/>
          <w:sz w:val="18"/>
          <w:rPrChange w:id="13614" w:author="shorny" w:date="2014-06-09T17:30:00Z">
            <w:rPr>
              <w:ins w:id="13615" w:author="shorny" w:date="2014-06-09T17:29:00Z"/>
            </w:rPr>
          </w:rPrChange>
        </w:rPr>
      </w:pPr>
      <w:ins w:id="13616" w:author="shorny" w:date="2014-06-09T17:29:00Z">
        <w:r w:rsidRPr="00022ABB">
          <w:rPr>
            <w:sz w:val="18"/>
            <w:rPrChange w:id="13617" w:author="shorny" w:date="2014-06-09T17:30:00Z">
              <w:rPr/>
            </w:rPrChange>
          </w:rPr>
          <w:t>(</w:t>
        </w:r>
        <w:r w:rsidRPr="00022ABB">
          <w:rPr>
            <w:rStyle w:val="string1"/>
            <w:sz w:val="18"/>
            <w:rPrChange w:id="13618" w:author="shorny" w:date="2014-06-09T17:30:00Z">
              <w:rPr>
                <w:rStyle w:val="string1"/>
              </w:rPr>
            </w:rPrChange>
          </w:rPr>
          <w:t>'MP'</w:t>
        </w:r>
        <w:r w:rsidRPr="00022ABB">
          <w:rPr>
            <w:sz w:val="18"/>
            <w:rPrChange w:id="13619" w:author="shorny" w:date="2014-06-09T17:30:00Z">
              <w:rPr/>
            </w:rPrChange>
          </w:rPr>
          <w:t xml:space="preserve">, </w:t>
        </w:r>
        <w:r w:rsidRPr="00022ABB">
          <w:rPr>
            <w:rStyle w:val="string1"/>
            <w:sz w:val="18"/>
            <w:rPrChange w:id="13620" w:author="shorny" w:date="2014-06-09T17:30:00Z">
              <w:rPr>
                <w:rStyle w:val="string1"/>
              </w:rPr>
            </w:rPrChange>
          </w:rPr>
          <w:t>'Northern Mariana Islands'</w:t>
        </w:r>
        <w:r w:rsidRPr="00022ABB">
          <w:rPr>
            <w:sz w:val="18"/>
            <w:rPrChange w:id="13621" w:author="shorny" w:date="2014-06-09T17:30:00Z">
              <w:rPr/>
            </w:rPrChange>
          </w:rPr>
          <w:t>),</w:t>
        </w:r>
      </w:ins>
    </w:p>
    <w:p w14:paraId="61E574CF" w14:textId="77777777" w:rsidR="00022ABB" w:rsidRPr="00022ABB" w:rsidRDefault="00022ABB">
      <w:pPr>
        <w:pStyle w:val="HTMLPreformatted"/>
        <w:divId w:val="585384335"/>
        <w:rPr>
          <w:ins w:id="13622" w:author="shorny" w:date="2014-06-09T17:29:00Z"/>
          <w:sz w:val="18"/>
          <w:rPrChange w:id="13623" w:author="shorny" w:date="2014-06-09T17:30:00Z">
            <w:rPr>
              <w:ins w:id="13624" w:author="shorny" w:date="2014-06-09T17:29:00Z"/>
            </w:rPr>
          </w:rPrChange>
        </w:rPr>
      </w:pPr>
      <w:ins w:id="13625" w:author="shorny" w:date="2014-06-09T17:29:00Z">
        <w:r w:rsidRPr="00022ABB">
          <w:rPr>
            <w:sz w:val="18"/>
            <w:rPrChange w:id="13626" w:author="shorny" w:date="2014-06-09T17:30:00Z">
              <w:rPr/>
            </w:rPrChange>
          </w:rPr>
          <w:t>(</w:t>
        </w:r>
        <w:r w:rsidRPr="00022ABB">
          <w:rPr>
            <w:rStyle w:val="string1"/>
            <w:sz w:val="18"/>
            <w:rPrChange w:id="13627" w:author="shorny" w:date="2014-06-09T17:30:00Z">
              <w:rPr>
                <w:rStyle w:val="string1"/>
              </w:rPr>
            </w:rPrChange>
          </w:rPr>
          <w:t>'MQ'</w:t>
        </w:r>
        <w:r w:rsidRPr="00022ABB">
          <w:rPr>
            <w:sz w:val="18"/>
            <w:rPrChange w:id="13628" w:author="shorny" w:date="2014-06-09T17:30:00Z">
              <w:rPr/>
            </w:rPrChange>
          </w:rPr>
          <w:t xml:space="preserve">, </w:t>
        </w:r>
        <w:r w:rsidRPr="00022ABB">
          <w:rPr>
            <w:rStyle w:val="string1"/>
            <w:sz w:val="18"/>
            <w:rPrChange w:id="13629" w:author="shorny" w:date="2014-06-09T17:30:00Z">
              <w:rPr>
                <w:rStyle w:val="string1"/>
              </w:rPr>
            </w:rPrChange>
          </w:rPr>
          <w:t>'Martinique'</w:t>
        </w:r>
        <w:r w:rsidRPr="00022ABB">
          <w:rPr>
            <w:sz w:val="18"/>
            <w:rPrChange w:id="13630" w:author="shorny" w:date="2014-06-09T17:30:00Z">
              <w:rPr/>
            </w:rPrChange>
          </w:rPr>
          <w:t>),</w:t>
        </w:r>
      </w:ins>
    </w:p>
    <w:p w14:paraId="3ABF048A" w14:textId="77777777" w:rsidR="00022ABB" w:rsidRPr="00022ABB" w:rsidRDefault="00022ABB">
      <w:pPr>
        <w:pStyle w:val="HTMLPreformatted"/>
        <w:divId w:val="585384335"/>
        <w:rPr>
          <w:ins w:id="13631" w:author="shorny" w:date="2014-06-09T17:29:00Z"/>
          <w:sz w:val="18"/>
          <w:rPrChange w:id="13632" w:author="shorny" w:date="2014-06-09T17:30:00Z">
            <w:rPr>
              <w:ins w:id="13633" w:author="shorny" w:date="2014-06-09T17:29:00Z"/>
            </w:rPr>
          </w:rPrChange>
        </w:rPr>
      </w:pPr>
      <w:ins w:id="13634" w:author="shorny" w:date="2014-06-09T17:29:00Z">
        <w:r w:rsidRPr="00022ABB">
          <w:rPr>
            <w:sz w:val="18"/>
            <w:rPrChange w:id="13635" w:author="shorny" w:date="2014-06-09T17:30:00Z">
              <w:rPr/>
            </w:rPrChange>
          </w:rPr>
          <w:t>(</w:t>
        </w:r>
        <w:r w:rsidRPr="00022ABB">
          <w:rPr>
            <w:rStyle w:val="string1"/>
            <w:sz w:val="18"/>
            <w:rPrChange w:id="13636" w:author="shorny" w:date="2014-06-09T17:30:00Z">
              <w:rPr>
                <w:rStyle w:val="string1"/>
              </w:rPr>
            </w:rPrChange>
          </w:rPr>
          <w:t>'MR'</w:t>
        </w:r>
        <w:r w:rsidRPr="00022ABB">
          <w:rPr>
            <w:sz w:val="18"/>
            <w:rPrChange w:id="13637" w:author="shorny" w:date="2014-06-09T17:30:00Z">
              <w:rPr/>
            </w:rPrChange>
          </w:rPr>
          <w:t xml:space="preserve">, </w:t>
        </w:r>
        <w:r w:rsidRPr="00022ABB">
          <w:rPr>
            <w:rStyle w:val="string1"/>
            <w:sz w:val="18"/>
            <w:rPrChange w:id="13638" w:author="shorny" w:date="2014-06-09T17:30:00Z">
              <w:rPr>
                <w:rStyle w:val="string1"/>
              </w:rPr>
            </w:rPrChange>
          </w:rPr>
          <w:t>'Mauritania'</w:t>
        </w:r>
        <w:r w:rsidRPr="00022ABB">
          <w:rPr>
            <w:sz w:val="18"/>
            <w:rPrChange w:id="13639" w:author="shorny" w:date="2014-06-09T17:30:00Z">
              <w:rPr/>
            </w:rPrChange>
          </w:rPr>
          <w:t>),</w:t>
        </w:r>
      </w:ins>
    </w:p>
    <w:p w14:paraId="4D1DE5B8" w14:textId="77777777" w:rsidR="00022ABB" w:rsidRPr="00022ABB" w:rsidRDefault="00022ABB">
      <w:pPr>
        <w:pStyle w:val="HTMLPreformatted"/>
        <w:divId w:val="585384335"/>
        <w:rPr>
          <w:ins w:id="13640" w:author="shorny" w:date="2014-06-09T17:29:00Z"/>
          <w:sz w:val="18"/>
          <w:rPrChange w:id="13641" w:author="shorny" w:date="2014-06-09T17:30:00Z">
            <w:rPr>
              <w:ins w:id="13642" w:author="shorny" w:date="2014-06-09T17:29:00Z"/>
            </w:rPr>
          </w:rPrChange>
        </w:rPr>
      </w:pPr>
      <w:ins w:id="13643" w:author="shorny" w:date="2014-06-09T17:29:00Z">
        <w:r w:rsidRPr="00022ABB">
          <w:rPr>
            <w:sz w:val="18"/>
            <w:rPrChange w:id="13644" w:author="shorny" w:date="2014-06-09T17:30:00Z">
              <w:rPr/>
            </w:rPrChange>
          </w:rPr>
          <w:t>(</w:t>
        </w:r>
        <w:r w:rsidRPr="00022ABB">
          <w:rPr>
            <w:rStyle w:val="string1"/>
            <w:sz w:val="18"/>
            <w:rPrChange w:id="13645" w:author="shorny" w:date="2014-06-09T17:30:00Z">
              <w:rPr>
                <w:rStyle w:val="string1"/>
              </w:rPr>
            </w:rPrChange>
          </w:rPr>
          <w:t>'MS'</w:t>
        </w:r>
        <w:r w:rsidRPr="00022ABB">
          <w:rPr>
            <w:sz w:val="18"/>
            <w:rPrChange w:id="13646" w:author="shorny" w:date="2014-06-09T17:30:00Z">
              <w:rPr/>
            </w:rPrChange>
          </w:rPr>
          <w:t xml:space="preserve">, </w:t>
        </w:r>
        <w:r w:rsidRPr="00022ABB">
          <w:rPr>
            <w:rStyle w:val="string1"/>
            <w:sz w:val="18"/>
            <w:rPrChange w:id="13647" w:author="shorny" w:date="2014-06-09T17:30:00Z">
              <w:rPr>
                <w:rStyle w:val="string1"/>
              </w:rPr>
            </w:rPrChange>
          </w:rPr>
          <w:t>'Montserrat'</w:t>
        </w:r>
        <w:r w:rsidRPr="00022ABB">
          <w:rPr>
            <w:sz w:val="18"/>
            <w:rPrChange w:id="13648" w:author="shorny" w:date="2014-06-09T17:30:00Z">
              <w:rPr/>
            </w:rPrChange>
          </w:rPr>
          <w:t>),</w:t>
        </w:r>
      </w:ins>
    </w:p>
    <w:p w14:paraId="0F02978B" w14:textId="77777777" w:rsidR="00022ABB" w:rsidRPr="00022ABB" w:rsidRDefault="00022ABB">
      <w:pPr>
        <w:pStyle w:val="HTMLPreformatted"/>
        <w:divId w:val="585384335"/>
        <w:rPr>
          <w:ins w:id="13649" w:author="shorny" w:date="2014-06-09T17:29:00Z"/>
          <w:sz w:val="18"/>
          <w:rPrChange w:id="13650" w:author="shorny" w:date="2014-06-09T17:30:00Z">
            <w:rPr>
              <w:ins w:id="13651" w:author="shorny" w:date="2014-06-09T17:29:00Z"/>
            </w:rPr>
          </w:rPrChange>
        </w:rPr>
      </w:pPr>
      <w:ins w:id="13652" w:author="shorny" w:date="2014-06-09T17:29:00Z">
        <w:r w:rsidRPr="00022ABB">
          <w:rPr>
            <w:sz w:val="18"/>
            <w:rPrChange w:id="13653" w:author="shorny" w:date="2014-06-09T17:30:00Z">
              <w:rPr/>
            </w:rPrChange>
          </w:rPr>
          <w:t>(</w:t>
        </w:r>
        <w:r w:rsidRPr="00022ABB">
          <w:rPr>
            <w:rStyle w:val="string1"/>
            <w:sz w:val="18"/>
            <w:rPrChange w:id="13654" w:author="shorny" w:date="2014-06-09T17:30:00Z">
              <w:rPr>
                <w:rStyle w:val="string1"/>
              </w:rPr>
            </w:rPrChange>
          </w:rPr>
          <w:t>'MT'</w:t>
        </w:r>
        <w:r w:rsidRPr="00022ABB">
          <w:rPr>
            <w:sz w:val="18"/>
            <w:rPrChange w:id="13655" w:author="shorny" w:date="2014-06-09T17:30:00Z">
              <w:rPr/>
            </w:rPrChange>
          </w:rPr>
          <w:t xml:space="preserve">, </w:t>
        </w:r>
        <w:r w:rsidRPr="00022ABB">
          <w:rPr>
            <w:rStyle w:val="string1"/>
            <w:sz w:val="18"/>
            <w:rPrChange w:id="13656" w:author="shorny" w:date="2014-06-09T17:30:00Z">
              <w:rPr>
                <w:rStyle w:val="string1"/>
              </w:rPr>
            </w:rPrChange>
          </w:rPr>
          <w:t>'Malta'</w:t>
        </w:r>
        <w:r w:rsidRPr="00022ABB">
          <w:rPr>
            <w:sz w:val="18"/>
            <w:rPrChange w:id="13657" w:author="shorny" w:date="2014-06-09T17:30:00Z">
              <w:rPr/>
            </w:rPrChange>
          </w:rPr>
          <w:t>),</w:t>
        </w:r>
      </w:ins>
    </w:p>
    <w:p w14:paraId="717C5ED9" w14:textId="77777777" w:rsidR="00022ABB" w:rsidRPr="00022ABB" w:rsidRDefault="00022ABB">
      <w:pPr>
        <w:pStyle w:val="HTMLPreformatted"/>
        <w:divId w:val="585384335"/>
        <w:rPr>
          <w:ins w:id="13658" w:author="shorny" w:date="2014-06-09T17:29:00Z"/>
          <w:sz w:val="18"/>
          <w:rPrChange w:id="13659" w:author="shorny" w:date="2014-06-09T17:30:00Z">
            <w:rPr>
              <w:ins w:id="13660" w:author="shorny" w:date="2014-06-09T17:29:00Z"/>
            </w:rPr>
          </w:rPrChange>
        </w:rPr>
      </w:pPr>
      <w:ins w:id="13661" w:author="shorny" w:date="2014-06-09T17:29:00Z">
        <w:r w:rsidRPr="00022ABB">
          <w:rPr>
            <w:sz w:val="18"/>
            <w:rPrChange w:id="13662" w:author="shorny" w:date="2014-06-09T17:30:00Z">
              <w:rPr/>
            </w:rPrChange>
          </w:rPr>
          <w:t>(</w:t>
        </w:r>
        <w:r w:rsidRPr="00022ABB">
          <w:rPr>
            <w:rStyle w:val="string1"/>
            <w:sz w:val="18"/>
            <w:rPrChange w:id="13663" w:author="shorny" w:date="2014-06-09T17:30:00Z">
              <w:rPr>
                <w:rStyle w:val="string1"/>
              </w:rPr>
            </w:rPrChange>
          </w:rPr>
          <w:t>'MU'</w:t>
        </w:r>
        <w:r w:rsidRPr="00022ABB">
          <w:rPr>
            <w:sz w:val="18"/>
            <w:rPrChange w:id="13664" w:author="shorny" w:date="2014-06-09T17:30:00Z">
              <w:rPr/>
            </w:rPrChange>
          </w:rPr>
          <w:t xml:space="preserve">, </w:t>
        </w:r>
        <w:r w:rsidRPr="00022ABB">
          <w:rPr>
            <w:rStyle w:val="string1"/>
            <w:sz w:val="18"/>
            <w:rPrChange w:id="13665" w:author="shorny" w:date="2014-06-09T17:30:00Z">
              <w:rPr>
                <w:rStyle w:val="string1"/>
              </w:rPr>
            </w:rPrChange>
          </w:rPr>
          <w:t>'Mauritius'</w:t>
        </w:r>
        <w:r w:rsidRPr="00022ABB">
          <w:rPr>
            <w:sz w:val="18"/>
            <w:rPrChange w:id="13666" w:author="shorny" w:date="2014-06-09T17:30:00Z">
              <w:rPr/>
            </w:rPrChange>
          </w:rPr>
          <w:t>),</w:t>
        </w:r>
      </w:ins>
    </w:p>
    <w:p w14:paraId="4B4FA33E" w14:textId="77777777" w:rsidR="00022ABB" w:rsidRPr="00022ABB" w:rsidRDefault="00022ABB">
      <w:pPr>
        <w:pStyle w:val="HTMLPreformatted"/>
        <w:divId w:val="585384335"/>
        <w:rPr>
          <w:ins w:id="13667" w:author="shorny" w:date="2014-06-09T17:29:00Z"/>
          <w:sz w:val="18"/>
          <w:rPrChange w:id="13668" w:author="shorny" w:date="2014-06-09T17:30:00Z">
            <w:rPr>
              <w:ins w:id="13669" w:author="shorny" w:date="2014-06-09T17:29:00Z"/>
            </w:rPr>
          </w:rPrChange>
        </w:rPr>
      </w:pPr>
      <w:ins w:id="13670" w:author="shorny" w:date="2014-06-09T17:29:00Z">
        <w:r w:rsidRPr="00022ABB">
          <w:rPr>
            <w:sz w:val="18"/>
            <w:rPrChange w:id="13671" w:author="shorny" w:date="2014-06-09T17:30:00Z">
              <w:rPr/>
            </w:rPrChange>
          </w:rPr>
          <w:t>(</w:t>
        </w:r>
        <w:r w:rsidRPr="00022ABB">
          <w:rPr>
            <w:rStyle w:val="string1"/>
            <w:sz w:val="18"/>
            <w:rPrChange w:id="13672" w:author="shorny" w:date="2014-06-09T17:30:00Z">
              <w:rPr>
                <w:rStyle w:val="string1"/>
              </w:rPr>
            </w:rPrChange>
          </w:rPr>
          <w:t>'MV'</w:t>
        </w:r>
        <w:r w:rsidRPr="00022ABB">
          <w:rPr>
            <w:sz w:val="18"/>
            <w:rPrChange w:id="13673" w:author="shorny" w:date="2014-06-09T17:30:00Z">
              <w:rPr/>
            </w:rPrChange>
          </w:rPr>
          <w:t xml:space="preserve">, </w:t>
        </w:r>
        <w:r w:rsidRPr="00022ABB">
          <w:rPr>
            <w:rStyle w:val="string1"/>
            <w:sz w:val="18"/>
            <w:rPrChange w:id="13674" w:author="shorny" w:date="2014-06-09T17:30:00Z">
              <w:rPr>
                <w:rStyle w:val="string1"/>
              </w:rPr>
            </w:rPrChange>
          </w:rPr>
          <w:t>'Maldives'</w:t>
        </w:r>
        <w:r w:rsidRPr="00022ABB">
          <w:rPr>
            <w:sz w:val="18"/>
            <w:rPrChange w:id="13675" w:author="shorny" w:date="2014-06-09T17:30:00Z">
              <w:rPr/>
            </w:rPrChange>
          </w:rPr>
          <w:t>),</w:t>
        </w:r>
      </w:ins>
    </w:p>
    <w:p w14:paraId="49365777" w14:textId="77777777" w:rsidR="00022ABB" w:rsidRPr="00022ABB" w:rsidRDefault="00022ABB">
      <w:pPr>
        <w:pStyle w:val="HTMLPreformatted"/>
        <w:divId w:val="585384335"/>
        <w:rPr>
          <w:ins w:id="13676" w:author="shorny" w:date="2014-06-09T17:29:00Z"/>
          <w:sz w:val="18"/>
          <w:rPrChange w:id="13677" w:author="shorny" w:date="2014-06-09T17:30:00Z">
            <w:rPr>
              <w:ins w:id="13678" w:author="shorny" w:date="2014-06-09T17:29:00Z"/>
            </w:rPr>
          </w:rPrChange>
        </w:rPr>
      </w:pPr>
      <w:ins w:id="13679" w:author="shorny" w:date="2014-06-09T17:29:00Z">
        <w:r w:rsidRPr="00022ABB">
          <w:rPr>
            <w:sz w:val="18"/>
            <w:rPrChange w:id="13680" w:author="shorny" w:date="2014-06-09T17:30:00Z">
              <w:rPr/>
            </w:rPrChange>
          </w:rPr>
          <w:t>(</w:t>
        </w:r>
        <w:r w:rsidRPr="00022ABB">
          <w:rPr>
            <w:rStyle w:val="string1"/>
            <w:sz w:val="18"/>
            <w:rPrChange w:id="13681" w:author="shorny" w:date="2014-06-09T17:30:00Z">
              <w:rPr>
                <w:rStyle w:val="string1"/>
              </w:rPr>
            </w:rPrChange>
          </w:rPr>
          <w:t>'MW'</w:t>
        </w:r>
        <w:r w:rsidRPr="00022ABB">
          <w:rPr>
            <w:sz w:val="18"/>
            <w:rPrChange w:id="13682" w:author="shorny" w:date="2014-06-09T17:30:00Z">
              <w:rPr/>
            </w:rPrChange>
          </w:rPr>
          <w:t xml:space="preserve">, </w:t>
        </w:r>
        <w:r w:rsidRPr="00022ABB">
          <w:rPr>
            <w:rStyle w:val="string1"/>
            <w:sz w:val="18"/>
            <w:rPrChange w:id="13683" w:author="shorny" w:date="2014-06-09T17:30:00Z">
              <w:rPr>
                <w:rStyle w:val="string1"/>
              </w:rPr>
            </w:rPrChange>
          </w:rPr>
          <w:t>'Malawi'</w:t>
        </w:r>
        <w:r w:rsidRPr="00022ABB">
          <w:rPr>
            <w:sz w:val="18"/>
            <w:rPrChange w:id="13684" w:author="shorny" w:date="2014-06-09T17:30:00Z">
              <w:rPr/>
            </w:rPrChange>
          </w:rPr>
          <w:t>),</w:t>
        </w:r>
      </w:ins>
    </w:p>
    <w:p w14:paraId="44C6572F" w14:textId="77777777" w:rsidR="00022ABB" w:rsidRPr="00022ABB" w:rsidRDefault="00022ABB">
      <w:pPr>
        <w:pStyle w:val="HTMLPreformatted"/>
        <w:divId w:val="585384335"/>
        <w:rPr>
          <w:ins w:id="13685" w:author="shorny" w:date="2014-06-09T17:29:00Z"/>
          <w:sz w:val="18"/>
          <w:rPrChange w:id="13686" w:author="shorny" w:date="2014-06-09T17:30:00Z">
            <w:rPr>
              <w:ins w:id="13687" w:author="shorny" w:date="2014-06-09T17:29:00Z"/>
            </w:rPr>
          </w:rPrChange>
        </w:rPr>
      </w:pPr>
      <w:ins w:id="13688" w:author="shorny" w:date="2014-06-09T17:29:00Z">
        <w:r w:rsidRPr="00022ABB">
          <w:rPr>
            <w:sz w:val="18"/>
            <w:rPrChange w:id="13689" w:author="shorny" w:date="2014-06-09T17:30:00Z">
              <w:rPr/>
            </w:rPrChange>
          </w:rPr>
          <w:t>(</w:t>
        </w:r>
        <w:r w:rsidRPr="00022ABB">
          <w:rPr>
            <w:rStyle w:val="string1"/>
            <w:sz w:val="18"/>
            <w:rPrChange w:id="13690" w:author="shorny" w:date="2014-06-09T17:30:00Z">
              <w:rPr>
                <w:rStyle w:val="string1"/>
              </w:rPr>
            </w:rPrChange>
          </w:rPr>
          <w:t>'MX'</w:t>
        </w:r>
        <w:r w:rsidRPr="00022ABB">
          <w:rPr>
            <w:sz w:val="18"/>
            <w:rPrChange w:id="13691" w:author="shorny" w:date="2014-06-09T17:30:00Z">
              <w:rPr/>
            </w:rPrChange>
          </w:rPr>
          <w:t xml:space="preserve">, </w:t>
        </w:r>
        <w:r w:rsidRPr="00022ABB">
          <w:rPr>
            <w:rStyle w:val="string1"/>
            <w:sz w:val="18"/>
            <w:rPrChange w:id="13692" w:author="shorny" w:date="2014-06-09T17:30:00Z">
              <w:rPr>
                <w:rStyle w:val="string1"/>
              </w:rPr>
            </w:rPrChange>
          </w:rPr>
          <w:t>'Mexico'</w:t>
        </w:r>
        <w:r w:rsidRPr="00022ABB">
          <w:rPr>
            <w:sz w:val="18"/>
            <w:rPrChange w:id="13693" w:author="shorny" w:date="2014-06-09T17:30:00Z">
              <w:rPr/>
            </w:rPrChange>
          </w:rPr>
          <w:t>),</w:t>
        </w:r>
      </w:ins>
    </w:p>
    <w:p w14:paraId="080B6F95" w14:textId="77777777" w:rsidR="00022ABB" w:rsidRPr="00022ABB" w:rsidRDefault="00022ABB">
      <w:pPr>
        <w:pStyle w:val="HTMLPreformatted"/>
        <w:divId w:val="585384335"/>
        <w:rPr>
          <w:ins w:id="13694" w:author="shorny" w:date="2014-06-09T17:29:00Z"/>
          <w:sz w:val="18"/>
          <w:rPrChange w:id="13695" w:author="shorny" w:date="2014-06-09T17:30:00Z">
            <w:rPr>
              <w:ins w:id="13696" w:author="shorny" w:date="2014-06-09T17:29:00Z"/>
            </w:rPr>
          </w:rPrChange>
        </w:rPr>
      </w:pPr>
      <w:ins w:id="13697" w:author="shorny" w:date="2014-06-09T17:29:00Z">
        <w:r w:rsidRPr="00022ABB">
          <w:rPr>
            <w:sz w:val="18"/>
            <w:rPrChange w:id="13698" w:author="shorny" w:date="2014-06-09T17:30:00Z">
              <w:rPr/>
            </w:rPrChange>
          </w:rPr>
          <w:t>(</w:t>
        </w:r>
        <w:r w:rsidRPr="00022ABB">
          <w:rPr>
            <w:rStyle w:val="string1"/>
            <w:sz w:val="18"/>
            <w:rPrChange w:id="13699" w:author="shorny" w:date="2014-06-09T17:30:00Z">
              <w:rPr>
                <w:rStyle w:val="string1"/>
              </w:rPr>
            </w:rPrChange>
          </w:rPr>
          <w:t>'MY'</w:t>
        </w:r>
        <w:r w:rsidRPr="00022ABB">
          <w:rPr>
            <w:sz w:val="18"/>
            <w:rPrChange w:id="13700" w:author="shorny" w:date="2014-06-09T17:30:00Z">
              <w:rPr/>
            </w:rPrChange>
          </w:rPr>
          <w:t xml:space="preserve">, </w:t>
        </w:r>
        <w:r w:rsidRPr="00022ABB">
          <w:rPr>
            <w:rStyle w:val="string1"/>
            <w:sz w:val="18"/>
            <w:rPrChange w:id="13701" w:author="shorny" w:date="2014-06-09T17:30:00Z">
              <w:rPr>
                <w:rStyle w:val="string1"/>
              </w:rPr>
            </w:rPrChange>
          </w:rPr>
          <w:t>'Malaysia'</w:t>
        </w:r>
        <w:r w:rsidRPr="00022ABB">
          <w:rPr>
            <w:sz w:val="18"/>
            <w:rPrChange w:id="13702" w:author="shorny" w:date="2014-06-09T17:30:00Z">
              <w:rPr/>
            </w:rPrChange>
          </w:rPr>
          <w:t>),</w:t>
        </w:r>
      </w:ins>
    </w:p>
    <w:p w14:paraId="39C461E0" w14:textId="77777777" w:rsidR="00022ABB" w:rsidRPr="00022ABB" w:rsidRDefault="00022ABB">
      <w:pPr>
        <w:pStyle w:val="HTMLPreformatted"/>
        <w:divId w:val="585384335"/>
        <w:rPr>
          <w:ins w:id="13703" w:author="shorny" w:date="2014-06-09T17:29:00Z"/>
          <w:sz w:val="18"/>
          <w:rPrChange w:id="13704" w:author="shorny" w:date="2014-06-09T17:30:00Z">
            <w:rPr>
              <w:ins w:id="13705" w:author="shorny" w:date="2014-06-09T17:29:00Z"/>
            </w:rPr>
          </w:rPrChange>
        </w:rPr>
      </w:pPr>
      <w:ins w:id="13706" w:author="shorny" w:date="2014-06-09T17:29:00Z">
        <w:r w:rsidRPr="00022ABB">
          <w:rPr>
            <w:sz w:val="18"/>
            <w:rPrChange w:id="13707" w:author="shorny" w:date="2014-06-09T17:30:00Z">
              <w:rPr/>
            </w:rPrChange>
          </w:rPr>
          <w:t>(</w:t>
        </w:r>
        <w:r w:rsidRPr="00022ABB">
          <w:rPr>
            <w:rStyle w:val="string1"/>
            <w:sz w:val="18"/>
            <w:rPrChange w:id="13708" w:author="shorny" w:date="2014-06-09T17:30:00Z">
              <w:rPr>
                <w:rStyle w:val="string1"/>
              </w:rPr>
            </w:rPrChange>
          </w:rPr>
          <w:t>'MZ'</w:t>
        </w:r>
        <w:r w:rsidRPr="00022ABB">
          <w:rPr>
            <w:sz w:val="18"/>
            <w:rPrChange w:id="13709" w:author="shorny" w:date="2014-06-09T17:30:00Z">
              <w:rPr/>
            </w:rPrChange>
          </w:rPr>
          <w:t xml:space="preserve">, </w:t>
        </w:r>
        <w:r w:rsidRPr="00022ABB">
          <w:rPr>
            <w:rStyle w:val="string1"/>
            <w:sz w:val="18"/>
            <w:rPrChange w:id="13710" w:author="shorny" w:date="2014-06-09T17:30:00Z">
              <w:rPr>
                <w:rStyle w:val="string1"/>
              </w:rPr>
            </w:rPrChange>
          </w:rPr>
          <w:t>'Mozambique'</w:t>
        </w:r>
        <w:r w:rsidRPr="00022ABB">
          <w:rPr>
            <w:sz w:val="18"/>
            <w:rPrChange w:id="13711" w:author="shorny" w:date="2014-06-09T17:30:00Z">
              <w:rPr/>
            </w:rPrChange>
          </w:rPr>
          <w:t>),</w:t>
        </w:r>
      </w:ins>
    </w:p>
    <w:p w14:paraId="3DEB9170" w14:textId="77777777" w:rsidR="00022ABB" w:rsidRPr="00022ABB" w:rsidRDefault="00022ABB">
      <w:pPr>
        <w:pStyle w:val="HTMLPreformatted"/>
        <w:divId w:val="585384335"/>
        <w:rPr>
          <w:ins w:id="13712" w:author="shorny" w:date="2014-06-09T17:29:00Z"/>
          <w:sz w:val="18"/>
          <w:rPrChange w:id="13713" w:author="shorny" w:date="2014-06-09T17:30:00Z">
            <w:rPr>
              <w:ins w:id="13714" w:author="shorny" w:date="2014-06-09T17:29:00Z"/>
            </w:rPr>
          </w:rPrChange>
        </w:rPr>
      </w:pPr>
      <w:ins w:id="13715" w:author="shorny" w:date="2014-06-09T17:29:00Z">
        <w:r w:rsidRPr="00022ABB">
          <w:rPr>
            <w:sz w:val="18"/>
            <w:rPrChange w:id="13716" w:author="shorny" w:date="2014-06-09T17:30:00Z">
              <w:rPr/>
            </w:rPrChange>
          </w:rPr>
          <w:t>(</w:t>
        </w:r>
        <w:r w:rsidRPr="00022ABB">
          <w:rPr>
            <w:rStyle w:val="string1"/>
            <w:sz w:val="18"/>
            <w:rPrChange w:id="13717" w:author="shorny" w:date="2014-06-09T17:30:00Z">
              <w:rPr>
                <w:rStyle w:val="string1"/>
              </w:rPr>
            </w:rPrChange>
          </w:rPr>
          <w:t>'NA'</w:t>
        </w:r>
        <w:r w:rsidRPr="00022ABB">
          <w:rPr>
            <w:sz w:val="18"/>
            <w:rPrChange w:id="13718" w:author="shorny" w:date="2014-06-09T17:30:00Z">
              <w:rPr/>
            </w:rPrChange>
          </w:rPr>
          <w:t xml:space="preserve">, </w:t>
        </w:r>
        <w:r w:rsidRPr="00022ABB">
          <w:rPr>
            <w:rStyle w:val="string1"/>
            <w:sz w:val="18"/>
            <w:rPrChange w:id="13719" w:author="shorny" w:date="2014-06-09T17:30:00Z">
              <w:rPr>
                <w:rStyle w:val="string1"/>
              </w:rPr>
            </w:rPrChange>
          </w:rPr>
          <w:t>'Namibia'</w:t>
        </w:r>
        <w:r w:rsidRPr="00022ABB">
          <w:rPr>
            <w:sz w:val="18"/>
            <w:rPrChange w:id="13720" w:author="shorny" w:date="2014-06-09T17:30:00Z">
              <w:rPr/>
            </w:rPrChange>
          </w:rPr>
          <w:t>),</w:t>
        </w:r>
      </w:ins>
    </w:p>
    <w:p w14:paraId="11373EF8" w14:textId="77777777" w:rsidR="00022ABB" w:rsidRPr="00022ABB" w:rsidRDefault="00022ABB">
      <w:pPr>
        <w:pStyle w:val="HTMLPreformatted"/>
        <w:divId w:val="585384335"/>
        <w:rPr>
          <w:ins w:id="13721" w:author="shorny" w:date="2014-06-09T17:29:00Z"/>
          <w:sz w:val="18"/>
          <w:rPrChange w:id="13722" w:author="shorny" w:date="2014-06-09T17:30:00Z">
            <w:rPr>
              <w:ins w:id="13723" w:author="shorny" w:date="2014-06-09T17:29:00Z"/>
            </w:rPr>
          </w:rPrChange>
        </w:rPr>
      </w:pPr>
      <w:ins w:id="13724" w:author="shorny" w:date="2014-06-09T17:29:00Z">
        <w:r w:rsidRPr="00022ABB">
          <w:rPr>
            <w:sz w:val="18"/>
            <w:rPrChange w:id="13725" w:author="shorny" w:date="2014-06-09T17:30:00Z">
              <w:rPr/>
            </w:rPrChange>
          </w:rPr>
          <w:t>(</w:t>
        </w:r>
        <w:r w:rsidRPr="00022ABB">
          <w:rPr>
            <w:rStyle w:val="string1"/>
            <w:sz w:val="18"/>
            <w:rPrChange w:id="13726" w:author="shorny" w:date="2014-06-09T17:30:00Z">
              <w:rPr>
                <w:rStyle w:val="string1"/>
              </w:rPr>
            </w:rPrChange>
          </w:rPr>
          <w:t>'NC'</w:t>
        </w:r>
        <w:r w:rsidRPr="00022ABB">
          <w:rPr>
            <w:sz w:val="18"/>
            <w:rPrChange w:id="13727" w:author="shorny" w:date="2014-06-09T17:30:00Z">
              <w:rPr/>
            </w:rPrChange>
          </w:rPr>
          <w:t xml:space="preserve">, </w:t>
        </w:r>
        <w:r w:rsidRPr="00022ABB">
          <w:rPr>
            <w:rStyle w:val="string1"/>
            <w:sz w:val="18"/>
            <w:rPrChange w:id="13728" w:author="shorny" w:date="2014-06-09T17:30:00Z">
              <w:rPr>
                <w:rStyle w:val="string1"/>
              </w:rPr>
            </w:rPrChange>
          </w:rPr>
          <w:t>'New Caledonia'</w:t>
        </w:r>
        <w:r w:rsidRPr="00022ABB">
          <w:rPr>
            <w:sz w:val="18"/>
            <w:rPrChange w:id="13729" w:author="shorny" w:date="2014-06-09T17:30:00Z">
              <w:rPr/>
            </w:rPrChange>
          </w:rPr>
          <w:t>),</w:t>
        </w:r>
      </w:ins>
    </w:p>
    <w:p w14:paraId="0F777C4D" w14:textId="77777777" w:rsidR="00022ABB" w:rsidRPr="00022ABB" w:rsidRDefault="00022ABB">
      <w:pPr>
        <w:pStyle w:val="HTMLPreformatted"/>
        <w:divId w:val="585384335"/>
        <w:rPr>
          <w:ins w:id="13730" w:author="shorny" w:date="2014-06-09T17:29:00Z"/>
          <w:sz w:val="18"/>
          <w:rPrChange w:id="13731" w:author="shorny" w:date="2014-06-09T17:30:00Z">
            <w:rPr>
              <w:ins w:id="13732" w:author="shorny" w:date="2014-06-09T17:29:00Z"/>
            </w:rPr>
          </w:rPrChange>
        </w:rPr>
      </w:pPr>
      <w:ins w:id="13733" w:author="shorny" w:date="2014-06-09T17:29:00Z">
        <w:r w:rsidRPr="00022ABB">
          <w:rPr>
            <w:sz w:val="18"/>
            <w:rPrChange w:id="13734" w:author="shorny" w:date="2014-06-09T17:30:00Z">
              <w:rPr/>
            </w:rPrChange>
          </w:rPr>
          <w:t>(</w:t>
        </w:r>
        <w:r w:rsidRPr="00022ABB">
          <w:rPr>
            <w:rStyle w:val="string1"/>
            <w:sz w:val="18"/>
            <w:rPrChange w:id="13735" w:author="shorny" w:date="2014-06-09T17:30:00Z">
              <w:rPr>
                <w:rStyle w:val="string1"/>
              </w:rPr>
            </w:rPrChange>
          </w:rPr>
          <w:t>'NE'</w:t>
        </w:r>
        <w:r w:rsidRPr="00022ABB">
          <w:rPr>
            <w:sz w:val="18"/>
            <w:rPrChange w:id="13736" w:author="shorny" w:date="2014-06-09T17:30:00Z">
              <w:rPr/>
            </w:rPrChange>
          </w:rPr>
          <w:t xml:space="preserve">, </w:t>
        </w:r>
        <w:r w:rsidRPr="00022ABB">
          <w:rPr>
            <w:rStyle w:val="string1"/>
            <w:sz w:val="18"/>
            <w:rPrChange w:id="13737" w:author="shorny" w:date="2014-06-09T17:30:00Z">
              <w:rPr>
                <w:rStyle w:val="string1"/>
              </w:rPr>
            </w:rPrChange>
          </w:rPr>
          <w:t>'Niger'</w:t>
        </w:r>
        <w:r w:rsidRPr="00022ABB">
          <w:rPr>
            <w:sz w:val="18"/>
            <w:rPrChange w:id="13738" w:author="shorny" w:date="2014-06-09T17:30:00Z">
              <w:rPr/>
            </w:rPrChange>
          </w:rPr>
          <w:t>),</w:t>
        </w:r>
      </w:ins>
    </w:p>
    <w:p w14:paraId="75E83F08" w14:textId="77777777" w:rsidR="00022ABB" w:rsidRPr="00022ABB" w:rsidRDefault="00022ABB">
      <w:pPr>
        <w:pStyle w:val="HTMLPreformatted"/>
        <w:divId w:val="585384335"/>
        <w:rPr>
          <w:ins w:id="13739" w:author="shorny" w:date="2014-06-09T17:29:00Z"/>
          <w:sz w:val="18"/>
          <w:rPrChange w:id="13740" w:author="shorny" w:date="2014-06-09T17:30:00Z">
            <w:rPr>
              <w:ins w:id="13741" w:author="shorny" w:date="2014-06-09T17:29:00Z"/>
            </w:rPr>
          </w:rPrChange>
        </w:rPr>
      </w:pPr>
      <w:ins w:id="13742" w:author="shorny" w:date="2014-06-09T17:29:00Z">
        <w:r w:rsidRPr="00022ABB">
          <w:rPr>
            <w:sz w:val="18"/>
            <w:rPrChange w:id="13743" w:author="shorny" w:date="2014-06-09T17:30:00Z">
              <w:rPr/>
            </w:rPrChange>
          </w:rPr>
          <w:t>(</w:t>
        </w:r>
        <w:r w:rsidRPr="00022ABB">
          <w:rPr>
            <w:rStyle w:val="string1"/>
            <w:sz w:val="18"/>
            <w:rPrChange w:id="13744" w:author="shorny" w:date="2014-06-09T17:30:00Z">
              <w:rPr>
                <w:rStyle w:val="string1"/>
              </w:rPr>
            </w:rPrChange>
          </w:rPr>
          <w:t>'NF'</w:t>
        </w:r>
        <w:r w:rsidRPr="00022ABB">
          <w:rPr>
            <w:sz w:val="18"/>
            <w:rPrChange w:id="13745" w:author="shorny" w:date="2014-06-09T17:30:00Z">
              <w:rPr/>
            </w:rPrChange>
          </w:rPr>
          <w:t xml:space="preserve">, </w:t>
        </w:r>
        <w:r w:rsidRPr="00022ABB">
          <w:rPr>
            <w:rStyle w:val="string1"/>
            <w:sz w:val="18"/>
            <w:rPrChange w:id="13746" w:author="shorny" w:date="2014-06-09T17:30:00Z">
              <w:rPr>
                <w:rStyle w:val="string1"/>
              </w:rPr>
            </w:rPrChange>
          </w:rPr>
          <w:t>'Norfolk Island'</w:t>
        </w:r>
        <w:r w:rsidRPr="00022ABB">
          <w:rPr>
            <w:sz w:val="18"/>
            <w:rPrChange w:id="13747" w:author="shorny" w:date="2014-06-09T17:30:00Z">
              <w:rPr/>
            </w:rPrChange>
          </w:rPr>
          <w:t>),</w:t>
        </w:r>
      </w:ins>
    </w:p>
    <w:p w14:paraId="69C7046C" w14:textId="77777777" w:rsidR="00022ABB" w:rsidRPr="00022ABB" w:rsidRDefault="00022ABB">
      <w:pPr>
        <w:pStyle w:val="HTMLPreformatted"/>
        <w:divId w:val="585384335"/>
        <w:rPr>
          <w:ins w:id="13748" w:author="shorny" w:date="2014-06-09T17:29:00Z"/>
          <w:sz w:val="18"/>
          <w:rPrChange w:id="13749" w:author="shorny" w:date="2014-06-09T17:30:00Z">
            <w:rPr>
              <w:ins w:id="13750" w:author="shorny" w:date="2014-06-09T17:29:00Z"/>
            </w:rPr>
          </w:rPrChange>
        </w:rPr>
      </w:pPr>
      <w:ins w:id="13751" w:author="shorny" w:date="2014-06-09T17:29:00Z">
        <w:r w:rsidRPr="00022ABB">
          <w:rPr>
            <w:sz w:val="18"/>
            <w:rPrChange w:id="13752" w:author="shorny" w:date="2014-06-09T17:30:00Z">
              <w:rPr/>
            </w:rPrChange>
          </w:rPr>
          <w:t>(</w:t>
        </w:r>
        <w:r w:rsidRPr="00022ABB">
          <w:rPr>
            <w:rStyle w:val="string1"/>
            <w:sz w:val="18"/>
            <w:rPrChange w:id="13753" w:author="shorny" w:date="2014-06-09T17:30:00Z">
              <w:rPr>
                <w:rStyle w:val="string1"/>
              </w:rPr>
            </w:rPrChange>
          </w:rPr>
          <w:t>'NG'</w:t>
        </w:r>
        <w:r w:rsidRPr="00022ABB">
          <w:rPr>
            <w:sz w:val="18"/>
            <w:rPrChange w:id="13754" w:author="shorny" w:date="2014-06-09T17:30:00Z">
              <w:rPr/>
            </w:rPrChange>
          </w:rPr>
          <w:t xml:space="preserve">, </w:t>
        </w:r>
        <w:r w:rsidRPr="00022ABB">
          <w:rPr>
            <w:rStyle w:val="string1"/>
            <w:sz w:val="18"/>
            <w:rPrChange w:id="13755" w:author="shorny" w:date="2014-06-09T17:30:00Z">
              <w:rPr>
                <w:rStyle w:val="string1"/>
              </w:rPr>
            </w:rPrChange>
          </w:rPr>
          <w:t>'Nigeria'</w:t>
        </w:r>
        <w:r w:rsidRPr="00022ABB">
          <w:rPr>
            <w:sz w:val="18"/>
            <w:rPrChange w:id="13756" w:author="shorny" w:date="2014-06-09T17:30:00Z">
              <w:rPr/>
            </w:rPrChange>
          </w:rPr>
          <w:t>),</w:t>
        </w:r>
      </w:ins>
    </w:p>
    <w:p w14:paraId="1301A071" w14:textId="77777777" w:rsidR="00022ABB" w:rsidRPr="00022ABB" w:rsidRDefault="00022ABB">
      <w:pPr>
        <w:pStyle w:val="HTMLPreformatted"/>
        <w:divId w:val="585384335"/>
        <w:rPr>
          <w:ins w:id="13757" w:author="shorny" w:date="2014-06-09T17:29:00Z"/>
          <w:sz w:val="18"/>
          <w:rPrChange w:id="13758" w:author="shorny" w:date="2014-06-09T17:30:00Z">
            <w:rPr>
              <w:ins w:id="13759" w:author="shorny" w:date="2014-06-09T17:29:00Z"/>
            </w:rPr>
          </w:rPrChange>
        </w:rPr>
      </w:pPr>
      <w:ins w:id="13760" w:author="shorny" w:date="2014-06-09T17:29:00Z">
        <w:r w:rsidRPr="00022ABB">
          <w:rPr>
            <w:sz w:val="18"/>
            <w:rPrChange w:id="13761" w:author="shorny" w:date="2014-06-09T17:30:00Z">
              <w:rPr/>
            </w:rPrChange>
          </w:rPr>
          <w:t>(</w:t>
        </w:r>
        <w:r w:rsidRPr="00022ABB">
          <w:rPr>
            <w:rStyle w:val="string1"/>
            <w:sz w:val="18"/>
            <w:rPrChange w:id="13762" w:author="shorny" w:date="2014-06-09T17:30:00Z">
              <w:rPr>
                <w:rStyle w:val="string1"/>
              </w:rPr>
            </w:rPrChange>
          </w:rPr>
          <w:t>'NI'</w:t>
        </w:r>
        <w:r w:rsidRPr="00022ABB">
          <w:rPr>
            <w:sz w:val="18"/>
            <w:rPrChange w:id="13763" w:author="shorny" w:date="2014-06-09T17:30:00Z">
              <w:rPr/>
            </w:rPrChange>
          </w:rPr>
          <w:t xml:space="preserve">, </w:t>
        </w:r>
        <w:r w:rsidRPr="00022ABB">
          <w:rPr>
            <w:rStyle w:val="string1"/>
            <w:sz w:val="18"/>
            <w:rPrChange w:id="13764" w:author="shorny" w:date="2014-06-09T17:30:00Z">
              <w:rPr>
                <w:rStyle w:val="string1"/>
              </w:rPr>
            </w:rPrChange>
          </w:rPr>
          <w:t>'Nicaragua'</w:t>
        </w:r>
        <w:r w:rsidRPr="00022ABB">
          <w:rPr>
            <w:sz w:val="18"/>
            <w:rPrChange w:id="13765" w:author="shorny" w:date="2014-06-09T17:30:00Z">
              <w:rPr/>
            </w:rPrChange>
          </w:rPr>
          <w:t>),</w:t>
        </w:r>
      </w:ins>
    </w:p>
    <w:p w14:paraId="4074D688" w14:textId="77777777" w:rsidR="00022ABB" w:rsidRPr="00022ABB" w:rsidRDefault="00022ABB">
      <w:pPr>
        <w:pStyle w:val="HTMLPreformatted"/>
        <w:divId w:val="585384335"/>
        <w:rPr>
          <w:ins w:id="13766" w:author="shorny" w:date="2014-06-09T17:29:00Z"/>
          <w:sz w:val="18"/>
          <w:rPrChange w:id="13767" w:author="shorny" w:date="2014-06-09T17:30:00Z">
            <w:rPr>
              <w:ins w:id="13768" w:author="shorny" w:date="2014-06-09T17:29:00Z"/>
            </w:rPr>
          </w:rPrChange>
        </w:rPr>
      </w:pPr>
      <w:ins w:id="13769" w:author="shorny" w:date="2014-06-09T17:29:00Z">
        <w:r w:rsidRPr="00022ABB">
          <w:rPr>
            <w:sz w:val="18"/>
            <w:rPrChange w:id="13770" w:author="shorny" w:date="2014-06-09T17:30:00Z">
              <w:rPr/>
            </w:rPrChange>
          </w:rPr>
          <w:t>(</w:t>
        </w:r>
        <w:r w:rsidRPr="00022ABB">
          <w:rPr>
            <w:rStyle w:val="string1"/>
            <w:sz w:val="18"/>
            <w:rPrChange w:id="13771" w:author="shorny" w:date="2014-06-09T17:30:00Z">
              <w:rPr>
                <w:rStyle w:val="string1"/>
              </w:rPr>
            </w:rPrChange>
          </w:rPr>
          <w:t>'NL'</w:t>
        </w:r>
        <w:r w:rsidRPr="00022ABB">
          <w:rPr>
            <w:sz w:val="18"/>
            <w:rPrChange w:id="13772" w:author="shorny" w:date="2014-06-09T17:30:00Z">
              <w:rPr/>
            </w:rPrChange>
          </w:rPr>
          <w:t xml:space="preserve">, </w:t>
        </w:r>
        <w:r w:rsidRPr="00022ABB">
          <w:rPr>
            <w:rStyle w:val="string1"/>
            <w:sz w:val="18"/>
            <w:rPrChange w:id="13773" w:author="shorny" w:date="2014-06-09T17:30:00Z">
              <w:rPr>
                <w:rStyle w:val="string1"/>
              </w:rPr>
            </w:rPrChange>
          </w:rPr>
          <w:t>'Netherlands'</w:t>
        </w:r>
        <w:r w:rsidRPr="00022ABB">
          <w:rPr>
            <w:sz w:val="18"/>
            <w:rPrChange w:id="13774" w:author="shorny" w:date="2014-06-09T17:30:00Z">
              <w:rPr/>
            </w:rPrChange>
          </w:rPr>
          <w:t>),</w:t>
        </w:r>
      </w:ins>
    </w:p>
    <w:p w14:paraId="5D57042F" w14:textId="77777777" w:rsidR="00022ABB" w:rsidRPr="00022ABB" w:rsidRDefault="00022ABB">
      <w:pPr>
        <w:pStyle w:val="HTMLPreformatted"/>
        <w:divId w:val="585384335"/>
        <w:rPr>
          <w:ins w:id="13775" w:author="shorny" w:date="2014-06-09T17:29:00Z"/>
          <w:sz w:val="18"/>
          <w:rPrChange w:id="13776" w:author="shorny" w:date="2014-06-09T17:30:00Z">
            <w:rPr>
              <w:ins w:id="13777" w:author="shorny" w:date="2014-06-09T17:29:00Z"/>
            </w:rPr>
          </w:rPrChange>
        </w:rPr>
      </w:pPr>
      <w:ins w:id="13778" w:author="shorny" w:date="2014-06-09T17:29:00Z">
        <w:r w:rsidRPr="00022ABB">
          <w:rPr>
            <w:sz w:val="18"/>
            <w:rPrChange w:id="13779" w:author="shorny" w:date="2014-06-09T17:30:00Z">
              <w:rPr/>
            </w:rPrChange>
          </w:rPr>
          <w:t>(</w:t>
        </w:r>
        <w:r w:rsidRPr="00022ABB">
          <w:rPr>
            <w:rStyle w:val="string1"/>
            <w:sz w:val="18"/>
            <w:rPrChange w:id="13780" w:author="shorny" w:date="2014-06-09T17:30:00Z">
              <w:rPr>
                <w:rStyle w:val="string1"/>
              </w:rPr>
            </w:rPrChange>
          </w:rPr>
          <w:t>'NO'</w:t>
        </w:r>
        <w:r w:rsidRPr="00022ABB">
          <w:rPr>
            <w:sz w:val="18"/>
            <w:rPrChange w:id="13781" w:author="shorny" w:date="2014-06-09T17:30:00Z">
              <w:rPr/>
            </w:rPrChange>
          </w:rPr>
          <w:t xml:space="preserve">, </w:t>
        </w:r>
        <w:r w:rsidRPr="00022ABB">
          <w:rPr>
            <w:rStyle w:val="string1"/>
            <w:sz w:val="18"/>
            <w:rPrChange w:id="13782" w:author="shorny" w:date="2014-06-09T17:30:00Z">
              <w:rPr>
                <w:rStyle w:val="string1"/>
              </w:rPr>
            </w:rPrChange>
          </w:rPr>
          <w:t>'Norway'</w:t>
        </w:r>
        <w:r w:rsidRPr="00022ABB">
          <w:rPr>
            <w:sz w:val="18"/>
            <w:rPrChange w:id="13783" w:author="shorny" w:date="2014-06-09T17:30:00Z">
              <w:rPr/>
            </w:rPrChange>
          </w:rPr>
          <w:t>),</w:t>
        </w:r>
      </w:ins>
    </w:p>
    <w:p w14:paraId="6E4864AD" w14:textId="77777777" w:rsidR="00022ABB" w:rsidRPr="00022ABB" w:rsidRDefault="00022ABB">
      <w:pPr>
        <w:pStyle w:val="HTMLPreformatted"/>
        <w:divId w:val="585384335"/>
        <w:rPr>
          <w:ins w:id="13784" w:author="shorny" w:date="2014-06-09T17:29:00Z"/>
          <w:sz w:val="18"/>
          <w:rPrChange w:id="13785" w:author="shorny" w:date="2014-06-09T17:30:00Z">
            <w:rPr>
              <w:ins w:id="13786" w:author="shorny" w:date="2014-06-09T17:29:00Z"/>
            </w:rPr>
          </w:rPrChange>
        </w:rPr>
      </w:pPr>
      <w:ins w:id="13787" w:author="shorny" w:date="2014-06-09T17:29:00Z">
        <w:r w:rsidRPr="00022ABB">
          <w:rPr>
            <w:sz w:val="18"/>
            <w:rPrChange w:id="13788" w:author="shorny" w:date="2014-06-09T17:30:00Z">
              <w:rPr/>
            </w:rPrChange>
          </w:rPr>
          <w:t>(</w:t>
        </w:r>
        <w:r w:rsidRPr="00022ABB">
          <w:rPr>
            <w:rStyle w:val="string1"/>
            <w:sz w:val="18"/>
            <w:rPrChange w:id="13789" w:author="shorny" w:date="2014-06-09T17:30:00Z">
              <w:rPr>
                <w:rStyle w:val="string1"/>
              </w:rPr>
            </w:rPrChange>
          </w:rPr>
          <w:t>'NP'</w:t>
        </w:r>
        <w:r w:rsidRPr="00022ABB">
          <w:rPr>
            <w:sz w:val="18"/>
            <w:rPrChange w:id="13790" w:author="shorny" w:date="2014-06-09T17:30:00Z">
              <w:rPr/>
            </w:rPrChange>
          </w:rPr>
          <w:t xml:space="preserve">, </w:t>
        </w:r>
        <w:r w:rsidRPr="00022ABB">
          <w:rPr>
            <w:rStyle w:val="string1"/>
            <w:sz w:val="18"/>
            <w:rPrChange w:id="13791" w:author="shorny" w:date="2014-06-09T17:30:00Z">
              <w:rPr>
                <w:rStyle w:val="string1"/>
              </w:rPr>
            </w:rPrChange>
          </w:rPr>
          <w:t>'Nepal'</w:t>
        </w:r>
        <w:r w:rsidRPr="00022ABB">
          <w:rPr>
            <w:sz w:val="18"/>
            <w:rPrChange w:id="13792" w:author="shorny" w:date="2014-06-09T17:30:00Z">
              <w:rPr/>
            </w:rPrChange>
          </w:rPr>
          <w:t>),</w:t>
        </w:r>
      </w:ins>
    </w:p>
    <w:p w14:paraId="6A4B2660" w14:textId="77777777" w:rsidR="00022ABB" w:rsidRPr="00022ABB" w:rsidRDefault="00022ABB">
      <w:pPr>
        <w:pStyle w:val="HTMLPreformatted"/>
        <w:divId w:val="585384335"/>
        <w:rPr>
          <w:ins w:id="13793" w:author="shorny" w:date="2014-06-09T17:29:00Z"/>
          <w:sz w:val="18"/>
          <w:rPrChange w:id="13794" w:author="shorny" w:date="2014-06-09T17:30:00Z">
            <w:rPr>
              <w:ins w:id="13795" w:author="shorny" w:date="2014-06-09T17:29:00Z"/>
            </w:rPr>
          </w:rPrChange>
        </w:rPr>
      </w:pPr>
      <w:ins w:id="13796" w:author="shorny" w:date="2014-06-09T17:29:00Z">
        <w:r w:rsidRPr="00022ABB">
          <w:rPr>
            <w:sz w:val="18"/>
            <w:rPrChange w:id="13797" w:author="shorny" w:date="2014-06-09T17:30:00Z">
              <w:rPr/>
            </w:rPrChange>
          </w:rPr>
          <w:t>(</w:t>
        </w:r>
        <w:r w:rsidRPr="00022ABB">
          <w:rPr>
            <w:rStyle w:val="string1"/>
            <w:sz w:val="18"/>
            <w:rPrChange w:id="13798" w:author="shorny" w:date="2014-06-09T17:30:00Z">
              <w:rPr>
                <w:rStyle w:val="string1"/>
              </w:rPr>
            </w:rPrChange>
          </w:rPr>
          <w:t>'NR'</w:t>
        </w:r>
        <w:r w:rsidRPr="00022ABB">
          <w:rPr>
            <w:sz w:val="18"/>
            <w:rPrChange w:id="13799" w:author="shorny" w:date="2014-06-09T17:30:00Z">
              <w:rPr/>
            </w:rPrChange>
          </w:rPr>
          <w:t xml:space="preserve">, </w:t>
        </w:r>
        <w:r w:rsidRPr="00022ABB">
          <w:rPr>
            <w:rStyle w:val="string1"/>
            <w:sz w:val="18"/>
            <w:rPrChange w:id="13800" w:author="shorny" w:date="2014-06-09T17:30:00Z">
              <w:rPr>
                <w:rStyle w:val="string1"/>
              </w:rPr>
            </w:rPrChange>
          </w:rPr>
          <w:t>'Nauru'</w:t>
        </w:r>
        <w:r w:rsidRPr="00022ABB">
          <w:rPr>
            <w:sz w:val="18"/>
            <w:rPrChange w:id="13801" w:author="shorny" w:date="2014-06-09T17:30:00Z">
              <w:rPr/>
            </w:rPrChange>
          </w:rPr>
          <w:t>),</w:t>
        </w:r>
      </w:ins>
    </w:p>
    <w:p w14:paraId="600C0F82" w14:textId="77777777" w:rsidR="00022ABB" w:rsidRPr="00022ABB" w:rsidRDefault="00022ABB">
      <w:pPr>
        <w:pStyle w:val="HTMLPreformatted"/>
        <w:divId w:val="585384335"/>
        <w:rPr>
          <w:ins w:id="13802" w:author="shorny" w:date="2014-06-09T17:29:00Z"/>
          <w:sz w:val="18"/>
          <w:rPrChange w:id="13803" w:author="shorny" w:date="2014-06-09T17:30:00Z">
            <w:rPr>
              <w:ins w:id="13804" w:author="shorny" w:date="2014-06-09T17:29:00Z"/>
            </w:rPr>
          </w:rPrChange>
        </w:rPr>
      </w:pPr>
      <w:ins w:id="13805" w:author="shorny" w:date="2014-06-09T17:29:00Z">
        <w:r w:rsidRPr="00022ABB">
          <w:rPr>
            <w:sz w:val="18"/>
            <w:rPrChange w:id="13806" w:author="shorny" w:date="2014-06-09T17:30:00Z">
              <w:rPr/>
            </w:rPrChange>
          </w:rPr>
          <w:t>(</w:t>
        </w:r>
        <w:r w:rsidRPr="00022ABB">
          <w:rPr>
            <w:rStyle w:val="string1"/>
            <w:sz w:val="18"/>
            <w:rPrChange w:id="13807" w:author="shorny" w:date="2014-06-09T17:30:00Z">
              <w:rPr>
                <w:rStyle w:val="string1"/>
              </w:rPr>
            </w:rPrChange>
          </w:rPr>
          <w:t>'NU'</w:t>
        </w:r>
        <w:r w:rsidRPr="00022ABB">
          <w:rPr>
            <w:sz w:val="18"/>
            <w:rPrChange w:id="13808" w:author="shorny" w:date="2014-06-09T17:30:00Z">
              <w:rPr/>
            </w:rPrChange>
          </w:rPr>
          <w:t xml:space="preserve">, </w:t>
        </w:r>
        <w:r w:rsidRPr="00022ABB">
          <w:rPr>
            <w:rStyle w:val="string1"/>
            <w:sz w:val="18"/>
            <w:rPrChange w:id="13809" w:author="shorny" w:date="2014-06-09T17:30:00Z">
              <w:rPr>
                <w:rStyle w:val="string1"/>
              </w:rPr>
            </w:rPrChange>
          </w:rPr>
          <w:t>'Niue'</w:t>
        </w:r>
        <w:r w:rsidRPr="00022ABB">
          <w:rPr>
            <w:sz w:val="18"/>
            <w:rPrChange w:id="13810" w:author="shorny" w:date="2014-06-09T17:30:00Z">
              <w:rPr/>
            </w:rPrChange>
          </w:rPr>
          <w:t>),</w:t>
        </w:r>
      </w:ins>
    </w:p>
    <w:p w14:paraId="49BBD7E0" w14:textId="77777777" w:rsidR="00022ABB" w:rsidRPr="00022ABB" w:rsidRDefault="00022ABB">
      <w:pPr>
        <w:pStyle w:val="HTMLPreformatted"/>
        <w:divId w:val="585384335"/>
        <w:rPr>
          <w:ins w:id="13811" w:author="shorny" w:date="2014-06-09T17:29:00Z"/>
          <w:sz w:val="18"/>
          <w:rPrChange w:id="13812" w:author="shorny" w:date="2014-06-09T17:30:00Z">
            <w:rPr>
              <w:ins w:id="13813" w:author="shorny" w:date="2014-06-09T17:29:00Z"/>
            </w:rPr>
          </w:rPrChange>
        </w:rPr>
      </w:pPr>
      <w:ins w:id="13814" w:author="shorny" w:date="2014-06-09T17:29:00Z">
        <w:r w:rsidRPr="00022ABB">
          <w:rPr>
            <w:sz w:val="18"/>
            <w:rPrChange w:id="13815" w:author="shorny" w:date="2014-06-09T17:30:00Z">
              <w:rPr/>
            </w:rPrChange>
          </w:rPr>
          <w:t>(</w:t>
        </w:r>
        <w:r w:rsidRPr="00022ABB">
          <w:rPr>
            <w:rStyle w:val="string1"/>
            <w:sz w:val="18"/>
            <w:rPrChange w:id="13816" w:author="shorny" w:date="2014-06-09T17:30:00Z">
              <w:rPr>
                <w:rStyle w:val="string1"/>
              </w:rPr>
            </w:rPrChange>
          </w:rPr>
          <w:t>'NZ'</w:t>
        </w:r>
        <w:r w:rsidRPr="00022ABB">
          <w:rPr>
            <w:sz w:val="18"/>
            <w:rPrChange w:id="13817" w:author="shorny" w:date="2014-06-09T17:30:00Z">
              <w:rPr/>
            </w:rPrChange>
          </w:rPr>
          <w:t xml:space="preserve">, </w:t>
        </w:r>
        <w:r w:rsidRPr="00022ABB">
          <w:rPr>
            <w:rStyle w:val="string1"/>
            <w:sz w:val="18"/>
            <w:rPrChange w:id="13818" w:author="shorny" w:date="2014-06-09T17:30:00Z">
              <w:rPr>
                <w:rStyle w:val="string1"/>
              </w:rPr>
            </w:rPrChange>
          </w:rPr>
          <w:t>'New Zealand'</w:t>
        </w:r>
        <w:r w:rsidRPr="00022ABB">
          <w:rPr>
            <w:sz w:val="18"/>
            <w:rPrChange w:id="13819" w:author="shorny" w:date="2014-06-09T17:30:00Z">
              <w:rPr/>
            </w:rPrChange>
          </w:rPr>
          <w:t>),</w:t>
        </w:r>
      </w:ins>
    </w:p>
    <w:p w14:paraId="46558A8F" w14:textId="77777777" w:rsidR="00022ABB" w:rsidRPr="00022ABB" w:rsidRDefault="00022ABB">
      <w:pPr>
        <w:pStyle w:val="HTMLPreformatted"/>
        <w:divId w:val="585384335"/>
        <w:rPr>
          <w:ins w:id="13820" w:author="shorny" w:date="2014-06-09T17:29:00Z"/>
          <w:sz w:val="18"/>
          <w:rPrChange w:id="13821" w:author="shorny" w:date="2014-06-09T17:30:00Z">
            <w:rPr>
              <w:ins w:id="13822" w:author="shorny" w:date="2014-06-09T17:29:00Z"/>
            </w:rPr>
          </w:rPrChange>
        </w:rPr>
      </w:pPr>
      <w:ins w:id="13823" w:author="shorny" w:date="2014-06-09T17:29:00Z">
        <w:r w:rsidRPr="00022ABB">
          <w:rPr>
            <w:sz w:val="18"/>
            <w:rPrChange w:id="13824" w:author="shorny" w:date="2014-06-09T17:30:00Z">
              <w:rPr/>
            </w:rPrChange>
          </w:rPr>
          <w:t>(</w:t>
        </w:r>
        <w:r w:rsidRPr="00022ABB">
          <w:rPr>
            <w:rStyle w:val="string1"/>
            <w:sz w:val="18"/>
            <w:rPrChange w:id="13825" w:author="shorny" w:date="2014-06-09T17:30:00Z">
              <w:rPr>
                <w:rStyle w:val="string1"/>
              </w:rPr>
            </w:rPrChange>
          </w:rPr>
          <w:t>'OM'</w:t>
        </w:r>
        <w:r w:rsidRPr="00022ABB">
          <w:rPr>
            <w:sz w:val="18"/>
            <w:rPrChange w:id="13826" w:author="shorny" w:date="2014-06-09T17:30:00Z">
              <w:rPr/>
            </w:rPrChange>
          </w:rPr>
          <w:t xml:space="preserve">, </w:t>
        </w:r>
        <w:r w:rsidRPr="00022ABB">
          <w:rPr>
            <w:rStyle w:val="string1"/>
            <w:sz w:val="18"/>
            <w:rPrChange w:id="13827" w:author="shorny" w:date="2014-06-09T17:30:00Z">
              <w:rPr>
                <w:rStyle w:val="string1"/>
              </w:rPr>
            </w:rPrChange>
          </w:rPr>
          <w:t>'Oman'</w:t>
        </w:r>
        <w:r w:rsidRPr="00022ABB">
          <w:rPr>
            <w:sz w:val="18"/>
            <w:rPrChange w:id="13828" w:author="shorny" w:date="2014-06-09T17:30:00Z">
              <w:rPr/>
            </w:rPrChange>
          </w:rPr>
          <w:t>),</w:t>
        </w:r>
      </w:ins>
    </w:p>
    <w:p w14:paraId="5AB17626" w14:textId="77777777" w:rsidR="00022ABB" w:rsidRPr="00022ABB" w:rsidRDefault="00022ABB">
      <w:pPr>
        <w:pStyle w:val="HTMLPreformatted"/>
        <w:divId w:val="585384335"/>
        <w:rPr>
          <w:ins w:id="13829" w:author="shorny" w:date="2014-06-09T17:29:00Z"/>
          <w:sz w:val="18"/>
          <w:rPrChange w:id="13830" w:author="shorny" w:date="2014-06-09T17:30:00Z">
            <w:rPr>
              <w:ins w:id="13831" w:author="shorny" w:date="2014-06-09T17:29:00Z"/>
            </w:rPr>
          </w:rPrChange>
        </w:rPr>
      </w:pPr>
      <w:ins w:id="13832" w:author="shorny" w:date="2014-06-09T17:29:00Z">
        <w:r w:rsidRPr="00022ABB">
          <w:rPr>
            <w:sz w:val="18"/>
            <w:rPrChange w:id="13833" w:author="shorny" w:date="2014-06-09T17:30:00Z">
              <w:rPr/>
            </w:rPrChange>
          </w:rPr>
          <w:t>(</w:t>
        </w:r>
        <w:r w:rsidRPr="00022ABB">
          <w:rPr>
            <w:rStyle w:val="string1"/>
            <w:sz w:val="18"/>
            <w:rPrChange w:id="13834" w:author="shorny" w:date="2014-06-09T17:30:00Z">
              <w:rPr>
                <w:rStyle w:val="string1"/>
              </w:rPr>
            </w:rPrChange>
          </w:rPr>
          <w:t>'PA'</w:t>
        </w:r>
        <w:r w:rsidRPr="00022ABB">
          <w:rPr>
            <w:sz w:val="18"/>
            <w:rPrChange w:id="13835" w:author="shorny" w:date="2014-06-09T17:30:00Z">
              <w:rPr/>
            </w:rPrChange>
          </w:rPr>
          <w:t xml:space="preserve">, </w:t>
        </w:r>
        <w:r w:rsidRPr="00022ABB">
          <w:rPr>
            <w:rStyle w:val="string1"/>
            <w:sz w:val="18"/>
            <w:rPrChange w:id="13836" w:author="shorny" w:date="2014-06-09T17:30:00Z">
              <w:rPr>
                <w:rStyle w:val="string1"/>
              </w:rPr>
            </w:rPrChange>
          </w:rPr>
          <w:t>'Panama'</w:t>
        </w:r>
        <w:r w:rsidRPr="00022ABB">
          <w:rPr>
            <w:sz w:val="18"/>
            <w:rPrChange w:id="13837" w:author="shorny" w:date="2014-06-09T17:30:00Z">
              <w:rPr/>
            </w:rPrChange>
          </w:rPr>
          <w:t>),</w:t>
        </w:r>
      </w:ins>
    </w:p>
    <w:p w14:paraId="650E86B7" w14:textId="77777777" w:rsidR="00022ABB" w:rsidRPr="00022ABB" w:rsidRDefault="00022ABB">
      <w:pPr>
        <w:pStyle w:val="HTMLPreformatted"/>
        <w:divId w:val="585384335"/>
        <w:rPr>
          <w:ins w:id="13838" w:author="shorny" w:date="2014-06-09T17:29:00Z"/>
          <w:sz w:val="18"/>
          <w:rPrChange w:id="13839" w:author="shorny" w:date="2014-06-09T17:30:00Z">
            <w:rPr>
              <w:ins w:id="13840" w:author="shorny" w:date="2014-06-09T17:29:00Z"/>
            </w:rPr>
          </w:rPrChange>
        </w:rPr>
      </w:pPr>
      <w:ins w:id="13841" w:author="shorny" w:date="2014-06-09T17:29:00Z">
        <w:r w:rsidRPr="00022ABB">
          <w:rPr>
            <w:sz w:val="18"/>
            <w:rPrChange w:id="13842" w:author="shorny" w:date="2014-06-09T17:30:00Z">
              <w:rPr/>
            </w:rPrChange>
          </w:rPr>
          <w:t>(</w:t>
        </w:r>
        <w:r w:rsidRPr="00022ABB">
          <w:rPr>
            <w:rStyle w:val="string1"/>
            <w:sz w:val="18"/>
            <w:rPrChange w:id="13843" w:author="shorny" w:date="2014-06-09T17:30:00Z">
              <w:rPr>
                <w:rStyle w:val="string1"/>
              </w:rPr>
            </w:rPrChange>
          </w:rPr>
          <w:t>'PE'</w:t>
        </w:r>
        <w:r w:rsidRPr="00022ABB">
          <w:rPr>
            <w:sz w:val="18"/>
            <w:rPrChange w:id="13844" w:author="shorny" w:date="2014-06-09T17:30:00Z">
              <w:rPr/>
            </w:rPrChange>
          </w:rPr>
          <w:t xml:space="preserve">, </w:t>
        </w:r>
        <w:r w:rsidRPr="00022ABB">
          <w:rPr>
            <w:rStyle w:val="string1"/>
            <w:sz w:val="18"/>
            <w:rPrChange w:id="13845" w:author="shorny" w:date="2014-06-09T17:30:00Z">
              <w:rPr>
                <w:rStyle w:val="string1"/>
              </w:rPr>
            </w:rPrChange>
          </w:rPr>
          <w:t>'Peru'</w:t>
        </w:r>
        <w:r w:rsidRPr="00022ABB">
          <w:rPr>
            <w:sz w:val="18"/>
            <w:rPrChange w:id="13846" w:author="shorny" w:date="2014-06-09T17:30:00Z">
              <w:rPr/>
            </w:rPrChange>
          </w:rPr>
          <w:t>),</w:t>
        </w:r>
      </w:ins>
    </w:p>
    <w:p w14:paraId="7952FE6E" w14:textId="77777777" w:rsidR="00022ABB" w:rsidRPr="00022ABB" w:rsidRDefault="00022ABB">
      <w:pPr>
        <w:pStyle w:val="HTMLPreformatted"/>
        <w:divId w:val="585384335"/>
        <w:rPr>
          <w:ins w:id="13847" w:author="shorny" w:date="2014-06-09T17:29:00Z"/>
          <w:sz w:val="18"/>
          <w:rPrChange w:id="13848" w:author="shorny" w:date="2014-06-09T17:30:00Z">
            <w:rPr>
              <w:ins w:id="13849" w:author="shorny" w:date="2014-06-09T17:29:00Z"/>
            </w:rPr>
          </w:rPrChange>
        </w:rPr>
      </w:pPr>
      <w:ins w:id="13850" w:author="shorny" w:date="2014-06-09T17:29:00Z">
        <w:r w:rsidRPr="00022ABB">
          <w:rPr>
            <w:sz w:val="18"/>
            <w:rPrChange w:id="13851" w:author="shorny" w:date="2014-06-09T17:30:00Z">
              <w:rPr/>
            </w:rPrChange>
          </w:rPr>
          <w:t>(</w:t>
        </w:r>
        <w:r w:rsidRPr="00022ABB">
          <w:rPr>
            <w:rStyle w:val="string1"/>
            <w:sz w:val="18"/>
            <w:rPrChange w:id="13852" w:author="shorny" w:date="2014-06-09T17:30:00Z">
              <w:rPr>
                <w:rStyle w:val="string1"/>
              </w:rPr>
            </w:rPrChange>
          </w:rPr>
          <w:t>'PF'</w:t>
        </w:r>
        <w:r w:rsidRPr="00022ABB">
          <w:rPr>
            <w:sz w:val="18"/>
            <w:rPrChange w:id="13853" w:author="shorny" w:date="2014-06-09T17:30:00Z">
              <w:rPr/>
            </w:rPrChange>
          </w:rPr>
          <w:t xml:space="preserve">, </w:t>
        </w:r>
        <w:r w:rsidRPr="00022ABB">
          <w:rPr>
            <w:rStyle w:val="string1"/>
            <w:sz w:val="18"/>
            <w:rPrChange w:id="13854" w:author="shorny" w:date="2014-06-09T17:30:00Z">
              <w:rPr>
                <w:rStyle w:val="string1"/>
              </w:rPr>
            </w:rPrChange>
          </w:rPr>
          <w:t>'French Polynesia'</w:t>
        </w:r>
        <w:r w:rsidRPr="00022ABB">
          <w:rPr>
            <w:sz w:val="18"/>
            <w:rPrChange w:id="13855" w:author="shorny" w:date="2014-06-09T17:30:00Z">
              <w:rPr/>
            </w:rPrChange>
          </w:rPr>
          <w:t>),</w:t>
        </w:r>
      </w:ins>
    </w:p>
    <w:p w14:paraId="7FF7CE00" w14:textId="77777777" w:rsidR="00022ABB" w:rsidRPr="00022ABB" w:rsidRDefault="00022ABB">
      <w:pPr>
        <w:pStyle w:val="HTMLPreformatted"/>
        <w:divId w:val="585384335"/>
        <w:rPr>
          <w:ins w:id="13856" w:author="shorny" w:date="2014-06-09T17:29:00Z"/>
          <w:sz w:val="18"/>
          <w:rPrChange w:id="13857" w:author="shorny" w:date="2014-06-09T17:30:00Z">
            <w:rPr>
              <w:ins w:id="13858" w:author="shorny" w:date="2014-06-09T17:29:00Z"/>
            </w:rPr>
          </w:rPrChange>
        </w:rPr>
      </w:pPr>
      <w:ins w:id="13859" w:author="shorny" w:date="2014-06-09T17:29:00Z">
        <w:r w:rsidRPr="00022ABB">
          <w:rPr>
            <w:sz w:val="18"/>
            <w:rPrChange w:id="13860" w:author="shorny" w:date="2014-06-09T17:30:00Z">
              <w:rPr/>
            </w:rPrChange>
          </w:rPr>
          <w:t>(</w:t>
        </w:r>
        <w:r w:rsidRPr="00022ABB">
          <w:rPr>
            <w:rStyle w:val="string1"/>
            <w:sz w:val="18"/>
            <w:rPrChange w:id="13861" w:author="shorny" w:date="2014-06-09T17:30:00Z">
              <w:rPr>
                <w:rStyle w:val="string1"/>
              </w:rPr>
            </w:rPrChange>
          </w:rPr>
          <w:t>'PG'</w:t>
        </w:r>
        <w:r w:rsidRPr="00022ABB">
          <w:rPr>
            <w:sz w:val="18"/>
            <w:rPrChange w:id="13862" w:author="shorny" w:date="2014-06-09T17:30:00Z">
              <w:rPr/>
            </w:rPrChange>
          </w:rPr>
          <w:t xml:space="preserve">, </w:t>
        </w:r>
        <w:r w:rsidRPr="00022ABB">
          <w:rPr>
            <w:rStyle w:val="string1"/>
            <w:sz w:val="18"/>
            <w:rPrChange w:id="13863" w:author="shorny" w:date="2014-06-09T17:30:00Z">
              <w:rPr>
                <w:rStyle w:val="string1"/>
              </w:rPr>
            </w:rPrChange>
          </w:rPr>
          <w:t>'Papua New Guinea'</w:t>
        </w:r>
        <w:r w:rsidRPr="00022ABB">
          <w:rPr>
            <w:sz w:val="18"/>
            <w:rPrChange w:id="13864" w:author="shorny" w:date="2014-06-09T17:30:00Z">
              <w:rPr/>
            </w:rPrChange>
          </w:rPr>
          <w:t>),</w:t>
        </w:r>
      </w:ins>
    </w:p>
    <w:p w14:paraId="60A6C292" w14:textId="77777777" w:rsidR="00022ABB" w:rsidRPr="00022ABB" w:rsidRDefault="00022ABB">
      <w:pPr>
        <w:pStyle w:val="HTMLPreformatted"/>
        <w:divId w:val="585384335"/>
        <w:rPr>
          <w:ins w:id="13865" w:author="shorny" w:date="2014-06-09T17:29:00Z"/>
          <w:sz w:val="18"/>
          <w:rPrChange w:id="13866" w:author="shorny" w:date="2014-06-09T17:30:00Z">
            <w:rPr>
              <w:ins w:id="13867" w:author="shorny" w:date="2014-06-09T17:29:00Z"/>
            </w:rPr>
          </w:rPrChange>
        </w:rPr>
      </w:pPr>
      <w:ins w:id="13868" w:author="shorny" w:date="2014-06-09T17:29:00Z">
        <w:r w:rsidRPr="00022ABB">
          <w:rPr>
            <w:sz w:val="18"/>
            <w:rPrChange w:id="13869" w:author="shorny" w:date="2014-06-09T17:30:00Z">
              <w:rPr/>
            </w:rPrChange>
          </w:rPr>
          <w:t>(</w:t>
        </w:r>
        <w:r w:rsidRPr="00022ABB">
          <w:rPr>
            <w:rStyle w:val="string1"/>
            <w:sz w:val="18"/>
            <w:rPrChange w:id="13870" w:author="shorny" w:date="2014-06-09T17:30:00Z">
              <w:rPr>
                <w:rStyle w:val="string1"/>
              </w:rPr>
            </w:rPrChange>
          </w:rPr>
          <w:t>'PH'</w:t>
        </w:r>
        <w:r w:rsidRPr="00022ABB">
          <w:rPr>
            <w:sz w:val="18"/>
            <w:rPrChange w:id="13871" w:author="shorny" w:date="2014-06-09T17:30:00Z">
              <w:rPr/>
            </w:rPrChange>
          </w:rPr>
          <w:t xml:space="preserve">, </w:t>
        </w:r>
        <w:r w:rsidRPr="00022ABB">
          <w:rPr>
            <w:rStyle w:val="string1"/>
            <w:sz w:val="18"/>
            <w:rPrChange w:id="13872" w:author="shorny" w:date="2014-06-09T17:30:00Z">
              <w:rPr>
                <w:rStyle w:val="string1"/>
              </w:rPr>
            </w:rPrChange>
          </w:rPr>
          <w:t>'Philippines'</w:t>
        </w:r>
        <w:r w:rsidRPr="00022ABB">
          <w:rPr>
            <w:sz w:val="18"/>
            <w:rPrChange w:id="13873" w:author="shorny" w:date="2014-06-09T17:30:00Z">
              <w:rPr/>
            </w:rPrChange>
          </w:rPr>
          <w:t>),</w:t>
        </w:r>
      </w:ins>
    </w:p>
    <w:p w14:paraId="78833C85" w14:textId="77777777" w:rsidR="00022ABB" w:rsidRPr="00022ABB" w:rsidRDefault="00022ABB">
      <w:pPr>
        <w:pStyle w:val="HTMLPreformatted"/>
        <w:divId w:val="585384335"/>
        <w:rPr>
          <w:ins w:id="13874" w:author="shorny" w:date="2014-06-09T17:29:00Z"/>
          <w:sz w:val="18"/>
          <w:rPrChange w:id="13875" w:author="shorny" w:date="2014-06-09T17:30:00Z">
            <w:rPr>
              <w:ins w:id="13876" w:author="shorny" w:date="2014-06-09T17:29:00Z"/>
            </w:rPr>
          </w:rPrChange>
        </w:rPr>
      </w:pPr>
      <w:ins w:id="13877" w:author="shorny" w:date="2014-06-09T17:29:00Z">
        <w:r w:rsidRPr="00022ABB">
          <w:rPr>
            <w:sz w:val="18"/>
            <w:rPrChange w:id="13878" w:author="shorny" w:date="2014-06-09T17:30:00Z">
              <w:rPr/>
            </w:rPrChange>
          </w:rPr>
          <w:t>(</w:t>
        </w:r>
        <w:r w:rsidRPr="00022ABB">
          <w:rPr>
            <w:rStyle w:val="string1"/>
            <w:sz w:val="18"/>
            <w:rPrChange w:id="13879" w:author="shorny" w:date="2014-06-09T17:30:00Z">
              <w:rPr>
                <w:rStyle w:val="string1"/>
              </w:rPr>
            </w:rPrChange>
          </w:rPr>
          <w:t>'PK'</w:t>
        </w:r>
        <w:r w:rsidRPr="00022ABB">
          <w:rPr>
            <w:sz w:val="18"/>
            <w:rPrChange w:id="13880" w:author="shorny" w:date="2014-06-09T17:30:00Z">
              <w:rPr/>
            </w:rPrChange>
          </w:rPr>
          <w:t xml:space="preserve">, </w:t>
        </w:r>
        <w:r w:rsidRPr="00022ABB">
          <w:rPr>
            <w:rStyle w:val="string1"/>
            <w:sz w:val="18"/>
            <w:rPrChange w:id="13881" w:author="shorny" w:date="2014-06-09T17:30:00Z">
              <w:rPr>
                <w:rStyle w:val="string1"/>
              </w:rPr>
            </w:rPrChange>
          </w:rPr>
          <w:t>'Pakistan'</w:t>
        </w:r>
        <w:r w:rsidRPr="00022ABB">
          <w:rPr>
            <w:sz w:val="18"/>
            <w:rPrChange w:id="13882" w:author="shorny" w:date="2014-06-09T17:30:00Z">
              <w:rPr/>
            </w:rPrChange>
          </w:rPr>
          <w:t>),</w:t>
        </w:r>
      </w:ins>
    </w:p>
    <w:p w14:paraId="5DB5A038" w14:textId="77777777" w:rsidR="00022ABB" w:rsidRPr="00022ABB" w:rsidRDefault="00022ABB">
      <w:pPr>
        <w:pStyle w:val="HTMLPreformatted"/>
        <w:divId w:val="585384335"/>
        <w:rPr>
          <w:ins w:id="13883" w:author="shorny" w:date="2014-06-09T17:29:00Z"/>
          <w:sz w:val="18"/>
          <w:rPrChange w:id="13884" w:author="shorny" w:date="2014-06-09T17:30:00Z">
            <w:rPr>
              <w:ins w:id="13885" w:author="shorny" w:date="2014-06-09T17:29:00Z"/>
            </w:rPr>
          </w:rPrChange>
        </w:rPr>
      </w:pPr>
      <w:ins w:id="13886" w:author="shorny" w:date="2014-06-09T17:29:00Z">
        <w:r w:rsidRPr="00022ABB">
          <w:rPr>
            <w:sz w:val="18"/>
            <w:rPrChange w:id="13887" w:author="shorny" w:date="2014-06-09T17:30:00Z">
              <w:rPr/>
            </w:rPrChange>
          </w:rPr>
          <w:t>(</w:t>
        </w:r>
        <w:r w:rsidRPr="00022ABB">
          <w:rPr>
            <w:rStyle w:val="string1"/>
            <w:sz w:val="18"/>
            <w:rPrChange w:id="13888" w:author="shorny" w:date="2014-06-09T17:30:00Z">
              <w:rPr>
                <w:rStyle w:val="string1"/>
              </w:rPr>
            </w:rPrChange>
          </w:rPr>
          <w:t>'PL'</w:t>
        </w:r>
        <w:r w:rsidRPr="00022ABB">
          <w:rPr>
            <w:sz w:val="18"/>
            <w:rPrChange w:id="13889" w:author="shorny" w:date="2014-06-09T17:30:00Z">
              <w:rPr/>
            </w:rPrChange>
          </w:rPr>
          <w:t xml:space="preserve">, </w:t>
        </w:r>
        <w:r w:rsidRPr="00022ABB">
          <w:rPr>
            <w:rStyle w:val="string1"/>
            <w:sz w:val="18"/>
            <w:rPrChange w:id="13890" w:author="shorny" w:date="2014-06-09T17:30:00Z">
              <w:rPr>
                <w:rStyle w:val="string1"/>
              </w:rPr>
            </w:rPrChange>
          </w:rPr>
          <w:t>'Poland'</w:t>
        </w:r>
        <w:r w:rsidRPr="00022ABB">
          <w:rPr>
            <w:sz w:val="18"/>
            <w:rPrChange w:id="13891" w:author="shorny" w:date="2014-06-09T17:30:00Z">
              <w:rPr/>
            </w:rPrChange>
          </w:rPr>
          <w:t>),</w:t>
        </w:r>
      </w:ins>
    </w:p>
    <w:p w14:paraId="1BD05F62" w14:textId="77777777" w:rsidR="00022ABB" w:rsidRPr="00022ABB" w:rsidRDefault="00022ABB">
      <w:pPr>
        <w:pStyle w:val="HTMLPreformatted"/>
        <w:divId w:val="585384335"/>
        <w:rPr>
          <w:ins w:id="13892" w:author="shorny" w:date="2014-06-09T17:29:00Z"/>
          <w:sz w:val="18"/>
          <w:rPrChange w:id="13893" w:author="shorny" w:date="2014-06-09T17:30:00Z">
            <w:rPr>
              <w:ins w:id="13894" w:author="shorny" w:date="2014-06-09T17:29:00Z"/>
            </w:rPr>
          </w:rPrChange>
        </w:rPr>
      </w:pPr>
      <w:ins w:id="13895" w:author="shorny" w:date="2014-06-09T17:29:00Z">
        <w:r w:rsidRPr="00022ABB">
          <w:rPr>
            <w:sz w:val="18"/>
            <w:rPrChange w:id="13896" w:author="shorny" w:date="2014-06-09T17:30:00Z">
              <w:rPr/>
            </w:rPrChange>
          </w:rPr>
          <w:t>(</w:t>
        </w:r>
        <w:r w:rsidRPr="00022ABB">
          <w:rPr>
            <w:rStyle w:val="string1"/>
            <w:sz w:val="18"/>
            <w:rPrChange w:id="13897" w:author="shorny" w:date="2014-06-09T17:30:00Z">
              <w:rPr>
                <w:rStyle w:val="string1"/>
              </w:rPr>
            </w:rPrChange>
          </w:rPr>
          <w:t>'PM'</w:t>
        </w:r>
        <w:r w:rsidRPr="00022ABB">
          <w:rPr>
            <w:sz w:val="18"/>
            <w:rPrChange w:id="13898" w:author="shorny" w:date="2014-06-09T17:30:00Z">
              <w:rPr/>
            </w:rPrChange>
          </w:rPr>
          <w:t xml:space="preserve">, </w:t>
        </w:r>
        <w:r w:rsidRPr="00022ABB">
          <w:rPr>
            <w:rStyle w:val="string1"/>
            <w:sz w:val="18"/>
            <w:rPrChange w:id="13899" w:author="shorny" w:date="2014-06-09T17:30:00Z">
              <w:rPr>
                <w:rStyle w:val="string1"/>
              </w:rPr>
            </w:rPrChange>
          </w:rPr>
          <w:t>'Saint Pierre and Miquelon'</w:t>
        </w:r>
        <w:r w:rsidRPr="00022ABB">
          <w:rPr>
            <w:sz w:val="18"/>
            <w:rPrChange w:id="13900" w:author="shorny" w:date="2014-06-09T17:30:00Z">
              <w:rPr/>
            </w:rPrChange>
          </w:rPr>
          <w:t>),</w:t>
        </w:r>
      </w:ins>
    </w:p>
    <w:p w14:paraId="23E800AE" w14:textId="77777777" w:rsidR="00022ABB" w:rsidRPr="00022ABB" w:rsidRDefault="00022ABB">
      <w:pPr>
        <w:pStyle w:val="HTMLPreformatted"/>
        <w:divId w:val="585384335"/>
        <w:rPr>
          <w:ins w:id="13901" w:author="shorny" w:date="2014-06-09T17:29:00Z"/>
          <w:sz w:val="18"/>
          <w:rPrChange w:id="13902" w:author="shorny" w:date="2014-06-09T17:30:00Z">
            <w:rPr>
              <w:ins w:id="13903" w:author="shorny" w:date="2014-06-09T17:29:00Z"/>
            </w:rPr>
          </w:rPrChange>
        </w:rPr>
      </w:pPr>
      <w:ins w:id="13904" w:author="shorny" w:date="2014-06-09T17:29:00Z">
        <w:r w:rsidRPr="00022ABB">
          <w:rPr>
            <w:sz w:val="18"/>
            <w:rPrChange w:id="13905" w:author="shorny" w:date="2014-06-09T17:30:00Z">
              <w:rPr/>
            </w:rPrChange>
          </w:rPr>
          <w:t>(</w:t>
        </w:r>
        <w:r w:rsidRPr="00022ABB">
          <w:rPr>
            <w:rStyle w:val="string1"/>
            <w:sz w:val="18"/>
            <w:rPrChange w:id="13906" w:author="shorny" w:date="2014-06-09T17:30:00Z">
              <w:rPr>
                <w:rStyle w:val="string1"/>
              </w:rPr>
            </w:rPrChange>
          </w:rPr>
          <w:t>'PN'</w:t>
        </w:r>
        <w:r w:rsidRPr="00022ABB">
          <w:rPr>
            <w:sz w:val="18"/>
            <w:rPrChange w:id="13907" w:author="shorny" w:date="2014-06-09T17:30:00Z">
              <w:rPr/>
            </w:rPrChange>
          </w:rPr>
          <w:t xml:space="preserve">, </w:t>
        </w:r>
        <w:r w:rsidRPr="00022ABB">
          <w:rPr>
            <w:rStyle w:val="string1"/>
            <w:sz w:val="18"/>
            <w:rPrChange w:id="13908" w:author="shorny" w:date="2014-06-09T17:30:00Z">
              <w:rPr>
                <w:rStyle w:val="string1"/>
              </w:rPr>
            </w:rPrChange>
          </w:rPr>
          <w:t>'Pitcairn'</w:t>
        </w:r>
        <w:r w:rsidRPr="00022ABB">
          <w:rPr>
            <w:sz w:val="18"/>
            <w:rPrChange w:id="13909" w:author="shorny" w:date="2014-06-09T17:30:00Z">
              <w:rPr/>
            </w:rPrChange>
          </w:rPr>
          <w:t>),</w:t>
        </w:r>
      </w:ins>
    </w:p>
    <w:p w14:paraId="166ED108" w14:textId="77777777" w:rsidR="00022ABB" w:rsidRPr="00022ABB" w:rsidRDefault="00022ABB">
      <w:pPr>
        <w:pStyle w:val="HTMLPreformatted"/>
        <w:divId w:val="585384335"/>
        <w:rPr>
          <w:ins w:id="13910" w:author="shorny" w:date="2014-06-09T17:29:00Z"/>
          <w:sz w:val="18"/>
          <w:rPrChange w:id="13911" w:author="shorny" w:date="2014-06-09T17:30:00Z">
            <w:rPr>
              <w:ins w:id="13912" w:author="shorny" w:date="2014-06-09T17:29:00Z"/>
            </w:rPr>
          </w:rPrChange>
        </w:rPr>
      </w:pPr>
      <w:ins w:id="13913" w:author="shorny" w:date="2014-06-09T17:29:00Z">
        <w:r w:rsidRPr="00022ABB">
          <w:rPr>
            <w:sz w:val="18"/>
            <w:rPrChange w:id="13914" w:author="shorny" w:date="2014-06-09T17:30:00Z">
              <w:rPr/>
            </w:rPrChange>
          </w:rPr>
          <w:t>(</w:t>
        </w:r>
        <w:r w:rsidRPr="00022ABB">
          <w:rPr>
            <w:rStyle w:val="string1"/>
            <w:sz w:val="18"/>
            <w:rPrChange w:id="13915" w:author="shorny" w:date="2014-06-09T17:30:00Z">
              <w:rPr>
                <w:rStyle w:val="string1"/>
              </w:rPr>
            </w:rPrChange>
          </w:rPr>
          <w:t>'PR'</w:t>
        </w:r>
        <w:r w:rsidRPr="00022ABB">
          <w:rPr>
            <w:sz w:val="18"/>
            <w:rPrChange w:id="13916" w:author="shorny" w:date="2014-06-09T17:30:00Z">
              <w:rPr/>
            </w:rPrChange>
          </w:rPr>
          <w:t xml:space="preserve">, </w:t>
        </w:r>
        <w:r w:rsidRPr="00022ABB">
          <w:rPr>
            <w:rStyle w:val="string1"/>
            <w:sz w:val="18"/>
            <w:rPrChange w:id="13917" w:author="shorny" w:date="2014-06-09T17:30:00Z">
              <w:rPr>
                <w:rStyle w:val="string1"/>
              </w:rPr>
            </w:rPrChange>
          </w:rPr>
          <w:t>'Puerto Rico'</w:t>
        </w:r>
        <w:r w:rsidRPr="00022ABB">
          <w:rPr>
            <w:sz w:val="18"/>
            <w:rPrChange w:id="13918" w:author="shorny" w:date="2014-06-09T17:30:00Z">
              <w:rPr/>
            </w:rPrChange>
          </w:rPr>
          <w:t>),</w:t>
        </w:r>
      </w:ins>
    </w:p>
    <w:p w14:paraId="3455CDC3" w14:textId="77777777" w:rsidR="00022ABB" w:rsidRPr="00022ABB" w:rsidRDefault="00022ABB">
      <w:pPr>
        <w:pStyle w:val="HTMLPreformatted"/>
        <w:divId w:val="585384335"/>
        <w:rPr>
          <w:ins w:id="13919" w:author="shorny" w:date="2014-06-09T17:29:00Z"/>
          <w:sz w:val="18"/>
          <w:rPrChange w:id="13920" w:author="shorny" w:date="2014-06-09T17:30:00Z">
            <w:rPr>
              <w:ins w:id="13921" w:author="shorny" w:date="2014-06-09T17:29:00Z"/>
            </w:rPr>
          </w:rPrChange>
        </w:rPr>
      </w:pPr>
      <w:ins w:id="13922" w:author="shorny" w:date="2014-06-09T17:29:00Z">
        <w:r w:rsidRPr="00022ABB">
          <w:rPr>
            <w:sz w:val="18"/>
            <w:rPrChange w:id="13923" w:author="shorny" w:date="2014-06-09T17:30:00Z">
              <w:rPr/>
            </w:rPrChange>
          </w:rPr>
          <w:t>(</w:t>
        </w:r>
        <w:r w:rsidRPr="00022ABB">
          <w:rPr>
            <w:rStyle w:val="string1"/>
            <w:sz w:val="18"/>
            <w:rPrChange w:id="13924" w:author="shorny" w:date="2014-06-09T17:30:00Z">
              <w:rPr>
                <w:rStyle w:val="string1"/>
              </w:rPr>
            </w:rPrChange>
          </w:rPr>
          <w:t>'PS'</w:t>
        </w:r>
        <w:r w:rsidRPr="00022ABB">
          <w:rPr>
            <w:sz w:val="18"/>
            <w:rPrChange w:id="13925" w:author="shorny" w:date="2014-06-09T17:30:00Z">
              <w:rPr/>
            </w:rPrChange>
          </w:rPr>
          <w:t xml:space="preserve">, </w:t>
        </w:r>
        <w:r w:rsidRPr="00022ABB">
          <w:rPr>
            <w:rStyle w:val="string1"/>
            <w:sz w:val="18"/>
            <w:rPrChange w:id="13926" w:author="shorny" w:date="2014-06-09T17:30:00Z">
              <w:rPr>
                <w:rStyle w:val="string1"/>
              </w:rPr>
            </w:rPrChange>
          </w:rPr>
          <w:t>'Palestine, State of'</w:t>
        </w:r>
        <w:r w:rsidRPr="00022ABB">
          <w:rPr>
            <w:sz w:val="18"/>
            <w:rPrChange w:id="13927" w:author="shorny" w:date="2014-06-09T17:30:00Z">
              <w:rPr/>
            </w:rPrChange>
          </w:rPr>
          <w:t>),</w:t>
        </w:r>
      </w:ins>
    </w:p>
    <w:p w14:paraId="5AC391F9" w14:textId="77777777" w:rsidR="00022ABB" w:rsidRPr="00022ABB" w:rsidRDefault="00022ABB">
      <w:pPr>
        <w:pStyle w:val="HTMLPreformatted"/>
        <w:divId w:val="585384335"/>
        <w:rPr>
          <w:ins w:id="13928" w:author="shorny" w:date="2014-06-09T17:29:00Z"/>
          <w:sz w:val="18"/>
          <w:rPrChange w:id="13929" w:author="shorny" w:date="2014-06-09T17:30:00Z">
            <w:rPr>
              <w:ins w:id="13930" w:author="shorny" w:date="2014-06-09T17:29:00Z"/>
            </w:rPr>
          </w:rPrChange>
        </w:rPr>
      </w:pPr>
      <w:ins w:id="13931" w:author="shorny" w:date="2014-06-09T17:29:00Z">
        <w:r w:rsidRPr="00022ABB">
          <w:rPr>
            <w:sz w:val="18"/>
            <w:rPrChange w:id="13932" w:author="shorny" w:date="2014-06-09T17:30:00Z">
              <w:rPr/>
            </w:rPrChange>
          </w:rPr>
          <w:t>(</w:t>
        </w:r>
        <w:r w:rsidRPr="00022ABB">
          <w:rPr>
            <w:rStyle w:val="string1"/>
            <w:sz w:val="18"/>
            <w:rPrChange w:id="13933" w:author="shorny" w:date="2014-06-09T17:30:00Z">
              <w:rPr>
                <w:rStyle w:val="string1"/>
              </w:rPr>
            </w:rPrChange>
          </w:rPr>
          <w:t>'PT'</w:t>
        </w:r>
        <w:r w:rsidRPr="00022ABB">
          <w:rPr>
            <w:sz w:val="18"/>
            <w:rPrChange w:id="13934" w:author="shorny" w:date="2014-06-09T17:30:00Z">
              <w:rPr/>
            </w:rPrChange>
          </w:rPr>
          <w:t xml:space="preserve">, </w:t>
        </w:r>
        <w:r w:rsidRPr="00022ABB">
          <w:rPr>
            <w:rStyle w:val="string1"/>
            <w:sz w:val="18"/>
            <w:rPrChange w:id="13935" w:author="shorny" w:date="2014-06-09T17:30:00Z">
              <w:rPr>
                <w:rStyle w:val="string1"/>
              </w:rPr>
            </w:rPrChange>
          </w:rPr>
          <w:t>'Portugal'</w:t>
        </w:r>
        <w:r w:rsidRPr="00022ABB">
          <w:rPr>
            <w:sz w:val="18"/>
            <w:rPrChange w:id="13936" w:author="shorny" w:date="2014-06-09T17:30:00Z">
              <w:rPr/>
            </w:rPrChange>
          </w:rPr>
          <w:t>),</w:t>
        </w:r>
      </w:ins>
    </w:p>
    <w:p w14:paraId="1BC3D906" w14:textId="77777777" w:rsidR="00022ABB" w:rsidRPr="00022ABB" w:rsidRDefault="00022ABB">
      <w:pPr>
        <w:pStyle w:val="HTMLPreformatted"/>
        <w:divId w:val="585384335"/>
        <w:rPr>
          <w:ins w:id="13937" w:author="shorny" w:date="2014-06-09T17:29:00Z"/>
          <w:sz w:val="18"/>
          <w:rPrChange w:id="13938" w:author="shorny" w:date="2014-06-09T17:30:00Z">
            <w:rPr>
              <w:ins w:id="13939" w:author="shorny" w:date="2014-06-09T17:29:00Z"/>
            </w:rPr>
          </w:rPrChange>
        </w:rPr>
      </w:pPr>
      <w:ins w:id="13940" w:author="shorny" w:date="2014-06-09T17:29:00Z">
        <w:r w:rsidRPr="00022ABB">
          <w:rPr>
            <w:sz w:val="18"/>
            <w:rPrChange w:id="13941" w:author="shorny" w:date="2014-06-09T17:30:00Z">
              <w:rPr/>
            </w:rPrChange>
          </w:rPr>
          <w:t>(</w:t>
        </w:r>
        <w:r w:rsidRPr="00022ABB">
          <w:rPr>
            <w:rStyle w:val="string1"/>
            <w:sz w:val="18"/>
            <w:rPrChange w:id="13942" w:author="shorny" w:date="2014-06-09T17:30:00Z">
              <w:rPr>
                <w:rStyle w:val="string1"/>
              </w:rPr>
            </w:rPrChange>
          </w:rPr>
          <w:t>'PW'</w:t>
        </w:r>
        <w:r w:rsidRPr="00022ABB">
          <w:rPr>
            <w:sz w:val="18"/>
            <w:rPrChange w:id="13943" w:author="shorny" w:date="2014-06-09T17:30:00Z">
              <w:rPr/>
            </w:rPrChange>
          </w:rPr>
          <w:t xml:space="preserve">, </w:t>
        </w:r>
        <w:r w:rsidRPr="00022ABB">
          <w:rPr>
            <w:rStyle w:val="string1"/>
            <w:sz w:val="18"/>
            <w:rPrChange w:id="13944" w:author="shorny" w:date="2014-06-09T17:30:00Z">
              <w:rPr>
                <w:rStyle w:val="string1"/>
              </w:rPr>
            </w:rPrChange>
          </w:rPr>
          <w:t>'Palau'</w:t>
        </w:r>
        <w:r w:rsidRPr="00022ABB">
          <w:rPr>
            <w:sz w:val="18"/>
            <w:rPrChange w:id="13945" w:author="shorny" w:date="2014-06-09T17:30:00Z">
              <w:rPr/>
            </w:rPrChange>
          </w:rPr>
          <w:t>),</w:t>
        </w:r>
      </w:ins>
    </w:p>
    <w:p w14:paraId="43696D4F" w14:textId="77777777" w:rsidR="00022ABB" w:rsidRPr="00022ABB" w:rsidRDefault="00022ABB">
      <w:pPr>
        <w:pStyle w:val="HTMLPreformatted"/>
        <w:divId w:val="585384335"/>
        <w:rPr>
          <w:ins w:id="13946" w:author="shorny" w:date="2014-06-09T17:29:00Z"/>
          <w:sz w:val="18"/>
          <w:rPrChange w:id="13947" w:author="shorny" w:date="2014-06-09T17:30:00Z">
            <w:rPr>
              <w:ins w:id="13948" w:author="shorny" w:date="2014-06-09T17:29:00Z"/>
            </w:rPr>
          </w:rPrChange>
        </w:rPr>
      </w:pPr>
      <w:ins w:id="13949" w:author="shorny" w:date="2014-06-09T17:29:00Z">
        <w:r w:rsidRPr="00022ABB">
          <w:rPr>
            <w:sz w:val="18"/>
            <w:rPrChange w:id="13950" w:author="shorny" w:date="2014-06-09T17:30:00Z">
              <w:rPr/>
            </w:rPrChange>
          </w:rPr>
          <w:t>(</w:t>
        </w:r>
        <w:r w:rsidRPr="00022ABB">
          <w:rPr>
            <w:rStyle w:val="string1"/>
            <w:sz w:val="18"/>
            <w:rPrChange w:id="13951" w:author="shorny" w:date="2014-06-09T17:30:00Z">
              <w:rPr>
                <w:rStyle w:val="string1"/>
              </w:rPr>
            </w:rPrChange>
          </w:rPr>
          <w:t>'PY'</w:t>
        </w:r>
        <w:r w:rsidRPr="00022ABB">
          <w:rPr>
            <w:sz w:val="18"/>
            <w:rPrChange w:id="13952" w:author="shorny" w:date="2014-06-09T17:30:00Z">
              <w:rPr/>
            </w:rPrChange>
          </w:rPr>
          <w:t xml:space="preserve">, </w:t>
        </w:r>
        <w:r w:rsidRPr="00022ABB">
          <w:rPr>
            <w:rStyle w:val="string1"/>
            <w:sz w:val="18"/>
            <w:rPrChange w:id="13953" w:author="shorny" w:date="2014-06-09T17:30:00Z">
              <w:rPr>
                <w:rStyle w:val="string1"/>
              </w:rPr>
            </w:rPrChange>
          </w:rPr>
          <w:t>'Paraguay'</w:t>
        </w:r>
        <w:r w:rsidRPr="00022ABB">
          <w:rPr>
            <w:sz w:val="18"/>
            <w:rPrChange w:id="13954" w:author="shorny" w:date="2014-06-09T17:30:00Z">
              <w:rPr/>
            </w:rPrChange>
          </w:rPr>
          <w:t>),</w:t>
        </w:r>
      </w:ins>
    </w:p>
    <w:p w14:paraId="3E933708" w14:textId="77777777" w:rsidR="00022ABB" w:rsidRPr="00022ABB" w:rsidRDefault="00022ABB">
      <w:pPr>
        <w:pStyle w:val="HTMLPreformatted"/>
        <w:divId w:val="585384335"/>
        <w:rPr>
          <w:ins w:id="13955" w:author="shorny" w:date="2014-06-09T17:29:00Z"/>
          <w:sz w:val="18"/>
          <w:rPrChange w:id="13956" w:author="shorny" w:date="2014-06-09T17:30:00Z">
            <w:rPr>
              <w:ins w:id="13957" w:author="shorny" w:date="2014-06-09T17:29:00Z"/>
            </w:rPr>
          </w:rPrChange>
        </w:rPr>
      </w:pPr>
      <w:ins w:id="13958" w:author="shorny" w:date="2014-06-09T17:29:00Z">
        <w:r w:rsidRPr="00022ABB">
          <w:rPr>
            <w:sz w:val="18"/>
            <w:rPrChange w:id="13959" w:author="shorny" w:date="2014-06-09T17:30:00Z">
              <w:rPr/>
            </w:rPrChange>
          </w:rPr>
          <w:t>(</w:t>
        </w:r>
        <w:r w:rsidRPr="00022ABB">
          <w:rPr>
            <w:rStyle w:val="string1"/>
            <w:sz w:val="18"/>
            <w:rPrChange w:id="13960" w:author="shorny" w:date="2014-06-09T17:30:00Z">
              <w:rPr>
                <w:rStyle w:val="string1"/>
              </w:rPr>
            </w:rPrChange>
          </w:rPr>
          <w:t>'QA'</w:t>
        </w:r>
        <w:r w:rsidRPr="00022ABB">
          <w:rPr>
            <w:sz w:val="18"/>
            <w:rPrChange w:id="13961" w:author="shorny" w:date="2014-06-09T17:30:00Z">
              <w:rPr/>
            </w:rPrChange>
          </w:rPr>
          <w:t xml:space="preserve">, </w:t>
        </w:r>
        <w:r w:rsidRPr="00022ABB">
          <w:rPr>
            <w:rStyle w:val="string1"/>
            <w:sz w:val="18"/>
            <w:rPrChange w:id="13962" w:author="shorny" w:date="2014-06-09T17:30:00Z">
              <w:rPr>
                <w:rStyle w:val="string1"/>
              </w:rPr>
            </w:rPrChange>
          </w:rPr>
          <w:t>'Qatar'</w:t>
        </w:r>
        <w:r w:rsidRPr="00022ABB">
          <w:rPr>
            <w:sz w:val="18"/>
            <w:rPrChange w:id="13963" w:author="shorny" w:date="2014-06-09T17:30:00Z">
              <w:rPr/>
            </w:rPrChange>
          </w:rPr>
          <w:t>),</w:t>
        </w:r>
      </w:ins>
    </w:p>
    <w:p w14:paraId="30B304C0" w14:textId="77777777" w:rsidR="00022ABB" w:rsidRPr="00022ABB" w:rsidRDefault="00022ABB">
      <w:pPr>
        <w:pStyle w:val="HTMLPreformatted"/>
        <w:divId w:val="585384335"/>
        <w:rPr>
          <w:ins w:id="13964" w:author="shorny" w:date="2014-06-09T17:29:00Z"/>
          <w:sz w:val="18"/>
          <w:rPrChange w:id="13965" w:author="shorny" w:date="2014-06-09T17:30:00Z">
            <w:rPr>
              <w:ins w:id="13966" w:author="shorny" w:date="2014-06-09T17:29:00Z"/>
            </w:rPr>
          </w:rPrChange>
        </w:rPr>
      </w:pPr>
      <w:ins w:id="13967" w:author="shorny" w:date="2014-06-09T17:29:00Z">
        <w:r w:rsidRPr="00022ABB">
          <w:rPr>
            <w:sz w:val="18"/>
            <w:rPrChange w:id="13968" w:author="shorny" w:date="2014-06-09T17:30:00Z">
              <w:rPr/>
            </w:rPrChange>
          </w:rPr>
          <w:t>(</w:t>
        </w:r>
        <w:r w:rsidRPr="00022ABB">
          <w:rPr>
            <w:rStyle w:val="string1"/>
            <w:sz w:val="18"/>
            <w:rPrChange w:id="13969" w:author="shorny" w:date="2014-06-09T17:30:00Z">
              <w:rPr>
                <w:rStyle w:val="string1"/>
              </w:rPr>
            </w:rPrChange>
          </w:rPr>
          <w:t>'RE'</w:t>
        </w:r>
        <w:r w:rsidRPr="00022ABB">
          <w:rPr>
            <w:sz w:val="18"/>
            <w:rPrChange w:id="13970" w:author="shorny" w:date="2014-06-09T17:30:00Z">
              <w:rPr/>
            </w:rPrChange>
          </w:rPr>
          <w:t xml:space="preserve">, </w:t>
        </w:r>
        <w:r w:rsidRPr="00022ABB">
          <w:rPr>
            <w:rStyle w:val="string1"/>
            <w:sz w:val="18"/>
            <w:rPrChange w:id="13971" w:author="shorny" w:date="2014-06-09T17:30:00Z">
              <w:rPr>
                <w:rStyle w:val="string1"/>
              </w:rPr>
            </w:rPrChange>
          </w:rPr>
          <w:t>'Réunion'</w:t>
        </w:r>
        <w:r w:rsidRPr="00022ABB">
          <w:rPr>
            <w:sz w:val="18"/>
            <w:rPrChange w:id="13972" w:author="shorny" w:date="2014-06-09T17:30:00Z">
              <w:rPr/>
            </w:rPrChange>
          </w:rPr>
          <w:t>),</w:t>
        </w:r>
      </w:ins>
    </w:p>
    <w:p w14:paraId="5ECA013B" w14:textId="77777777" w:rsidR="00022ABB" w:rsidRPr="00022ABB" w:rsidRDefault="00022ABB">
      <w:pPr>
        <w:pStyle w:val="HTMLPreformatted"/>
        <w:divId w:val="585384335"/>
        <w:rPr>
          <w:ins w:id="13973" w:author="shorny" w:date="2014-06-09T17:29:00Z"/>
          <w:sz w:val="18"/>
          <w:rPrChange w:id="13974" w:author="shorny" w:date="2014-06-09T17:30:00Z">
            <w:rPr>
              <w:ins w:id="13975" w:author="shorny" w:date="2014-06-09T17:29:00Z"/>
            </w:rPr>
          </w:rPrChange>
        </w:rPr>
      </w:pPr>
      <w:ins w:id="13976" w:author="shorny" w:date="2014-06-09T17:29:00Z">
        <w:r w:rsidRPr="00022ABB">
          <w:rPr>
            <w:sz w:val="18"/>
            <w:rPrChange w:id="13977" w:author="shorny" w:date="2014-06-09T17:30:00Z">
              <w:rPr/>
            </w:rPrChange>
          </w:rPr>
          <w:t>(</w:t>
        </w:r>
        <w:r w:rsidRPr="00022ABB">
          <w:rPr>
            <w:rStyle w:val="string1"/>
            <w:sz w:val="18"/>
            <w:rPrChange w:id="13978" w:author="shorny" w:date="2014-06-09T17:30:00Z">
              <w:rPr>
                <w:rStyle w:val="string1"/>
              </w:rPr>
            </w:rPrChange>
          </w:rPr>
          <w:t>'RO'</w:t>
        </w:r>
        <w:r w:rsidRPr="00022ABB">
          <w:rPr>
            <w:sz w:val="18"/>
            <w:rPrChange w:id="13979" w:author="shorny" w:date="2014-06-09T17:30:00Z">
              <w:rPr/>
            </w:rPrChange>
          </w:rPr>
          <w:t xml:space="preserve">, </w:t>
        </w:r>
        <w:r w:rsidRPr="00022ABB">
          <w:rPr>
            <w:rStyle w:val="string1"/>
            <w:sz w:val="18"/>
            <w:rPrChange w:id="13980" w:author="shorny" w:date="2014-06-09T17:30:00Z">
              <w:rPr>
                <w:rStyle w:val="string1"/>
              </w:rPr>
            </w:rPrChange>
          </w:rPr>
          <w:t>'Romania'</w:t>
        </w:r>
        <w:r w:rsidRPr="00022ABB">
          <w:rPr>
            <w:sz w:val="18"/>
            <w:rPrChange w:id="13981" w:author="shorny" w:date="2014-06-09T17:30:00Z">
              <w:rPr/>
            </w:rPrChange>
          </w:rPr>
          <w:t>),</w:t>
        </w:r>
      </w:ins>
    </w:p>
    <w:p w14:paraId="069E1937" w14:textId="77777777" w:rsidR="00022ABB" w:rsidRPr="00022ABB" w:rsidRDefault="00022ABB">
      <w:pPr>
        <w:pStyle w:val="HTMLPreformatted"/>
        <w:divId w:val="585384335"/>
        <w:rPr>
          <w:ins w:id="13982" w:author="shorny" w:date="2014-06-09T17:29:00Z"/>
          <w:sz w:val="18"/>
          <w:rPrChange w:id="13983" w:author="shorny" w:date="2014-06-09T17:30:00Z">
            <w:rPr>
              <w:ins w:id="13984" w:author="shorny" w:date="2014-06-09T17:29:00Z"/>
            </w:rPr>
          </w:rPrChange>
        </w:rPr>
      </w:pPr>
      <w:ins w:id="13985" w:author="shorny" w:date="2014-06-09T17:29:00Z">
        <w:r w:rsidRPr="00022ABB">
          <w:rPr>
            <w:sz w:val="18"/>
            <w:rPrChange w:id="13986" w:author="shorny" w:date="2014-06-09T17:30:00Z">
              <w:rPr/>
            </w:rPrChange>
          </w:rPr>
          <w:t>(</w:t>
        </w:r>
        <w:r w:rsidRPr="00022ABB">
          <w:rPr>
            <w:rStyle w:val="string1"/>
            <w:sz w:val="18"/>
            <w:rPrChange w:id="13987" w:author="shorny" w:date="2014-06-09T17:30:00Z">
              <w:rPr>
                <w:rStyle w:val="string1"/>
              </w:rPr>
            </w:rPrChange>
          </w:rPr>
          <w:t>'RS'</w:t>
        </w:r>
        <w:r w:rsidRPr="00022ABB">
          <w:rPr>
            <w:sz w:val="18"/>
            <w:rPrChange w:id="13988" w:author="shorny" w:date="2014-06-09T17:30:00Z">
              <w:rPr/>
            </w:rPrChange>
          </w:rPr>
          <w:t xml:space="preserve">, </w:t>
        </w:r>
        <w:r w:rsidRPr="00022ABB">
          <w:rPr>
            <w:rStyle w:val="string1"/>
            <w:sz w:val="18"/>
            <w:rPrChange w:id="13989" w:author="shorny" w:date="2014-06-09T17:30:00Z">
              <w:rPr>
                <w:rStyle w:val="string1"/>
              </w:rPr>
            </w:rPrChange>
          </w:rPr>
          <w:t>'Serbia'</w:t>
        </w:r>
        <w:r w:rsidRPr="00022ABB">
          <w:rPr>
            <w:sz w:val="18"/>
            <w:rPrChange w:id="13990" w:author="shorny" w:date="2014-06-09T17:30:00Z">
              <w:rPr/>
            </w:rPrChange>
          </w:rPr>
          <w:t>),</w:t>
        </w:r>
      </w:ins>
    </w:p>
    <w:p w14:paraId="7A3A1237" w14:textId="77777777" w:rsidR="00022ABB" w:rsidRPr="00022ABB" w:rsidRDefault="00022ABB">
      <w:pPr>
        <w:pStyle w:val="HTMLPreformatted"/>
        <w:divId w:val="585384335"/>
        <w:rPr>
          <w:ins w:id="13991" w:author="shorny" w:date="2014-06-09T17:29:00Z"/>
          <w:sz w:val="18"/>
          <w:rPrChange w:id="13992" w:author="shorny" w:date="2014-06-09T17:30:00Z">
            <w:rPr>
              <w:ins w:id="13993" w:author="shorny" w:date="2014-06-09T17:29:00Z"/>
            </w:rPr>
          </w:rPrChange>
        </w:rPr>
      </w:pPr>
      <w:ins w:id="13994" w:author="shorny" w:date="2014-06-09T17:29:00Z">
        <w:r w:rsidRPr="00022ABB">
          <w:rPr>
            <w:sz w:val="18"/>
            <w:rPrChange w:id="13995" w:author="shorny" w:date="2014-06-09T17:30:00Z">
              <w:rPr/>
            </w:rPrChange>
          </w:rPr>
          <w:t>(</w:t>
        </w:r>
        <w:r w:rsidRPr="00022ABB">
          <w:rPr>
            <w:rStyle w:val="string1"/>
            <w:sz w:val="18"/>
            <w:rPrChange w:id="13996" w:author="shorny" w:date="2014-06-09T17:30:00Z">
              <w:rPr>
                <w:rStyle w:val="string1"/>
              </w:rPr>
            </w:rPrChange>
          </w:rPr>
          <w:t>'RU'</w:t>
        </w:r>
        <w:r w:rsidRPr="00022ABB">
          <w:rPr>
            <w:sz w:val="18"/>
            <w:rPrChange w:id="13997" w:author="shorny" w:date="2014-06-09T17:30:00Z">
              <w:rPr/>
            </w:rPrChange>
          </w:rPr>
          <w:t xml:space="preserve">, </w:t>
        </w:r>
        <w:r w:rsidRPr="00022ABB">
          <w:rPr>
            <w:rStyle w:val="string1"/>
            <w:sz w:val="18"/>
            <w:rPrChange w:id="13998" w:author="shorny" w:date="2014-06-09T17:30:00Z">
              <w:rPr>
                <w:rStyle w:val="string1"/>
              </w:rPr>
            </w:rPrChange>
          </w:rPr>
          <w:t>'Russian Federation'</w:t>
        </w:r>
        <w:r w:rsidRPr="00022ABB">
          <w:rPr>
            <w:sz w:val="18"/>
            <w:rPrChange w:id="13999" w:author="shorny" w:date="2014-06-09T17:30:00Z">
              <w:rPr/>
            </w:rPrChange>
          </w:rPr>
          <w:t>),</w:t>
        </w:r>
      </w:ins>
    </w:p>
    <w:p w14:paraId="20D9D3E0" w14:textId="77777777" w:rsidR="00022ABB" w:rsidRPr="00022ABB" w:rsidRDefault="00022ABB">
      <w:pPr>
        <w:pStyle w:val="HTMLPreformatted"/>
        <w:divId w:val="585384335"/>
        <w:rPr>
          <w:ins w:id="14000" w:author="shorny" w:date="2014-06-09T17:29:00Z"/>
          <w:sz w:val="18"/>
          <w:rPrChange w:id="14001" w:author="shorny" w:date="2014-06-09T17:30:00Z">
            <w:rPr>
              <w:ins w:id="14002" w:author="shorny" w:date="2014-06-09T17:29:00Z"/>
            </w:rPr>
          </w:rPrChange>
        </w:rPr>
      </w:pPr>
      <w:ins w:id="14003" w:author="shorny" w:date="2014-06-09T17:29:00Z">
        <w:r w:rsidRPr="00022ABB">
          <w:rPr>
            <w:sz w:val="18"/>
            <w:rPrChange w:id="14004" w:author="shorny" w:date="2014-06-09T17:30:00Z">
              <w:rPr/>
            </w:rPrChange>
          </w:rPr>
          <w:t>(</w:t>
        </w:r>
        <w:r w:rsidRPr="00022ABB">
          <w:rPr>
            <w:rStyle w:val="string1"/>
            <w:sz w:val="18"/>
            <w:rPrChange w:id="14005" w:author="shorny" w:date="2014-06-09T17:30:00Z">
              <w:rPr>
                <w:rStyle w:val="string1"/>
              </w:rPr>
            </w:rPrChange>
          </w:rPr>
          <w:t>'RW'</w:t>
        </w:r>
        <w:r w:rsidRPr="00022ABB">
          <w:rPr>
            <w:sz w:val="18"/>
            <w:rPrChange w:id="14006" w:author="shorny" w:date="2014-06-09T17:30:00Z">
              <w:rPr/>
            </w:rPrChange>
          </w:rPr>
          <w:t xml:space="preserve">, </w:t>
        </w:r>
        <w:r w:rsidRPr="00022ABB">
          <w:rPr>
            <w:rStyle w:val="string1"/>
            <w:sz w:val="18"/>
            <w:rPrChange w:id="14007" w:author="shorny" w:date="2014-06-09T17:30:00Z">
              <w:rPr>
                <w:rStyle w:val="string1"/>
              </w:rPr>
            </w:rPrChange>
          </w:rPr>
          <w:t>'Rwanda'</w:t>
        </w:r>
        <w:r w:rsidRPr="00022ABB">
          <w:rPr>
            <w:sz w:val="18"/>
            <w:rPrChange w:id="14008" w:author="shorny" w:date="2014-06-09T17:30:00Z">
              <w:rPr/>
            </w:rPrChange>
          </w:rPr>
          <w:t>),</w:t>
        </w:r>
      </w:ins>
    </w:p>
    <w:p w14:paraId="5FA1F0A5" w14:textId="77777777" w:rsidR="00022ABB" w:rsidRPr="00022ABB" w:rsidRDefault="00022ABB">
      <w:pPr>
        <w:pStyle w:val="HTMLPreformatted"/>
        <w:divId w:val="585384335"/>
        <w:rPr>
          <w:ins w:id="14009" w:author="shorny" w:date="2014-06-09T17:29:00Z"/>
          <w:sz w:val="18"/>
          <w:rPrChange w:id="14010" w:author="shorny" w:date="2014-06-09T17:30:00Z">
            <w:rPr>
              <w:ins w:id="14011" w:author="shorny" w:date="2014-06-09T17:29:00Z"/>
            </w:rPr>
          </w:rPrChange>
        </w:rPr>
      </w:pPr>
      <w:ins w:id="14012" w:author="shorny" w:date="2014-06-09T17:29:00Z">
        <w:r w:rsidRPr="00022ABB">
          <w:rPr>
            <w:sz w:val="18"/>
            <w:rPrChange w:id="14013" w:author="shorny" w:date="2014-06-09T17:30:00Z">
              <w:rPr/>
            </w:rPrChange>
          </w:rPr>
          <w:t>(</w:t>
        </w:r>
        <w:r w:rsidRPr="00022ABB">
          <w:rPr>
            <w:rStyle w:val="string1"/>
            <w:sz w:val="18"/>
            <w:rPrChange w:id="14014" w:author="shorny" w:date="2014-06-09T17:30:00Z">
              <w:rPr>
                <w:rStyle w:val="string1"/>
              </w:rPr>
            </w:rPrChange>
          </w:rPr>
          <w:t>'SA'</w:t>
        </w:r>
        <w:r w:rsidRPr="00022ABB">
          <w:rPr>
            <w:sz w:val="18"/>
            <w:rPrChange w:id="14015" w:author="shorny" w:date="2014-06-09T17:30:00Z">
              <w:rPr/>
            </w:rPrChange>
          </w:rPr>
          <w:t xml:space="preserve">, </w:t>
        </w:r>
        <w:r w:rsidRPr="00022ABB">
          <w:rPr>
            <w:rStyle w:val="string1"/>
            <w:sz w:val="18"/>
            <w:rPrChange w:id="14016" w:author="shorny" w:date="2014-06-09T17:30:00Z">
              <w:rPr>
                <w:rStyle w:val="string1"/>
              </w:rPr>
            </w:rPrChange>
          </w:rPr>
          <w:t>'Saudi Arabia'</w:t>
        </w:r>
        <w:r w:rsidRPr="00022ABB">
          <w:rPr>
            <w:sz w:val="18"/>
            <w:rPrChange w:id="14017" w:author="shorny" w:date="2014-06-09T17:30:00Z">
              <w:rPr/>
            </w:rPrChange>
          </w:rPr>
          <w:t>),</w:t>
        </w:r>
      </w:ins>
    </w:p>
    <w:p w14:paraId="6299D397" w14:textId="77777777" w:rsidR="00022ABB" w:rsidRPr="00022ABB" w:rsidRDefault="00022ABB">
      <w:pPr>
        <w:pStyle w:val="HTMLPreformatted"/>
        <w:divId w:val="585384335"/>
        <w:rPr>
          <w:ins w:id="14018" w:author="shorny" w:date="2014-06-09T17:29:00Z"/>
          <w:sz w:val="18"/>
          <w:rPrChange w:id="14019" w:author="shorny" w:date="2014-06-09T17:30:00Z">
            <w:rPr>
              <w:ins w:id="14020" w:author="shorny" w:date="2014-06-09T17:29:00Z"/>
            </w:rPr>
          </w:rPrChange>
        </w:rPr>
      </w:pPr>
      <w:ins w:id="14021" w:author="shorny" w:date="2014-06-09T17:29:00Z">
        <w:r w:rsidRPr="00022ABB">
          <w:rPr>
            <w:sz w:val="18"/>
            <w:rPrChange w:id="14022" w:author="shorny" w:date="2014-06-09T17:30:00Z">
              <w:rPr/>
            </w:rPrChange>
          </w:rPr>
          <w:lastRenderedPageBreak/>
          <w:t>(</w:t>
        </w:r>
        <w:r w:rsidRPr="00022ABB">
          <w:rPr>
            <w:rStyle w:val="string1"/>
            <w:sz w:val="18"/>
            <w:rPrChange w:id="14023" w:author="shorny" w:date="2014-06-09T17:30:00Z">
              <w:rPr>
                <w:rStyle w:val="string1"/>
              </w:rPr>
            </w:rPrChange>
          </w:rPr>
          <w:t>'SB'</w:t>
        </w:r>
        <w:r w:rsidRPr="00022ABB">
          <w:rPr>
            <w:sz w:val="18"/>
            <w:rPrChange w:id="14024" w:author="shorny" w:date="2014-06-09T17:30:00Z">
              <w:rPr/>
            </w:rPrChange>
          </w:rPr>
          <w:t xml:space="preserve">, </w:t>
        </w:r>
        <w:r w:rsidRPr="00022ABB">
          <w:rPr>
            <w:rStyle w:val="string1"/>
            <w:sz w:val="18"/>
            <w:rPrChange w:id="14025" w:author="shorny" w:date="2014-06-09T17:30:00Z">
              <w:rPr>
                <w:rStyle w:val="string1"/>
              </w:rPr>
            </w:rPrChange>
          </w:rPr>
          <w:t>'Solomon Islands'</w:t>
        </w:r>
        <w:r w:rsidRPr="00022ABB">
          <w:rPr>
            <w:sz w:val="18"/>
            <w:rPrChange w:id="14026" w:author="shorny" w:date="2014-06-09T17:30:00Z">
              <w:rPr/>
            </w:rPrChange>
          </w:rPr>
          <w:t>),</w:t>
        </w:r>
      </w:ins>
    </w:p>
    <w:p w14:paraId="4257260A" w14:textId="77777777" w:rsidR="00022ABB" w:rsidRPr="00022ABB" w:rsidRDefault="00022ABB">
      <w:pPr>
        <w:pStyle w:val="HTMLPreformatted"/>
        <w:divId w:val="585384335"/>
        <w:rPr>
          <w:ins w:id="14027" w:author="shorny" w:date="2014-06-09T17:29:00Z"/>
          <w:sz w:val="18"/>
          <w:rPrChange w:id="14028" w:author="shorny" w:date="2014-06-09T17:30:00Z">
            <w:rPr>
              <w:ins w:id="14029" w:author="shorny" w:date="2014-06-09T17:29:00Z"/>
            </w:rPr>
          </w:rPrChange>
        </w:rPr>
      </w:pPr>
      <w:ins w:id="14030" w:author="shorny" w:date="2014-06-09T17:29:00Z">
        <w:r w:rsidRPr="00022ABB">
          <w:rPr>
            <w:sz w:val="18"/>
            <w:rPrChange w:id="14031" w:author="shorny" w:date="2014-06-09T17:30:00Z">
              <w:rPr/>
            </w:rPrChange>
          </w:rPr>
          <w:t>(</w:t>
        </w:r>
        <w:r w:rsidRPr="00022ABB">
          <w:rPr>
            <w:rStyle w:val="string1"/>
            <w:sz w:val="18"/>
            <w:rPrChange w:id="14032" w:author="shorny" w:date="2014-06-09T17:30:00Z">
              <w:rPr>
                <w:rStyle w:val="string1"/>
              </w:rPr>
            </w:rPrChange>
          </w:rPr>
          <w:t>'SC'</w:t>
        </w:r>
        <w:r w:rsidRPr="00022ABB">
          <w:rPr>
            <w:sz w:val="18"/>
            <w:rPrChange w:id="14033" w:author="shorny" w:date="2014-06-09T17:30:00Z">
              <w:rPr/>
            </w:rPrChange>
          </w:rPr>
          <w:t xml:space="preserve">, </w:t>
        </w:r>
        <w:r w:rsidRPr="00022ABB">
          <w:rPr>
            <w:rStyle w:val="string1"/>
            <w:sz w:val="18"/>
            <w:rPrChange w:id="14034" w:author="shorny" w:date="2014-06-09T17:30:00Z">
              <w:rPr>
                <w:rStyle w:val="string1"/>
              </w:rPr>
            </w:rPrChange>
          </w:rPr>
          <w:t>'Seychelles'</w:t>
        </w:r>
        <w:r w:rsidRPr="00022ABB">
          <w:rPr>
            <w:sz w:val="18"/>
            <w:rPrChange w:id="14035" w:author="shorny" w:date="2014-06-09T17:30:00Z">
              <w:rPr/>
            </w:rPrChange>
          </w:rPr>
          <w:t>),</w:t>
        </w:r>
      </w:ins>
    </w:p>
    <w:p w14:paraId="245B33D6" w14:textId="77777777" w:rsidR="00022ABB" w:rsidRPr="00022ABB" w:rsidRDefault="00022ABB">
      <w:pPr>
        <w:pStyle w:val="HTMLPreformatted"/>
        <w:divId w:val="585384335"/>
        <w:rPr>
          <w:ins w:id="14036" w:author="shorny" w:date="2014-06-09T17:29:00Z"/>
          <w:sz w:val="18"/>
          <w:rPrChange w:id="14037" w:author="shorny" w:date="2014-06-09T17:30:00Z">
            <w:rPr>
              <w:ins w:id="14038" w:author="shorny" w:date="2014-06-09T17:29:00Z"/>
            </w:rPr>
          </w:rPrChange>
        </w:rPr>
      </w:pPr>
      <w:ins w:id="14039" w:author="shorny" w:date="2014-06-09T17:29:00Z">
        <w:r w:rsidRPr="00022ABB">
          <w:rPr>
            <w:sz w:val="18"/>
            <w:rPrChange w:id="14040" w:author="shorny" w:date="2014-06-09T17:30:00Z">
              <w:rPr/>
            </w:rPrChange>
          </w:rPr>
          <w:t>(</w:t>
        </w:r>
        <w:r w:rsidRPr="00022ABB">
          <w:rPr>
            <w:rStyle w:val="string1"/>
            <w:sz w:val="18"/>
            <w:rPrChange w:id="14041" w:author="shorny" w:date="2014-06-09T17:30:00Z">
              <w:rPr>
                <w:rStyle w:val="string1"/>
              </w:rPr>
            </w:rPrChange>
          </w:rPr>
          <w:t>'SD'</w:t>
        </w:r>
        <w:r w:rsidRPr="00022ABB">
          <w:rPr>
            <w:sz w:val="18"/>
            <w:rPrChange w:id="14042" w:author="shorny" w:date="2014-06-09T17:30:00Z">
              <w:rPr/>
            </w:rPrChange>
          </w:rPr>
          <w:t xml:space="preserve">, </w:t>
        </w:r>
        <w:r w:rsidRPr="00022ABB">
          <w:rPr>
            <w:rStyle w:val="string1"/>
            <w:sz w:val="18"/>
            <w:rPrChange w:id="14043" w:author="shorny" w:date="2014-06-09T17:30:00Z">
              <w:rPr>
                <w:rStyle w:val="string1"/>
              </w:rPr>
            </w:rPrChange>
          </w:rPr>
          <w:t>'Sudan'</w:t>
        </w:r>
        <w:r w:rsidRPr="00022ABB">
          <w:rPr>
            <w:sz w:val="18"/>
            <w:rPrChange w:id="14044" w:author="shorny" w:date="2014-06-09T17:30:00Z">
              <w:rPr/>
            </w:rPrChange>
          </w:rPr>
          <w:t>),</w:t>
        </w:r>
      </w:ins>
    </w:p>
    <w:p w14:paraId="59E0694A" w14:textId="77777777" w:rsidR="00022ABB" w:rsidRPr="00022ABB" w:rsidRDefault="00022ABB">
      <w:pPr>
        <w:pStyle w:val="HTMLPreformatted"/>
        <w:divId w:val="585384335"/>
        <w:rPr>
          <w:ins w:id="14045" w:author="shorny" w:date="2014-06-09T17:29:00Z"/>
          <w:sz w:val="18"/>
          <w:rPrChange w:id="14046" w:author="shorny" w:date="2014-06-09T17:30:00Z">
            <w:rPr>
              <w:ins w:id="14047" w:author="shorny" w:date="2014-06-09T17:29:00Z"/>
            </w:rPr>
          </w:rPrChange>
        </w:rPr>
      </w:pPr>
      <w:ins w:id="14048" w:author="shorny" w:date="2014-06-09T17:29:00Z">
        <w:r w:rsidRPr="00022ABB">
          <w:rPr>
            <w:sz w:val="18"/>
            <w:rPrChange w:id="14049" w:author="shorny" w:date="2014-06-09T17:30:00Z">
              <w:rPr/>
            </w:rPrChange>
          </w:rPr>
          <w:t>(</w:t>
        </w:r>
        <w:r w:rsidRPr="00022ABB">
          <w:rPr>
            <w:rStyle w:val="string1"/>
            <w:sz w:val="18"/>
            <w:rPrChange w:id="14050" w:author="shorny" w:date="2014-06-09T17:30:00Z">
              <w:rPr>
                <w:rStyle w:val="string1"/>
              </w:rPr>
            </w:rPrChange>
          </w:rPr>
          <w:t>'SE'</w:t>
        </w:r>
        <w:r w:rsidRPr="00022ABB">
          <w:rPr>
            <w:sz w:val="18"/>
            <w:rPrChange w:id="14051" w:author="shorny" w:date="2014-06-09T17:30:00Z">
              <w:rPr/>
            </w:rPrChange>
          </w:rPr>
          <w:t xml:space="preserve">, </w:t>
        </w:r>
        <w:r w:rsidRPr="00022ABB">
          <w:rPr>
            <w:rStyle w:val="string1"/>
            <w:sz w:val="18"/>
            <w:rPrChange w:id="14052" w:author="shorny" w:date="2014-06-09T17:30:00Z">
              <w:rPr>
                <w:rStyle w:val="string1"/>
              </w:rPr>
            </w:rPrChange>
          </w:rPr>
          <w:t>'Sweden'</w:t>
        </w:r>
        <w:r w:rsidRPr="00022ABB">
          <w:rPr>
            <w:sz w:val="18"/>
            <w:rPrChange w:id="14053" w:author="shorny" w:date="2014-06-09T17:30:00Z">
              <w:rPr/>
            </w:rPrChange>
          </w:rPr>
          <w:t>),</w:t>
        </w:r>
      </w:ins>
    </w:p>
    <w:p w14:paraId="11341FD7" w14:textId="77777777" w:rsidR="00022ABB" w:rsidRPr="00022ABB" w:rsidRDefault="00022ABB">
      <w:pPr>
        <w:pStyle w:val="HTMLPreformatted"/>
        <w:divId w:val="585384335"/>
        <w:rPr>
          <w:ins w:id="14054" w:author="shorny" w:date="2014-06-09T17:29:00Z"/>
          <w:sz w:val="18"/>
          <w:rPrChange w:id="14055" w:author="shorny" w:date="2014-06-09T17:30:00Z">
            <w:rPr>
              <w:ins w:id="14056" w:author="shorny" w:date="2014-06-09T17:29:00Z"/>
            </w:rPr>
          </w:rPrChange>
        </w:rPr>
      </w:pPr>
      <w:ins w:id="14057" w:author="shorny" w:date="2014-06-09T17:29:00Z">
        <w:r w:rsidRPr="00022ABB">
          <w:rPr>
            <w:sz w:val="18"/>
            <w:rPrChange w:id="14058" w:author="shorny" w:date="2014-06-09T17:30:00Z">
              <w:rPr/>
            </w:rPrChange>
          </w:rPr>
          <w:t>(</w:t>
        </w:r>
        <w:r w:rsidRPr="00022ABB">
          <w:rPr>
            <w:rStyle w:val="string1"/>
            <w:sz w:val="18"/>
            <w:rPrChange w:id="14059" w:author="shorny" w:date="2014-06-09T17:30:00Z">
              <w:rPr>
                <w:rStyle w:val="string1"/>
              </w:rPr>
            </w:rPrChange>
          </w:rPr>
          <w:t>'SG'</w:t>
        </w:r>
        <w:r w:rsidRPr="00022ABB">
          <w:rPr>
            <w:sz w:val="18"/>
            <w:rPrChange w:id="14060" w:author="shorny" w:date="2014-06-09T17:30:00Z">
              <w:rPr/>
            </w:rPrChange>
          </w:rPr>
          <w:t xml:space="preserve">, </w:t>
        </w:r>
        <w:r w:rsidRPr="00022ABB">
          <w:rPr>
            <w:rStyle w:val="string1"/>
            <w:sz w:val="18"/>
            <w:rPrChange w:id="14061" w:author="shorny" w:date="2014-06-09T17:30:00Z">
              <w:rPr>
                <w:rStyle w:val="string1"/>
              </w:rPr>
            </w:rPrChange>
          </w:rPr>
          <w:t>'Singapore'</w:t>
        </w:r>
        <w:r w:rsidRPr="00022ABB">
          <w:rPr>
            <w:sz w:val="18"/>
            <w:rPrChange w:id="14062" w:author="shorny" w:date="2014-06-09T17:30:00Z">
              <w:rPr/>
            </w:rPrChange>
          </w:rPr>
          <w:t>),</w:t>
        </w:r>
      </w:ins>
    </w:p>
    <w:p w14:paraId="17B63A6C" w14:textId="77777777" w:rsidR="00022ABB" w:rsidRPr="00022ABB" w:rsidRDefault="00022ABB">
      <w:pPr>
        <w:pStyle w:val="HTMLPreformatted"/>
        <w:divId w:val="585384335"/>
        <w:rPr>
          <w:ins w:id="14063" w:author="shorny" w:date="2014-06-09T17:29:00Z"/>
          <w:sz w:val="18"/>
          <w:rPrChange w:id="14064" w:author="shorny" w:date="2014-06-09T17:30:00Z">
            <w:rPr>
              <w:ins w:id="14065" w:author="shorny" w:date="2014-06-09T17:29:00Z"/>
            </w:rPr>
          </w:rPrChange>
        </w:rPr>
      </w:pPr>
      <w:ins w:id="14066" w:author="shorny" w:date="2014-06-09T17:29:00Z">
        <w:r w:rsidRPr="00022ABB">
          <w:rPr>
            <w:sz w:val="18"/>
            <w:rPrChange w:id="14067" w:author="shorny" w:date="2014-06-09T17:30:00Z">
              <w:rPr/>
            </w:rPrChange>
          </w:rPr>
          <w:t>(</w:t>
        </w:r>
        <w:r w:rsidRPr="00022ABB">
          <w:rPr>
            <w:rStyle w:val="string1"/>
            <w:sz w:val="18"/>
            <w:rPrChange w:id="14068" w:author="shorny" w:date="2014-06-09T17:30:00Z">
              <w:rPr>
                <w:rStyle w:val="string1"/>
              </w:rPr>
            </w:rPrChange>
          </w:rPr>
          <w:t>'SH'</w:t>
        </w:r>
        <w:r w:rsidRPr="00022ABB">
          <w:rPr>
            <w:sz w:val="18"/>
            <w:rPrChange w:id="14069" w:author="shorny" w:date="2014-06-09T17:30:00Z">
              <w:rPr/>
            </w:rPrChange>
          </w:rPr>
          <w:t xml:space="preserve">, </w:t>
        </w:r>
        <w:r w:rsidRPr="00022ABB">
          <w:rPr>
            <w:rStyle w:val="string1"/>
            <w:sz w:val="18"/>
            <w:rPrChange w:id="14070" w:author="shorny" w:date="2014-06-09T17:30:00Z">
              <w:rPr>
                <w:rStyle w:val="string1"/>
              </w:rPr>
            </w:rPrChange>
          </w:rPr>
          <w:t>'Saint Helena, Ascension and Tristan da Cunha'</w:t>
        </w:r>
        <w:r w:rsidRPr="00022ABB">
          <w:rPr>
            <w:sz w:val="18"/>
            <w:rPrChange w:id="14071" w:author="shorny" w:date="2014-06-09T17:30:00Z">
              <w:rPr/>
            </w:rPrChange>
          </w:rPr>
          <w:t>),</w:t>
        </w:r>
      </w:ins>
    </w:p>
    <w:p w14:paraId="44EC075E" w14:textId="77777777" w:rsidR="00022ABB" w:rsidRPr="00022ABB" w:rsidRDefault="00022ABB">
      <w:pPr>
        <w:pStyle w:val="HTMLPreformatted"/>
        <w:divId w:val="585384335"/>
        <w:rPr>
          <w:ins w:id="14072" w:author="shorny" w:date="2014-06-09T17:29:00Z"/>
          <w:sz w:val="18"/>
          <w:rPrChange w:id="14073" w:author="shorny" w:date="2014-06-09T17:30:00Z">
            <w:rPr>
              <w:ins w:id="14074" w:author="shorny" w:date="2014-06-09T17:29:00Z"/>
            </w:rPr>
          </w:rPrChange>
        </w:rPr>
      </w:pPr>
      <w:ins w:id="14075" w:author="shorny" w:date="2014-06-09T17:29:00Z">
        <w:r w:rsidRPr="00022ABB">
          <w:rPr>
            <w:sz w:val="18"/>
            <w:rPrChange w:id="14076" w:author="shorny" w:date="2014-06-09T17:30:00Z">
              <w:rPr/>
            </w:rPrChange>
          </w:rPr>
          <w:t>(</w:t>
        </w:r>
        <w:r w:rsidRPr="00022ABB">
          <w:rPr>
            <w:rStyle w:val="string1"/>
            <w:sz w:val="18"/>
            <w:rPrChange w:id="14077" w:author="shorny" w:date="2014-06-09T17:30:00Z">
              <w:rPr>
                <w:rStyle w:val="string1"/>
              </w:rPr>
            </w:rPrChange>
          </w:rPr>
          <w:t>'SI'</w:t>
        </w:r>
        <w:r w:rsidRPr="00022ABB">
          <w:rPr>
            <w:sz w:val="18"/>
            <w:rPrChange w:id="14078" w:author="shorny" w:date="2014-06-09T17:30:00Z">
              <w:rPr/>
            </w:rPrChange>
          </w:rPr>
          <w:t xml:space="preserve">, </w:t>
        </w:r>
        <w:r w:rsidRPr="00022ABB">
          <w:rPr>
            <w:rStyle w:val="string1"/>
            <w:sz w:val="18"/>
            <w:rPrChange w:id="14079" w:author="shorny" w:date="2014-06-09T17:30:00Z">
              <w:rPr>
                <w:rStyle w:val="string1"/>
              </w:rPr>
            </w:rPrChange>
          </w:rPr>
          <w:t>'Slovenia'</w:t>
        </w:r>
        <w:r w:rsidRPr="00022ABB">
          <w:rPr>
            <w:sz w:val="18"/>
            <w:rPrChange w:id="14080" w:author="shorny" w:date="2014-06-09T17:30:00Z">
              <w:rPr/>
            </w:rPrChange>
          </w:rPr>
          <w:t>),</w:t>
        </w:r>
      </w:ins>
    </w:p>
    <w:p w14:paraId="2DE37B97" w14:textId="77777777" w:rsidR="00022ABB" w:rsidRPr="00022ABB" w:rsidRDefault="00022ABB">
      <w:pPr>
        <w:pStyle w:val="HTMLPreformatted"/>
        <w:divId w:val="585384335"/>
        <w:rPr>
          <w:ins w:id="14081" w:author="shorny" w:date="2014-06-09T17:29:00Z"/>
          <w:sz w:val="18"/>
          <w:rPrChange w:id="14082" w:author="shorny" w:date="2014-06-09T17:30:00Z">
            <w:rPr>
              <w:ins w:id="14083" w:author="shorny" w:date="2014-06-09T17:29:00Z"/>
            </w:rPr>
          </w:rPrChange>
        </w:rPr>
      </w:pPr>
      <w:ins w:id="14084" w:author="shorny" w:date="2014-06-09T17:29:00Z">
        <w:r w:rsidRPr="00022ABB">
          <w:rPr>
            <w:sz w:val="18"/>
            <w:rPrChange w:id="14085" w:author="shorny" w:date="2014-06-09T17:30:00Z">
              <w:rPr/>
            </w:rPrChange>
          </w:rPr>
          <w:t>(</w:t>
        </w:r>
        <w:r w:rsidRPr="00022ABB">
          <w:rPr>
            <w:rStyle w:val="string1"/>
            <w:sz w:val="18"/>
            <w:rPrChange w:id="14086" w:author="shorny" w:date="2014-06-09T17:30:00Z">
              <w:rPr>
                <w:rStyle w:val="string1"/>
              </w:rPr>
            </w:rPrChange>
          </w:rPr>
          <w:t>'SJ'</w:t>
        </w:r>
        <w:r w:rsidRPr="00022ABB">
          <w:rPr>
            <w:sz w:val="18"/>
            <w:rPrChange w:id="14087" w:author="shorny" w:date="2014-06-09T17:30:00Z">
              <w:rPr/>
            </w:rPrChange>
          </w:rPr>
          <w:t xml:space="preserve">, </w:t>
        </w:r>
        <w:r w:rsidRPr="00022ABB">
          <w:rPr>
            <w:rStyle w:val="string1"/>
            <w:sz w:val="18"/>
            <w:rPrChange w:id="14088" w:author="shorny" w:date="2014-06-09T17:30:00Z">
              <w:rPr>
                <w:rStyle w:val="string1"/>
              </w:rPr>
            </w:rPrChange>
          </w:rPr>
          <w:t>'Svalbard and Jan Mayen'</w:t>
        </w:r>
        <w:r w:rsidRPr="00022ABB">
          <w:rPr>
            <w:sz w:val="18"/>
            <w:rPrChange w:id="14089" w:author="shorny" w:date="2014-06-09T17:30:00Z">
              <w:rPr/>
            </w:rPrChange>
          </w:rPr>
          <w:t>),</w:t>
        </w:r>
      </w:ins>
    </w:p>
    <w:p w14:paraId="0B090C8D" w14:textId="77777777" w:rsidR="00022ABB" w:rsidRPr="00022ABB" w:rsidRDefault="00022ABB">
      <w:pPr>
        <w:pStyle w:val="HTMLPreformatted"/>
        <w:divId w:val="585384335"/>
        <w:rPr>
          <w:ins w:id="14090" w:author="shorny" w:date="2014-06-09T17:29:00Z"/>
          <w:sz w:val="18"/>
          <w:rPrChange w:id="14091" w:author="shorny" w:date="2014-06-09T17:30:00Z">
            <w:rPr>
              <w:ins w:id="14092" w:author="shorny" w:date="2014-06-09T17:29:00Z"/>
            </w:rPr>
          </w:rPrChange>
        </w:rPr>
      </w:pPr>
      <w:ins w:id="14093" w:author="shorny" w:date="2014-06-09T17:29:00Z">
        <w:r w:rsidRPr="00022ABB">
          <w:rPr>
            <w:sz w:val="18"/>
            <w:rPrChange w:id="14094" w:author="shorny" w:date="2014-06-09T17:30:00Z">
              <w:rPr/>
            </w:rPrChange>
          </w:rPr>
          <w:t>(</w:t>
        </w:r>
        <w:r w:rsidRPr="00022ABB">
          <w:rPr>
            <w:rStyle w:val="string1"/>
            <w:sz w:val="18"/>
            <w:rPrChange w:id="14095" w:author="shorny" w:date="2014-06-09T17:30:00Z">
              <w:rPr>
                <w:rStyle w:val="string1"/>
              </w:rPr>
            </w:rPrChange>
          </w:rPr>
          <w:t>'SK'</w:t>
        </w:r>
        <w:r w:rsidRPr="00022ABB">
          <w:rPr>
            <w:sz w:val="18"/>
            <w:rPrChange w:id="14096" w:author="shorny" w:date="2014-06-09T17:30:00Z">
              <w:rPr/>
            </w:rPrChange>
          </w:rPr>
          <w:t xml:space="preserve">, </w:t>
        </w:r>
        <w:r w:rsidRPr="00022ABB">
          <w:rPr>
            <w:rStyle w:val="string1"/>
            <w:sz w:val="18"/>
            <w:rPrChange w:id="14097" w:author="shorny" w:date="2014-06-09T17:30:00Z">
              <w:rPr>
                <w:rStyle w:val="string1"/>
              </w:rPr>
            </w:rPrChange>
          </w:rPr>
          <w:t>'Slovakia'</w:t>
        </w:r>
        <w:r w:rsidRPr="00022ABB">
          <w:rPr>
            <w:sz w:val="18"/>
            <w:rPrChange w:id="14098" w:author="shorny" w:date="2014-06-09T17:30:00Z">
              <w:rPr/>
            </w:rPrChange>
          </w:rPr>
          <w:t>),</w:t>
        </w:r>
      </w:ins>
    </w:p>
    <w:p w14:paraId="753335A4" w14:textId="77777777" w:rsidR="00022ABB" w:rsidRPr="00022ABB" w:rsidRDefault="00022ABB">
      <w:pPr>
        <w:pStyle w:val="HTMLPreformatted"/>
        <w:divId w:val="585384335"/>
        <w:rPr>
          <w:ins w:id="14099" w:author="shorny" w:date="2014-06-09T17:29:00Z"/>
          <w:sz w:val="18"/>
          <w:rPrChange w:id="14100" w:author="shorny" w:date="2014-06-09T17:30:00Z">
            <w:rPr>
              <w:ins w:id="14101" w:author="shorny" w:date="2014-06-09T17:29:00Z"/>
            </w:rPr>
          </w:rPrChange>
        </w:rPr>
      </w:pPr>
      <w:ins w:id="14102" w:author="shorny" w:date="2014-06-09T17:29:00Z">
        <w:r w:rsidRPr="00022ABB">
          <w:rPr>
            <w:sz w:val="18"/>
            <w:rPrChange w:id="14103" w:author="shorny" w:date="2014-06-09T17:30:00Z">
              <w:rPr/>
            </w:rPrChange>
          </w:rPr>
          <w:t>(</w:t>
        </w:r>
        <w:r w:rsidRPr="00022ABB">
          <w:rPr>
            <w:rStyle w:val="string1"/>
            <w:sz w:val="18"/>
            <w:rPrChange w:id="14104" w:author="shorny" w:date="2014-06-09T17:30:00Z">
              <w:rPr>
                <w:rStyle w:val="string1"/>
              </w:rPr>
            </w:rPrChange>
          </w:rPr>
          <w:t>'SL'</w:t>
        </w:r>
        <w:r w:rsidRPr="00022ABB">
          <w:rPr>
            <w:sz w:val="18"/>
            <w:rPrChange w:id="14105" w:author="shorny" w:date="2014-06-09T17:30:00Z">
              <w:rPr/>
            </w:rPrChange>
          </w:rPr>
          <w:t xml:space="preserve">, </w:t>
        </w:r>
        <w:r w:rsidRPr="00022ABB">
          <w:rPr>
            <w:rStyle w:val="string1"/>
            <w:sz w:val="18"/>
            <w:rPrChange w:id="14106" w:author="shorny" w:date="2014-06-09T17:30:00Z">
              <w:rPr>
                <w:rStyle w:val="string1"/>
              </w:rPr>
            </w:rPrChange>
          </w:rPr>
          <w:t>'Sierra Leone'</w:t>
        </w:r>
        <w:r w:rsidRPr="00022ABB">
          <w:rPr>
            <w:sz w:val="18"/>
            <w:rPrChange w:id="14107" w:author="shorny" w:date="2014-06-09T17:30:00Z">
              <w:rPr/>
            </w:rPrChange>
          </w:rPr>
          <w:t>),</w:t>
        </w:r>
      </w:ins>
    </w:p>
    <w:p w14:paraId="489DCC2A" w14:textId="77777777" w:rsidR="00022ABB" w:rsidRPr="00022ABB" w:rsidRDefault="00022ABB">
      <w:pPr>
        <w:pStyle w:val="HTMLPreformatted"/>
        <w:divId w:val="585384335"/>
        <w:rPr>
          <w:ins w:id="14108" w:author="shorny" w:date="2014-06-09T17:29:00Z"/>
          <w:sz w:val="18"/>
          <w:rPrChange w:id="14109" w:author="shorny" w:date="2014-06-09T17:30:00Z">
            <w:rPr>
              <w:ins w:id="14110" w:author="shorny" w:date="2014-06-09T17:29:00Z"/>
            </w:rPr>
          </w:rPrChange>
        </w:rPr>
      </w:pPr>
      <w:ins w:id="14111" w:author="shorny" w:date="2014-06-09T17:29:00Z">
        <w:r w:rsidRPr="00022ABB">
          <w:rPr>
            <w:sz w:val="18"/>
            <w:rPrChange w:id="14112" w:author="shorny" w:date="2014-06-09T17:30:00Z">
              <w:rPr/>
            </w:rPrChange>
          </w:rPr>
          <w:t>(</w:t>
        </w:r>
        <w:r w:rsidRPr="00022ABB">
          <w:rPr>
            <w:rStyle w:val="string1"/>
            <w:sz w:val="18"/>
            <w:rPrChange w:id="14113" w:author="shorny" w:date="2014-06-09T17:30:00Z">
              <w:rPr>
                <w:rStyle w:val="string1"/>
              </w:rPr>
            </w:rPrChange>
          </w:rPr>
          <w:t>'SM'</w:t>
        </w:r>
        <w:r w:rsidRPr="00022ABB">
          <w:rPr>
            <w:sz w:val="18"/>
            <w:rPrChange w:id="14114" w:author="shorny" w:date="2014-06-09T17:30:00Z">
              <w:rPr/>
            </w:rPrChange>
          </w:rPr>
          <w:t xml:space="preserve">, </w:t>
        </w:r>
        <w:r w:rsidRPr="00022ABB">
          <w:rPr>
            <w:rStyle w:val="string1"/>
            <w:sz w:val="18"/>
            <w:rPrChange w:id="14115" w:author="shorny" w:date="2014-06-09T17:30:00Z">
              <w:rPr>
                <w:rStyle w:val="string1"/>
              </w:rPr>
            </w:rPrChange>
          </w:rPr>
          <w:t>'San Marino'</w:t>
        </w:r>
        <w:r w:rsidRPr="00022ABB">
          <w:rPr>
            <w:sz w:val="18"/>
            <w:rPrChange w:id="14116" w:author="shorny" w:date="2014-06-09T17:30:00Z">
              <w:rPr/>
            </w:rPrChange>
          </w:rPr>
          <w:t>),</w:t>
        </w:r>
      </w:ins>
    </w:p>
    <w:p w14:paraId="68AE3D33" w14:textId="77777777" w:rsidR="00022ABB" w:rsidRPr="00022ABB" w:rsidRDefault="00022ABB">
      <w:pPr>
        <w:pStyle w:val="HTMLPreformatted"/>
        <w:divId w:val="585384335"/>
        <w:rPr>
          <w:ins w:id="14117" w:author="shorny" w:date="2014-06-09T17:29:00Z"/>
          <w:sz w:val="18"/>
          <w:rPrChange w:id="14118" w:author="shorny" w:date="2014-06-09T17:30:00Z">
            <w:rPr>
              <w:ins w:id="14119" w:author="shorny" w:date="2014-06-09T17:29:00Z"/>
            </w:rPr>
          </w:rPrChange>
        </w:rPr>
      </w:pPr>
      <w:ins w:id="14120" w:author="shorny" w:date="2014-06-09T17:29:00Z">
        <w:r w:rsidRPr="00022ABB">
          <w:rPr>
            <w:sz w:val="18"/>
            <w:rPrChange w:id="14121" w:author="shorny" w:date="2014-06-09T17:30:00Z">
              <w:rPr/>
            </w:rPrChange>
          </w:rPr>
          <w:t>(</w:t>
        </w:r>
        <w:r w:rsidRPr="00022ABB">
          <w:rPr>
            <w:rStyle w:val="string1"/>
            <w:sz w:val="18"/>
            <w:rPrChange w:id="14122" w:author="shorny" w:date="2014-06-09T17:30:00Z">
              <w:rPr>
                <w:rStyle w:val="string1"/>
              </w:rPr>
            </w:rPrChange>
          </w:rPr>
          <w:t>'SN'</w:t>
        </w:r>
        <w:r w:rsidRPr="00022ABB">
          <w:rPr>
            <w:sz w:val="18"/>
            <w:rPrChange w:id="14123" w:author="shorny" w:date="2014-06-09T17:30:00Z">
              <w:rPr/>
            </w:rPrChange>
          </w:rPr>
          <w:t xml:space="preserve">, </w:t>
        </w:r>
        <w:r w:rsidRPr="00022ABB">
          <w:rPr>
            <w:rStyle w:val="string1"/>
            <w:sz w:val="18"/>
            <w:rPrChange w:id="14124" w:author="shorny" w:date="2014-06-09T17:30:00Z">
              <w:rPr>
                <w:rStyle w:val="string1"/>
              </w:rPr>
            </w:rPrChange>
          </w:rPr>
          <w:t>'Senegal'</w:t>
        </w:r>
        <w:r w:rsidRPr="00022ABB">
          <w:rPr>
            <w:sz w:val="18"/>
            <w:rPrChange w:id="14125" w:author="shorny" w:date="2014-06-09T17:30:00Z">
              <w:rPr/>
            </w:rPrChange>
          </w:rPr>
          <w:t>),</w:t>
        </w:r>
      </w:ins>
    </w:p>
    <w:p w14:paraId="7F6EB47A" w14:textId="77777777" w:rsidR="00022ABB" w:rsidRPr="00022ABB" w:rsidRDefault="00022ABB">
      <w:pPr>
        <w:pStyle w:val="HTMLPreformatted"/>
        <w:divId w:val="585384335"/>
        <w:rPr>
          <w:ins w:id="14126" w:author="shorny" w:date="2014-06-09T17:29:00Z"/>
          <w:sz w:val="18"/>
          <w:rPrChange w:id="14127" w:author="shorny" w:date="2014-06-09T17:30:00Z">
            <w:rPr>
              <w:ins w:id="14128" w:author="shorny" w:date="2014-06-09T17:29:00Z"/>
            </w:rPr>
          </w:rPrChange>
        </w:rPr>
      </w:pPr>
      <w:ins w:id="14129" w:author="shorny" w:date="2014-06-09T17:29:00Z">
        <w:r w:rsidRPr="00022ABB">
          <w:rPr>
            <w:sz w:val="18"/>
            <w:rPrChange w:id="14130" w:author="shorny" w:date="2014-06-09T17:30:00Z">
              <w:rPr/>
            </w:rPrChange>
          </w:rPr>
          <w:t>(</w:t>
        </w:r>
        <w:r w:rsidRPr="00022ABB">
          <w:rPr>
            <w:rStyle w:val="string1"/>
            <w:sz w:val="18"/>
            <w:rPrChange w:id="14131" w:author="shorny" w:date="2014-06-09T17:30:00Z">
              <w:rPr>
                <w:rStyle w:val="string1"/>
              </w:rPr>
            </w:rPrChange>
          </w:rPr>
          <w:t>'SO'</w:t>
        </w:r>
        <w:r w:rsidRPr="00022ABB">
          <w:rPr>
            <w:sz w:val="18"/>
            <w:rPrChange w:id="14132" w:author="shorny" w:date="2014-06-09T17:30:00Z">
              <w:rPr/>
            </w:rPrChange>
          </w:rPr>
          <w:t xml:space="preserve">, </w:t>
        </w:r>
        <w:r w:rsidRPr="00022ABB">
          <w:rPr>
            <w:rStyle w:val="string1"/>
            <w:sz w:val="18"/>
            <w:rPrChange w:id="14133" w:author="shorny" w:date="2014-06-09T17:30:00Z">
              <w:rPr>
                <w:rStyle w:val="string1"/>
              </w:rPr>
            </w:rPrChange>
          </w:rPr>
          <w:t>'Somalia'</w:t>
        </w:r>
        <w:r w:rsidRPr="00022ABB">
          <w:rPr>
            <w:sz w:val="18"/>
            <w:rPrChange w:id="14134" w:author="shorny" w:date="2014-06-09T17:30:00Z">
              <w:rPr/>
            </w:rPrChange>
          </w:rPr>
          <w:t>),</w:t>
        </w:r>
      </w:ins>
    </w:p>
    <w:p w14:paraId="550E9C30" w14:textId="77777777" w:rsidR="00022ABB" w:rsidRPr="00022ABB" w:rsidRDefault="00022ABB">
      <w:pPr>
        <w:pStyle w:val="HTMLPreformatted"/>
        <w:divId w:val="585384335"/>
        <w:rPr>
          <w:ins w:id="14135" w:author="shorny" w:date="2014-06-09T17:29:00Z"/>
          <w:sz w:val="18"/>
          <w:rPrChange w:id="14136" w:author="shorny" w:date="2014-06-09T17:30:00Z">
            <w:rPr>
              <w:ins w:id="14137" w:author="shorny" w:date="2014-06-09T17:29:00Z"/>
            </w:rPr>
          </w:rPrChange>
        </w:rPr>
      </w:pPr>
      <w:ins w:id="14138" w:author="shorny" w:date="2014-06-09T17:29:00Z">
        <w:r w:rsidRPr="00022ABB">
          <w:rPr>
            <w:sz w:val="18"/>
            <w:rPrChange w:id="14139" w:author="shorny" w:date="2014-06-09T17:30:00Z">
              <w:rPr/>
            </w:rPrChange>
          </w:rPr>
          <w:t>(</w:t>
        </w:r>
        <w:r w:rsidRPr="00022ABB">
          <w:rPr>
            <w:rStyle w:val="string1"/>
            <w:sz w:val="18"/>
            <w:rPrChange w:id="14140" w:author="shorny" w:date="2014-06-09T17:30:00Z">
              <w:rPr>
                <w:rStyle w:val="string1"/>
              </w:rPr>
            </w:rPrChange>
          </w:rPr>
          <w:t>'SR'</w:t>
        </w:r>
        <w:r w:rsidRPr="00022ABB">
          <w:rPr>
            <w:sz w:val="18"/>
            <w:rPrChange w:id="14141" w:author="shorny" w:date="2014-06-09T17:30:00Z">
              <w:rPr/>
            </w:rPrChange>
          </w:rPr>
          <w:t xml:space="preserve">, </w:t>
        </w:r>
        <w:r w:rsidRPr="00022ABB">
          <w:rPr>
            <w:rStyle w:val="string1"/>
            <w:sz w:val="18"/>
            <w:rPrChange w:id="14142" w:author="shorny" w:date="2014-06-09T17:30:00Z">
              <w:rPr>
                <w:rStyle w:val="string1"/>
              </w:rPr>
            </w:rPrChange>
          </w:rPr>
          <w:t>'Suriname'</w:t>
        </w:r>
        <w:r w:rsidRPr="00022ABB">
          <w:rPr>
            <w:sz w:val="18"/>
            <w:rPrChange w:id="14143" w:author="shorny" w:date="2014-06-09T17:30:00Z">
              <w:rPr/>
            </w:rPrChange>
          </w:rPr>
          <w:t>),</w:t>
        </w:r>
      </w:ins>
    </w:p>
    <w:p w14:paraId="2C8ABE9F" w14:textId="77777777" w:rsidR="00022ABB" w:rsidRPr="00022ABB" w:rsidRDefault="00022ABB">
      <w:pPr>
        <w:pStyle w:val="HTMLPreformatted"/>
        <w:divId w:val="585384335"/>
        <w:rPr>
          <w:ins w:id="14144" w:author="shorny" w:date="2014-06-09T17:29:00Z"/>
          <w:sz w:val="18"/>
          <w:rPrChange w:id="14145" w:author="shorny" w:date="2014-06-09T17:30:00Z">
            <w:rPr>
              <w:ins w:id="14146" w:author="shorny" w:date="2014-06-09T17:29:00Z"/>
            </w:rPr>
          </w:rPrChange>
        </w:rPr>
      </w:pPr>
      <w:ins w:id="14147" w:author="shorny" w:date="2014-06-09T17:29:00Z">
        <w:r w:rsidRPr="00022ABB">
          <w:rPr>
            <w:sz w:val="18"/>
            <w:rPrChange w:id="14148" w:author="shorny" w:date="2014-06-09T17:30:00Z">
              <w:rPr/>
            </w:rPrChange>
          </w:rPr>
          <w:t>(</w:t>
        </w:r>
        <w:r w:rsidRPr="00022ABB">
          <w:rPr>
            <w:rStyle w:val="string1"/>
            <w:sz w:val="18"/>
            <w:rPrChange w:id="14149" w:author="shorny" w:date="2014-06-09T17:30:00Z">
              <w:rPr>
                <w:rStyle w:val="string1"/>
              </w:rPr>
            </w:rPrChange>
          </w:rPr>
          <w:t>'SS'</w:t>
        </w:r>
        <w:r w:rsidRPr="00022ABB">
          <w:rPr>
            <w:sz w:val="18"/>
            <w:rPrChange w:id="14150" w:author="shorny" w:date="2014-06-09T17:30:00Z">
              <w:rPr/>
            </w:rPrChange>
          </w:rPr>
          <w:t xml:space="preserve">, </w:t>
        </w:r>
        <w:r w:rsidRPr="00022ABB">
          <w:rPr>
            <w:rStyle w:val="string1"/>
            <w:sz w:val="18"/>
            <w:rPrChange w:id="14151" w:author="shorny" w:date="2014-06-09T17:30:00Z">
              <w:rPr>
                <w:rStyle w:val="string1"/>
              </w:rPr>
            </w:rPrChange>
          </w:rPr>
          <w:t>'South Sudan'</w:t>
        </w:r>
        <w:r w:rsidRPr="00022ABB">
          <w:rPr>
            <w:sz w:val="18"/>
            <w:rPrChange w:id="14152" w:author="shorny" w:date="2014-06-09T17:30:00Z">
              <w:rPr/>
            </w:rPrChange>
          </w:rPr>
          <w:t>),</w:t>
        </w:r>
      </w:ins>
    </w:p>
    <w:p w14:paraId="61BFA3CA" w14:textId="77777777" w:rsidR="00022ABB" w:rsidRPr="00022ABB" w:rsidRDefault="00022ABB">
      <w:pPr>
        <w:pStyle w:val="HTMLPreformatted"/>
        <w:divId w:val="585384335"/>
        <w:rPr>
          <w:ins w:id="14153" w:author="shorny" w:date="2014-06-09T17:29:00Z"/>
          <w:sz w:val="18"/>
          <w:rPrChange w:id="14154" w:author="shorny" w:date="2014-06-09T17:30:00Z">
            <w:rPr>
              <w:ins w:id="14155" w:author="shorny" w:date="2014-06-09T17:29:00Z"/>
            </w:rPr>
          </w:rPrChange>
        </w:rPr>
      </w:pPr>
      <w:ins w:id="14156" w:author="shorny" w:date="2014-06-09T17:29:00Z">
        <w:r w:rsidRPr="00022ABB">
          <w:rPr>
            <w:sz w:val="18"/>
            <w:rPrChange w:id="14157" w:author="shorny" w:date="2014-06-09T17:30:00Z">
              <w:rPr/>
            </w:rPrChange>
          </w:rPr>
          <w:t>(</w:t>
        </w:r>
        <w:r w:rsidRPr="00022ABB">
          <w:rPr>
            <w:rStyle w:val="string1"/>
            <w:sz w:val="18"/>
            <w:rPrChange w:id="14158" w:author="shorny" w:date="2014-06-09T17:30:00Z">
              <w:rPr>
                <w:rStyle w:val="string1"/>
              </w:rPr>
            </w:rPrChange>
          </w:rPr>
          <w:t>'ST'</w:t>
        </w:r>
        <w:r w:rsidRPr="00022ABB">
          <w:rPr>
            <w:sz w:val="18"/>
            <w:rPrChange w:id="14159" w:author="shorny" w:date="2014-06-09T17:30:00Z">
              <w:rPr/>
            </w:rPrChange>
          </w:rPr>
          <w:t xml:space="preserve">, </w:t>
        </w:r>
        <w:r w:rsidRPr="00022ABB">
          <w:rPr>
            <w:rStyle w:val="string1"/>
            <w:sz w:val="18"/>
            <w:rPrChange w:id="14160" w:author="shorny" w:date="2014-06-09T17:30:00Z">
              <w:rPr>
                <w:rStyle w:val="string1"/>
              </w:rPr>
            </w:rPrChange>
          </w:rPr>
          <w:t>'Sao Tome and Principe'</w:t>
        </w:r>
        <w:r w:rsidRPr="00022ABB">
          <w:rPr>
            <w:sz w:val="18"/>
            <w:rPrChange w:id="14161" w:author="shorny" w:date="2014-06-09T17:30:00Z">
              <w:rPr/>
            </w:rPrChange>
          </w:rPr>
          <w:t>),</w:t>
        </w:r>
      </w:ins>
    </w:p>
    <w:p w14:paraId="0FFB67E8" w14:textId="77777777" w:rsidR="00022ABB" w:rsidRPr="00022ABB" w:rsidRDefault="00022ABB">
      <w:pPr>
        <w:pStyle w:val="HTMLPreformatted"/>
        <w:divId w:val="585384335"/>
        <w:rPr>
          <w:ins w:id="14162" w:author="shorny" w:date="2014-06-09T17:29:00Z"/>
          <w:sz w:val="18"/>
          <w:rPrChange w:id="14163" w:author="shorny" w:date="2014-06-09T17:30:00Z">
            <w:rPr>
              <w:ins w:id="14164" w:author="shorny" w:date="2014-06-09T17:29:00Z"/>
            </w:rPr>
          </w:rPrChange>
        </w:rPr>
      </w:pPr>
      <w:ins w:id="14165" w:author="shorny" w:date="2014-06-09T17:29:00Z">
        <w:r w:rsidRPr="00022ABB">
          <w:rPr>
            <w:sz w:val="18"/>
            <w:rPrChange w:id="14166" w:author="shorny" w:date="2014-06-09T17:30:00Z">
              <w:rPr/>
            </w:rPrChange>
          </w:rPr>
          <w:t>(</w:t>
        </w:r>
        <w:r w:rsidRPr="00022ABB">
          <w:rPr>
            <w:rStyle w:val="string1"/>
            <w:sz w:val="18"/>
            <w:rPrChange w:id="14167" w:author="shorny" w:date="2014-06-09T17:30:00Z">
              <w:rPr>
                <w:rStyle w:val="string1"/>
              </w:rPr>
            </w:rPrChange>
          </w:rPr>
          <w:t>'SV'</w:t>
        </w:r>
        <w:r w:rsidRPr="00022ABB">
          <w:rPr>
            <w:sz w:val="18"/>
            <w:rPrChange w:id="14168" w:author="shorny" w:date="2014-06-09T17:30:00Z">
              <w:rPr/>
            </w:rPrChange>
          </w:rPr>
          <w:t xml:space="preserve">, </w:t>
        </w:r>
        <w:r w:rsidRPr="00022ABB">
          <w:rPr>
            <w:rStyle w:val="string1"/>
            <w:sz w:val="18"/>
            <w:rPrChange w:id="14169" w:author="shorny" w:date="2014-06-09T17:30:00Z">
              <w:rPr>
                <w:rStyle w:val="string1"/>
              </w:rPr>
            </w:rPrChange>
          </w:rPr>
          <w:t>'El Salvador'</w:t>
        </w:r>
        <w:r w:rsidRPr="00022ABB">
          <w:rPr>
            <w:sz w:val="18"/>
            <w:rPrChange w:id="14170" w:author="shorny" w:date="2014-06-09T17:30:00Z">
              <w:rPr/>
            </w:rPrChange>
          </w:rPr>
          <w:t>),</w:t>
        </w:r>
      </w:ins>
    </w:p>
    <w:p w14:paraId="3ACDFBDC" w14:textId="77777777" w:rsidR="00022ABB" w:rsidRPr="00022ABB" w:rsidRDefault="00022ABB">
      <w:pPr>
        <w:pStyle w:val="HTMLPreformatted"/>
        <w:divId w:val="585384335"/>
        <w:rPr>
          <w:ins w:id="14171" w:author="shorny" w:date="2014-06-09T17:29:00Z"/>
          <w:sz w:val="18"/>
          <w:rPrChange w:id="14172" w:author="shorny" w:date="2014-06-09T17:30:00Z">
            <w:rPr>
              <w:ins w:id="14173" w:author="shorny" w:date="2014-06-09T17:29:00Z"/>
            </w:rPr>
          </w:rPrChange>
        </w:rPr>
      </w:pPr>
      <w:ins w:id="14174" w:author="shorny" w:date="2014-06-09T17:29:00Z">
        <w:r w:rsidRPr="00022ABB">
          <w:rPr>
            <w:sz w:val="18"/>
            <w:rPrChange w:id="14175" w:author="shorny" w:date="2014-06-09T17:30:00Z">
              <w:rPr/>
            </w:rPrChange>
          </w:rPr>
          <w:t>(</w:t>
        </w:r>
        <w:r w:rsidRPr="00022ABB">
          <w:rPr>
            <w:rStyle w:val="string1"/>
            <w:sz w:val="18"/>
            <w:rPrChange w:id="14176" w:author="shorny" w:date="2014-06-09T17:30:00Z">
              <w:rPr>
                <w:rStyle w:val="string1"/>
              </w:rPr>
            </w:rPrChange>
          </w:rPr>
          <w:t>'SX'</w:t>
        </w:r>
        <w:r w:rsidRPr="00022ABB">
          <w:rPr>
            <w:sz w:val="18"/>
            <w:rPrChange w:id="14177" w:author="shorny" w:date="2014-06-09T17:30:00Z">
              <w:rPr/>
            </w:rPrChange>
          </w:rPr>
          <w:t xml:space="preserve">, </w:t>
        </w:r>
        <w:r w:rsidRPr="00022ABB">
          <w:rPr>
            <w:rStyle w:val="string1"/>
            <w:sz w:val="18"/>
            <w:rPrChange w:id="14178" w:author="shorny" w:date="2014-06-09T17:30:00Z">
              <w:rPr>
                <w:rStyle w:val="string1"/>
              </w:rPr>
            </w:rPrChange>
          </w:rPr>
          <w:t>'Sint Maarten (Dutch part)'</w:t>
        </w:r>
        <w:r w:rsidRPr="00022ABB">
          <w:rPr>
            <w:sz w:val="18"/>
            <w:rPrChange w:id="14179" w:author="shorny" w:date="2014-06-09T17:30:00Z">
              <w:rPr/>
            </w:rPrChange>
          </w:rPr>
          <w:t>),</w:t>
        </w:r>
      </w:ins>
    </w:p>
    <w:p w14:paraId="0B43F2D4" w14:textId="77777777" w:rsidR="00022ABB" w:rsidRPr="00022ABB" w:rsidRDefault="00022ABB">
      <w:pPr>
        <w:pStyle w:val="HTMLPreformatted"/>
        <w:divId w:val="585384335"/>
        <w:rPr>
          <w:ins w:id="14180" w:author="shorny" w:date="2014-06-09T17:29:00Z"/>
          <w:sz w:val="18"/>
          <w:rPrChange w:id="14181" w:author="shorny" w:date="2014-06-09T17:30:00Z">
            <w:rPr>
              <w:ins w:id="14182" w:author="shorny" w:date="2014-06-09T17:29:00Z"/>
            </w:rPr>
          </w:rPrChange>
        </w:rPr>
      </w:pPr>
      <w:ins w:id="14183" w:author="shorny" w:date="2014-06-09T17:29:00Z">
        <w:r w:rsidRPr="00022ABB">
          <w:rPr>
            <w:sz w:val="18"/>
            <w:rPrChange w:id="14184" w:author="shorny" w:date="2014-06-09T17:30:00Z">
              <w:rPr/>
            </w:rPrChange>
          </w:rPr>
          <w:t>(</w:t>
        </w:r>
        <w:r w:rsidRPr="00022ABB">
          <w:rPr>
            <w:rStyle w:val="string1"/>
            <w:sz w:val="18"/>
            <w:rPrChange w:id="14185" w:author="shorny" w:date="2014-06-09T17:30:00Z">
              <w:rPr>
                <w:rStyle w:val="string1"/>
              </w:rPr>
            </w:rPrChange>
          </w:rPr>
          <w:t>'SY'</w:t>
        </w:r>
        <w:r w:rsidRPr="00022ABB">
          <w:rPr>
            <w:sz w:val="18"/>
            <w:rPrChange w:id="14186" w:author="shorny" w:date="2014-06-09T17:30:00Z">
              <w:rPr/>
            </w:rPrChange>
          </w:rPr>
          <w:t xml:space="preserve">, </w:t>
        </w:r>
        <w:r w:rsidRPr="00022ABB">
          <w:rPr>
            <w:rStyle w:val="string1"/>
            <w:sz w:val="18"/>
            <w:rPrChange w:id="14187" w:author="shorny" w:date="2014-06-09T17:30:00Z">
              <w:rPr>
                <w:rStyle w:val="string1"/>
              </w:rPr>
            </w:rPrChange>
          </w:rPr>
          <w:t>'Syrian Arab Republic'</w:t>
        </w:r>
        <w:r w:rsidRPr="00022ABB">
          <w:rPr>
            <w:sz w:val="18"/>
            <w:rPrChange w:id="14188" w:author="shorny" w:date="2014-06-09T17:30:00Z">
              <w:rPr/>
            </w:rPrChange>
          </w:rPr>
          <w:t>),</w:t>
        </w:r>
      </w:ins>
    </w:p>
    <w:p w14:paraId="48C76291" w14:textId="77777777" w:rsidR="00022ABB" w:rsidRPr="00022ABB" w:rsidRDefault="00022ABB">
      <w:pPr>
        <w:pStyle w:val="HTMLPreformatted"/>
        <w:divId w:val="585384335"/>
        <w:rPr>
          <w:ins w:id="14189" w:author="shorny" w:date="2014-06-09T17:29:00Z"/>
          <w:sz w:val="18"/>
          <w:rPrChange w:id="14190" w:author="shorny" w:date="2014-06-09T17:30:00Z">
            <w:rPr>
              <w:ins w:id="14191" w:author="shorny" w:date="2014-06-09T17:29:00Z"/>
            </w:rPr>
          </w:rPrChange>
        </w:rPr>
      </w:pPr>
      <w:ins w:id="14192" w:author="shorny" w:date="2014-06-09T17:29:00Z">
        <w:r w:rsidRPr="00022ABB">
          <w:rPr>
            <w:sz w:val="18"/>
            <w:rPrChange w:id="14193" w:author="shorny" w:date="2014-06-09T17:30:00Z">
              <w:rPr/>
            </w:rPrChange>
          </w:rPr>
          <w:t>(</w:t>
        </w:r>
        <w:r w:rsidRPr="00022ABB">
          <w:rPr>
            <w:rStyle w:val="string1"/>
            <w:sz w:val="18"/>
            <w:rPrChange w:id="14194" w:author="shorny" w:date="2014-06-09T17:30:00Z">
              <w:rPr>
                <w:rStyle w:val="string1"/>
              </w:rPr>
            </w:rPrChange>
          </w:rPr>
          <w:t>'SZ'</w:t>
        </w:r>
        <w:r w:rsidRPr="00022ABB">
          <w:rPr>
            <w:sz w:val="18"/>
            <w:rPrChange w:id="14195" w:author="shorny" w:date="2014-06-09T17:30:00Z">
              <w:rPr/>
            </w:rPrChange>
          </w:rPr>
          <w:t xml:space="preserve">, </w:t>
        </w:r>
        <w:r w:rsidRPr="00022ABB">
          <w:rPr>
            <w:rStyle w:val="string1"/>
            <w:sz w:val="18"/>
            <w:rPrChange w:id="14196" w:author="shorny" w:date="2014-06-09T17:30:00Z">
              <w:rPr>
                <w:rStyle w:val="string1"/>
              </w:rPr>
            </w:rPrChange>
          </w:rPr>
          <w:t>'Swaziland'</w:t>
        </w:r>
        <w:r w:rsidRPr="00022ABB">
          <w:rPr>
            <w:sz w:val="18"/>
            <w:rPrChange w:id="14197" w:author="shorny" w:date="2014-06-09T17:30:00Z">
              <w:rPr/>
            </w:rPrChange>
          </w:rPr>
          <w:t>),</w:t>
        </w:r>
      </w:ins>
    </w:p>
    <w:p w14:paraId="241D2D51" w14:textId="77777777" w:rsidR="00022ABB" w:rsidRPr="00022ABB" w:rsidRDefault="00022ABB">
      <w:pPr>
        <w:pStyle w:val="HTMLPreformatted"/>
        <w:divId w:val="585384335"/>
        <w:rPr>
          <w:ins w:id="14198" w:author="shorny" w:date="2014-06-09T17:29:00Z"/>
          <w:sz w:val="18"/>
          <w:rPrChange w:id="14199" w:author="shorny" w:date="2014-06-09T17:30:00Z">
            <w:rPr>
              <w:ins w:id="14200" w:author="shorny" w:date="2014-06-09T17:29:00Z"/>
            </w:rPr>
          </w:rPrChange>
        </w:rPr>
      </w:pPr>
      <w:ins w:id="14201" w:author="shorny" w:date="2014-06-09T17:29:00Z">
        <w:r w:rsidRPr="00022ABB">
          <w:rPr>
            <w:sz w:val="18"/>
            <w:rPrChange w:id="14202" w:author="shorny" w:date="2014-06-09T17:30:00Z">
              <w:rPr/>
            </w:rPrChange>
          </w:rPr>
          <w:t>(</w:t>
        </w:r>
        <w:r w:rsidRPr="00022ABB">
          <w:rPr>
            <w:rStyle w:val="string1"/>
            <w:sz w:val="18"/>
            <w:rPrChange w:id="14203" w:author="shorny" w:date="2014-06-09T17:30:00Z">
              <w:rPr>
                <w:rStyle w:val="string1"/>
              </w:rPr>
            </w:rPrChange>
          </w:rPr>
          <w:t>'TC'</w:t>
        </w:r>
        <w:r w:rsidRPr="00022ABB">
          <w:rPr>
            <w:sz w:val="18"/>
            <w:rPrChange w:id="14204" w:author="shorny" w:date="2014-06-09T17:30:00Z">
              <w:rPr/>
            </w:rPrChange>
          </w:rPr>
          <w:t xml:space="preserve">, </w:t>
        </w:r>
        <w:r w:rsidRPr="00022ABB">
          <w:rPr>
            <w:rStyle w:val="string1"/>
            <w:sz w:val="18"/>
            <w:rPrChange w:id="14205" w:author="shorny" w:date="2014-06-09T17:30:00Z">
              <w:rPr>
                <w:rStyle w:val="string1"/>
              </w:rPr>
            </w:rPrChange>
          </w:rPr>
          <w:t>'Turks and Caicos Islands'</w:t>
        </w:r>
        <w:r w:rsidRPr="00022ABB">
          <w:rPr>
            <w:sz w:val="18"/>
            <w:rPrChange w:id="14206" w:author="shorny" w:date="2014-06-09T17:30:00Z">
              <w:rPr/>
            </w:rPrChange>
          </w:rPr>
          <w:t>),</w:t>
        </w:r>
      </w:ins>
    </w:p>
    <w:p w14:paraId="0E6051B3" w14:textId="77777777" w:rsidR="00022ABB" w:rsidRPr="00022ABB" w:rsidRDefault="00022ABB">
      <w:pPr>
        <w:pStyle w:val="HTMLPreformatted"/>
        <w:divId w:val="585384335"/>
        <w:rPr>
          <w:ins w:id="14207" w:author="shorny" w:date="2014-06-09T17:29:00Z"/>
          <w:sz w:val="18"/>
          <w:rPrChange w:id="14208" w:author="shorny" w:date="2014-06-09T17:30:00Z">
            <w:rPr>
              <w:ins w:id="14209" w:author="shorny" w:date="2014-06-09T17:29:00Z"/>
            </w:rPr>
          </w:rPrChange>
        </w:rPr>
      </w:pPr>
      <w:ins w:id="14210" w:author="shorny" w:date="2014-06-09T17:29:00Z">
        <w:r w:rsidRPr="00022ABB">
          <w:rPr>
            <w:sz w:val="18"/>
            <w:rPrChange w:id="14211" w:author="shorny" w:date="2014-06-09T17:30:00Z">
              <w:rPr/>
            </w:rPrChange>
          </w:rPr>
          <w:t>(</w:t>
        </w:r>
        <w:r w:rsidRPr="00022ABB">
          <w:rPr>
            <w:rStyle w:val="string1"/>
            <w:sz w:val="18"/>
            <w:rPrChange w:id="14212" w:author="shorny" w:date="2014-06-09T17:30:00Z">
              <w:rPr>
                <w:rStyle w:val="string1"/>
              </w:rPr>
            </w:rPrChange>
          </w:rPr>
          <w:t>'TD'</w:t>
        </w:r>
        <w:r w:rsidRPr="00022ABB">
          <w:rPr>
            <w:sz w:val="18"/>
            <w:rPrChange w:id="14213" w:author="shorny" w:date="2014-06-09T17:30:00Z">
              <w:rPr/>
            </w:rPrChange>
          </w:rPr>
          <w:t xml:space="preserve">, </w:t>
        </w:r>
        <w:r w:rsidRPr="00022ABB">
          <w:rPr>
            <w:rStyle w:val="string1"/>
            <w:sz w:val="18"/>
            <w:rPrChange w:id="14214" w:author="shorny" w:date="2014-06-09T17:30:00Z">
              <w:rPr>
                <w:rStyle w:val="string1"/>
              </w:rPr>
            </w:rPrChange>
          </w:rPr>
          <w:t>'Chad'</w:t>
        </w:r>
        <w:r w:rsidRPr="00022ABB">
          <w:rPr>
            <w:sz w:val="18"/>
            <w:rPrChange w:id="14215" w:author="shorny" w:date="2014-06-09T17:30:00Z">
              <w:rPr/>
            </w:rPrChange>
          </w:rPr>
          <w:t>),</w:t>
        </w:r>
      </w:ins>
    </w:p>
    <w:p w14:paraId="202AE844" w14:textId="77777777" w:rsidR="00022ABB" w:rsidRPr="00022ABB" w:rsidRDefault="00022ABB">
      <w:pPr>
        <w:pStyle w:val="HTMLPreformatted"/>
        <w:divId w:val="585384335"/>
        <w:rPr>
          <w:ins w:id="14216" w:author="shorny" w:date="2014-06-09T17:29:00Z"/>
          <w:sz w:val="18"/>
          <w:rPrChange w:id="14217" w:author="shorny" w:date="2014-06-09T17:30:00Z">
            <w:rPr>
              <w:ins w:id="14218" w:author="shorny" w:date="2014-06-09T17:29:00Z"/>
            </w:rPr>
          </w:rPrChange>
        </w:rPr>
      </w:pPr>
      <w:ins w:id="14219" w:author="shorny" w:date="2014-06-09T17:29:00Z">
        <w:r w:rsidRPr="00022ABB">
          <w:rPr>
            <w:sz w:val="18"/>
            <w:rPrChange w:id="14220" w:author="shorny" w:date="2014-06-09T17:30:00Z">
              <w:rPr/>
            </w:rPrChange>
          </w:rPr>
          <w:t>(</w:t>
        </w:r>
        <w:r w:rsidRPr="00022ABB">
          <w:rPr>
            <w:rStyle w:val="string1"/>
            <w:sz w:val="18"/>
            <w:rPrChange w:id="14221" w:author="shorny" w:date="2014-06-09T17:30:00Z">
              <w:rPr>
                <w:rStyle w:val="string1"/>
              </w:rPr>
            </w:rPrChange>
          </w:rPr>
          <w:t>'TF'</w:t>
        </w:r>
        <w:r w:rsidRPr="00022ABB">
          <w:rPr>
            <w:sz w:val="18"/>
            <w:rPrChange w:id="14222" w:author="shorny" w:date="2014-06-09T17:30:00Z">
              <w:rPr/>
            </w:rPrChange>
          </w:rPr>
          <w:t xml:space="preserve">, </w:t>
        </w:r>
        <w:r w:rsidRPr="00022ABB">
          <w:rPr>
            <w:rStyle w:val="string1"/>
            <w:sz w:val="18"/>
            <w:rPrChange w:id="14223" w:author="shorny" w:date="2014-06-09T17:30:00Z">
              <w:rPr>
                <w:rStyle w:val="string1"/>
              </w:rPr>
            </w:rPrChange>
          </w:rPr>
          <w:t>'French Southern Territories'</w:t>
        </w:r>
        <w:r w:rsidRPr="00022ABB">
          <w:rPr>
            <w:sz w:val="18"/>
            <w:rPrChange w:id="14224" w:author="shorny" w:date="2014-06-09T17:30:00Z">
              <w:rPr/>
            </w:rPrChange>
          </w:rPr>
          <w:t>),</w:t>
        </w:r>
      </w:ins>
    </w:p>
    <w:p w14:paraId="291D40F0" w14:textId="77777777" w:rsidR="00022ABB" w:rsidRPr="00022ABB" w:rsidRDefault="00022ABB">
      <w:pPr>
        <w:pStyle w:val="HTMLPreformatted"/>
        <w:divId w:val="585384335"/>
        <w:rPr>
          <w:ins w:id="14225" w:author="shorny" w:date="2014-06-09T17:29:00Z"/>
          <w:sz w:val="18"/>
          <w:rPrChange w:id="14226" w:author="shorny" w:date="2014-06-09T17:30:00Z">
            <w:rPr>
              <w:ins w:id="14227" w:author="shorny" w:date="2014-06-09T17:29:00Z"/>
            </w:rPr>
          </w:rPrChange>
        </w:rPr>
      </w:pPr>
      <w:ins w:id="14228" w:author="shorny" w:date="2014-06-09T17:29:00Z">
        <w:r w:rsidRPr="00022ABB">
          <w:rPr>
            <w:sz w:val="18"/>
            <w:rPrChange w:id="14229" w:author="shorny" w:date="2014-06-09T17:30:00Z">
              <w:rPr/>
            </w:rPrChange>
          </w:rPr>
          <w:t>(</w:t>
        </w:r>
        <w:r w:rsidRPr="00022ABB">
          <w:rPr>
            <w:rStyle w:val="string1"/>
            <w:sz w:val="18"/>
            <w:rPrChange w:id="14230" w:author="shorny" w:date="2014-06-09T17:30:00Z">
              <w:rPr>
                <w:rStyle w:val="string1"/>
              </w:rPr>
            </w:rPrChange>
          </w:rPr>
          <w:t>'TG'</w:t>
        </w:r>
        <w:r w:rsidRPr="00022ABB">
          <w:rPr>
            <w:sz w:val="18"/>
            <w:rPrChange w:id="14231" w:author="shorny" w:date="2014-06-09T17:30:00Z">
              <w:rPr/>
            </w:rPrChange>
          </w:rPr>
          <w:t xml:space="preserve">, </w:t>
        </w:r>
        <w:r w:rsidRPr="00022ABB">
          <w:rPr>
            <w:rStyle w:val="string1"/>
            <w:sz w:val="18"/>
            <w:rPrChange w:id="14232" w:author="shorny" w:date="2014-06-09T17:30:00Z">
              <w:rPr>
                <w:rStyle w:val="string1"/>
              </w:rPr>
            </w:rPrChange>
          </w:rPr>
          <w:t>'Togo'</w:t>
        </w:r>
        <w:r w:rsidRPr="00022ABB">
          <w:rPr>
            <w:sz w:val="18"/>
            <w:rPrChange w:id="14233" w:author="shorny" w:date="2014-06-09T17:30:00Z">
              <w:rPr/>
            </w:rPrChange>
          </w:rPr>
          <w:t>),</w:t>
        </w:r>
      </w:ins>
    </w:p>
    <w:p w14:paraId="6250EE8F" w14:textId="77777777" w:rsidR="00022ABB" w:rsidRPr="00022ABB" w:rsidRDefault="00022ABB">
      <w:pPr>
        <w:pStyle w:val="HTMLPreformatted"/>
        <w:divId w:val="585384335"/>
        <w:rPr>
          <w:ins w:id="14234" w:author="shorny" w:date="2014-06-09T17:29:00Z"/>
          <w:sz w:val="18"/>
          <w:rPrChange w:id="14235" w:author="shorny" w:date="2014-06-09T17:30:00Z">
            <w:rPr>
              <w:ins w:id="14236" w:author="shorny" w:date="2014-06-09T17:29:00Z"/>
            </w:rPr>
          </w:rPrChange>
        </w:rPr>
      </w:pPr>
      <w:ins w:id="14237" w:author="shorny" w:date="2014-06-09T17:29:00Z">
        <w:r w:rsidRPr="00022ABB">
          <w:rPr>
            <w:sz w:val="18"/>
            <w:rPrChange w:id="14238" w:author="shorny" w:date="2014-06-09T17:30:00Z">
              <w:rPr/>
            </w:rPrChange>
          </w:rPr>
          <w:t>(</w:t>
        </w:r>
        <w:r w:rsidRPr="00022ABB">
          <w:rPr>
            <w:rStyle w:val="string1"/>
            <w:sz w:val="18"/>
            <w:rPrChange w:id="14239" w:author="shorny" w:date="2014-06-09T17:30:00Z">
              <w:rPr>
                <w:rStyle w:val="string1"/>
              </w:rPr>
            </w:rPrChange>
          </w:rPr>
          <w:t>'TH'</w:t>
        </w:r>
        <w:r w:rsidRPr="00022ABB">
          <w:rPr>
            <w:sz w:val="18"/>
            <w:rPrChange w:id="14240" w:author="shorny" w:date="2014-06-09T17:30:00Z">
              <w:rPr/>
            </w:rPrChange>
          </w:rPr>
          <w:t xml:space="preserve">, </w:t>
        </w:r>
        <w:r w:rsidRPr="00022ABB">
          <w:rPr>
            <w:rStyle w:val="string1"/>
            <w:sz w:val="18"/>
            <w:rPrChange w:id="14241" w:author="shorny" w:date="2014-06-09T17:30:00Z">
              <w:rPr>
                <w:rStyle w:val="string1"/>
              </w:rPr>
            </w:rPrChange>
          </w:rPr>
          <w:t>'Thailand'</w:t>
        </w:r>
        <w:r w:rsidRPr="00022ABB">
          <w:rPr>
            <w:sz w:val="18"/>
            <w:rPrChange w:id="14242" w:author="shorny" w:date="2014-06-09T17:30:00Z">
              <w:rPr/>
            </w:rPrChange>
          </w:rPr>
          <w:t>),</w:t>
        </w:r>
      </w:ins>
    </w:p>
    <w:p w14:paraId="55DCC6B4" w14:textId="77777777" w:rsidR="00022ABB" w:rsidRPr="00022ABB" w:rsidRDefault="00022ABB">
      <w:pPr>
        <w:pStyle w:val="HTMLPreformatted"/>
        <w:divId w:val="585384335"/>
        <w:rPr>
          <w:ins w:id="14243" w:author="shorny" w:date="2014-06-09T17:29:00Z"/>
          <w:sz w:val="18"/>
          <w:rPrChange w:id="14244" w:author="shorny" w:date="2014-06-09T17:30:00Z">
            <w:rPr>
              <w:ins w:id="14245" w:author="shorny" w:date="2014-06-09T17:29:00Z"/>
            </w:rPr>
          </w:rPrChange>
        </w:rPr>
      </w:pPr>
      <w:ins w:id="14246" w:author="shorny" w:date="2014-06-09T17:29:00Z">
        <w:r w:rsidRPr="00022ABB">
          <w:rPr>
            <w:sz w:val="18"/>
            <w:rPrChange w:id="14247" w:author="shorny" w:date="2014-06-09T17:30:00Z">
              <w:rPr/>
            </w:rPrChange>
          </w:rPr>
          <w:t>(</w:t>
        </w:r>
        <w:r w:rsidRPr="00022ABB">
          <w:rPr>
            <w:rStyle w:val="string1"/>
            <w:sz w:val="18"/>
            <w:rPrChange w:id="14248" w:author="shorny" w:date="2014-06-09T17:30:00Z">
              <w:rPr>
                <w:rStyle w:val="string1"/>
              </w:rPr>
            </w:rPrChange>
          </w:rPr>
          <w:t>'TJ'</w:t>
        </w:r>
        <w:r w:rsidRPr="00022ABB">
          <w:rPr>
            <w:sz w:val="18"/>
            <w:rPrChange w:id="14249" w:author="shorny" w:date="2014-06-09T17:30:00Z">
              <w:rPr/>
            </w:rPrChange>
          </w:rPr>
          <w:t xml:space="preserve">, </w:t>
        </w:r>
        <w:r w:rsidRPr="00022ABB">
          <w:rPr>
            <w:rStyle w:val="string1"/>
            <w:sz w:val="18"/>
            <w:rPrChange w:id="14250" w:author="shorny" w:date="2014-06-09T17:30:00Z">
              <w:rPr>
                <w:rStyle w:val="string1"/>
              </w:rPr>
            </w:rPrChange>
          </w:rPr>
          <w:t>'Tajikistan'</w:t>
        </w:r>
        <w:r w:rsidRPr="00022ABB">
          <w:rPr>
            <w:sz w:val="18"/>
            <w:rPrChange w:id="14251" w:author="shorny" w:date="2014-06-09T17:30:00Z">
              <w:rPr/>
            </w:rPrChange>
          </w:rPr>
          <w:t>),</w:t>
        </w:r>
      </w:ins>
    </w:p>
    <w:p w14:paraId="11BFD0AB" w14:textId="77777777" w:rsidR="00022ABB" w:rsidRPr="00022ABB" w:rsidRDefault="00022ABB">
      <w:pPr>
        <w:pStyle w:val="HTMLPreformatted"/>
        <w:divId w:val="585384335"/>
        <w:rPr>
          <w:ins w:id="14252" w:author="shorny" w:date="2014-06-09T17:29:00Z"/>
          <w:sz w:val="18"/>
          <w:rPrChange w:id="14253" w:author="shorny" w:date="2014-06-09T17:30:00Z">
            <w:rPr>
              <w:ins w:id="14254" w:author="shorny" w:date="2014-06-09T17:29:00Z"/>
            </w:rPr>
          </w:rPrChange>
        </w:rPr>
      </w:pPr>
      <w:ins w:id="14255" w:author="shorny" w:date="2014-06-09T17:29:00Z">
        <w:r w:rsidRPr="00022ABB">
          <w:rPr>
            <w:sz w:val="18"/>
            <w:rPrChange w:id="14256" w:author="shorny" w:date="2014-06-09T17:30:00Z">
              <w:rPr/>
            </w:rPrChange>
          </w:rPr>
          <w:t>(</w:t>
        </w:r>
        <w:r w:rsidRPr="00022ABB">
          <w:rPr>
            <w:rStyle w:val="string1"/>
            <w:sz w:val="18"/>
            <w:rPrChange w:id="14257" w:author="shorny" w:date="2014-06-09T17:30:00Z">
              <w:rPr>
                <w:rStyle w:val="string1"/>
              </w:rPr>
            </w:rPrChange>
          </w:rPr>
          <w:t>'TK'</w:t>
        </w:r>
        <w:r w:rsidRPr="00022ABB">
          <w:rPr>
            <w:sz w:val="18"/>
            <w:rPrChange w:id="14258" w:author="shorny" w:date="2014-06-09T17:30:00Z">
              <w:rPr/>
            </w:rPrChange>
          </w:rPr>
          <w:t xml:space="preserve">, </w:t>
        </w:r>
        <w:r w:rsidRPr="00022ABB">
          <w:rPr>
            <w:rStyle w:val="string1"/>
            <w:sz w:val="18"/>
            <w:rPrChange w:id="14259" w:author="shorny" w:date="2014-06-09T17:30:00Z">
              <w:rPr>
                <w:rStyle w:val="string1"/>
              </w:rPr>
            </w:rPrChange>
          </w:rPr>
          <w:t>'Tokelau'</w:t>
        </w:r>
        <w:r w:rsidRPr="00022ABB">
          <w:rPr>
            <w:sz w:val="18"/>
            <w:rPrChange w:id="14260" w:author="shorny" w:date="2014-06-09T17:30:00Z">
              <w:rPr/>
            </w:rPrChange>
          </w:rPr>
          <w:t>),</w:t>
        </w:r>
      </w:ins>
    </w:p>
    <w:p w14:paraId="06B4EB78" w14:textId="77777777" w:rsidR="00022ABB" w:rsidRPr="00022ABB" w:rsidRDefault="00022ABB">
      <w:pPr>
        <w:pStyle w:val="HTMLPreformatted"/>
        <w:divId w:val="585384335"/>
        <w:rPr>
          <w:ins w:id="14261" w:author="shorny" w:date="2014-06-09T17:29:00Z"/>
          <w:sz w:val="18"/>
          <w:rPrChange w:id="14262" w:author="shorny" w:date="2014-06-09T17:30:00Z">
            <w:rPr>
              <w:ins w:id="14263" w:author="shorny" w:date="2014-06-09T17:29:00Z"/>
            </w:rPr>
          </w:rPrChange>
        </w:rPr>
      </w:pPr>
      <w:ins w:id="14264" w:author="shorny" w:date="2014-06-09T17:29:00Z">
        <w:r w:rsidRPr="00022ABB">
          <w:rPr>
            <w:sz w:val="18"/>
            <w:rPrChange w:id="14265" w:author="shorny" w:date="2014-06-09T17:30:00Z">
              <w:rPr/>
            </w:rPrChange>
          </w:rPr>
          <w:t>(</w:t>
        </w:r>
        <w:r w:rsidRPr="00022ABB">
          <w:rPr>
            <w:rStyle w:val="string1"/>
            <w:sz w:val="18"/>
            <w:rPrChange w:id="14266" w:author="shorny" w:date="2014-06-09T17:30:00Z">
              <w:rPr>
                <w:rStyle w:val="string1"/>
              </w:rPr>
            </w:rPrChange>
          </w:rPr>
          <w:t>'TL'</w:t>
        </w:r>
        <w:r w:rsidRPr="00022ABB">
          <w:rPr>
            <w:sz w:val="18"/>
            <w:rPrChange w:id="14267" w:author="shorny" w:date="2014-06-09T17:30:00Z">
              <w:rPr/>
            </w:rPrChange>
          </w:rPr>
          <w:t xml:space="preserve">, </w:t>
        </w:r>
        <w:r w:rsidRPr="00022ABB">
          <w:rPr>
            <w:rStyle w:val="string1"/>
            <w:sz w:val="18"/>
            <w:rPrChange w:id="14268" w:author="shorny" w:date="2014-06-09T17:30:00Z">
              <w:rPr>
                <w:rStyle w:val="string1"/>
              </w:rPr>
            </w:rPrChange>
          </w:rPr>
          <w:t>'Timor-Leste'</w:t>
        </w:r>
        <w:r w:rsidRPr="00022ABB">
          <w:rPr>
            <w:sz w:val="18"/>
            <w:rPrChange w:id="14269" w:author="shorny" w:date="2014-06-09T17:30:00Z">
              <w:rPr/>
            </w:rPrChange>
          </w:rPr>
          <w:t>),</w:t>
        </w:r>
      </w:ins>
    </w:p>
    <w:p w14:paraId="65BA08AC" w14:textId="77777777" w:rsidR="00022ABB" w:rsidRPr="00022ABB" w:rsidRDefault="00022ABB">
      <w:pPr>
        <w:pStyle w:val="HTMLPreformatted"/>
        <w:divId w:val="585384335"/>
        <w:rPr>
          <w:ins w:id="14270" w:author="shorny" w:date="2014-06-09T17:29:00Z"/>
          <w:sz w:val="18"/>
          <w:rPrChange w:id="14271" w:author="shorny" w:date="2014-06-09T17:30:00Z">
            <w:rPr>
              <w:ins w:id="14272" w:author="shorny" w:date="2014-06-09T17:29:00Z"/>
            </w:rPr>
          </w:rPrChange>
        </w:rPr>
      </w:pPr>
      <w:ins w:id="14273" w:author="shorny" w:date="2014-06-09T17:29:00Z">
        <w:r w:rsidRPr="00022ABB">
          <w:rPr>
            <w:sz w:val="18"/>
            <w:rPrChange w:id="14274" w:author="shorny" w:date="2014-06-09T17:30:00Z">
              <w:rPr/>
            </w:rPrChange>
          </w:rPr>
          <w:t>(</w:t>
        </w:r>
        <w:r w:rsidRPr="00022ABB">
          <w:rPr>
            <w:rStyle w:val="string1"/>
            <w:sz w:val="18"/>
            <w:rPrChange w:id="14275" w:author="shorny" w:date="2014-06-09T17:30:00Z">
              <w:rPr>
                <w:rStyle w:val="string1"/>
              </w:rPr>
            </w:rPrChange>
          </w:rPr>
          <w:t>'TM'</w:t>
        </w:r>
        <w:r w:rsidRPr="00022ABB">
          <w:rPr>
            <w:sz w:val="18"/>
            <w:rPrChange w:id="14276" w:author="shorny" w:date="2014-06-09T17:30:00Z">
              <w:rPr/>
            </w:rPrChange>
          </w:rPr>
          <w:t xml:space="preserve">, </w:t>
        </w:r>
        <w:r w:rsidRPr="00022ABB">
          <w:rPr>
            <w:rStyle w:val="string1"/>
            <w:sz w:val="18"/>
            <w:rPrChange w:id="14277" w:author="shorny" w:date="2014-06-09T17:30:00Z">
              <w:rPr>
                <w:rStyle w:val="string1"/>
              </w:rPr>
            </w:rPrChange>
          </w:rPr>
          <w:t>'Turkmenistan'</w:t>
        </w:r>
        <w:r w:rsidRPr="00022ABB">
          <w:rPr>
            <w:sz w:val="18"/>
            <w:rPrChange w:id="14278" w:author="shorny" w:date="2014-06-09T17:30:00Z">
              <w:rPr/>
            </w:rPrChange>
          </w:rPr>
          <w:t>),</w:t>
        </w:r>
      </w:ins>
    </w:p>
    <w:p w14:paraId="2CEBA386" w14:textId="77777777" w:rsidR="00022ABB" w:rsidRPr="00022ABB" w:rsidRDefault="00022ABB">
      <w:pPr>
        <w:pStyle w:val="HTMLPreformatted"/>
        <w:divId w:val="585384335"/>
        <w:rPr>
          <w:ins w:id="14279" w:author="shorny" w:date="2014-06-09T17:29:00Z"/>
          <w:sz w:val="18"/>
          <w:rPrChange w:id="14280" w:author="shorny" w:date="2014-06-09T17:30:00Z">
            <w:rPr>
              <w:ins w:id="14281" w:author="shorny" w:date="2014-06-09T17:29:00Z"/>
            </w:rPr>
          </w:rPrChange>
        </w:rPr>
      </w:pPr>
      <w:ins w:id="14282" w:author="shorny" w:date="2014-06-09T17:29:00Z">
        <w:r w:rsidRPr="00022ABB">
          <w:rPr>
            <w:sz w:val="18"/>
            <w:rPrChange w:id="14283" w:author="shorny" w:date="2014-06-09T17:30:00Z">
              <w:rPr/>
            </w:rPrChange>
          </w:rPr>
          <w:t>(</w:t>
        </w:r>
        <w:r w:rsidRPr="00022ABB">
          <w:rPr>
            <w:rStyle w:val="string1"/>
            <w:sz w:val="18"/>
            <w:rPrChange w:id="14284" w:author="shorny" w:date="2014-06-09T17:30:00Z">
              <w:rPr>
                <w:rStyle w:val="string1"/>
              </w:rPr>
            </w:rPrChange>
          </w:rPr>
          <w:t>'TN'</w:t>
        </w:r>
        <w:r w:rsidRPr="00022ABB">
          <w:rPr>
            <w:sz w:val="18"/>
            <w:rPrChange w:id="14285" w:author="shorny" w:date="2014-06-09T17:30:00Z">
              <w:rPr/>
            </w:rPrChange>
          </w:rPr>
          <w:t xml:space="preserve">, </w:t>
        </w:r>
        <w:r w:rsidRPr="00022ABB">
          <w:rPr>
            <w:rStyle w:val="string1"/>
            <w:sz w:val="18"/>
            <w:rPrChange w:id="14286" w:author="shorny" w:date="2014-06-09T17:30:00Z">
              <w:rPr>
                <w:rStyle w:val="string1"/>
              </w:rPr>
            </w:rPrChange>
          </w:rPr>
          <w:t>'Tunisia'</w:t>
        </w:r>
        <w:r w:rsidRPr="00022ABB">
          <w:rPr>
            <w:sz w:val="18"/>
            <w:rPrChange w:id="14287" w:author="shorny" w:date="2014-06-09T17:30:00Z">
              <w:rPr/>
            </w:rPrChange>
          </w:rPr>
          <w:t>),</w:t>
        </w:r>
      </w:ins>
    </w:p>
    <w:p w14:paraId="66ED1AE0" w14:textId="77777777" w:rsidR="00022ABB" w:rsidRPr="00022ABB" w:rsidRDefault="00022ABB">
      <w:pPr>
        <w:pStyle w:val="HTMLPreformatted"/>
        <w:divId w:val="585384335"/>
        <w:rPr>
          <w:ins w:id="14288" w:author="shorny" w:date="2014-06-09T17:29:00Z"/>
          <w:sz w:val="18"/>
          <w:rPrChange w:id="14289" w:author="shorny" w:date="2014-06-09T17:30:00Z">
            <w:rPr>
              <w:ins w:id="14290" w:author="shorny" w:date="2014-06-09T17:29:00Z"/>
            </w:rPr>
          </w:rPrChange>
        </w:rPr>
      </w:pPr>
      <w:ins w:id="14291" w:author="shorny" w:date="2014-06-09T17:29:00Z">
        <w:r w:rsidRPr="00022ABB">
          <w:rPr>
            <w:sz w:val="18"/>
            <w:rPrChange w:id="14292" w:author="shorny" w:date="2014-06-09T17:30:00Z">
              <w:rPr/>
            </w:rPrChange>
          </w:rPr>
          <w:t>(</w:t>
        </w:r>
        <w:r w:rsidRPr="00022ABB">
          <w:rPr>
            <w:rStyle w:val="string1"/>
            <w:sz w:val="18"/>
            <w:rPrChange w:id="14293" w:author="shorny" w:date="2014-06-09T17:30:00Z">
              <w:rPr>
                <w:rStyle w:val="string1"/>
              </w:rPr>
            </w:rPrChange>
          </w:rPr>
          <w:t>'TO'</w:t>
        </w:r>
        <w:r w:rsidRPr="00022ABB">
          <w:rPr>
            <w:sz w:val="18"/>
            <w:rPrChange w:id="14294" w:author="shorny" w:date="2014-06-09T17:30:00Z">
              <w:rPr/>
            </w:rPrChange>
          </w:rPr>
          <w:t xml:space="preserve">, </w:t>
        </w:r>
        <w:r w:rsidRPr="00022ABB">
          <w:rPr>
            <w:rStyle w:val="string1"/>
            <w:sz w:val="18"/>
            <w:rPrChange w:id="14295" w:author="shorny" w:date="2014-06-09T17:30:00Z">
              <w:rPr>
                <w:rStyle w:val="string1"/>
              </w:rPr>
            </w:rPrChange>
          </w:rPr>
          <w:t>'Tonga'</w:t>
        </w:r>
        <w:r w:rsidRPr="00022ABB">
          <w:rPr>
            <w:sz w:val="18"/>
            <w:rPrChange w:id="14296" w:author="shorny" w:date="2014-06-09T17:30:00Z">
              <w:rPr/>
            </w:rPrChange>
          </w:rPr>
          <w:t>),</w:t>
        </w:r>
      </w:ins>
    </w:p>
    <w:p w14:paraId="312D035B" w14:textId="77777777" w:rsidR="00022ABB" w:rsidRPr="00022ABB" w:rsidRDefault="00022ABB">
      <w:pPr>
        <w:pStyle w:val="HTMLPreformatted"/>
        <w:divId w:val="585384335"/>
        <w:rPr>
          <w:ins w:id="14297" w:author="shorny" w:date="2014-06-09T17:29:00Z"/>
          <w:sz w:val="18"/>
          <w:rPrChange w:id="14298" w:author="shorny" w:date="2014-06-09T17:30:00Z">
            <w:rPr>
              <w:ins w:id="14299" w:author="shorny" w:date="2014-06-09T17:29:00Z"/>
            </w:rPr>
          </w:rPrChange>
        </w:rPr>
      </w:pPr>
      <w:ins w:id="14300" w:author="shorny" w:date="2014-06-09T17:29:00Z">
        <w:r w:rsidRPr="00022ABB">
          <w:rPr>
            <w:sz w:val="18"/>
            <w:rPrChange w:id="14301" w:author="shorny" w:date="2014-06-09T17:30:00Z">
              <w:rPr/>
            </w:rPrChange>
          </w:rPr>
          <w:t>(</w:t>
        </w:r>
        <w:r w:rsidRPr="00022ABB">
          <w:rPr>
            <w:rStyle w:val="string1"/>
            <w:sz w:val="18"/>
            <w:rPrChange w:id="14302" w:author="shorny" w:date="2014-06-09T17:30:00Z">
              <w:rPr>
                <w:rStyle w:val="string1"/>
              </w:rPr>
            </w:rPrChange>
          </w:rPr>
          <w:t>'TR'</w:t>
        </w:r>
        <w:r w:rsidRPr="00022ABB">
          <w:rPr>
            <w:sz w:val="18"/>
            <w:rPrChange w:id="14303" w:author="shorny" w:date="2014-06-09T17:30:00Z">
              <w:rPr/>
            </w:rPrChange>
          </w:rPr>
          <w:t xml:space="preserve">, </w:t>
        </w:r>
        <w:r w:rsidRPr="00022ABB">
          <w:rPr>
            <w:rStyle w:val="string1"/>
            <w:sz w:val="18"/>
            <w:rPrChange w:id="14304" w:author="shorny" w:date="2014-06-09T17:30:00Z">
              <w:rPr>
                <w:rStyle w:val="string1"/>
              </w:rPr>
            </w:rPrChange>
          </w:rPr>
          <w:t>'Turkey'</w:t>
        </w:r>
        <w:r w:rsidRPr="00022ABB">
          <w:rPr>
            <w:sz w:val="18"/>
            <w:rPrChange w:id="14305" w:author="shorny" w:date="2014-06-09T17:30:00Z">
              <w:rPr/>
            </w:rPrChange>
          </w:rPr>
          <w:t>),</w:t>
        </w:r>
      </w:ins>
    </w:p>
    <w:p w14:paraId="26E676D4" w14:textId="77777777" w:rsidR="00022ABB" w:rsidRPr="00022ABB" w:rsidRDefault="00022ABB">
      <w:pPr>
        <w:pStyle w:val="HTMLPreformatted"/>
        <w:divId w:val="585384335"/>
        <w:rPr>
          <w:ins w:id="14306" w:author="shorny" w:date="2014-06-09T17:29:00Z"/>
          <w:sz w:val="18"/>
          <w:rPrChange w:id="14307" w:author="shorny" w:date="2014-06-09T17:30:00Z">
            <w:rPr>
              <w:ins w:id="14308" w:author="shorny" w:date="2014-06-09T17:29:00Z"/>
            </w:rPr>
          </w:rPrChange>
        </w:rPr>
      </w:pPr>
      <w:ins w:id="14309" w:author="shorny" w:date="2014-06-09T17:29:00Z">
        <w:r w:rsidRPr="00022ABB">
          <w:rPr>
            <w:sz w:val="18"/>
            <w:rPrChange w:id="14310" w:author="shorny" w:date="2014-06-09T17:30:00Z">
              <w:rPr/>
            </w:rPrChange>
          </w:rPr>
          <w:t>(</w:t>
        </w:r>
        <w:r w:rsidRPr="00022ABB">
          <w:rPr>
            <w:rStyle w:val="string1"/>
            <w:sz w:val="18"/>
            <w:rPrChange w:id="14311" w:author="shorny" w:date="2014-06-09T17:30:00Z">
              <w:rPr>
                <w:rStyle w:val="string1"/>
              </w:rPr>
            </w:rPrChange>
          </w:rPr>
          <w:t>'TT'</w:t>
        </w:r>
        <w:r w:rsidRPr="00022ABB">
          <w:rPr>
            <w:sz w:val="18"/>
            <w:rPrChange w:id="14312" w:author="shorny" w:date="2014-06-09T17:30:00Z">
              <w:rPr/>
            </w:rPrChange>
          </w:rPr>
          <w:t xml:space="preserve">, </w:t>
        </w:r>
        <w:r w:rsidRPr="00022ABB">
          <w:rPr>
            <w:rStyle w:val="string1"/>
            <w:sz w:val="18"/>
            <w:rPrChange w:id="14313" w:author="shorny" w:date="2014-06-09T17:30:00Z">
              <w:rPr>
                <w:rStyle w:val="string1"/>
              </w:rPr>
            </w:rPrChange>
          </w:rPr>
          <w:t>'Trinidad and Tobago'</w:t>
        </w:r>
        <w:r w:rsidRPr="00022ABB">
          <w:rPr>
            <w:sz w:val="18"/>
            <w:rPrChange w:id="14314" w:author="shorny" w:date="2014-06-09T17:30:00Z">
              <w:rPr/>
            </w:rPrChange>
          </w:rPr>
          <w:t>),</w:t>
        </w:r>
      </w:ins>
    </w:p>
    <w:p w14:paraId="72696267" w14:textId="77777777" w:rsidR="00022ABB" w:rsidRPr="00022ABB" w:rsidRDefault="00022ABB">
      <w:pPr>
        <w:pStyle w:val="HTMLPreformatted"/>
        <w:divId w:val="585384335"/>
        <w:rPr>
          <w:ins w:id="14315" w:author="shorny" w:date="2014-06-09T17:29:00Z"/>
          <w:sz w:val="18"/>
          <w:rPrChange w:id="14316" w:author="shorny" w:date="2014-06-09T17:30:00Z">
            <w:rPr>
              <w:ins w:id="14317" w:author="shorny" w:date="2014-06-09T17:29:00Z"/>
            </w:rPr>
          </w:rPrChange>
        </w:rPr>
      </w:pPr>
      <w:ins w:id="14318" w:author="shorny" w:date="2014-06-09T17:29:00Z">
        <w:r w:rsidRPr="00022ABB">
          <w:rPr>
            <w:sz w:val="18"/>
            <w:rPrChange w:id="14319" w:author="shorny" w:date="2014-06-09T17:30:00Z">
              <w:rPr/>
            </w:rPrChange>
          </w:rPr>
          <w:t>(</w:t>
        </w:r>
        <w:r w:rsidRPr="00022ABB">
          <w:rPr>
            <w:rStyle w:val="string1"/>
            <w:sz w:val="18"/>
            <w:rPrChange w:id="14320" w:author="shorny" w:date="2014-06-09T17:30:00Z">
              <w:rPr>
                <w:rStyle w:val="string1"/>
              </w:rPr>
            </w:rPrChange>
          </w:rPr>
          <w:t>'TV'</w:t>
        </w:r>
        <w:r w:rsidRPr="00022ABB">
          <w:rPr>
            <w:sz w:val="18"/>
            <w:rPrChange w:id="14321" w:author="shorny" w:date="2014-06-09T17:30:00Z">
              <w:rPr/>
            </w:rPrChange>
          </w:rPr>
          <w:t xml:space="preserve">, </w:t>
        </w:r>
        <w:r w:rsidRPr="00022ABB">
          <w:rPr>
            <w:rStyle w:val="string1"/>
            <w:sz w:val="18"/>
            <w:rPrChange w:id="14322" w:author="shorny" w:date="2014-06-09T17:30:00Z">
              <w:rPr>
                <w:rStyle w:val="string1"/>
              </w:rPr>
            </w:rPrChange>
          </w:rPr>
          <w:t>'Tuvalu'</w:t>
        </w:r>
        <w:r w:rsidRPr="00022ABB">
          <w:rPr>
            <w:sz w:val="18"/>
            <w:rPrChange w:id="14323" w:author="shorny" w:date="2014-06-09T17:30:00Z">
              <w:rPr/>
            </w:rPrChange>
          </w:rPr>
          <w:t>),</w:t>
        </w:r>
      </w:ins>
    </w:p>
    <w:p w14:paraId="4FF0FCE2" w14:textId="77777777" w:rsidR="00022ABB" w:rsidRPr="00022ABB" w:rsidRDefault="00022ABB">
      <w:pPr>
        <w:pStyle w:val="HTMLPreformatted"/>
        <w:divId w:val="585384335"/>
        <w:rPr>
          <w:ins w:id="14324" w:author="shorny" w:date="2014-06-09T17:29:00Z"/>
          <w:sz w:val="18"/>
          <w:rPrChange w:id="14325" w:author="shorny" w:date="2014-06-09T17:30:00Z">
            <w:rPr>
              <w:ins w:id="14326" w:author="shorny" w:date="2014-06-09T17:29:00Z"/>
            </w:rPr>
          </w:rPrChange>
        </w:rPr>
      </w:pPr>
      <w:ins w:id="14327" w:author="shorny" w:date="2014-06-09T17:29:00Z">
        <w:r w:rsidRPr="00022ABB">
          <w:rPr>
            <w:sz w:val="18"/>
            <w:rPrChange w:id="14328" w:author="shorny" w:date="2014-06-09T17:30:00Z">
              <w:rPr/>
            </w:rPrChange>
          </w:rPr>
          <w:t>(</w:t>
        </w:r>
        <w:r w:rsidRPr="00022ABB">
          <w:rPr>
            <w:rStyle w:val="string1"/>
            <w:sz w:val="18"/>
            <w:rPrChange w:id="14329" w:author="shorny" w:date="2014-06-09T17:30:00Z">
              <w:rPr>
                <w:rStyle w:val="string1"/>
              </w:rPr>
            </w:rPrChange>
          </w:rPr>
          <w:t>'TW'</w:t>
        </w:r>
        <w:r w:rsidRPr="00022ABB">
          <w:rPr>
            <w:sz w:val="18"/>
            <w:rPrChange w:id="14330" w:author="shorny" w:date="2014-06-09T17:30:00Z">
              <w:rPr/>
            </w:rPrChange>
          </w:rPr>
          <w:t xml:space="preserve">, </w:t>
        </w:r>
        <w:r w:rsidRPr="00022ABB">
          <w:rPr>
            <w:rStyle w:val="string1"/>
            <w:sz w:val="18"/>
            <w:rPrChange w:id="14331" w:author="shorny" w:date="2014-06-09T17:30:00Z">
              <w:rPr>
                <w:rStyle w:val="string1"/>
              </w:rPr>
            </w:rPrChange>
          </w:rPr>
          <w:t>'Taiwan, Province of China'</w:t>
        </w:r>
        <w:r w:rsidRPr="00022ABB">
          <w:rPr>
            <w:sz w:val="18"/>
            <w:rPrChange w:id="14332" w:author="shorny" w:date="2014-06-09T17:30:00Z">
              <w:rPr/>
            </w:rPrChange>
          </w:rPr>
          <w:t>),</w:t>
        </w:r>
      </w:ins>
    </w:p>
    <w:p w14:paraId="6B22407E" w14:textId="77777777" w:rsidR="00022ABB" w:rsidRPr="00022ABB" w:rsidRDefault="00022ABB">
      <w:pPr>
        <w:pStyle w:val="HTMLPreformatted"/>
        <w:divId w:val="585384335"/>
        <w:rPr>
          <w:ins w:id="14333" w:author="shorny" w:date="2014-06-09T17:29:00Z"/>
          <w:sz w:val="18"/>
          <w:rPrChange w:id="14334" w:author="shorny" w:date="2014-06-09T17:30:00Z">
            <w:rPr>
              <w:ins w:id="14335" w:author="shorny" w:date="2014-06-09T17:29:00Z"/>
            </w:rPr>
          </w:rPrChange>
        </w:rPr>
      </w:pPr>
      <w:ins w:id="14336" w:author="shorny" w:date="2014-06-09T17:29:00Z">
        <w:r w:rsidRPr="00022ABB">
          <w:rPr>
            <w:sz w:val="18"/>
            <w:rPrChange w:id="14337" w:author="shorny" w:date="2014-06-09T17:30:00Z">
              <w:rPr/>
            </w:rPrChange>
          </w:rPr>
          <w:t>(</w:t>
        </w:r>
        <w:r w:rsidRPr="00022ABB">
          <w:rPr>
            <w:rStyle w:val="string1"/>
            <w:sz w:val="18"/>
            <w:rPrChange w:id="14338" w:author="shorny" w:date="2014-06-09T17:30:00Z">
              <w:rPr>
                <w:rStyle w:val="string1"/>
              </w:rPr>
            </w:rPrChange>
          </w:rPr>
          <w:t>'TZ'</w:t>
        </w:r>
        <w:r w:rsidRPr="00022ABB">
          <w:rPr>
            <w:sz w:val="18"/>
            <w:rPrChange w:id="14339" w:author="shorny" w:date="2014-06-09T17:30:00Z">
              <w:rPr/>
            </w:rPrChange>
          </w:rPr>
          <w:t xml:space="preserve">, </w:t>
        </w:r>
        <w:r w:rsidRPr="00022ABB">
          <w:rPr>
            <w:rStyle w:val="string1"/>
            <w:sz w:val="18"/>
            <w:rPrChange w:id="14340" w:author="shorny" w:date="2014-06-09T17:30:00Z">
              <w:rPr>
                <w:rStyle w:val="string1"/>
              </w:rPr>
            </w:rPrChange>
          </w:rPr>
          <w:t>'Tanzania, United Republic of'</w:t>
        </w:r>
        <w:r w:rsidRPr="00022ABB">
          <w:rPr>
            <w:sz w:val="18"/>
            <w:rPrChange w:id="14341" w:author="shorny" w:date="2014-06-09T17:30:00Z">
              <w:rPr/>
            </w:rPrChange>
          </w:rPr>
          <w:t>),</w:t>
        </w:r>
      </w:ins>
    </w:p>
    <w:p w14:paraId="1C110C2D" w14:textId="77777777" w:rsidR="00022ABB" w:rsidRPr="00022ABB" w:rsidRDefault="00022ABB">
      <w:pPr>
        <w:pStyle w:val="HTMLPreformatted"/>
        <w:divId w:val="585384335"/>
        <w:rPr>
          <w:ins w:id="14342" w:author="shorny" w:date="2014-06-09T17:29:00Z"/>
          <w:sz w:val="18"/>
          <w:rPrChange w:id="14343" w:author="shorny" w:date="2014-06-09T17:30:00Z">
            <w:rPr>
              <w:ins w:id="14344" w:author="shorny" w:date="2014-06-09T17:29:00Z"/>
            </w:rPr>
          </w:rPrChange>
        </w:rPr>
      </w:pPr>
      <w:ins w:id="14345" w:author="shorny" w:date="2014-06-09T17:29:00Z">
        <w:r w:rsidRPr="00022ABB">
          <w:rPr>
            <w:sz w:val="18"/>
            <w:rPrChange w:id="14346" w:author="shorny" w:date="2014-06-09T17:30:00Z">
              <w:rPr/>
            </w:rPrChange>
          </w:rPr>
          <w:t>(</w:t>
        </w:r>
        <w:r w:rsidRPr="00022ABB">
          <w:rPr>
            <w:rStyle w:val="string1"/>
            <w:sz w:val="18"/>
            <w:rPrChange w:id="14347" w:author="shorny" w:date="2014-06-09T17:30:00Z">
              <w:rPr>
                <w:rStyle w:val="string1"/>
              </w:rPr>
            </w:rPrChange>
          </w:rPr>
          <w:t>'UA'</w:t>
        </w:r>
        <w:r w:rsidRPr="00022ABB">
          <w:rPr>
            <w:sz w:val="18"/>
            <w:rPrChange w:id="14348" w:author="shorny" w:date="2014-06-09T17:30:00Z">
              <w:rPr/>
            </w:rPrChange>
          </w:rPr>
          <w:t xml:space="preserve">, </w:t>
        </w:r>
        <w:r w:rsidRPr="00022ABB">
          <w:rPr>
            <w:rStyle w:val="string1"/>
            <w:sz w:val="18"/>
            <w:rPrChange w:id="14349" w:author="shorny" w:date="2014-06-09T17:30:00Z">
              <w:rPr>
                <w:rStyle w:val="string1"/>
              </w:rPr>
            </w:rPrChange>
          </w:rPr>
          <w:t>'Ukraine'</w:t>
        </w:r>
        <w:r w:rsidRPr="00022ABB">
          <w:rPr>
            <w:sz w:val="18"/>
            <w:rPrChange w:id="14350" w:author="shorny" w:date="2014-06-09T17:30:00Z">
              <w:rPr/>
            </w:rPrChange>
          </w:rPr>
          <w:t>),</w:t>
        </w:r>
      </w:ins>
    </w:p>
    <w:p w14:paraId="550CCB20" w14:textId="77777777" w:rsidR="00022ABB" w:rsidRPr="00022ABB" w:rsidRDefault="00022ABB">
      <w:pPr>
        <w:pStyle w:val="HTMLPreformatted"/>
        <w:divId w:val="585384335"/>
        <w:rPr>
          <w:ins w:id="14351" w:author="shorny" w:date="2014-06-09T17:29:00Z"/>
          <w:sz w:val="18"/>
          <w:rPrChange w:id="14352" w:author="shorny" w:date="2014-06-09T17:30:00Z">
            <w:rPr>
              <w:ins w:id="14353" w:author="shorny" w:date="2014-06-09T17:29:00Z"/>
            </w:rPr>
          </w:rPrChange>
        </w:rPr>
      </w:pPr>
      <w:ins w:id="14354" w:author="shorny" w:date="2014-06-09T17:29:00Z">
        <w:r w:rsidRPr="00022ABB">
          <w:rPr>
            <w:sz w:val="18"/>
            <w:rPrChange w:id="14355" w:author="shorny" w:date="2014-06-09T17:30:00Z">
              <w:rPr/>
            </w:rPrChange>
          </w:rPr>
          <w:t>(</w:t>
        </w:r>
        <w:r w:rsidRPr="00022ABB">
          <w:rPr>
            <w:rStyle w:val="string1"/>
            <w:sz w:val="18"/>
            <w:rPrChange w:id="14356" w:author="shorny" w:date="2014-06-09T17:30:00Z">
              <w:rPr>
                <w:rStyle w:val="string1"/>
              </w:rPr>
            </w:rPrChange>
          </w:rPr>
          <w:t>'UG'</w:t>
        </w:r>
        <w:r w:rsidRPr="00022ABB">
          <w:rPr>
            <w:sz w:val="18"/>
            <w:rPrChange w:id="14357" w:author="shorny" w:date="2014-06-09T17:30:00Z">
              <w:rPr/>
            </w:rPrChange>
          </w:rPr>
          <w:t xml:space="preserve">, </w:t>
        </w:r>
        <w:r w:rsidRPr="00022ABB">
          <w:rPr>
            <w:rStyle w:val="string1"/>
            <w:sz w:val="18"/>
            <w:rPrChange w:id="14358" w:author="shorny" w:date="2014-06-09T17:30:00Z">
              <w:rPr>
                <w:rStyle w:val="string1"/>
              </w:rPr>
            </w:rPrChange>
          </w:rPr>
          <w:t>'Uganda'</w:t>
        </w:r>
        <w:r w:rsidRPr="00022ABB">
          <w:rPr>
            <w:sz w:val="18"/>
            <w:rPrChange w:id="14359" w:author="shorny" w:date="2014-06-09T17:30:00Z">
              <w:rPr/>
            </w:rPrChange>
          </w:rPr>
          <w:t>),</w:t>
        </w:r>
      </w:ins>
    </w:p>
    <w:p w14:paraId="66D96DFA" w14:textId="77777777" w:rsidR="00022ABB" w:rsidRPr="00022ABB" w:rsidRDefault="00022ABB">
      <w:pPr>
        <w:pStyle w:val="HTMLPreformatted"/>
        <w:divId w:val="585384335"/>
        <w:rPr>
          <w:ins w:id="14360" w:author="shorny" w:date="2014-06-09T17:29:00Z"/>
          <w:sz w:val="18"/>
          <w:rPrChange w:id="14361" w:author="shorny" w:date="2014-06-09T17:30:00Z">
            <w:rPr>
              <w:ins w:id="14362" w:author="shorny" w:date="2014-06-09T17:29:00Z"/>
            </w:rPr>
          </w:rPrChange>
        </w:rPr>
      </w:pPr>
      <w:ins w:id="14363" w:author="shorny" w:date="2014-06-09T17:29:00Z">
        <w:r w:rsidRPr="00022ABB">
          <w:rPr>
            <w:sz w:val="18"/>
            <w:rPrChange w:id="14364" w:author="shorny" w:date="2014-06-09T17:30:00Z">
              <w:rPr/>
            </w:rPrChange>
          </w:rPr>
          <w:t>(</w:t>
        </w:r>
        <w:r w:rsidRPr="00022ABB">
          <w:rPr>
            <w:rStyle w:val="string1"/>
            <w:sz w:val="18"/>
            <w:rPrChange w:id="14365" w:author="shorny" w:date="2014-06-09T17:30:00Z">
              <w:rPr>
                <w:rStyle w:val="string1"/>
              </w:rPr>
            </w:rPrChange>
          </w:rPr>
          <w:t>'UM'</w:t>
        </w:r>
        <w:r w:rsidRPr="00022ABB">
          <w:rPr>
            <w:sz w:val="18"/>
            <w:rPrChange w:id="14366" w:author="shorny" w:date="2014-06-09T17:30:00Z">
              <w:rPr/>
            </w:rPrChange>
          </w:rPr>
          <w:t xml:space="preserve">, </w:t>
        </w:r>
        <w:r w:rsidRPr="00022ABB">
          <w:rPr>
            <w:rStyle w:val="string1"/>
            <w:sz w:val="18"/>
            <w:rPrChange w:id="14367" w:author="shorny" w:date="2014-06-09T17:30:00Z">
              <w:rPr>
                <w:rStyle w:val="string1"/>
              </w:rPr>
            </w:rPrChange>
          </w:rPr>
          <w:t>'United States Minor Outlying Islands'</w:t>
        </w:r>
        <w:r w:rsidRPr="00022ABB">
          <w:rPr>
            <w:sz w:val="18"/>
            <w:rPrChange w:id="14368" w:author="shorny" w:date="2014-06-09T17:30:00Z">
              <w:rPr/>
            </w:rPrChange>
          </w:rPr>
          <w:t>),</w:t>
        </w:r>
      </w:ins>
    </w:p>
    <w:p w14:paraId="3E5D0A7A" w14:textId="77777777" w:rsidR="00022ABB" w:rsidRPr="00022ABB" w:rsidRDefault="00022ABB">
      <w:pPr>
        <w:pStyle w:val="HTMLPreformatted"/>
        <w:divId w:val="585384335"/>
        <w:rPr>
          <w:ins w:id="14369" w:author="shorny" w:date="2014-06-09T17:29:00Z"/>
          <w:sz w:val="18"/>
          <w:rPrChange w:id="14370" w:author="shorny" w:date="2014-06-09T17:30:00Z">
            <w:rPr>
              <w:ins w:id="14371" w:author="shorny" w:date="2014-06-09T17:29:00Z"/>
            </w:rPr>
          </w:rPrChange>
        </w:rPr>
      </w:pPr>
      <w:ins w:id="14372" w:author="shorny" w:date="2014-06-09T17:29:00Z">
        <w:r w:rsidRPr="00022ABB">
          <w:rPr>
            <w:sz w:val="18"/>
            <w:rPrChange w:id="14373" w:author="shorny" w:date="2014-06-09T17:30:00Z">
              <w:rPr/>
            </w:rPrChange>
          </w:rPr>
          <w:t>(</w:t>
        </w:r>
        <w:r w:rsidRPr="00022ABB">
          <w:rPr>
            <w:rStyle w:val="string1"/>
            <w:sz w:val="18"/>
            <w:rPrChange w:id="14374" w:author="shorny" w:date="2014-06-09T17:30:00Z">
              <w:rPr>
                <w:rStyle w:val="string1"/>
              </w:rPr>
            </w:rPrChange>
          </w:rPr>
          <w:t>'US'</w:t>
        </w:r>
        <w:r w:rsidRPr="00022ABB">
          <w:rPr>
            <w:sz w:val="18"/>
            <w:rPrChange w:id="14375" w:author="shorny" w:date="2014-06-09T17:30:00Z">
              <w:rPr/>
            </w:rPrChange>
          </w:rPr>
          <w:t xml:space="preserve">, </w:t>
        </w:r>
        <w:r w:rsidRPr="00022ABB">
          <w:rPr>
            <w:rStyle w:val="string1"/>
            <w:sz w:val="18"/>
            <w:rPrChange w:id="14376" w:author="shorny" w:date="2014-06-09T17:30:00Z">
              <w:rPr>
                <w:rStyle w:val="string1"/>
              </w:rPr>
            </w:rPrChange>
          </w:rPr>
          <w:t>'United States'</w:t>
        </w:r>
        <w:r w:rsidRPr="00022ABB">
          <w:rPr>
            <w:sz w:val="18"/>
            <w:rPrChange w:id="14377" w:author="shorny" w:date="2014-06-09T17:30:00Z">
              <w:rPr/>
            </w:rPrChange>
          </w:rPr>
          <w:t>),</w:t>
        </w:r>
      </w:ins>
    </w:p>
    <w:p w14:paraId="1267D16D" w14:textId="77777777" w:rsidR="00022ABB" w:rsidRPr="00022ABB" w:rsidRDefault="00022ABB">
      <w:pPr>
        <w:pStyle w:val="HTMLPreformatted"/>
        <w:divId w:val="585384335"/>
        <w:rPr>
          <w:ins w:id="14378" w:author="shorny" w:date="2014-06-09T17:29:00Z"/>
          <w:sz w:val="18"/>
          <w:rPrChange w:id="14379" w:author="shorny" w:date="2014-06-09T17:30:00Z">
            <w:rPr>
              <w:ins w:id="14380" w:author="shorny" w:date="2014-06-09T17:29:00Z"/>
            </w:rPr>
          </w:rPrChange>
        </w:rPr>
      </w:pPr>
      <w:ins w:id="14381" w:author="shorny" w:date="2014-06-09T17:29:00Z">
        <w:r w:rsidRPr="00022ABB">
          <w:rPr>
            <w:sz w:val="18"/>
            <w:rPrChange w:id="14382" w:author="shorny" w:date="2014-06-09T17:30:00Z">
              <w:rPr/>
            </w:rPrChange>
          </w:rPr>
          <w:t>(</w:t>
        </w:r>
        <w:r w:rsidRPr="00022ABB">
          <w:rPr>
            <w:rStyle w:val="string1"/>
            <w:sz w:val="18"/>
            <w:rPrChange w:id="14383" w:author="shorny" w:date="2014-06-09T17:30:00Z">
              <w:rPr>
                <w:rStyle w:val="string1"/>
              </w:rPr>
            </w:rPrChange>
          </w:rPr>
          <w:t>'UY'</w:t>
        </w:r>
        <w:r w:rsidRPr="00022ABB">
          <w:rPr>
            <w:sz w:val="18"/>
            <w:rPrChange w:id="14384" w:author="shorny" w:date="2014-06-09T17:30:00Z">
              <w:rPr/>
            </w:rPrChange>
          </w:rPr>
          <w:t xml:space="preserve">, </w:t>
        </w:r>
        <w:r w:rsidRPr="00022ABB">
          <w:rPr>
            <w:rStyle w:val="string1"/>
            <w:sz w:val="18"/>
            <w:rPrChange w:id="14385" w:author="shorny" w:date="2014-06-09T17:30:00Z">
              <w:rPr>
                <w:rStyle w:val="string1"/>
              </w:rPr>
            </w:rPrChange>
          </w:rPr>
          <w:t>'Uruguay'</w:t>
        </w:r>
        <w:r w:rsidRPr="00022ABB">
          <w:rPr>
            <w:sz w:val="18"/>
            <w:rPrChange w:id="14386" w:author="shorny" w:date="2014-06-09T17:30:00Z">
              <w:rPr/>
            </w:rPrChange>
          </w:rPr>
          <w:t>),</w:t>
        </w:r>
      </w:ins>
    </w:p>
    <w:p w14:paraId="33D9F3AD" w14:textId="77777777" w:rsidR="00022ABB" w:rsidRPr="00022ABB" w:rsidRDefault="00022ABB">
      <w:pPr>
        <w:pStyle w:val="HTMLPreformatted"/>
        <w:divId w:val="585384335"/>
        <w:rPr>
          <w:ins w:id="14387" w:author="shorny" w:date="2014-06-09T17:29:00Z"/>
          <w:sz w:val="18"/>
          <w:rPrChange w:id="14388" w:author="shorny" w:date="2014-06-09T17:30:00Z">
            <w:rPr>
              <w:ins w:id="14389" w:author="shorny" w:date="2014-06-09T17:29:00Z"/>
            </w:rPr>
          </w:rPrChange>
        </w:rPr>
      </w:pPr>
      <w:ins w:id="14390" w:author="shorny" w:date="2014-06-09T17:29:00Z">
        <w:r w:rsidRPr="00022ABB">
          <w:rPr>
            <w:sz w:val="18"/>
            <w:rPrChange w:id="14391" w:author="shorny" w:date="2014-06-09T17:30:00Z">
              <w:rPr/>
            </w:rPrChange>
          </w:rPr>
          <w:t>(</w:t>
        </w:r>
        <w:r w:rsidRPr="00022ABB">
          <w:rPr>
            <w:rStyle w:val="string1"/>
            <w:sz w:val="18"/>
            <w:rPrChange w:id="14392" w:author="shorny" w:date="2014-06-09T17:30:00Z">
              <w:rPr>
                <w:rStyle w:val="string1"/>
              </w:rPr>
            </w:rPrChange>
          </w:rPr>
          <w:t>'UZ'</w:t>
        </w:r>
        <w:r w:rsidRPr="00022ABB">
          <w:rPr>
            <w:sz w:val="18"/>
            <w:rPrChange w:id="14393" w:author="shorny" w:date="2014-06-09T17:30:00Z">
              <w:rPr/>
            </w:rPrChange>
          </w:rPr>
          <w:t xml:space="preserve">, </w:t>
        </w:r>
        <w:r w:rsidRPr="00022ABB">
          <w:rPr>
            <w:rStyle w:val="string1"/>
            <w:sz w:val="18"/>
            <w:rPrChange w:id="14394" w:author="shorny" w:date="2014-06-09T17:30:00Z">
              <w:rPr>
                <w:rStyle w:val="string1"/>
              </w:rPr>
            </w:rPrChange>
          </w:rPr>
          <w:t>'Uzbekistan'</w:t>
        </w:r>
        <w:r w:rsidRPr="00022ABB">
          <w:rPr>
            <w:sz w:val="18"/>
            <w:rPrChange w:id="14395" w:author="shorny" w:date="2014-06-09T17:30:00Z">
              <w:rPr/>
            </w:rPrChange>
          </w:rPr>
          <w:t>),</w:t>
        </w:r>
      </w:ins>
    </w:p>
    <w:p w14:paraId="4B660CB6" w14:textId="77777777" w:rsidR="00022ABB" w:rsidRPr="00022ABB" w:rsidRDefault="00022ABB">
      <w:pPr>
        <w:pStyle w:val="HTMLPreformatted"/>
        <w:divId w:val="585384335"/>
        <w:rPr>
          <w:ins w:id="14396" w:author="shorny" w:date="2014-06-09T17:29:00Z"/>
          <w:sz w:val="18"/>
          <w:rPrChange w:id="14397" w:author="shorny" w:date="2014-06-09T17:30:00Z">
            <w:rPr>
              <w:ins w:id="14398" w:author="shorny" w:date="2014-06-09T17:29:00Z"/>
            </w:rPr>
          </w:rPrChange>
        </w:rPr>
      </w:pPr>
      <w:ins w:id="14399" w:author="shorny" w:date="2014-06-09T17:29:00Z">
        <w:r w:rsidRPr="00022ABB">
          <w:rPr>
            <w:sz w:val="18"/>
            <w:rPrChange w:id="14400" w:author="shorny" w:date="2014-06-09T17:30:00Z">
              <w:rPr/>
            </w:rPrChange>
          </w:rPr>
          <w:t>(</w:t>
        </w:r>
        <w:r w:rsidRPr="00022ABB">
          <w:rPr>
            <w:rStyle w:val="string1"/>
            <w:sz w:val="18"/>
            <w:rPrChange w:id="14401" w:author="shorny" w:date="2014-06-09T17:30:00Z">
              <w:rPr>
                <w:rStyle w:val="string1"/>
              </w:rPr>
            </w:rPrChange>
          </w:rPr>
          <w:t>'VA'</w:t>
        </w:r>
        <w:r w:rsidRPr="00022ABB">
          <w:rPr>
            <w:sz w:val="18"/>
            <w:rPrChange w:id="14402" w:author="shorny" w:date="2014-06-09T17:30:00Z">
              <w:rPr/>
            </w:rPrChange>
          </w:rPr>
          <w:t xml:space="preserve">, </w:t>
        </w:r>
        <w:r w:rsidRPr="00022ABB">
          <w:rPr>
            <w:rStyle w:val="string1"/>
            <w:sz w:val="18"/>
            <w:rPrChange w:id="14403" w:author="shorny" w:date="2014-06-09T17:30:00Z">
              <w:rPr>
                <w:rStyle w:val="string1"/>
              </w:rPr>
            </w:rPrChange>
          </w:rPr>
          <w:t>'Holy See (Vatican City State)'</w:t>
        </w:r>
        <w:r w:rsidRPr="00022ABB">
          <w:rPr>
            <w:sz w:val="18"/>
            <w:rPrChange w:id="14404" w:author="shorny" w:date="2014-06-09T17:30:00Z">
              <w:rPr/>
            </w:rPrChange>
          </w:rPr>
          <w:t>),</w:t>
        </w:r>
      </w:ins>
    </w:p>
    <w:p w14:paraId="25028C4B" w14:textId="77777777" w:rsidR="00022ABB" w:rsidRPr="00022ABB" w:rsidRDefault="00022ABB">
      <w:pPr>
        <w:pStyle w:val="HTMLPreformatted"/>
        <w:divId w:val="585384335"/>
        <w:rPr>
          <w:ins w:id="14405" w:author="shorny" w:date="2014-06-09T17:29:00Z"/>
          <w:sz w:val="18"/>
          <w:rPrChange w:id="14406" w:author="shorny" w:date="2014-06-09T17:30:00Z">
            <w:rPr>
              <w:ins w:id="14407" w:author="shorny" w:date="2014-06-09T17:29:00Z"/>
            </w:rPr>
          </w:rPrChange>
        </w:rPr>
      </w:pPr>
      <w:ins w:id="14408" w:author="shorny" w:date="2014-06-09T17:29:00Z">
        <w:r w:rsidRPr="00022ABB">
          <w:rPr>
            <w:sz w:val="18"/>
            <w:rPrChange w:id="14409" w:author="shorny" w:date="2014-06-09T17:30:00Z">
              <w:rPr/>
            </w:rPrChange>
          </w:rPr>
          <w:t>(</w:t>
        </w:r>
        <w:r w:rsidRPr="00022ABB">
          <w:rPr>
            <w:rStyle w:val="string1"/>
            <w:sz w:val="18"/>
            <w:rPrChange w:id="14410" w:author="shorny" w:date="2014-06-09T17:30:00Z">
              <w:rPr>
                <w:rStyle w:val="string1"/>
              </w:rPr>
            </w:rPrChange>
          </w:rPr>
          <w:t>'VC'</w:t>
        </w:r>
        <w:r w:rsidRPr="00022ABB">
          <w:rPr>
            <w:sz w:val="18"/>
            <w:rPrChange w:id="14411" w:author="shorny" w:date="2014-06-09T17:30:00Z">
              <w:rPr/>
            </w:rPrChange>
          </w:rPr>
          <w:t xml:space="preserve">, </w:t>
        </w:r>
        <w:r w:rsidRPr="00022ABB">
          <w:rPr>
            <w:rStyle w:val="string1"/>
            <w:sz w:val="18"/>
            <w:rPrChange w:id="14412" w:author="shorny" w:date="2014-06-09T17:30:00Z">
              <w:rPr>
                <w:rStyle w:val="string1"/>
              </w:rPr>
            </w:rPrChange>
          </w:rPr>
          <w:t>'Saint Vincent and the Grenadines'</w:t>
        </w:r>
        <w:r w:rsidRPr="00022ABB">
          <w:rPr>
            <w:sz w:val="18"/>
            <w:rPrChange w:id="14413" w:author="shorny" w:date="2014-06-09T17:30:00Z">
              <w:rPr/>
            </w:rPrChange>
          </w:rPr>
          <w:t>),</w:t>
        </w:r>
      </w:ins>
    </w:p>
    <w:p w14:paraId="6DCCDB7B" w14:textId="77777777" w:rsidR="00022ABB" w:rsidRPr="00022ABB" w:rsidRDefault="00022ABB">
      <w:pPr>
        <w:pStyle w:val="HTMLPreformatted"/>
        <w:divId w:val="585384335"/>
        <w:rPr>
          <w:ins w:id="14414" w:author="shorny" w:date="2014-06-09T17:29:00Z"/>
          <w:sz w:val="18"/>
          <w:rPrChange w:id="14415" w:author="shorny" w:date="2014-06-09T17:30:00Z">
            <w:rPr>
              <w:ins w:id="14416" w:author="shorny" w:date="2014-06-09T17:29:00Z"/>
            </w:rPr>
          </w:rPrChange>
        </w:rPr>
      </w:pPr>
      <w:ins w:id="14417" w:author="shorny" w:date="2014-06-09T17:29:00Z">
        <w:r w:rsidRPr="00022ABB">
          <w:rPr>
            <w:sz w:val="18"/>
            <w:rPrChange w:id="14418" w:author="shorny" w:date="2014-06-09T17:30:00Z">
              <w:rPr/>
            </w:rPrChange>
          </w:rPr>
          <w:t>(</w:t>
        </w:r>
        <w:r w:rsidRPr="00022ABB">
          <w:rPr>
            <w:rStyle w:val="string1"/>
            <w:sz w:val="18"/>
            <w:rPrChange w:id="14419" w:author="shorny" w:date="2014-06-09T17:30:00Z">
              <w:rPr>
                <w:rStyle w:val="string1"/>
              </w:rPr>
            </w:rPrChange>
          </w:rPr>
          <w:t>'VE'</w:t>
        </w:r>
        <w:r w:rsidRPr="00022ABB">
          <w:rPr>
            <w:sz w:val="18"/>
            <w:rPrChange w:id="14420" w:author="shorny" w:date="2014-06-09T17:30:00Z">
              <w:rPr/>
            </w:rPrChange>
          </w:rPr>
          <w:t xml:space="preserve">, </w:t>
        </w:r>
        <w:r w:rsidRPr="00022ABB">
          <w:rPr>
            <w:rStyle w:val="string1"/>
            <w:sz w:val="18"/>
            <w:rPrChange w:id="14421" w:author="shorny" w:date="2014-06-09T17:30:00Z">
              <w:rPr>
                <w:rStyle w:val="string1"/>
              </w:rPr>
            </w:rPrChange>
          </w:rPr>
          <w:t>'Venezuela, Bolivarian Republic of'</w:t>
        </w:r>
        <w:r w:rsidRPr="00022ABB">
          <w:rPr>
            <w:sz w:val="18"/>
            <w:rPrChange w:id="14422" w:author="shorny" w:date="2014-06-09T17:30:00Z">
              <w:rPr/>
            </w:rPrChange>
          </w:rPr>
          <w:t>),</w:t>
        </w:r>
      </w:ins>
    </w:p>
    <w:p w14:paraId="670CED66" w14:textId="77777777" w:rsidR="00022ABB" w:rsidRPr="00022ABB" w:rsidRDefault="00022ABB">
      <w:pPr>
        <w:pStyle w:val="HTMLPreformatted"/>
        <w:divId w:val="585384335"/>
        <w:rPr>
          <w:ins w:id="14423" w:author="shorny" w:date="2014-06-09T17:29:00Z"/>
          <w:sz w:val="18"/>
          <w:rPrChange w:id="14424" w:author="shorny" w:date="2014-06-09T17:30:00Z">
            <w:rPr>
              <w:ins w:id="14425" w:author="shorny" w:date="2014-06-09T17:29:00Z"/>
            </w:rPr>
          </w:rPrChange>
        </w:rPr>
      </w:pPr>
      <w:ins w:id="14426" w:author="shorny" w:date="2014-06-09T17:29:00Z">
        <w:r w:rsidRPr="00022ABB">
          <w:rPr>
            <w:sz w:val="18"/>
            <w:rPrChange w:id="14427" w:author="shorny" w:date="2014-06-09T17:30:00Z">
              <w:rPr/>
            </w:rPrChange>
          </w:rPr>
          <w:t>(</w:t>
        </w:r>
        <w:r w:rsidRPr="00022ABB">
          <w:rPr>
            <w:rStyle w:val="string1"/>
            <w:sz w:val="18"/>
            <w:rPrChange w:id="14428" w:author="shorny" w:date="2014-06-09T17:30:00Z">
              <w:rPr>
                <w:rStyle w:val="string1"/>
              </w:rPr>
            </w:rPrChange>
          </w:rPr>
          <w:t>'VG'</w:t>
        </w:r>
        <w:r w:rsidRPr="00022ABB">
          <w:rPr>
            <w:sz w:val="18"/>
            <w:rPrChange w:id="14429" w:author="shorny" w:date="2014-06-09T17:30:00Z">
              <w:rPr/>
            </w:rPrChange>
          </w:rPr>
          <w:t xml:space="preserve">, </w:t>
        </w:r>
        <w:r w:rsidRPr="00022ABB">
          <w:rPr>
            <w:rStyle w:val="string1"/>
            <w:sz w:val="18"/>
            <w:rPrChange w:id="14430" w:author="shorny" w:date="2014-06-09T17:30:00Z">
              <w:rPr>
                <w:rStyle w:val="string1"/>
              </w:rPr>
            </w:rPrChange>
          </w:rPr>
          <w:t>'Virgin Islands, British'</w:t>
        </w:r>
        <w:r w:rsidRPr="00022ABB">
          <w:rPr>
            <w:sz w:val="18"/>
            <w:rPrChange w:id="14431" w:author="shorny" w:date="2014-06-09T17:30:00Z">
              <w:rPr/>
            </w:rPrChange>
          </w:rPr>
          <w:t>),</w:t>
        </w:r>
      </w:ins>
    </w:p>
    <w:p w14:paraId="75FC5BA9" w14:textId="77777777" w:rsidR="00022ABB" w:rsidRPr="00022ABB" w:rsidRDefault="00022ABB">
      <w:pPr>
        <w:pStyle w:val="HTMLPreformatted"/>
        <w:divId w:val="585384335"/>
        <w:rPr>
          <w:ins w:id="14432" w:author="shorny" w:date="2014-06-09T17:29:00Z"/>
          <w:sz w:val="18"/>
          <w:rPrChange w:id="14433" w:author="shorny" w:date="2014-06-09T17:30:00Z">
            <w:rPr>
              <w:ins w:id="14434" w:author="shorny" w:date="2014-06-09T17:29:00Z"/>
            </w:rPr>
          </w:rPrChange>
        </w:rPr>
      </w:pPr>
      <w:ins w:id="14435" w:author="shorny" w:date="2014-06-09T17:29:00Z">
        <w:r w:rsidRPr="00022ABB">
          <w:rPr>
            <w:sz w:val="18"/>
            <w:rPrChange w:id="14436" w:author="shorny" w:date="2014-06-09T17:30:00Z">
              <w:rPr/>
            </w:rPrChange>
          </w:rPr>
          <w:t>(</w:t>
        </w:r>
        <w:r w:rsidRPr="00022ABB">
          <w:rPr>
            <w:rStyle w:val="string1"/>
            <w:sz w:val="18"/>
            <w:rPrChange w:id="14437" w:author="shorny" w:date="2014-06-09T17:30:00Z">
              <w:rPr>
                <w:rStyle w:val="string1"/>
              </w:rPr>
            </w:rPrChange>
          </w:rPr>
          <w:t>'VI'</w:t>
        </w:r>
        <w:r w:rsidRPr="00022ABB">
          <w:rPr>
            <w:sz w:val="18"/>
            <w:rPrChange w:id="14438" w:author="shorny" w:date="2014-06-09T17:30:00Z">
              <w:rPr/>
            </w:rPrChange>
          </w:rPr>
          <w:t xml:space="preserve">, </w:t>
        </w:r>
        <w:r w:rsidRPr="00022ABB">
          <w:rPr>
            <w:rStyle w:val="string1"/>
            <w:sz w:val="18"/>
            <w:rPrChange w:id="14439" w:author="shorny" w:date="2014-06-09T17:30:00Z">
              <w:rPr>
                <w:rStyle w:val="string1"/>
              </w:rPr>
            </w:rPrChange>
          </w:rPr>
          <w:t>'Virgin Islands, U.S.'</w:t>
        </w:r>
        <w:r w:rsidRPr="00022ABB">
          <w:rPr>
            <w:sz w:val="18"/>
            <w:rPrChange w:id="14440" w:author="shorny" w:date="2014-06-09T17:30:00Z">
              <w:rPr/>
            </w:rPrChange>
          </w:rPr>
          <w:t>),</w:t>
        </w:r>
      </w:ins>
    </w:p>
    <w:p w14:paraId="6D555B07" w14:textId="77777777" w:rsidR="00022ABB" w:rsidRPr="00022ABB" w:rsidRDefault="00022ABB">
      <w:pPr>
        <w:pStyle w:val="HTMLPreformatted"/>
        <w:divId w:val="585384335"/>
        <w:rPr>
          <w:ins w:id="14441" w:author="shorny" w:date="2014-06-09T17:29:00Z"/>
          <w:sz w:val="18"/>
          <w:rPrChange w:id="14442" w:author="shorny" w:date="2014-06-09T17:30:00Z">
            <w:rPr>
              <w:ins w:id="14443" w:author="shorny" w:date="2014-06-09T17:29:00Z"/>
            </w:rPr>
          </w:rPrChange>
        </w:rPr>
      </w:pPr>
      <w:ins w:id="14444" w:author="shorny" w:date="2014-06-09T17:29:00Z">
        <w:r w:rsidRPr="00022ABB">
          <w:rPr>
            <w:sz w:val="18"/>
            <w:rPrChange w:id="14445" w:author="shorny" w:date="2014-06-09T17:30:00Z">
              <w:rPr/>
            </w:rPrChange>
          </w:rPr>
          <w:t>(</w:t>
        </w:r>
        <w:r w:rsidRPr="00022ABB">
          <w:rPr>
            <w:rStyle w:val="string1"/>
            <w:sz w:val="18"/>
            <w:rPrChange w:id="14446" w:author="shorny" w:date="2014-06-09T17:30:00Z">
              <w:rPr>
                <w:rStyle w:val="string1"/>
              </w:rPr>
            </w:rPrChange>
          </w:rPr>
          <w:t>'VN'</w:t>
        </w:r>
        <w:r w:rsidRPr="00022ABB">
          <w:rPr>
            <w:sz w:val="18"/>
            <w:rPrChange w:id="14447" w:author="shorny" w:date="2014-06-09T17:30:00Z">
              <w:rPr/>
            </w:rPrChange>
          </w:rPr>
          <w:t xml:space="preserve">, </w:t>
        </w:r>
        <w:r w:rsidRPr="00022ABB">
          <w:rPr>
            <w:rStyle w:val="string1"/>
            <w:sz w:val="18"/>
            <w:rPrChange w:id="14448" w:author="shorny" w:date="2014-06-09T17:30:00Z">
              <w:rPr>
                <w:rStyle w:val="string1"/>
              </w:rPr>
            </w:rPrChange>
          </w:rPr>
          <w:t>'Viet Nam'</w:t>
        </w:r>
        <w:r w:rsidRPr="00022ABB">
          <w:rPr>
            <w:sz w:val="18"/>
            <w:rPrChange w:id="14449" w:author="shorny" w:date="2014-06-09T17:30:00Z">
              <w:rPr/>
            </w:rPrChange>
          </w:rPr>
          <w:t>),</w:t>
        </w:r>
      </w:ins>
    </w:p>
    <w:p w14:paraId="7E920650" w14:textId="77777777" w:rsidR="00022ABB" w:rsidRPr="00022ABB" w:rsidRDefault="00022ABB">
      <w:pPr>
        <w:pStyle w:val="HTMLPreformatted"/>
        <w:divId w:val="585384335"/>
        <w:rPr>
          <w:ins w:id="14450" w:author="shorny" w:date="2014-06-09T17:29:00Z"/>
          <w:sz w:val="18"/>
          <w:rPrChange w:id="14451" w:author="shorny" w:date="2014-06-09T17:30:00Z">
            <w:rPr>
              <w:ins w:id="14452" w:author="shorny" w:date="2014-06-09T17:29:00Z"/>
            </w:rPr>
          </w:rPrChange>
        </w:rPr>
      </w:pPr>
      <w:ins w:id="14453" w:author="shorny" w:date="2014-06-09T17:29:00Z">
        <w:r w:rsidRPr="00022ABB">
          <w:rPr>
            <w:sz w:val="18"/>
            <w:rPrChange w:id="14454" w:author="shorny" w:date="2014-06-09T17:30:00Z">
              <w:rPr/>
            </w:rPrChange>
          </w:rPr>
          <w:t>(</w:t>
        </w:r>
        <w:r w:rsidRPr="00022ABB">
          <w:rPr>
            <w:rStyle w:val="string1"/>
            <w:sz w:val="18"/>
            <w:rPrChange w:id="14455" w:author="shorny" w:date="2014-06-09T17:30:00Z">
              <w:rPr>
                <w:rStyle w:val="string1"/>
              </w:rPr>
            </w:rPrChange>
          </w:rPr>
          <w:t>'VU'</w:t>
        </w:r>
        <w:r w:rsidRPr="00022ABB">
          <w:rPr>
            <w:sz w:val="18"/>
            <w:rPrChange w:id="14456" w:author="shorny" w:date="2014-06-09T17:30:00Z">
              <w:rPr/>
            </w:rPrChange>
          </w:rPr>
          <w:t xml:space="preserve">, </w:t>
        </w:r>
        <w:r w:rsidRPr="00022ABB">
          <w:rPr>
            <w:rStyle w:val="string1"/>
            <w:sz w:val="18"/>
            <w:rPrChange w:id="14457" w:author="shorny" w:date="2014-06-09T17:30:00Z">
              <w:rPr>
                <w:rStyle w:val="string1"/>
              </w:rPr>
            </w:rPrChange>
          </w:rPr>
          <w:t>'Vanuatu'</w:t>
        </w:r>
        <w:r w:rsidRPr="00022ABB">
          <w:rPr>
            <w:sz w:val="18"/>
            <w:rPrChange w:id="14458" w:author="shorny" w:date="2014-06-09T17:30:00Z">
              <w:rPr/>
            </w:rPrChange>
          </w:rPr>
          <w:t>),</w:t>
        </w:r>
      </w:ins>
    </w:p>
    <w:p w14:paraId="4309251F" w14:textId="77777777" w:rsidR="00022ABB" w:rsidRPr="00022ABB" w:rsidRDefault="00022ABB">
      <w:pPr>
        <w:pStyle w:val="HTMLPreformatted"/>
        <w:divId w:val="585384335"/>
        <w:rPr>
          <w:ins w:id="14459" w:author="shorny" w:date="2014-06-09T17:29:00Z"/>
          <w:sz w:val="18"/>
          <w:rPrChange w:id="14460" w:author="shorny" w:date="2014-06-09T17:30:00Z">
            <w:rPr>
              <w:ins w:id="14461" w:author="shorny" w:date="2014-06-09T17:29:00Z"/>
            </w:rPr>
          </w:rPrChange>
        </w:rPr>
      </w:pPr>
      <w:ins w:id="14462" w:author="shorny" w:date="2014-06-09T17:29:00Z">
        <w:r w:rsidRPr="00022ABB">
          <w:rPr>
            <w:sz w:val="18"/>
            <w:rPrChange w:id="14463" w:author="shorny" w:date="2014-06-09T17:30:00Z">
              <w:rPr/>
            </w:rPrChange>
          </w:rPr>
          <w:t>(</w:t>
        </w:r>
        <w:r w:rsidRPr="00022ABB">
          <w:rPr>
            <w:rStyle w:val="string1"/>
            <w:sz w:val="18"/>
            <w:rPrChange w:id="14464" w:author="shorny" w:date="2014-06-09T17:30:00Z">
              <w:rPr>
                <w:rStyle w:val="string1"/>
              </w:rPr>
            </w:rPrChange>
          </w:rPr>
          <w:t>'WF'</w:t>
        </w:r>
        <w:r w:rsidRPr="00022ABB">
          <w:rPr>
            <w:sz w:val="18"/>
            <w:rPrChange w:id="14465" w:author="shorny" w:date="2014-06-09T17:30:00Z">
              <w:rPr/>
            </w:rPrChange>
          </w:rPr>
          <w:t xml:space="preserve">, </w:t>
        </w:r>
        <w:r w:rsidRPr="00022ABB">
          <w:rPr>
            <w:rStyle w:val="string1"/>
            <w:sz w:val="18"/>
            <w:rPrChange w:id="14466" w:author="shorny" w:date="2014-06-09T17:30:00Z">
              <w:rPr>
                <w:rStyle w:val="string1"/>
              </w:rPr>
            </w:rPrChange>
          </w:rPr>
          <w:t>'Wallis and Futuna'</w:t>
        </w:r>
        <w:r w:rsidRPr="00022ABB">
          <w:rPr>
            <w:sz w:val="18"/>
            <w:rPrChange w:id="14467" w:author="shorny" w:date="2014-06-09T17:30:00Z">
              <w:rPr/>
            </w:rPrChange>
          </w:rPr>
          <w:t>),</w:t>
        </w:r>
      </w:ins>
    </w:p>
    <w:p w14:paraId="50E1EC0E" w14:textId="77777777" w:rsidR="00022ABB" w:rsidRPr="00022ABB" w:rsidRDefault="00022ABB">
      <w:pPr>
        <w:pStyle w:val="HTMLPreformatted"/>
        <w:divId w:val="585384335"/>
        <w:rPr>
          <w:ins w:id="14468" w:author="shorny" w:date="2014-06-09T17:29:00Z"/>
          <w:sz w:val="18"/>
          <w:rPrChange w:id="14469" w:author="shorny" w:date="2014-06-09T17:30:00Z">
            <w:rPr>
              <w:ins w:id="14470" w:author="shorny" w:date="2014-06-09T17:29:00Z"/>
            </w:rPr>
          </w:rPrChange>
        </w:rPr>
      </w:pPr>
      <w:ins w:id="14471" w:author="shorny" w:date="2014-06-09T17:29:00Z">
        <w:r w:rsidRPr="00022ABB">
          <w:rPr>
            <w:sz w:val="18"/>
            <w:rPrChange w:id="14472" w:author="shorny" w:date="2014-06-09T17:30:00Z">
              <w:rPr/>
            </w:rPrChange>
          </w:rPr>
          <w:t>(</w:t>
        </w:r>
        <w:r w:rsidRPr="00022ABB">
          <w:rPr>
            <w:rStyle w:val="string1"/>
            <w:sz w:val="18"/>
            <w:rPrChange w:id="14473" w:author="shorny" w:date="2014-06-09T17:30:00Z">
              <w:rPr>
                <w:rStyle w:val="string1"/>
              </w:rPr>
            </w:rPrChange>
          </w:rPr>
          <w:t>'WS'</w:t>
        </w:r>
        <w:r w:rsidRPr="00022ABB">
          <w:rPr>
            <w:sz w:val="18"/>
            <w:rPrChange w:id="14474" w:author="shorny" w:date="2014-06-09T17:30:00Z">
              <w:rPr/>
            </w:rPrChange>
          </w:rPr>
          <w:t xml:space="preserve">, </w:t>
        </w:r>
        <w:r w:rsidRPr="00022ABB">
          <w:rPr>
            <w:rStyle w:val="string1"/>
            <w:sz w:val="18"/>
            <w:rPrChange w:id="14475" w:author="shorny" w:date="2014-06-09T17:30:00Z">
              <w:rPr>
                <w:rStyle w:val="string1"/>
              </w:rPr>
            </w:rPrChange>
          </w:rPr>
          <w:t>'Samoa'</w:t>
        </w:r>
        <w:r w:rsidRPr="00022ABB">
          <w:rPr>
            <w:sz w:val="18"/>
            <w:rPrChange w:id="14476" w:author="shorny" w:date="2014-06-09T17:30:00Z">
              <w:rPr/>
            </w:rPrChange>
          </w:rPr>
          <w:t>),</w:t>
        </w:r>
      </w:ins>
    </w:p>
    <w:p w14:paraId="0629AE1B" w14:textId="77777777" w:rsidR="00022ABB" w:rsidRPr="00022ABB" w:rsidRDefault="00022ABB">
      <w:pPr>
        <w:pStyle w:val="HTMLPreformatted"/>
        <w:divId w:val="585384335"/>
        <w:rPr>
          <w:ins w:id="14477" w:author="shorny" w:date="2014-06-09T17:29:00Z"/>
          <w:sz w:val="18"/>
          <w:rPrChange w:id="14478" w:author="shorny" w:date="2014-06-09T17:30:00Z">
            <w:rPr>
              <w:ins w:id="14479" w:author="shorny" w:date="2014-06-09T17:29:00Z"/>
            </w:rPr>
          </w:rPrChange>
        </w:rPr>
      </w:pPr>
      <w:ins w:id="14480" w:author="shorny" w:date="2014-06-09T17:29:00Z">
        <w:r w:rsidRPr="00022ABB">
          <w:rPr>
            <w:sz w:val="18"/>
            <w:rPrChange w:id="14481" w:author="shorny" w:date="2014-06-09T17:30:00Z">
              <w:rPr/>
            </w:rPrChange>
          </w:rPr>
          <w:t>(</w:t>
        </w:r>
        <w:r w:rsidRPr="00022ABB">
          <w:rPr>
            <w:rStyle w:val="string1"/>
            <w:sz w:val="18"/>
            <w:rPrChange w:id="14482" w:author="shorny" w:date="2014-06-09T17:30:00Z">
              <w:rPr>
                <w:rStyle w:val="string1"/>
              </w:rPr>
            </w:rPrChange>
          </w:rPr>
          <w:t>'YE'</w:t>
        </w:r>
        <w:r w:rsidRPr="00022ABB">
          <w:rPr>
            <w:sz w:val="18"/>
            <w:rPrChange w:id="14483" w:author="shorny" w:date="2014-06-09T17:30:00Z">
              <w:rPr/>
            </w:rPrChange>
          </w:rPr>
          <w:t xml:space="preserve">, </w:t>
        </w:r>
        <w:r w:rsidRPr="00022ABB">
          <w:rPr>
            <w:rStyle w:val="string1"/>
            <w:sz w:val="18"/>
            <w:rPrChange w:id="14484" w:author="shorny" w:date="2014-06-09T17:30:00Z">
              <w:rPr>
                <w:rStyle w:val="string1"/>
              </w:rPr>
            </w:rPrChange>
          </w:rPr>
          <w:t>'Yemen'</w:t>
        </w:r>
        <w:r w:rsidRPr="00022ABB">
          <w:rPr>
            <w:sz w:val="18"/>
            <w:rPrChange w:id="14485" w:author="shorny" w:date="2014-06-09T17:30:00Z">
              <w:rPr/>
            </w:rPrChange>
          </w:rPr>
          <w:t>),</w:t>
        </w:r>
      </w:ins>
    </w:p>
    <w:p w14:paraId="0808ED32" w14:textId="77777777" w:rsidR="00022ABB" w:rsidRPr="00022ABB" w:rsidRDefault="00022ABB">
      <w:pPr>
        <w:pStyle w:val="HTMLPreformatted"/>
        <w:divId w:val="585384335"/>
        <w:rPr>
          <w:ins w:id="14486" w:author="shorny" w:date="2014-06-09T17:29:00Z"/>
          <w:sz w:val="18"/>
          <w:rPrChange w:id="14487" w:author="shorny" w:date="2014-06-09T17:30:00Z">
            <w:rPr>
              <w:ins w:id="14488" w:author="shorny" w:date="2014-06-09T17:29:00Z"/>
            </w:rPr>
          </w:rPrChange>
        </w:rPr>
      </w:pPr>
      <w:ins w:id="14489" w:author="shorny" w:date="2014-06-09T17:29:00Z">
        <w:r w:rsidRPr="00022ABB">
          <w:rPr>
            <w:sz w:val="18"/>
            <w:rPrChange w:id="14490" w:author="shorny" w:date="2014-06-09T17:30:00Z">
              <w:rPr/>
            </w:rPrChange>
          </w:rPr>
          <w:t>(</w:t>
        </w:r>
        <w:r w:rsidRPr="00022ABB">
          <w:rPr>
            <w:rStyle w:val="string1"/>
            <w:sz w:val="18"/>
            <w:rPrChange w:id="14491" w:author="shorny" w:date="2014-06-09T17:30:00Z">
              <w:rPr>
                <w:rStyle w:val="string1"/>
              </w:rPr>
            </w:rPrChange>
          </w:rPr>
          <w:t>'YT'</w:t>
        </w:r>
        <w:r w:rsidRPr="00022ABB">
          <w:rPr>
            <w:sz w:val="18"/>
            <w:rPrChange w:id="14492" w:author="shorny" w:date="2014-06-09T17:30:00Z">
              <w:rPr/>
            </w:rPrChange>
          </w:rPr>
          <w:t xml:space="preserve">, </w:t>
        </w:r>
        <w:r w:rsidRPr="00022ABB">
          <w:rPr>
            <w:rStyle w:val="string1"/>
            <w:sz w:val="18"/>
            <w:rPrChange w:id="14493" w:author="shorny" w:date="2014-06-09T17:30:00Z">
              <w:rPr>
                <w:rStyle w:val="string1"/>
              </w:rPr>
            </w:rPrChange>
          </w:rPr>
          <w:t>'Mayotte'</w:t>
        </w:r>
        <w:r w:rsidRPr="00022ABB">
          <w:rPr>
            <w:sz w:val="18"/>
            <w:rPrChange w:id="14494" w:author="shorny" w:date="2014-06-09T17:30:00Z">
              <w:rPr/>
            </w:rPrChange>
          </w:rPr>
          <w:t>),</w:t>
        </w:r>
      </w:ins>
    </w:p>
    <w:p w14:paraId="59805128" w14:textId="77777777" w:rsidR="00022ABB" w:rsidRPr="00022ABB" w:rsidRDefault="00022ABB">
      <w:pPr>
        <w:pStyle w:val="HTMLPreformatted"/>
        <w:divId w:val="585384335"/>
        <w:rPr>
          <w:ins w:id="14495" w:author="shorny" w:date="2014-06-09T17:29:00Z"/>
          <w:sz w:val="18"/>
          <w:rPrChange w:id="14496" w:author="shorny" w:date="2014-06-09T17:30:00Z">
            <w:rPr>
              <w:ins w:id="14497" w:author="shorny" w:date="2014-06-09T17:29:00Z"/>
            </w:rPr>
          </w:rPrChange>
        </w:rPr>
      </w:pPr>
      <w:ins w:id="14498" w:author="shorny" w:date="2014-06-09T17:29:00Z">
        <w:r w:rsidRPr="00022ABB">
          <w:rPr>
            <w:sz w:val="18"/>
            <w:rPrChange w:id="14499" w:author="shorny" w:date="2014-06-09T17:30:00Z">
              <w:rPr/>
            </w:rPrChange>
          </w:rPr>
          <w:t>(</w:t>
        </w:r>
        <w:r w:rsidRPr="00022ABB">
          <w:rPr>
            <w:rStyle w:val="string1"/>
            <w:sz w:val="18"/>
            <w:rPrChange w:id="14500" w:author="shorny" w:date="2014-06-09T17:30:00Z">
              <w:rPr>
                <w:rStyle w:val="string1"/>
              </w:rPr>
            </w:rPrChange>
          </w:rPr>
          <w:t>'ZA'</w:t>
        </w:r>
        <w:r w:rsidRPr="00022ABB">
          <w:rPr>
            <w:sz w:val="18"/>
            <w:rPrChange w:id="14501" w:author="shorny" w:date="2014-06-09T17:30:00Z">
              <w:rPr/>
            </w:rPrChange>
          </w:rPr>
          <w:t xml:space="preserve">, </w:t>
        </w:r>
        <w:r w:rsidRPr="00022ABB">
          <w:rPr>
            <w:rStyle w:val="string1"/>
            <w:sz w:val="18"/>
            <w:rPrChange w:id="14502" w:author="shorny" w:date="2014-06-09T17:30:00Z">
              <w:rPr>
                <w:rStyle w:val="string1"/>
              </w:rPr>
            </w:rPrChange>
          </w:rPr>
          <w:t>'South Africa'</w:t>
        </w:r>
        <w:r w:rsidRPr="00022ABB">
          <w:rPr>
            <w:sz w:val="18"/>
            <w:rPrChange w:id="14503" w:author="shorny" w:date="2014-06-09T17:30:00Z">
              <w:rPr/>
            </w:rPrChange>
          </w:rPr>
          <w:t>),</w:t>
        </w:r>
      </w:ins>
    </w:p>
    <w:p w14:paraId="2AB65C00" w14:textId="77777777" w:rsidR="00022ABB" w:rsidRPr="00022ABB" w:rsidRDefault="00022ABB">
      <w:pPr>
        <w:pStyle w:val="HTMLPreformatted"/>
        <w:divId w:val="585384335"/>
        <w:rPr>
          <w:ins w:id="14504" w:author="shorny" w:date="2014-06-09T17:29:00Z"/>
          <w:sz w:val="18"/>
          <w:rPrChange w:id="14505" w:author="shorny" w:date="2014-06-09T17:30:00Z">
            <w:rPr>
              <w:ins w:id="14506" w:author="shorny" w:date="2014-06-09T17:29:00Z"/>
            </w:rPr>
          </w:rPrChange>
        </w:rPr>
      </w:pPr>
      <w:ins w:id="14507" w:author="shorny" w:date="2014-06-09T17:29:00Z">
        <w:r w:rsidRPr="00022ABB">
          <w:rPr>
            <w:sz w:val="18"/>
            <w:rPrChange w:id="14508" w:author="shorny" w:date="2014-06-09T17:30:00Z">
              <w:rPr/>
            </w:rPrChange>
          </w:rPr>
          <w:t>(</w:t>
        </w:r>
        <w:r w:rsidRPr="00022ABB">
          <w:rPr>
            <w:rStyle w:val="string1"/>
            <w:sz w:val="18"/>
            <w:rPrChange w:id="14509" w:author="shorny" w:date="2014-06-09T17:30:00Z">
              <w:rPr>
                <w:rStyle w:val="string1"/>
              </w:rPr>
            </w:rPrChange>
          </w:rPr>
          <w:t>'ZM'</w:t>
        </w:r>
        <w:r w:rsidRPr="00022ABB">
          <w:rPr>
            <w:sz w:val="18"/>
            <w:rPrChange w:id="14510" w:author="shorny" w:date="2014-06-09T17:30:00Z">
              <w:rPr/>
            </w:rPrChange>
          </w:rPr>
          <w:t xml:space="preserve">, </w:t>
        </w:r>
        <w:r w:rsidRPr="00022ABB">
          <w:rPr>
            <w:rStyle w:val="string1"/>
            <w:sz w:val="18"/>
            <w:rPrChange w:id="14511" w:author="shorny" w:date="2014-06-09T17:30:00Z">
              <w:rPr>
                <w:rStyle w:val="string1"/>
              </w:rPr>
            </w:rPrChange>
          </w:rPr>
          <w:t>'Zambia'</w:t>
        </w:r>
        <w:r w:rsidRPr="00022ABB">
          <w:rPr>
            <w:sz w:val="18"/>
            <w:rPrChange w:id="14512" w:author="shorny" w:date="2014-06-09T17:30:00Z">
              <w:rPr/>
            </w:rPrChange>
          </w:rPr>
          <w:t>),</w:t>
        </w:r>
      </w:ins>
    </w:p>
    <w:p w14:paraId="30F43821" w14:textId="77777777" w:rsidR="00022ABB" w:rsidRDefault="00022ABB">
      <w:pPr>
        <w:pStyle w:val="HTMLPreformatted"/>
        <w:divId w:val="585384335"/>
        <w:rPr>
          <w:ins w:id="14513" w:author="shorny" w:date="2014-06-09T17:29:00Z"/>
        </w:rPr>
      </w:pPr>
      <w:ins w:id="14514" w:author="shorny" w:date="2014-06-09T17:29:00Z">
        <w:r w:rsidRPr="00022ABB">
          <w:rPr>
            <w:sz w:val="18"/>
            <w:rPrChange w:id="14515" w:author="shorny" w:date="2014-06-09T17:30:00Z">
              <w:rPr/>
            </w:rPrChange>
          </w:rPr>
          <w:t>(</w:t>
        </w:r>
        <w:r w:rsidRPr="00022ABB">
          <w:rPr>
            <w:rStyle w:val="string1"/>
            <w:sz w:val="18"/>
            <w:rPrChange w:id="14516" w:author="shorny" w:date="2014-06-09T17:30:00Z">
              <w:rPr>
                <w:rStyle w:val="string1"/>
              </w:rPr>
            </w:rPrChange>
          </w:rPr>
          <w:t>'ZW'</w:t>
        </w:r>
        <w:r w:rsidRPr="00022ABB">
          <w:rPr>
            <w:sz w:val="18"/>
            <w:rPrChange w:id="14517" w:author="shorny" w:date="2014-06-09T17:30:00Z">
              <w:rPr/>
            </w:rPrChange>
          </w:rPr>
          <w:t xml:space="preserve">, </w:t>
        </w:r>
        <w:r w:rsidRPr="00022ABB">
          <w:rPr>
            <w:rStyle w:val="string1"/>
            <w:sz w:val="18"/>
            <w:rPrChange w:id="14518" w:author="shorny" w:date="2014-06-09T17:30:00Z">
              <w:rPr>
                <w:rStyle w:val="string1"/>
              </w:rPr>
            </w:rPrChange>
          </w:rPr>
          <w:t>'Zimbabwe'</w:t>
        </w:r>
        <w:r w:rsidRPr="00022ABB">
          <w:rPr>
            <w:sz w:val="18"/>
            <w:rPrChange w:id="14519" w:author="shorny" w:date="2014-06-09T17:30:00Z">
              <w:rPr/>
            </w:rPrChange>
          </w:rPr>
          <w:t>);</w:t>
        </w:r>
      </w:ins>
    </w:p>
    <w:p w14:paraId="09E14A1D" w14:textId="7140DFB2" w:rsidR="00022ABB" w:rsidRPr="00022ABB" w:rsidRDefault="00022ABB" w:rsidP="00022ABB">
      <w:pPr>
        <w:rPr>
          <w:ins w:id="14520" w:author="shorny" w:date="2014-06-09T17:26:00Z"/>
          <w:lang w:eastAsia="en-AU"/>
          <w:rPrChange w:id="14521" w:author="shorny" w:date="2014-06-09T17:29:00Z">
            <w:rPr>
              <w:ins w:id="14522" w:author="shorny" w:date="2014-06-09T17:26:00Z"/>
            </w:rPr>
          </w:rPrChange>
        </w:rPr>
        <w:pPrChange w:id="14523" w:author="shorny" w:date="2014-06-09T17:29:00Z">
          <w:pPr>
            <w:pStyle w:val="Heading1"/>
            <w:numPr>
              <w:numId w:val="17"/>
            </w:numPr>
          </w:pPr>
        </w:pPrChange>
      </w:pPr>
    </w:p>
    <w:p w14:paraId="67271B6E" w14:textId="1FD9994E" w:rsidR="002F00CA" w:rsidRDefault="002F00CA" w:rsidP="002F00CA">
      <w:pPr>
        <w:pStyle w:val="Heading2"/>
        <w:rPr>
          <w:ins w:id="14524" w:author="shorny" w:date="2014-06-09T17:31:00Z"/>
        </w:rPr>
        <w:pPrChange w:id="14525" w:author="shorny" w:date="2014-06-09T17:26:00Z">
          <w:pPr>
            <w:pStyle w:val="Heading1"/>
            <w:numPr>
              <w:numId w:val="17"/>
            </w:numPr>
          </w:pPr>
        </w:pPrChange>
      </w:pPr>
      <w:ins w:id="14526" w:author="shorny" w:date="2014-06-09T17:26:00Z">
        <w:r>
          <w:t xml:space="preserve">Populate </w:t>
        </w:r>
        <w:r w:rsidR="00A53BCB">
          <w:t>lookup relations</w:t>
        </w:r>
      </w:ins>
    </w:p>
    <w:p w14:paraId="25335CF4" w14:textId="77777777" w:rsidR="00DF4DCE" w:rsidRDefault="00DF4DCE">
      <w:pPr>
        <w:pStyle w:val="HTMLPreformatted"/>
        <w:divId w:val="605889992"/>
        <w:rPr>
          <w:ins w:id="14527" w:author="shorny" w:date="2014-06-09T18:42:00Z"/>
        </w:rPr>
      </w:pPr>
    </w:p>
    <w:p w14:paraId="3E81CE50" w14:textId="77777777" w:rsidR="00DF4DCE" w:rsidRPr="00DF4DCE" w:rsidRDefault="00DF4DCE">
      <w:pPr>
        <w:pStyle w:val="HTMLPreformatted"/>
        <w:divId w:val="605889992"/>
        <w:rPr>
          <w:ins w:id="14528" w:author="shorny" w:date="2014-06-09T18:42:00Z"/>
          <w:sz w:val="18"/>
          <w:rPrChange w:id="14529" w:author="shorny" w:date="2014-06-09T18:43:00Z">
            <w:rPr>
              <w:ins w:id="14530" w:author="shorny" w:date="2014-06-09T18:42:00Z"/>
            </w:rPr>
          </w:rPrChange>
        </w:rPr>
      </w:pPr>
      <w:ins w:id="14531" w:author="shorny" w:date="2014-06-09T18:42:00Z">
        <w:r w:rsidRPr="00DF4DCE">
          <w:rPr>
            <w:rStyle w:val="keyword1"/>
            <w:sz w:val="18"/>
            <w:rPrChange w:id="14532" w:author="shorny" w:date="2014-06-09T18:43:00Z">
              <w:rPr>
                <w:rStyle w:val="keyword1"/>
              </w:rPr>
            </w:rPrChange>
          </w:rPr>
          <w:t>SELECT</w:t>
        </w:r>
        <w:r w:rsidRPr="00DF4DCE">
          <w:rPr>
            <w:sz w:val="18"/>
            <w:rPrChange w:id="14533" w:author="shorny" w:date="2014-06-09T18:43:00Z">
              <w:rPr/>
            </w:rPrChange>
          </w:rPr>
          <w:t xml:space="preserve"> "Loading populate_lookups.</w:t>
        </w:r>
        <w:r w:rsidRPr="00DF4DCE">
          <w:rPr>
            <w:rStyle w:val="keyword1"/>
            <w:sz w:val="18"/>
            <w:rPrChange w:id="14534" w:author="shorny" w:date="2014-06-09T18:43:00Z">
              <w:rPr>
                <w:rStyle w:val="keyword1"/>
              </w:rPr>
            </w:rPrChange>
          </w:rPr>
          <w:t>sql</w:t>
        </w:r>
        <w:proofErr w:type="gramStart"/>
        <w:r w:rsidRPr="00DF4DCE">
          <w:rPr>
            <w:sz w:val="18"/>
            <w:rPrChange w:id="14535" w:author="shorny" w:date="2014-06-09T18:43:00Z">
              <w:rPr/>
            </w:rPrChange>
          </w:rPr>
          <w:t>" ;</w:t>
        </w:r>
        <w:proofErr w:type="gramEnd"/>
      </w:ins>
    </w:p>
    <w:p w14:paraId="14D4AC74" w14:textId="77777777" w:rsidR="00DF4DCE" w:rsidRPr="00DF4DCE" w:rsidRDefault="00DF4DCE">
      <w:pPr>
        <w:pStyle w:val="HTMLPreformatted"/>
        <w:divId w:val="605889992"/>
        <w:rPr>
          <w:ins w:id="14536" w:author="shorny" w:date="2014-06-09T18:42:00Z"/>
          <w:sz w:val="18"/>
          <w:rPrChange w:id="14537" w:author="shorny" w:date="2014-06-09T18:43:00Z">
            <w:rPr>
              <w:ins w:id="14538" w:author="shorny" w:date="2014-06-09T18:42:00Z"/>
            </w:rPr>
          </w:rPrChange>
        </w:rPr>
      </w:pPr>
    </w:p>
    <w:p w14:paraId="3DE8AC5E" w14:textId="77777777" w:rsidR="00DF4DCE" w:rsidRPr="00DF4DCE" w:rsidRDefault="00DF4DCE">
      <w:pPr>
        <w:pStyle w:val="HTMLPreformatted"/>
        <w:divId w:val="605889992"/>
        <w:rPr>
          <w:ins w:id="14539" w:author="shorny" w:date="2014-06-09T18:42:00Z"/>
          <w:rStyle w:val="comment1"/>
          <w:sz w:val="18"/>
          <w:rPrChange w:id="14540" w:author="shorny" w:date="2014-06-09T18:43:00Z">
            <w:rPr>
              <w:ins w:id="14541" w:author="shorny" w:date="2014-06-09T18:42:00Z"/>
              <w:rStyle w:val="comment1"/>
            </w:rPr>
          </w:rPrChange>
        </w:rPr>
      </w:pPr>
      <w:ins w:id="14542" w:author="shorny" w:date="2014-06-09T18:42:00Z">
        <w:r w:rsidRPr="00DF4DCE">
          <w:rPr>
            <w:rStyle w:val="comment1"/>
            <w:sz w:val="18"/>
            <w:rPrChange w:id="14543" w:author="shorny" w:date="2014-06-09T18:43:00Z">
              <w:rPr>
                <w:rStyle w:val="comment1"/>
              </w:rPr>
            </w:rPrChange>
          </w:rPr>
          <w:t>-- -----------------------------------------------------------------------------</w:t>
        </w:r>
      </w:ins>
    </w:p>
    <w:p w14:paraId="22295DE7" w14:textId="77777777" w:rsidR="00DF4DCE" w:rsidRPr="00DF4DCE" w:rsidRDefault="00DF4DCE">
      <w:pPr>
        <w:pStyle w:val="HTMLPreformatted"/>
        <w:divId w:val="605889992"/>
        <w:rPr>
          <w:ins w:id="14544" w:author="shorny" w:date="2014-06-09T18:42:00Z"/>
          <w:rStyle w:val="comment1"/>
          <w:sz w:val="18"/>
          <w:rPrChange w:id="14545" w:author="shorny" w:date="2014-06-09T18:43:00Z">
            <w:rPr>
              <w:ins w:id="14546" w:author="shorny" w:date="2014-06-09T18:42:00Z"/>
              <w:rStyle w:val="comment1"/>
            </w:rPr>
          </w:rPrChange>
        </w:rPr>
      </w:pPr>
      <w:ins w:id="14547" w:author="shorny" w:date="2014-06-09T18:42:00Z">
        <w:r w:rsidRPr="00DF4DCE">
          <w:rPr>
            <w:rStyle w:val="comment1"/>
            <w:sz w:val="18"/>
            <w:rPrChange w:id="14548" w:author="shorny" w:date="2014-06-09T18:43:00Z">
              <w:rPr>
                <w:rStyle w:val="comment1"/>
              </w:rPr>
            </w:rPrChange>
          </w:rPr>
          <w:t>-- ApplicationStatus</w:t>
        </w:r>
      </w:ins>
    </w:p>
    <w:p w14:paraId="280432E6" w14:textId="77777777" w:rsidR="00DF4DCE" w:rsidRPr="00DF4DCE" w:rsidRDefault="00DF4DCE">
      <w:pPr>
        <w:pStyle w:val="HTMLPreformatted"/>
        <w:divId w:val="605889992"/>
        <w:rPr>
          <w:ins w:id="14549" w:author="shorny" w:date="2014-06-09T18:42:00Z"/>
          <w:rStyle w:val="comment1"/>
          <w:sz w:val="18"/>
          <w:rPrChange w:id="14550" w:author="shorny" w:date="2014-06-09T18:43:00Z">
            <w:rPr>
              <w:ins w:id="14551" w:author="shorny" w:date="2014-06-09T18:42:00Z"/>
              <w:rStyle w:val="comment1"/>
            </w:rPr>
          </w:rPrChange>
        </w:rPr>
      </w:pPr>
      <w:ins w:id="14552" w:author="shorny" w:date="2014-06-09T18:42:00Z">
        <w:r w:rsidRPr="00DF4DCE">
          <w:rPr>
            <w:rStyle w:val="comment1"/>
            <w:sz w:val="18"/>
            <w:rPrChange w:id="14553" w:author="shorny" w:date="2014-06-09T18:43:00Z">
              <w:rPr>
                <w:rStyle w:val="comment1"/>
              </w:rPr>
            </w:rPrChange>
          </w:rPr>
          <w:t>-- [10000</w:t>
        </w:r>
        <w:proofErr w:type="gramStart"/>
        <w:r w:rsidRPr="00DF4DCE">
          <w:rPr>
            <w:rStyle w:val="comment1"/>
            <w:sz w:val="18"/>
            <w:rPrChange w:id="14554" w:author="shorny" w:date="2014-06-09T18:43:00Z">
              <w:rPr>
                <w:rStyle w:val="comment1"/>
              </w:rPr>
            </w:rPrChange>
          </w:rPr>
          <w:t>..10499</w:t>
        </w:r>
        <w:proofErr w:type="gramEnd"/>
        <w:r w:rsidRPr="00DF4DCE">
          <w:rPr>
            <w:rStyle w:val="comment1"/>
            <w:sz w:val="18"/>
            <w:rPrChange w:id="14555" w:author="shorny" w:date="2014-06-09T18:43:00Z">
              <w:rPr>
                <w:rStyle w:val="comment1"/>
              </w:rPr>
            </w:rPrChange>
          </w:rPr>
          <w:t>] reserved for all kinds of ongoing statuses</w:t>
        </w:r>
      </w:ins>
    </w:p>
    <w:p w14:paraId="44215C13" w14:textId="77777777" w:rsidR="00DF4DCE" w:rsidRPr="00DF4DCE" w:rsidRDefault="00DF4DCE">
      <w:pPr>
        <w:pStyle w:val="HTMLPreformatted"/>
        <w:divId w:val="605889992"/>
        <w:rPr>
          <w:ins w:id="14556" w:author="shorny" w:date="2014-06-09T18:42:00Z"/>
          <w:rStyle w:val="comment1"/>
          <w:sz w:val="18"/>
          <w:rPrChange w:id="14557" w:author="shorny" w:date="2014-06-09T18:43:00Z">
            <w:rPr>
              <w:ins w:id="14558" w:author="shorny" w:date="2014-06-09T18:42:00Z"/>
              <w:rStyle w:val="comment1"/>
            </w:rPr>
          </w:rPrChange>
        </w:rPr>
      </w:pPr>
      <w:ins w:id="14559" w:author="shorny" w:date="2014-06-09T18:42:00Z">
        <w:r w:rsidRPr="00DF4DCE">
          <w:rPr>
            <w:rStyle w:val="comment1"/>
            <w:sz w:val="18"/>
            <w:rPrChange w:id="14560" w:author="shorny" w:date="2014-06-09T18:43:00Z">
              <w:rPr>
                <w:rStyle w:val="comment1"/>
              </w:rPr>
            </w:rPrChange>
          </w:rPr>
          <w:t>-- [10500</w:t>
        </w:r>
        <w:proofErr w:type="gramStart"/>
        <w:r w:rsidRPr="00DF4DCE">
          <w:rPr>
            <w:rStyle w:val="comment1"/>
            <w:sz w:val="18"/>
            <w:rPrChange w:id="14561" w:author="shorny" w:date="2014-06-09T18:43:00Z">
              <w:rPr>
                <w:rStyle w:val="comment1"/>
              </w:rPr>
            </w:rPrChange>
          </w:rPr>
          <w:t>..10999</w:t>
        </w:r>
        <w:proofErr w:type="gramEnd"/>
        <w:r w:rsidRPr="00DF4DCE">
          <w:rPr>
            <w:rStyle w:val="comment1"/>
            <w:sz w:val="18"/>
            <w:rPrChange w:id="14562" w:author="shorny" w:date="2014-06-09T18:43:00Z">
              <w:rPr>
                <w:rStyle w:val="comment1"/>
              </w:rPr>
            </w:rPrChange>
          </w:rPr>
          <w:t>] reserved for all kinds of completed statuses</w:t>
        </w:r>
      </w:ins>
    </w:p>
    <w:p w14:paraId="4ED6196C" w14:textId="77777777" w:rsidR="00DF4DCE" w:rsidRPr="00DF4DCE" w:rsidRDefault="00DF4DCE">
      <w:pPr>
        <w:pStyle w:val="HTMLPreformatted"/>
        <w:divId w:val="605889992"/>
        <w:rPr>
          <w:ins w:id="14563" w:author="shorny" w:date="2014-06-09T18:42:00Z"/>
          <w:sz w:val="18"/>
          <w:rPrChange w:id="14564" w:author="shorny" w:date="2014-06-09T18:43:00Z">
            <w:rPr>
              <w:ins w:id="14565" w:author="shorny" w:date="2014-06-09T18:42:00Z"/>
            </w:rPr>
          </w:rPrChange>
        </w:rPr>
      </w:pPr>
      <w:ins w:id="14566" w:author="shorny" w:date="2014-06-09T18:42:00Z">
        <w:r w:rsidRPr="00DF4DCE">
          <w:rPr>
            <w:rStyle w:val="keyword1"/>
            <w:sz w:val="18"/>
            <w:rPrChange w:id="14567" w:author="shorny" w:date="2014-06-09T18:43:00Z">
              <w:rPr>
                <w:rStyle w:val="keyword1"/>
              </w:rPr>
            </w:rPrChange>
          </w:rPr>
          <w:t>INSERT</w:t>
        </w:r>
        <w:r w:rsidRPr="00DF4DCE">
          <w:rPr>
            <w:sz w:val="18"/>
            <w:rPrChange w:id="14568" w:author="shorny" w:date="2014-06-09T18:43:00Z">
              <w:rPr/>
            </w:rPrChange>
          </w:rPr>
          <w:t xml:space="preserve"> </w:t>
        </w:r>
        <w:r w:rsidRPr="00DF4DCE">
          <w:rPr>
            <w:rStyle w:val="keyword1"/>
            <w:sz w:val="18"/>
            <w:rPrChange w:id="14569" w:author="shorny" w:date="2014-06-09T18:43:00Z">
              <w:rPr>
                <w:rStyle w:val="keyword1"/>
              </w:rPr>
            </w:rPrChange>
          </w:rPr>
          <w:t>INTO</w:t>
        </w:r>
        <w:r w:rsidRPr="00DF4DCE">
          <w:rPr>
            <w:sz w:val="18"/>
            <w:rPrChange w:id="14570" w:author="shorny" w:date="2014-06-09T18:43:00Z">
              <w:rPr/>
            </w:rPrChange>
          </w:rPr>
          <w:t xml:space="preserve"> `Application Status` (ApplicationStatusID, Status, Description)</w:t>
        </w:r>
      </w:ins>
    </w:p>
    <w:p w14:paraId="069A19E2" w14:textId="77777777" w:rsidR="00DF4DCE" w:rsidRPr="00DF4DCE" w:rsidRDefault="00DF4DCE">
      <w:pPr>
        <w:pStyle w:val="HTMLPreformatted"/>
        <w:divId w:val="605889992"/>
        <w:rPr>
          <w:ins w:id="14571" w:author="shorny" w:date="2014-06-09T18:42:00Z"/>
          <w:sz w:val="18"/>
          <w:rPrChange w:id="14572" w:author="shorny" w:date="2014-06-09T18:43:00Z">
            <w:rPr>
              <w:ins w:id="14573" w:author="shorny" w:date="2014-06-09T18:42:00Z"/>
            </w:rPr>
          </w:rPrChange>
        </w:rPr>
      </w:pPr>
      <w:ins w:id="14574" w:author="shorny" w:date="2014-06-09T18:42:00Z">
        <w:r w:rsidRPr="00DF4DCE">
          <w:rPr>
            <w:rStyle w:val="keyword1"/>
            <w:sz w:val="18"/>
            <w:rPrChange w:id="14575" w:author="shorny" w:date="2014-06-09T18:43:00Z">
              <w:rPr>
                <w:rStyle w:val="keyword1"/>
              </w:rPr>
            </w:rPrChange>
          </w:rPr>
          <w:lastRenderedPageBreak/>
          <w:t>VALUES</w:t>
        </w:r>
        <w:r w:rsidRPr="00DF4DCE">
          <w:rPr>
            <w:sz w:val="18"/>
            <w:rPrChange w:id="14576" w:author="shorny" w:date="2014-06-09T18:43:00Z">
              <w:rPr/>
            </w:rPrChange>
          </w:rPr>
          <w:t xml:space="preserve"> (10000, </w:t>
        </w:r>
        <w:r w:rsidRPr="00DF4DCE">
          <w:rPr>
            <w:rStyle w:val="string1"/>
            <w:sz w:val="18"/>
            <w:rPrChange w:id="14577" w:author="shorny" w:date="2014-06-09T18:43:00Z">
              <w:rPr>
                <w:rStyle w:val="string1"/>
              </w:rPr>
            </w:rPrChange>
          </w:rPr>
          <w:t>'ongoing'</w:t>
        </w:r>
        <w:r w:rsidRPr="00DF4DCE">
          <w:rPr>
            <w:sz w:val="18"/>
            <w:rPrChange w:id="14578" w:author="shorny" w:date="2014-06-09T18:43:00Z">
              <w:rPr/>
            </w:rPrChange>
          </w:rPr>
          <w:t>,</w:t>
        </w:r>
      </w:ins>
    </w:p>
    <w:p w14:paraId="60DF97D1" w14:textId="77777777" w:rsidR="00DF4DCE" w:rsidRPr="00DF4DCE" w:rsidRDefault="00DF4DCE">
      <w:pPr>
        <w:pStyle w:val="HTMLPreformatted"/>
        <w:divId w:val="605889992"/>
        <w:rPr>
          <w:ins w:id="14579" w:author="shorny" w:date="2014-06-09T18:42:00Z"/>
          <w:sz w:val="18"/>
          <w:rPrChange w:id="14580" w:author="shorny" w:date="2014-06-09T18:43:00Z">
            <w:rPr>
              <w:ins w:id="14581" w:author="shorny" w:date="2014-06-09T18:42:00Z"/>
            </w:rPr>
          </w:rPrChange>
        </w:rPr>
      </w:pPr>
      <w:ins w:id="14582" w:author="shorny" w:date="2014-06-09T18:42:00Z">
        <w:r w:rsidRPr="00DF4DCE">
          <w:rPr>
            <w:rStyle w:val="string1"/>
            <w:sz w:val="18"/>
            <w:rPrChange w:id="14583" w:author="shorny" w:date="2014-06-09T18:43:00Z">
              <w:rPr>
                <w:rStyle w:val="string1"/>
              </w:rPr>
            </w:rPrChange>
          </w:rPr>
          <w:t xml:space="preserve">'Application/information gathering is currently </w:t>
        </w:r>
        <w:proofErr w:type="gramStart"/>
        <w:r w:rsidRPr="00DF4DCE">
          <w:rPr>
            <w:rStyle w:val="string1"/>
            <w:sz w:val="18"/>
            <w:rPrChange w:id="14584" w:author="shorny" w:date="2014-06-09T18:43:00Z">
              <w:rPr>
                <w:rStyle w:val="string1"/>
              </w:rPr>
            </w:rPrChange>
          </w:rPr>
          <w:t>ongoing'</w:t>
        </w:r>
        <w:r w:rsidRPr="00DF4DCE">
          <w:rPr>
            <w:sz w:val="18"/>
            <w:rPrChange w:id="14585" w:author="shorny" w:date="2014-06-09T18:43:00Z">
              <w:rPr/>
            </w:rPrChange>
          </w:rPr>
          <w:t xml:space="preserve"> )</w:t>
        </w:r>
        <w:proofErr w:type="gramEnd"/>
        <w:r w:rsidRPr="00DF4DCE">
          <w:rPr>
            <w:sz w:val="18"/>
            <w:rPrChange w:id="14586" w:author="shorny" w:date="2014-06-09T18:43:00Z">
              <w:rPr/>
            </w:rPrChange>
          </w:rPr>
          <w:t xml:space="preserve"> ;</w:t>
        </w:r>
      </w:ins>
    </w:p>
    <w:p w14:paraId="7CD006E9" w14:textId="77777777" w:rsidR="00DF4DCE" w:rsidRPr="00DF4DCE" w:rsidRDefault="00DF4DCE">
      <w:pPr>
        <w:pStyle w:val="HTMLPreformatted"/>
        <w:divId w:val="605889992"/>
        <w:rPr>
          <w:ins w:id="14587" w:author="shorny" w:date="2014-06-09T18:42:00Z"/>
          <w:sz w:val="18"/>
          <w:rPrChange w:id="14588" w:author="shorny" w:date="2014-06-09T18:43:00Z">
            <w:rPr>
              <w:ins w:id="14589" w:author="shorny" w:date="2014-06-09T18:42:00Z"/>
            </w:rPr>
          </w:rPrChange>
        </w:rPr>
      </w:pPr>
    </w:p>
    <w:p w14:paraId="53A61E9E" w14:textId="77777777" w:rsidR="00DF4DCE" w:rsidRPr="00DF4DCE" w:rsidRDefault="00DF4DCE">
      <w:pPr>
        <w:pStyle w:val="HTMLPreformatted"/>
        <w:divId w:val="605889992"/>
        <w:rPr>
          <w:ins w:id="14590" w:author="shorny" w:date="2014-06-09T18:42:00Z"/>
          <w:sz w:val="18"/>
          <w:rPrChange w:id="14591" w:author="shorny" w:date="2014-06-09T18:43:00Z">
            <w:rPr>
              <w:ins w:id="14592" w:author="shorny" w:date="2014-06-09T18:42:00Z"/>
            </w:rPr>
          </w:rPrChange>
        </w:rPr>
      </w:pPr>
      <w:ins w:id="14593" w:author="shorny" w:date="2014-06-09T18:42:00Z">
        <w:r w:rsidRPr="00DF4DCE">
          <w:rPr>
            <w:rStyle w:val="keyword1"/>
            <w:sz w:val="18"/>
            <w:rPrChange w:id="14594" w:author="shorny" w:date="2014-06-09T18:43:00Z">
              <w:rPr>
                <w:rStyle w:val="keyword1"/>
              </w:rPr>
            </w:rPrChange>
          </w:rPr>
          <w:t>INSERT</w:t>
        </w:r>
        <w:r w:rsidRPr="00DF4DCE">
          <w:rPr>
            <w:sz w:val="18"/>
            <w:rPrChange w:id="14595" w:author="shorny" w:date="2014-06-09T18:43:00Z">
              <w:rPr/>
            </w:rPrChange>
          </w:rPr>
          <w:t xml:space="preserve"> </w:t>
        </w:r>
        <w:r w:rsidRPr="00DF4DCE">
          <w:rPr>
            <w:rStyle w:val="keyword1"/>
            <w:sz w:val="18"/>
            <w:rPrChange w:id="14596" w:author="shorny" w:date="2014-06-09T18:43:00Z">
              <w:rPr>
                <w:rStyle w:val="keyword1"/>
              </w:rPr>
            </w:rPrChange>
          </w:rPr>
          <w:t>INTO</w:t>
        </w:r>
        <w:r w:rsidRPr="00DF4DCE">
          <w:rPr>
            <w:sz w:val="18"/>
            <w:rPrChange w:id="14597" w:author="shorny" w:date="2014-06-09T18:43:00Z">
              <w:rPr/>
            </w:rPrChange>
          </w:rPr>
          <w:t xml:space="preserve"> `Application Status` (ApplicationStatusID, Status, Description)</w:t>
        </w:r>
      </w:ins>
    </w:p>
    <w:p w14:paraId="26F1648C" w14:textId="77777777" w:rsidR="00DF4DCE" w:rsidRPr="00DF4DCE" w:rsidRDefault="00DF4DCE">
      <w:pPr>
        <w:pStyle w:val="HTMLPreformatted"/>
        <w:divId w:val="605889992"/>
        <w:rPr>
          <w:ins w:id="14598" w:author="shorny" w:date="2014-06-09T18:42:00Z"/>
          <w:sz w:val="18"/>
          <w:rPrChange w:id="14599" w:author="shorny" w:date="2014-06-09T18:43:00Z">
            <w:rPr>
              <w:ins w:id="14600" w:author="shorny" w:date="2014-06-09T18:42:00Z"/>
            </w:rPr>
          </w:rPrChange>
        </w:rPr>
      </w:pPr>
      <w:ins w:id="14601" w:author="shorny" w:date="2014-06-09T18:42:00Z">
        <w:r w:rsidRPr="00DF4DCE">
          <w:rPr>
            <w:rStyle w:val="keyword1"/>
            <w:sz w:val="18"/>
            <w:rPrChange w:id="14602" w:author="shorny" w:date="2014-06-09T18:43:00Z">
              <w:rPr>
                <w:rStyle w:val="keyword1"/>
              </w:rPr>
            </w:rPrChange>
          </w:rPr>
          <w:t>VALUES</w:t>
        </w:r>
        <w:r w:rsidRPr="00DF4DCE">
          <w:rPr>
            <w:sz w:val="18"/>
            <w:rPrChange w:id="14603" w:author="shorny" w:date="2014-06-09T18:43:00Z">
              <w:rPr/>
            </w:rPrChange>
          </w:rPr>
          <w:t xml:space="preserve"> (10500, </w:t>
        </w:r>
        <w:r w:rsidRPr="00DF4DCE">
          <w:rPr>
            <w:rStyle w:val="string1"/>
            <w:sz w:val="18"/>
            <w:rPrChange w:id="14604" w:author="shorny" w:date="2014-06-09T18:43:00Z">
              <w:rPr>
                <w:rStyle w:val="string1"/>
              </w:rPr>
            </w:rPrChange>
          </w:rPr>
          <w:t>'complete.accepted'</w:t>
        </w:r>
        <w:r w:rsidRPr="00DF4DCE">
          <w:rPr>
            <w:sz w:val="18"/>
            <w:rPrChange w:id="14605" w:author="shorny" w:date="2014-06-09T18:43:00Z">
              <w:rPr/>
            </w:rPrChange>
          </w:rPr>
          <w:t>,</w:t>
        </w:r>
      </w:ins>
    </w:p>
    <w:p w14:paraId="15AB1DD6" w14:textId="77777777" w:rsidR="00DF4DCE" w:rsidRPr="00DF4DCE" w:rsidRDefault="00DF4DCE">
      <w:pPr>
        <w:pStyle w:val="HTMLPreformatted"/>
        <w:divId w:val="605889992"/>
        <w:rPr>
          <w:ins w:id="14606" w:author="shorny" w:date="2014-06-09T18:42:00Z"/>
          <w:sz w:val="18"/>
          <w:rPrChange w:id="14607" w:author="shorny" w:date="2014-06-09T18:43:00Z">
            <w:rPr>
              <w:ins w:id="14608" w:author="shorny" w:date="2014-06-09T18:42:00Z"/>
            </w:rPr>
          </w:rPrChange>
        </w:rPr>
      </w:pPr>
      <w:ins w:id="14609" w:author="shorny" w:date="2014-06-09T18:42:00Z">
        <w:r w:rsidRPr="00DF4DCE">
          <w:rPr>
            <w:rStyle w:val="string1"/>
            <w:sz w:val="18"/>
            <w:rPrChange w:id="14610" w:author="shorny" w:date="2014-06-09T18:43:00Z">
              <w:rPr>
                <w:rStyle w:val="string1"/>
              </w:rPr>
            </w:rPrChange>
          </w:rPr>
          <w:t xml:space="preserve">'Application accepted. Elevated to RHD </w:t>
        </w:r>
        <w:proofErr w:type="gramStart"/>
        <w:r w:rsidRPr="00DF4DCE">
          <w:rPr>
            <w:rStyle w:val="string1"/>
            <w:sz w:val="18"/>
            <w:rPrChange w:id="14611" w:author="shorny" w:date="2014-06-09T18:43:00Z">
              <w:rPr>
                <w:rStyle w:val="string1"/>
              </w:rPr>
            </w:rPrChange>
          </w:rPr>
          <w:t>office.'</w:t>
        </w:r>
        <w:r w:rsidRPr="00DF4DCE">
          <w:rPr>
            <w:sz w:val="18"/>
            <w:rPrChange w:id="14612" w:author="shorny" w:date="2014-06-09T18:43:00Z">
              <w:rPr/>
            </w:rPrChange>
          </w:rPr>
          <w:t xml:space="preserve"> )</w:t>
        </w:r>
        <w:proofErr w:type="gramEnd"/>
        <w:r w:rsidRPr="00DF4DCE">
          <w:rPr>
            <w:sz w:val="18"/>
            <w:rPrChange w:id="14613" w:author="shorny" w:date="2014-06-09T18:43:00Z">
              <w:rPr/>
            </w:rPrChange>
          </w:rPr>
          <w:t xml:space="preserve"> ;</w:t>
        </w:r>
      </w:ins>
    </w:p>
    <w:p w14:paraId="60A45F73" w14:textId="77777777" w:rsidR="00DF4DCE" w:rsidRPr="00DF4DCE" w:rsidRDefault="00DF4DCE">
      <w:pPr>
        <w:pStyle w:val="HTMLPreformatted"/>
        <w:divId w:val="605889992"/>
        <w:rPr>
          <w:ins w:id="14614" w:author="shorny" w:date="2014-06-09T18:42:00Z"/>
          <w:sz w:val="18"/>
          <w:rPrChange w:id="14615" w:author="shorny" w:date="2014-06-09T18:43:00Z">
            <w:rPr>
              <w:ins w:id="14616" w:author="shorny" w:date="2014-06-09T18:42:00Z"/>
            </w:rPr>
          </w:rPrChange>
        </w:rPr>
      </w:pPr>
    </w:p>
    <w:p w14:paraId="1CEEAE46" w14:textId="77777777" w:rsidR="00DF4DCE" w:rsidRPr="00DF4DCE" w:rsidRDefault="00DF4DCE">
      <w:pPr>
        <w:pStyle w:val="HTMLPreformatted"/>
        <w:divId w:val="605889992"/>
        <w:rPr>
          <w:ins w:id="14617" w:author="shorny" w:date="2014-06-09T18:42:00Z"/>
          <w:sz w:val="18"/>
          <w:rPrChange w:id="14618" w:author="shorny" w:date="2014-06-09T18:43:00Z">
            <w:rPr>
              <w:ins w:id="14619" w:author="shorny" w:date="2014-06-09T18:42:00Z"/>
            </w:rPr>
          </w:rPrChange>
        </w:rPr>
      </w:pPr>
      <w:ins w:id="14620" w:author="shorny" w:date="2014-06-09T18:42:00Z">
        <w:r w:rsidRPr="00DF4DCE">
          <w:rPr>
            <w:rStyle w:val="keyword1"/>
            <w:sz w:val="18"/>
            <w:rPrChange w:id="14621" w:author="shorny" w:date="2014-06-09T18:43:00Z">
              <w:rPr>
                <w:rStyle w:val="keyword1"/>
              </w:rPr>
            </w:rPrChange>
          </w:rPr>
          <w:t>INSERT</w:t>
        </w:r>
        <w:r w:rsidRPr="00DF4DCE">
          <w:rPr>
            <w:sz w:val="18"/>
            <w:rPrChange w:id="14622" w:author="shorny" w:date="2014-06-09T18:43:00Z">
              <w:rPr/>
            </w:rPrChange>
          </w:rPr>
          <w:t xml:space="preserve"> </w:t>
        </w:r>
        <w:r w:rsidRPr="00DF4DCE">
          <w:rPr>
            <w:rStyle w:val="keyword1"/>
            <w:sz w:val="18"/>
            <w:rPrChange w:id="14623" w:author="shorny" w:date="2014-06-09T18:43:00Z">
              <w:rPr>
                <w:rStyle w:val="keyword1"/>
              </w:rPr>
            </w:rPrChange>
          </w:rPr>
          <w:t>INTO</w:t>
        </w:r>
        <w:r w:rsidRPr="00DF4DCE">
          <w:rPr>
            <w:sz w:val="18"/>
            <w:rPrChange w:id="14624" w:author="shorny" w:date="2014-06-09T18:43:00Z">
              <w:rPr/>
            </w:rPrChange>
          </w:rPr>
          <w:t xml:space="preserve"> `Application Status` (ApplicationStatusID, Status, Description)</w:t>
        </w:r>
      </w:ins>
    </w:p>
    <w:p w14:paraId="0BA071B3" w14:textId="77777777" w:rsidR="00DF4DCE" w:rsidRPr="00DF4DCE" w:rsidRDefault="00DF4DCE">
      <w:pPr>
        <w:pStyle w:val="HTMLPreformatted"/>
        <w:divId w:val="605889992"/>
        <w:rPr>
          <w:ins w:id="14625" w:author="shorny" w:date="2014-06-09T18:42:00Z"/>
          <w:sz w:val="18"/>
          <w:rPrChange w:id="14626" w:author="shorny" w:date="2014-06-09T18:43:00Z">
            <w:rPr>
              <w:ins w:id="14627" w:author="shorny" w:date="2014-06-09T18:42:00Z"/>
            </w:rPr>
          </w:rPrChange>
        </w:rPr>
      </w:pPr>
      <w:ins w:id="14628" w:author="shorny" w:date="2014-06-09T18:42:00Z">
        <w:r w:rsidRPr="00DF4DCE">
          <w:rPr>
            <w:rStyle w:val="keyword1"/>
            <w:sz w:val="18"/>
            <w:rPrChange w:id="14629" w:author="shorny" w:date="2014-06-09T18:43:00Z">
              <w:rPr>
                <w:rStyle w:val="keyword1"/>
              </w:rPr>
            </w:rPrChange>
          </w:rPr>
          <w:t>VALUES</w:t>
        </w:r>
        <w:r w:rsidRPr="00DF4DCE">
          <w:rPr>
            <w:sz w:val="18"/>
            <w:rPrChange w:id="14630" w:author="shorny" w:date="2014-06-09T18:43:00Z">
              <w:rPr/>
            </w:rPrChange>
          </w:rPr>
          <w:t xml:space="preserve"> (10501, </w:t>
        </w:r>
        <w:r w:rsidRPr="00DF4DCE">
          <w:rPr>
            <w:rStyle w:val="string1"/>
            <w:sz w:val="18"/>
            <w:rPrChange w:id="14631" w:author="shorny" w:date="2014-06-09T18:43:00Z">
              <w:rPr>
                <w:rStyle w:val="string1"/>
              </w:rPr>
            </w:rPrChange>
          </w:rPr>
          <w:t>'complete.declined'</w:t>
        </w:r>
        <w:r w:rsidRPr="00DF4DCE">
          <w:rPr>
            <w:sz w:val="18"/>
            <w:rPrChange w:id="14632" w:author="shorny" w:date="2014-06-09T18:43:00Z">
              <w:rPr/>
            </w:rPrChange>
          </w:rPr>
          <w:t>,</w:t>
        </w:r>
      </w:ins>
    </w:p>
    <w:p w14:paraId="25369155" w14:textId="77777777" w:rsidR="00DF4DCE" w:rsidRPr="00DF4DCE" w:rsidRDefault="00DF4DCE">
      <w:pPr>
        <w:pStyle w:val="HTMLPreformatted"/>
        <w:divId w:val="605889992"/>
        <w:rPr>
          <w:ins w:id="14633" w:author="shorny" w:date="2014-06-09T18:42:00Z"/>
          <w:sz w:val="18"/>
          <w:rPrChange w:id="14634" w:author="shorny" w:date="2014-06-09T18:43:00Z">
            <w:rPr>
              <w:ins w:id="14635" w:author="shorny" w:date="2014-06-09T18:42:00Z"/>
            </w:rPr>
          </w:rPrChange>
        </w:rPr>
      </w:pPr>
      <w:ins w:id="14636" w:author="shorny" w:date="2014-06-09T18:42:00Z">
        <w:r w:rsidRPr="00DF4DCE">
          <w:rPr>
            <w:rStyle w:val="string1"/>
            <w:sz w:val="18"/>
            <w:rPrChange w:id="14637" w:author="shorny" w:date="2014-06-09T18:43:00Z">
              <w:rPr>
                <w:rStyle w:val="string1"/>
              </w:rPr>
            </w:rPrChange>
          </w:rPr>
          <w:t xml:space="preserve">'Application declined. School chooses not to </w:t>
        </w:r>
        <w:proofErr w:type="gramStart"/>
        <w:r w:rsidRPr="00DF4DCE">
          <w:rPr>
            <w:rStyle w:val="string1"/>
            <w:sz w:val="18"/>
            <w:rPrChange w:id="14638" w:author="shorny" w:date="2014-06-09T18:43:00Z">
              <w:rPr>
                <w:rStyle w:val="string1"/>
              </w:rPr>
            </w:rPrChange>
          </w:rPr>
          <w:t>pursue.'</w:t>
        </w:r>
        <w:r w:rsidRPr="00DF4DCE">
          <w:rPr>
            <w:sz w:val="18"/>
            <w:rPrChange w:id="14639" w:author="shorny" w:date="2014-06-09T18:43:00Z">
              <w:rPr/>
            </w:rPrChange>
          </w:rPr>
          <w:t xml:space="preserve"> )</w:t>
        </w:r>
        <w:proofErr w:type="gramEnd"/>
        <w:r w:rsidRPr="00DF4DCE">
          <w:rPr>
            <w:sz w:val="18"/>
            <w:rPrChange w:id="14640" w:author="shorny" w:date="2014-06-09T18:43:00Z">
              <w:rPr/>
            </w:rPrChange>
          </w:rPr>
          <w:t xml:space="preserve"> ;</w:t>
        </w:r>
      </w:ins>
    </w:p>
    <w:p w14:paraId="39723149" w14:textId="77777777" w:rsidR="00DF4DCE" w:rsidRPr="00DF4DCE" w:rsidRDefault="00DF4DCE">
      <w:pPr>
        <w:pStyle w:val="HTMLPreformatted"/>
        <w:divId w:val="605889992"/>
        <w:rPr>
          <w:ins w:id="14641" w:author="shorny" w:date="2014-06-09T18:42:00Z"/>
          <w:sz w:val="18"/>
          <w:rPrChange w:id="14642" w:author="shorny" w:date="2014-06-09T18:43:00Z">
            <w:rPr>
              <w:ins w:id="14643" w:author="shorny" w:date="2014-06-09T18:42:00Z"/>
            </w:rPr>
          </w:rPrChange>
        </w:rPr>
      </w:pPr>
    </w:p>
    <w:p w14:paraId="6CD99B54" w14:textId="77777777" w:rsidR="00DF4DCE" w:rsidRPr="00DF4DCE" w:rsidRDefault="00DF4DCE">
      <w:pPr>
        <w:pStyle w:val="HTMLPreformatted"/>
        <w:divId w:val="605889992"/>
        <w:rPr>
          <w:ins w:id="14644" w:author="shorny" w:date="2014-06-09T18:42:00Z"/>
          <w:sz w:val="18"/>
          <w:rPrChange w:id="14645" w:author="shorny" w:date="2014-06-09T18:43:00Z">
            <w:rPr>
              <w:ins w:id="14646" w:author="shorny" w:date="2014-06-09T18:42:00Z"/>
            </w:rPr>
          </w:rPrChange>
        </w:rPr>
      </w:pPr>
      <w:ins w:id="14647" w:author="shorny" w:date="2014-06-09T18:42:00Z">
        <w:r w:rsidRPr="00DF4DCE">
          <w:rPr>
            <w:rStyle w:val="keyword1"/>
            <w:sz w:val="18"/>
            <w:rPrChange w:id="14648" w:author="shorny" w:date="2014-06-09T18:43:00Z">
              <w:rPr>
                <w:rStyle w:val="keyword1"/>
              </w:rPr>
            </w:rPrChange>
          </w:rPr>
          <w:t>INSERT</w:t>
        </w:r>
        <w:r w:rsidRPr="00DF4DCE">
          <w:rPr>
            <w:sz w:val="18"/>
            <w:rPrChange w:id="14649" w:author="shorny" w:date="2014-06-09T18:43:00Z">
              <w:rPr/>
            </w:rPrChange>
          </w:rPr>
          <w:t xml:space="preserve"> </w:t>
        </w:r>
        <w:r w:rsidRPr="00DF4DCE">
          <w:rPr>
            <w:rStyle w:val="keyword1"/>
            <w:sz w:val="18"/>
            <w:rPrChange w:id="14650" w:author="shorny" w:date="2014-06-09T18:43:00Z">
              <w:rPr>
                <w:rStyle w:val="keyword1"/>
              </w:rPr>
            </w:rPrChange>
          </w:rPr>
          <w:t>INTO</w:t>
        </w:r>
        <w:r w:rsidRPr="00DF4DCE">
          <w:rPr>
            <w:sz w:val="18"/>
            <w:rPrChange w:id="14651" w:author="shorny" w:date="2014-06-09T18:43:00Z">
              <w:rPr/>
            </w:rPrChange>
          </w:rPr>
          <w:t xml:space="preserve"> `Application Status` (ApplicationStatusID, Status, Description)</w:t>
        </w:r>
      </w:ins>
    </w:p>
    <w:p w14:paraId="7328CF3D" w14:textId="77777777" w:rsidR="00DF4DCE" w:rsidRPr="00DF4DCE" w:rsidRDefault="00DF4DCE">
      <w:pPr>
        <w:pStyle w:val="HTMLPreformatted"/>
        <w:divId w:val="605889992"/>
        <w:rPr>
          <w:ins w:id="14652" w:author="shorny" w:date="2014-06-09T18:42:00Z"/>
          <w:sz w:val="18"/>
          <w:rPrChange w:id="14653" w:author="shorny" w:date="2014-06-09T18:43:00Z">
            <w:rPr>
              <w:ins w:id="14654" w:author="shorny" w:date="2014-06-09T18:42:00Z"/>
            </w:rPr>
          </w:rPrChange>
        </w:rPr>
      </w:pPr>
      <w:ins w:id="14655" w:author="shorny" w:date="2014-06-09T18:42:00Z">
        <w:r w:rsidRPr="00DF4DCE">
          <w:rPr>
            <w:rStyle w:val="keyword1"/>
            <w:sz w:val="18"/>
            <w:rPrChange w:id="14656" w:author="shorny" w:date="2014-06-09T18:43:00Z">
              <w:rPr>
                <w:rStyle w:val="keyword1"/>
              </w:rPr>
            </w:rPrChange>
          </w:rPr>
          <w:t>VALUES</w:t>
        </w:r>
        <w:r w:rsidRPr="00DF4DCE">
          <w:rPr>
            <w:sz w:val="18"/>
            <w:rPrChange w:id="14657" w:author="shorny" w:date="2014-06-09T18:43:00Z">
              <w:rPr/>
            </w:rPrChange>
          </w:rPr>
          <w:t xml:space="preserve"> (10502, </w:t>
        </w:r>
        <w:r w:rsidRPr="00DF4DCE">
          <w:rPr>
            <w:rStyle w:val="string1"/>
            <w:sz w:val="18"/>
            <w:rPrChange w:id="14658" w:author="shorny" w:date="2014-06-09T18:43:00Z">
              <w:rPr>
                <w:rStyle w:val="string1"/>
              </w:rPr>
            </w:rPrChange>
          </w:rPr>
          <w:t>'complete.withdrawn'</w:t>
        </w:r>
        <w:r w:rsidRPr="00DF4DCE">
          <w:rPr>
            <w:sz w:val="18"/>
            <w:rPrChange w:id="14659" w:author="shorny" w:date="2014-06-09T18:43:00Z">
              <w:rPr/>
            </w:rPrChange>
          </w:rPr>
          <w:t xml:space="preserve">, </w:t>
        </w:r>
        <w:r w:rsidRPr="00DF4DCE">
          <w:rPr>
            <w:rStyle w:val="string1"/>
            <w:sz w:val="18"/>
            <w:rPrChange w:id="14660" w:author="shorny" w:date="2014-06-09T18:43:00Z">
              <w:rPr>
                <w:rStyle w:val="string1"/>
              </w:rPr>
            </w:rPrChange>
          </w:rPr>
          <w:t xml:space="preserve">'Application withdrawn by </w:t>
        </w:r>
        <w:proofErr w:type="gramStart"/>
        <w:r w:rsidRPr="00DF4DCE">
          <w:rPr>
            <w:rStyle w:val="string1"/>
            <w:sz w:val="18"/>
            <w:rPrChange w:id="14661" w:author="shorny" w:date="2014-06-09T18:43:00Z">
              <w:rPr>
                <w:rStyle w:val="string1"/>
              </w:rPr>
            </w:rPrChange>
          </w:rPr>
          <w:t>applicant.'</w:t>
        </w:r>
        <w:r w:rsidRPr="00DF4DCE">
          <w:rPr>
            <w:sz w:val="18"/>
            <w:rPrChange w:id="14662" w:author="shorny" w:date="2014-06-09T18:43:00Z">
              <w:rPr/>
            </w:rPrChange>
          </w:rPr>
          <w:t xml:space="preserve"> )</w:t>
        </w:r>
        <w:proofErr w:type="gramEnd"/>
        <w:r w:rsidRPr="00DF4DCE">
          <w:rPr>
            <w:sz w:val="18"/>
            <w:rPrChange w:id="14663" w:author="shorny" w:date="2014-06-09T18:43:00Z">
              <w:rPr/>
            </w:rPrChange>
          </w:rPr>
          <w:t xml:space="preserve"> ;</w:t>
        </w:r>
      </w:ins>
    </w:p>
    <w:p w14:paraId="7FA33C62" w14:textId="77777777" w:rsidR="00DF4DCE" w:rsidRPr="00DF4DCE" w:rsidRDefault="00DF4DCE">
      <w:pPr>
        <w:pStyle w:val="HTMLPreformatted"/>
        <w:divId w:val="605889992"/>
        <w:rPr>
          <w:ins w:id="14664" w:author="shorny" w:date="2014-06-09T18:42:00Z"/>
          <w:sz w:val="18"/>
          <w:rPrChange w:id="14665" w:author="shorny" w:date="2014-06-09T18:43:00Z">
            <w:rPr>
              <w:ins w:id="14666" w:author="shorny" w:date="2014-06-09T18:42:00Z"/>
            </w:rPr>
          </w:rPrChange>
        </w:rPr>
      </w:pPr>
    </w:p>
    <w:p w14:paraId="34508B17" w14:textId="77777777" w:rsidR="00DF4DCE" w:rsidRPr="00DF4DCE" w:rsidRDefault="00DF4DCE">
      <w:pPr>
        <w:pStyle w:val="HTMLPreformatted"/>
        <w:divId w:val="605889992"/>
        <w:rPr>
          <w:ins w:id="14667" w:author="shorny" w:date="2014-06-09T18:42:00Z"/>
          <w:sz w:val="18"/>
          <w:rPrChange w:id="14668" w:author="shorny" w:date="2014-06-09T18:43:00Z">
            <w:rPr>
              <w:ins w:id="14669" w:author="shorny" w:date="2014-06-09T18:42:00Z"/>
            </w:rPr>
          </w:rPrChange>
        </w:rPr>
      </w:pPr>
      <w:ins w:id="14670" w:author="shorny" w:date="2014-06-09T18:42:00Z">
        <w:r w:rsidRPr="00DF4DCE">
          <w:rPr>
            <w:rStyle w:val="keyword1"/>
            <w:sz w:val="18"/>
            <w:rPrChange w:id="14671" w:author="shorny" w:date="2014-06-09T18:43:00Z">
              <w:rPr>
                <w:rStyle w:val="keyword1"/>
              </w:rPr>
            </w:rPrChange>
          </w:rPr>
          <w:t>INSERT</w:t>
        </w:r>
        <w:r w:rsidRPr="00DF4DCE">
          <w:rPr>
            <w:sz w:val="18"/>
            <w:rPrChange w:id="14672" w:author="shorny" w:date="2014-06-09T18:43:00Z">
              <w:rPr/>
            </w:rPrChange>
          </w:rPr>
          <w:t xml:space="preserve"> </w:t>
        </w:r>
        <w:r w:rsidRPr="00DF4DCE">
          <w:rPr>
            <w:rStyle w:val="keyword1"/>
            <w:sz w:val="18"/>
            <w:rPrChange w:id="14673" w:author="shorny" w:date="2014-06-09T18:43:00Z">
              <w:rPr>
                <w:rStyle w:val="keyword1"/>
              </w:rPr>
            </w:rPrChange>
          </w:rPr>
          <w:t>INTO</w:t>
        </w:r>
        <w:r w:rsidRPr="00DF4DCE">
          <w:rPr>
            <w:sz w:val="18"/>
            <w:rPrChange w:id="14674" w:author="shorny" w:date="2014-06-09T18:43:00Z">
              <w:rPr/>
            </w:rPrChange>
          </w:rPr>
          <w:t xml:space="preserve"> `Application Status` (ApplicationStatusID, Status, Description)</w:t>
        </w:r>
      </w:ins>
    </w:p>
    <w:p w14:paraId="10F4C534" w14:textId="77777777" w:rsidR="00DF4DCE" w:rsidRPr="00DF4DCE" w:rsidRDefault="00DF4DCE">
      <w:pPr>
        <w:pStyle w:val="HTMLPreformatted"/>
        <w:divId w:val="605889992"/>
        <w:rPr>
          <w:ins w:id="14675" w:author="shorny" w:date="2014-06-09T18:42:00Z"/>
          <w:sz w:val="18"/>
          <w:rPrChange w:id="14676" w:author="shorny" w:date="2014-06-09T18:43:00Z">
            <w:rPr>
              <w:ins w:id="14677" w:author="shorny" w:date="2014-06-09T18:42:00Z"/>
            </w:rPr>
          </w:rPrChange>
        </w:rPr>
      </w:pPr>
      <w:ins w:id="14678" w:author="shorny" w:date="2014-06-09T18:42:00Z">
        <w:r w:rsidRPr="00DF4DCE">
          <w:rPr>
            <w:rStyle w:val="keyword1"/>
            <w:sz w:val="18"/>
            <w:rPrChange w:id="14679" w:author="shorny" w:date="2014-06-09T18:43:00Z">
              <w:rPr>
                <w:rStyle w:val="keyword1"/>
              </w:rPr>
            </w:rPrChange>
          </w:rPr>
          <w:t>VALUES</w:t>
        </w:r>
        <w:r w:rsidRPr="00DF4DCE">
          <w:rPr>
            <w:sz w:val="18"/>
            <w:rPrChange w:id="14680" w:author="shorny" w:date="2014-06-09T18:43:00Z">
              <w:rPr/>
            </w:rPrChange>
          </w:rPr>
          <w:t xml:space="preserve"> (10503, </w:t>
        </w:r>
        <w:r w:rsidRPr="00DF4DCE">
          <w:rPr>
            <w:rStyle w:val="string1"/>
            <w:sz w:val="18"/>
            <w:rPrChange w:id="14681" w:author="shorny" w:date="2014-06-09T18:43:00Z">
              <w:rPr>
                <w:rStyle w:val="string1"/>
              </w:rPr>
            </w:rPrChange>
          </w:rPr>
          <w:t>'complete.lapsed'</w:t>
        </w:r>
        <w:r w:rsidRPr="00DF4DCE">
          <w:rPr>
            <w:sz w:val="18"/>
            <w:rPrChange w:id="14682" w:author="shorny" w:date="2014-06-09T18:43:00Z">
              <w:rPr/>
            </w:rPrChange>
          </w:rPr>
          <w:t xml:space="preserve">, </w:t>
        </w:r>
        <w:r w:rsidRPr="00DF4DCE">
          <w:rPr>
            <w:rStyle w:val="string1"/>
            <w:sz w:val="18"/>
            <w:rPrChange w:id="14683" w:author="shorny" w:date="2014-06-09T18:43:00Z">
              <w:rPr>
                <w:rStyle w:val="string1"/>
              </w:rPr>
            </w:rPrChange>
          </w:rPr>
          <w:t xml:space="preserve">'No activity for a significant </w:t>
        </w:r>
        <w:proofErr w:type="gramStart"/>
        <w:r w:rsidRPr="00DF4DCE">
          <w:rPr>
            <w:rStyle w:val="string1"/>
            <w:sz w:val="18"/>
            <w:rPrChange w:id="14684" w:author="shorny" w:date="2014-06-09T18:43:00Z">
              <w:rPr>
                <w:rStyle w:val="string1"/>
              </w:rPr>
            </w:rPrChange>
          </w:rPr>
          <w:t>period.'</w:t>
        </w:r>
        <w:r w:rsidRPr="00DF4DCE">
          <w:rPr>
            <w:sz w:val="18"/>
            <w:rPrChange w:id="14685" w:author="shorny" w:date="2014-06-09T18:43:00Z">
              <w:rPr/>
            </w:rPrChange>
          </w:rPr>
          <w:t xml:space="preserve"> )</w:t>
        </w:r>
        <w:proofErr w:type="gramEnd"/>
        <w:r w:rsidRPr="00DF4DCE">
          <w:rPr>
            <w:sz w:val="18"/>
            <w:rPrChange w:id="14686" w:author="shorny" w:date="2014-06-09T18:43:00Z">
              <w:rPr/>
            </w:rPrChange>
          </w:rPr>
          <w:t xml:space="preserve"> ;</w:t>
        </w:r>
      </w:ins>
    </w:p>
    <w:p w14:paraId="193E192F" w14:textId="77777777" w:rsidR="00DF4DCE" w:rsidRPr="00DF4DCE" w:rsidRDefault="00DF4DCE">
      <w:pPr>
        <w:pStyle w:val="HTMLPreformatted"/>
        <w:divId w:val="605889992"/>
        <w:rPr>
          <w:ins w:id="14687" w:author="shorny" w:date="2014-06-09T18:42:00Z"/>
          <w:sz w:val="18"/>
          <w:rPrChange w:id="14688" w:author="shorny" w:date="2014-06-09T18:43:00Z">
            <w:rPr>
              <w:ins w:id="14689" w:author="shorny" w:date="2014-06-09T18:42:00Z"/>
            </w:rPr>
          </w:rPrChange>
        </w:rPr>
      </w:pPr>
    </w:p>
    <w:p w14:paraId="7E58E9E0" w14:textId="77777777" w:rsidR="00DF4DCE" w:rsidRPr="00DF4DCE" w:rsidRDefault="00DF4DCE">
      <w:pPr>
        <w:pStyle w:val="HTMLPreformatted"/>
        <w:divId w:val="605889992"/>
        <w:rPr>
          <w:ins w:id="14690" w:author="shorny" w:date="2014-06-09T18:42:00Z"/>
          <w:sz w:val="18"/>
          <w:rPrChange w:id="14691" w:author="shorny" w:date="2014-06-09T18:43:00Z">
            <w:rPr>
              <w:ins w:id="14692" w:author="shorny" w:date="2014-06-09T18:42:00Z"/>
            </w:rPr>
          </w:rPrChange>
        </w:rPr>
      </w:pPr>
    </w:p>
    <w:p w14:paraId="3411335B" w14:textId="77777777" w:rsidR="00DF4DCE" w:rsidRPr="00DF4DCE" w:rsidRDefault="00DF4DCE">
      <w:pPr>
        <w:pStyle w:val="HTMLPreformatted"/>
        <w:divId w:val="605889992"/>
        <w:rPr>
          <w:ins w:id="14693" w:author="shorny" w:date="2014-06-09T18:42:00Z"/>
          <w:rStyle w:val="comment1"/>
          <w:sz w:val="18"/>
          <w:rPrChange w:id="14694" w:author="shorny" w:date="2014-06-09T18:43:00Z">
            <w:rPr>
              <w:ins w:id="14695" w:author="shorny" w:date="2014-06-09T18:42:00Z"/>
              <w:rStyle w:val="comment1"/>
            </w:rPr>
          </w:rPrChange>
        </w:rPr>
      </w:pPr>
      <w:ins w:id="14696" w:author="shorny" w:date="2014-06-09T18:42:00Z">
        <w:r w:rsidRPr="00DF4DCE">
          <w:rPr>
            <w:rStyle w:val="comment1"/>
            <w:sz w:val="18"/>
            <w:rPrChange w:id="14697" w:author="shorny" w:date="2014-06-09T18:43:00Z">
              <w:rPr>
                <w:rStyle w:val="comment1"/>
              </w:rPr>
            </w:rPrChange>
          </w:rPr>
          <w:t>-- -----------------------------------------------------------------------------</w:t>
        </w:r>
      </w:ins>
    </w:p>
    <w:p w14:paraId="12EC0300" w14:textId="77777777" w:rsidR="00DF4DCE" w:rsidRPr="00DF4DCE" w:rsidRDefault="00DF4DCE">
      <w:pPr>
        <w:pStyle w:val="HTMLPreformatted"/>
        <w:divId w:val="605889992"/>
        <w:rPr>
          <w:ins w:id="14698" w:author="shorny" w:date="2014-06-09T18:42:00Z"/>
          <w:rStyle w:val="comment1"/>
          <w:sz w:val="18"/>
          <w:rPrChange w:id="14699" w:author="shorny" w:date="2014-06-09T18:43:00Z">
            <w:rPr>
              <w:ins w:id="14700" w:author="shorny" w:date="2014-06-09T18:42:00Z"/>
              <w:rStyle w:val="comment1"/>
            </w:rPr>
          </w:rPrChange>
        </w:rPr>
      </w:pPr>
      <w:ins w:id="14701" w:author="shorny" w:date="2014-06-09T18:42:00Z">
        <w:r w:rsidRPr="00DF4DCE">
          <w:rPr>
            <w:rStyle w:val="comment1"/>
            <w:sz w:val="18"/>
            <w:rPrChange w:id="14702" w:author="shorny" w:date="2014-06-09T18:43:00Z">
              <w:rPr>
                <w:rStyle w:val="comment1"/>
              </w:rPr>
            </w:rPrChange>
          </w:rPr>
          <w:t>-- DocumentType</w:t>
        </w:r>
      </w:ins>
    </w:p>
    <w:p w14:paraId="033BE1C8" w14:textId="77777777" w:rsidR="00DF4DCE" w:rsidRPr="00DF4DCE" w:rsidRDefault="00DF4DCE">
      <w:pPr>
        <w:pStyle w:val="HTMLPreformatted"/>
        <w:divId w:val="605889992"/>
        <w:rPr>
          <w:ins w:id="14703" w:author="shorny" w:date="2014-06-09T18:42:00Z"/>
          <w:sz w:val="18"/>
          <w:rPrChange w:id="14704" w:author="shorny" w:date="2014-06-09T18:43:00Z">
            <w:rPr>
              <w:ins w:id="14705" w:author="shorny" w:date="2014-06-09T18:42:00Z"/>
            </w:rPr>
          </w:rPrChange>
        </w:rPr>
      </w:pPr>
      <w:ins w:id="14706" w:author="shorny" w:date="2014-06-09T18:42:00Z">
        <w:r w:rsidRPr="00DF4DCE">
          <w:rPr>
            <w:rStyle w:val="keyword1"/>
            <w:sz w:val="18"/>
            <w:rPrChange w:id="14707" w:author="shorny" w:date="2014-06-09T18:43:00Z">
              <w:rPr>
                <w:rStyle w:val="keyword1"/>
              </w:rPr>
            </w:rPrChange>
          </w:rPr>
          <w:t>INSERT</w:t>
        </w:r>
        <w:r w:rsidRPr="00DF4DCE">
          <w:rPr>
            <w:sz w:val="18"/>
            <w:rPrChange w:id="14708" w:author="shorny" w:date="2014-06-09T18:43:00Z">
              <w:rPr/>
            </w:rPrChange>
          </w:rPr>
          <w:t xml:space="preserve"> </w:t>
        </w:r>
        <w:r w:rsidRPr="00DF4DCE">
          <w:rPr>
            <w:rStyle w:val="keyword1"/>
            <w:sz w:val="18"/>
            <w:rPrChange w:id="14709" w:author="shorny" w:date="2014-06-09T18:43:00Z">
              <w:rPr>
                <w:rStyle w:val="keyword1"/>
              </w:rPr>
            </w:rPrChange>
          </w:rPr>
          <w:t>INTO</w:t>
        </w:r>
        <w:r w:rsidRPr="00DF4DCE">
          <w:rPr>
            <w:sz w:val="18"/>
            <w:rPrChange w:id="14710" w:author="shorny" w:date="2014-06-09T18:43:00Z">
              <w:rPr/>
            </w:rPrChange>
          </w:rPr>
          <w:t xml:space="preserve"> `Document </w:t>
        </w:r>
        <w:r w:rsidRPr="00DF4DCE">
          <w:rPr>
            <w:rStyle w:val="keyword1"/>
            <w:sz w:val="18"/>
            <w:rPrChange w:id="14711" w:author="shorny" w:date="2014-06-09T18:43:00Z">
              <w:rPr>
                <w:rStyle w:val="keyword1"/>
              </w:rPr>
            </w:rPrChange>
          </w:rPr>
          <w:t>Type</w:t>
        </w:r>
        <w:r w:rsidRPr="00DF4DCE">
          <w:rPr>
            <w:sz w:val="18"/>
            <w:rPrChange w:id="14712" w:author="shorny" w:date="2014-06-09T18:43:00Z">
              <w:rPr/>
            </w:rPrChange>
          </w:rPr>
          <w:t xml:space="preserve">` (DocTypeID, </w:t>
        </w:r>
        <w:r w:rsidRPr="00DF4DCE">
          <w:rPr>
            <w:rStyle w:val="keyword1"/>
            <w:sz w:val="18"/>
            <w:rPrChange w:id="14713" w:author="shorny" w:date="2014-06-09T18:43:00Z">
              <w:rPr>
                <w:rStyle w:val="keyword1"/>
              </w:rPr>
            </w:rPrChange>
          </w:rPr>
          <w:t>Type</w:t>
        </w:r>
        <w:r w:rsidRPr="00DF4DCE">
          <w:rPr>
            <w:sz w:val="18"/>
            <w:rPrChange w:id="14714" w:author="shorny" w:date="2014-06-09T18:43:00Z">
              <w:rPr/>
            </w:rPrChange>
          </w:rPr>
          <w:t>, Description)</w:t>
        </w:r>
      </w:ins>
    </w:p>
    <w:p w14:paraId="2B5173C6" w14:textId="77777777" w:rsidR="00DF4DCE" w:rsidRPr="00DF4DCE" w:rsidRDefault="00DF4DCE">
      <w:pPr>
        <w:pStyle w:val="HTMLPreformatted"/>
        <w:divId w:val="605889992"/>
        <w:rPr>
          <w:ins w:id="14715" w:author="shorny" w:date="2014-06-09T18:42:00Z"/>
          <w:sz w:val="18"/>
          <w:rPrChange w:id="14716" w:author="shorny" w:date="2014-06-09T18:43:00Z">
            <w:rPr>
              <w:ins w:id="14717" w:author="shorny" w:date="2014-06-09T18:42:00Z"/>
            </w:rPr>
          </w:rPrChange>
        </w:rPr>
      </w:pPr>
      <w:ins w:id="14718" w:author="shorny" w:date="2014-06-09T18:42:00Z">
        <w:r w:rsidRPr="00DF4DCE">
          <w:rPr>
            <w:rStyle w:val="keyword1"/>
            <w:sz w:val="18"/>
            <w:rPrChange w:id="14719" w:author="shorny" w:date="2014-06-09T18:43:00Z">
              <w:rPr>
                <w:rStyle w:val="keyword1"/>
              </w:rPr>
            </w:rPrChange>
          </w:rPr>
          <w:t>VALUES</w:t>
        </w:r>
        <w:r w:rsidRPr="00DF4DCE">
          <w:rPr>
            <w:sz w:val="18"/>
            <w:rPrChange w:id="14720" w:author="shorny" w:date="2014-06-09T18:43:00Z">
              <w:rPr/>
            </w:rPrChange>
          </w:rPr>
          <w:t xml:space="preserve"> (20000, </w:t>
        </w:r>
        <w:r w:rsidRPr="00DF4DCE">
          <w:rPr>
            <w:rStyle w:val="string1"/>
            <w:sz w:val="18"/>
            <w:rPrChange w:id="14721" w:author="shorny" w:date="2014-06-09T18:43:00Z">
              <w:rPr>
                <w:rStyle w:val="string1"/>
              </w:rPr>
            </w:rPrChange>
          </w:rPr>
          <w:t>'application'</w:t>
        </w:r>
        <w:r w:rsidRPr="00DF4DCE">
          <w:rPr>
            <w:sz w:val="18"/>
            <w:rPrChange w:id="14722" w:author="shorny" w:date="2014-06-09T18:43:00Z">
              <w:rPr/>
            </w:rPrChange>
          </w:rPr>
          <w:t xml:space="preserve">, </w:t>
        </w:r>
        <w:r w:rsidRPr="00DF4DCE">
          <w:rPr>
            <w:rStyle w:val="string1"/>
            <w:sz w:val="18"/>
            <w:rPrChange w:id="14723" w:author="shorny" w:date="2014-06-09T18:43:00Z">
              <w:rPr>
                <w:rStyle w:val="string1"/>
              </w:rPr>
            </w:rPrChange>
          </w:rPr>
          <w:t>'A completed RHD application form.'</w:t>
        </w:r>
        <w:proofErr w:type="gramStart"/>
        <w:r w:rsidRPr="00DF4DCE">
          <w:rPr>
            <w:sz w:val="18"/>
            <w:rPrChange w:id="14724" w:author="shorny" w:date="2014-06-09T18:43:00Z">
              <w:rPr/>
            </w:rPrChange>
          </w:rPr>
          <w:t>) ;</w:t>
        </w:r>
        <w:proofErr w:type="gramEnd"/>
      </w:ins>
    </w:p>
    <w:p w14:paraId="6ED33CA9" w14:textId="77777777" w:rsidR="00DF4DCE" w:rsidRPr="00DF4DCE" w:rsidRDefault="00DF4DCE">
      <w:pPr>
        <w:pStyle w:val="HTMLPreformatted"/>
        <w:divId w:val="605889992"/>
        <w:rPr>
          <w:ins w:id="14725" w:author="shorny" w:date="2014-06-09T18:42:00Z"/>
          <w:sz w:val="18"/>
          <w:rPrChange w:id="14726" w:author="shorny" w:date="2014-06-09T18:43:00Z">
            <w:rPr>
              <w:ins w:id="14727" w:author="shorny" w:date="2014-06-09T18:42:00Z"/>
            </w:rPr>
          </w:rPrChange>
        </w:rPr>
      </w:pPr>
    </w:p>
    <w:p w14:paraId="38CB060C" w14:textId="77777777" w:rsidR="00DF4DCE" w:rsidRPr="00DF4DCE" w:rsidRDefault="00DF4DCE">
      <w:pPr>
        <w:pStyle w:val="HTMLPreformatted"/>
        <w:divId w:val="605889992"/>
        <w:rPr>
          <w:ins w:id="14728" w:author="shorny" w:date="2014-06-09T18:42:00Z"/>
          <w:sz w:val="18"/>
          <w:rPrChange w:id="14729" w:author="shorny" w:date="2014-06-09T18:43:00Z">
            <w:rPr>
              <w:ins w:id="14730" w:author="shorny" w:date="2014-06-09T18:42:00Z"/>
            </w:rPr>
          </w:rPrChange>
        </w:rPr>
      </w:pPr>
      <w:ins w:id="14731" w:author="shorny" w:date="2014-06-09T18:42:00Z">
        <w:r w:rsidRPr="00DF4DCE">
          <w:rPr>
            <w:rStyle w:val="keyword1"/>
            <w:sz w:val="18"/>
            <w:rPrChange w:id="14732" w:author="shorny" w:date="2014-06-09T18:43:00Z">
              <w:rPr>
                <w:rStyle w:val="keyword1"/>
              </w:rPr>
            </w:rPrChange>
          </w:rPr>
          <w:t>INSERT</w:t>
        </w:r>
        <w:r w:rsidRPr="00DF4DCE">
          <w:rPr>
            <w:sz w:val="18"/>
            <w:rPrChange w:id="14733" w:author="shorny" w:date="2014-06-09T18:43:00Z">
              <w:rPr/>
            </w:rPrChange>
          </w:rPr>
          <w:t xml:space="preserve"> </w:t>
        </w:r>
        <w:r w:rsidRPr="00DF4DCE">
          <w:rPr>
            <w:rStyle w:val="keyword1"/>
            <w:sz w:val="18"/>
            <w:rPrChange w:id="14734" w:author="shorny" w:date="2014-06-09T18:43:00Z">
              <w:rPr>
                <w:rStyle w:val="keyword1"/>
              </w:rPr>
            </w:rPrChange>
          </w:rPr>
          <w:t>INTO</w:t>
        </w:r>
        <w:r w:rsidRPr="00DF4DCE">
          <w:rPr>
            <w:sz w:val="18"/>
            <w:rPrChange w:id="14735" w:author="shorny" w:date="2014-06-09T18:43:00Z">
              <w:rPr/>
            </w:rPrChange>
          </w:rPr>
          <w:t xml:space="preserve"> `Document </w:t>
        </w:r>
        <w:r w:rsidRPr="00DF4DCE">
          <w:rPr>
            <w:rStyle w:val="keyword1"/>
            <w:sz w:val="18"/>
            <w:rPrChange w:id="14736" w:author="shorny" w:date="2014-06-09T18:43:00Z">
              <w:rPr>
                <w:rStyle w:val="keyword1"/>
              </w:rPr>
            </w:rPrChange>
          </w:rPr>
          <w:t>Type</w:t>
        </w:r>
        <w:r w:rsidRPr="00DF4DCE">
          <w:rPr>
            <w:sz w:val="18"/>
            <w:rPrChange w:id="14737" w:author="shorny" w:date="2014-06-09T18:43:00Z">
              <w:rPr/>
            </w:rPrChange>
          </w:rPr>
          <w:t xml:space="preserve">` (DocTypeID, </w:t>
        </w:r>
        <w:r w:rsidRPr="00DF4DCE">
          <w:rPr>
            <w:rStyle w:val="keyword1"/>
            <w:sz w:val="18"/>
            <w:rPrChange w:id="14738" w:author="shorny" w:date="2014-06-09T18:43:00Z">
              <w:rPr>
                <w:rStyle w:val="keyword1"/>
              </w:rPr>
            </w:rPrChange>
          </w:rPr>
          <w:t>Type</w:t>
        </w:r>
        <w:r w:rsidRPr="00DF4DCE">
          <w:rPr>
            <w:sz w:val="18"/>
            <w:rPrChange w:id="14739" w:author="shorny" w:date="2014-06-09T18:43:00Z">
              <w:rPr/>
            </w:rPrChange>
          </w:rPr>
          <w:t>, Description)</w:t>
        </w:r>
      </w:ins>
    </w:p>
    <w:p w14:paraId="5FB3CE5A" w14:textId="77777777" w:rsidR="00DF4DCE" w:rsidRPr="00DF4DCE" w:rsidRDefault="00DF4DCE">
      <w:pPr>
        <w:pStyle w:val="HTMLPreformatted"/>
        <w:divId w:val="605889992"/>
        <w:rPr>
          <w:ins w:id="14740" w:author="shorny" w:date="2014-06-09T18:42:00Z"/>
          <w:sz w:val="18"/>
          <w:rPrChange w:id="14741" w:author="shorny" w:date="2014-06-09T18:43:00Z">
            <w:rPr>
              <w:ins w:id="14742" w:author="shorny" w:date="2014-06-09T18:42:00Z"/>
            </w:rPr>
          </w:rPrChange>
        </w:rPr>
      </w:pPr>
      <w:ins w:id="14743" w:author="shorny" w:date="2014-06-09T18:42:00Z">
        <w:r w:rsidRPr="00DF4DCE">
          <w:rPr>
            <w:rStyle w:val="keyword1"/>
            <w:sz w:val="18"/>
            <w:rPrChange w:id="14744" w:author="shorny" w:date="2014-06-09T18:43:00Z">
              <w:rPr>
                <w:rStyle w:val="keyword1"/>
              </w:rPr>
            </w:rPrChange>
          </w:rPr>
          <w:t>VALUES</w:t>
        </w:r>
        <w:r w:rsidRPr="00DF4DCE">
          <w:rPr>
            <w:sz w:val="18"/>
            <w:rPrChange w:id="14745" w:author="shorny" w:date="2014-06-09T18:43:00Z">
              <w:rPr/>
            </w:rPrChange>
          </w:rPr>
          <w:t xml:space="preserve"> (20001, </w:t>
        </w:r>
        <w:r w:rsidRPr="00DF4DCE">
          <w:rPr>
            <w:rStyle w:val="string1"/>
            <w:sz w:val="18"/>
            <w:rPrChange w:id="14746" w:author="shorny" w:date="2014-06-09T18:43:00Z">
              <w:rPr>
                <w:rStyle w:val="string1"/>
              </w:rPr>
            </w:rPrChange>
          </w:rPr>
          <w:t>'cv'</w:t>
        </w:r>
        <w:r w:rsidRPr="00DF4DCE">
          <w:rPr>
            <w:sz w:val="18"/>
            <w:rPrChange w:id="14747" w:author="shorny" w:date="2014-06-09T18:43:00Z">
              <w:rPr/>
            </w:rPrChange>
          </w:rPr>
          <w:t xml:space="preserve">, </w:t>
        </w:r>
        <w:r w:rsidRPr="00DF4DCE">
          <w:rPr>
            <w:rStyle w:val="string1"/>
            <w:sz w:val="18"/>
            <w:rPrChange w:id="14748" w:author="shorny" w:date="2014-06-09T18:43:00Z">
              <w:rPr>
                <w:rStyle w:val="string1"/>
              </w:rPr>
            </w:rPrChange>
          </w:rPr>
          <w:t>'CV'</w:t>
        </w:r>
        <w:proofErr w:type="gramStart"/>
        <w:r w:rsidRPr="00DF4DCE">
          <w:rPr>
            <w:sz w:val="18"/>
            <w:rPrChange w:id="14749" w:author="shorny" w:date="2014-06-09T18:43:00Z">
              <w:rPr/>
            </w:rPrChange>
          </w:rPr>
          <w:t>) ;</w:t>
        </w:r>
        <w:proofErr w:type="gramEnd"/>
      </w:ins>
    </w:p>
    <w:p w14:paraId="1000444A" w14:textId="77777777" w:rsidR="00DF4DCE" w:rsidRPr="00DF4DCE" w:rsidRDefault="00DF4DCE">
      <w:pPr>
        <w:pStyle w:val="HTMLPreformatted"/>
        <w:divId w:val="605889992"/>
        <w:rPr>
          <w:ins w:id="14750" w:author="shorny" w:date="2014-06-09T18:42:00Z"/>
          <w:sz w:val="18"/>
          <w:rPrChange w:id="14751" w:author="shorny" w:date="2014-06-09T18:43:00Z">
            <w:rPr>
              <w:ins w:id="14752" w:author="shorny" w:date="2014-06-09T18:42:00Z"/>
            </w:rPr>
          </w:rPrChange>
        </w:rPr>
      </w:pPr>
    </w:p>
    <w:p w14:paraId="75488C71" w14:textId="77777777" w:rsidR="00DF4DCE" w:rsidRPr="00DF4DCE" w:rsidRDefault="00DF4DCE">
      <w:pPr>
        <w:pStyle w:val="HTMLPreformatted"/>
        <w:divId w:val="605889992"/>
        <w:rPr>
          <w:ins w:id="14753" w:author="shorny" w:date="2014-06-09T18:42:00Z"/>
          <w:sz w:val="18"/>
          <w:rPrChange w:id="14754" w:author="shorny" w:date="2014-06-09T18:43:00Z">
            <w:rPr>
              <w:ins w:id="14755" w:author="shorny" w:date="2014-06-09T18:42:00Z"/>
            </w:rPr>
          </w:rPrChange>
        </w:rPr>
      </w:pPr>
      <w:ins w:id="14756" w:author="shorny" w:date="2014-06-09T18:42:00Z">
        <w:r w:rsidRPr="00DF4DCE">
          <w:rPr>
            <w:rStyle w:val="keyword1"/>
            <w:sz w:val="18"/>
            <w:rPrChange w:id="14757" w:author="shorny" w:date="2014-06-09T18:43:00Z">
              <w:rPr>
                <w:rStyle w:val="keyword1"/>
              </w:rPr>
            </w:rPrChange>
          </w:rPr>
          <w:t>INSERT</w:t>
        </w:r>
        <w:r w:rsidRPr="00DF4DCE">
          <w:rPr>
            <w:sz w:val="18"/>
            <w:rPrChange w:id="14758" w:author="shorny" w:date="2014-06-09T18:43:00Z">
              <w:rPr/>
            </w:rPrChange>
          </w:rPr>
          <w:t xml:space="preserve"> </w:t>
        </w:r>
        <w:r w:rsidRPr="00DF4DCE">
          <w:rPr>
            <w:rStyle w:val="keyword1"/>
            <w:sz w:val="18"/>
            <w:rPrChange w:id="14759" w:author="shorny" w:date="2014-06-09T18:43:00Z">
              <w:rPr>
                <w:rStyle w:val="keyword1"/>
              </w:rPr>
            </w:rPrChange>
          </w:rPr>
          <w:t>INTO</w:t>
        </w:r>
        <w:r w:rsidRPr="00DF4DCE">
          <w:rPr>
            <w:sz w:val="18"/>
            <w:rPrChange w:id="14760" w:author="shorny" w:date="2014-06-09T18:43:00Z">
              <w:rPr/>
            </w:rPrChange>
          </w:rPr>
          <w:t xml:space="preserve"> `Document </w:t>
        </w:r>
        <w:r w:rsidRPr="00DF4DCE">
          <w:rPr>
            <w:rStyle w:val="keyword1"/>
            <w:sz w:val="18"/>
            <w:rPrChange w:id="14761" w:author="shorny" w:date="2014-06-09T18:43:00Z">
              <w:rPr>
                <w:rStyle w:val="keyword1"/>
              </w:rPr>
            </w:rPrChange>
          </w:rPr>
          <w:t>Type</w:t>
        </w:r>
        <w:r w:rsidRPr="00DF4DCE">
          <w:rPr>
            <w:sz w:val="18"/>
            <w:rPrChange w:id="14762" w:author="shorny" w:date="2014-06-09T18:43:00Z">
              <w:rPr/>
            </w:rPrChange>
          </w:rPr>
          <w:t xml:space="preserve">` (DocTypeID, </w:t>
        </w:r>
        <w:r w:rsidRPr="00DF4DCE">
          <w:rPr>
            <w:rStyle w:val="keyword1"/>
            <w:sz w:val="18"/>
            <w:rPrChange w:id="14763" w:author="shorny" w:date="2014-06-09T18:43:00Z">
              <w:rPr>
                <w:rStyle w:val="keyword1"/>
              </w:rPr>
            </w:rPrChange>
          </w:rPr>
          <w:t>Type</w:t>
        </w:r>
        <w:r w:rsidRPr="00DF4DCE">
          <w:rPr>
            <w:sz w:val="18"/>
            <w:rPrChange w:id="14764" w:author="shorny" w:date="2014-06-09T18:43:00Z">
              <w:rPr/>
            </w:rPrChange>
          </w:rPr>
          <w:t>, Description)</w:t>
        </w:r>
      </w:ins>
    </w:p>
    <w:p w14:paraId="7B40C8C7" w14:textId="77777777" w:rsidR="00DF4DCE" w:rsidRPr="00DF4DCE" w:rsidRDefault="00DF4DCE">
      <w:pPr>
        <w:pStyle w:val="HTMLPreformatted"/>
        <w:divId w:val="605889992"/>
        <w:rPr>
          <w:ins w:id="14765" w:author="shorny" w:date="2014-06-09T18:42:00Z"/>
          <w:sz w:val="18"/>
          <w:rPrChange w:id="14766" w:author="shorny" w:date="2014-06-09T18:43:00Z">
            <w:rPr>
              <w:ins w:id="14767" w:author="shorny" w:date="2014-06-09T18:42:00Z"/>
            </w:rPr>
          </w:rPrChange>
        </w:rPr>
      </w:pPr>
      <w:ins w:id="14768" w:author="shorny" w:date="2014-06-09T18:42:00Z">
        <w:r w:rsidRPr="00DF4DCE">
          <w:rPr>
            <w:rStyle w:val="keyword1"/>
            <w:sz w:val="18"/>
            <w:rPrChange w:id="14769" w:author="shorny" w:date="2014-06-09T18:43:00Z">
              <w:rPr>
                <w:rStyle w:val="keyword1"/>
              </w:rPr>
            </w:rPrChange>
          </w:rPr>
          <w:t>VALUES</w:t>
        </w:r>
        <w:r w:rsidRPr="00DF4DCE">
          <w:rPr>
            <w:sz w:val="18"/>
            <w:rPrChange w:id="14770" w:author="shorny" w:date="2014-06-09T18:43:00Z">
              <w:rPr/>
            </w:rPrChange>
          </w:rPr>
          <w:t xml:space="preserve"> (20002, </w:t>
        </w:r>
        <w:r w:rsidRPr="00DF4DCE">
          <w:rPr>
            <w:rStyle w:val="string1"/>
            <w:sz w:val="18"/>
            <w:rPrChange w:id="14771" w:author="shorny" w:date="2014-06-09T18:43:00Z">
              <w:rPr>
                <w:rStyle w:val="string1"/>
              </w:rPr>
            </w:rPrChange>
          </w:rPr>
          <w:t>'resume'</w:t>
        </w:r>
        <w:r w:rsidRPr="00DF4DCE">
          <w:rPr>
            <w:sz w:val="18"/>
            <w:rPrChange w:id="14772" w:author="shorny" w:date="2014-06-09T18:43:00Z">
              <w:rPr/>
            </w:rPrChange>
          </w:rPr>
          <w:t xml:space="preserve">, </w:t>
        </w:r>
        <w:r w:rsidRPr="00DF4DCE">
          <w:rPr>
            <w:rStyle w:val="string1"/>
            <w:sz w:val="18"/>
            <w:rPrChange w:id="14773" w:author="shorny" w:date="2014-06-09T18:43:00Z">
              <w:rPr>
                <w:rStyle w:val="string1"/>
              </w:rPr>
            </w:rPrChange>
          </w:rPr>
          <w:t>'resume'</w:t>
        </w:r>
        <w:proofErr w:type="gramStart"/>
        <w:r w:rsidRPr="00DF4DCE">
          <w:rPr>
            <w:sz w:val="18"/>
            <w:rPrChange w:id="14774" w:author="shorny" w:date="2014-06-09T18:43:00Z">
              <w:rPr/>
            </w:rPrChange>
          </w:rPr>
          <w:t>) ;</w:t>
        </w:r>
        <w:proofErr w:type="gramEnd"/>
      </w:ins>
    </w:p>
    <w:p w14:paraId="7F63728D" w14:textId="77777777" w:rsidR="00DF4DCE" w:rsidRPr="00DF4DCE" w:rsidRDefault="00DF4DCE">
      <w:pPr>
        <w:pStyle w:val="HTMLPreformatted"/>
        <w:divId w:val="605889992"/>
        <w:rPr>
          <w:ins w:id="14775" w:author="shorny" w:date="2014-06-09T18:42:00Z"/>
          <w:sz w:val="18"/>
          <w:rPrChange w:id="14776" w:author="shorny" w:date="2014-06-09T18:43:00Z">
            <w:rPr>
              <w:ins w:id="14777" w:author="shorny" w:date="2014-06-09T18:42:00Z"/>
            </w:rPr>
          </w:rPrChange>
        </w:rPr>
      </w:pPr>
    </w:p>
    <w:p w14:paraId="252E7998" w14:textId="77777777" w:rsidR="00DF4DCE" w:rsidRPr="00DF4DCE" w:rsidRDefault="00DF4DCE">
      <w:pPr>
        <w:pStyle w:val="HTMLPreformatted"/>
        <w:divId w:val="605889992"/>
        <w:rPr>
          <w:ins w:id="14778" w:author="shorny" w:date="2014-06-09T18:42:00Z"/>
          <w:sz w:val="18"/>
          <w:rPrChange w:id="14779" w:author="shorny" w:date="2014-06-09T18:43:00Z">
            <w:rPr>
              <w:ins w:id="14780" w:author="shorny" w:date="2014-06-09T18:42:00Z"/>
            </w:rPr>
          </w:rPrChange>
        </w:rPr>
      </w:pPr>
      <w:ins w:id="14781" w:author="shorny" w:date="2014-06-09T18:42:00Z">
        <w:r w:rsidRPr="00DF4DCE">
          <w:rPr>
            <w:rStyle w:val="keyword1"/>
            <w:sz w:val="18"/>
            <w:rPrChange w:id="14782" w:author="shorny" w:date="2014-06-09T18:43:00Z">
              <w:rPr>
                <w:rStyle w:val="keyword1"/>
              </w:rPr>
            </w:rPrChange>
          </w:rPr>
          <w:t>INSERT</w:t>
        </w:r>
        <w:r w:rsidRPr="00DF4DCE">
          <w:rPr>
            <w:sz w:val="18"/>
            <w:rPrChange w:id="14783" w:author="shorny" w:date="2014-06-09T18:43:00Z">
              <w:rPr/>
            </w:rPrChange>
          </w:rPr>
          <w:t xml:space="preserve"> </w:t>
        </w:r>
        <w:r w:rsidRPr="00DF4DCE">
          <w:rPr>
            <w:rStyle w:val="keyword1"/>
            <w:sz w:val="18"/>
            <w:rPrChange w:id="14784" w:author="shorny" w:date="2014-06-09T18:43:00Z">
              <w:rPr>
                <w:rStyle w:val="keyword1"/>
              </w:rPr>
            </w:rPrChange>
          </w:rPr>
          <w:t>INTO</w:t>
        </w:r>
        <w:r w:rsidRPr="00DF4DCE">
          <w:rPr>
            <w:sz w:val="18"/>
            <w:rPrChange w:id="14785" w:author="shorny" w:date="2014-06-09T18:43:00Z">
              <w:rPr/>
            </w:rPrChange>
          </w:rPr>
          <w:t xml:space="preserve"> `Document </w:t>
        </w:r>
        <w:r w:rsidRPr="00DF4DCE">
          <w:rPr>
            <w:rStyle w:val="keyword1"/>
            <w:sz w:val="18"/>
            <w:rPrChange w:id="14786" w:author="shorny" w:date="2014-06-09T18:43:00Z">
              <w:rPr>
                <w:rStyle w:val="keyword1"/>
              </w:rPr>
            </w:rPrChange>
          </w:rPr>
          <w:t>Type</w:t>
        </w:r>
        <w:r w:rsidRPr="00DF4DCE">
          <w:rPr>
            <w:sz w:val="18"/>
            <w:rPrChange w:id="14787" w:author="shorny" w:date="2014-06-09T18:43:00Z">
              <w:rPr/>
            </w:rPrChange>
          </w:rPr>
          <w:t xml:space="preserve">` (DocTypeID, </w:t>
        </w:r>
        <w:r w:rsidRPr="00DF4DCE">
          <w:rPr>
            <w:rStyle w:val="keyword1"/>
            <w:sz w:val="18"/>
            <w:rPrChange w:id="14788" w:author="shorny" w:date="2014-06-09T18:43:00Z">
              <w:rPr>
                <w:rStyle w:val="keyword1"/>
              </w:rPr>
            </w:rPrChange>
          </w:rPr>
          <w:t>Type</w:t>
        </w:r>
        <w:r w:rsidRPr="00DF4DCE">
          <w:rPr>
            <w:sz w:val="18"/>
            <w:rPrChange w:id="14789" w:author="shorny" w:date="2014-06-09T18:43:00Z">
              <w:rPr/>
            </w:rPrChange>
          </w:rPr>
          <w:t>, Description)</w:t>
        </w:r>
      </w:ins>
    </w:p>
    <w:p w14:paraId="02FB8521" w14:textId="77777777" w:rsidR="00DF4DCE" w:rsidRPr="00DF4DCE" w:rsidRDefault="00DF4DCE">
      <w:pPr>
        <w:pStyle w:val="HTMLPreformatted"/>
        <w:divId w:val="605889992"/>
        <w:rPr>
          <w:ins w:id="14790" w:author="shorny" w:date="2014-06-09T18:42:00Z"/>
          <w:sz w:val="18"/>
          <w:rPrChange w:id="14791" w:author="shorny" w:date="2014-06-09T18:43:00Z">
            <w:rPr>
              <w:ins w:id="14792" w:author="shorny" w:date="2014-06-09T18:42:00Z"/>
            </w:rPr>
          </w:rPrChange>
        </w:rPr>
      </w:pPr>
      <w:ins w:id="14793" w:author="shorny" w:date="2014-06-09T18:42:00Z">
        <w:r w:rsidRPr="00DF4DCE">
          <w:rPr>
            <w:rStyle w:val="keyword1"/>
            <w:sz w:val="18"/>
            <w:rPrChange w:id="14794" w:author="shorny" w:date="2014-06-09T18:43:00Z">
              <w:rPr>
                <w:rStyle w:val="keyword1"/>
              </w:rPr>
            </w:rPrChange>
          </w:rPr>
          <w:t>VALUES</w:t>
        </w:r>
        <w:r w:rsidRPr="00DF4DCE">
          <w:rPr>
            <w:sz w:val="18"/>
            <w:rPrChange w:id="14795" w:author="shorny" w:date="2014-06-09T18:43:00Z">
              <w:rPr/>
            </w:rPrChange>
          </w:rPr>
          <w:t xml:space="preserve"> (20003, </w:t>
        </w:r>
        <w:r w:rsidRPr="00DF4DCE">
          <w:rPr>
            <w:rStyle w:val="string1"/>
            <w:sz w:val="18"/>
            <w:rPrChange w:id="14796" w:author="shorny" w:date="2014-06-09T18:43:00Z">
              <w:rPr>
                <w:rStyle w:val="string1"/>
              </w:rPr>
            </w:rPrChange>
          </w:rPr>
          <w:t>'faculty_assessment_memo'</w:t>
        </w:r>
        <w:r w:rsidRPr="00DF4DCE">
          <w:rPr>
            <w:sz w:val="18"/>
            <w:rPrChange w:id="14797" w:author="shorny" w:date="2014-06-09T18:43:00Z">
              <w:rPr/>
            </w:rPrChange>
          </w:rPr>
          <w:t xml:space="preserve">, </w:t>
        </w:r>
        <w:r w:rsidRPr="00DF4DCE">
          <w:rPr>
            <w:rStyle w:val="string1"/>
            <w:sz w:val="18"/>
            <w:rPrChange w:id="14798" w:author="shorny" w:date="2014-06-09T18:43:00Z">
              <w:rPr>
                <w:rStyle w:val="string1"/>
              </w:rPr>
            </w:rPrChange>
          </w:rPr>
          <w:t>'Faculty assessment memo'</w:t>
        </w:r>
        <w:proofErr w:type="gramStart"/>
        <w:r w:rsidRPr="00DF4DCE">
          <w:rPr>
            <w:sz w:val="18"/>
            <w:rPrChange w:id="14799" w:author="shorny" w:date="2014-06-09T18:43:00Z">
              <w:rPr/>
            </w:rPrChange>
          </w:rPr>
          <w:t>) ;</w:t>
        </w:r>
        <w:proofErr w:type="gramEnd"/>
      </w:ins>
    </w:p>
    <w:p w14:paraId="062EEC5A" w14:textId="77777777" w:rsidR="00DF4DCE" w:rsidRPr="00DF4DCE" w:rsidRDefault="00DF4DCE">
      <w:pPr>
        <w:pStyle w:val="HTMLPreformatted"/>
        <w:divId w:val="605889992"/>
        <w:rPr>
          <w:ins w:id="14800" w:author="shorny" w:date="2014-06-09T18:42:00Z"/>
          <w:sz w:val="18"/>
          <w:rPrChange w:id="14801" w:author="shorny" w:date="2014-06-09T18:43:00Z">
            <w:rPr>
              <w:ins w:id="14802" w:author="shorny" w:date="2014-06-09T18:42:00Z"/>
            </w:rPr>
          </w:rPrChange>
        </w:rPr>
      </w:pPr>
    </w:p>
    <w:p w14:paraId="512DF65D" w14:textId="77777777" w:rsidR="00DF4DCE" w:rsidRPr="00DF4DCE" w:rsidRDefault="00DF4DCE">
      <w:pPr>
        <w:pStyle w:val="HTMLPreformatted"/>
        <w:divId w:val="605889992"/>
        <w:rPr>
          <w:ins w:id="14803" w:author="shorny" w:date="2014-06-09T18:42:00Z"/>
          <w:sz w:val="18"/>
          <w:rPrChange w:id="14804" w:author="shorny" w:date="2014-06-09T18:43:00Z">
            <w:rPr>
              <w:ins w:id="14805" w:author="shorny" w:date="2014-06-09T18:42:00Z"/>
            </w:rPr>
          </w:rPrChange>
        </w:rPr>
      </w:pPr>
      <w:ins w:id="14806" w:author="shorny" w:date="2014-06-09T18:42:00Z">
        <w:r w:rsidRPr="00DF4DCE">
          <w:rPr>
            <w:rStyle w:val="keyword1"/>
            <w:sz w:val="18"/>
            <w:rPrChange w:id="14807" w:author="shorny" w:date="2014-06-09T18:43:00Z">
              <w:rPr>
                <w:rStyle w:val="keyword1"/>
              </w:rPr>
            </w:rPrChange>
          </w:rPr>
          <w:t>INSERT</w:t>
        </w:r>
        <w:r w:rsidRPr="00DF4DCE">
          <w:rPr>
            <w:sz w:val="18"/>
            <w:rPrChange w:id="14808" w:author="shorny" w:date="2014-06-09T18:43:00Z">
              <w:rPr/>
            </w:rPrChange>
          </w:rPr>
          <w:t xml:space="preserve"> </w:t>
        </w:r>
        <w:r w:rsidRPr="00DF4DCE">
          <w:rPr>
            <w:rStyle w:val="keyword1"/>
            <w:sz w:val="18"/>
            <w:rPrChange w:id="14809" w:author="shorny" w:date="2014-06-09T18:43:00Z">
              <w:rPr>
                <w:rStyle w:val="keyword1"/>
              </w:rPr>
            </w:rPrChange>
          </w:rPr>
          <w:t>INTO</w:t>
        </w:r>
        <w:r w:rsidRPr="00DF4DCE">
          <w:rPr>
            <w:sz w:val="18"/>
            <w:rPrChange w:id="14810" w:author="shorny" w:date="2014-06-09T18:43:00Z">
              <w:rPr/>
            </w:rPrChange>
          </w:rPr>
          <w:t xml:space="preserve"> `Document </w:t>
        </w:r>
        <w:r w:rsidRPr="00DF4DCE">
          <w:rPr>
            <w:rStyle w:val="keyword1"/>
            <w:sz w:val="18"/>
            <w:rPrChange w:id="14811" w:author="shorny" w:date="2014-06-09T18:43:00Z">
              <w:rPr>
                <w:rStyle w:val="keyword1"/>
              </w:rPr>
            </w:rPrChange>
          </w:rPr>
          <w:t>Type</w:t>
        </w:r>
        <w:r w:rsidRPr="00DF4DCE">
          <w:rPr>
            <w:sz w:val="18"/>
            <w:rPrChange w:id="14812" w:author="shorny" w:date="2014-06-09T18:43:00Z">
              <w:rPr/>
            </w:rPrChange>
          </w:rPr>
          <w:t xml:space="preserve">` (DocTypeID, </w:t>
        </w:r>
        <w:r w:rsidRPr="00DF4DCE">
          <w:rPr>
            <w:rStyle w:val="keyword1"/>
            <w:sz w:val="18"/>
            <w:rPrChange w:id="14813" w:author="shorny" w:date="2014-06-09T18:43:00Z">
              <w:rPr>
                <w:rStyle w:val="keyword1"/>
              </w:rPr>
            </w:rPrChange>
          </w:rPr>
          <w:t>Type</w:t>
        </w:r>
        <w:r w:rsidRPr="00DF4DCE">
          <w:rPr>
            <w:sz w:val="18"/>
            <w:rPrChange w:id="14814" w:author="shorny" w:date="2014-06-09T18:43:00Z">
              <w:rPr/>
            </w:rPrChange>
          </w:rPr>
          <w:t>, Description)</w:t>
        </w:r>
      </w:ins>
    </w:p>
    <w:p w14:paraId="6B512B10" w14:textId="77777777" w:rsidR="00DF4DCE" w:rsidRPr="00DF4DCE" w:rsidRDefault="00DF4DCE">
      <w:pPr>
        <w:pStyle w:val="HTMLPreformatted"/>
        <w:divId w:val="605889992"/>
        <w:rPr>
          <w:ins w:id="14815" w:author="shorny" w:date="2014-06-09T18:42:00Z"/>
          <w:sz w:val="18"/>
          <w:rPrChange w:id="14816" w:author="shorny" w:date="2014-06-09T18:43:00Z">
            <w:rPr>
              <w:ins w:id="14817" w:author="shorny" w:date="2014-06-09T18:42:00Z"/>
            </w:rPr>
          </w:rPrChange>
        </w:rPr>
      </w:pPr>
      <w:ins w:id="14818" w:author="shorny" w:date="2014-06-09T18:42:00Z">
        <w:r w:rsidRPr="00DF4DCE">
          <w:rPr>
            <w:rStyle w:val="keyword1"/>
            <w:sz w:val="18"/>
            <w:rPrChange w:id="14819" w:author="shorny" w:date="2014-06-09T18:43:00Z">
              <w:rPr>
                <w:rStyle w:val="keyword1"/>
              </w:rPr>
            </w:rPrChange>
          </w:rPr>
          <w:t>VALUES</w:t>
        </w:r>
        <w:r w:rsidRPr="00DF4DCE">
          <w:rPr>
            <w:sz w:val="18"/>
            <w:rPrChange w:id="14820" w:author="shorny" w:date="2014-06-09T18:43:00Z">
              <w:rPr/>
            </w:rPrChange>
          </w:rPr>
          <w:t xml:space="preserve"> (20004, </w:t>
        </w:r>
        <w:r w:rsidRPr="00DF4DCE">
          <w:rPr>
            <w:rStyle w:val="string1"/>
            <w:sz w:val="18"/>
            <w:rPrChange w:id="14821" w:author="shorny" w:date="2014-06-09T18:43:00Z">
              <w:rPr>
                <w:rStyle w:val="string1"/>
              </w:rPr>
            </w:rPrChange>
          </w:rPr>
          <w:t>'certificate'</w:t>
        </w:r>
        <w:r w:rsidRPr="00DF4DCE">
          <w:rPr>
            <w:sz w:val="18"/>
            <w:rPrChange w:id="14822" w:author="shorny" w:date="2014-06-09T18:43:00Z">
              <w:rPr/>
            </w:rPrChange>
          </w:rPr>
          <w:t xml:space="preserve">, </w:t>
        </w:r>
        <w:r w:rsidRPr="00DF4DCE">
          <w:rPr>
            <w:rStyle w:val="string1"/>
            <w:sz w:val="18"/>
            <w:rPrChange w:id="14823" w:author="shorny" w:date="2014-06-09T18:43:00Z">
              <w:rPr>
                <w:rStyle w:val="string1"/>
              </w:rPr>
            </w:rPrChange>
          </w:rPr>
          <w:t>'A certificate of a previous degree.'</w:t>
        </w:r>
        <w:proofErr w:type="gramStart"/>
        <w:r w:rsidRPr="00DF4DCE">
          <w:rPr>
            <w:sz w:val="18"/>
            <w:rPrChange w:id="14824" w:author="shorny" w:date="2014-06-09T18:43:00Z">
              <w:rPr/>
            </w:rPrChange>
          </w:rPr>
          <w:t>) ;</w:t>
        </w:r>
        <w:proofErr w:type="gramEnd"/>
      </w:ins>
    </w:p>
    <w:p w14:paraId="23EE02D8" w14:textId="77777777" w:rsidR="00DF4DCE" w:rsidRPr="00DF4DCE" w:rsidRDefault="00DF4DCE">
      <w:pPr>
        <w:pStyle w:val="HTMLPreformatted"/>
        <w:divId w:val="605889992"/>
        <w:rPr>
          <w:ins w:id="14825" w:author="shorny" w:date="2014-06-09T18:42:00Z"/>
          <w:sz w:val="18"/>
          <w:rPrChange w:id="14826" w:author="shorny" w:date="2014-06-09T18:43:00Z">
            <w:rPr>
              <w:ins w:id="14827" w:author="shorny" w:date="2014-06-09T18:42:00Z"/>
            </w:rPr>
          </w:rPrChange>
        </w:rPr>
      </w:pPr>
    </w:p>
    <w:p w14:paraId="7CEFDFDF" w14:textId="77777777" w:rsidR="00DF4DCE" w:rsidRPr="00DF4DCE" w:rsidRDefault="00DF4DCE">
      <w:pPr>
        <w:pStyle w:val="HTMLPreformatted"/>
        <w:divId w:val="605889992"/>
        <w:rPr>
          <w:ins w:id="14828" w:author="shorny" w:date="2014-06-09T18:42:00Z"/>
          <w:sz w:val="18"/>
          <w:rPrChange w:id="14829" w:author="shorny" w:date="2014-06-09T18:43:00Z">
            <w:rPr>
              <w:ins w:id="14830" w:author="shorny" w:date="2014-06-09T18:42:00Z"/>
            </w:rPr>
          </w:rPrChange>
        </w:rPr>
      </w:pPr>
      <w:ins w:id="14831" w:author="shorny" w:date="2014-06-09T18:42:00Z">
        <w:r w:rsidRPr="00DF4DCE">
          <w:rPr>
            <w:rStyle w:val="keyword1"/>
            <w:sz w:val="18"/>
            <w:rPrChange w:id="14832" w:author="shorny" w:date="2014-06-09T18:43:00Z">
              <w:rPr>
                <w:rStyle w:val="keyword1"/>
              </w:rPr>
            </w:rPrChange>
          </w:rPr>
          <w:t>INSERT</w:t>
        </w:r>
        <w:r w:rsidRPr="00DF4DCE">
          <w:rPr>
            <w:sz w:val="18"/>
            <w:rPrChange w:id="14833" w:author="shorny" w:date="2014-06-09T18:43:00Z">
              <w:rPr/>
            </w:rPrChange>
          </w:rPr>
          <w:t xml:space="preserve"> </w:t>
        </w:r>
        <w:r w:rsidRPr="00DF4DCE">
          <w:rPr>
            <w:rStyle w:val="keyword1"/>
            <w:sz w:val="18"/>
            <w:rPrChange w:id="14834" w:author="shorny" w:date="2014-06-09T18:43:00Z">
              <w:rPr>
                <w:rStyle w:val="keyword1"/>
              </w:rPr>
            </w:rPrChange>
          </w:rPr>
          <w:t>INTO</w:t>
        </w:r>
        <w:r w:rsidRPr="00DF4DCE">
          <w:rPr>
            <w:sz w:val="18"/>
            <w:rPrChange w:id="14835" w:author="shorny" w:date="2014-06-09T18:43:00Z">
              <w:rPr/>
            </w:rPrChange>
          </w:rPr>
          <w:t xml:space="preserve"> `Document </w:t>
        </w:r>
        <w:r w:rsidRPr="00DF4DCE">
          <w:rPr>
            <w:rStyle w:val="keyword1"/>
            <w:sz w:val="18"/>
            <w:rPrChange w:id="14836" w:author="shorny" w:date="2014-06-09T18:43:00Z">
              <w:rPr>
                <w:rStyle w:val="keyword1"/>
              </w:rPr>
            </w:rPrChange>
          </w:rPr>
          <w:t>Type</w:t>
        </w:r>
        <w:r w:rsidRPr="00DF4DCE">
          <w:rPr>
            <w:sz w:val="18"/>
            <w:rPrChange w:id="14837" w:author="shorny" w:date="2014-06-09T18:43:00Z">
              <w:rPr/>
            </w:rPrChange>
          </w:rPr>
          <w:t xml:space="preserve">` (DocTypeID, </w:t>
        </w:r>
        <w:r w:rsidRPr="00DF4DCE">
          <w:rPr>
            <w:rStyle w:val="keyword1"/>
            <w:sz w:val="18"/>
            <w:rPrChange w:id="14838" w:author="shorny" w:date="2014-06-09T18:43:00Z">
              <w:rPr>
                <w:rStyle w:val="keyword1"/>
              </w:rPr>
            </w:rPrChange>
          </w:rPr>
          <w:t>Type</w:t>
        </w:r>
        <w:r w:rsidRPr="00DF4DCE">
          <w:rPr>
            <w:sz w:val="18"/>
            <w:rPrChange w:id="14839" w:author="shorny" w:date="2014-06-09T18:43:00Z">
              <w:rPr/>
            </w:rPrChange>
          </w:rPr>
          <w:t>, Description)</w:t>
        </w:r>
      </w:ins>
    </w:p>
    <w:p w14:paraId="196C7230" w14:textId="77777777" w:rsidR="00DF4DCE" w:rsidRPr="00DF4DCE" w:rsidRDefault="00DF4DCE">
      <w:pPr>
        <w:pStyle w:val="HTMLPreformatted"/>
        <w:divId w:val="605889992"/>
        <w:rPr>
          <w:ins w:id="14840" w:author="shorny" w:date="2014-06-09T18:42:00Z"/>
          <w:sz w:val="18"/>
          <w:rPrChange w:id="14841" w:author="shorny" w:date="2014-06-09T18:43:00Z">
            <w:rPr>
              <w:ins w:id="14842" w:author="shorny" w:date="2014-06-09T18:42:00Z"/>
            </w:rPr>
          </w:rPrChange>
        </w:rPr>
      </w:pPr>
      <w:ins w:id="14843" w:author="shorny" w:date="2014-06-09T18:42:00Z">
        <w:r w:rsidRPr="00DF4DCE">
          <w:rPr>
            <w:rStyle w:val="keyword1"/>
            <w:sz w:val="18"/>
            <w:rPrChange w:id="14844" w:author="shorny" w:date="2014-06-09T18:43:00Z">
              <w:rPr>
                <w:rStyle w:val="keyword1"/>
              </w:rPr>
            </w:rPrChange>
          </w:rPr>
          <w:t>VALUES</w:t>
        </w:r>
        <w:r w:rsidRPr="00DF4DCE">
          <w:rPr>
            <w:sz w:val="18"/>
            <w:rPrChange w:id="14845" w:author="shorny" w:date="2014-06-09T18:43:00Z">
              <w:rPr/>
            </w:rPrChange>
          </w:rPr>
          <w:t xml:space="preserve"> (20005, </w:t>
        </w:r>
        <w:r w:rsidRPr="00DF4DCE">
          <w:rPr>
            <w:rStyle w:val="string1"/>
            <w:sz w:val="18"/>
            <w:rPrChange w:id="14846" w:author="shorny" w:date="2014-06-09T18:43:00Z">
              <w:rPr>
                <w:rStyle w:val="string1"/>
              </w:rPr>
            </w:rPrChange>
          </w:rPr>
          <w:t>'transcript'</w:t>
        </w:r>
        <w:r w:rsidRPr="00DF4DCE">
          <w:rPr>
            <w:sz w:val="18"/>
            <w:rPrChange w:id="14847" w:author="shorny" w:date="2014-06-09T18:43:00Z">
              <w:rPr/>
            </w:rPrChange>
          </w:rPr>
          <w:t xml:space="preserve">, </w:t>
        </w:r>
        <w:r w:rsidRPr="00DF4DCE">
          <w:rPr>
            <w:rStyle w:val="string1"/>
            <w:sz w:val="18"/>
            <w:rPrChange w:id="14848" w:author="shorny" w:date="2014-06-09T18:43:00Z">
              <w:rPr>
                <w:rStyle w:val="string1"/>
              </w:rPr>
            </w:rPrChange>
          </w:rPr>
          <w:t>'An academic transcript of a previous degree.'</w:t>
        </w:r>
        <w:proofErr w:type="gramStart"/>
        <w:r w:rsidRPr="00DF4DCE">
          <w:rPr>
            <w:sz w:val="18"/>
            <w:rPrChange w:id="14849" w:author="shorny" w:date="2014-06-09T18:43:00Z">
              <w:rPr/>
            </w:rPrChange>
          </w:rPr>
          <w:t>) ;</w:t>
        </w:r>
        <w:proofErr w:type="gramEnd"/>
      </w:ins>
    </w:p>
    <w:p w14:paraId="70655ECC" w14:textId="77777777" w:rsidR="00DF4DCE" w:rsidRPr="00DF4DCE" w:rsidRDefault="00DF4DCE">
      <w:pPr>
        <w:pStyle w:val="HTMLPreformatted"/>
        <w:divId w:val="605889992"/>
        <w:rPr>
          <w:ins w:id="14850" w:author="shorny" w:date="2014-06-09T18:42:00Z"/>
          <w:sz w:val="18"/>
          <w:rPrChange w:id="14851" w:author="shorny" w:date="2014-06-09T18:43:00Z">
            <w:rPr>
              <w:ins w:id="14852" w:author="shorny" w:date="2014-06-09T18:42:00Z"/>
            </w:rPr>
          </w:rPrChange>
        </w:rPr>
      </w:pPr>
    </w:p>
    <w:p w14:paraId="7BF29D42" w14:textId="77777777" w:rsidR="00DF4DCE" w:rsidRPr="00DF4DCE" w:rsidRDefault="00DF4DCE">
      <w:pPr>
        <w:pStyle w:val="HTMLPreformatted"/>
        <w:divId w:val="605889992"/>
        <w:rPr>
          <w:ins w:id="14853" w:author="shorny" w:date="2014-06-09T18:42:00Z"/>
          <w:sz w:val="18"/>
          <w:rPrChange w:id="14854" w:author="shorny" w:date="2014-06-09T18:43:00Z">
            <w:rPr>
              <w:ins w:id="14855" w:author="shorny" w:date="2014-06-09T18:42:00Z"/>
            </w:rPr>
          </w:rPrChange>
        </w:rPr>
      </w:pPr>
      <w:ins w:id="14856" w:author="shorny" w:date="2014-06-09T18:42:00Z">
        <w:r w:rsidRPr="00DF4DCE">
          <w:rPr>
            <w:rStyle w:val="keyword1"/>
            <w:sz w:val="18"/>
            <w:rPrChange w:id="14857" w:author="shorny" w:date="2014-06-09T18:43:00Z">
              <w:rPr>
                <w:rStyle w:val="keyword1"/>
              </w:rPr>
            </w:rPrChange>
          </w:rPr>
          <w:t>INSERT</w:t>
        </w:r>
        <w:r w:rsidRPr="00DF4DCE">
          <w:rPr>
            <w:sz w:val="18"/>
            <w:rPrChange w:id="14858" w:author="shorny" w:date="2014-06-09T18:43:00Z">
              <w:rPr/>
            </w:rPrChange>
          </w:rPr>
          <w:t xml:space="preserve"> </w:t>
        </w:r>
        <w:r w:rsidRPr="00DF4DCE">
          <w:rPr>
            <w:rStyle w:val="keyword1"/>
            <w:sz w:val="18"/>
            <w:rPrChange w:id="14859" w:author="shorny" w:date="2014-06-09T18:43:00Z">
              <w:rPr>
                <w:rStyle w:val="keyword1"/>
              </w:rPr>
            </w:rPrChange>
          </w:rPr>
          <w:t>INTO</w:t>
        </w:r>
        <w:r w:rsidRPr="00DF4DCE">
          <w:rPr>
            <w:sz w:val="18"/>
            <w:rPrChange w:id="14860" w:author="shorny" w:date="2014-06-09T18:43:00Z">
              <w:rPr/>
            </w:rPrChange>
          </w:rPr>
          <w:t xml:space="preserve"> `Document </w:t>
        </w:r>
        <w:r w:rsidRPr="00DF4DCE">
          <w:rPr>
            <w:rStyle w:val="keyword1"/>
            <w:sz w:val="18"/>
            <w:rPrChange w:id="14861" w:author="shorny" w:date="2014-06-09T18:43:00Z">
              <w:rPr>
                <w:rStyle w:val="keyword1"/>
              </w:rPr>
            </w:rPrChange>
          </w:rPr>
          <w:t>Type</w:t>
        </w:r>
        <w:r w:rsidRPr="00DF4DCE">
          <w:rPr>
            <w:sz w:val="18"/>
            <w:rPrChange w:id="14862" w:author="shorny" w:date="2014-06-09T18:43:00Z">
              <w:rPr/>
            </w:rPrChange>
          </w:rPr>
          <w:t xml:space="preserve">` (DocTypeID, </w:t>
        </w:r>
        <w:r w:rsidRPr="00DF4DCE">
          <w:rPr>
            <w:rStyle w:val="keyword1"/>
            <w:sz w:val="18"/>
            <w:rPrChange w:id="14863" w:author="shorny" w:date="2014-06-09T18:43:00Z">
              <w:rPr>
                <w:rStyle w:val="keyword1"/>
              </w:rPr>
            </w:rPrChange>
          </w:rPr>
          <w:t>Type</w:t>
        </w:r>
        <w:r w:rsidRPr="00DF4DCE">
          <w:rPr>
            <w:sz w:val="18"/>
            <w:rPrChange w:id="14864" w:author="shorny" w:date="2014-06-09T18:43:00Z">
              <w:rPr/>
            </w:rPrChange>
          </w:rPr>
          <w:t>, Description)</w:t>
        </w:r>
      </w:ins>
    </w:p>
    <w:p w14:paraId="2587F56C" w14:textId="77777777" w:rsidR="00DF4DCE" w:rsidRPr="00DF4DCE" w:rsidRDefault="00DF4DCE">
      <w:pPr>
        <w:pStyle w:val="HTMLPreformatted"/>
        <w:divId w:val="605889992"/>
        <w:rPr>
          <w:ins w:id="14865" w:author="shorny" w:date="2014-06-09T18:42:00Z"/>
          <w:sz w:val="18"/>
          <w:rPrChange w:id="14866" w:author="shorny" w:date="2014-06-09T18:43:00Z">
            <w:rPr>
              <w:ins w:id="14867" w:author="shorny" w:date="2014-06-09T18:42:00Z"/>
            </w:rPr>
          </w:rPrChange>
        </w:rPr>
      </w:pPr>
      <w:ins w:id="14868" w:author="shorny" w:date="2014-06-09T18:42:00Z">
        <w:r w:rsidRPr="00DF4DCE">
          <w:rPr>
            <w:rStyle w:val="keyword1"/>
            <w:sz w:val="18"/>
            <w:rPrChange w:id="14869" w:author="shorny" w:date="2014-06-09T18:43:00Z">
              <w:rPr>
                <w:rStyle w:val="keyword1"/>
              </w:rPr>
            </w:rPrChange>
          </w:rPr>
          <w:t>VALUES</w:t>
        </w:r>
        <w:r w:rsidRPr="00DF4DCE">
          <w:rPr>
            <w:sz w:val="18"/>
            <w:rPrChange w:id="14870" w:author="shorny" w:date="2014-06-09T18:43:00Z">
              <w:rPr/>
            </w:rPrChange>
          </w:rPr>
          <w:t xml:space="preserve"> (20006, </w:t>
        </w:r>
        <w:r w:rsidRPr="00DF4DCE">
          <w:rPr>
            <w:rStyle w:val="string1"/>
            <w:sz w:val="18"/>
            <w:rPrChange w:id="14871" w:author="shorny" w:date="2014-06-09T18:43:00Z">
              <w:rPr>
                <w:rStyle w:val="string1"/>
              </w:rPr>
            </w:rPrChange>
          </w:rPr>
          <w:t>'thesis'</w:t>
        </w:r>
        <w:r w:rsidRPr="00DF4DCE">
          <w:rPr>
            <w:sz w:val="18"/>
            <w:rPrChange w:id="14872" w:author="shorny" w:date="2014-06-09T18:43:00Z">
              <w:rPr/>
            </w:rPrChange>
          </w:rPr>
          <w:t xml:space="preserve">, </w:t>
        </w:r>
        <w:r w:rsidRPr="00DF4DCE">
          <w:rPr>
            <w:rStyle w:val="string1"/>
            <w:sz w:val="18"/>
            <w:rPrChange w:id="14873" w:author="shorny" w:date="2014-06-09T18:43:00Z">
              <w:rPr>
                <w:rStyle w:val="string1"/>
              </w:rPr>
            </w:rPrChange>
          </w:rPr>
          <w:t>'An previous degree major work.'</w:t>
        </w:r>
        <w:proofErr w:type="gramStart"/>
        <w:r w:rsidRPr="00DF4DCE">
          <w:rPr>
            <w:sz w:val="18"/>
            <w:rPrChange w:id="14874" w:author="shorny" w:date="2014-06-09T18:43:00Z">
              <w:rPr/>
            </w:rPrChange>
          </w:rPr>
          <w:t>) ;</w:t>
        </w:r>
        <w:proofErr w:type="gramEnd"/>
      </w:ins>
    </w:p>
    <w:p w14:paraId="6BDF013B" w14:textId="77777777" w:rsidR="00DF4DCE" w:rsidRPr="00DF4DCE" w:rsidRDefault="00DF4DCE">
      <w:pPr>
        <w:pStyle w:val="HTMLPreformatted"/>
        <w:divId w:val="605889992"/>
        <w:rPr>
          <w:ins w:id="14875" w:author="shorny" w:date="2014-06-09T18:42:00Z"/>
          <w:sz w:val="18"/>
          <w:rPrChange w:id="14876" w:author="shorny" w:date="2014-06-09T18:43:00Z">
            <w:rPr>
              <w:ins w:id="14877" w:author="shorny" w:date="2014-06-09T18:42:00Z"/>
            </w:rPr>
          </w:rPrChange>
        </w:rPr>
      </w:pPr>
    </w:p>
    <w:p w14:paraId="653F1BD5" w14:textId="77777777" w:rsidR="00DF4DCE" w:rsidRPr="00DF4DCE" w:rsidRDefault="00DF4DCE">
      <w:pPr>
        <w:pStyle w:val="HTMLPreformatted"/>
        <w:divId w:val="605889992"/>
        <w:rPr>
          <w:ins w:id="14878" w:author="shorny" w:date="2014-06-09T18:42:00Z"/>
          <w:sz w:val="18"/>
          <w:rPrChange w:id="14879" w:author="shorny" w:date="2014-06-09T18:43:00Z">
            <w:rPr>
              <w:ins w:id="14880" w:author="shorny" w:date="2014-06-09T18:42:00Z"/>
            </w:rPr>
          </w:rPrChange>
        </w:rPr>
      </w:pPr>
      <w:ins w:id="14881" w:author="shorny" w:date="2014-06-09T18:42:00Z">
        <w:r w:rsidRPr="00DF4DCE">
          <w:rPr>
            <w:rStyle w:val="keyword1"/>
            <w:sz w:val="18"/>
            <w:rPrChange w:id="14882" w:author="shorny" w:date="2014-06-09T18:43:00Z">
              <w:rPr>
                <w:rStyle w:val="keyword1"/>
              </w:rPr>
            </w:rPrChange>
          </w:rPr>
          <w:t>INSERT</w:t>
        </w:r>
        <w:r w:rsidRPr="00DF4DCE">
          <w:rPr>
            <w:sz w:val="18"/>
            <w:rPrChange w:id="14883" w:author="shorny" w:date="2014-06-09T18:43:00Z">
              <w:rPr/>
            </w:rPrChange>
          </w:rPr>
          <w:t xml:space="preserve"> </w:t>
        </w:r>
        <w:r w:rsidRPr="00DF4DCE">
          <w:rPr>
            <w:rStyle w:val="keyword1"/>
            <w:sz w:val="18"/>
            <w:rPrChange w:id="14884" w:author="shorny" w:date="2014-06-09T18:43:00Z">
              <w:rPr>
                <w:rStyle w:val="keyword1"/>
              </w:rPr>
            </w:rPrChange>
          </w:rPr>
          <w:t>INTO</w:t>
        </w:r>
        <w:r w:rsidRPr="00DF4DCE">
          <w:rPr>
            <w:sz w:val="18"/>
            <w:rPrChange w:id="14885" w:author="shorny" w:date="2014-06-09T18:43:00Z">
              <w:rPr/>
            </w:rPrChange>
          </w:rPr>
          <w:t xml:space="preserve"> `Document </w:t>
        </w:r>
        <w:r w:rsidRPr="00DF4DCE">
          <w:rPr>
            <w:rStyle w:val="keyword1"/>
            <w:sz w:val="18"/>
            <w:rPrChange w:id="14886" w:author="shorny" w:date="2014-06-09T18:43:00Z">
              <w:rPr>
                <w:rStyle w:val="keyword1"/>
              </w:rPr>
            </w:rPrChange>
          </w:rPr>
          <w:t>Type</w:t>
        </w:r>
        <w:r w:rsidRPr="00DF4DCE">
          <w:rPr>
            <w:sz w:val="18"/>
            <w:rPrChange w:id="14887" w:author="shorny" w:date="2014-06-09T18:43:00Z">
              <w:rPr/>
            </w:rPrChange>
          </w:rPr>
          <w:t xml:space="preserve">` (DocTypeID, </w:t>
        </w:r>
        <w:r w:rsidRPr="00DF4DCE">
          <w:rPr>
            <w:rStyle w:val="keyword1"/>
            <w:sz w:val="18"/>
            <w:rPrChange w:id="14888" w:author="shorny" w:date="2014-06-09T18:43:00Z">
              <w:rPr>
                <w:rStyle w:val="keyword1"/>
              </w:rPr>
            </w:rPrChange>
          </w:rPr>
          <w:t>Type</w:t>
        </w:r>
        <w:r w:rsidRPr="00DF4DCE">
          <w:rPr>
            <w:sz w:val="18"/>
            <w:rPrChange w:id="14889" w:author="shorny" w:date="2014-06-09T18:43:00Z">
              <w:rPr/>
            </w:rPrChange>
          </w:rPr>
          <w:t>, Description)</w:t>
        </w:r>
      </w:ins>
    </w:p>
    <w:p w14:paraId="411BADB2" w14:textId="77777777" w:rsidR="00DF4DCE" w:rsidRPr="00DF4DCE" w:rsidRDefault="00DF4DCE">
      <w:pPr>
        <w:pStyle w:val="HTMLPreformatted"/>
        <w:divId w:val="605889992"/>
        <w:rPr>
          <w:ins w:id="14890" w:author="shorny" w:date="2014-06-09T18:42:00Z"/>
          <w:sz w:val="18"/>
          <w:rPrChange w:id="14891" w:author="shorny" w:date="2014-06-09T18:43:00Z">
            <w:rPr>
              <w:ins w:id="14892" w:author="shorny" w:date="2014-06-09T18:42:00Z"/>
            </w:rPr>
          </w:rPrChange>
        </w:rPr>
      </w:pPr>
      <w:ins w:id="14893" w:author="shorny" w:date="2014-06-09T18:42:00Z">
        <w:r w:rsidRPr="00DF4DCE">
          <w:rPr>
            <w:rStyle w:val="keyword1"/>
            <w:sz w:val="18"/>
            <w:rPrChange w:id="14894" w:author="shorny" w:date="2014-06-09T18:43:00Z">
              <w:rPr>
                <w:rStyle w:val="keyword1"/>
              </w:rPr>
            </w:rPrChange>
          </w:rPr>
          <w:t>VALUES</w:t>
        </w:r>
        <w:r w:rsidRPr="00DF4DCE">
          <w:rPr>
            <w:sz w:val="18"/>
            <w:rPrChange w:id="14895" w:author="shorny" w:date="2014-06-09T18:43:00Z">
              <w:rPr/>
            </w:rPrChange>
          </w:rPr>
          <w:t xml:space="preserve"> (20007, </w:t>
        </w:r>
        <w:r w:rsidRPr="00DF4DCE">
          <w:rPr>
            <w:rStyle w:val="string1"/>
            <w:sz w:val="18"/>
            <w:rPrChange w:id="14896" w:author="shorny" w:date="2014-06-09T18:43:00Z">
              <w:rPr>
                <w:rStyle w:val="string1"/>
              </w:rPr>
            </w:rPrChange>
          </w:rPr>
          <w:t>'proposal'</w:t>
        </w:r>
        <w:r w:rsidRPr="00DF4DCE">
          <w:rPr>
            <w:sz w:val="18"/>
            <w:rPrChange w:id="14897" w:author="shorny" w:date="2014-06-09T18:43:00Z">
              <w:rPr/>
            </w:rPrChange>
          </w:rPr>
          <w:t xml:space="preserve">, </w:t>
        </w:r>
        <w:r w:rsidRPr="00DF4DCE">
          <w:rPr>
            <w:rStyle w:val="string1"/>
            <w:sz w:val="18"/>
            <w:rPrChange w:id="14898" w:author="shorny" w:date="2014-06-09T18:43:00Z">
              <w:rPr>
                <w:rStyle w:val="string1"/>
              </w:rPr>
            </w:rPrChange>
          </w:rPr>
          <w:t>'An application proposal.'</w:t>
        </w:r>
        <w:proofErr w:type="gramStart"/>
        <w:r w:rsidRPr="00DF4DCE">
          <w:rPr>
            <w:sz w:val="18"/>
            <w:rPrChange w:id="14899" w:author="shorny" w:date="2014-06-09T18:43:00Z">
              <w:rPr/>
            </w:rPrChange>
          </w:rPr>
          <w:t>) ;</w:t>
        </w:r>
        <w:proofErr w:type="gramEnd"/>
      </w:ins>
    </w:p>
    <w:p w14:paraId="5DE34E0B" w14:textId="77777777" w:rsidR="00DF4DCE" w:rsidRPr="00DF4DCE" w:rsidRDefault="00DF4DCE">
      <w:pPr>
        <w:pStyle w:val="HTMLPreformatted"/>
        <w:divId w:val="605889992"/>
        <w:rPr>
          <w:ins w:id="14900" w:author="shorny" w:date="2014-06-09T18:42:00Z"/>
          <w:sz w:val="18"/>
          <w:rPrChange w:id="14901" w:author="shorny" w:date="2014-06-09T18:43:00Z">
            <w:rPr>
              <w:ins w:id="14902" w:author="shorny" w:date="2014-06-09T18:42:00Z"/>
            </w:rPr>
          </w:rPrChange>
        </w:rPr>
      </w:pPr>
    </w:p>
    <w:p w14:paraId="7435E7AA" w14:textId="77777777" w:rsidR="00DF4DCE" w:rsidRPr="00DF4DCE" w:rsidRDefault="00DF4DCE">
      <w:pPr>
        <w:pStyle w:val="HTMLPreformatted"/>
        <w:divId w:val="605889992"/>
        <w:rPr>
          <w:ins w:id="14903" w:author="shorny" w:date="2014-06-09T18:42:00Z"/>
          <w:sz w:val="18"/>
          <w:rPrChange w:id="14904" w:author="shorny" w:date="2014-06-09T18:43:00Z">
            <w:rPr>
              <w:ins w:id="14905" w:author="shorny" w:date="2014-06-09T18:42:00Z"/>
            </w:rPr>
          </w:rPrChange>
        </w:rPr>
      </w:pPr>
      <w:ins w:id="14906" w:author="shorny" w:date="2014-06-09T18:42:00Z">
        <w:r w:rsidRPr="00DF4DCE">
          <w:rPr>
            <w:rStyle w:val="keyword1"/>
            <w:sz w:val="18"/>
            <w:rPrChange w:id="14907" w:author="shorny" w:date="2014-06-09T18:43:00Z">
              <w:rPr>
                <w:rStyle w:val="keyword1"/>
              </w:rPr>
            </w:rPrChange>
          </w:rPr>
          <w:t>INSERT</w:t>
        </w:r>
        <w:r w:rsidRPr="00DF4DCE">
          <w:rPr>
            <w:sz w:val="18"/>
            <w:rPrChange w:id="14908" w:author="shorny" w:date="2014-06-09T18:43:00Z">
              <w:rPr/>
            </w:rPrChange>
          </w:rPr>
          <w:t xml:space="preserve"> </w:t>
        </w:r>
        <w:r w:rsidRPr="00DF4DCE">
          <w:rPr>
            <w:rStyle w:val="keyword1"/>
            <w:sz w:val="18"/>
            <w:rPrChange w:id="14909" w:author="shorny" w:date="2014-06-09T18:43:00Z">
              <w:rPr>
                <w:rStyle w:val="keyword1"/>
              </w:rPr>
            </w:rPrChange>
          </w:rPr>
          <w:t>INTO</w:t>
        </w:r>
        <w:r w:rsidRPr="00DF4DCE">
          <w:rPr>
            <w:sz w:val="18"/>
            <w:rPrChange w:id="14910" w:author="shorny" w:date="2014-06-09T18:43:00Z">
              <w:rPr/>
            </w:rPrChange>
          </w:rPr>
          <w:t xml:space="preserve"> `Document </w:t>
        </w:r>
        <w:r w:rsidRPr="00DF4DCE">
          <w:rPr>
            <w:rStyle w:val="keyword1"/>
            <w:sz w:val="18"/>
            <w:rPrChange w:id="14911" w:author="shorny" w:date="2014-06-09T18:43:00Z">
              <w:rPr>
                <w:rStyle w:val="keyword1"/>
              </w:rPr>
            </w:rPrChange>
          </w:rPr>
          <w:t>Type</w:t>
        </w:r>
        <w:r w:rsidRPr="00DF4DCE">
          <w:rPr>
            <w:sz w:val="18"/>
            <w:rPrChange w:id="14912" w:author="shorny" w:date="2014-06-09T18:43:00Z">
              <w:rPr/>
            </w:rPrChange>
          </w:rPr>
          <w:t xml:space="preserve">` (DocTypeID, </w:t>
        </w:r>
        <w:r w:rsidRPr="00DF4DCE">
          <w:rPr>
            <w:rStyle w:val="keyword1"/>
            <w:sz w:val="18"/>
            <w:rPrChange w:id="14913" w:author="shorny" w:date="2014-06-09T18:43:00Z">
              <w:rPr>
                <w:rStyle w:val="keyword1"/>
              </w:rPr>
            </w:rPrChange>
          </w:rPr>
          <w:t>Type</w:t>
        </w:r>
        <w:r w:rsidRPr="00DF4DCE">
          <w:rPr>
            <w:sz w:val="18"/>
            <w:rPrChange w:id="14914" w:author="shorny" w:date="2014-06-09T18:43:00Z">
              <w:rPr/>
            </w:rPrChange>
          </w:rPr>
          <w:t>, Description)</w:t>
        </w:r>
      </w:ins>
    </w:p>
    <w:p w14:paraId="530565A2" w14:textId="77777777" w:rsidR="00DF4DCE" w:rsidRPr="00DF4DCE" w:rsidRDefault="00DF4DCE">
      <w:pPr>
        <w:pStyle w:val="HTMLPreformatted"/>
        <w:divId w:val="605889992"/>
        <w:rPr>
          <w:ins w:id="14915" w:author="shorny" w:date="2014-06-09T18:42:00Z"/>
          <w:sz w:val="18"/>
          <w:rPrChange w:id="14916" w:author="shorny" w:date="2014-06-09T18:43:00Z">
            <w:rPr>
              <w:ins w:id="14917" w:author="shorny" w:date="2014-06-09T18:42:00Z"/>
            </w:rPr>
          </w:rPrChange>
        </w:rPr>
      </w:pPr>
      <w:ins w:id="14918" w:author="shorny" w:date="2014-06-09T18:42:00Z">
        <w:r w:rsidRPr="00DF4DCE">
          <w:rPr>
            <w:rStyle w:val="keyword1"/>
            <w:sz w:val="18"/>
            <w:rPrChange w:id="14919" w:author="shorny" w:date="2014-06-09T18:43:00Z">
              <w:rPr>
                <w:rStyle w:val="keyword1"/>
              </w:rPr>
            </w:rPrChange>
          </w:rPr>
          <w:t>VALUES</w:t>
        </w:r>
        <w:r w:rsidRPr="00DF4DCE">
          <w:rPr>
            <w:sz w:val="18"/>
            <w:rPrChange w:id="14920" w:author="shorny" w:date="2014-06-09T18:43:00Z">
              <w:rPr/>
            </w:rPrChange>
          </w:rPr>
          <w:t xml:space="preserve"> (20008, </w:t>
        </w:r>
        <w:r w:rsidRPr="00DF4DCE">
          <w:rPr>
            <w:rStyle w:val="string1"/>
            <w:sz w:val="18"/>
            <w:rPrChange w:id="14921" w:author="shorny" w:date="2014-06-09T18:43:00Z">
              <w:rPr>
                <w:rStyle w:val="string1"/>
              </w:rPr>
            </w:rPrChange>
          </w:rPr>
          <w:t>'reference'</w:t>
        </w:r>
        <w:r w:rsidRPr="00DF4DCE">
          <w:rPr>
            <w:sz w:val="18"/>
            <w:rPrChange w:id="14922" w:author="shorny" w:date="2014-06-09T18:43:00Z">
              <w:rPr/>
            </w:rPrChange>
          </w:rPr>
          <w:t>,</w:t>
        </w:r>
      </w:ins>
    </w:p>
    <w:p w14:paraId="1118E1E1" w14:textId="77777777" w:rsidR="00DF4DCE" w:rsidRPr="00DF4DCE" w:rsidRDefault="00DF4DCE">
      <w:pPr>
        <w:pStyle w:val="HTMLPreformatted"/>
        <w:divId w:val="605889992"/>
        <w:rPr>
          <w:ins w:id="14923" w:author="shorny" w:date="2014-06-09T18:42:00Z"/>
          <w:sz w:val="18"/>
          <w:rPrChange w:id="14924" w:author="shorny" w:date="2014-06-09T18:43:00Z">
            <w:rPr>
              <w:ins w:id="14925" w:author="shorny" w:date="2014-06-09T18:42:00Z"/>
            </w:rPr>
          </w:rPrChange>
        </w:rPr>
      </w:pPr>
      <w:proofErr w:type="gramStart"/>
      <w:ins w:id="14926" w:author="shorny" w:date="2014-06-09T18:42:00Z">
        <w:r w:rsidRPr="00DF4DCE">
          <w:rPr>
            <w:rStyle w:val="string1"/>
            <w:sz w:val="18"/>
            <w:rPrChange w:id="14927" w:author="shorny" w:date="2014-06-09T18:43:00Z">
              <w:rPr>
                <w:rStyle w:val="string1"/>
              </w:rPr>
            </w:rPrChange>
          </w:rPr>
          <w:t>'A character/academic reference of the applicant.'</w:t>
        </w:r>
        <w:r w:rsidRPr="00DF4DCE">
          <w:rPr>
            <w:sz w:val="18"/>
            <w:rPrChange w:id="14928" w:author="shorny" w:date="2014-06-09T18:43:00Z">
              <w:rPr/>
            </w:rPrChange>
          </w:rPr>
          <w:t>)</w:t>
        </w:r>
        <w:proofErr w:type="gramEnd"/>
        <w:r w:rsidRPr="00DF4DCE">
          <w:rPr>
            <w:sz w:val="18"/>
            <w:rPrChange w:id="14929" w:author="shorny" w:date="2014-06-09T18:43:00Z">
              <w:rPr/>
            </w:rPrChange>
          </w:rPr>
          <w:t xml:space="preserve"> ;</w:t>
        </w:r>
      </w:ins>
    </w:p>
    <w:p w14:paraId="029E290B" w14:textId="77777777" w:rsidR="00DF4DCE" w:rsidRPr="00DF4DCE" w:rsidRDefault="00DF4DCE">
      <w:pPr>
        <w:pStyle w:val="HTMLPreformatted"/>
        <w:divId w:val="605889992"/>
        <w:rPr>
          <w:ins w:id="14930" w:author="shorny" w:date="2014-06-09T18:42:00Z"/>
          <w:sz w:val="18"/>
          <w:rPrChange w:id="14931" w:author="shorny" w:date="2014-06-09T18:43:00Z">
            <w:rPr>
              <w:ins w:id="14932" w:author="shorny" w:date="2014-06-09T18:42:00Z"/>
            </w:rPr>
          </w:rPrChange>
        </w:rPr>
      </w:pPr>
    </w:p>
    <w:p w14:paraId="0899363C" w14:textId="77777777" w:rsidR="00DF4DCE" w:rsidRPr="00DF4DCE" w:rsidRDefault="00DF4DCE">
      <w:pPr>
        <w:pStyle w:val="HTMLPreformatted"/>
        <w:divId w:val="605889992"/>
        <w:rPr>
          <w:ins w:id="14933" w:author="shorny" w:date="2014-06-09T18:42:00Z"/>
          <w:sz w:val="18"/>
          <w:rPrChange w:id="14934" w:author="shorny" w:date="2014-06-09T18:43:00Z">
            <w:rPr>
              <w:ins w:id="14935" w:author="shorny" w:date="2014-06-09T18:42:00Z"/>
            </w:rPr>
          </w:rPrChange>
        </w:rPr>
      </w:pPr>
      <w:ins w:id="14936" w:author="shorny" w:date="2014-06-09T18:42:00Z">
        <w:r w:rsidRPr="00DF4DCE">
          <w:rPr>
            <w:rStyle w:val="keyword1"/>
            <w:sz w:val="18"/>
            <w:rPrChange w:id="14937" w:author="shorny" w:date="2014-06-09T18:43:00Z">
              <w:rPr>
                <w:rStyle w:val="keyword1"/>
              </w:rPr>
            </w:rPrChange>
          </w:rPr>
          <w:t>INSERT</w:t>
        </w:r>
        <w:r w:rsidRPr="00DF4DCE">
          <w:rPr>
            <w:sz w:val="18"/>
            <w:rPrChange w:id="14938" w:author="shorny" w:date="2014-06-09T18:43:00Z">
              <w:rPr/>
            </w:rPrChange>
          </w:rPr>
          <w:t xml:space="preserve"> </w:t>
        </w:r>
        <w:r w:rsidRPr="00DF4DCE">
          <w:rPr>
            <w:rStyle w:val="keyword1"/>
            <w:sz w:val="18"/>
            <w:rPrChange w:id="14939" w:author="shorny" w:date="2014-06-09T18:43:00Z">
              <w:rPr>
                <w:rStyle w:val="keyword1"/>
              </w:rPr>
            </w:rPrChange>
          </w:rPr>
          <w:t>INTO</w:t>
        </w:r>
        <w:r w:rsidRPr="00DF4DCE">
          <w:rPr>
            <w:sz w:val="18"/>
            <w:rPrChange w:id="14940" w:author="shorny" w:date="2014-06-09T18:43:00Z">
              <w:rPr/>
            </w:rPrChange>
          </w:rPr>
          <w:t xml:space="preserve"> `Document </w:t>
        </w:r>
        <w:r w:rsidRPr="00DF4DCE">
          <w:rPr>
            <w:rStyle w:val="keyword1"/>
            <w:sz w:val="18"/>
            <w:rPrChange w:id="14941" w:author="shorny" w:date="2014-06-09T18:43:00Z">
              <w:rPr>
                <w:rStyle w:val="keyword1"/>
              </w:rPr>
            </w:rPrChange>
          </w:rPr>
          <w:t>Type</w:t>
        </w:r>
        <w:r w:rsidRPr="00DF4DCE">
          <w:rPr>
            <w:sz w:val="18"/>
            <w:rPrChange w:id="14942" w:author="shorny" w:date="2014-06-09T18:43:00Z">
              <w:rPr/>
            </w:rPrChange>
          </w:rPr>
          <w:t xml:space="preserve">` (DocTypeID, </w:t>
        </w:r>
        <w:r w:rsidRPr="00DF4DCE">
          <w:rPr>
            <w:rStyle w:val="keyword1"/>
            <w:sz w:val="18"/>
            <w:rPrChange w:id="14943" w:author="shorny" w:date="2014-06-09T18:43:00Z">
              <w:rPr>
                <w:rStyle w:val="keyword1"/>
              </w:rPr>
            </w:rPrChange>
          </w:rPr>
          <w:t>Type</w:t>
        </w:r>
        <w:r w:rsidRPr="00DF4DCE">
          <w:rPr>
            <w:sz w:val="18"/>
            <w:rPrChange w:id="14944" w:author="shorny" w:date="2014-06-09T18:43:00Z">
              <w:rPr/>
            </w:rPrChange>
          </w:rPr>
          <w:t>, Description)</w:t>
        </w:r>
      </w:ins>
    </w:p>
    <w:p w14:paraId="78C247DB" w14:textId="77777777" w:rsidR="00DF4DCE" w:rsidRPr="00DF4DCE" w:rsidRDefault="00DF4DCE">
      <w:pPr>
        <w:pStyle w:val="HTMLPreformatted"/>
        <w:divId w:val="605889992"/>
        <w:rPr>
          <w:ins w:id="14945" w:author="shorny" w:date="2014-06-09T18:42:00Z"/>
          <w:sz w:val="18"/>
          <w:rPrChange w:id="14946" w:author="shorny" w:date="2014-06-09T18:43:00Z">
            <w:rPr>
              <w:ins w:id="14947" w:author="shorny" w:date="2014-06-09T18:42:00Z"/>
            </w:rPr>
          </w:rPrChange>
        </w:rPr>
      </w:pPr>
      <w:ins w:id="14948" w:author="shorny" w:date="2014-06-09T18:42:00Z">
        <w:r w:rsidRPr="00DF4DCE">
          <w:rPr>
            <w:rStyle w:val="keyword1"/>
            <w:sz w:val="18"/>
            <w:rPrChange w:id="14949" w:author="shorny" w:date="2014-06-09T18:43:00Z">
              <w:rPr>
                <w:rStyle w:val="keyword1"/>
              </w:rPr>
            </w:rPrChange>
          </w:rPr>
          <w:t>VALUES</w:t>
        </w:r>
        <w:r w:rsidRPr="00DF4DCE">
          <w:rPr>
            <w:sz w:val="18"/>
            <w:rPrChange w:id="14950" w:author="shorny" w:date="2014-06-09T18:43:00Z">
              <w:rPr/>
            </w:rPrChange>
          </w:rPr>
          <w:t xml:space="preserve"> (20009, </w:t>
        </w:r>
        <w:r w:rsidRPr="00DF4DCE">
          <w:rPr>
            <w:rStyle w:val="string1"/>
            <w:sz w:val="18"/>
            <w:rPrChange w:id="14951" w:author="shorny" w:date="2014-06-09T18:43:00Z">
              <w:rPr>
                <w:rStyle w:val="string1"/>
              </w:rPr>
            </w:rPrChange>
          </w:rPr>
          <w:t>'publication'</w:t>
        </w:r>
        <w:r w:rsidRPr="00DF4DCE">
          <w:rPr>
            <w:sz w:val="18"/>
            <w:rPrChange w:id="14952" w:author="shorny" w:date="2014-06-09T18:43:00Z">
              <w:rPr/>
            </w:rPrChange>
          </w:rPr>
          <w:t>,</w:t>
        </w:r>
      </w:ins>
    </w:p>
    <w:p w14:paraId="504B85E6" w14:textId="77777777" w:rsidR="00DF4DCE" w:rsidRPr="00DF4DCE" w:rsidRDefault="00DF4DCE">
      <w:pPr>
        <w:pStyle w:val="HTMLPreformatted"/>
        <w:divId w:val="605889992"/>
        <w:rPr>
          <w:ins w:id="14953" w:author="shorny" w:date="2014-06-09T18:42:00Z"/>
          <w:sz w:val="18"/>
          <w:rPrChange w:id="14954" w:author="shorny" w:date="2014-06-09T18:43:00Z">
            <w:rPr>
              <w:ins w:id="14955" w:author="shorny" w:date="2014-06-09T18:42:00Z"/>
            </w:rPr>
          </w:rPrChange>
        </w:rPr>
      </w:pPr>
      <w:proofErr w:type="gramStart"/>
      <w:ins w:id="14956" w:author="shorny" w:date="2014-06-09T18:42:00Z">
        <w:r w:rsidRPr="00DF4DCE">
          <w:rPr>
            <w:rStyle w:val="string1"/>
            <w:sz w:val="18"/>
            <w:rPrChange w:id="14957" w:author="shorny" w:date="2014-06-09T18:43:00Z">
              <w:rPr>
                <w:rStyle w:val="string1"/>
              </w:rPr>
            </w:rPrChange>
          </w:rPr>
          <w:t>'A scientific publication authored by the applicant.'</w:t>
        </w:r>
        <w:r w:rsidRPr="00DF4DCE">
          <w:rPr>
            <w:sz w:val="18"/>
            <w:rPrChange w:id="14958" w:author="shorny" w:date="2014-06-09T18:43:00Z">
              <w:rPr/>
            </w:rPrChange>
          </w:rPr>
          <w:t>)</w:t>
        </w:r>
        <w:proofErr w:type="gramEnd"/>
        <w:r w:rsidRPr="00DF4DCE">
          <w:rPr>
            <w:sz w:val="18"/>
            <w:rPrChange w:id="14959" w:author="shorny" w:date="2014-06-09T18:43:00Z">
              <w:rPr/>
            </w:rPrChange>
          </w:rPr>
          <w:t xml:space="preserve"> ;</w:t>
        </w:r>
      </w:ins>
    </w:p>
    <w:p w14:paraId="7C5CA1F1" w14:textId="77777777" w:rsidR="00DF4DCE" w:rsidRPr="00DF4DCE" w:rsidRDefault="00DF4DCE">
      <w:pPr>
        <w:pStyle w:val="HTMLPreformatted"/>
        <w:divId w:val="605889992"/>
        <w:rPr>
          <w:ins w:id="14960" w:author="shorny" w:date="2014-06-09T18:42:00Z"/>
          <w:sz w:val="18"/>
          <w:rPrChange w:id="14961" w:author="shorny" w:date="2014-06-09T18:43:00Z">
            <w:rPr>
              <w:ins w:id="14962" w:author="shorny" w:date="2014-06-09T18:42:00Z"/>
            </w:rPr>
          </w:rPrChange>
        </w:rPr>
      </w:pPr>
    </w:p>
    <w:p w14:paraId="08BD8F25" w14:textId="77777777" w:rsidR="00DF4DCE" w:rsidRPr="00DF4DCE" w:rsidRDefault="00DF4DCE">
      <w:pPr>
        <w:pStyle w:val="HTMLPreformatted"/>
        <w:divId w:val="605889992"/>
        <w:rPr>
          <w:ins w:id="14963" w:author="shorny" w:date="2014-06-09T18:42:00Z"/>
          <w:sz w:val="18"/>
          <w:rPrChange w:id="14964" w:author="shorny" w:date="2014-06-09T18:43:00Z">
            <w:rPr>
              <w:ins w:id="14965" w:author="shorny" w:date="2014-06-09T18:42:00Z"/>
            </w:rPr>
          </w:rPrChange>
        </w:rPr>
      </w:pPr>
      <w:ins w:id="14966" w:author="shorny" w:date="2014-06-09T18:42:00Z">
        <w:r w:rsidRPr="00DF4DCE">
          <w:rPr>
            <w:rStyle w:val="keyword1"/>
            <w:sz w:val="18"/>
            <w:rPrChange w:id="14967" w:author="shorny" w:date="2014-06-09T18:43:00Z">
              <w:rPr>
                <w:rStyle w:val="keyword1"/>
              </w:rPr>
            </w:rPrChange>
          </w:rPr>
          <w:t>INSERT</w:t>
        </w:r>
        <w:r w:rsidRPr="00DF4DCE">
          <w:rPr>
            <w:sz w:val="18"/>
            <w:rPrChange w:id="14968" w:author="shorny" w:date="2014-06-09T18:43:00Z">
              <w:rPr/>
            </w:rPrChange>
          </w:rPr>
          <w:t xml:space="preserve"> </w:t>
        </w:r>
        <w:r w:rsidRPr="00DF4DCE">
          <w:rPr>
            <w:rStyle w:val="keyword1"/>
            <w:sz w:val="18"/>
            <w:rPrChange w:id="14969" w:author="shorny" w:date="2014-06-09T18:43:00Z">
              <w:rPr>
                <w:rStyle w:val="keyword1"/>
              </w:rPr>
            </w:rPrChange>
          </w:rPr>
          <w:t>INTO</w:t>
        </w:r>
        <w:r w:rsidRPr="00DF4DCE">
          <w:rPr>
            <w:sz w:val="18"/>
            <w:rPrChange w:id="14970" w:author="shorny" w:date="2014-06-09T18:43:00Z">
              <w:rPr/>
            </w:rPrChange>
          </w:rPr>
          <w:t xml:space="preserve"> `Document </w:t>
        </w:r>
        <w:r w:rsidRPr="00DF4DCE">
          <w:rPr>
            <w:rStyle w:val="keyword1"/>
            <w:sz w:val="18"/>
            <w:rPrChange w:id="14971" w:author="shorny" w:date="2014-06-09T18:43:00Z">
              <w:rPr>
                <w:rStyle w:val="keyword1"/>
              </w:rPr>
            </w:rPrChange>
          </w:rPr>
          <w:t>Type</w:t>
        </w:r>
        <w:r w:rsidRPr="00DF4DCE">
          <w:rPr>
            <w:sz w:val="18"/>
            <w:rPrChange w:id="14972" w:author="shorny" w:date="2014-06-09T18:43:00Z">
              <w:rPr/>
            </w:rPrChange>
          </w:rPr>
          <w:t xml:space="preserve">` (DocTypeID, </w:t>
        </w:r>
        <w:r w:rsidRPr="00DF4DCE">
          <w:rPr>
            <w:rStyle w:val="keyword1"/>
            <w:sz w:val="18"/>
            <w:rPrChange w:id="14973" w:author="shorny" w:date="2014-06-09T18:43:00Z">
              <w:rPr>
                <w:rStyle w:val="keyword1"/>
              </w:rPr>
            </w:rPrChange>
          </w:rPr>
          <w:t>Type</w:t>
        </w:r>
        <w:r w:rsidRPr="00DF4DCE">
          <w:rPr>
            <w:sz w:val="18"/>
            <w:rPrChange w:id="14974" w:author="shorny" w:date="2014-06-09T18:43:00Z">
              <w:rPr/>
            </w:rPrChange>
          </w:rPr>
          <w:t>, Description)</w:t>
        </w:r>
      </w:ins>
    </w:p>
    <w:p w14:paraId="6B2923D4" w14:textId="77777777" w:rsidR="00DF4DCE" w:rsidRPr="00DF4DCE" w:rsidRDefault="00DF4DCE">
      <w:pPr>
        <w:pStyle w:val="HTMLPreformatted"/>
        <w:divId w:val="605889992"/>
        <w:rPr>
          <w:ins w:id="14975" w:author="shorny" w:date="2014-06-09T18:42:00Z"/>
          <w:sz w:val="18"/>
          <w:rPrChange w:id="14976" w:author="shorny" w:date="2014-06-09T18:43:00Z">
            <w:rPr>
              <w:ins w:id="14977" w:author="shorny" w:date="2014-06-09T18:42:00Z"/>
            </w:rPr>
          </w:rPrChange>
        </w:rPr>
      </w:pPr>
      <w:ins w:id="14978" w:author="shorny" w:date="2014-06-09T18:42:00Z">
        <w:r w:rsidRPr="00DF4DCE">
          <w:rPr>
            <w:rStyle w:val="keyword1"/>
            <w:sz w:val="18"/>
            <w:rPrChange w:id="14979" w:author="shorny" w:date="2014-06-09T18:43:00Z">
              <w:rPr>
                <w:rStyle w:val="keyword1"/>
              </w:rPr>
            </w:rPrChange>
          </w:rPr>
          <w:t>VALUES</w:t>
        </w:r>
        <w:r w:rsidRPr="00DF4DCE">
          <w:rPr>
            <w:sz w:val="18"/>
            <w:rPrChange w:id="14980" w:author="shorny" w:date="2014-06-09T18:43:00Z">
              <w:rPr/>
            </w:rPrChange>
          </w:rPr>
          <w:t xml:space="preserve"> (20010, </w:t>
        </w:r>
        <w:r w:rsidRPr="00DF4DCE">
          <w:rPr>
            <w:rStyle w:val="string1"/>
            <w:sz w:val="18"/>
            <w:rPrChange w:id="14981" w:author="shorny" w:date="2014-06-09T18:43:00Z">
              <w:rPr>
                <w:rStyle w:val="string1"/>
              </w:rPr>
            </w:rPrChange>
          </w:rPr>
          <w:t>'financial'</w:t>
        </w:r>
        <w:r w:rsidRPr="00DF4DCE">
          <w:rPr>
            <w:sz w:val="18"/>
            <w:rPrChange w:id="14982" w:author="shorny" w:date="2014-06-09T18:43:00Z">
              <w:rPr/>
            </w:rPrChange>
          </w:rPr>
          <w:t>,</w:t>
        </w:r>
      </w:ins>
    </w:p>
    <w:p w14:paraId="24506E5C" w14:textId="77777777" w:rsidR="00DF4DCE" w:rsidRPr="00DF4DCE" w:rsidRDefault="00DF4DCE">
      <w:pPr>
        <w:pStyle w:val="HTMLPreformatted"/>
        <w:divId w:val="605889992"/>
        <w:rPr>
          <w:ins w:id="14983" w:author="shorny" w:date="2014-06-09T18:42:00Z"/>
          <w:sz w:val="18"/>
          <w:rPrChange w:id="14984" w:author="shorny" w:date="2014-06-09T18:43:00Z">
            <w:rPr>
              <w:ins w:id="14985" w:author="shorny" w:date="2014-06-09T18:42:00Z"/>
            </w:rPr>
          </w:rPrChange>
        </w:rPr>
      </w:pPr>
      <w:proofErr w:type="gramStart"/>
      <w:ins w:id="14986" w:author="shorny" w:date="2014-06-09T18:42:00Z">
        <w:r w:rsidRPr="00DF4DCE">
          <w:rPr>
            <w:rStyle w:val="string1"/>
            <w:sz w:val="18"/>
            <w:rPrChange w:id="14987" w:author="shorny" w:date="2014-06-09T18:43:00Z">
              <w:rPr>
                <w:rStyle w:val="string1"/>
              </w:rPr>
            </w:rPrChange>
          </w:rPr>
          <w:t>'A document relating to how the RHD place is to be funded.'</w:t>
        </w:r>
        <w:r w:rsidRPr="00DF4DCE">
          <w:rPr>
            <w:sz w:val="18"/>
            <w:rPrChange w:id="14988" w:author="shorny" w:date="2014-06-09T18:43:00Z">
              <w:rPr/>
            </w:rPrChange>
          </w:rPr>
          <w:t>)</w:t>
        </w:r>
        <w:proofErr w:type="gramEnd"/>
        <w:r w:rsidRPr="00DF4DCE">
          <w:rPr>
            <w:sz w:val="18"/>
            <w:rPrChange w:id="14989" w:author="shorny" w:date="2014-06-09T18:43:00Z">
              <w:rPr/>
            </w:rPrChange>
          </w:rPr>
          <w:t xml:space="preserve"> ;</w:t>
        </w:r>
      </w:ins>
    </w:p>
    <w:p w14:paraId="3CA679F1" w14:textId="77777777" w:rsidR="00DF4DCE" w:rsidRPr="00DF4DCE" w:rsidRDefault="00DF4DCE">
      <w:pPr>
        <w:pStyle w:val="HTMLPreformatted"/>
        <w:divId w:val="605889992"/>
        <w:rPr>
          <w:ins w:id="14990" w:author="shorny" w:date="2014-06-09T18:42:00Z"/>
          <w:sz w:val="18"/>
          <w:rPrChange w:id="14991" w:author="shorny" w:date="2014-06-09T18:43:00Z">
            <w:rPr>
              <w:ins w:id="14992" w:author="shorny" w:date="2014-06-09T18:42:00Z"/>
            </w:rPr>
          </w:rPrChange>
        </w:rPr>
      </w:pPr>
    </w:p>
    <w:p w14:paraId="59A0E712" w14:textId="77777777" w:rsidR="00DF4DCE" w:rsidRPr="00DF4DCE" w:rsidRDefault="00DF4DCE">
      <w:pPr>
        <w:pStyle w:val="HTMLPreformatted"/>
        <w:divId w:val="605889992"/>
        <w:rPr>
          <w:ins w:id="14993" w:author="shorny" w:date="2014-06-09T18:42:00Z"/>
          <w:sz w:val="18"/>
          <w:rPrChange w:id="14994" w:author="shorny" w:date="2014-06-09T18:43:00Z">
            <w:rPr>
              <w:ins w:id="14995" w:author="shorny" w:date="2014-06-09T18:42:00Z"/>
            </w:rPr>
          </w:rPrChange>
        </w:rPr>
      </w:pPr>
      <w:ins w:id="14996" w:author="shorny" w:date="2014-06-09T18:42:00Z">
        <w:r w:rsidRPr="00DF4DCE">
          <w:rPr>
            <w:rStyle w:val="keyword1"/>
            <w:sz w:val="18"/>
            <w:rPrChange w:id="14997" w:author="shorny" w:date="2014-06-09T18:43:00Z">
              <w:rPr>
                <w:rStyle w:val="keyword1"/>
              </w:rPr>
            </w:rPrChange>
          </w:rPr>
          <w:t>INSERT</w:t>
        </w:r>
        <w:r w:rsidRPr="00DF4DCE">
          <w:rPr>
            <w:sz w:val="18"/>
            <w:rPrChange w:id="14998" w:author="shorny" w:date="2014-06-09T18:43:00Z">
              <w:rPr/>
            </w:rPrChange>
          </w:rPr>
          <w:t xml:space="preserve"> </w:t>
        </w:r>
        <w:r w:rsidRPr="00DF4DCE">
          <w:rPr>
            <w:rStyle w:val="keyword1"/>
            <w:sz w:val="18"/>
            <w:rPrChange w:id="14999" w:author="shorny" w:date="2014-06-09T18:43:00Z">
              <w:rPr>
                <w:rStyle w:val="keyword1"/>
              </w:rPr>
            </w:rPrChange>
          </w:rPr>
          <w:t>INTO</w:t>
        </w:r>
        <w:r w:rsidRPr="00DF4DCE">
          <w:rPr>
            <w:sz w:val="18"/>
            <w:rPrChange w:id="15000" w:author="shorny" w:date="2014-06-09T18:43:00Z">
              <w:rPr/>
            </w:rPrChange>
          </w:rPr>
          <w:t xml:space="preserve"> `Document </w:t>
        </w:r>
        <w:r w:rsidRPr="00DF4DCE">
          <w:rPr>
            <w:rStyle w:val="keyword1"/>
            <w:sz w:val="18"/>
            <w:rPrChange w:id="15001" w:author="shorny" w:date="2014-06-09T18:43:00Z">
              <w:rPr>
                <w:rStyle w:val="keyword1"/>
              </w:rPr>
            </w:rPrChange>
          </w:rPr>
          <w:t>Type</w:t>
        </w:r>
        <w:r w:rsidRPr="00DF4DCE">
          <w:rPr>
            <w:sz w:val="18"/>
            <w:rPrChange w:id="15002" w:author="shorny" w:date="2014-06-09T18:43:00Z">
              <w:rPr/>
            </w:rPrChange>
          </w:rPr>
          <w:t xml:space="preserve">` (DocTypeID, </w:t>
        </w:r>
        <w:r w:rsidRPr="00DF4DCE">
          <w:rPr>
            <w:rStyle w:val="keyword1"/>
            <w:sz w:val="18"/>
            <w:rPrChange w:id="15003" w:author="shorny" w:date="2014-06-09T18:43:00Z">
              <w:rPr>
                <w:rStyle w:val="keyword1"/>
              </w:rPr>
            </w:rPrChange>
          </w:rPr>
          <w:t>Type</w:t>
        </w:r>
        <w:r w:rsidRPr="00DF4DCE">
          <w:rPr>
            <w:sz w:val="18"/>
            <w:rPrChange w:id="15004" w:author="shorny" w:date="2014-06-09T18:43:00Z">
              <w:rPr/>
            </w:rPrChange>
          </w:rPr>
          <w:t>, Description)</w:t>
        </w:r>
      </w:ins>
    </w:p>
    <w:p w14:paraId="0CCD7330" w14:textId="77777777" w:rsidR="00DF4DCE" w:rsidRPr="00DF4DCE" w:rsidRDefault="00DF4DCE">
      <w:pPr>
        <w:pStyle w:val="HTMLPreformatted"/>
        <w:divId w:val="605889992"/>
        <w:rPr>
          <w:ins w:id="15005" w:author="shorny" w:date="2014-06-09T18:42:00Z"/>
          <w:sz w:val="18"/>
          <w:rPrChange w:id="15006" w:author="shorny" w:date="2014-06-09T18:43:00Z">
            <w:rPr>
              <w:ins w:id="15007" w:author="shorny" w:date="2014-06-09T18:42:00Z"/>
            </w:rPr>
          </w:rPrChange>
        </w:rPr>
      </w:pPr>
      <w:ins w:id="15008" w:author="shorny" w:date="2014-06-09T18:42:00Z">
        <w:r w:rsidRPr="00DF4DCE">
          <w:rPr>
            <w:rStyle w:val="keyword1"/>
            <w:sz w:val="18"/>
            <w:rPrChange w:id="15009" w:author="shorny" w:date="2014-06-09T18:43:00Z">
              <w:rPr>
                <w:rStyle w:val="keyword1"/>
              </w:rPr>
            </w:rPrChange>
          </w:rPr>
          <w:t>VALUES</w:t>
        </w:r>
        <w:r w:rsidRPr="00DF4DCE">
          <w:rPr>
            <w:sz w:val="18"/>
            <w:rPrChange w:id="15010" w:author="shorny" w:date="2014-06-09T18:43:00Z">
              <w:rPr/>
            </w:rPrChange>
          </w:rPr>
          <w:t xml:space="preserve"> (20011, </w:t>
        </w:r>
        <w:r w:rsidRPr="00DF4DCE">
          <w:rPr>
            <w:rStyle w:val="string1"/>
            <w:sz w:val="18"/>
            <w:rPrChange w:id="15011" w:author="shorny" w:date="2014-06-09T18:43:00Z">
              <w:rPr>
                <w:rStyle w:val="string1"/>
              </w:rPr>
            </w:rPrChange>
          </w:rPr>
          <w:t>'general'</w:t>
        </w:r>
        <w:r w:rsidRPr="00DF4DCE">
          <w:rPr>
            <w:sz w:val="18"/>
            <w:rPrChange w:id="15012" w:author="shorny" w:date="2014-06-09T18:43:00Z">
              <w:rPr/>
            </w:rPrChange>
          </w:rPr>
          <w:t xml:space="preserve">, </w:t>
        </w:r>
        <w:r w:rsidRPr="00DF4DCE">
          <w:rPr>
            <w:rStyle w:val="string1"/>
            <w:sz w:val="18"/>
            <w:rPrChange w:id="15013" w:author="shorny" w:date="2014-06-09T18:43:00Z">
              <w:rPr>
                <w:rStyle w:val="string1"/>
              </w:rPr>
            </w:rPrChange>
          </w:rPr>
          <w:t>'A type of document other than decribed above.'</w:t>
        </w:r>
        <w:proofErr w:type="gramStart"/>
        <w:r w:rsidRPr="00DF4DCE">
          <w:rPr>
            <w:sz w:val="18"/>
            <w:rPrChange w:id="15014" w:author="shorny" w:date="2014-06-09T18:43:00Z">
              <w:rPr/>
            </w:rPrChange>
          </w:rPr>
          <w:t>) ;</w:t>
        </w:r>
        <w:proofErr w:type="gramEnd"/>
      </w:ins>
    </w:p>
    <w:p w14:paraId="40C89D27" w14:textId="77777777" w:rsidR="00DF4DCE" w:rsidRPr="00DF4DCE" w:rsidRDefault="00DF4DCE">
      <w:pPr>
        <w:pStyle w:val="HTMLPreformatted"/>
        <w:divId w:val="605889992"/>
        <w:rPr>
          <w:ins w:id="15015" w:author="shorny" w:date="2014-06-09T18:42:00Z"/>
          <w:sz w:val="18"/>
          <w:rPrChange w:id="15016" w:author="shorny" w:date="2014-06-09T18:43:00Z">
            <w:rPr>
              <w:ins w:id="15017" w:author="shorny" w:date="2014-06-09T18:42:00Z"/>
            </w:rPr>
          </w:rPrChange>
        </w:rPr>
      </w:pPr>
    </w:p>
    <w:p w14:paraId="6B41BB28" w14:textId="77777777" w:rsidR="00DF4DCE" w:rsidRPr="00DF4DCE" w:rsidRDefault="00DF4DCE">
      <w:pPr>
        <w:pStyle w:val="HTMLPreformatted"/>
        <w:divId w:val="605889992"/>
        <w:rPr>
          <w:ins w:id="15018" w:author="shorny" w:date="2014-06-09T18:42:00Z"/>
          <w:sz w:val="18"/>
          <w:rPrChange w:id="15019" w:author="shorny" w:date="2014-06-09T18:43:00Z">
            <w:rPr>
              <w:ins w:id="15020" w:author="shorny" w:date="2014-06-09T18:42:00Z"/>
            </w:rPr>
          </w:rPrChange>
        </w:rPr>
      </w:pPr>
    </w:p>
    <w:p w14:paraId="53B5CD24" w14:textId="77777777" w:rsidR="00DF4DCE" w:rsidRPr="00DF4DCE" w:rsidRDefault="00DF4DCE">
      <w:pPr>
        <w:pStyle w:val="HTMLPreformatted"/>
        <w:divId w:val="605889992"/>
        <w:rPr>
          <w:ins w:id="15021" w:author="shorny" w:date="2014-06-09T18:42:00Z"/>
          <w:rStyle w:val="comment1"/>
          <w:sz w:val="18"/>
          <w:rPrChange w:id="15022" w:author="shorny" w:date="2014-06-09T18:43:00Z">
            <w:rPr>
              <w:ins w:id="15023" w:author="shorny" w:date="2014-06-09T18:42:00Z"/>
              <w:rStyle w:val="comment1"/>
            </w:rPr>
          </w:rPrChange>
        </w:rPr>
      </w:pPr>
      <w:ins w:id="15024" w:author="shorny" w:date="2014-06-09T18:42:00Z">
        <w:r w:rsidRPr="00DF4DCE">
          <w:rPr>
            <w:rStyle w:val="comment1"/>
            <w:sz w:val="18"/>
            <w:rPrChange w:id="15025" w:author="shorny" w:date="2014-06-09T18:43:00Z">
              <w:rPr>
                <w:rStyle w:val="comment1"/>
              </w:rPr>
            </w:rPrChange>
          </w:rPr>
          <w:t>-- -----------------------------------------------------------------------------</w:t>
        </w:r>
      </w:ins>
    </w:p>
    <w:p w14:paraId="008BAF3B" w14:textId="77777777" w:rsidR="00DF4DCE" w:rsidRPr="00DF4DCE" w:rsidRDefault="00DF4DCE">
      <w:pPr>
        <w:pStyle w:val="HTMLPreformatted"/>
        <w:divId w:val="605889992"/>
        <w:rPr>
          <w:ins w:id="15026" w:author="shorny" w:date="2014-06-09T18:42:00Z"/>
          <w:rStyle w:val="comment1"/>
          <w:sz w:val="18"/>
          <w:rPrChange w:id="15027" w:author="shorny" w:date="2014-06-09T18:43:00Z">
            <w:rPr>
              <w:ins w:id="15028" w:author="shorny" w:date="2014-06-09T18:42:00Z"/>
              <w:rStyle w:val="comment1"/>
            </w:rPr>
          </w:rPrChange>
        </w:rPr>
      </w:pPr>
      <w:ins w:id="15029" w:author="shorny" w:date="2014-06-09T18:42:00Z">
        <w:r w:rsidRPr="00DF4DCE">
          <w:rPr>
            <w:rStyle w:val="comment1"/>
            <w:sz w:val="18"/>
            <w:rPrChange w:id="15030" w:author="shorny" w:date="2014-06-09T18:43:00Z">
              <w:rPr>
                <w:rStyle w:val="comment1"/>
              </w:rPr>
            </w:rPrChange>
          </w:rPr>
          <w:t>-- DocumentStatus</w:t>
        </w:r>
      </w:ins>
    </w:p>
    <w:p w14:paraId="09CE130C" w14:textId="77777777" w:rsidR="00DF4DCE" w:rsidRPr="00DF4DCE" w:rsidRDefault="00DF4DCE">
      <w:pPr>
        <w:pStyle w:val="HTMLPreformatted"/>
        <w:divId w:val="605889992"/>
        <w:rPr>
          <w:ins w:id="15031" w:author="shorny" w:date="2014-06-09T18:42:00Z"/>
          <w:sz w:val="18"/>
          <w:rPrChange w:id="15032" w:author="shorny" w:date="2014-06-09T18:43:00Z">
            <w:rPr>
              <w:ins w:id="15033" w:author="shorny" w:date="2014-06-09T18:42:00Z"/>
            </w:rPr>
          </w:rPrChange>
        </w:rPr>
      </w:pPr>
      <w:ins w:id="15034" w:author="shorny" w:date="2014-06-09T18:42:00Z">
        <w:r w:rsidRPr="00DF4DCE">
          <w:rPr>
            <w:rStyle w:val="keyword1"/>
            <w:sz w:val="18"/>
            <w:rPrChange w:id="15035" w:author="shorny" w:date="2014-06-09T18:43:00Z">
              <w:rPr>
                <w:rStyle w:val="keyword1"/>
              </w:rPr>
            </w:rPrChange>
          </w:rPr>
          <w:t>INSERT</w:t>
        </w:r>
        <w:r w:rsidRPr="00DF4DCE">
          <w:rPr>
            <w:sz w:val="18"/>
            <w:rPrChange w:id="15036" w:author="shorny" w:date="2014-06-09T18:43:00Z">
              <w:rPr/>
            </w:rPrChange>
          </w:rPr>
          <w:t xml:space="preserve"> </w:t>
        </w:r>
        <w:r w:rsidRPr="00DF4DCE">
          <w:rPr>
            <w:rStyle w:val="keyword1"/>
            <w:sz w:val="18"/>
            <w:rPrChange w:id="15037" w:author="shorny" w:date="2014-06-09T18:43:00Z">
              <w:rPr>
                <w:rStyle w:val="keyword1"/>
              </w:rPr>
            </w:rPrChange>
          </w:rPr>
          <w:t>INTO</w:t>
        </w:r>
        <w:r w:rsidRPr="00DF4DCE">
          <w:rPr>
            <w:sz w:val="18"/>
            <w:rPrChange w:id="15038" w:author="shorny" w:date="2014-06-09T18:43:00Z">
              <w:rPr/>
            </w:rPrChange>
          </w:rPr>
          <w:t xml:space="preserve"> `Document Status` (DocStatusID, Status, Description)</w:t>
        </w:r>
      </w:ins>
    </w:p>
    <w:p w14:paraId="41BD7812" w14:textId="77777777" w:rsidR="00DF4DCE" w:rsidRPr="00DF4DCE" w:rsidRDefault="00DF4DCE">
      <w:pPr>
        <w:pStyle w:val="HTMLPreformatted"/>
        <w:divId w:val="605889992"/>
        <w:rPr>
          <w:ins w:id="15039" w:author="shorny" w:date="2014-06-09T18:42:00Z"/>
          <w:sz w:val="18"/>
          <w:rPrChange w:id="15040" w:author="shorny" w:date="2014-06-09T18:43:00Z">
            <w:rPr>
              <w:ins w:id="15041" w:author="shorny" w:date="2014-06-09T18:42:00Z"/>
            </w:rPr>
          </w:rPrChange>
        </w:rPr>
      </w:pPr>
      <w:ins w:id="15042" w:author="shorny" w:date="2014-06-09T18:42:00Z">
        <w:r w:rsidRPr="00DF4DCE">
          <w:rPr>
            <w:rStyle w:val="keyword1"/>
            <w:sz w:val="18"/>
            <w:rPrChange w:id="15043" w:author="shorny" w:date="2014-06-09T18:43:00Z">
              <w:rPr>
                <w:rStyle w:val="keyword1"/>
              </w:rPr>
            </w:rPrChange>
          </w:rPr>
          <w:t>VALUES</w:t>
        </w:r>
        <w:r w:rsidRPr="00DF4DCE">
          <w:rPr>
            <w:sz w:val="18"/>
            <w:rPrChange w:id="15044" w:author="shorny" w:date="2014-06-09T18:43:00Z">
              <w:rPr/>
            </w:rPrChange>
          </w:rPr>
          <w:t xml:space="preserve"> (30000, </w:t>
        </w:r>
        <w:r w:rsidRPr="00DF4DCE">
          <w:rPr>
            <w:rStyle w:val="string1"/>
            <w:sz w:val="18"/>
            <w:rPrChange w:id="15045" w:author="shorny" w:date="2014-06-09T18:43:00Z">
              <w:rPr>
                <w:rStyle w:val="string1"/>
              </w:rPr>
            </w:rPrChange>
          </w:rPr>
          <w:t>'original.english'</w:t>
        </w:r>
        <w:r w:rsidRPr="00DF4DCE">
          <w:rPr>
            <w:sz w:val="18"/>
            <w:rPrChange w:id="15046" w:author="shorny" w:date="2014-06-09T18:43:00Z">
              <w:rPr/>
            </w:rPrChange>
          </w:rPr>
          <w:t xml:space="preserve">, </w:t>
        </w:r>
        <w:r w:rsidRPr="00DF4DCE">
          <w:rPr>
            <w:rStyle w:val="string1"/>
            <w:sz w:val="18"/>
            <w:rPrChange w:id="15047" w:author="shorny" w:date="2014-06-09T18:43:00Z">
              <w:rPr>
                <w:rStyle w:val="string1"/>
              </w:rPr>
            </w:rPrChange>
          </w:rPr>
          <w:t>'Original document in English'</w:t>
        </w:r>
        <w:r w:rsidRPr="00DF4DCE">
          <w:rPr>
            <w:sz w:val="18"/>
            <w:rPrChange w:id="15048" w:author="shorny" w:date="2014-06-09T18:43:00Z">
              <w:rPr/>
            </w:rPrChange>
          </w:rPr>
          <w:t>);</w:t>
        </w:r>
      </w:ins>
    </w:p>
    <w:p w14:paraId="1CB41F2C" w14:textId="77777777" w:rsidR="00DF4DCE" w:rsidRPr="00DF4DCE" w:rsidRDefault="00DF4DCE">
      <w:pPr>
        <w:pStyle w:val="HTMLPreformatted"/>
        <w:divId w:val="605889992"/>
        <w:rPr>
          <w:ins w:id="15049" w:author="shorny" w:date="2014-06-09T18:42:00Z"/>
          <w:sz w:val="18"/>
          <w:rPrChange w:id="15050" w:author="shorny" w:date="2014-06-09T18:43:00Z">
            <w:rPr>
              <w:ins w:id="15051" w:author="shorny" w:date="2014-06-09T18:42:00Z"/>
            </w:rPr>
          </w:rPrChange>
        </w:rPr>
      </w:pPr>
    </w:p>
    <w:p w14:paraId="451CA7F0" w14:textId="77777777" w:rsidR="00DF4DCE" w:rsidRPr="00DF4DCE" w:rsidRDefault="00DF4DCE">
      <w:pPr>
        <w:pStyle w:val="HTMLPreformatted"/>
        <w:divId w:val="605889992"/>
        <w:rPr>
          <w:ins w:id="15052" w:author="shorny" w:date="2014-06-09T18:42:00Z"/>
          <w:sz w:val="18"/>
          <w:rPrChange w:id="15053" w:author="shorny" w:date="2014-06-09T18:43:00Z">
            <w:rPr>
              <w:ins w:id="15054" w:author="shorny" w:date="2014-06-09T18:42:00Z"/>
            </w:rPr>
          </w:rPrChange>
        </w:rPr>
      </w:pPr>
      <w:ins w:id="15055" w:author="shorny" w:date="2014-06-09T18:42:00Z">
        <w:r w:rsidRPr="00DF4DCE">
          <w:rPr>
            <w:rStyle w:val="keyword1"/>
            <w:sz w:val="18"/>
            <w:rPrChange w:id="15056" w:author="shorny" w:date="2014-06-09T18:43:00Z">
              <w:rPr>
                <w:rStyle w:val="keyword1"/>
              </w:rPr>
            </w:rPrChange>
          </w:rPr>
          <w:t>INSERT</w:t>
        </w:r>
        <w:r w:rsidRPr="00DF4DCE">
          <w:rPr>
            <w:sz w:val="18"/>
            <w:rPrChange w:id="15057" w:author="shorny" w:date="2014-06-09T18:43:00Z">
              <w:rPr/>
            </w:rPrChange>
          </w:rPr>
          <w:t xml:space="preserve"> </w:t>
        </w:r>
        <w:r w:rsidRPr="00DF4DCE">
          <w:rPr>
            <w:rStyle w:val="keyword1"/>
            <w:sz w:val="18"/>
            <w:rPrChange w:id="15058" w:author="shorny" w:date="2014-06-09T18:43:00Z">
              <w:rPr>
                <w:rStyle w:val="keyword1"/>
              </w:rPr>
            </w:rPrChange>
          </w:rPr>
          <w:t>INTO</w:t>
        </w:r>
        <w:r w:rsidRPr="00DF4DCE">
          <w:rPr>
            <w:sz w:val="18"/>
            <w:rPrChange w:id="15059" w:author="shorny" w:date="2014-06-09T18:43:00Z">
              <w:rPr/>
            </w:rPrChange>
          </w:rPr>
          <w:t xml:space="preserve"> `Document Status` (DocStatusID, Status, Description)</w:t>
        </w:r>
      </w:ins>
    </w:p>
    <w:p w14:paraId="77636A91" w14:textId="77777777" w:rsidR="00DF4DCE" w:rsidRPr="00DF4DCE" w:rsidRDefault="00DF4DCE">
      <w:pPr>
        <w:pStyle w:val="HTMLPreformatted"/>
        <w:divId w:val="605889992"/>
        <w:rPr>
          <w:ins w:id="15060" w:author="shorny" w:date="2014-06-09T18:42:00Z"/>
          <w:sz w:val="18"/>
          <w:rPrChange w:id="15061" w:author="shorny" w:date="2014-06-09T18:43:00Z">
            <w:rPr>
              <w:ins w:id="15062" w:author="shorny" w:date="2014-06-09T18:42:00Z"/>
            </w:rPr>
          </w:rPrChange>
        </w:rPr>
      </w:pPr>
      <w:ins w:id="15063" w:author="shorny" w:date="2014-06-09T18:42:00Z">
        <w:r w:rsidRPr="00DF4DCE">
          <w:rPr>
            <w:rStyle w:val="keyword1"/>
            <w:sz w:val="18"/>
            <w:rPrChange w:id="15064" w:author="shorny" w:date="2014-06-09T18:43:00Z">
              <w:rPr>
                <w:rStyle w:val="keyword1"/>
              </w:rPr>
            </w:rPrChange>
          </w:rPr>
          <w:t>VALUES</w:t>
        </w:r>
        <w:r w:rsidRPr="00DF4DCE">
          <w:rPr>
            <w:sz w:val="18"/>
            <w:rPrChange w:id="15065" w:author="shorny" w:date="2014-06-09T18:43:00Z">
              <w:rPr/>
            </w:rPrChange>
          </w:rPr>
          <w:t xml:space="preserve"> (30001, </w:t>
        </w:r>
        <w:r w:rsidRPr="00DF4DCE">
          <w:rPr>
            <w:rStyle w:val="string1"/>
            <w:sz w:val="18"/>
            <w:rPrChange w:id="15066" w:author="shorny" w:date="2014-06-09T18:43:00Z">
              <w:rPr>
                <w:rStyle w:val="string1"/>
              </w:rPr>
            </w:rPrChange>
          </w:rPr>
          <w:t>'original.lote'</w:t>
        </w:r>
        <w:r w:rsidRPr="00DF4DCE">
          <w:rPr>
            <w:sz w:val="18"/>
            <w:rPrChange w:id="15067" w:author="shorny" w:date="2014-06-09T18:43:00Z">
              <w:rPr/>
            </w:rPrChange>
          </w:rPr>
          <w:t xml:space="preserve">, </w:t>
        </w:r>
        <w:r w:rsidRPr="00DF4DCE">
          <w:rPr>
            <w:rStyle w:val="string1"/>
            <w:sz w:val="18"/>
            <w:rPrChange w:id="15068" w:author="shorny" w:date="2014-06-09T18:43:00Z">
              <w:rPr>
                <w:rStyle w:val="string1"/>
              </w:rPr>
            </w:rPrChange>
          </w:rPr>
          <w:t>'Original document in a language other than English.'</w:t>
        </w:r>
        <w:r w:rsidRPr="00DF4DCE">
          <w:rPr>
            <w:sz w:val="18"/>
            <w:rPrChange w:id="15069" w:author="shorny" w:date="2014-06-09T18:43:00Z">
              <w:rPr/>
            </w:rPrChange>
          </w:rPr>
          <w:t>);</w:t>
        </w:r>
      </w:ins>
    </w:p>
    <w:p w14:paraId="3BFC2859" w14:textId="77777777" w:rsidR="00DF4DCE" w:rsidRPr="00DF4DCE" w:rsidRDefault="00DF4DCE">
      <w:pPr>
        <w:pStyle w:val="HTMLPreformatted"/>
        <w:divId w:val="605889992"/>
        <w:rPr>
          <w:ins w:id="15070" w:author="shorny" w:date="2014-06-09T18:42:00Z"/>
          <w:sz w:val="18"/>
          <w:rPrChange w:id="15071" w:author="shorny" w:date="2014-06-09T18:43:00Z">
            <w:rPr>
              <w:ins w:id="15072" w:author="shorny" w:date="2014-06-09T18:42:00Z"/>
            </w:rPr>
          </w:rPrChange>
        </w:rPr>
      </w:pPr>
    </w:p>
    <w:p w14:paraId="53A4B8EB" w14:textId="77777777" w:rsidR="00DF4DCE" w:rsidRPr="00DF4DCE" w:rsidRDefault="00DF4DCE">
      <w:pPr>
        <w:pStyle w:val="HTMLPreformatted"/>
        <w:divId w:val="605889992"/>
        <w:rPr>
          <w:ins w:id="15073" w:author="shorny" w:date="2014-06-09T18:42:00Z"/>
          <w:sz w:val="18"/>
          <w:rPrChange w:id="15074" w:author="shorny" w:date="2014-06-09T18:43:00Z">
            <w:rPr>
              <w:ins w:id="15075" w:author="shorny" w:date="2014-06-09T18:42:00Z"/>
            </w:rPr>
          </w:rPrChange>
        </w:rPr>
      </w:pPr>
      <w:ins w:id="15076" w:author="shorny" w:date="2014-06-09T18:42:00Z">
        <w:r w:rsidRPr="00DF4DCE">
          <w:rPr>
            <w:rStyle w:val="keyword1"/>
            <w:sz w:val="18"/>
            <w:rPrChange w:id="15077" w:author="shorny" w:date="2014-06-09T18:43:00Z">
              <w:rPr>
                <w:rStyle w:val="keyword1"/>
              </w:rPr>
            </w:rPrChange>
          </w:rPr>
          <w:t>INSERT</w:t>
        </w:r>
        <w:r w:rsidRPr="00DF4DCE">
          <w:rPr>
            <w:sz w:val="18"/>
            <w:rPrChange w:id="15078" w:author="shorny" w:date="2014-06-09T18:43:00Z">
              <w:rPr/>
            </w:rPrChange>
          </w:rPr>
          <w:t xml:space="preserve"> </w:t>
        </w:r>
        <w:r w:rsidRPr="00DF4DCE">
          <w:rPr>
            <w:rStyle w:val="keyword1"/>
            <w:sz w:val="18"/>
            <w:rPrChange w:id="15079" w:author="shorny" w:date="2014-06-09T18:43:00Z">
              <w:rPr>
                <w:rStyle w:val="keyword1"/>
              </w:rPr>
            </w:rPrChange>
          </w:rPr>
          <w:t>INTO</w:t>
        </w:r>
        <w:r w:rsidRPr="00DF4DCE">
          <w:rPr>
            <w:sz w:val="18"/>
            <w:rPrChange w:id="15080" w:author="shorny" w:date="2014-06-09T18:43:00Z">
              <w:rPr/>
            </w:rPrChange>
          </w:rPr>
          <w:t xml:space="preserve"> `Document Status` (DocStatusID, Status, Description)</w:t>
        </w:r>
      </w:ins>
    </w:p>
    <w:p w14:paraId="7157005C" w14:textId="77777777" w:rsidR="00DF4DCE" w:rsidRPr="00DF4DCE" w:rsidRDefault="00DF4DCE">
      <w:pPr>
        <w:pStyle w:val="HTMLPreformatted"/>
        <w:divId w:val="605889992"/>
        <w:rPr>
          <w:ins w:id="15081" w:author="shorny" w:date="2014-06-09T18:42:00Z"/>
          <w:sz w:val="18"/>
          <w:rPrChange w:id="15082" w:author="shorny" w:date="2014-06-09T18:43:00Z">
            <w:rPr>
              <w:ins w:id="15083" w:author="shorny" w:date="2014-06-09T18:42:00Z"/>
            </w:rPr>
          </w:rPrChange>
        </w:rPr>
      </w:pPr>
      <w:ins w:id="15084" w:author="shorny" w:date="2014-06-09T18:42:00Z">
        <w:r w:rsidRPr="00DF4DCE">
          <w:rPr>
            <w:rStyle w:val="keyword1"/>
            <w:sz w:val="18"/>
            <w:rPrChange w:id="15085" w:author="shorny" w:date="2014-06-09T18:43:00Z">
              <w:rPr>
                <w:rStyle w:val="keyword1"/>
              </w:rPr>
            </w:rPrChange>
          </w:rPr>
          <w:t>VALUES</w:t>
        </w:r>
        <w:r w:rsidRPr="00DF4DCE">
          <w:rPr>
            <w:sz w:val="18"/>
            <w:rPrChange w:id="15086" w:author="shorny" w:date="2014-06-09T18:43:00Z">
              <w:rPr/>
            </w:rPrChange>
          </w:rPr>
          <w:t xml:space="preserve"> (30002, </w:t>
        </w:r>
        <w:r w:rsidRPr="00DF4DCE">
          <w:rPr>
            <w:rStyle w:val="string1"/>
            <w:sz w:val="18"/>
            <w:rPrChange w:id="15087" w:author="shorny" w:date="2014-06-09T18:43:00Z">
              <w:rPr>
                <w:rStyle w:val="string1"/>
              </w:rPr>
            </w:rPrChange>
          </w:rPr>
          <w:t>'translation'</w:t>
        </w:r>
        <w:r w:rsidRPr="00DF4DCE">
          <w:rPr>
            <w:sz w:val="18"/>
            <w:rPrChange w:id="15088" w:author="shorny" w:date="2014-06-09T18:43:00Z">
              <w:rPr/>
            </w:rPrChange>
          </w:rPr>
          <w:t xml:space="preserve">, </w:t>
        </w:r>
        <w:r w:rsidRPr="00DF4DCE">
          <w:rPr>
            <w:rStyle w:val="string1"/>
            <w:sz w:val="18"/>
            <w:rPrChange w:id="15089" w:author="shorny" w:date="2014-06-09T18:43:00Z">
              <w:rPr>
                <w:rStyle w:val="string1"/>
              </w:rPr>
            </w:rPrChange>
          </w:rPr>
          <w:t>'Official translation into English of original document'</w:t>
        </w:r>
        <w:r w:rsidRPr="00DF4DCE">
          <w:rPr>
            <w:sz w:val="18"/>
            <w:rPrChange w:id="15090" w:author="shorny" w:date="2014-06-09T18:43:00Z">
              <w:rPr/>
            </w:rPrChange>
          </w:rPr>
          <w:t>);</w:t>
        </w:r>
      </w:ins>
    </w:p>
    <w:p w14:paraId="31B5C654" w14:textId="77777777" w:rsidR="00DF4DCE" w:rsidRPr="00DF4DCE" w:rsidRDefault="00DF4DCE">
      <w:pPr>
        <w:pStyle w:val="HTMLPreformatted"/>
        <w:divId w:val="605889992"/>
        <w:rPr>
          <w:ins w:id="15091" w:author="shorny" w:date="2014-06-09T18:42:00Z"/>
          <w:sz w:val="18"/>
          <w:rPrChange w:id="15092" w:author="shorny" w:date="2014-06-09T18:43:00Z">
            <w:rPr>
              <w:ins w:id="15093" w:author="shorny" w:date="2014-06-09T18:42:00Z"/>
            </w:rPr>
          </w:rPrChange>
        </w:rPr>
      </w:pPr>
    </w:p>
    <w:p w14:paraId="25865690" w14:textId="77777777" w:rsidR="00DF4DCE" w:rsidRPr="00DF4DCE" w:rsidRDefault="00DF4DCE">
      <w:pPr>
        <w:pStyle w:val="HTMLPreformatted"/>
        <w:divId w:val="605889992"/>
        <w:rPr>
          <w:ins w:id="15094" w:author="shorny" w:date="2014-06-09T18:42:00Z"/>
          <w:sz w:val="18"/>
          <w:rPrChange w:id="15095" w:author="shorny" w:date="2014-06-09T18:43:00Z">
            <w:rPr>
              <w:ins w:id="15096" w:author="shorny" w:date="2014-06-09T18:42:00Z"/>
            </w:rPr>
          </w:rPrChange>
        </w:rPr>
      </w:pPr>
      <w:ins w:id="15097" w:author="shorny" w:date="2014-06-09T18:42:00Z">
        <w:r w:rsidRPr="00DF4DCE">
          <w:rPr>
            <w:rStyle w:val="keyword1"/>
            <w:sz w:val="18"/>
            <w:rPrChange w:id="15098" w:author="shorny" w:date="2014-06-09T18:43:00Z">
              <w:rPr>
                <w:rStyle w:val="keyword1"/>
              </w:rPr>
            </w:rPrChange>
          </w:rPr>
          <w:t>INSERT</w:t>
        </w:r>
        <w:r w:rsidRPr="00DF4DCE">
          <w:rPr>
            <w:sz w:val="18"/>
            <w:rPrChange w:id="15099" w:author="shorny" w:date="2014-06-09T18:43:00Z">
              <w:rPr/>
            </w:rPrChange>
          </w:rPr>
          <w:t xml:space="preserve"> </w:t>
        </w:r>
        <w:r w:rsidRPr="00DF4DCE">
          <w:rPr>
            <w:rStyle w:val="keyword1"/>
            <w:sz w:val="18"/>
            <w:rPrChange w:id="15100" w:author="shorny" w:date="2014-06-09T18:43:00Z">
              <w:rPr>
                <w:rStyle w:val="keyword1"/>
              </w:rPr>
            </w:rPrChange>
          </w:rPr>
          <w:t>INTO</w:t>
        </w:r>
        <w:r w:rsidRPr="00DF4DCE">
          <w:rPr>
            <w:sz w:val="18"/>
            <w:rPrChange w:id="15101" w:author="shorny" w:date="2014-06-09T18:43:00Z">
              <w:rPr/>
            </w:rPrChange>
          </w:rPr>
          <w:t xml:space="preserve"> `Document Status` (DocStatusID, Status, Description)</w:t>
        </w:r>
      </w:ins>
    </w:p>
    <w:p w14:paraId="2DB3A82F" w14:textId="77777777" w:rsidR="00DF4DCE" w:rsidRPr="00DF4DCE" w:rsidRDefault="00DF4DCE">
      <w:pPr>
        <w:pStyle w:val="HTMLPreformatted"/>
        <w:divId w:val="605889992"/>
        <w:rPr>
          <w:ins w:id="15102" w:author="shorny" w:date="2014-06-09T18:42:00Z"/>
          <w:sz w:val="18"/>
          <w:rPrChange w:id="15103" w:author="shorny" w:date="2014-06-09T18:43:00Z">
            <w:rPr>
              <w:ins w:id="15104" w:author="shorny" w:date="2014-06-09T18:42:00Z"/>
            </w:rPr>
          </w:rPrChange>
        </w:rPr>
      </w:pPr>
      <w:ins w:id="15105" w:author="shorny" w:date="2014-06-09T18:42:00Z">
        <w:r w:rsidRPr="00DF4DCE">
          <w:rPr>
            <w:rStyle w:val="keyword1"/>
            <w:sz w:val="18"/>
            <w:rPrChange w:id="15106" w:author="shorny" w:date="2014-06-09T18:43:00Z">
              <w:rPr>
                <w:rStyle w:val="keyword1"/>
              </w:rPr>
            </w:rPrChange>
          </w:rPr>
          <w:t>VALUES</w:t>
        </w:r>
        <w:r w:rsidRPr="00DF4DCE">
          <w:rPr>
            <w:sz w:val="18"/>
            <w:rPrChange w:id="15107" w:author="shorny" w:date="2014-06-09T18:43:00Z">
              <w:rPr/>
            </w:rPrChange>
          </w:rPr>
          <w:t xml:space="preserve"> (30003, </w:t>
        </w:r>
        <w:r w:rsidRPr="00DF4DCE">
          <w:rPr>
            <w:rStyle w:val="string1"/>
            <w:sz w:val="18"/>
            <w:rPrChange w:id="15108" w:author="shorny" w:date="2014-06-09T18:43:00Z">
              <w:rPr>
                <w:rStyle w:val="string1"/>
              </w:rPr>
            </w:rPrChange>
          </w:rPr>
          <w:t>'summary'</w:t>
        </w:r>
        <w:r w:rsidRPr="00DF4DCE">
          <w:rPr>
            <w:sz w:val="18"/>
            <w:rPrChange w:id="15109" w:author="shorny" w:date="2014-06-09T18:43:00Z">
              <w:rPr/>
            </w:rPrChange>
          </w:rPr>
          <w:t xml:space="preserve">, </w:t>
        </w:r>
        <w:r w:rsidRPr="00DF4DCE">
          <w:rPr>
            <w:rStyle w:val="string1"/>
            <w:sz w:val="18"/>
            <w:rPrChange w:id="15110" w:author="shorny" w:date="2014-06-09T18:43:00Z">
              <w:rPr>
                <w:rStyle w:val="string1"/>
              </w:rPr>
            </w:rPrChange>
          </w:rPr>
          <w:t>'</w:t>
        </w:r>
        <w:proofErr w:type="gramStart"/>
        <w:r w:rsidRPr="00DF4DCE">
          <w:rPr>
            <w:rStyle w:val="string1"/>
            <w:sz w:val="18"/>
            <w:rPrChange w:id="15111" w:author="shorny" w:date="2014-06-09T18:43:00Z">
              <w:rPr>
                <w:rStyle w:val="string1"/>
              </w:rPr>
            </w:rPrChange>
          </w:rPr>
          <w:t>Not</w:t>
        </w:r>
        <w:proofErr w:type="gramEnd"/>
        <w:r w:rsidRPr="00DF4DCE">
          <w:rPr>
            <w:rStyle w:val="string1"/>
            <w:sz w:val="18"/>
            <w:rPrChange w:id="15112" w:author="shorny" w:date="2014-06-09T18:43:00Z">
              <w:rPr>
                <w:rStyle w:val="string1"/>
              </w:rPr>
            </w:rPrChange>
          </w:rPr>
          <w:t xml:space="preserve"> an original source document.'</w:t>
        </w:r>
        <w:r w:rsidRPr="00DF4DCE">
          <w:rPr>
            <w:sz w:val="18"/>
            <w:rPrChange w:id="15113" w:author="shorny" w:date="2014-06-09T18:43:00Z">
              <w:rPr/>
            </w:rPrChange>
          </w:rPr>
          <w:t>);</w:t>
        </w:r>
      </w:ins>
    </w:p>
    <w:p w14:paraId="6047CCB1" w14:textId="77777777" w:rsidR="00DF4DCE" w:rsidRPr="00DF4DCE" w:rsidRDefault="00DF4DCE">
      <w:pPr>
        <w:pStyle w:val="HTMLPreformatted"/>
        <w:divId w:val="605889992"/>
        <w:rPr>
          <w:ins w:id="15114" w:author="shorny" w:date="2014-06-09T18:42:00Z"/>
          <w:sz w:val="18"/>
          <w:rPrChange w:id="15115" w:author="shorny" w:date="2014-06-09T18:43:00Z">
            <w:rPr>
              <w:ins w:id="15116" w:author="shorny" w:date="2014-06-09T18:42:00Z"/>
            </w:rPr>
          </w:rPrChange>
        </w:rPr>
      </w:pPr>
    </w:p>
    <w:p w14:paraId="3D84964A" w14:textId="77777777" w:rsidR="00DF4DCE" w:rsidRPr="00DF4DCE" w:rsidRDefault="00DF4DCE">
      <w:pPr>
        <w:pStyle w:val="HTMLPreformatted"/>
        <w:divId w:val="605889992"/>
        <w:rPr>
          <w:ins w:id="15117" w:author="shorny" w:date="2014-06-09T18:42:00Z"/>
          <w:sz w:val="18"/>
          <w:rPrChange w:id="15118" w:author="shorny" w:date="2014-06-09T18:43:00Z">
            <w:rPr>
              <w:ins w:id="15119" w:author="shorny" w:date="2014-06-09T18:42:00Z"/>
            </w:rPr>
          </w:rPrChange>
        </w:rPr>
      </w:pPr>
    </w:p>
    <w:p w14:paraId="2286759E" w14:textId="77777777" w:rsidR="00DF4DCE" w:rsidRPr="00DF4DCE" w:rsidRDefault="00DF4DCE">
      <w:pPr>
        <w:pStyle w:val="HTMLPreformatted"/>
        <w:divId w:val="605889992"/>
        <w:rPr>
          <w:ins w:id="15120" w:author="shorny" w:date="2014-06-09T18:42:00Z"/>
          <w:rStyle w:val="comment1"/>
          <w:sz w:val="18"/>
          <w:rPrChange w:id="15121" w:author="shorny" w:date="2014-06-09T18:43:00Z">
            <w:rPr>
              <w:ins w:id="15122" w:author="shorny" w:date="2014-06-09T18:42:00Z"/>
              <w:rStyle w:val="comment1"/>
            </w:rPr>
          </w:rPrChange>
        </w:rPr>
      </w:pPr>
      <w:ins w:id="15123" w:author="shorny" w:date="2014-06-09T18:42:00Z">
        <w:r w:rsidRPr="00DF4DCE">
          <w:rPr>
            <w:rStyle w:val="comment1"/>
            <w:sz w:val="18"/>
            <w:rPrChange w:id="15124" w:author="shorny" w:date="2014-06-09T18:43:00Z">
              <w:rPr>
                <w:rStyle w:val="comment1"/>
              </w:rPr>
            </w:rPrChange>
          </w:rPr>
          <w:t>-- -----------------------------------------------------------------------------</w:t>
        </w:r>
      </w:ins>
    </w:p>
    <w:p w14:paraId="1B5AF4FC" w14:textId="77777777" w:rsidR="00DF4DCE" w:rsidRPr="00DF4DCE" w:rsidRDefault="00DF4DCE">
      <w:pPr>
        <w:pStyle w:val="HTMLPreformatted"/>
        <w:divId w:val="605889992"/>
        <w:rPr>
          <w:ins w:id="15125" w:author="shorny" w:date="2014-06-09T18:42:00Z"/>
          <w:rStyle w:val="comment1"/>
          <w:sz w:val="18"/>
          <w:rPrChange w:id="15126" w:author="shorny" w:date="2014-06-09T18:43:00Z">
            <w:rPr>
              <w:ins w:id="15127" w:author="shorny" w:date="2014-06-09T18:42:00Z"/>
              <w:rStyle w:val="comment1"/>
            </w:rPr>
          </w:rPrChange>
        </w:rPr>
      </w:pPr>
      <w:ins w:id="15128" w:author="shorny" w:date="2014-06-09T18:42:00Z">
        <w:r w:rsidRPr="00DF4DCE">
          <w:rPr>
            <w:rStyle w:val="comment1"/>
            <w:sz w:val="18"/>
            <w:rPrChange w:id="15129" w:author="shorny" w:date="2014-06-09T18:43:00Z">
              <w:rPr>
                <w:rStyle w:val="comment1"/>
              </w:rPr>
            </w:rPrChange>
          </w:rPr>
          <w:t>-- AwardType</w:t>
        </w:r>
      </w:ins>
    </w:p>
    <w:p w14:paraId="0B751F13" w14:textId="77777777" w:rsidR="00DF4DCE" w:rsidRPr="00DF4DCE" w:rsidRDefault="00DF4DCE">
      <w:pPr>
        <w:pStyle w:val="HTMLPreformatted"/>
        <w:divId w:val="605889992"/>
        <w:rPr>
          <w:ins w:id="15130" w:author="shorny" w:date="2014-06-09T18:42:00Z"/>
          <w:sz w:val="18"/>
          <w:rPrChange w:id="15131" w:author="shorny" w:date="2014-06-09T18:43:00Z">
            <w:rPr>
              <w:ins w:id="15132" w:author="shorny" w:date="2014-06-09T18:42:00Z"/>
            </w:rPr>
          </w:rPrChange>
        </w:rPr>
      </w:pPr>
      <w:ins w:id="15133" w:author="shorny" w:date="2014-06-09T18:42:00Z">
        <w:r w:rsidRPr="00DF4DCE">
          <w:rPr>
            <w:rStyle w:val="keyword1"/>
            <w:sz w:val="18"/>
            <w:rPrChange w:id="15134" w:author="shorny" w:date="2014-06-09T18:43:00Z">
              <w:rPr>
                <w:rStyle w:val="keyword1"/>
              </w:rPr>
            </w:rPrChange>
          </w:rPr>
          <w:t>INSERT</w:t>
        </w:r>
        <w:r w:rsidRPr="00DF4DCE">
          <w:rPr>
            <w:sz w:val="18"/>
            <w:rPrChange w:id="15135" w:author="shorny" w:date="2014-06-09T18:43:00Z">
              <w:rPr/>
            </w:rPrChange>
          </w:rPr>
          <w:t xml:space="preserve"> </w:t>
        </w:r>
        <w:r w:rsidRPr="00DF4DCE">
          <w:rPr>
            <w:rStyle w:val="keyword1"/>
            <w:sz w:val="18"/>
            <w:rPrChange w:id="15136" w:author="shorny" w:date="2014-06-09T18:43:00Z">
              <w:rPr>
                <w:rStyle w:val="keyword1"/>
              </w:rPr>
            </w:rPrChange>
          </w:rPr>
          <w:t>INTO</w:t>
        </w:r>
        <w:r w:rsidRPr="00DF4DCE">
          <w:rPr>
            <w:sz w:val="18"/>
            <w:rPrChange w:id="15137" w:author="shorny" w:date="2014-06-09T18:43:00Z">
              <w:rPr/>
            </w:rPrChange>
          </w:rPr>
          <w:t xml:space="preserve"> `Award </w:t>
        </w:r>
        <w:r w:rsidRPr="00DF4DCE">
          <w:rPr>
            <w:rStyle w:val="keyword1"/>
            <w:sz w:val="18"/>
            <w:rPrChange w:id="15138" w:author="shorny" w:date="2014-06-09T18:43:00Z">
              <w:rPr>
                <w:rStyle w:val="keyword1"/>
              </w:rPr>
            </w:rPrChange>
          </w:rPr>
          <w:t>Type</w:t>
        </w:r>
        <w:r w:rsidRPr="00DF4DCE">
          <w:rPr>
            <w:sz w:val="18"/>
            <w:rPrChange w:id="15139" w:author="shorny" w:date="2014-06-09T18:43:00Z">
              <w:rPr/>
            </w:rPrChange>
          </w:rPr>
          <w:t xml:space="preserve">` (AwardID, </w:t>
        </w:r>
        <w:r w:rsidRPr="00DF4DCE">
          <w:rPr>
            <w:rStyle w:val="keyword1"/>
            <w:sz w:val="18"/>
            <w:rPrChange w:id="15140" w:author="shorny" w:date="2014-06-09T18:43:00Z">
              <w:rPr>
                <w:rStyle w:val="keyword1"/>
              </w:rPr>
            </w:rPrChange>
          </w:rPr>
          <w:t>Type</w:t>
        </w:r>
        <w:r w:rsidRPr="00DF4DCE">
          <w:rPr>
            <w:sz w:val="18"/>
            <w:rPrChange w:id="15141" w:author="shorny" w:date="2014-06-09T18:43:00Z">
              <w:rPr/>
            </w:rPrChange>
          </w:rPr>
          <w:t>, Description)</w:t>
        </w:r>
      </w:ins>
    </w:p>
    <w:p w14:paraId="2735BFDF" w14:textId="77777777" w:rsidR="00DF4DCE" w:rsidRPr="00DF4DCE" w:rsidRDefault="00DF4DCE">
      <w:pPr>
        <w:pStyle w:val="HTMLPreformatted"/>
        <w:divId w:val="605889992"/>
        <w:rPr>
          <w:ins w:id="15142" w:author="shorny" w:date="2014-06-09T18:42:00Z"/>
          <w:sz w:val="18"/>
          <w:rPrChange w:id="15143" w:author="shorny" w:date="2014-06-09T18:43:00Z">
            <w:rPr>
              <w:ins w:id="15144" w:author="shorny" w:date="2014-06-09T18:42:00Z"/>
            </w:rPr>
          </w:rPrChange>
        </w:rPr>
      </w:pPr>
      <w:ins w:id="15145" w:author="shorny" w:date="2014-06-09T18:42:00Z">
        <w:r w:rsidRPr="00DF4DCE">
          <w:rPr>
            <w:rStyle w:val="keyword1"/>
            <w:sz w:val="18"/>
            <w:rPrChange w:id="15146" w:author="shorny" w:date="2014-06-09T18:43:00Z">
              <w:rPr>
                <w:rStyle w:val="keyword1"/>
              </w:rPr>
            </w:rPrChange>
          </w:rPr>
          <w:t>VALUES</w:t>
        </w:r>
        <w:r w:rsidRPr="00DF4DCE">
          <w:rPr>
            <w:sz w:val="18"/>
            <w:rPrChange w:id="15147" w:author="shorny" w:date="2014-06-09T18:43:00Z">
              <w:rPr/>
            </w:rPrChange>
          </w:rPr>
          <w:t xml:space="preserve"> (40000, </w:t>
        </w:r>
        <w:r w:rsidRPr="00DF4DCE">
          <w:rPr>
            <w:rStyle w:val="string1"/>
            <w:sz w:val="18"/>
            <w:rPrChange w:id="15148" w:author="shorny" w:date="2014-06-09T18:43:00Z">
              <w:rPr>
                <w:rStyle w:val="string1"/>
              </w:rPr>
            </w:rPrChange>
          </w:rPr>
          <w:t>'PhD'</w:t>
        </w:r>
        <w:r w:rsidRPr="00DF4DCE">
          <w:rPr>
            <w:sz w:val="18"/>
            <w:rPrChange w:id="15149" w:author="shorny" w:date="2014-06-09T18:43:00Z">
              <w:rPr/>
            </w:rPrChange>
          </w:rPr>
          <w:t xml:space="preserve">, </w:t>
        </w:r>
        <w:r w:rsidRPr="00DF4DCE">
          <w:rPr>
            <w:rStyle w:val="string1"/>
            <w:sz w:val="18"/>
            <w:rPrChange w:id="15150" w:author="shorny" w:date="2014-06-09T18:43:00Z">
              <w:rPr>
                <w:rStyle w:val="string1"/>
              </w:rPr>
            </w:rPrChange>
          </w:rPr>
          <w:t>'PhD in any field in the school'</w:t>
        </w:r>
        <w:r w:rsidRPr="00DF4DCE">
          <w:rPr>
            <w:sz w:val="18"/>
            <w:rPrChange w:id="15151" w:author="shorny" w:date="2014-06-09T18:43:00Z">
              <w:rPr/>
            </w:rPrChange>
          </w:rPr>
          <w:t>);</w:t>
        </w:r>
      </w:ins>
    </w:p>
    <w:p w14:paraId="540E88AE" w14:textId="77777777" w:rsidR="00DF4DCE" w:rsidRPr="00DF4DCE" w:rsidRDefault="00DF4DCE">
      <w:pPr>
        <w:pStyle w:val="HTMLPreformatted"/>
        <w:divId w:val="605889992"/>
        <w:rPr>
          <w:ins w:id="15152" w:author="shorny" w:date="2014-06-09T18:42:00Z"/>
          <w:sz w:val="18"/>
          <w:rPrChange w:id="15153" w:author="shorny" w:date="2014-06-09T18:43:00Z">
            <w:rPr>
              <w:ins w:id="15154" w:author="shorny" w:date="2014-06-09T18:42:00Z"/>
            </w:rPr>
          </w:rPrChange>
        </w:rPr>
      </w:pPr>
    </w:p>
    <w:p w14:paraId="4C9E5DAB" w14:textId="77777777" w:rsidR="00DF4DCE" w:rsidRPr="00DF4DCE" w:rsidRDefault="00DF4DCE">
      <w:pPr>
        <w:pStyle w:val="HTMLPreformatted"/>
        <w:divId w:val="605889992"/>
        <w:rPr>
          <w:ins w:id="15155" w:author="shorny" w:date="2014-06-09T18:42:00Z"/>
          <w:sz w:val="18"/>
          <w:rPrChange w:id="15156" w:author="shorny" w:date="2014-06-09T18:43:00Z">
            <w:rPr>
              <w:ins w:id="15157" w:author="shorny" w:date="2014-06-09T18:42:00Z"/>
            </w:rPr>
          </w:rPrChange>
        </w:rPr>
      </w:pPr>
      <w:ins w:id="15158" w:author="shorny" w:date="2014-06-09T18:42:00Z">
        <w:r w:rsidRPr="00DF4DCE">
          <w:rPr>
            <w:rStyle w:val="keyword1"/>
            <w:sz w:val="18"/>
            <w:rPrChange w:id="15159" w:author="shorny" w:date="2014-06-09T18:43:00Z">
              <w:rPr>
                <w:rStyle w:val="keyword1"/>
              </w:rPr>
            </w:rPrChange>
          </w:rPr>
          <w:t>INSERT</w:t>
        </w:r>
        <w:r w:rsidRPr="00DF4DCE">
          <w:rPr>
            <w:sz w:val="18"/>
            <w:rPrChange w:id="15160" w:author="shorny" w:date="2014-06-09T18:43:00Z">
              <w:rPr/>
            </w:rPrChange>
          </w:rPr>
          <w:t xml:space="preserve"> </w:t>
        </w:r>
        <w:r w:rsidRPr="00DF4DCE">
          <w:rPr>
            <w:rStyle w:val="keyword1"/>
            <w:sz w:val="18"/>
            <w:rPrChange w:id="15161" w:author="shorny" w:date="2014-06-09T18:43:00Z">
              <w:rPr>
                <w:rStyle w:val="keyword1"/>
              </w:rPr>
            </w:rPrChange>
          </w:rPr>
          <w:t>INTO</w:t>
        </w:r>
        <w:r w:rsidRPr="00DF4DCE">
          <w:rPr>
            <w:sz w:val="18"/>
            <w:rPrChange w:id="15162" w:author="shorny" w:date="2014-06-09T18:43:00Z">
              <w:rPr/>
            </w:rPrChange>
          </w:rPr>
          <w:t xml:space="preserve"> `Award </w:t>
        </w:r>
        <w:r w:rsidRPr="00DF4DCE">
          <w:rPr>
            <w:rStyle w:val="keyword1"/>
            <w:sz w:val="18"/>
            <w:rPrChange w:id="15163" w:author="shorny" w:date="2014-06-09T18:43:00Z">
              <w:rPr>
                <w:rStyle w:val="keyword1"/>
              </w:rPr>
            </w:rPrChange>
          </w:rPr>
          <w:t>Type</w:t>
        </w:r>
        <w:r w:rsidRPr="00DF4DCE">
          <w:rPr>
            <w:sz w:val="18"/>
            <w:rPrChange w:id="15164" w:author="shorny" w:date="2014-06-09T18:43:00Z">
              <w:rPr/>
            </w:rPrChange>
          </w:rPr>
          <w:t xml:space="preserve">` (AwardID, </w:t>
        </w:r>
        <w:r w:rsidRPr="00DF4DCE">
          <w:rPr>
            <w:rStyle w:val="keyword1"/>
            <w:sz w:val="18"/>
            <w:rPrChange w:id="15165" w:author="shorny" w:date="2014-06-09T18:43:00Z">
              <w:rPr>
                <w:rStyle w:val="keyword1"/>
              </w:rPr>
            </w:rPrChange>
          </w:rPr>
          <w:t>Type</w:t>
        </w:r>
        <w:r w:rsidRPr="00DF4DCE">
          <w:rPr>
            <w:sz w:val="18"/>
            <w:rPrChange w:id="15166" w:author="shorny" w:date="2014-06-09T18:43:00Z">
              <w:rPr/>
            </w:rPrChange>
          </w:rPr>
          <w:t>, Description)</w:t>
        </w:r>
      </w:ins>
    </w:p>
    <w:p w14:paraId="727C3685" w14:textId="77777777" w:rsidR="00DF4DCE" w:rsidRPr="00DF4DCE" w:rsidRDefault="00DF4DCE">
      <w:pPr>
        <w:pStyle w:val="HTMLPreformatted"/>
        <w:divId w:val="605889992"/>
        <w:rPr>
          <w:ins w:id="15167" w:author="shorny" w:date="2014-06-09T18:42:00Z"/>
          <w:sz w:val="18"/>
          <w:rPrChange w:id="15168" w:author="shorny" w:date="2014-06-09T18:43:00Z">
            <w:rPr>
              <w:ins w:id="15169" w:author="shorny" w:date="2014-06-09T18:42:00Z"/>
            </w:rPr>
          </w:rPrChange>
        </w:rPr>
      </w:pPr>
      <w:ins w:id="15170" w:author="shorny" w:date="2014-06-09T18:42:00Z">
        <w:r w:rsidRPr="00DF4DCE">
          <w:rPr>
            <w:rStyle w:val="keyword1"/>
            <w:sz w:val="18"/>
            <w:rPrChange w:id="15171" w:author="shorny" w:date="2014-06-09T18:43:00Z">
              <w:rPr>
                <w:rStyle w:val="keyword1"/>
              </w:rPr>
            </w:rPrChange>
          </w:rPr>
          <w:t>VALUES</w:t>
        </w:r>
        <w:r w:rsidRPr="00DF4DCE">
          <w:rPr>
            <w:sz w:val="18"/>
            <w:rPrChange w:id="15172" w:author="shorny" w:date="2014-06-09T18:43:00Z">
              <w:rPr/>
            </w:rPrChange>
          </w:rPr>
          <w:t xml:space="preserve"> (40001, </w:t>
        </w:r>
        <w:r w:rsidRPr="00DF4DCE">
          <w:rPr>
            <w:rStyle w:val="string1"/>
            <w:sz w:val="18"/>
            <w:rPrChange w:id="15173" w:author="shorny" w:date="2014-06-09T18:43:00Z">
              <w:rPr>
                <w:rStyle w:val="string1"/>
              </w:rPr>
            </w:rPrChange>
          </w:rPr>
          <w:t>'PhD (Comp Sc)'</w:t>
        </w:r>
        <w:r w:rsidRPr="00DF4DCE">
          <w:rPr>
            <w:sz w:val="18"/>
            <w:rPrChange w:id="15174" w:author="shorny" w:date="2014-06-09T18:43:00Z">
              <w:rPr/>
            </w:rPrChange>
          </w:rPr>
          <w:t xml:space="preserve">, </w:t>
        </w:r>
        <w:r w:rsidRPr="00DF4DCE">
          <w:rPr>
            <w:rStyle w:val="string1"/>
            <w:sz w:val="18"/>
            <w:rPrChange w:id="15175" w:author="shorny" w:date="2014-06-09T18:43:00Z">
              <w:rPr>
                <w:rStyle w:val="string1"/>
              </w:rPr>
            </w:rPrChange>
          </w:rPr>
          <w:t>'PhD in Computer Science'</w:t>
        </w:r>
        <w:r w:rsidRPr="00DF4DCE">
          <w:rPr>
            <w:sz w:val="18"/>
            <w:rPrChange w:id="15176" w:author="shorny" w:date="2014-06-09T18:43:00Z">
              <w:rPr/>
            </w:rPrChange>
          </w:rPr>
          <w:t>);</w:t>
        </w:r>
      </w:ins>
    </w:p>
    <w:p w14:paraId="22447E82" w14:textId="77777777" w:rsidR="00DF4DCE" w:rsidRPr="00DF4DCE" w:rsidRDefault="00DF4DCE">
      <w:pPr>
        <w:pStyle w:val="HTMLPreformatted"/>
        <w:divId w:val="605889992"/>
        <w:rPr>
          <w:ins w:id="15177" w:author="shorny" w:date="2014-06-09T18:42:00Z"/>
          <w:sz w:val="18"/>
          <w:rPrChange w:id="15178" w:author="shorny" w:date="2014-06-09T18:43:00Z">
            <w:rPr>
              <w:ins w:id="15179" w:author="shorny" w:date="2014-06-09T18:42:00Z"/>
            </w:rPr>
          </w:rPrChange>
        </w:rPr>
      </w:pPr>
    </w:p>
    <w:p w14:paraId="38B6142C" w14:textId="77777777" w:rsidR="00DF4DCE" w:rsidRPr="00DF4DCE" w:rsidRDefault="00DF4DCE">
      <w:pPr>
        <w:pStyle w:val="HTMLPreformatted"/>
        <w:divId w:val="605889992"/>
        <w:rPr>
          <w:ins w:id="15180" w:author="shorny" w:date="2014-06-09T18:42:00Z"/>
          <w:sz w:val="18"/>
          <w:rPrChange w:id="15181" w:author="shorny" w:date="2014-06-09T18:43:00Z">
            <w:rPr>
              <w:ins w:id="15182" w:author="shorny" w:date="2014-06-09T18:42:00Z"/>
            </w:rPr>
          </w:rPrChange>
        </w:rPr>
      </w:pPr>
      <w:ins w:id="15183" w:author="shorny" w:date="2014-06-09T18:42:00Z">
        <w:r w:rsidRPr="00DF4DCE">
          <w:rPr>
            <w:rStyle w:val="keyword1"/>
            <w:sz w:val="18"/>
            <w:rPrChange w:id="15184" w:author="shorny" w:date="2014-06-09T18:43:00Z">
              <w:rPr>
                <w:rStyle w:val="keyword1"/>
              </w:rPr>
            </w:rPrChange>
          </w:rPr>
          <w:t>INSERT</w:t>
        </w:r>
        <w:r w:rsidRPr="00DF4DCE">
          <w:rPr>
            <w:sz w:val="18"/>
            <w:rPrChange w:id="15185" w:author="shorny" w:date="2014-06-09T18:43:00Z">
              <w:rPr/>
            </w:rPrChange>
          </w:rPr>
          <w:t xml:space="preserve"> </w:t>
        </w:r>
        <w:r w:rsidRPr="00DF4DCE">
          <w:rPr>
            <w:rStyle w:val="keyword1"/>
            <w:sz w:val="18"/>
            <w:rPrChange w:id="15186" w:author="shorny" w:date="2014-06-09T18:43:00Z">
              <w:rPr>
                <w:rStyle w:val="keyword1"/>
              </w:rPr>
            </w:rPrChange>
          </w:rPr>
          <w:t>INTO</w:t>
        </w:r>
        <w:r w:rsidRPr="00DF4DCE">
          <w:rPr>
            <w:sz w:val="18"/>
            <w:rPrChange w:id="15187" w:author="shorny" w:date="2014-06-09T18:43:00Z">
              <w:rPr/>
            </w:rPrChange>
          </w:rPr>
          <w:t xml:space="preserve"> `Award </w:t>
        </w:r>
        <w:r w:rsidRPr="00DF4DCE">
          <w:rPr>
            <w:rStyle w:val="keyword1"/>
            <w:sz w:val="18"/>
            <w:rPrChange w:id="15188" w:author="shorny" w:date="2014-06-09T18:43:00Z">
              <w:rPr>
                <w:rStyle w:val="keyword1"/>
              </w:rPr>
            </w:rPrChange>
          </w:rPr>
          <w:t>Type</w:t>
        </w:r>
        <w:r w:rsidRPr="00DF4DCE">
          <w:rPr>
            <w:sz w:val="18"/>
            <w:rPrChange w:id="15189" w:author="shorny" w:date="2014-06-09T18:43:00Z">
              <w:rPr/>
            </w:rPrChange>
          </w:rPr>
          <w:t xml:space="preserve">` (AwardID, </w:t>
        </w:r>
        <w:r w:rsidRPr="00DF4DCE">
          <w:rPr>
            <w:rStyle w:val="keyword1"/>
            <w:sz w:val="18"/>
            <w:rPrChange w:id="15190" w:author="shorny" w:date="2014-06-09T18:43:00Z">
              <w:rPr>
                <w:rStyle w:val="keyword1"/>
              </w:rPr>
            </w:rPrChange>
          </w:rPr>
          <w:t>Type</w:t>
        </w:r>
        <w:r w:rsidRPr="00DF4DCE">
          <w:rPr>
            <w:sz w:val="18"/>
            <w:rPrChange w:id="15191" w:author="shorny" w:date="2014-06-09T18:43:00Z">
              <w:rPr/>
            </w:rPrChange>
          </w:rPr>
          <w:t>, Description)</w:t>
        </w:r>
      </w:ins>
    </w:p>
    <w:p w14:paraId="3C30B8BF" w14:textId="77777777" w:rsidR="00DF4DCE" w:rsidRPr="00DF4DCE" w:rsidRDefault="00DF4DCE">
      <w:pPr>
        <w:pStyle w:val="HTMLPreformatted"/>
        <w:divId w:val="605889992"/>
        <w:rPr>
          <w:ins w:id="15192" w:author="shorny" w:date="2014-06-09T18:42:00Z"/>
          <w:sz w:val="18"/>
          <w:rPrChange w:id="15193" w:author="shorny" w:date="2014-06-09T18:43:00Z">
            <w:rPr>
              <w:ins w:id="15194" w:author="shorny" w:date="2014-06-09T18:42:00Z"/>
            </w:rPr>
          </w:rPrChange>
        </w:rPr>
      </w:pPr>
      <w:ins w:id="15195" w:author="shorny" w:date="2014-06-09T18:42:00Z">
        <w:r w:rsidRPr="00DF4DCE">
          <w:rPr>
            <w:rStyle w:val="keyword1"/>
            <w:sz w:val="18"/>
            <w:rPrChange w:id="15196" w:author="shorny" w:date="2014-06-09T18:43:00Z">
              <w:rPr>
                <w:rStyle w:val="keyword1"/>
              </w:rPr>
            </w:rPrChange>
          </w:rPr>
          <w:t>VALUES</w:t>
        </w:r>
        <w:r w:rsidRPr="00DF4DCE">
          <w:rPr>
            <w:sz w:val="18"/>
            <w:rPrChange w:id="15197" w:author="shorny" w:date="2014-06-09T18:43:00Z">
              <w:rPr/>
            </w:rPrChange>
          </w:rPr>
          <w:t xml:space="preserve"> (40002, </w:t>
        </w:r>
        <w:r w:rsidRPr="00DF4DCE">
          <w:rPr>
            <w:rStyle w:val="string1"/>
            <w:sz w:val="18"/>
            <w:rPrChange w:id="15198" w:author="shorny" w:date="2014-06-09T18:43:00Z">
              <w:rPr>
                <w:rStyle w:val="string1"/>
              </w:rPr>
            </w:rPrChange>
          </w:rPr>
          <w:t>'masters'</w:t>
        </w:r>
        <w:r w:rsidRPr="00DF4DCE">
          <w:rPr>
            <w:sz w:val="18"/>
            <w:rPrChange w:id="15199" w:author="shorny" w:date="2014-06-09T18:43:00Z">
              <w:rPr/>
            </w:rPrChange>
          </w:rPr>
          <w:t xml:space="preserve">, </w:t>
        </w:r>
        <w:r w:rsidRPr="00DF4DCE">
          <w:rPr>
            <w:rStyle w:val="string1"/>
            <w:sz w:val="18"/>
            <w:rPrChange w:id="15200" w:author="shorny" w:date="2014-06-09T18:43:00Z">
              <w:rPr>
                <w:rStyle w:val="string1"/>
              </w:rPr>
            </w:rPrChange>
          </w:rPr>
          <w:t>'Masters by research in any field in the school'</w:t>
        </w:r>
        <w:r w:rsidRPr="00DF4DCE">
          <w:rPr>
            <w:sz w:val="18"/>
            <w:rPrChange w:id="15201" w:author="shorny" w:date="2014-06-09T18:43:00Z">
              <w:rPr/>
            </w:rPrChange>
          </w:rPr>
          <w:t>);</w:t>
        </w:r>
      </w:ins>
    </w:p>
    <w:p w14:paraId="342C4C48" w14:textId="77777777" w:rsidR="00DF4DCE" w:rsidRPr="00DF4DCE" w:rsidRDefault="00DF4DCE">
      <w:pPr>
        <w:pStyle w:val="HTMLPreformatted"/>
        <w:divId w:val="605889992"/>
        <w:rPr>
          <w:ins w:id="15202" w:author="shorny" w:date="2014-06-09T18:42:00Z"/>
          <w:sz w:val="18"/>
          <w:rPrChange w:id="15203" w:author="shorny" w:date="2014-06-09T18:43:00Z">
            <w:rPr>
              <w:ins w:id="15204" w:author="shorny" w:date="2014-06-09T18:42:00Z"/>
            </w:rPr>
          </w:rPrChange>
        </w:rPr>
      </w:pPr>
    </w:p>
    <w:p w14:paraId="22773848" w14:textId="77777777" w:rsidR="00DF4DCE" w:rsidRPr="00DF4DCE" w:rsidRDefault="00DF4DCE">
      <w:pPr>
        <w:pStyle w:val="HTMLPreformatted"/>
        <w:divId w:val="605889992"/>
        <w:rPr>
          <w:ins w:id="15205" w:author="shorny" w:date="2014-06-09T18:42:00Z"/>
          <w:sz w:val="18"/>
          <w:rPrChange w:id="15206" w:author="shorny" w:date="2014-06-09T18:43:00Z">
            <w:rPr>
              <w:ins w:id="15207" w:author="shorny" w:date="2014-06-09T18:42:00Z"/>
            </w:rPr>
          </w:rPrChange>
        </w:rPr>
      </w:pPr>
      <w:ins w:id="15208" w:author="shorny" w:date="2014-06-09T18:42:00Z">
        <w:r w:rsidRPr="00DF4DCE">
          <w:rPr>
            <w:rStyle w:val="keyword1"/>
            <w:sz w:val="18"/>
            <w:rPrChange w:id="15209" w:author="shorny" w:date="2014-06-09T18:43:00Z">
              <w:rPr>
                <w:rStyle w:val="keyword1"/>
              </w:rPr>
            </w:rPrChange>
          </w:rPr>
          <w:t>INSERT</w:t>
        </w:r>
        <w:r w:rsidRPr="00DF4DCE">
          <w:rPr>
            <w:sz w:val="18"/>
            <w:rPrChange w:id="15210" w:author="shorny" w:date="2014-06-09T18:43:00Z">
              <w:rPr/>
            </w:rPrChange>
          </w:rPr>
          <w:t xml:space="preserve"> </w:t>
        </w:r>
        <w:r w:rsidRPr="00DF4DCE">
          <w:rPr>
            <w:rStyle w:val="keyword1"/>
            <w:sz w:val="18"/>
            <w:rPrChange w:id="15211" w:author="shorny" w:date="2014-06-09T18:43:00Z">
              <w:rPr>
                <w:rStyle w:val="keyword1"/>
              </w:rPr>
            </w:rPrChange>
          </w:rPr>
          <w:t>INTO</w:t>
        </w:r>
        <w:r w:rsidRPr="00DF4DCE">
          <w:rPr>
            <w:sz w:val="18"/>
            <w:rPrChange w:id="15212" w:author="shorny" w:date="2014-06-09T18:43:00Z">
              <w:rPr/>
            </w:rPrChange>
          </w:rPr>
          <w:t xml:space="preserve"> `Award </w:t>
        </w:r>
        <w:r w:rsidRPr="00DF4DCE">
          <w:rPr>
            <w:rStyle w:val="keyword1"/>
            <w:sz w:val="18"/>
            <w:rPrChange w:id="15213" w:author="shorny" w:date="2014-06-09T18:43:00Z">
              <w:rPr>
                <w:rStyle w:val="keyword1"/>
              </w:rPr>
            </w:rPrChange>
          </w:rPr>
          <w:t>Type</w:t>
        </w:r>
        <w:r w:rsidRPr="00DF4DCE">
          <w:rPr>
            <w:sz w:val="18"/>
            <w:rPrChange w:id="15214" w:author="shorny" w:date="2014-06-09T18:43:00Z">
              <w:rPr/>
            </w:rPrChange>
          </w:rPr>
          <w:t xml:space="preserve">` (AwardID, </w:t>
        </w:r>
        <w:r w:rsidRPr="00DF4DCE">
          <w:rPr>
            <w:rStyle w:val="keyword1"/>
            <w:sz w:val="18"/>
            <w:rPrChange w:id="15215" w:author="shorny" w:date="2014-06-09T18:43:00Z">
              <w:rPr>
                <w:rStyle w:val="keyword1"/>
              </w:rPr>
            </w:rPrChange>
          </w:rPr>
          <w:t>Type</w:t>
        </w:r>
        <w:r w:rsidRPr="00DF4DCE">
          <w:rPr>
            <w:sz w:val="18"/>
            <w:rPrChange w:id="15216" w:author="shorny" w:date="2014-06-09T18:43:00Z">
              <w:rPr/>
            </w:rPrChange>
          </w:rPr>
          <w:t>, Description)</w:t>
        </w:r>
      </w:ins>
    </w:p>
    <w:p w14:paraId="52B6D8A1" w14:textId="77777777" w:rsidR="00DF4DCE" w:rsidRPr="00DF4DCE" w:rsidRDefault="00DF4DCE">
      <w:pPr>
        <w:pStyle w:val="HTMLPreformatted"/>
        <w:divId w:val="605889992"/>
        <w:rPr>
          <w:ins w:id="15217" w:author="shorny" w:date="2014-06-09T18:42:00Z"/>
          <w:sz w:val="18"/>
          <w:rPrChange w:id="15218" w:author="shorny" w:date="2014-06-09T18:43:00Z">
            <w:rPr>
              <w:ins w:id="15219" w:author="shorny" w:date="2014-06-09T18:42:00Z"/>
            </w:rPr>
          </w:rPrChange>
        </w:rPr>
      </w:pPr>
      <w:ins w:id="15220" w:author="shorny" w:date="2014-06-09T18:42:00Z">
        <w:r w:rsidRPr="00DF4DCE">
          <w:rPr>
            <w:rStyle w:val="keyword1"/>
            <w:sz w:val="18"/>
            <w:rPrChange w:id="15221" w:author="shorny" w:date="2014-06-09T18:43:00Z">
              <w:rPr>
                <w:rStyle w:val="keyword1"/>
              </w:rPr>
            </w:rPrChange>
          </w:rPr>
          <w:t>VALUES</w:t>
        </w:r>
        <w:r w:rsidRPr="00DF4DCE">
          <w:rPr>
            <w:sz w:val="18"/>
            <w:rPrChange w:id="15222" w:author="shorny" w:date="2014-06-09T18:43:00Z">
              <w:rPr/>
            </w:rPrChange>
          </w:rPr>
          <w:t xml:space="preserve"> (40003, </w:t>
        </w:r>
        <w:r w:rsidRPr="00DF4DCE">
          <w:rPr>
            <w:rStyle w:val="string1"/>
            <w:sz w:val="18"/>
            <w:rPrChange w:id="15223" w:author="shorny" w:date="2014-06-09T18:43:00Z">
              <w:rPr>
                <w:rStyle w:val="string1"/>
              </w:rPr>
            </w:rPrChange>
          </w:rPr>
          <w:t>'MIT'</w:t>
        </w:r>
        <w:r w:rsidRPr="00DF4DCE">
          <w:rPr>
            <w:sz w:val="18"/>
            <w:rPrChange w:id="15224" w:author="shorny" w:date="2014-06-09T18:43:00Z">
              <w:rPr/>
            </w:rPrChange>
          </w:rPr>
          <w:t xml:space="preserve">, </w:t>
        </w:r>
        <w:r w:rsidRPr="00DF4DCE">
          <w:rPr>
            <w:rStyle w:val="string1"/>
            <w:sz w:val="18"/>
            <w:rPrChange w:id="15225" w:author="shorny" w:date="2014-06-09T18:43:00Z">
              <w:rPr>
                <w:rStyle w:val="string1"/>
              </w:rPr>
            </w:rPrChange>
          </w:rPr>
          <w:t>'Masters IT'</w:t>
        </w:r>
        <w:r w:rsidRPr="00DF4DCE">
          <w:rPr>
            <w:sz w:val="18"/>
            <w:rPrChange w:id="15226" w:author="shorny" w:date="2014-06-09T18:43:00Z">
              <w:rPr/>
            </w:rPrChange>
          </w:rPr>
          <w:t>);</w:t>
        </w:r>
      </w:ins>
    </w:p>
    <w:p w14:paraId="4BA1745A" w14:textId="77777777" w:rsidR="00DF4DCE" w:rsidRPr="00DF4DCE" w:rsidRDefault="00DF4DCE">
      <w:pPr>
        <w:pStyle w:val="HTMLPreformatted"/>
        <w:divId w:val="605889992"/>
        <w:rPr>
          <w:ins w:id="15227" w:author="shorny" w:date="2014-06-09T18:42:00Z"/>
          <w:sz w:val="18"/>
          <w:rPrChange w:id="15228" w:author="shorny" w:date="2014-06-09T18:43:00Z">
            <w:rPr>
              <w:ins w:id="15229" w:author="shorny" w:date="2014-06-09T18:42:00Z"/>
            </w:rPr>
          </w:rPrChange>
        </w:rPr>
      </w:pPr>
    </w:p>
    <w:p w14:paraId="0BF96EB3" w14:textId="77777777" w:rsidR="00DF4DCE" w:rsidRPr="00DF4DCE" w:rsidRDefault="00DF4DCE">
      <w:pPr>
        <w:pStyle w:val="HTMLPreformatted"/>
        <w:divId w:val="605889992"/>
        <w:rPr>
          <w:ins w:id="15230" w:author="shorny" w:date="2014-06-09T18:42:00Z"/>
          <w:sz w:val="18"/>
          <w:rPrChange w:id="15231" w:author="shorny" w:date="2014-06-09T18:43:00Z">
            <w:rPr>
              <w:ins w:id="15232" w:author="shorny" w:date="2014-06-09T18:42:00Z"/>
            </w:rPr>
          </w:rPrChange>
        </w:rPr>
      </w:pPr>
    </w:p>
    <w:p w14:paraId="7B187FDF" w14:textId="77777777" w:rsidR="00DF4DCE" w:rsidRPr="00DF4DCE" w:rsidRDefault="00DF4DCE">
      <w:pPr>
        <w:pStyle w:val="HTMLPreformatted"/>
        <w:divId w:val="605889992"/>
        <w:rPr>
          <w:ins w:id="15233" w:author="shorny" w:date="2014-06-09T18:42:00Z"/>
          <w:rStyle w:val="comment1"/>
          <w:sz w:val="18"/>
          <w:rPrChange w:id="15234" w:author="shorny" w:date="2014-06-09T18:43:00Z">
            <w:rPr>
              <w:ins w:id="15235" w:author="shorny" w:date="2014-06-09T18:42:00Z"/>
              <w:rStyle w:val="comment1"/>
            </w:rPr>
          </w:rPrChange>
        </w:rPr>
      </w:pPr>
      <w:ins w:id="15236" w:author="shorny" w:date="2014-06-09T18:42:00Z">
        <w:r w:rsidRPr="00DF4DCE">
          <w:rPr>
            <w:rStyle w:val="comment1"/>
            <w:sz w:val="18"/>
            <w:rPrChange w:id="15237" w:author="shorny" w:date="2014-06-09T18:43:00Z">
              <w:rPr>
                <w:rStyle w:val="comment1"/>
              </w:rPr>
            </w:rPrChange>
          </w:rPr>
          <w:t>-- -----------------------------------------------------------------------------</w:t>
        </w:r>
      </w:ins>
    </w:p>
    <w:p w14:paraId="75EE8CB6" w14:textId="77777777" w:rsidR="00DF4DCE" w:rsidRPr="00DF4DCE" w:rsidRDefault="00DF4DCE">
      <w:pPr>
        <w:pStyle w:val="HTMLPreformatted"/>
        <w:divId w:val="605889992"/>
        <w:rPr>
          <w:ins w:id="15238" w:author="shorny" w:date="2014-06-09T18:42:00Z"/>
          <w:rStyle w:val="comment1"/>
          <w:sz w:val="18"/>
          <w:rPrChange w:id="15239" w:author="shorny" w:date="2014-06-09T18:43:00Z">
            <w:rPr>
              <w:ins w:id="15240" w:author="shorny" w:date="2014-06-09T18:42:00Z"/>
              <w:rStyle w:val="comment1"/>
            </w:rPr>
          </w:rPrChange>
        </w:rPr>
      </w:pPr>
      <w:ins w:id="15241" w:author="shorny" w:date="2014-06-09T18:42:00Z">
        <w:r w:rsidRPr="00DF4DCE">
          <w:rPr>
            <w:rStyle w:val="comment1"/>
            <w:sz w:val="18"/>
            <w:rPrChange w:id="15242" w:author="shorny" w:date="2014-06-09T18:43:00Z">
              <w:rPr>
                <w:rStyle w:val="comment1"/>
              </w:rPr>
            </w:rPrChange>
          </w:rPr>
          <w:t>-- ResearchArea</w:t>
        </w:r>
      </w:ins>
    </w:p>
    <w:p w14:paraId="5B992850" w14:textId="77777777" w:rsidR="00DF4DCE" w:rsidRPr="00DF4DCE" w:rsidRDefault="00DF4DCE">
      <w:pPr>
        <w:pStyle w:val="HTMLPreformatted"/>
        <w:divId w:val="605889992"/>
        <w:rPr>
          <w:ins w:id="15243" w:author="shorny" w:date="2014-06-09T18:42:00Z"/>
          <w:sz w:val="18"/>
          <w:rPrChange w:id="15244" w:author="shorny" w:date="2014-06-09T18:43:00Z">
            <w:rPr>
              <w:ins w:id="15245" w:author="shorny" w:date="2014-06-09T18:42:00Z"/>
            </w:rPr>
          </w:rPrChange>
        </w:rPr>
      </w:pPr>
      <w:ins w:id="15246" w:author="shorny" w:date="2014-06-09T18:42:00Z">
        <w:r w:rsidRPr="00DF4DCE">
          <w:rPr>
            <w:rStyle w:val="keyword1"/>
            <w:sz w:val="18"/>
            <w:rPrChange w:id="15247" w:author="shorny" w:date="2014-06-09T18:43:00Z">
              <w:rPr>
                <w:rStyle w:val="keyword1"/>
              </w:rPr>
            </w:rPrChange>
          </w:rPr>
          <w:t>INSERT</w:t>
        </w:r>
        <w:r w:rsidRPr="00DF4DCE">
          <w:rPr>
            <w:sz w:val="18"/>
            <w:rPrChange w:id="15248" w:author="shorny" w:date="2014-06-09T18:43:00Z">
              <w:rPr/>
            </w:rPrChange>
          </w:rPr>
          <w:t xml:space="preserve"> </w:t>
        </w:r>
        <w:r w:rsidRPr="00DF4DCE">
          <w:rPr>
            <w:rStyle w:val="keyword1"/>
            <w:sz w:val="18"/>
            <w:rPrChange w:id="15249" w:author="shorny" w:date="2014-06-09T18:43:00Z">
              <w:rPr>
                <w:rStyle w:val="keyword1"/>
              </w:rPr>
            </w:rPrChange>
          </w:rPr>
          <w:t>INTO</w:t>
        </w:r>
        <w:r w:rsidRPr="00DF4DCE">
          <w:rPr>
            <w:sz w:val="18"/>
            <w:rPrChange w:id="15250" w:author="shorny" w:date="2014-06-09T18:43:00Z">
              <w:rPr/>
            </w:rPrChange>
          </w:rPr>
          <w:t xml:space="preserve"> `Research Area` (FORCode, Description, ResearchArea, GeneralArea)</w:t>
        </w:r>
      </w:ins>
    </w:p>
    <w:p w14:paraId="1DAC6B31" w14:textId="77777777" w:rsidR="00DF4DCE" w:rsidRPr="00DF4DCE" w:rsidRDefault="00DF4DCE">
      <w:pPr>
        <w:pStyle w:val="HTMLPreformatted"/>
        <w:divId w:val="605889992"/>
        <w:rPr>
          <w:ins w:id="15251" w:author="shorny" w:date="2014-06-09T18:42:00Z"/>
          <w:sz w:val="18"/>
          <w:rPrChange w:id="15252" w:author="shorny" w:date="2014-06-09T18:43:00Z">
            <w:rPr>
              <w:ins w:id="15253" w:author="shorny" w:date="2014-06-09T18:42:00Z"/>
            </w:rPr>
          </w:rPrChange>
        </w:rPr>
      </w:pPr>
      <w:ins w:id="15254" w:author="shorny" w:date="2014-06-09T18:42:00Z">
        <w:r w:rsidRPr="00DF4DCE">
          <w:rPr>
            <w:rStyle w:val="keyword1"/>
            <w:sz w:val="18"/>
            <w:rPrChange w:id="15255" w:author="shorny" w:date="2014-06-09T18:43:00Z">
              <w:rPr>
                <w:rStyle w:val="keyword1"/>
              </w:rPr>
            </w:rPrChange>
          </w:rPr>
          <w:t>VALUES</w:t>
        </w:r>
        <w:r w:rsidRPr="00DF4DCE">
          <w:rPr>
            <w:sz w:val="18"/>
            <w:rPrChange w:id="15256" w:author="shorny" w:date="2014-06-09T18:43:00Z">
              <w:rPr/>
            </w:rPrChange>
          </w:rPr>
          <w:t xml:space="preserve"> (100503, </w:t>
        </w:r>
        <w:r w:rsidRPr="00DF4DCE">
          <w:rPr>
            <w:rStyle w:val="string1"/>
            <w:sz w:val="18"/>
            <w:rPrChange w:id="15257" w:author="shorny" w:date="2014-06-09T18:43:00Z">
              <w:rPr>
                <w:rStyle w:val="string1"/>
              </w:rPr>
            </w:rPrChange>
          </w:rPr>
          <w:t>'computer communication networks'</w:t>
        </w:r>
        <w:r w:rsidRPr="00DF4DCE">
          <w:rPr>
            <w:sz w:val="18"/>
            <w:rPrChange w:id="15258" w:author="shorny" w:date="2014-06-09T18:43:00Z">
              <w:rPr/>
            </w:rPrChange>
          </w:rPr>
          <w:t xml:space="preserve">, </w:t>
        </w:r>
        <w:r w:rsidRPr="00DF4DCE">
          <w:rPr>
            <w:rStyle w:val="string1"/>
            <w:sz w:val="18"/>
            <w:rPrChange w:id="15259" w:author="shorny" w:date="2014-06-09T18:43:00Z">
              <w:rPr>
                <w:rStyle w:val="string1"/>
              </w:rPr>
            </w:rPrChange>
          </w:rPr>
          <w:t>''</w:t>
        </w:r>
        <w:r w:rsidRPr="00DF4DCE">
          <w:rPr>
            <w:sz w:val="18"/>
            <w:rPrChange w:id="15260" w:author="shorny" w:date="2014-06-09T18:43:00Z">
              <w:rPr/>
            </w:rPrChange>
          </w:rPr>
          <w:t xml:space="preserve">, </w:t>
        </w:r>
        <w:r w:rsidRPr="00DF4DCE">
          <w:rPr>
            <w:rStyle w:val="string1"/>
            <w:sz w:val="18"/>
            <w:rPrChange w:id="15261" w:author="shorny" w:date="2014-06-09T18:43:00Z">
              <w:rPr>
                <w:rStyle w:val="string1"/>
              </w:rPr>
            </w:rPrChange>
          </w:rPr>
          <w:t>''</w:t>
        </w:r>
        <w:r w:rsidRPr="00DF4DCE">
          <w:rPr>
            <w:sz w:val="18"/>
            <w:rPrChange w:id="15262" w:author="shorny" w:date="2014-06-09T18:43:00Z">
              <w:rPr/>
            </w:rPrChange>
          </w:rPr>
          <w:t>);</w:t>
        </w:r>
      </w:ins>
    </w:p>
    <w:p w14:paraId="7A990061" w14:textId="77777777" w:rsidR="00DF4DCE" w:rsidRPr="00DF4DCE" w:rsidRDefault="00DF4DCE">
      <w:pPr>
        <w:pStyle w:val="HTMLPreformatted"/>
        <w:divId w:val="605889992"/>
        <w:rPr>
          <w:ins w:id="15263" w:author="shorny" w:date="2014-06-09T18:42:00Z"/>
          <w:sz w:val="18"/>
          <w:rPrChange w:id="15264" w:author="shorny" w:date="2014-06-09T18:43:00Z">
            <w:rPr>
              <w:ins w:id="15265" w:author="shorny" w:date="2014-06-09T18:42:00Z"/>
            </w:rPr>
          </w:rPrChange>
        </w:rPr>
      </w:pPr>
    </w:p>
    <w:p w14:paraId="5AB07150" w14:textId="77777777" w:rsidR="00DF4DCE" w:rsidRPr="00DF4DCE" w:rsidRDefault="00DF4DCE">
      <w:pPr>
        <w:pStyle w:val="HTMLPreformatted"/>
        <w:divId w:val="605889992"/>
        <w:rPr>
          <w:ins w:id="15266" w:author="shorny" w:date="2014-06-09T18:42:00Z"/>
          <w:sz w:val="18"/>
          <w:rPrChange w:id="15267" w:author="shorny" w:date="2014-06-09T18:43:00Z">
            <w:rPr>
              <w:ins w:id="15268" w:author="shorny" w:date="2014-06-09T18:42:00Z"/>
            </w:rPr>
          </w:rPrChange>
        </w:rPr>
      </w:pPr>
      <w:ins w:id="15269" w:author="shorny" w:date="2014-06-09T18:42:00Z">
        <w:r w:rsidRPr="00DF4DCE">
          <w:rPr>
            <w:rStyle w:val="keyword1"/>
            <w:sz w:val="18"/>
            <w:rPrChange w:id="15270" w:author="shorny" w:date="2014-06-09T18:43:00Z">
              <w:rPr>
                <w:rStyle w:val="keyword1"/>
              </w:rPr>
            </w:rPrChange>
          </w:rPr>
          <w:t>INSERT</w:t>
        </w:r>
        <w:r w:rsidRPr="00DF4DCE">
          <w:rPr>
            <w:sz w:val="18"/>
            <w:rPrChange w:id="15271" w:author="shorny" w:date="2014-06-09T18:43:00Z">
              <w:rPr/>
            </w:rPrChange>
          </w:rPr>
          <w:t xml:space="preserve"> </w:t>
        </w:r>
        <w:r w:rsidRPr="00DF4DCE">
          <w:rPr>
            <w:rStyle w:val="keyword1"/>
            <w:sz w:val="18"/>
            <w:rPrChange w:id="15272" w:author="shorny" w:date="2014-06-09T18:43:00Z">
              <w:rPr>
                <w:rStyle w:val="keyword1"/>
              </w:rPr>
            </w:rPrChange>
          </w:rPr>
          <w:t>INTO</w:t>
        </w:r>
        <w:r w:rsidRPr="00DF4DCE">
          <w:rPr>
            <w:sz w:val="18"/>
            <w:rPrChange w:id="15273" w:author="shorny" w:date="2014-06-09T18:43:00Z">
              <w:rPr/>
            </w:rPrChange>
          </w:rPr>
          <w:t xml:space="preserve"> `Research Area` (FORCode, Description, ResearchArea, GeneralArea)</w:t>
        </w:r>
      </w:ins>
    </w:p>
    <w:p w14:paraId="3DF7EF71" w14:textId="77777777" w:rsidR="00DF4DCE" w:rsidRPr="00DF4DCE" w:rsidRDefault="00DF4DCE">
      <w:pPr>
        <w:pStyle w:val="HTMLPreformatted"/>
        <w:divId w:val="605889992"/>
        <w:rPr>
          <w:ins w:id="15274" w:author="shorny" w:date="2014-06-09T18:42:00Z"/>
          <w:sz w:val="18"/>
          <w:rPrChange w:id="15275" w:author="shorny" w:date="2014-06-09T18:43:00Z">
            <w:rPr>
              <w:ins w:id="15276" w:author="shorny" w:date="2014-06-09T18:42:00Z"/>
            </w:rPr>
          </w:rPrChange>
        </w:rPr>
      </w:pPr>
      <w:ins w:id="15277" w:author="shorny" w:date="2014-06-09T18:42:00Z">
        <w:r w:rsidRPr="00DF4DCE">
          <w:rPr>
            <w:rStyle w:val="keyword1"/>
            <w:sz w:val="18"/>
            <w:rPrChange w:id="15278" w:author="shorny" w:date="2014-06-09T18:43:00Z">
              <w:rPr>
                <w:rStyle w:val="keyword1"/>
              </w:rPr>
            </w:rPrChange>
          </w:rPr>
          <w:t>VALUES</w:t>
        </w:r>
        <w:r w:rsidRPr="00DF4DCE">
          <w:rPr>
            <w:sz w:val="18"/>
            <w:rPrChange w:id="15279" w:author="shorny" w:date="2014-06-09T18:43:00Z">
              <w:rPr/>
            </w:rPrChange>
          </w:rPr>
          <w:t xml:space="preserve"> (080199, </w:t>
        </w:r>
        <w:r w:rsidRPr="00DF4DCE">
          <w:rPr>
            <w:rStyle w:val="string1"/>
            <w:sz w:val="18"/>
            <w:rPrChange w:id="15280" w:author="shorny" w:date="2014-06-09T18:43:00Z">
              <w:rPr>
                <w:rStyle w:val="string1"/>
              </w:rPr>
            </w:rPrChange>
          </w:rPr>
          <w:t>'artificial intelligence and image processing not elsewhere classified'</w:t>
        </w:r>
        <w:r w:rsidRPr="00DF4DCE">
          <w:rPr>
            <w:sz w:val="18"/>
            <w:rPrChange w:id="15281" w:author="shorny" w:date="2014-06-09T18:43:00Z">
              <w:rPr/>
            </w:rPrChange>
          </w:rPr>
          <w:t xml:space="preserve">, </w:t>
        </w:r>
        <w:r w:rsidRPr="00DF4DCE">
          <w:rPr>
            <w:rStyle w:val="string1"/>
            <w:sz w:val="18"/>
            <w:rPrChange w:id="15282" w:author="shorny" w:date="2014-06-09T18:43:00Z">
              <w:rPr>
                <w:rStyle w:val="string1"/>
              </w:rPr>
            </w:rPrChange>
          </w:rPr>
          <w:t>''</w:t>
        </w:r>
        <w:r w:rsidRPr="00DF4DCE">
          <w:rPr>
            <w:sz w:val="18"/>
            <w:rPrChange w:id="15283" w:author="shorny" w:date="2014-06-09T18:43:00Z">
              <w:rPr/>
            </w:rPrChange>
          </w:rPr>
          <w:t xml:space="preserve">, </w:t>
        </w:r>
        <w:r w:rsidRPr="00DF4DCE">
          <w:rPr>
            <w:rStyle w:val="string1"/>
            <w:sz w:val="18"/>
            <w:rPrChange w:id="15284" w:author="shorny" w:date="2014-06-09T18:43:00Z">
              <w:rPr>
                <w:rStyle w:val="string1"/>
              </w:rPr>
            </w:rPrChange>
          </w:rPr>
          <w:t>''</w:t>
        </w:r>
        <w:r w:rsidRPr="00DF4DCE">
          <w:rPr>
            <w:sz w:val="18"/>
            <w:rPrChange w:id="15285" w:author="shorny" w:date="2014-06-09T18:43:00Z">
              <w:rPr/>
            </w:rPrChange>
          </w:rPr>
          <w:t>);</w:t>
        </w:r>
      </w:ins>
    </w:p>
    <w:p w14:paraId="6BA992AC" w14:textId="77777777" w:rsidR="00DF4DCE" w:rsidRPr="00DF4DCE" w:rsidRDefault="00DF4DCE">
      <w:pPr>
        <w:pStyle w:val="HTMLPreformatted"/>
        <w:divId w:val="605889992"/>
        <w:rPr>
          <w:ins w:id="15286" w:author="shorny" w:date="2014-06-09T18:42:00Z"/>
          <w:sz w:val="18"/>
          <w:rPrChange w:id="15287" w:author="shorny" w:date="2014-06-09T18:43:00Z">
            <w:rPr>
              <w:ins w:id="15288" w:author="shorny" w:date="2014-06-09T18:42:00Z"/>
            </w:rPr>
          </w:rPrChange>
        </w:rPr>
      </w:pPr>
    </w:p>
    <w:p w14:paraId="636CBB68" w14:textId="77777777" w:rsidR="00DF4DCE" w:rsidRPr="00DF4DCE" w:rsidRDefault="00DF4DCE">
      <w:pPr>
        <w:pStyle w:val="HTMLPreformatted"/>
        <w:divId w:val="605889992"/>
        <w:rPr>
          <w:ins w:id="15289" w:author="shorny" w:date="2014-06-09T18:42:00Z"/>
          <w:sz w:val="18"/>
          <w:rPrChange w:id="15290" w:author="shorny" w:date="2014-06-09T18:43:00Z">
            <w:rPr>
              <w:ins w:id="15291" w:author="shorny" w:date="2014-06-09T18:42:00Z"/>
            </w:rPr>
          </w:rPrChange>
        </w:rPr>
      </w:pPr>
      <w:ins w:id="15292" w:author="shorny" w:date="2014-06-09T18:42:00Z">
        <w:r w:rsidRPr="00DF4DCE">
          <w:rPr>
            <w:rStyle w:val="keyword1"/>
            <w:sz w:val="18"/>
            <w:rPrChange w:id="15293" w:author="shorny" w:date="2014-06-09T18:43:00Z">
              <w:rPr>
                <w:rStyle w:val="keyword1"/>
              </w:rPr>
            </w:rPrChange>
          </w:rPr>
          <w:t>INSERT</w:t>
        </w:r>
        <w:r w:rsidRPr="00DF4DCE">
          <w:rPr>
            <w:sz w:val="18"/>
            <w:rPrChange w:id="15294" w:author="shorny" w:date="2014-06-09T18:43:00Z">
              <w:rPr/>
            </w:rPrChange>
          </w:rPr>
          <w:t xml:space="preserve"> </w:t>
        </w:r>
        <w:r w:rsidRPr="00DF4DCE">
          <w:rPr>
            <w:rStyle w:val="keyword1"/>
            <w:sz w:val="18"/>
            <w:rPrChange w:id="15295" w:author="shorny" w:date="2014-06-09T18:43:00Z">
              <w:rPr>
                <w:rStyle w:val="keyword1"/>
              </w:rPr>
            </w:rPrChange>
          </w:rPr>
          <w:t>INTO</w:t>
        </w:r>
        <w:r w:rsidRPr="00DF4DCE">
          <w:rPr>
            <w:sz w:val="18"/>
            <w:rPrChange w:id="15296" w:author="shorny" w:date="2014-06-09T18:43:00Z">
              <w:rPr/>
            </w:rPrChange>
          </w:rPr>
          <w:t xml:space="preserve"> `Research Area` (FORCode, Description, ResearchArea, GeneralArea)</w:t>
        </w:r>
      </w:ins>
    </w:p>
    <w:p w14:paraId="5D5E6669" w14:textId="77777777" w:rsidR="00DF4DCE" w:rsidRPr="00DF4DCE" w:rsidRDefault="00DF4DCE">
      <w:pPr>
        <w:pStyle w:val="HTMLPreformatted"/>
        <w:divId w:val="605889992"/>
        <w:rPr>
          <w:ins w:id="15297" w:author="shorny" w:date="2014-06-09T18:42:00Z"/>
          <w:sz w:val="18"/>
          <w:rPrChange w:id="15298" w:author="shorny" w:date="2014-06-09T18:43:00Z">
            <w:rPr>
              <w:ins w:id="15299" w:author="shorny" w:date="2014-06-09T18:42:00Z"/>
            </w:rPr>
          </w:rPrChange>
        </w:rPr>
      </w:pPr>
      <w:ins w:id="15300" w:author="shorny" w:date="2014-06-09T18:42:00Z">
        <w:r w:rsidRPr="00DF4DCE">
          <w:rPr>
            <w:rStyle w:val="keyword1"/>
            <w:sz w:val="18"/>
            <w:rPrChange w:id="15301" w:author="shorny" w:date="2014-06-09T18:43:00Z">
              <w:rPr>
                <w:rStyle w:val="keyword1"/>
              </w:rPr>
            </w:rPrChange>
          </w:rPr>
          <w:t>VALUES</w:t>
        </w:r>
        <w:r w:rsidRPr="00DF4DCE">
          <w:rPr>
            <w:sz w:val="18"/>
            <w:rPrChange w:id="15302" w:author="shorny" w:date="2014-06-09T18:43:00Z">
              <w:rPr/>
            </w:rPrChange>
          </w:rPr>
          <w:t xml:space="preserve"> (080399, </w:t>
        </w:r>
        <w:r w:rsidRPr="00DF4DCE">
          <w:rPr>
            <w:rStyle w:val="string1"/>
            <w:sz w:val="18"/>
            <w:rPrChange w:id="15303" w:author="shorny" w:date="2014-06-09T18:43:00Z">
              <w:rPr>
                <w:rStyle w:val="string1"/>
              </w:rPr>
            </w:rPrChange>
          </w:rPr>
          <w:t>'computer software not elsewhere classified'</w:t>
        </w:r>
        <w:r w:rsidRPr="00DF4DCE">
          <w:rPr>
            <w:sz w:val="18"/>
            <w:rPrChange w:id="15304" w:author="shorny" w:date="2014-06-09T18:43:00Z">
              <w:rPr/>
            </w:rPrChange>
          </w:rPr>
          <w:t xml:space="preserve">, </w:t>
        </w:r>
        <w:r w:rsidRPr="00DF4DCE">
          <w:rPr>
            <w:rStyle w:val="string1"/>
            <w:sz w:val="18"/>
            <w:rPrChange w:id="15305" w:author="shorny" w:date="2014-06-09T18:43:00Z">
              <w:rPr>
                <w:rStyle w:val="string1"/>
              </w:rPr>
            </w:rPrChange>
          </w:rPr>
          <w:t>''</w:t>
        </w:r>
        <w:r w:rsidRPr="00DF4DCE">
          <w:rPr>
            <w:sz w:val="18"/>
            <w:rPrChange w:id="15306" w:author="shorny" w:date="2014-06-09T18:43:00Z">
              <w:rPr/>
            </w:rPrChange>
          </w:rPr>
          <w:t xml:space="preserve">, </w:t>
        </w:r>
        <w:r w:rsidRPr="00DF4DCE">
          <w:rPr>
            <w:rStyle w:val="string1"/>
            <w:sz w:val="18"/>
            <w:rPrChange w:id="15307" w:author="shorny" w:date="2014-06-09T18:43:00Z">
              <w:rPr>
                <w:rStyle w:val="string1"/>
              </w:rPr>
            </w:rPrChange>
          </w:rPr>
          <w:t>''</w:t>
        </w:r>
        <w:r w:rsidRPr="00DF4DCE">
          <w:rPr>
            <w:sz w:val="18"/>
            <w:rPrChange w:id="15308" w:author="shorny" w:date="2014-06-09T18:43:00Z">
              <w:rPr/>
            </w:rPrChange>
          </w:rPr>
          <w:t>);</w:t>
        </w:r>
      </w:ins>
    </w:p>
    <w:p w14:paraId="098BBDFD" w14:textId="77777777" w:rsidR="00DF4DCE" w:rsidRPr="00DF4DCE" w:rsidRDefault="00DF4DCE">
      <w:pPr>
        <w:pStyle w:val="HTMLPreformatted"/>
        <w:divId w:val="605889992"/>
        <w:rPr>
          <w:ins w:id="15309" w:author="shorny" w:date="2014-06-09T18:42:00Z"/>
          <w:sz w:val="18"/>
          <w:rPrChange w:id="15310" w:author="shorny" w:date="2014-06-09T18:43:00Z">
            <w:rPr>
              <w:ins w:id="15311" w:author="shorny" w:date="2014-06-09T18:42:00Z"/>
            </w:rPr>
          </w:rPrChange>
        </w:rPr>
      </w:pPr>
    </w:p>
    <w:p w14:paraId="51043F58" w14:textId="77777777" w:rsidR="00DF4DCE" w:rsidRPr="00DF4DCE" w:rsidRDefault="00DF4DCE">
      <w:pPr>
        <w:pStyle w:val="HTMLPreformatted"/>
        <w:divId w:val="605889992"/>
        <w:rPr>
          <w:ins w:id="15312" w:author="shorny" w:date="2014-06-09T18:42:00Z"/>
          <w:sz w:val="18"/>
          <w:rPrChange w:id="15313" w:author="shorny" w:date="2014-06-09T18:43:00Z">
            <w:rPr>
              <w:ins w:id="15314" w:author="shorny" w:date="2014-06-09T18:42:00Z"/>
            </w:rPr>
          </w:rPrChange>
        </w:rPr>
      </w:pPr>
      <w:ins w:id="15315" w:author="shorny" w:date="2014-06-09T18:42:00Z">
        <w:r w:rsidRPr="00DF4DCE">
          <w:rPr>
            <w:rStyle w:val="keyword1"/>
            <w:sz w:val="18"/>
            <w:rPrChange w:id="15316" w:author="shorny" w:date="2014-06-09T18:43:00Z">
              <w:rPr>
                <w:rStyle w:val="keyword1"/>
              </w:rPr>
            </w:rPrChange>
          </w:rPr>
          <w:t>INSERT</w:t>
        </w:r>
        <w:r w:rsidRPr="00DF4DCE">
          <w:rPr>
            <w:sz w:val="18"/>
            <w:rPrChange w:id="15317" w:author="shorny" w:date="2014-06-09T18:43:00Z">
              <w:rPr/>
            </w:rPrChange>
          </w:rPr>
          <w:t xml:space="preserve"> </w:t>
        </w:r>
        <w:r w:rsidRPr="00DF4DCE">
          <w:rPr>
            <w:rStyle w:val="keyword1"/>
            <w:sz w:val="18"/>
            <w:rPrChange w:id="15318" w:author="shorny" w:date="2014-06-09T18:43:00Z">
              <w:rPr>
                <w:rStyle w:val="keyword1"/>
              </w:rPr>
            </w:rPrChange>
          </w:rPr>
          <w:t>INTO</w:t>
        </w:r>
        <w:r w:rsidRPr="00DF4DCE">
          <w:rPr>
            <w:sz w:val="18"/>
            <w:rPrChange w:id="15319" w:author="shorny" w:date="2014-06-09T18:43:00Z">
              <w:rPr/>
            </w:rPrChange>
          </w:rPr>
          <w:t xml:space="preserve"> `Research Area` (FORCode, Description, ResearchArea, GeneralArea)</w:t>
        </w:r>
      </w:ins>
    </w:p>
    <w:p w14:paraId="2AFEE1CC" w14:textId="77777777" w:rsidR="00DF4DCE" w:rsidRPr="00DF4DCE" w:rsidRDefault="00DF4DCE">
      <w:pPr>
        <w:pStyle w:val="HTMLPreformatted"/>
        <w:divId w:val="605889992"/>
        <w:rPr>
          <w:ins w:id="15320" w:author="shorny" w:date="2014-06-09T18:42:00Z"/>
          <w:sz w:val="18"/>
          <w:rPrChange w:id="15321" w:author="shorny" w:date="2014-06-09T18:43:00Z">
            <w:rPr>
              <w:ins w:id="15322" w:author="shorny" w:date="2014-06-09T18:42:00Z"/>
            </w:rPr>
          </w:rPrChange>
        </w:rPr>
      </w:pPr>
      <w:ins w:id="15323" w:author="shorny" w:date="2014-06-09T18:42:00Z">
        <w:r w:rsidRPr="00DF4DCE">
          <w:rPr>
            <w:rStyle w:val="keyword1"/>
            <w:sz w:val="18"/>
            <w:rPrChange w:id="15324" w:author="shorny" w:date="2014-06-09T18:43:00Z">
              <w:rPr>
                <w:rStyle w:val="keyword1"/>
              </w:rPr>
            </w:rPrChange>
          </w:rPr>
          <w:t>VALUES</w:t>
        </w:r>
        <w:r w:rsidRPr="00DF4DCE">
          <w:rPr>
            <w:sz w:val="18"/>
            <w:rPrChange w:id="15325" w:author="shorny" w:date="2014-06-09T18:43:00Z">
              <w:rPr/>
            </w:rPrChange>
          </w:rPr>
          <w:t xml:space="preserve"> (080499, </w:t>
        </w:r>
        <w:r w:rsidRPr="00DF4DCE">
          <w:rPr>
            <w:rStyle w:val="string1"/>
            <w:sz w:val="18"/>
            <w:rPrChange w:id="15326" w:author="shorny" w:date="2014-06-09T18:43:00Z">
              <w:rPr>
                <w:rStyle w:val="string1"/>
              </w:rPr>
            </w:rPrChange>
          </w:rPr>
          <w:t>'data format not elsewhere classified'</w:t>
        </w:r>
        <w:r w:rsidRPr="00DF4DCE">
          <w:rPr>
            <w:sz w:val="18"/>
            <w:rPrChange w:id="15327" w:author="shorny" w:date="2014-06-09T18:43:00Z">
              <w:rPr/>
            </w:rPrChange>
          </w:rPr>
          <w:t xml:space="preserve">, </w:t>
        </w:r>
        <w:r w:rsidRPr="00DF4DCE">
          <w:rPr>
            <w:rStyle w:val="string1"/>
            <w:sz w:val="18"/>
            <w:rPrChange w:id="15328" w:author="shorny" w:date="2014-06-09T18:43:00Z">
              <w:rPr>
                <w:rStyle w:val="string1"/>
              </w:rPr>
            </w:rPrChange>
          </w:rPr>
          <w:t>''</w:t>
        </w:r>
        <w:r w:rsidRPr="00DF4DCE">
          <w:rPr>
            <w:sz w:val="18"/>
            <w:rPrChange w:id="15329" w:author="shorny" w:date="2014-06-09T18:43:00Z">
              <w:rPr/>
            </w:rPrChange>
          </w:rPr>
          <w:t xml:space="preserve">, </w:t>
        </w:r>
        <w:r w:rsidRPr="00DF4DCE">
          <w:rPr>
            <w:rStyle w:val="string1"/>
            <w:sz w:val="18"/>
            <w:rPrChange w:id="15330" w:author="shorny" w:date="2014-06-09T18:43:00Z">
              <w:rPr>
                <w:rStyle w:val="string1"/>
              </w:rPr>
            </w:rPrChange>
          </w:rPr>
          <w:t>''</w:t>
        </w:r>
        <w:r w:rsidRPr="00DF4DCE">
          <w:rPr>
            <w:sz w:val="18"/>
            <w:rPrChange w:id="15331" w:author="shorny" w:date="2014-06-09T18:43:00Z">
              <w:rPr/>
            </w:rPrChange>
          </w:rPr>
          <w:t>);</w:t>
        </w:r>
      </w:ins>
    </w:p>
    <w:p w14:paraId="0F2905E3" w14:textId="77777777" w:rsidR="00DF4DCE" w:rsidRPr="00DF4DCE" w:rsidRDefault="00DF4DCE">
      <w:pPr>
        <w:pStyle w:val="HTMLPreformatted"/>
        <w:divId w:val="605889992"/>
        <w:rPr>
          <w:ins w:id="15332" w:author="shorny" w:date="2014-06-09T18:42:00Z"/>
          <w:sz w:val="18"/>
          <w:rPrChange w:id="15333" w:author="shorny" w:date="2014-06-09T18:43:00Z">
            <w:rPr>
              <w:ins w:id="15334" w:author="shorny" w:date="2014-06-09T18:42:00Z"/>
            </w:rPr>
          </w:rPrChange>
        </w:rPr>
      </w:pPr>
    </w:p>
    <w:p w14:paraId="33D3807A" w14:textId="77777777" w:rsidR="00DF4DCE" w:rsidRPr="00DF4DCE" w:rsidRDefault="00DF4DCE">
      <w:pPr>
        <w:pStyle w:val="HTMLPreformatted"/>
        <w:divId w:val="605889992"/>
        <w:rPr>
          <w:ins w:id="15335" w:author="shorny" w:date="2014-06-09T18:42:00Z"/>
          <w:sz w:val="18"/>
          <w:rPrChange w:id="15336" w:author="shorny" w:date="2014-06-09T18:43:00Z">
            <w:rPr>
              <w:ins w:id="15337" w:author="shorny" w:date="2014-06-09T18:42:00Z"/>
            </w:rPr>
          </w:rPrChange>
        </w:rPr>
      </w:pPr>
      <w:ins w:id="15338" w:author="shorny" w:date="2014-06-09T18:42:00Z">
        <w:r w:rsidRPr="00DF4DCE">
          <w:rPr>
            <w:rStyle w:val="keyword1"/>
            <w:sz w:val="18"/>
            <w:rPrChange w:id="15339" w:author="shorny" w:date="2014-06-09T18:43:00Z">
              <w:rPr>
                <w:rStyle w:val="keyword1"/>
              </w:rPr>
            </w:rPrChange>
          </w:rPr>
          <w:t>INSERT</w:t>
        </w:r>
        <w:r w:rsidRPr="00DF4DCE">
          <w:rPr>
            <w:sz w:val="18"/>
            <w:rPrChange w:id="15340" w:author="shorny" w:date="2014-06-09T18:43:00Z">
              <w:rPr/>
            </w:rPrChange>
          </w:rPr>
          <w:t xml:space="preserve"> </w:t>
        </w:r>
        <w:r w:rsidRPr="00DF4DCE">
          <w:rPr>
            <w:rStyle w:val="keyword1"/>
            <w:sz w:val="18"/>
            <w:rPrChange w:id="15341" w:author="shorny" w:date="2014-06-09T18:43:00Z">
              <w:rPr>
                <w:rStyle w:val="keyword1"/>
              </w:rPr>
            </w:rPrChange>
          </w:rPr>
          <w:t>INTO</w:t>
        </w:r>
        <w:r w:rsidRPr="00DF4DCE">
          <w:rPr>
            <w:sz w:val="18"/>
            <w:rPrChange w:id="15342" w:author="shorny" w:date="2014-06-09T18:43:00Z">
              <w:rPr/>
            </w:rPrChange>
          </w:rPr>
          <w:t xml:space="preserve"> `Research Area` (FORCode, Description, ResearchArea, GeneralArea)</w:t>
        </w:r>
      </w:ins>
    </w:p>
    <w:p w14:paraId="53F485D6" w14:textId="77777777" w:rsidR="00DF4DCE" w:rsidRPr="00DF4DCE" w:rsidRDefault="00DF4DCE">
      <w:pPr>
        <w:pStyle w:val="HTMLPreformatted"/>
        <w:divId w:val="605889992"/>
        <w:rPr>
          <w:ins w:id="15343" w:author="shorny" w:date="2014-06-09T18:42:00Z"/>
          <w:sz w:val="18"/>
          <w:rPrChange w:id="15344" w:author="shorny" w:date="2014-06-09T18:43:00Z">
            <w:rPr>
              <w:ins w:id="15345" w:author="shorny" w:date="2014-06-09T18:42:00Z"/>
            </w:rPr>
          </w:rPrChange>
        </w:rPr>
      </w:pPr>
      <w:ins w:id="15346" w:author="shorny" w:date="2014-06-09T18:42:00Z">
        <w:r w:rsidRPr="00DF4DCE">
          <w:rPr>
            <w:rStyle w:val="keyword1"/>
            <w:sz w:val="18"/>
            <w:rPrChange w:id="15347" w:author="shorny" w:date="2014-06-09T18:43:00Z">
              <w:rPr>
                <w:rStyle w:val="keyword1"/>
              </w:rPr>
            </w:rPrChange>
          </w:rPr>
          <w:t>VALUES</w:t>
        </w:r>
        <w:r w:rsidRPr="00DF4DCE">
          <w:rPr>
            <w:sz w:val="18"/>
            <w:rPrChange w:id="15348" w:author="shorny" w:date="2014-06-09T18:43:00Z">
              <w:rPr/>
            </w:rPrChange>
          </w:rPr>
          <w:t xml:space="preserve"> (080699, </w:t>
        </w:r>
        <w:r w:rsidRPr="00DF4DCE">
          <w:rPr>
            <w:rStyle w:val="string1"/>
            <w:sz w:val="18"/>
            <w:rPrChange w:id="15349" w:author="shorny" w:date="2014-06-09T18:43:00Z">
              <w:rPr>
                <w:rStyle w:val="string1"/>
              </w:rPr>
            </w:rPrChange>
          </w:rPr>
          <w:t>'information systems not elsewhere classified'</w:t>
        </w:r>
        <w:r w:rsidRPr="00DF4DCE">
          <w:rPr>
            <w:sz w:val="18"/>
            <w:rPrChange w:id="15350" w:author="shorny" w:date="2014-06-09T18:43:00Z">
              <w:rPr/>
            </w:rPrChange>
          </w:rPr>
          <w:t xml:space="preserve">, </w:t>
        </w:r>
        <w:r w:rsidRPr="00DF4DCE">
          <w:rPr>
            <w:rStyle w:val="string1"/>
            <w:sz w:val="18"/>
            <w:rPrChange w:id="15351" w:author="shorny" w:date="2014-06-09T18:43:00Z">
              <w:rPr>
                <w:rStyle w:val="string1"/>
              </w:rPr>
            </w:rPrChange>
          </w:rPr>
          <w:t>''</w:t>
        </w:r>
        <w:r w:rsidRPr="00DF4DCE">
          <w:rPr>
            <w:sz w:val="18"/>
            <w:rPrChange w:id="15352" w:author="shorny" w:date="2014-06-09T18:43:00Z">
              <w:rPr/>
            </w:rPrChange>
          </w:rPr>
          <w:t xml:space="preserve">, </w:t>
        </w:r>
        <w:r w:rsidRPr="00DF4DCE">
          <w:rPr>
            <w:rStyle w:val="string1"/>
            <w:sz w:val="18"/>
            <w:rPrChange w:id="15353" w:author="shorny" w:date="2014-06-09T18:43:00Z">
              <w:rPr>
                <w:rStyle w:val="string1"/>
              </w:rPr>
            </w:rPrChange>
          </w:rPr>
          <w:t>''</w:t>
        </w:r>
        <w:r w:rsidRPr="00DF4DCE">
          <w:rPr>
            <w:sz w:val="18"/>
            <w:rPrChange w:id="15354" w:author="shorny" w:date="2014-06-09T18:43:00Z">
              <w:rPr/>
            </w:rPrChange>
          </w:rPr>
          <w:t>);</w:t>
        </w:r>
      </w:ins>
    </w:p>
    <w:p w14:paraId="66BF4173" w14:textId="77777777" w:rsidR="00DF4DCE" w:rsidRPr="00DF4DCE" w:rsidRDefault="00DF4DCE">
      <w:pPr>
        <w:pStyle w:val="HTMLPreformatted"/>
        <w:divId w:val="605889992"/>
        <w:rPr>
          <w:ins w:id="15355" w:author="shorny" w:date="2014-06-09T18:42:00Z"/>
          <w:sz w:val="18"/>
          <w:rPrChange w:id="15356" w:author="shorny" w:date="2014-06-09T18:43:00Z">
            <w:rPr>
              <w:ins w:id="15357" w:author="shorny" w:date="2014-06-09T18:42:00Z"/>
            </w:rPr>
          </w:rPrChange>
        </w:rPr>
      </w:pPr>
    </w:p>
    <w:p w14:paraId="523EC965" w14:textId="77777777" w:rsidR="00DF4DCE" w:rsidRPr="00DF4DCE" w:rsidRDefault="00DF4DCE">
      <w:pPr>
        <w:pStyle w:val="HTMLPreformatted"/>
        <w:divId w:val="605889992"/>
        <w:rPr>
          <w:ins w:id="15358" w:author="shorny" w:date="2014-06-09T18:42:00Z"/>
          <w:sz w:val="18"/>
          <w:rPrChange w:id="15359" w:author="shorny" w:date="2014-06-09T18:43:00Z">
            <w:rPr>
              <w:ins w:id="15360" w:author="shorny" w:date="2014-06-09T18:42:00Z"/>
            </w:rPr>
          </w:rPrChange>
        </w:rPr>
      </w:pPr>
      <w:ins w:id="15361" w:author="shorny" w:date="2014-06-09T18:42:00Z">
        <w:r w:rsidRPr="00DF4DCE">
          <w:rPr>
            <w:rStyle w:val="keyword1"/>
            <w:sz w:val="18"/>
            <w:rPrChange w:id="15362" w:author="shorny" w:date="2014-06-09T18:43:00Z">
              <w:rPr>
                <w:rStyle w:val="keyword1"/>
              </w:rPr>
            </w:rPrChange>
          </w:rPr>
          <w:t>INSERT</w:t>
        </w:r>
        <w:r w:rsidRPr="00DF4DCE">
          <w:rPr>
            <w:sz w:val="18"/>
            <w:rPrChange w:id="15363" w:author="shorny" w:date="2014-06-09T18:43:00Z">
              <w:rPr/>
            </w:rPrChange>
          </w:rPr>
          <w:t xml:space="preserve"> </w:t>
        </w:r>
        <w:r w:rsidRPr="00DF4DCE">
          <w:rPr>
            <w:rStyle w:val="keyword1"/>
            <w:sz w:val="18"/>
            <w:rPrChange w:id="15364" w:author="shorny" w:date="2014-06-09T18:43:00Z">
              <w:rPr>
                <w:rStyle w:val="keyword1"/>
              </w:rPr>
            </w:rPrChange>
          </w:rPr>
          <w:t>INTO</w:t>
        </w:r>
        <w:r w:rsidRPr="00DF4DCE">
          <w:rPr>
            <w:sz w:val="18"/>
            <w:rPrChange w:id="15365" w:author="shorny" w:date="2014-06-09T18:43:00Z">
              <w:rPr/>
            </w:rPrChange>
          </w:rPr>
          <w:t xml:space="preserve"> `Research Area` (FORCode, Description, ResearchArea, GeneralArea)</w:t>
        </w:r>
      </w:ins>
    </w:p>
    <w:p w14:paraId="4DC101C1" w14:textId="77777777" w:rsidR="00DF4DCE" w:rsidRPr="00DF4DCE" w:rsidRDefault="00DF4DCE">
      <w:pPr>
        <w:pStyle w:val="HTMLPreformatted"/>
        <w:divId w:val="605889992"/>
        <w:rPr>
          <w:ins w:id="15366" w:author="shorny" w:date="2014-06-09T18:42:00Z"/>
          <w:sz w:val="18"/>
          <w:rPrChange w:id="15367" w:author="shorny" w:date="2014-06-09T18:43:00Z">
            <w:rPr>
              <w:ins w:id="15368" w:author="shorny" w:date="2014-06-09T18:42:00Z"/>
            </w:rPr>
          </w:rPrChange>
        </w:rPr>
      </w:pPr>
      <w:ins w:id="15369" w:author="shorny" w:date="2014-06-09T18:42:00Z">
        <w:r w:rsidRPr="00DF4DCE">
          <w:rPr>
            <w:rStyle w:val="keyword1"/>
            <w:sz w:val="18"/>
            <w:rPrChange w:id="15370" w:author="shorny" w:date="2014-06-09T18:43:00Z">
              <w:rPr>
                <w:rStyle w:val="keyword1"/>
              </w:rPr>
            </w:rPrChange>
          </w:rPr>
          <w:t>VALUES</w:t>
        </w:r>
        <w:r w:rsidRPr="00DF4DCE">
          <w:rPr>
            <w:sz w:val="18"/>
            <w:rPrChange w:id="15371" w:author="shorny" w:date="2014-06-09T18:43:00Z">
              <w:rPr/>
            </w:rPrChange>
          </w:rPr>
          <w:t xml:space="preserve"> (089999, </w:t>
        </w:r>
        <w:r w:rsidRPr="00DF4DCE">
          <w:rPr>
            <w:rStyle w:val="string1"/>
            <w:sz w:val="18"/>
            <w:rPrChange w:id="15372" w:author="shorny" w:date="2014-06-09T18:43:00Z">
              <w:rPr>
                <w:rStyle w:val="string1"/>
              </w:rPr>
            </w:rPrChange>
          </w:rPr>
          <w:t>'information and computing sciences not elsewhere classified'</w:t>
        </w:r>
        <w:r w:rsidRPr="00DF4DCE">
          <w:rPr>
            <w:sz w:val="18"/>
            <w:rPrChange w:id="15373" w:author="shorny" w:date="2014-06-09T18:43:00Z">
              <w:rPr/>
            </w:rPrChange>
          </w:rPr>
          <w:t xml:space="preserve">, </w:t>
        </w:r>
        <w:r w:rsidRPr="00DF4DCE">
          <w:rPr>
            <w:rStyle w:val="string1"/>
            <w:sz w:val="18"/>
            <w:rPrChange w:id="15374" w:author="shorny" w:date="2014-06-09T18:43:00Z">
              <w:rPr>
                <w:rStyle w:val="string1"/>
              </w:rPr>
            </w:rPrChange>
          </w:rPr>
          <w:t>''</w:t>
        </w:r>
        <w:r w:rsidRPr="00DF4DCE">
          <w:rPr>
            <w:sz w:val="18"/>
            <w:rPrChange w:id="15375" w:author="shorny" w:date="2014-06-09T18:43:00Z">
              <w:rPr/>
            </w:rPrChange>
          </w:rPr>
          <w:t xml:space="preserve">, </w:t>
        </w:r>
        <w:r w:rsidRPr="00DF4DCE">
          <w:rPr>
            <w:rStyle w:val="string1"/>
            <w:sz w:val="18"/>
            <w:rPrChange w:id="15376" w:author="shorny" w:date="2014-06-09T18:43:00Z">
              <w:rPr>
                <w:rStyle w:val="string1"/>
              </w:rPr>
            </w:rPrChange>
          </w:rPr>
          <w:t>''</w:t>
        </w:r>
        <w:r w:rsidRPr="00DF4DCE">
          <w:rPr>
            <w:sz w:val="18"/>
            <w:rPrChange w:id="15377" w:author="shorny" w:date="2014-06-09T18:43:00Z">
              <w:rPr/>
            </w:rPrChange>
          </w:rPr>
          <w:t>);</w:t>
        </w:r>
      </w:ins>
    </w:p>
    <w:p w14:paraId="006D2FB2" w14:textId="77777777" w:rsidR="00DF4DCE" w:rsidRPr="00DF4DCE" w:rsidRDefault="00DF4DCE">
      <w:pPr>
        <w:pStyle w:val="HTMLPreformatted"/>
        <w:divId w:val="605889992"/>
        <w:rPr>
          <w:ins w:id="15378" w:author="shorny" w:date="2014-06-09T18:42:00Z"/>
          <w:sz w:val="18"/>
          <w:rPrChange w:id="15379" w:author="shorny" w:date="2014-06-09T18:43:00Z">
            <w:rPr>
              <w:ins w:id="15380" w:author="shorny" w:date="2014-06-09T18:42:00Z"/>
            </w:rPr>
          </w:rPrChange>
        </w:rPr>
      </w:pPr>
    </w:p>
    <w:p w14:paraId="77CB6653" w14:textId="77777777" w:rsidR="00DF4DCE" w:rsidRPr="00DF4DCE" w:rsidRDefault="00DF4DCE">
      <w:pPr>
        <w:pStyle w:val="HTMLPreformatted"/>
        <w:divId w:val="605889992"/>
        <w:rPr>
          <w:ins w:id="15381" w:author="shorny" w:date="2014-06-09T18:42:00Z"/>
          <w:sz w:val="18"/>
          <w:rPrChange w:id="15382" w:author="shorny" w:date="2014-06-09T18:43:00Z">
            <w:rPr>
              <w:ins w:id="15383" w:author="shorny" w:date="2014-06-09T18:42:00Z"/>
            </w:rPr>
          </w:rPrChange>
        </w:rPr>
      </w:pPr>
    </w:p>
    <w:p w14:paraId="512173DD" w14:textId="77777777" w:rsidR="00DF4DCE" w:rsidRPr="00DF4DCE" w:rsidRDefault="00DF4DCE">
      <w:pPr>
        <w:pStyle w:val="HTMLPreformatted"/>
        <w:divId w:val="605889992"/>
        <w:rPr>
          <w:ins w:id="15384" w:author="shorny" w:date="2014-06-09T18:42:00Z"/>
          <w:rStyle w:val="comment1"/>
          <w:sz w:val="18"/>
          <w:rPrChange w:id="15385" w:author="shorny" w:date="2014-06-09T18:43:00Z">
            <w:rPr>
              <w:ins w:id="15386" w:author="shorny" w:date="2014-06-09T18:42:00Z"/>
              <w:rStyle w:val="comment1"/>
            </w:rPr>
          </w:rPrChange>
        </w:rPr>
      </w:pPr>
      <w:ins w:id="15387" w:author="shorny" w:date="2014-06-09T18:42:00Z">
        <w:r w:rsidRPr="00DF4DCE">
          <w:rPr>
            <w:rStyle w:val="comment1"/>
            <w:sz w:val="18"/>
            <w:rPrChange w:id="15388" w:author="shorny" w:date="2014-06-09T18:43:00Z">
              <w:rPr>
                <w:rStyle w:val="comment1"/>
              </w:rPr>
            </w:rPrChange>
          </w:rPr>
          <w:t>-- -----------------------------------------------------------------------------</w:t>
        </w:r>
      </w:ins>
    </w:p>
    <w:p w14:paraId="0B66D84E" w14:textId="77777777" w:rsidR="00DF4DCE" w:rsidRPr="00DF4DCE" w:rsidRDefault="00DF4DCE">
      <w:pPr>
        <w:pStyle w:val="HTMLPreformatted"/>
        <w:divId w:val="605889992"/>
        <w:rPr>
          <w:ins w:id="15389" w:author="shorny" w:date="2014-06-09T18:42:00Z"/>
          <w:rStyle w:val="comment1"/>
          <w:sz w:val="18"/>
          <w:rPrChange w:id="15390" w:author="shorny" w:date="2014-06-09T18:43:00Z">
            <w:rPr>
              <w:ins w:id="15391" w:author="shorny" w:date="2014-06-09T18:42:00Z"/>
              <w:rStyle w:val="comment1"/>
            </w:rPr>
          </w:rPrChange>
        </w:rPr>
      </w:pPr>
      <w:ins w:id="15392" w:author="shorny" w:date="2014-06-09T18:42:00Z">
        <w:r w:rsidRPr="00DF4DCE">
          <w:rPr>
            <w:rStyle w:val="comment1"/>
            <w:sz w:val="18"/>
            <w:rPrChange w:id="15393" w:author="shorny" w:date="2014-06-09T18:43:00Z">
              <w:rPr>
                <w:rStyle w:val="comment1"/>
              </w:rPr>
            </w:rPrChange>
          </w:rPr>
          <w:t>-- DecisionTypes</w:t>
        </w:r>
      </w:ins>
    </w:p>
    <w:p w14:paraId="0384D4D9" w14:textId="77777777" w:rsidR="00DF4DCE" w:rsidRPr="00DF4DCE" w:rsidRDefault="00DF4DCE">
      <w:pPr>
        <w:pStyle w:val="HTMLPreformatted"/>
        <w:divId w:val="605889992"/>
        <w:rPr>
          <w:ins w:id="15394" w:author="shorny" w:date="2014-06-09T18:42:00Z"/>
          <w:sz w:val="18"/>
          <w:rPrChange w:id="15395" w:author="shorny" w:date="2014-06-09T18:43:00Z">
            <w:rPr>
              <w:ins w:id="15396" w:author="shorny" w:date="2014-06-09T18:42:00Z"/>
            </w:rPr>
          </w:rPrChange>
        </w:rPr>
      </w:pPr>
      <w:ins w:id="15397" w:author="shorny" w:date="2014-06-09T18:42:00Z">
        <w:r w:rsidRPr="00DF4DCE">
          <w:rPr>
            <w:rStyle w:val="keyword1"/>
            <w:sz w:val="18"/>
            <w:rPrChange w:id="15398" w:author="shorny" w:date="2014-06-09T18:43:00Z">
              <w:rPr>
                <w:rStyle w:val="keyword1"/>
              </w:rPr>
            </w:rPrChange>
          </w:rPr>
          <w:t>INSERT</w:t>
        </w:r>
        <w:r w:rsidRPr="00DF4DCE">
          <w:rPr>
            <w:sz w:val="18"/>
            <w:rPrChange w:id="15399" w:author="shorny" w:date="2014-06-09T18:43:00Z">
              <w:rPr/>
            </w:rPrChange>
          </w:rPr>
          <w:t xml:space="preserve"> </w:t>
        </w:r>
        <w:r w:rsidRPr="00DF4DCE">
          <w:rPr>
            <w:rStyle w:val="keyword1"/>
            <w:sz w:val="18"/>
            <w:rPrChange w:id="15400" w:author="shorny" w:date="2014-06-09T18:43:00Z">
              <w:rPr>
                <w:rStyle w:val="keyword1"/>
              </w:rPr>
            </w:rPrChange>
          </w:rPr>
          <w:t>INTO</w:t>
        </w:r>
        <w:r w:rsidRPr="00DF4DCE">
          <w:rPr>
            <w:sz w:val="18"/>
            <w:rPrChange w:id="15401" w:author="shorny" w:date="2014-06-09T18:43:00Z">
              <w:rPr/>
            </w:rPrChange>
          </w:rPr>
          <w:t xml:space="preserve"> `Decision </w:t>
        </w:r>
        <w:r w:rsidRPr="00DF4DCE">
          <w:rPr>
            <w:rStyle w:val="keyword1"/>
            <w:sz w:val="18"/>
            <w:rPrChange w:id="15402" w:author="shorny" w:date="2014-06-09T18:43:00Z">
              <w:rPr>
                <w:rStyle w:val="keyword1"/>
              </w:rPr>
            </w:rPrChange>
          </w:rPr>
          <w:t>Type</w:t>
        </w:r>
        <w:r w:rsidRPr="00DF4DCE">
          <w:rPr>
            <w:sz w:val="18"/>
            <w:rPrChange w:id="15403" w:author="shorny" w:date="2014-06-09T18:43:00Z">
              <w:rPr/>
            </w:rPrChange>
          </w:rPr>
          <w:t xml:space="preserve">` (DecisionTypeID, </w:t>
        </w:r>
        <w:r w:rsidRPr="00DF4DCE">
          <w:rPr>
            <w:rStyle w:val="keyword1"/>
            <w:sz w:val="18"/>
            <w:rPrChange w:id="15404" w:author="shorny" w:date="2014-06-09T18:43:00Z">
              <w:rPr>
                <w:rStyle w:val="keyword1"/>
              </w:rPr>
            </w:rPrChange>
          </w:rPr>
          <w:t>type</w:t>
        </w:r>
        <w:r w:rsidRPr="00DF4DCE">
          <w:rPr>
            <w:sz w:val="18"/>
            <w:rPrChange w:id="15405" w:author="shorny" w:date="2014-06-09T18:43:00Z">
              <w:rPr/>
            </w:rPrChange>
          </w:rPr>
          <w:t>)</w:t>
        </w:r>
      </w:ins>
    </w:p>
    <w:p w14:paraId="19E63844" w14:textId="77777777" w:rsidR="00DF4DCE" w:rsidRPr="00DF4DCE" w:rsidRDefault="00DF4DCE">
      <w:pPr>
        <w:pStyle w:val="HTMLPreformatted"/>
        <w:divId w:val="605889992"/>
        <w:rPr>
          <w:ins w:id="15406" w:author="shorny" w:date="2014-06-09T18:42:00Z"/>
          <w:sz w:val="18"/>
          <w:rPrChange w:id="15407" w:author="shorny" w:date="2014-06-09T18:43:00Z">
            <w:rPr>
              <w:ins w:id="15408" w:author="shorny" w:date="2014-06-09T18:42:00Z"/>
            </w:rPr>
          </w:rPrChange>
        </w:rPr>
      </w:pPr>
      <w:ins w:id="15409" w:author="shorny" w:date="2014-06-09T18:42:00Z">
        <w:r w:rsidRPr="00DF4DCE">
          <w:rPr>
            <w:rStyle w:val="keyword1"/>
            <w:sz w:val="18"/>
            <w:rPrChange w:id="15410" w:author="shorny" w:date="2014-06-09T18:43:00Z">
              <w:rPr>
                <w:rStyle w:val="keyword1"/>
              </w:rPr>
            </w:rPrChange>
          </w:rPr>
          <w:t>VALUES</w:t>
        </w:r>
        <w:r w:rsidRPr="00DF4DCE">
          <w:rPr>
            <w:sz w:val="18"/>
            <w:rPrChange w:id="15411" w:author="shorny" w:date="2014-06-09T18:43:00Z">
              <w:rPr/>
            </w:rPrChange>
          </w:rPr>
          <w:t xml:space="preserve"> (50000, </w:t>
        </w:r>
        <w:r w:rsidRPr="00DF4DCE">
          <w:rPr>
            <w:rStyle w:val="string1"/>
            <w:sz w:val="18"/>
            <w:rPrChange w:id="15412" w:author="shorny" w:date="2014-06-09T18:43:00Z">
              <w:rPr>
                <w:rStyle w:val="string1"/>
              </w:rPr>
            </w:rPrChange>
          </w:rPr>
          <w:t>'GPA too low'</w:t>
        </w:r>
        <w:r w:rsidRPr="00DF4DCE">
          <w:rPr>
            <w:sz w:val="18"/>
            <w:rPrChange w:id="15413" w:author="shorny" w:date="2014-06-09T18:43:00Z">
              <w:rPr/>
            </w:rPrChange>
          </w:rPr>
          <w:t>);</w:t>
        </w:r>
      </w:ins>
    </w:p>
    <w:p w14:paraId="30093B5B" w14:textId="77777777" w:rsidR="00DF4DCE" w:rsidRPr="00DF4DCE" w:rsidRDefault="00DF4DCE">
      <w:pPr>
        <w:pStyle w:val="HTMLPreformatted"/>
        <w:divId w:val="605889992"/>
        <w:rPr>
          <w:ins w:id="15414" w:author="shorny" w:date="2014-06-09T18:42:00Z"/>
          <w:sz w:val="18"/>
          <w:rPrChange w:id="15415" w:author="shorny" w:date="2014-06-09T18:43:00Z">
            <w:rPr>
              <w:ins w:id="15416" w:author="shorny" w:date="2014-06-09T18:42:00Z"/>
            </w:rPr>
          </w:rPrChange>
        </w:rPr>
      </w:pPr>
    </w:p>
    <w:p w14:paraId="6D36E3CE" w14:textId="77777777" w:rsidR="00DF4DCE" w:rsidRPr="00DF4DCE" w:rsidRDefault="00DF4DCE">
      <w:pPr>
        <w:pStyle w:val="HTMLPreformatted"/>
        <w:divId w:val="605889992"/>
        <w:rPr>
          <w:ins w:id="15417" w:author="shorny" w:date="2014-06-09T18:42:00Z"/>
          <w:sz w:val="18"/>
          <w:rPrChange w:id="15418" w:author="shorny" w:date="2014-06-09T18:43:00Z">
            <w:rPr>
              <w:ins w:id="15419" w:author="shorny" w:date="2014-06-09T18:42:00Z"/>
            </w:rPr>
          </w:rPrChange>
        </w:rPr>
      </w:pPr>
      <w:ins w:id="15420" w:author="shorny" w:date="2014-06-09T18:42:00Z">
        <w:r w:rsidRPr="00DF4DCE">
          <w:rPr>
            <w:rStyle w:val="keyword1"/>
            <w:sz w:val="18"/>
            <w:rPrChange w:id="15421" w:author="shorny" w:date="2014-06-09T18:43:00Z">
              <w:rPr>
                <w:rStyle w:val="keyword1"/>
              </w:rPr>
            </w:rPrChange>
          </w:rPr>
          <w:t>INSERT</w:t>
        </w:r>
        <w:r w:rsidRPr="00DF4DCE">
          <w:rPr>
            <w:sz w:val="18"/>
            <w:rPrChange w:id="15422" w:author="shorny" w:date="2014-06-09T18:43:00Z">
              <w:rPr/>
            </w:rPrChange>
          </w:rPr>
          <w:t xml:space="preserve"> </w:t>
        </w:r>
        <w:r w:rsidRPr="00DF4DCE">
          <w:rPr>
            <w:rStyle w:val="keyword1"/>
            <w:sz w:val="18"/>
            <w:rPrChange w:id="15423" w:author="shorny" w:date="2014-06-09T18:43:00Z">
              <w:rPr>
                <w:rStyle w:val="keyword1"/>
              </w:rPr>
            </w:rPrChange>
          </w:rPr>
          <w:t>INTO</w:t>
        </w:r>
        <w:r w:rsidRPr="00DF4DCE">
          <w:rPr>
            <w:sz w:val="18"/>
            <w:rPrChange w:id="15424" w:author="shorny" w:date="2014-06-09T18:43:00Z">
              <w:rPr/>
            </w:rPrChange>
          </w:rPr>
          <w:t xml:space="preserve"> `Decision </w:t>
        </w:r>
        <w:r w:rsidRPr="00DF4DCE">
          <w:rPr>
            <w:rStyle w:val="keyword1"/>
            <w:sz w:val="18"/>
            <w:rPrChange w:id="15425" w:author="shorny" w:date="2014-06-09T18:43:00Z">
              <w:rPr>
                <w:rStyle w:val="keyword1"/>
              </w:rPr>
            </w:rPrChange>
          </w:rPr>
          <w:t>Type</w:t>
        </w:r>
        <w:r w:rsidRPr="00DF4DCE">
          <w:rPr>
            <w:sz w:val="18"/>
            <w:rPrChange w:id="15426" w:author="shorny" w:date="2014-06-09T18:43:00Z">
              <w:rPr/>
            </w:rPrChange>
          </w:rPr>
          <w:t xml:space="preserve">` (DecisionTypeID, </w:t>
        </w:r>
        <w:r w:rsidRPr="00DF4DCE">
          <w:rPr>
            <w:rStyle w:val="keyword1"/>
            <w:sz w:val="18"/>
            <w:rPrChange w:id="15427" w:author="shorny" w:date="2014-06-09T18:43:00Z">
              <w:rPr>
                <w:rStyle w:val="keyword1"/>
              </w:rPr>
            </w:rPrChange>
          </w:rPr>
          <w:t>type</w:t>
        </w:r>
        <w:r w:rsidRPr="00DF4DCE">
          <w:rPr>
            <w:sz w:val="18"/>
            <w:rPrChange w:id="15428" w:author="shorny" w:date="2014-06-09T18:43:00Z">
              <w:rPr/>
            </w:rPrChange>
          </w:rPr>
          <w:t>)</w:t>
        </w:r>
      </w:ins>
    </w:p>
    <w:p w14:paraId="6DCE3631" w14:textId="77777777" w:rsidR="00DF4DCE" w:rsidRPr="00DF4DCE" w:rsidRDefault="00DF4DCE">
      <w:pPr>
        <w:pStyle w:val="HTMLPreformatted"/>
        <w:divId w:val="605889992"/>
        <w:rPr>
          <w:ins w:id="15429" w:author="shorny" w:date="2014-06-09T18:42:00Z"/>
          <w:sz w:val="18"/>
          <w:rPrChange w:id="15430" w:author="shorny" w:date="2014-06-09T18:43:00Z">
            <w:rPr>
              <w:ins w:id="15431" w:author="shorny" w:date="2014-06-09T18:42:00Z"/>
            </w:rPr>
          </w:rPrChange>
        </w:rPr>
      </w:pPr>
      <w:ins w:id="15432" w:author="shorny" w:date="2014-06-09T18:42:00Z">
        <w:r w:rsidRPr="00DF4DCE">
          <w:rPr>
            <w:rStyle w:val="keyword1"/>
            <w:sz w:val="18"/>
            <w:rPrChange w:id="15433" w:author="shorny" w:date="2014-06-09T18:43:00Z">
              <w:rPr>
                <w:rStyle w:val="keyword1"/>
              </w:rPr>
            </w:rPrChange>
          </w:rPr>
          <w:t>VALUES</w:t>
        </w:r>
        <w:r w:rsidRPr="00DF4DCE">
          <w:rPr>
            <w:sz w:val="18"/>
            <w:rPrChange w:id="15434" w:author="shorny" w:date="2014-06-09T18:43:00Z">
              <w:rPr/>
            </w:rPrChange>
          </w:rPr>
          <w:t xml:space="preserve"> (50001, </w:t>
        </w:r>
        <w:r w:rsidRPr="00DF4DCE">
          <w:rPr>
            <w:rStyle w:val="string1"/>
            <w:sz w:val="18"/>
            <w:rPrChange w:id="15435" w:author="shorny" w:date="2014-06-09T18:43:00Z">
              <w:rPr>
                <w:rStyle w:val="string1"/>
              </w:rPr>
            </w:rPrChange>
          </w:rPr>
          <w:t>'TOEFL/IELTS score too low'</w:t>
        </w:r>
        <w:r w:rsidRPr="00DF4DCE">
          <w:rPr>
            <w:sz w:val="18"/>
            <w:rPrChange w:id="15436" w:author="shorny" w:date="2014-06-09T18:43:00Z">
              <w:rPr/>
            </w:rPrChange>
          </w:rPr>
          <w:t>);</w:t>
        </w:r>
      </w:ins>
    </w:p>
    <w:p w14:paraId="1B01E645" w14:textId="77777777" w:rsidR="00DF4DCE" w:rsidRPr="00DF4DCE" w:rsidRDefault="00DF4DCE">
      <w:pPr>
        <w:pStyle w:val="HTMLPreformatted"/>
        <w:divId w:val="605889992"/>
        <w:rPr>
          <w:ins w:id="15437" w:author="shorny" w:date="2014-06-09T18:42:00Z"/>
          <w:sz w:val="18"/>
          <w:rPrChange w:id="15438" w:author="shorny" w:date="2014-06-09T18:43:00Z">
            <w:rPr>
              <w:ins w:id="15439" w:author="shorny" w:date="2014-06-09T18:42:00Z"/>
            </w:rPr>
          </w:rPrChange>
        </w:rPr>
      </w:pPr>
    </w:p>
    <w:p w14:paraId="32EBB145" w14:textId="77777777" w:rsidR="00DF4DCE" w:rsidRPr="00DF4DCE" w:rsidRDefault="00DF4DCE">
      <w:pPr>
        <w:pStyle w:val="HTMLPreformatted"/>
        <w:divId w:val="605889992"/>
        <w:rPr>
          <w:ins w:id="15440" w:author="shorny" w:date="2014-06-09T18:42:00Z"/>
          <w:sz w:val="18"/>
          <w:rPrChange w:id="15441" w:author="shorny" w:date="2014-06-09T18:43:00Z">
            <w:rPr>
              <w:ins w:id="15442" w:author="shorny" w:date="2014-06-09T18:42:00Z"/>
            </w:rPr>
          </w:rPrChange>
        </w:rPr>
      </w:pPr>
      <w:ins w:id="15443" w:author="shorny" w:date="2014-06-09T18:42:00Z">
        <w:r w:rsidRPr="00DF4DCE">
          <w:rPr>
            <w:rStyle w:val="keyword1"/>
            <w:sz w:val="18"/>
            <w:rPrChange w:id="15444" w:author="shorny" w:date="2014-06-09T18:43:00Z">
              <w:rPr>
                <w:rStyle w:val="keyword1"/>
              </w:rPr>
            </w:rPrChange>
          </w:rPr>
          <w:t>INSERT</w:t>
        </w:r>
        <w:r w:rsidRPr="00DF4DCE">
          <w:rPr>
            <w:sz w:val="18"/>
            <w:rPrChange w:id="15445" w:author="shorny" w:date="2014-06-09T18:43:00Z">
              <w:rPr/>
            </w:rPrChange>
          </w:rPr>
          <w:t xml:space="preserve"> </w:t>
        </w:r>
        <w:r w:rsidRPr="00DF4DCE">
          <w:rPr>
            <w:rStyle w:val="keyword1"/>
            <w:sz w:val="18"/>
            <w:rPrChange w:id="15446" w:author="shorny" w:date="2014-06-09T18:43:00Z">
              <w:rPr>
                <w:rStyle w:val="keyword1"/>
              </w:rPr>
            </w:rPrChange>
          </w:rPr>
          <w:t>INTO</w:t>
        </w:r>
        <w:r w:rsidRPr="00DF4DCE">
          <w:rPr>
            <w:sz w:val="18"/>
            <w:rPrChange w:id="15447" w:author="shorny" w:date="2014-06-09T18:43:00Z">
              <w:rPr/>
            </w:rPrChange>
          </w:rPr>
          <w:t xml:space="preserve"> `Decision </w:t>
        </w:r>
        <w:r w:rsidRPr="00DF4DCE">
          <w:rPr>
            <w:rStyle w:val="keyword1"/>
            <w:sz w:val="18"/>
            <w:rPrChange w:id="15448" w:author="shorny" w:date="2014-06-09T18:43:00Z">
              <w:rPr>
                <w:rStyle w:val="keyword1"/>
              </w:rPr>
            </w:rPrChange>
          </w:rPr>
          <w:t>Type</w:t>
        </w:r>
        <w:r w:rsidRPr="00DF4DCE">
          <w:rPr>
            <w:sz w:val="18"/>
            <w:rPrChange w:id="15449" w:author="shorny" w:date="2014-06-09T18:43:00Z">
              <w:rPr/>
            </w:rPrChange>
          </w:rPr>
          <w:t xml:space="preserve">` (DecisionTypeID, </w:t>
        </w:r>
        <w:r w:rsidRPr="00DF4DCE">
          <w:rPr>
            <w:rStyle w:val="keyword1"/>
            <w:sz w:val="18"/>
            <w:rPrChange w:id="15450" w:author="shorny" w:date="2014-06-09T18:43:00Z">
              <w:rPr>
                <w:rStyle w:val="keyword1"/>
              </w:rPr>
            </w:rPrChange>
          </w:rPr>
          <w:t>type</w:t>
        </w:r>
        <w:r w:rsidRPr="00DF4DCE">
          <w:rPr>
            <w:sz w:val="18"/>
            <w:rPrChange w:id="15451" w:author="shorny" w:date="2014-06-09T18:43:00Z">
              <w:rPr/>
            </w:rPrChange>
          </w:rPr>
          <w:t>)</w:t>
        </w:r>
      </w:ins>
    </w:p>
    <w:p w14:paraId="16FC737E" w14:textId="77777777" w:rsidR="00DF4DCE" w:rsidRPr="00DF4DCE" w:rsidRDefault="00DF4DCE">
      <w:pPr>
        <w:pStyle w:val="HTMLPreformatted"/>
        <w:divId w:val="605889992"/>
        <w:rPr>
          <w:ins w:id="15452" w:author="shorny" w:date="2014-06-09T18:42:00Z"/>
          <w:sz w:val="18"/>
          <w:rPrChange w:id="15453" w:author="shorny" w:date="2014-06-09T18:43:00Z">
            <w:rPr>
              <w:ins w:id="15454" w:author="shorny" w:date="2014-06-09T18:42:00Z"/>
            </w:rPr>
          </w:rPrChange>
        </w:rPr>
      </w:pPr>
      <w:ins w:id="15455" w:author="shorny" w:date="2014-06-09T18:42:00Z">
        <w:r w:rsidRPr="00DF4DCE">
          <w:rPr>
            <w:rStyle w:val="keyword1"/>
            <w:sz w:val="18"/>
            <w:rPrChange w:id="15456" w:author="shorny" w:date="2014-06-09T18:43:00Z">
              <w:rPr>
                <w:rStyle w:val="keyword1"/>
              </w:rPr>
            </w:rPrChange>
          </w:rPr>
          <w:t>VALUES</w:t>
        </w:r>
        <w:r w:rsidRPr="00DF4DCE">
          <w:rPr>
            <w:sz w:val="18"/>
            <w:rPrChange w:id="15457" w:author="shorny" w:date="2014-06-09T18:43:00Z">
              <w:rPr/>
            </w:rPrChange>
          </w:rPr>
          <w:t xml:space="preserve"> (50002, </w:t>
        </w:r>
        <w:r w:rsidRPr="00DF4DCE">
          <w:rPr>
            <w:rStyle w:val="string1"/>
            <w:sz w:val="18"/>
            <w:rPrChange w:id="15458" w:author="shorny" w:date="2014-06-09T18:43:00Z">
              <w:rPr>
                <w:rStyle w:val="string1"/>
              </w:rPr>
            </w:rPrChange>
          </w:rPr>
          <w:t>'Hand over'</w:t>
        </w:r>
        <w:r w:rsidRPr="00DF4DCE">
          <w:rPr>
            <w:sz w:val="18"/>
            <w:rPrChange w:id="15459" w:author="shorny" w:date="2014-06-09T18:43:00Z">
              <w:rPr/>
            </w:rPrChange>
          </w:rPr>
          <w:t>);</w:t>
        </w:r>
      </w:ins>
    </w:p>
    <w:p w14:paraId="6DE770ED" w14:textId="77777777" w:rsidR="00DF4DCE" w:rsidRPr="00DF4DCE" w:rsidRDefault="00DF4DCE">
      <w:pPr>
        <w:pStyle w:val="HTMLPreformatted"/>
        <w:divId w:val="605889992"/>
        <w:rPr>
          <w:ins w:id="15460" w:author="shorny" w:date="2014-06-09T18:42:00Z"/>
          <w:sz w:val="18"/>
          <w:rPrChange w:id="15461" w:author="shorny" w:date="2014-06-09T18:43:00Z">
            <w:rPr>
              <w:ins w:id="15462" w:author="shorny" w:date="2014-06-09T18:42:00Z"/>
            </w:rPr>
          </w:rPrChange>
        </w:rPr>
      </w:pPr>
    </w:p>
    <w:p w14:paraId="62E4313A" w14:textId="77777777" w:rsidR="00DF4DCE" w:rsidRPr="00DF4DCE" w:rsidRDefault="00DF4DCE">
      <w:pPr>
        <w:pStyle w:val="HTMLPreformatted"/>
        <w:divId w:val="605889992"/>
        <w:rPr>
          <w:ins w:id="15463" w:author="shorny" w:date="2014-06-09T18:42:00Z"/>
          <w:sz w:val="18"/>
          <w:rPrChange w:id="15464" w:author="shorny" w:date="2014-06-09T18:43:00Z">
            <w:rPr>
              <w:ins w:id="15465" w:author="shorny" w:date="2014-06-09T18:42:00Z"/>
            </w:rPr>
          </w:rPrChange>
        </w:rPr>
      </w:pPr>
      <w:ins w:id="15466" w:author="shorny" w:date="2014-06-09T18:42:00Z">
        <w:r w:rsidRPr="00DF4DCE">
          <w:rPr>
            <w:rStyle w:val="keyword1"/>
            <w:sz w:val="18"/>
            <w:rPrChange w:id="15467" w:author="shorny" w:date="2014-06-09T18:43:00Z">
              <w:rPr>
                <w:rStyle w:val="keyword1"/>
              </w:rPr>
            </w:rPrChange>
          </w:rPr>
          <w:t>INSERT</w:t>
        </w:r>
        <w:r w:rsidRPr="00DF4DCE">
          <w:rPr>
            <w:sz w:val="18"/>
            <w:rPrChange w:id="15468" w:author="shorny" w:date="2014-06-09T18:43:00Z">
              <w:rPr/>
            </w:rPrChange>
          </w:rPr>
          <w:t xml:space="preserve"> </w:t>
        </w:r>
        <w:r w:rsidRPr="00DF4DCE">
          <w:rPr>
            <w:rStyle w:val="keyword1"/>
            <w:sz w:val="18"/>
            <w:rPrChange w:id="15469" w:author="shorny" w:date="2014-06-09T18:43:00Z">
              <w:rPr>
                <w:rStyle w:val="keyword1"/>
              </w:rPr>
            </w:rPrChange>
          </w:rPr>
          <w:t>INTO</w:t>
        </w:r>
        <w:r w:rsidRPr="00DF4DCE">
          <w:rPr>
            <w:sz w:val="18"/>
            <w:rPrChange w:id="15470" w:author="shorny" w:date="2014-06-09T18:43:00Z">
              <w:rPr/>
            </w:rPrChange>
          </w:rPr>
          <w:t xml:space="preserve"> `Decision </w:t>
        </w:r>
        <w:r w:rsidRPr="00DF4DCE">
          <w:rPr>
            <w:rStyle w:val="keyword1"/>
            <w:sz w:val="18"/>
            <w:rPrChange w:id="15471" w:author="shorny" w:date="2014-06-09T18:43:00Z">
              <w:rPr>
                <w:rStyle w:val="keyword1"/>
              </w:rPr>
            </w:rPrChange>
          </w:rPr>
          <w:t>Type</w:t>
        </w:r>
        <w:r w:rsidRPr="00DF4DCE">
          <w:rPr>
            <w:sz w:val="18"/>
            <w:rPrChange w:id="15472" w:author="shorny" w:date="2014-06-09T18:43:00Z">
              <w:rPr/>
            </w:rPrChange>
          </w:rPr>
          <w:t xml:space="preserve">` (DecisionTypeID, </w:t>
        </w:r>
        <w:r w:rsidRPr="00DF4DCE">
          <w:rPr>
            <w:rStyle w:val="keyword1"/>
            <w:sz w:val="18"/>
            <w:rPrChange w:id="15473" w:author="shorny" w:date="2014-06-09T18:43:00Z">
              <w:rPr>
                <w:rStyle w:val="keyword1"/>
              </w:rPr>
            </w:rPrChange>
          </w:rPr>
          <w:t>type</w:t>
        </w:r>
        <w:r w:rsidRPr="00DF4DCE">
          <w:rPr>
            <w:sz w:val="18"/>
            <w:rPrChange w:id="15474" w:author="shorny" w:date="2014-06-09T18:43:00Z">
              <w:rPr/>
            </w:rPrChange>
          </w:rPr>
          <w:t>)</w:t>
        </w:r>
      </w:ins>
    </w:p>
    <w:p w14:paraId="674164F2" w14:textId="77777777" w:rsidR="00DF4DCE" w:rsidRPr="00DF4DCE" w:rsidRDefault="00DF4DCE">
      <w:pPr>
        <w:pStyle w:val="HTMLPreformatted"/>
        <w:divId w:val="605889992"/>
        <w:rPr>
          <w:ins w:id="15475" w:author="shorny" w:date="2014-06-09T18:42:00Z"/>
          <w:sz w:val="18"/>
          <w:rPrChange w:id="15476" w:author="shorny" w:date="2014-06-09T18:43:00Z">
            <w:rPr>
              <w:ins w:id="15477" w:author="shorny" w:date="2014-06-09T18:42:00Z"/>
            </w:rPr>
          </w:rPrChange>
        </w:rPr>
      </w:pPr>
      <w:ins w:id="15478" w:author="shorny" w:date="2014-06-09T18:42:00Z">
        <w:r w:rsidRPr="00DF4DCE">
          <w:rPr>
            <w:rStyle w:val="keyword1"/>
            <w:sz w:val="18"/>
            <w:rPrChange w:id="15479" w:author="shorny" w:date="2014-06-09T18:43:00Z">
              <w:rPr>
                <w:rStyle w:val="keyword1"/>
              </w:rPr>
            </w:rPrChange>
          </w:rPr>
          <w:t>VALUES</w:t>
        </w:r>
        <w:r w:rsidRPr="00DF4DCE">
          <w:rPr>
            <w:sz w:val="18"/>
            <w:rPrChange w:id="15480" w:author="shorny" w:date="2014-06-09T18:43:00Z">
              <w:rPr/>
            </w:rPrChange>
          </w:rPr>
          <w:t xml:space="preserve"> (50003, </w:t>
        </w:r>
        <w:r w:rsidRPr="00DF4DCE">
          <w:rPr>
            <w:rStyle w:val="string1"/>
            <w:sz w:val="18"/>
            <w:rPrChange w:id="15481" w:author="shorny" w:date="2014-06-09T18:43:00Z">
              <w:rPr>
                <w:rStyle w:val="string1"/>
              </w:rPr>
            </w:rPrChange>
          </w:rPr>
          <w:t>'RFI'</w:t>
        </w:r>
        <w:r w:rsidRPr="00DF4DCE">
          <w:rPr>
            <w:sz w:val="18"/>
            <w:rPrChange w:id="15482" w:author="shorny" w:date="2014-06-09T18:43:00Z">
              <w:rPr/>
            </w:rPrChange>
          </w:rPr>
          <w:t>);</w:t>
        </w:r>
      </w:ins>
    </w:p>
    <w:p w14:paraId="52CA80D0" w14:textId="77777777" w:rsidR="00DF4DCE" w:rsidRPr="00DF4DCE" w:rsidRDefault="00DF4DCE">
      <w:pPr>
        <w:pStyle w:val="HTMLPreformatted"/>
        <w:divId w:val="605889992"/>
        <w:rPr>
          <w:ins w:id="15483" w:author="shorny" w:date="2014-06-09T18:42:00Z"/>
          <w:sz w:val="18"/>
          <w:rPrChange w:id="15484" w:author="shorny" w:date="2014-06-09T18:43:00Z">
            <w:rPr>
              <w:ins w:id="15485" w:author="shorny" w:date="2014-06-09T18:42:00Z"/>
            </w:rPr>
          </w:rPrChange>
        </w:rPr>
      </w:pPr>
    </w:p>
    <w:p w14:paraId="3DBC90CB" w14:textId="77777777" w:rsidR="00DF4DCE" w:rsidRPr="00DF4DCE" w:rsidRDefault="00DF4DCE">
      <w:pPr>
        <w:pStyle w:val="HTMLPreformatted"/>
        <w:divId w:val="605889992"/>
        <w:rPr>
          <w:ins w:id="15486" w:author="shorny" w:date="2014-06-09T18:42:00Z"/>
          <w:sz w:val="18"/>
          <w:rPrChange w:id="15487" w:author="shorny" w:date="2014-06-09T18:43:00Z">
            <w:rPr>
              <w:ins w:id="15488" w:author="shorny" w:date="2014-06-09T18:42:00Z"/>
            </w:rPr>
          </w:rPrChange>
        </w:rPr>
      </w:pPr>
      <w:ins w:id="15489" w:author="shorny" w:date="2014-06-09T18:42:00Z">
        <w:r w:rsidRPr="00DF4DCE">
          <w:rPr>
            <w:rStyle w:val="keyword1"/>
            <w:sz w:val="18"/>
            <w:rPrChange w:id="15490" w:author="shorny" w:date="2014-06-09T18:43:00Z">
              <w:rPr>
                <w:rStyle w:val="keyword1"/>
              </w:rPr>
            </w:rPrChange>
          </w:rPr>
          <w:t>INSERT</w:t>
        </w:r>
        <w:r w:rsidRPr="00DF4DCE">
          <w:rPr>
            <w:sz w:val="18"/>
            <w:rPrChange w:id="15491" w:author="shorny" w:date="2014-06-09T18:43:00Z">
              <w:rPr/>
            </w:rPrChange>
          </w:rPr>
          <w:t xml:space="preserve"> </w:t>
        </w:r>
        <w:r w:rsidRPr="00DF4DCE">
          <w:rPr>
            <w:rStyle w:val="keyword1"/>
            <w:sz w:val="18"/>
            <w:rPrChange w:id="15492" w:author="shorny" w:date="2014-06-09T18:43:00Z">
              <w:rPr>
                <w:rStyle w:val="keyword1"/>
              </w:rPr>
            </w:rPrChange>
          </w:rPr>
          <w:t>INTO</w:t>
        </w:r>
        <w:r w:rsidRPr="00DF4DCE">
          <w:rPr>
            <w:sz w:val="18"/>
            <w:rPrChange w:id="15493" w:author="shorny" w:date="2014-06-09T18:43:00Z">
              <w:rPr/>
            </w:rPrChange>
          </w:rPr>
          <w:t xml:space="preserve"> `Decision </w:t>
        </w:r>
        <w:r w:rsidRPr="00DF4DCE">
          <w:rPr>
            <w:rStyle w:val="keyword1"/>
            <w:sz w:val="18"/>
            <w:rPrChange w:id="15494" w:author="shorny" w:date="2014-06-09T18:43:00Z">
              <w:rPr>
                <w:rStyle w:val="keyword1"/>
              </w:rPr>
            </w:rPrChange>
          </w:rPr>
          <w:t>Type</w:t>
        </w:r>
        <w:r w:rsidRPr="00DF4DCE">
          <w:rPr>
            <w:sz w:val="18"/>
            <w:rPrChange w:id="15495" w:author="shorny" w:date="2014-06-09T18:43:00Z">
              <w:rPr/>
            </w:rPrChange>
          </w:rPr>
          <w:t xml:space="preserve">` (DecisionTypeID, </w:t>
        </w:r>
        <w:r w:rsidRPr="00DF4DCE">
          <w:rPr>
            <w:rStyle w:val="keyword1"/>
            <w:sz w:val="18"/>
            <w:rPrChange w:id="15496" w:author="shorny" w:date="2014-06-09T18:43:00Z">
              <w:rPr>
                <w:rStyle w:val="keyword1"/>
              </w:rPr>
            </w:rPrChange>
          </w:rPr>
          <w:t>type</w:t>
        </w:r>
        <w:r w:rsidRPr="00DF4DCE">
          <w:rPr>
            <w:sz w:val="18"/>
            <w:rPrChange w:id="15497" w:author="shorny" w:date="2014-06-09T18:43:00Z">
              <w:rPr/>
            </w:rPrChange>
          </w:rPr>
          <w:t>)</w:t>
        </w:r>
      </w:ins>
    </w:p>
    <w:p w14:paraId="060B7E70" w14:textId="77777777" w:rsidR="00DF4DCE" w:rsidRPr="00DF4DCE" w:rsidRDefault="00DF4DCE">
      <w:pPr>
        <w:pStyle w:val="HTMLPreformatted"/>
        <w:divId w:val="605889992"/>
        <w:rPr>
          <w:ins w:id="15498" w:author="shorny" w:date="2014-06-09T18:42:00Z"/>
          <w:sz w:val="18"/>
          <w:rPrChange w:id="15499" w:author="shorny" w:date="2014-06-09T18:43:00Z">
            <w:rPr>
              <w:ins w:id="15500" w:author="shorny" w:date="2014-06-09T18:42:00Z"/>
            </w:rPr>
          </w:rPrChange>
        </w:rPr>
      </w:pPr>
      <w:ins w:id="15501" w:author="shorny" w:date="2014-06-09T18:42:00Z">
        <w:r w:rsidRPr="00DF4DCE">
          <w:rPr>
            <w:rStyle w:val="keyword1"/>
            <w:sz w:val="18"/>
            <w:rPrChange w:id="15502" w:author="shorny" w:date="2014-06-09T18:43:00Z">
              <w:rPr>
                <w:rStyle w:val="keyword1"/>
              </w:rPr>
            </w:rPrChange>
          </w:rPr>
          <w:t>VALUES</w:t>
        </w:r>
        <w:r w:rsidRPr="00DF4DCE">
          <w:rPr>
            <w:sz w:val="18"/>
            <w:rPrChange w:id="15503" w:author="shorny" w:date="2014-06-09T18:43:00Z">
              <w:rPr/>
            </w:rPrChange>
          </w:rPr>
          <w:t xml:space="preserve"> (50500, </w:t>
        </w:r>
        <w:r w:rsidRPr="00DF4DCE">
          <w:rPr>
            <w:rStyle w:val="string1"/>
            <w:sz w:val="18"/>
            <w:rPrChange w:id="15504" w:author="shorny" w:date="2014-06-09T18:43:00Z">
              <w:rPr>
                <w:rStyle w:val="string1"/>
              </w:rPr>
            </w:rPrChange>
          </w:rPr>
          <w:t>'change.research_area.addition'</w:t>
        </w:r>
        <w:r w:rsidRPr="00DF4DCE">
          <w:rPr>
            <w:sz w:val="18"/>
            <w:rPrChange w:id="15505" w:author="shorny" w:date="2014-06-09T18:43:00Z">
              <w:rPr/>
            </w:rPrChange>
          </w:rPr>
          <w:t>);</w:t>
        </w:r>
      </w:ins>
    </w:p>
    <w:p w14:paraId="01FE3521" w14:textId="77777777" w:rsidR="00DF4DCE" w:rsidRPr="00DF4DCE" w:rsidRDefault="00DF4DCE">
      <w:pPr>
        <w:pStyle w:val="HTMLPreformatted"/>
        <w:divId w:val="605889992"/>
        <w:rPr>
          <w:ins w:id="15506" w:author="shorny" w:date="2014-06-09T18:42:00Z"/>
          <w:sz w:val="18"/>
          <w:rPrChange w:id="15507" w:author="shorny" w:date="2014-06-09T18:43:00Z">
            <w:rPr>
              <w:ins w:id="15508" w:author="shorny" w:date="2014-06-09T18:42:00Z"/>
            </w:rPr>
          </w:rPrChange>
        </w:rPr>
      </w:pPr>
    </w:p>
    <w:p w14:paraId="1048ED70" w14:textId="77777777" w:rsidR="00DF4DCE" w:rsidRPr="00DF4DCE" w:rsidRDefault="00DF4DCE">
      <w:pPr>
        <w:pStyle w:val="HTMLPreformatted"/>
        <w:divId w:val="605889992"/>
        <w:rPr>
          <w:ins w:id="15509" w:author="shorny" w:date="2014-06-09T18:42:00Z"/>
          <w:sz w:val="18"/>
          <w:rPrChange w:id="15510" w:author="shorny" w:date="2014-06-09T18:43:00Z">
            <w:rPr>
              <w:ins w:id="15511" w:author="shorny" w:date="2014-06-09T18:42:00Z"/>
            </w:rPr>
          </w:rPrChange>
        </w:rPr>
      </w:pPr>
      <w:ins w:id="15512" w:author="shorny" w:date="2014-06-09T18:42:00Z">
        <w:r w:rsidRPr="00DF4DCE">
          <w:rPr>
            <w:rStyle w:val="keyword1"/>
            <w:sz w:val="18"/>
            <w:rPrChange w:id="15513" w:author="shorny" w:date="2014-06-09T18:43:00Z">
              <w:rPr>
                <w:rStyle w:val="keyword1"/>
              </w:rPr>
            </w:rPrChange>
          </w:rPr>
          <w:t>INSERT</w:t>
        </w:r>
        <w:r w:rsidRPr="00DF4DCE">
          <w:rPr>
            <w:sz w:val="18"/>
            <w:rPrChange w:id="15514" w:author="shorny" w:date="2014-06-09T18:43:00Z">
              <w:rPr/>
            </w:rPrChange>
          </w:rPr>
          <w:t xml:space="preserve"> </w:t>
        </w:r>
        <w:r w:rsidRPr="00DF4DCE">
          <w:rPr>
            <w:rStyle w:val="keyword1"/>
            <w:sz w:val="18"/>
            <w:rPrChange w:id="15515" w:author="shorny" w:date="2014-06-09T18:43:00Z">
              <w:rPr>
                <w:rStyle w:val="keyword1"/>
              </w:rPr>
            </w:rPrChange>
          </w:rPr>
          <w:t>INTO</w:t>
        </w:r>
        <w:r w:rsidRPr="00DF4DCE">
          <w:rPr>
            <w:sz w:val="18"/>
            <w:rPrChange w:id="15516" w:author="shorny" w:date="2014-06-09T18:43:00Z">
              <w:rPr/>
            </w:rPrChange>
          </w:rPr>
          <w:t xml:space="preserve"> `Decision </w:t>
        </w:r>
        <w:r w:rsidRPr="00DF4DCE">
          <w:rPr>
            <w:rStyle w:val="keyword1"/>
            <w:sz w:val="18"/>
            <w:rPrChange w:id="15517" w:author="shorny" w:date="2014-06-09T18:43:00Z">
              <w:rPr>
                <w:rStyle w:val="keyword1"/>
              </w:rPr>
            </w:rPrChange>
          </w:rPr>
          <w:t>Type</w:t>
        </w:r>
        <w:r w:rsidRPr="00DF4DCE">
          <w:rPr>
            <w:sz w:val="18"/>
            <w:rPrChange w:id="15518" w:author="shorny" w:date="2014-06-09T18:43:00Z">
              <w:rPr/>
            </w:rPrChange>
          </w:rPr>
          <w:t xml:space="preserve">` (DecisionTypeID, </w:t>
        </w:r>
        <w:r w:rsidRPr="00DF4DCE">
          <w:rPr>
            <w:rStyle w:val="keyword1"/>
            <w:sz w:val="18"/>
            <w:rPrChange w:id="15519" w:author="shorny" w:date="2014-06-09T18:43:00Z">
              <w:rPr>
                <w:rStyle w:val="keyword1"/>
              </w:rPr>
            </w:rPrChange>
          </w:rPr>
          <w:t>type</w:t>
        </w:r>
        <w:r w:rsidRPr="00DF4DCE">
          <w:rPr>
            <w:sz w:val="18"/>
            <w:rPrChange w:id="15520" w:author="shorny" w:date="2014-06-09T18:43:00Z">
              <w:rPr/>
            </w:rPrChange>
          </w:rPr>
          <w:t>)</w:t>
        </w:r>
      </w:ins>
    </w:p>
    <w:p w14:paraId="58C988E0" w14:textId="77777777" w:rsidR="00DF4DCE" w:rsidRPr="00DF4DCE" w:rsidRDefault="00DF4DCE">
      <w:pPr>
        <w:pStyle w:val="HTMLPreformatted"/>
        <w:divId w:val="605889992"/>
        <w:rPr>
          <w:ins w:id="15521" w:author="shorny" w:date="2014-06-09T18:42:00Z"/>
          <w:sz w:val="18"/>
          <w:rPrChange w:id="15522" w:author="shorny" w:date="2014-06-09T18:43:00Z">
            <w:rPr>
              <w:ins w:id="15523" w:author="shorny" w:date="2014-06-09T18:42:00Z"/>
            </w:rPr>
          </w:rPrChange>
        </w:rPr>
      </w:pPr>
      <w:ins w:id="15524" w:author="shorny" w:date="2014-06-09T18:42:00Z">
        <w:r w:rsidRPr="00DF4DCE">
          <w:rPr>
            <w:rStyle w:val="keyword1"/>
            <w:sz w:val="18"/>
            <w:rPrChange w:id="15525" w:author="shorny" w:date="2014-06-09T18:43:00Z">
              <w:rPr>
                <w:rStyle w:val="keyword1"/>
              </w:rPr>
            </w:rPrChange>
          </w:rPr>
          <w:t>VALUES</w:t>
        </w:r>
        <w:r w:rsidRPr="00DF4DCE">
          <w:rPr>
            <w:sz w:val="18"/>
            <w:rPrChange w:id="15526" w:author="shorny" w:date="2014-06-09T18:43:00Z">
              <w:rPr/>
            </w:rPrChange>
          </w:rPr>
          <w:t xml:space="preserve"> (50501, </w:t>
        </w:r>
        <w:r w:rsidRPr="00DF4DCE">
          <w:rPr>
            <w:rStyle w:val="string1"/>
            <w:sz w:val="18"/>
            <w:rPrChange w:id="15527" w:author="shorny" w:date="2014-06-09T18:43:00Z">
              <w:rPr>
                <w:rStyle w:val="string1"/>
              </w:rPr>
            </w:rPrChange>
          </w:rPr>
          <w:t>'change.research_area.deletion'</w:t>
        </w:r>
        <w:r w:rsidRPr="00DF4DCE">
          <w:rPr>
            <w:sz w:val="18"/>
            <w:rPrChange w:id="15528" w:author="shorny" w:date="2014-06-09T18:43:00Z">
              <w:rPr/>
            </w:rPrChange>
          </w:rPr>
          <w:t>);</w:t>
        </w:r>
      </w:ins>
    </w:p>
    <w:p w14:paraId="4694EA24" w14:textId="77777777" w:rsidR="00DF4DCE" w:rsidRPr="00DF4DCE" w:rsidRDefault="00DF4DCE">
      <w:pPr>
        <w:pStyle w:val="HTMLPreformatted"/>
        <w:divId w:val="605889992"/>
        <w:rPr>
          <w:ins w:id="15529" w:author="shorny" w:date="2014-06-09T18:42:00Z"/>
          <w:sz w:val="18"/>
          <w:rPrChange w:id="15530" w:author="shorny" w:date="2014-06-09T18:43:00Z">
            <w:rPr>
              <w:ins w:id="15531" w:author="shorny" w:date="2014-06-09T18:42:00Z"/>
            </w:rPr>
          </w:rPrChange>
        </w:rPr>
      </w:pPr>
    </w:p>
    <w:p w14:paraId="59E74F14" w14:textId="77777777" w:rsidR="00DF4DCE" w:rsidRPr="00DF4DCE" w:rsidRDefault="00DF4DCE">
      <w:pPr>
        <w:pStyle w:val="HTMLPreformatted"/>
        <w:divId w:val="605889992"/>
        <w:rPr>
          <w:ins w:id="15532" w:author="shorny" w:date="2014-06-09T18:42:00Z"/>
          <w:sz w:val="18"/>
          <w:rPrChange w:id="15533" w:author="shorny" w:date="2014-06-09T18:43:00Z">
            <w:rPr>
              <w:ins w:id="15534" w:author="shorny" w:date="2014-06-09T18:42:00Z"/>
            </w:rPr>
          </w:rPrChange>
        </w:rPr>
      </w:pPr>
      <w:ins w:id="15535" w:author="shorny" w:date="2014-06-09T18:42:00Z">
        <w:r w:rsidRPr="00DF4DCE">
          <w:rPr>
            <w:rStyle w:val="keyword1"/>
            <w:sz w:val="18"/>
            <w:rPrChange w:id="15536" w:author="shorny" w:date="2014-06-09T18:43:00Z">
              <w:rPr>
                <w:rStyle w:val="keyword1"/>
              </w:rPr>
            </w:rPrChange>
          </w:rPr>
          <w:t>INSERT</w:t>
        </w:r>
        <w:r w:rsidRPr="00DF4DCE">
          <w:rPr>
            <w:sz w:val="18"/>
            <w:rPrChange w:id="15537" w:author="shorny" w:date="2014-06-09T18:43:00Z">
              <w:rPr/>
            </w:rPrChange>
          </w:rPr>
          <w:t xml:space="preserve"> </w:t>
        </w:r>
        <w:r w:rsidRPr="00DF4DCE">
          <w:rPr>
            <w:rStyle w:val="keyword1"/>
            <w:sz w:val="18"/>
            <w:rPrChange w:id="15538" w:author="shorny" w:date="2014-06-09T18:43:00Z">
              <w:rPr>
                <w:rStyle w:val="keyword1"/>
              </w:rPr>
            </w:rPrChange>
          </w:rPr>
          <w:t>INTO</w:t>
        </w:r>
        <w:r w:rsidRPr="00DF4DCE">
          <w:rPr>
            <w:sz w:val="18"/>
            <w:rPrChange w:id="15539" w:author="shorny" w:date="2014-06-09T18:43:00Z">
              <w:rPr/>
            </w:rPrChange>
          </w:rPr>
          <w:t xml:space="preserve"> `Decision </w:t>
        </w:r>
        <w:r w:rsidRPr="00DF4DCE">
          <w:rPr>
            <w:rStyle w:val="keyword1"/>
            <w:sz w:val="18"/>
            <w:rPrChange w:id="15540" w:author="shorny" w:date="2014-06-09T18:43:00Z">
              <w:rPr>
                <w:rStyle w:val="keyword1"/>
              </w:rPr>
            </w:rPrChange>
          </w:rPr>
          <w:t>Type</w:t>
        </w:r>
        <w:r w:rsidRPr="00DF4DCE">
          <w:rPr>
            <w:sz w:val="18"/>
            <w:rPrChange w:id="15541" w:author="shorny" w:date="2014-06-09T18:43:00Z">
              <w:rPr/>
            </w:rPrChange>
          </w:rPr>
          <w:t xml:space="preserve">` (DecisionTypeID, </w:t>
        </w:r>
        <w:r w:rsidRPr="00DF4DCE">
          <w:rPr>
            <w:rStyle w:val="keyword1"/>
            <w:sz w:val="18"/>
            <w:rPrChange w:id="15542" w:author="shorny" w:date="2014-06-09T18:43:00Z">
              <w:rPr>
                <w:rStyle w:val="keyword1"/>
              </w:rPr>
            </w:rPrChange>
          </w:rPr>
          <w:t>type</w:t>
        </w:r>
        <w:r w:rsidRPr="00DF4DCE">
          <w:rPr>
            <w:sz w:val="18"/>
            <w:rPrChange w:id="15543" w:author="shorny" w:date="2014-06-09T18:43:00Z">
              <w:rPr/>
            </w:rPrChange>
          </w:rPr>
          <w:t>)</w:t>
        </w:r>
      </w:ins>
    </w:p>
    <w:p w14:paraId="19D1909A" w14:textId="77777777" w:rsidR="00DF4DCE" w:rsidRPr="00DF4DCE" w:rsidRDefault="00DF4DCE">
      <w:pPr>
        <w:pStyle w:val="HTMLPreformatted"/>
        <w:divId w:val="605889992"/>
        <w:rPr>
          <w:ins w:id="15544" w:author="shorny" w:date="2014-06-09T18:42:00Z"/>
          <w:sz w:val="18"/>
          <w:rPrChange w:id="15545" w:author="shorny" w:date="2014-06-09T18:43:00Z">
            <w:rPr>
              <w:ins w:id="15546" w:author="shorny" w:date="2014-06-09T18:42:00Z"/>
            </w:rPr>
          </w:rPrChange>
        </w:rPr>
      </w:pPr>
      <w:ins w:id="15547" w:author="shorny" w:date="2014-06-09T18:42:00Z">
        <w:r w:rsidRPr="00DF4DCE">
          <w:rPr>
            <w:rStyle w:val="keyword1"/>
            <w:sz w:val="18"/>
            <w:rPrChange w:id="15548" w:author="shorny" w:date="2014-06-09T18:43:00Z">
              <w:rPr>
                <w:rStyle w:val="keyword1"/>
              </w:rPr>
            </w:rPrChange>
          </w:rPr>
          <w:lastRenderedPageBreak/>
          <w:t>VALUES</w:t>
        </w:r>
        <w:r w:rsidRPr="00DF4DCE">
          <w:rPr>
            <w:sz w:val="18"/>
            <w:rPrChange w:id="15549" w:author="shorny" w:date="2014-06-09T18:43:00Z">
              <w:rPr/>
            </w:rPrChange>
          </w:rPr>
          <w:t xml:space="preserve"> (50502, </w:t>
        </w:r>
        <w:r w:rsidRPr="00DF4DCE">
          <w:rPr>
            <w:rStyle w:val="string1"/>
            <w:sz w:val="18"/>
            <w:rPrChange w:id="15550" w:author="shorny" w:date="2014-06-09T18:43:00Z">
              <w:rPr>
                <w:rStyle w:val="string1"/>
              </w:rPr>
            </w:rPrChange>
          </w:rPr>
          <w:t>'change.research_area_oversees.addition'</w:t>
        </w:r>
        <w:r w:rsidRPr="00DF4DCE">
          <w:rPr>
            <w:sz w:val="18"/>
            <w:rPrChange w:id="15551" w:author="shorny" w:date="2014-06-09T18:43:00Z">
              <w:rPr/>
            </w:rPrChange>
          </w:rPr>
          <w:t>);</w:t>
        </w:r>
      </w:ins>
    </w:p>
    <w:p w14:paraId="17A531B9" w14:textId="77777777" w:rsidR="00DF4DCE" w:rsidRPr="00DF4DCE" w:rsidRDefault="00DF4DCE">
      <w:pPr>
        <w:pStyle w:val="HTMLPreformatted"/>
        <w:divId w:val="605889992"/>
        <w:rPr>
          <w:ins w:id="15552" w:author="shorny" w:date="2014-06-09T18:42:00Z"/>
          <w:sz w:val="18"/>
          <w:rPrChange w:id="15553" w:author="shorny" w:date="2014-06-09T18:43:00Z">
            <w:rPr>
              <w:ins w:id="15554" w:author="shorny" w:date="2014-06-09T18:42:00Z"/>
            </w:rPr>
          </w:rPrChange>
        </w:rPr>
      </w:pPr>
    </w:p>
    <w:p w14:paraId="37714E84" w14:textId="77777777" w:rsidR="00DF4DCE" w:rsidRPr="00DF4DCE" w:rsidRDefault="00DF4DCE">
      <w:pPr>
        <w:pStyle w:val="HTMLPreformatted"/>
        <w:divId w:val="605889992"/>
        <w:rPr>
          <w:ins w:id="15555" w:author="shorny" w:date="2014-06-09T18:42:00Z"/>
          <w:sz w:val="18"/>
          <w:rPrChange w:id="15556" w:author="shorny" w:date="2014-06-09T18:43:00Z">
            <w:rPr>
              <w:ins w:id="15557" w:author="shorny" w:date="2014-06-09T18:42:00Z"/>
            </w:rPr>
          </w:rPrChange>
        </w:rPr>
      </w:pPr>
      <w:ins w:id="15558" w:author="shorny" w:date="2014-06-09T18:42:00Z">
        <w:r w:rsidRPr="00DF4DCE">
          <w:rPr>
            <w:rStyle w:val="keyword1"/>
            <w:sz w:val="18"/>
            <w:rPrChange w:id="15559" w:author="shorny" w:date="2014-06-09T18:43:00Z">
              <w:rPr>
                <w:rStyle w:val="keyword1"/>
              </w:rPr>
            </w:rPrChange>
          </w:rPr>
          <w:t>INSERT</w:t>
        </w:r>
        <w:r w:rsidRPr="00DF4DCE">
          <w:rPr>
            <w:sz w:val="18"/>
            <w:rPrChange w:id="15560" w:author="shorny" w:date="2014-06-09T18:43:00Z">
              <w:rPr/>
            </w:rPrChange>
          </w:rPr>
          <w:t xml:space="preserve"> </w:t>
        </w:r>
        <w:r w:rsidRPr="00DF4DCE">
          <w:rPr>
            <w:rStyle w:val="keyword1"/>
            <w:sz w:val="18"/>
            <w:rPrChange w:id="15561" w:author="shorny" w:date="2014-06-09T18:43:00Z">
              <w:rPr>
                <w:rStyle w:val="keyword1"/>
              </w:rPr>
            </w:rPrChange>
          </w:rPr>
          <w:t>INTO</w:t>
        </w:r>
        <w:r w:rsidRPr="00DF4DCE">
          <w:rPr>
            <w:sz w:val="18"/>
            <w:rPrChange w:id="15562" w:author="shorny" w:date="2014-06-09T18:43:00Z">
              <w:rPr/>
            </w:rPrChange>
          </w:rPr>
          <w:t xml:space="preserve"> `Decision </w:t>
        </w:r>
        <w:r w:rsidRPr="00DF4DCE">
          <w:rPr>
            <w:rStyle w:val="keyword1"/>
            <w:sz w:val="18"/>
            <w:rPrChange w:id="15563" w:author="shorny" w:date="2014-06-09T18:43:00Z">
              <w:rPr>
                <w:rStyle w:val="keyword1"/>
              </w:rPr>
            </w:rPrChange>
          </w:rPr>
          <w:t>Type</w:t>
        </w:r>
        <w:r w:rsidRPr="00DF4DCE">
          <w:rPr>
            <w:sz w:val="18"/>
            <w:rPrChange w:id="15564" w:author="shorny" w:date="2014-06-09T18:43:00Z">
              <w:rPr/>
            </w:rPrChange>
          </w:rPr>
          <w:t xml:space="preserve">` (DecisionTypeID, </w:t>
        </w:r>
        <w:r w:rsidRPr="00DF4DCE">
          <w:rPr>
            <w:rStyle w:val="keyword1"/>
            <w:sz w:val="18"/>
            <w:rPrChange w:id="15565" w:author="shorny" w:date="2014-06-09T18:43:00Z">
              <w:rPr>
                <w:rStyle w:val="keyword1"/>
              </w:rPr>
            </w:rPrChange>
          </w:rPr>
          <w:t>type</w:t>
        </w:r>
        <w:r w:rsidRPr="00DF4DCE">
          <w:rPr>
            <w:sz w:val="18"/>
            <w:rPrChange w:id="15566" w:author="shorny" w:date="2014-06-09T18:43:00Z">
              <w:rPr/>
            </w:rPrChange>
          </w:rPr>
          <w:t>)</w:t>
        </w:r>
      </w:ins>
    </w:p>
    <w:p w14:paraId="10DDDC4C" w14:textId="77777777" w:rsidR="00DF4DCE" w:rsidRPr="00DF4DCE" w:rsidRDefault="00DF4DCE">
      <w:pPr>
        <w:pStyle w:val="HTMLPreformatted"/>
        <w:divId w:val="605889992"/>
        <w:rPr>
          <w:ins w:id="15567" w:author="shorny" w:date="2014-06-09T18:42:00Z"/>
          <w:sz w:val="18"/>
          <w:rPrChange w:id="15568" w:author="shorny" w:date="2014-06-09T18:43:00Z">
            <w:rPr>
              <w:ins w:id="15569" w:author="shorny" w:date="2014-06-09T18:42:00Z"/>
            </w:rPr>
          </w:rPrChange>
        </w:rPr>
      </w:pPr>
      <w:ins w:id="15570" w:author="shorny" w:date="2014-06-09T18:42:00Z">
        <w:r w:rsidRPr="00DF4DCE">
          <w:rPr>
            <w:rStyle w:val="keyword1"/>
            <w:sz w:val="18"/>
            <w:rPrChange w:id="15571" w:author="shorny" w:date="2014-06-09T18:43:00Z">
              <w:rPr>
                <w:rStyle w:val="keyword1"/>
              </w:rPr>
            </w:rPrChange>
          </w:rPr>
          <w:t>VALUES</w:t>
        </w:r>
        <w:r w:rsidRPr="00DF4DCE">
          <w:rPr>
            <w:sz w:val="18"/>
            <w:rPrChange w:id="15572" w:author="shorny" w:date="2014-06-09T18:43:00Z">
              <w:rPr/>
            </w:rPrChange>
          </w:rPr>
          <w:t xml:space="preserve"> (50503, </w:t>
        </w:r>
        <w:r w:rsidRPr="00DF4DCE">
          <w:rPr>
            <w:rStyle w:val="string1"/>
            <w:sz w:val="18"/>
            <w:rPrChange w:id="15573" w:author="shorny" w:date="2014-06-09T18:43:00Z">
              <w:rPr>
                <w:rStyle w:val="string1"/>
              </w:rPr>
            </w:rPrChange>
          </w:rPr>
          <w:t>'change.research_area_oversees.deletion'</w:t>
        </w:r>
        <w:r w:rsidRPr="00DF4DCE">
          <w:rPr>
            <w:sz w:val="18"/>
            <w:rPrChange w:id="15574" w:author="shorny" w:date="2014-06-09T18:43:00Z">
              <w:rPr/>
            </w:rPrChange>
          </w:rPr>
          <w:t>);</w:t>
        </w:r>
      </w:ins>
    </w:p>
    <w:p w14:paraId="2A5907E2" w14:textId="77777777" w:rsidR="00DF4DCE" w:rsidRPr="00DF4DCE" w:rsidRDefault="00DF4DCE">
      <w:pPr>
        <w:pStyle w:val="HTMLPreformatted"/>
        <w:divId w:val="605889992"/>
        <w:rPr>
          <w:ins w:id="15575" w:author="shorny" w:date="2014-06-09T18:42:00Z"/>
          <w:sz w:val="18"/>
          <w:rPrChange w:id="15576" w:author="shorny" w:date="2014-06-09T18:43:00Z">
            <w:rPr>
              <w:ins w:id="15577" w:author="shorny" w:date="2014-06-09T18:42:00Z"/>
            </w:rPr>
          </w:rPrChange>
        </w:rPr>
      </w:pPr>
    </w:p>
    <w:p w14:paraId="34902C63" w14:textId="77777777" w:rsidR="00DF4DCE" w:rsidRPr="00DF4DCE" w:rsidRDefault="00DF4DCE">
      <w:pPr>
        <w:pStyle w:val="HTMLPreformatted"/>
        <w:divId w:val="605889992"/>
        <w:rPr>
          <w:ins w:id="15578" w:author="shorny" w:date="2014-06-09T18:42:00Z"/>
          <w:sz w:val="18"/>
          <w:rPrChange w:id="15579" w:author="shorny" w:date="2014-06-09T18:43:00Z">
            <w:rPr>
              <w:ins w:id="15580" w:author="shorny" w:date="2014-06-09T18:42:00Z"/>
            </w:rPr>
          </w:rPrChange>
        </w:rPr>
      </w:pPr>
      <w:ins w:id="15581" w:author="shorny" w:date="2014-06-09T18:42:00Z">
        <w:r w:rsidRPr="00DF4DCE">
          <w:rPr>
            <w:rStyle w:val="keyword1"/>
            <w:sz w:val="18"/>
            <w:rPrChange w:id="15582" w:author="shorny" w:date="2014-06-09T18:43:00Z">
              <w:rPr>
                <w:rStyle w:val="keyword1"/>
              </w:rPr>
            </w:rPrChange>
          </w:rPr>
          <w:t>INSERT</w:t>
        </w:r>
        <w:r w:rsidRPr="00DF4DCE">
          <w:rPr>
            <w:sz w:val="18"/>
            <w:rPrChange w:id="15583" w:author="shorny" w:date="2014-06-09T18:43:00Z">
              <w:rPr/>
            </w:rPrChange>
          </w:rPr>
          <w:t xml:space="preserve"> </w:t>
        </w:r>
        <w:r w:rsidRPr="00DF4DCE">
          <w:rPr>
            <w:rStyle w:val="keyword1"/>
            <w:sz w:val="18"/>
            <w:rPrChange w:id="15584" w:author="shorny" w:date="2014-06-09T18:43:00Z">
              <w:rPr>
                <w:rStyle w:val="keyword1"/>
              </w:rPr>
            </w:rPrChange>
          </w:rPr>
          <w:t>INTO</w:t>
        </w:r>
        <w:r w:rsidRPr="00DF4DCE">
          <w:rPr>
            <w:sz w:val="18"/>
            <w:rPrChange w:id="15585" w:author="shorny" w:date="2014-06-09T18:43:00Z">
              <w:rPr/>
            </w:rPrChange>
          </w:rPr>
          <w:t xml:space="preserve"> `Decision </w:t>
        </w:r>
        <w:r w:rsidRPr="00DF4DCE">
          <w:rPr>
            <w:rStyle w:val="keyword1"/>
            <w:sz w:val="18"/>
            <w:rPrChange w:id="15586" w:author="shorny" w:date="2014-06-09T18:43:00Z">
              <w:rPr>
                <w:rStyle w:val="keyword1"/>
              </w:rPr>
            </w:rPrChange>
          </w:rPr>
          <w:t>Type</w:t>
        </w:r>
        <w:r w:rsidRPr="00DF4DCE">
          <w:rPr>
            <w:sz w:val="18"/>
            <w:rPrChange w:id="15587" w:author="shorny" w:date="2014-06-09T18:43:00Z">
              <w:rPr/>
            </w:rPrChange>
          </w:rPr>
          <w:t xml:space="preserve">` (DecisionTypeID, </w:t>
        </w:r>
        <w:r w:rsidRPr="00DF4DCE">
          <w:rPr>
            <w:rStyle w:val="keyword1"/>
            <w:sz w:val="18"/>
            <w:rPrChange w:id="15588" w:author="shorny" w:date="2014-06-09T18:43:00Z">
              <w:rPr>
                <w:rStyle w:val="keyword1"/>
              </w:rPr>
            </w:rPrChange>
          </w:rPr>
          <w:t>type</w:t>
        </w:r>
        <w:r w:rsidRPr="00DF4DCE">
          <w:rPr>
            <w:sz w:val="18"/>
            <w:rPrChange w:id="15589" w:author="shorny" w:date="2014-06-09T18:43:00Z">
              <w:rPr/>
            </w:rPrChange>
          </w:rPr>
          <w:t>)</w:t>
        </w:r>
      </w:ins>
    </w:p>
    <w:p w14:paraId="1A03B027" w14:textId="77777777" w:rsidR="00DF4DCE" w:rsidRPr="00DF4DCE" w:rsidRDefault="00DF4DCE">
      <w:pPr>
        <w:pStyle w:val="HTMLPreformatted"/>
        <w:divId w:val="605889992"/>
        <w:rPr>
          <w:ins w:id="15590" w:author="shorny" w:date="2014-06-09T18:42:00Z"/>
          <w:sz w:val="18"/>
          <w:rPrChange w:id="15591" w:author="shorny" w:date="2014-06-09T18:43:00Z">
            <w:rPr>
              <w:ins w:id="15592" w:author="shorny" w:date="2014-06-09T18:42:00Z"/>
            </w:rPr>
          </w:rPrChange>
        </w:rPr>
      </w:pPr>
      <w:ins w:id="15593" w:author="shorny" w:date="2014-06-09T18:42:00Z">
        <w:r w:rsidRPr="00DF4DCE">
          <w:rPr>
            <w:rStyle w:val="keyword1"/>
            <w:sz w:val="18"/>
            <w:rPrChange w:id="15594" w:author="shorny" w:date="2014-06-09T18:43:00Z">
              <w:rPr>
                <w:rStyle w:val="keyword1"/>
              </w:rPr>
            </w:rPrChange>
          </w:rPr>
          <w:t>VALUES</w:t>
        </w:r>
        <w:r w:rsidRPr="00DF4DCE">
          <w:rPr>
            <w:sz w:val="18"/>
            <w:rPrChange w:id="15595" w:author="shorny" w:date="2014-06-09T18:43:00Z">
              <w:rPr/>
            </w:rPrChange>
          </w:rPr>
          <w:t xml:space="preserve"> (50504, </w:t>
        </w:r>
        <w:r w:rsidRPr="00DF4DCE">
          <w:rPr>
            <w:rStyle w:val="string1"/>
            <w:sz w:val="18"/>
            <w:rPrChange w:id="15596" w:author="shorny" w:date="2014-06-09T18:43:00Z">
              <w:rPr>
                <w:rStyle w:val="string1"/>
              </w:rPr>
            </w:rPrChange>
          </w:rPr>
          <w:t>'change.supervisor.addition'</w:t>
        </w:r>
        <w:r w:rsidRPr="00DF4DCE">
          <w:rPr>
            <w:sz w:val="18"/>
            <w:rPrChange w:id="15597" w:author="shorny" w:date="2014-06-09T18:43:00Z">
              <w:rPr/>
            </w:rPrChange>
          </w:rPr>
          <w:t>);</w:t>
        </w:r>
      </w:ins>
    </w:p>
    <w:p w14:paraId="1A898802" w14:textId="77777777" w:rsidR="00DF4DCE" w:rsidRPr="00DF4DCE" w:rsidRDefault="00DF4DCE">
      <w:pPr>
        <w:pStyle w:val="HTMLPreformatted"/>
        <w:divId w:val="605889992"/>
        <w:rPr>
          <w:ins w:id="15598" w:author="shorny" w:date="2014-06-09T18:42:00Z"/>
          <w:sz w:val="18"/>
          <w:rPrChange w:id="15599" w:author="shorny" w:date="2014-06-09T18:43:00Z">
            <w:rPr>
              <w:ins w:id="15600" w:author="shorny" w:date="2014-06-09T18:42:00Z"/>
            </w:rPr>
          </w:rPrChange>
        </w:rPr>
      </w:pPr>
    </w:p>
    <w:p w14:paraId="29338547" w14:textId="77777777" w:rsidR="00DF4DCE" w:rsidRPr="00DF4DCE" w:rsidRDefault="00DF4DCE">
      <w:pPr>
        <w:pStyle w:val="HTMLPreformatted"/>
        <w:divId w:val="605889992"/>
        <w:rPr>
          <w:ins w:id="15601" w:author="shorny" w:date="2014-06-09T18:42:00Z"/>
          <w:sz w:val="18"/>
          <w:rPrChange w:id="15602" w:author="shorny" w:date="2014-06-09T18:43:00Z">
            <w:rPr>
              <w:ins w:id="15603" w:author="shorny" w:date="2014-06-09T18:42:00Z"/>
            </w:rPr>
          </w:rPrChange>
        </w:rPr>
      </w:pPr>
      <w:ins w:id="15604" w:author="shorny" w:date="2014-06-09T18:42:00Z">
        <w:r w:rsidRPr="00DF4DCE">
          <w:rPr>
            <w:rStyle w:val="keyword1"/>
            <w:sz w:val="18"/>
            <w:rPrChange w:id="15605" w:author="shorny" w:date="2014-06-09T18:43:00Z">
              <w:rPr>
                <w:rStyle w:val="keyword1"/>
              </w:rPr>
            </w:rPrChange>
          </w:rPr>
          <w:t>INSERT</w:t>
        </w:r>
        <w:r w:rsidRPr="00DF4DCE">
          <w:rPr>
            <w:sz w:val="18"/>
            <w:rPrChange w:id="15606" w:author="shorny" w:date="2014-06-09T18:43:00Z">
              <w:rPr/>
            </w:rPrChange>
          </w:rPr>
          <w:t xml:space="preserve"> </w:t>
        </w:r>
        <w:r w:rsidRPr="00DF4DCE">
          <w:rPr>
            <w:rStyle w:val="keyword1"/>
            <w:sz w:val="18"/>
            <w:rPrChange w:id="15607" w:author="shorny" w:date="2014-06-09T18:43:00Z">
              <w:rPr>
                <w:rStyle w:val="keyword1"/>
              </w:rPr>
            </w:rPrChange>
          </w:rPr>
          <w:t>INTO</w:t>
        </w:r>
        <w:r w:rsidRPr="00DF4DCE">
          <w:rPr>
            <w:sz w:val="18"/>
            <w:rPrChange w:id="15608" w:author="shorny" w:date="2014-06-09T18:43:00Z">
              <w:rPr/>
            </w:rPrChange>
          </w:rPr>
          <w:t xml:space="preserve"> `Decision </w:t>
        </w:r>
        <w:r w:rsidRPr="00DF4DCE">
          <w:rPr>
            <w:rStyle w:val="keyword1"/>
            <w:sz w:val="18"/>
            <w:rPrChange w:id="15609" w:author="shorny" w:date="2014-06-09T18:43:00Z">
              <w:rPr>
                <w:rStyle w:val="keyword1"/>
              </w:rPr>
            </w:rPrChange>
          </w:rPr>
          <w:t>Type</w:t>
        </w:r>
        <w:r w:rsidRPr="00DF4DCE">
          <w:rPr>
            <w:sz w:val="18"/>
            <w:rPrChange w:id="15610" w:author="shorny" w:date="2014-06-09T18:43:00Z">
              <w:rPr/>
            </w:rPrChange>
          </w:rPr>
          <w:t xml:space="preserve">` (DecisionTypeID, </w:t>
        </w:r>
        <w:r w:rsidRPr="00DF4DCE">
          <w:rPr>
            <w:rStyle w:val="keyword1"/>
            <w:sz w:val="18"/>
            <w:rPrChange w:id="15611" w:author="shorny" w:date="2014-06-09T18:43:00Z">
              <w:rPr>
                <w:rStyle w:val="keyword1"/>
              </w:rPr>
            </w:rPrChange>
          </w:rPr>
          <w:t>type</w:t>
        </w:r>
        <w:r w:rsidRPr="00DF4DCE">
          <w:rPr>
            <w:sz w:val="18"/>
            <w:rPrChange w:id="15612" w:author="shorny" w:date="2014-06-09T18:43:00Z">
              <w:rPr/>
            </w:rPrChange>
          </w:rPr>
          <w:t>)</w:t>
        </w:r>
      </w:ins>
    </w:p>
    <w:p w14:paraId="388CB263" w14:textId="77777777" w:rsidR="00DF4DCE" w:rsidRPr="00DF4DCE" w:rsidRDefault="00DF4DCE">
      <w:pPr>
        <w:pStyle w:val="HTMLPreformatted"/>
        <w:divId w:val="605889992"/>
        <w:rPr>
          <w:ins w:id="15613" w:author="shorny" w:date="2014-06-09T18:42:00Z"/>
          <w:sz w:val="18"/>
          <w:rPrChange w:id="15614" w:author="shorny" w:date="2014-06-09T18:43:00Z">
            <w:rPr>
              <w:ins w:id="15615" w:author="shorny" w:date="2014-06-09T18:42:00Z"/>
            </w:rPr>
          </w:rPrChange>
        </w:rPr>
      </w:pPr>
      <w:ins w:id="15616" w:author="shorny" w:date="2014-06-09T18:42:00Z">
        <w:r w:rsidRPr="00DF4DCE">
          <w:rPr>
            <w:rStyle w:val="keyword1"/>
            <w:sz w:val="18"/>
            <w:rPrChange w:id="15617" w:author="shorny" w:date="2014-06-09T18:43:00Z">
              <w:rPr>
                <w:rStyle w:val="keyword1"/>
              </w:rPr>
            </w:rPrChange>
          </w:rPr>
          <w:t>VALUES</w:t>
        </w:r>
        <w:r w:rsidRPr="00DF4DCE">
          <w:rPr>
            <w:sz w:val="18"/>
            <w:rPrChange w:id="15618" w:author="shorny" w:date="2014-06-09T18:43:00Z">
              <w:rPr/>
            </w:rPrChange>
          </w:rPr>
          <w:t xml:space="preserve"> (50505, </w:t>
        </w:r>
        <w:r w:rsidRPr="00DF4DCE">
          <w:rPr>
            <w:rStyle w:val="string1"/>
            <w:sz w:val="18"/>
            <w:rPrChange w:id="15619" w:author="shorny" w:date="2014-06-09T18:43:00Z">
              <w:rPr>
                <w:rStyle w:val="string1"/>
              </w:rPr>
            </w:rPrChange>
          </w:rPr>
          <w:t>'change.supervisor.deletion'</w:t>
        </w:r>
        <w:r w:rsidRPr="00DF4DCE">
          <w:rPr>
            <w:sz w:val="18"/>
            <w:rPrChange w:id="15620" w:author="shorny" w:date="2014-06-09T18:43:00Z">
              <w:rPr/>
            </w:rPrChange>
          </w:rPr>
          <w:t>);</w:t>
        </w:r>
      </w:ins>
    </w:p>
    <w:p w14:paraId="08A43F48" w14:textId="77777777" w:rsidR="00DF4DCE" w:rsidRPr="00DF4DCE" w:rsidRDefault="00DF4DCE">
      <w:pPr>
        <w:pStyle w:val="HTMLPreformatted"/>
        <w:divId w:val="605889992"/>
        <w:rPr>
          <w:ins w:id="15621" w:author="shorny" w:date="2014-06-09T18:42:00Z"/>
          <w:sz w:val="18"/>
          <w:rPrChange w:id="15622" w:author="shorny" w:date="2014-06-09T18:43:00Z">
            <w:rPr>
              <w:ins w:id="15623" w:author="shorny" w:date="2014-06-09T18:42:00Z"/>
            </w:rPr>
          </w:rPrChange>
        </w:rPr>
      </w:pPr>
    </w:p>
    <w:p w14:paraId="201C734B" w14:textId="77777777" w:rsidR="00DF4DCE" w:rsidRPr="00DF4DCE" w:rsidRDefault="00DF4DCE">
      <w:pPr>
        <w:pStyle w:val="HTMLPreformatted"/>
        <w:divId w:val="605889992"/>
        <w:rPr>
          <w:ins w:id="15624" w:author="shorny" w:date="2014-06-09T18:42:00Z"/>
          <w:sz w:val="18"/>
          <w:rPrChange w:id="15625" w:author="shorny" w:date="2014-06-09T18:43:00Z">
            <w:rPr>
              <w:ins w:id="15626" w:author="shorny" w:date="2014-06-09T18:42:00Z"/>
            </w:rPr>
          </w:rPrChange>
        </w:rPr>
      </w:pPr>
      <w:ins w:id="15627" w:author="shorny" w:date="2014-06-09T18:42:00Z">
        <w:r w:rsidRPr="00DF4DCE">
          <w:rPr>
            <w:rStyle w:val="keyword1"/>
            <w:sz w:val="18"/>
            <w:rPrChange w:id="15628" w:author="shorny" w:date="2014-06-09T18:43:00Z">
              <w:rPr>
                <w:rStyle w:val="keyword1"/>
              </w:rPr>
            </w:rPrChange>
          </w:rPr>
          <w:t>INSERT</w:t>
        </w:r>
        <w:r w:rsidRPr="00DF4DCE">
          <w:rPr>
            <w:sz w:val="18"/>
            <w:rPrChange w:id="15629" w:author="shorny" w:date="2014-06-09T18:43:00Z">
              <w:rPr/>
            </w:rPrChange>
          </w:rPr>
          <w:t xml:space="preserve"> </w:t>
        </w:r>
        <w:r w:rsidRPr="00DF4DCE">
          <w:rPr>
            <w:rStyle w:val="keyword1"/>
            <w:sz w:val="18"/>
            <w:rPrChange w:id="15630" w:author="shorny" w:date="2014-06-09T18:43:00Z">
              <w:rPr>
                <w:rStyle w:val="keyword1"/>
              </w:rPr>
            </w:rPrChange>
          </w:rPr>
          <w:t>INTO</w:t>
        </w:r>
        <w:r w:rsidRPr="00DF4DCE">
          <w:rPr>
            <w:sz w:val="18"/>
            <w:rPrChange w:id="15631" w:author="shorny" w:date="2014-06-09T18:43:00Z">
              <w:rPr/>
            </w:rPrChange>
          </w:rPr>
          <w:t xml:space="preserve"> `Decision </w:t>
        </w:r>
        <w:r w:rsidRPr="00DF4DCE">
          <w:rPr>
            <w:rStyle w:val="keyword1"/>
            <w:sz w:val="18"/>
            <w:rPrChange w:id="15632" w:author="shorny" w:date="2014-06-09T18:43:00Z">
              <w:rPr>
                <w:rStyle w:val="keyword1"/>
              </w:rPr>
            </w:rPrChange>
          </w:rPr>
          <w:t>Type</w:t>
        </w:r>
        <w:r w:rsidRPr="00DF4DCE">
          <w:rPr>
            <w:sz w:val="18"/>
            <w:rPrChange w:id="15633" w:author="shorny" w:date="2014-06-09T18:43:00Z">
              <w:rPr/>
            </w:rPrChange>
          </w:rPr>
          <w:t xml:space="preserve">` (DecisionTypeID, </w:t>
        </w:r>
        <w:r w:rsidRPr="00DF4DCE">
          <w:rPr>
            <w:rStyle w:val="keyword1"/>
            <w:sz w:val="18"/>
            <w:rPrChange w:id="15634" w:author="shorny" w:date="2014-06-09T18:43:00Z">
              <w:rPr>
                <w:rStyle w:val="keyword1"/>
              </w:rPr>
            </w:rPrChange>
          </w:rPr>
          <w:t>type</w:t>
        </w:r>
        <w:r w:rsidRPr="00DF4DCE">
          <w:rPr>
            <w:sz w:val="18"/>
            <w:rPrChange w:id="15635" w:author="shorny" w:date="2014-06-09T18:43:00Z">
              <w:rPr/>
            </w:rPrChange>
          </w:rPr>
          <w:t>)</w:t>
        </w:r>
      </w:ins>
    </w:p>
    <w:p w14:paraId="7E7FB851" w14:textId="77777777" w:rsidR="00DF4DCE" w:rsidRPr="00DF4DCE" w:rsidRDefault="00DF4DCE">
      <w:pPr>
        <w:pStyle w:val="HTMLPreformatted"/>
        <w:divId w:val="605889992"/>
        <w:rPr>
          <w:ins w:id="15636" w:author="shorny" w:date="2014-06-09T18:42:00Z"/>
          <w:sz w:val="18"/>
          <w:rPrChange w:id="15637" w:author="shorny" w:date="2014-06-09T18:43:00Z">
            <w:rPr>
              <w:ins w:id="15638" w:author="shorny" w:date="2014-06-09T18:42:00Z"/>
            </w:rPr>
          </w:rPrChange>
        </w:rPr>
      </w:pPr>
      <w:ins w:id="15639" w:author="shorny" w:date="2014-06-09T18:42:00Z">
        <w:r w:rsidRPr="00DF4DCE">
          <w:rPr>
            <w:rStyle w:val="keyword1"/>
            <w:sz w:val="18"/>
            <w:rPrChange w:id="15640" w:author="shorny" w:date="2014-06-09T18:43:00Z">
              <w:rPr>
                <w:rStyle w:val="keyword1"/>
              </w:rPr>
            </w:rPrChange>
          </w:rPr>
          <w:t>VALUES</w:t>
        </w:r>
        <w:r w:rsidRPr="00DF4DCE">
          <w:rPr>
            <w:sz w:val="18"/>
            <w:rPrChange w:id="15641" w:author="shorny" w:date="2014-06-09T18:43:00Z">
              <w:rPr/>
            </w:rPrChange>
          </w:rPr>
          <w:t xml:space="preserve"> (50506, </w:t>
        </w:r>
        <w:r w:rsidRPr="00DF4DCE">
          <w:rPr>
            <w:rStyle w:val="string1"/>
            <w:sz w:val="18"/>
            <w:rPrChange w:id="15642" w:author="shorny" w:date="2014-06-09T18:43:00Z">
              <w:rPr>
                <w:rStyle w:val="string1"/>
              </w:rPr>
            </w:rPrChange>
          </w:rPr>
          <w:t>'change.flag.addition'</w:t>
        </w:r>
        <w:r w:rsidRPr="00DF4DCE">
          <w:rPr>
            <w:sz w:val="18"/>
            <w:rPrChange w:id="15643" w:author="shorny" w:date="2014-06-09T18:43:00Z">
              <w:rPr/>
            </w:rPrChange>
          </w:rPr>
          <w:t>);</w:t>
        </w:r>
      </w:ins>
    </w:p>
    <w:p w14:paraId="04CF04D9" w14:textId="77777777" w:rsidR="00DF4DCE" w:rsidRPr="00DF4DCE" w:rsidRDefault="00DF4DCE">
      <w:pPr>
        <w:pStyle w:val="HTMLPreformatted"/>
        <w:divId w:val="605889992"/>
        <w:rPr>
          <w:ins w:id="15644" w:author="shorny" w:date="2014-06-09T18:42:00Z"/>
          <w:sz w:val="18"/>
          <w:rPrChange w:id="15645" w:author="shorny" w:date="2014-06-09T18:43:00Z">
            <w:rPr>
              <w:ins w:id="15646" w:author="shorny" w:date="2014-06-09T18:42:00Z"/>
            </w:rPr>
          </w:rPrChange>
        </w:rPr>
      </w:pPr>
    </w:p>
    <w:p w14:paraId="14F9B142" w14:textId="77777777" w:rsidR="00DF4DCE" w:rsidRPr="00DF4DCE" w:rsidRDefault="00DF4DCE">
      <w:pPr>
        <w:pStyle w:val="HTMLPreformatted"/>
        <w:divId w:val="605889992"/>
        <w:rPr>
          <w:ins w:id="15647" w:author="shorny" w:date="2014-06-09T18:42:00Z"/>
          <w:sz w:val="18"/>
          <w:rPrChange w:id="15648" w:author="shorny" w:date="2014-06-09T18:43:00Z">
            <w:rPr>
              <w:ins w:id="15649" w:author="shorny" w:date="2014-06-09T18:42:00Z"/>
            </w:rPr>
          </w:rPrChange>
        </w:rPr>
      </w:pPr>
      <w:ins w:id="15650" w:author="shorny" w:date="2014-06-09T18:42:00Z">
        <w:r w:rsidRPr="00DF4DCE">
          <w:rPr>
            <w:rStyle w:val="keyword1"/>
            <w:sz w:val="18"/>
            <w:rPrChange w:id="15651" w:author="shorny" w:date="2014-06-09T18:43:00Z">
              <w:rPr>
                <w:rStyle w:val="keyword1"/>
              </w:rPr>
            </w:rPrChange>
          </w:rPr>
          <w:t>INSERT</w:t>
        </w:r>
        <w:r w:rsidRPr="00DF4DCE">
          <w:rPr>
            <w:sz w:val="18"/>
            <w:rPrChange w:id="15652" w:author="shorny" w:date="2014-06-09T18:43:00Z">
              <w:rPr/>
            </w:rPrChange>
          </w:rPr>
          <w:t xml:space="preserve"> </w:t>
        </w:r>
        <w:r w:rsidRPr="00DF4DCE">
          <w:rPr>
            <w:rStyle w:val="keyword1"/>
            <w:sz w:val="18"/>
            <w:rPrChange w:id="15653" w:author="shorny" w:date="2014-06-09T18:43:00Z">
              <w:rPr>
                <w:rStyle w:val="keyword1"/>
              </w:rPr>
            </w:rPrChange>
          </w:rPr>
          <w:t>INTO</w:t>
        </w:r>
        <w:r w:rsidRPr="00DF4DCE">
          <w:rPr>
            <w:sz w:val="18"/>
            <w:rPrChange w:id="15654" w:author="shorny" w:date="2014-06-09T18:43:00Z">
              <w:rPr/>
            </w:rPrChange>
          </w:rPr>
          <w:t xml:space="preserve"> `Decision </w:t>
        </w:r>
        <w:r w:rsidRPr="00DF4DCE">
          <w:rPr>
            <w:rStyle w:val="keyword1"/>
            <w:sz w:val="18"/>
            <w:rPrChange w:id="15655" w:author="shorny" w:date="2014-06-09T18:43:00Z">
              <w:rPr>
                <w:rStyle w:val="keyword1"/>
              </w:rPr>
            </w:rPrChange>
          </w:rPr>
          <w:t>Type</w:t>
        </w:r>
        <w:r w:rsidRPr="00DF4DCE">
          <w:rPr>
            <w:sz w:val="18"/>
            <w:rPrChange w:id="15656" w:author="shorny" w:date="2014-06-09T18:43:00Z">
              <w:rPr/>
            </w:rPrChange>
          </w:rPr>
          <w:t xml:space="preserve">` (DecisionTypeID, </w:t>
        </w:r>
        <w:r w:rsidRPr="00DF4DCE">
          <w:rPr>
            <w:rStyle w:val="keyword1"/>
            <w:sz w:val="18"/>
            <w:rPrChange w:id="15657" w:author="shorny" w:date="2014-06-09T18:43:00Z">
              <w:rPr>
                <w:rStyle w:val="keyword1"/>
              </w:rPr>
            </w:rPrChange>
          </w:rPr>
          <w:t>type</w:t>
        </w:r>
        <w:r w:rsidRPr="00DF4DCE">
          <w:rPr>
            <w:sz w:val="18"/>
            <w:rPrChange w:id="15658" w:author="shorny" w:date="2014-06-09T18:43:00Z">
              <w:rPr/>
            </w:rPrChange>
          </w:rPr>
          <w:t>)</w:t>
        </w:r>
      </w:ins>
    </w:p>
    <w:p w14:paraId="4A11DBD6" w14:textId="77777777" w:rsidR="00DF4DCE" w:rsidRPr="00DF4DCE" w:rsidRDefault="00DF4DCE">
      <w:pPr>
        <w:pStyle w:val="HTMLPreformatted"/>
        <w:divId w:val="605889992"/>
        <w:rPr>
          <w:ins w:id="15659" w:author="shorny" w:date="2014-06-09T18:42:00Z"/>
          <w:sz w:val="18"/>
          <w:rPrChange w:id="15660" w:author="shorny" w:date="2014-06-09T18:43:00Z">
            <w:rPr>
              <w:ins w:id="15661" w:author="shorny" w:date="2014-06-09T18:42:00Z"/>
            </w:rPr>
          </w:rPrChange>
        </w:rPr>
      </w:pPr>
      <w:ins w:id="15662" w:author="shorny" w:date="2014-06-09T18:42:00Z">
        <w:r w:rsidRPr="00DF4DCE">
          <w:rPr>
            <w:rStyle w:val="keyword1"/>
            <w:sz w:val="18"/>
            <w:rPrChange w:id="15663" w:author="shorny" w:date="2014-06-09T18:43:00Z">
              <w:rPr>
                <w:rStyle w:val="keyword1"/>
              </w:rPr>
            </w:rPrChange>
          </w:rPr>
          <w:t>VALUES</w:t>
        </w:r>
        <w:r w:rsidRPr="00DF4DCE">
          <w:rPr>
            <w:sz w:val="18"/>
            <w:rPrChange w:id="15664" w:author="shorny" w:date="2014-06-09T18:43:00Z">
              <w:rPr/>
            </w:rPrChange>
          </w:rPr>
          <w:t xml:space="preserve"> (50507, </w:t>
        </w:r>
        <w:r w:rsidRPr="00DF4DCE">
          <w:rPr>
            <w:rStyle w:val="string1"/>
            <w:sz w:val="18"/>
            <w:rPrChange w:id="15665" w:author="shorny" w:date="2014-06-09T18:43:00Z">
              <w:rPr>
                <w:rStyle w:val="string1"/>
              </w:rPr>
            </w:rPrChange>
          </w:rPr>
          <w:t>'change.flag.deletion'</w:t>
        </w:r>
        <w:r w:rsidRPr="00DF4DCE">
          <w:rPr>
            <w:sz w:val="18"/>
            <w:rPrChange w:id="15666" w:author="shorny" w:date="2014-06-09T18:43:00Z">
              <w:rPr/>
            </w:rPrChange>
          </w:rPr>
          <w:t>);</w:t>
        </w:r>
      </w:ins>
    </w:p>
    <w:p w14:paraId="2A2B76B0" w14:textId="77777777" w:rsidR="00DF4DCE" w:rsidRPr="00DF4DCE" w:rsidRDefault="00DF4DCE">
      <w:pPr>
        <w:pStyle w:val="HTMLPreformatted"/>
        <w:divId w:val="605889992"/>
        <w:rPr>
          <w:ins w:id="15667" w:author="shorny" w:date="2014-06-09T18:42:00Z"/>
          <w:sz w:val="18"/>
          <w:rPrChange w:id="15668" w:author="shorny" w:date="2014-06-09T18:43:00Z">
            <w:rPr>
              <w:ins w:id="15669" w:author="shorny" w:date="2014-06-09T18:42:00Z"/>
            </w:rPr>
          </w:rPrChange>
        </w:rPr>
      </w:pPr>
    </w:p>
    <w:p w14:paraId="6074FE86" w14:textId="77777777" w:rsidR="00DF4DCE" w:rsidRPr="00DF4DCE" w:rsidRDefault="00DF4DCE">
      <w:pPr>
        <w:pStyle w:val="HTMLPreformatted"/>
        <w:divId w:val="605889992"/>
        <w:rPr>
          <w:ins w:id="15670" w:author="shorny" w:date="2014-06-09T18:42:00Z"/>
          <w:sz w:val="18"/>
          <w:rPrChange w:id="15671" w:author="shorny" w:date="2014-06-09T18:43:00Z">
            <w:rPr>
              <w:ins w:id="15672" w:author="shorny" w:date="2014-06-09T18:42:00Z"/>
            </w:rPr>
          </w:rPrChange>
        </w:rPr>
      </w:pPr>
    </w:p>
    <w:p w14:paraId="03554A8D" w14:textId="77777777" w:rsidR="00DF4DCE" w:rsidRPr="00DF4DCE" w:rsidRDefault="00DF4DCE">
      <w:pPr>
        <w:pStyle w:val="HTMLPreformatted"/>
        <w:divId w:val="605889992"/>
        <w:rPr>
          <w:ins w:id="15673" w:author="shorny" w:date="2014-06-09T18:42:00Z"/>
          <w:rStyle w:val="comment1"/>
          <w:sz w:val="18"/>
          <w:rPrChange w:id="15674" w:author="shorny" w:date="2014-06-09T18:43:00Z">
            <w:rPr>
              <w:ins w:id="15675" w:author="shorny" w:date="2014-06-09T18:42:00Z"/>
              <w:rStyle w:val="comment1"/>
            </w:rPr>
          </w:rPrChange>
        </w:rPr>
      </w:pPr>
      <w:ins w:id="15676" w:author="shorny" w:date="2014-06-09T18:42:00Z">
        <w:r w:rsidRPr="00DF4DCE">
          <w:rPr>
            <w:rStyle w:val="comment1"/>
            <w:sz w:val="18"/>
            <w:rPrChange w:id="15677" w:author="shorny" w:date="2014-06-09T18:43:00Z">
              <w:rPr>
                <w:rStyle w:val="comment1"/>
              </w:rPr>
            </w:rPrChange>
          </w:rPr>
          <w:t>-- -----------------------------------------------------------------------------</w:t>
        </w:r>
      </w:ins>
    </w:p>
    <w:p w14:paraId="7A19BDF7" w14:textId="77777777" w:rsidR="00DF4DCE" w:rsidRPr="00DF4DCE" w:rsidRDefault="00DF4DCE">
      <w:pPr>
        <w:pStyle w:val="HTMLPreformatted"/>
        <w:divId w:val="605889992"/>
        <w:rPr>
          <w:ins w:id="15678" w:author="shorny" w:date="2014-06-09T18:42:00Z"/>
          <w:rStyle w:val="comment1"/>
          <w:sz w:val="18"/>
          <w:rPrChange w:id="15679" w:author="shorny" w:date="2014-06-09T18:43:00Z">
            <w:rPr>
              <w:ins w:id="15680" w:author="shorny" w:date="2014-06-09T18:42:00Z"/>
              <w:rStyle w:val="comment1"/>
            </w:rPr>
          </w:rPrChange>
        </w:rPr>
      </w:pPr>
      <w:ins w:id="15681" w:author="shorny" w:date="2014-06-09T18:42:00Z">
        <w:r w:rsidRPr="00DF4DCE">
          <w:rPr>
            <w:rStyle w:val="comment1"/>
            <w:sz w:val="18"/>
            <w:rPrChange w:id="15682" w:author="shorny" w:date="2014-06-09T18:43:00Z">
              <w:rPr>
                <w:rStyle w:val="comment1"/>
              </w:rPr>
            </w:rPrChange>
          </w:rPr>
          <w:t>-- CorrespondenceMethod</w:t>
        </w:r>
      </w:ins>
    </w:p>
    <w:p w14:paraId="48999628" w14:textId="77777777" w:rsidR="00DF4DCE" w:rsidRPr="00DF4DCE" w:rsidRDefault="00DF4DCE">
      <w:pPr>
        <w:pStyle w:val="HTMLPreformatted"/>
        <w:divId w:val="605889992"/>
        <w:rPr>
          <w:ins w:id="15683" w:author="shorny" w:date="2014-06-09T18:42:00Z"/>
          <w:sz w:val="18"/>
          <w:rPrChange w:id="15684" w:author="shorny" w:date="2014-06-09T18:43:00Z">
            <w:rPr>
              <w:ins w:id="15685" w:author="shorny" w:date="2014-06-09T18:42:00Z"/>
            </w:rPr>
          </w:rPrChange>
        </w:rPr>
      </w:pPr>
      <w:ins w:id="15686" w:author="shorny" w:date="2014-06-09T18:42:00Z">
        <w:r w:rsidRPr="00DF4DCE">
          <w:rPr>
            <w:rStyle w:val="keyword1"/>
            <w:sz w:val="18"/>
            <w:rPrChange w:id="15687" w:author="shorny" w:date="2014-06-09T18:43:00Z">
              <w:rPr>
                <w:rStyle w:val="keyword1"/>
              </w:rPr>
            </w:rPrChange>
          </w:rPr>
          <w:t>INSERT</w:t>
        </w:r>
        <w:r w:rsidRPr="00DF4DCE">
          <w:rPr>
            <w:sz w:val="18"/>
            <w:rPrChange w:id="15688" w:author="shorny" w:date="2014-06-09T18:43:00Z">
              <w:rPr/>
            </w:rPrChange>
          </w:rPr>
          <w:t xml:space="preserve"> </w:t>
        </w:r>
        <w:r w:rsidRPr="00DF4DCE">
          <w:rPr>
            <w:rStyle w:val="keyword1"/>
            <w:sz w:val="18"/>
            <w:rPrChange w:id="15689" w:author="shorny" w:date="2014-06-09T18:43:00Z">
              <w:rPr>
                <w:rStyle w:val="keyword1"/>
              </w:rPr>
            </w:rPrChange>
          </w:rPr>
          <w:t>INTO</w:t>
        </w:r>
        <w:r w:rsidRPr="00DF4DCE">
          <w:rPr>
            <w:sz w:val="18"/>
            <w:rPrChange w:id="15690" w:author="shorny" w:date="2014-06-09T18:43:00Z">
              <w:rPr/>
            </w:rPrChange>
          </w:rPr>
          <w:t xml:space="preserve"> `Correspondence </w:t>
        </w:r>
        <w:r w:rsidRPr="00DF4DCE">
          <w:rPr>
            <w:rStyle w:val="keyword1"/>
            <w:sz w:val="18"/>
            <w:rPrChange w:id="15691" w:author="shorny" w:date="2014-06-09T18:43:00Z">
              <w:rPr>
                <w:rStyle w:val="keyword1"/>
              </w:rPr>
            </w:rPrChange>
          </w:rPr>
          <w:t>Method</w:t>
        </w:r>
        <w:r w:rsidRPr="00DF4DCE">
          <w:rPr>
            <w:sz w:val="18"/>
            <w:rPrChange w:id="15692" w:author="shorny" w:date="2014-06-09T18:43:00Z">
              <w:rPr/>
            </w:rPrChange>
          </w:rPr>
          <w:t xml:space="preserve">` (CorrMethodID, </w:t>
        </w:r>
        <w:r w:rsidRPr="00DF4DCE">
          <w:rPr>
            <w:rStyle w:val="keyword1"/>
            <w:sz w:val="18"/>
            <w:rPrChange w:id="15693" w:author="shorny" w:date="2014-06-09T18:43:00Z">
              <w:rPr>
                <w:rStyle w:val="keyword1"/>
              </w:rPr>
            </w:rPrChange>
          </w:rPr>
          <w:t>Method</w:t>
        </w:r>
        <w:r w:rsidRPr="00DF4DCE">
          <w:rPr>
            <w:sz w:val="18"/>
            <w:rPrChange w:id="15694" w:author="shorny" w:date="2014-06-09T18:43:00Z">
              <w:rPr/>
            </w:rPrChange>
          </w:rPr>
          <w:t>)</w:t>
        </w:r>
      </w:ins>
    </w:p>
    <w:p w14:paraId="47225CD0" w14:textId="77777777" w:rsidR="00DF4DCE" w:rsidRPr="00DF4DCE" w:rsidRDefault="00DF4DCE">
      <w:pPr>
        <w:pStyle w:val="HTMLPreformatted"/>
        <w:divId w:val="605889992"/>
        <w:rPr>
          <w:ins w:id="15695" w:author="shorny" w:date="2014-06-09T18:42:00Z"/>
          <w:sz w:val="18"/>
          <w:rPrChange w:id="15696" w:author="shorny" w:date="2014-06-09T18:43:00Z">
            <w:rPr>
              <w:ins w:id="15697" w:author="shorny" w:date="2014-06-09T18:42:00Z"/>
            </w:rPr>
          </w:rPrChange>
        </w:rPr>
      </w:pPr>
      <w:ins w:id="15698" w:author="shorny" w:date="2014-06-09T18:42:00Z">
        <w:r w:rsidRPr="00DF4DCE">
          <w:rPr>
            <w:rStyle w:val="keyword1"/>
            <w:sz w:val="18"/>
            <w:rPrChange w:id="15699" w:author="shorny" w:date="2014-06-09T18:43:00Z">
              <w:rPr>
                <w:rStyle w:val="keyword1"/>
              </w:rPr>
            </w:rPrChange>
          </w:rPr>
          <w:t>VALUES</w:t>
        </w:r>
        <w:r w:rsidRPr="00DF4DCE">
          <w:rPr>
            <w:sz w:val="18"/>
            <w:rPrChange w:id="15700" w:author="shorny" w:date="2014-06-09T18:43:00Z">
              <w:rPr/>
            </w:rPrChange>
          </w:rPr>
          <w:t xml:space="preserve"> (</w:t>
        </w:r>
        <w:proofErr w:type="gramStart"/>
        <w:r w:rsidRPr="00DF4DCE">
          <w:rPr>
            <w:sz w:val="18"/>
            <w:rPrChange w:id="15701" w:author="shorny" w:date="2014-06-09T18:43:00Z">
              <w:rPr/>
            </w:rPrChange>
          </w:rPr>
          <w:t>60000,</w:t>
        </w:r>
        <w:proofErr w:type="gramEnd"/>
        <w:r w:rsidRPr="00DF4DCE">
          <w:rPr>
            <w:sz w:val="18"/>
            <w:rPrChange w:id="15702" w:author="shorny" w:date="2014-06-09T18:43:00Z">
              <w:rPr/>
            </w:rPrChange>
          </w:rPr>
          <w:t xml:space="preserve"> </w:t>
        </w:r>
        <w:r w:rsidRPr="00DF4DCE">
          <w:rPr>
            <w:rStyle w:val="string1"/>
            <w:sz w:val="18"/>
            <w:rPrChange w:id="15703" w:author="shorny" w:date="2014-06-09T18:43:00Z">
              <w:rPr>
                <w:rStyle w:val="string1"/>
              </w:rPr>
            </w:rPrChange>
          </w:rPr>
          <w:t>'email'</w:t>
        </w:r>
        <w:r w:rsidRPr="00DF4DCE">
          <w:rPr>
            <w:sz w:val="18"/>
            <w:rPrChange w:id="15704" w:author="shorny" w:date="2014-06-09T18:43:00Z">
              <w:rPr/>
            </w:rPrChange>
          </w:rPr>
          <w:t>);</w:t>
        </w:r>
      </w:ins>
    </w:p>
    <w:p w14:paraId="0C4F8111" w14:textId="77777777" w:rsidR="00DF4DCE" w:rsidRPr="00DF4DCE" w:rsidRDefault="00DF4DCE">
      <w:pPr>
        <w:pStyle w:val="HTMLPreformatted"/>
        <w:divId w:val="605889992"/>
        <w:rPr>
          <w:ins w:id="15705" w:author="shorny" w:date="2014-06-09T18:42:00Z"/>
          <w:sz w:val="18"/>
          <w:rPrChange w:id="15706" w:author="shorny" w:date="2014-06-09T18:43:00Z">
            <w:rPr>
              <w:ins w:id="15707" w:author="shorny" w:date="2014-06-09T18:42:00Z"/>
            </w:rPr>
          </w:rPrChange>
        </w:rPr>
      </w:pPr>
    </w:p>
    <w:p w14:paraId="6117130F" w14:textId="77777777" w:rsidR="00DF4DCE" w:rsidRPr="00DF4DCE" w:rsidRDefault="00DF4DCE">
      <w:pPr>
        <w:pStyle w:val="HTMLPreformatted"/>
        <w:divId w:val="605889992"/>
        <w:rPr>
          <w:ins w:id="15708" w:author="shorny" w:date="2014-06-09T18:42:00Z"/>
          <w:sz w:val="18"/>
          <w:rPrChange w:id="15709" w:author="shorny" w:date="2014-06-09T18:43:00Z">
            <w:rPr>
              <w:ins w:id="15710" w:author="shorny" w:date="2014-06-09T18:42:00Z"/>
            </w:rPr>
          </w:rPrChange>
        </w:rPr>
      </w:pPr>
      <w:ins w:id="15711" w:author="shorny" w:date="2014-06-09T18:42:00Z">
        <w:r w:rsidRPr="00DF4DCE">
          <w:rPr>
            <w:rStyle w:val="keyword1"/>
            <w:sz w:val="18"/>
            <w:rPrChange w:id="15712" w:author="shorny" w:date="2014-06-09T18:43:00Z">
              <w:rPr>
                <w:rStyle w:val="keyword1"/>
              </w:rPr>
            </w:rPrChange>
          </w:rPr>
          <w:t>INSERT</w:t>
        </w:r>
        <w:r w:rsidRPr="00DF4DCE">
          <w:rPr>
            <w:sz w:val="18"/>
            <w:rPrChange w:id="15713" w:author="shorny" w:date="2014-06-09T18:43:00Z">
              <w:rPr/>
            </w:rPrChange>
          </w:rPr>
          <w:t xml:space="preserve"> </w:t>
        </w:r>
        <w:r w:rsidRPr="00DF4DCE">
          <w:rPr>
            <w:rStyle w:val="keyword1"/>
            <w:sz w:val="18"/>
            <w:rPrChange w:id="15714" w:author="shorny" w:date="2014-06-09T18:43:00Z">
              <w:rPr>
                <w:rStyle w:val="keyword1"/>
              </w:rPr>
            </w:rPrChange>
          </w:rPr>
          <w:t>INTO</w:t>
        </w:r>
        <w:r w:rsidRPr="00DF4DCE">
          <w:rPr>
            <w:sz w:val="18"/>
            <w:rPrChange w:id="15715" w:author="shorny" w:date="2014-06-09T18:43:00Z">
              <w:rPr/>
            </w:rPrChange>
          </w:rPr>
          <w:t xml:space="preserve"> `Correspondence </w:t>
        </w:r>
        <w:r w:rsidRPr="00DF4DCE">
          <w:rPr>
            <w:rStyle w:val="keyword1"/>
            <w:sz w:val="18"/>
            <w:rPrChange w:id="15716" w:author="shorny" w:date="2014-06-09T18:43:00Z">
              <w:rPr>
                <w:rStyle w:val="keyword1"/>
              </w:rPr>
            </w:rPrChange>
          </w:rPr>
          <w:t>Method</w:t>
        </w:r>
        <w:r w:rsidRPr="00DF4DCE">
          <w:rPr>
            <w:sz w:val="18"/>
            <w:rPrChange w:id="15717" w:author="shorny" w:date="2014-06-09T18:43:00Z">
              <w:rPr/>
            </w:rPrChange>
          </w:rPr>
          <w:t xml:space="preserve">` (CorrMethodID, </w:t>
        </w:r>
        <w:r w:rsidRPr="00DF4DCE">
          <w:rPr>
            <w:rStyle w:val="keyword1"/>
            <w:sz w:val="18"/>
            <w:rPrChange w:id="15718" w:author="shorny" w:date="2014-06-09T18:43:00Z">
              <w:rPr>
                <w:rStyle w:val="keyword1"/>
              </w:rPr>
            </w:rPrChange>
          </w:rPr>
          <w:t>Method</w:t>
        </w:r>
        <w:r w:rsidRPr="00DF4DCE">
          <w:rPr>
            <w:sz w:val="18"/>
            <w:rPrChange w:id="15719" w:author="shorny" w:date="2014-06-09T18:43:00Z">
              <w:rPr/>
            </w:rPrChange>
          </w:rPr>
          <w:t>)</w:t>
        </w:r>
      </w:ins>
    </w:p>
    <w:p w14:paraId="4D4314E5" w14:textId="77777777" w:rsidR="00DF4DCE" w:rsidRPr="00DF4DCE" w:rsidRDefault="00DF4DCE">
      <w:pPr>
        <w:pStyle w:val="HTMLPreformatted"/>
        <w:divId w:val="605889992"/>
        <w:rPr>
          <w:ins w:id="15720" w:author="shorny" w:date="2014-06-09T18:42:00Z"/>
          <w:sz w:val="18"/>
          <w:rPrChange w:id="15721" w:author="shorny" w:date="2014-06-09T18:43:00Z">
            <w:rPr>
              <w:ins w:id="15722" w:author="shorny" w:date="2014-06-09T18:42:00Z"/>
            </w:rPr>
          </w:rPrChange>
        </w:rPr>
      </w:pPr>
      <w:ins w:id="15723" w:author="shorny" w:date="2014-06-09T18:42:00Z">
        <w:r w:rsidRPr="00DF4DCE">
          <w:rPr>
            <w:rStyle w:val="keyword1"/>
            <w:sz w:val="18"/>
            <w:rPrChange w:id="15724" w:author="shorny" w:date="2014-06-09T18:43:00Z">
              <w:rPr>
                <w:rStyle w:val="keyword1"/>
              </w:rPr>
            </w:rPrChange>
          </w:rPr>
          <w:t>VALUES</w:t>
        </w:r>
        <w:r w:rsidRPr="00DF4DCE">
          <w:rPr>
            <w:sz w:val="18"/>
            <w:rPrChange w:id="15725" w:author="shorny" w:date="2014-06-09T18:43:00Z">
              <w:rPr/>
            </w:rPrChange>
          </w:rPr>
          <w:t xml:space="preserve"> (60001, </w:t>
        </w:r>
        <w:r w:rsidRPr="00DF4DCE">
          <w:rPr>
            <w:rStyle w:val="string1"/>
            <w:sz w:val="18"/>
            <w:rPrChange w:id="15726" w:author="shorny" w:date="2014-06-09T18:43:00Z">
              <w:rPr>
                <w:rStyle w:val="string1"/>
              </w:rPr>
            </w:rPrChange>
          </w:rPr>
          <w:t>'telephone'</w:t>
        </w:r>
        <w:r w:rsidRPr="00DF4DCE">
          <w:rPr>
            <w:sz w:val="18"/>
            <w:rPrChange w:id="15727" w:author="shorny" w:date="2014-06-09T18:43:00Z">
              <w:rPr/>
            </w:rPrChange>
          </w:rPr>
          <w:t>);</w:t>
        </w:r>
      </w:ins>
    </w:p>
    <w:p w14:paraId="218564FE" w14:textId="77777777" w:rsidR="00DF4DCE" w:rsidRPr="00DF4DCE" w:rsidRDefault="00DF4DCE">
      <w:pPr>
        <w:pStyle w:val="HTMLPreformatted"/>
        <w:divId w:val="605889992"/>
        <w:rPr>
          <w:ins w:id="15728" w:author="shorny" w:date="2014-06-09T18:42:00Z"/>
          <w:sz w:val="18"/>
          <w:rPrChange w:id="15729" w:author="shorny" w:date="2014-06-09T18:43:00Z">
            <w:rPr>
              <w:ins w:id="15730" w:author="shorny" w:date="2014-06-09T18:42:00Z"/>
            </w:rPr>
          </w:rPrChange>
        </w:rPr>
      </w:pPr>
    </w:p>
    <w:p w14:paraId="158028E9" w14:textId="77777777" w:rsidR="00DF4DCE" w:rsidRPr="00DF4DCE" w:rsidRDefault="00DF4DCE">
      <w:pPr>
        <w:pStyle w:val="HTMLPreformatted"/>
        <w:divId w:val="605889992"/>
        <w:rPr>
          <w:ins w:id="15731" w:author="shorny" w:date="2014-06-09T18:42:00Z"/>
          <w:sz w:val="18"/>
          <w:rPrChange w:id="15732" w:author="shorny" w:date="2014-06-09T18:43:00Z">
            <w:rPr>
              <w:ins w:id="15733" w:author="shorny" w:date="2014-06-09T18:42:00Z"/>
            </w:rPr>
          </w:rPrChange>
        </w:rPr>
      </w:pPr>
      <w:ins w:id="15734" w:author="shorny" w:date="2014-06-09T18:42:00Z">
        <w:r w:rsidRPr="00DF4DCE">
          <w:rPr>
            <w:rStyle w:val="keyword1"/>
            <w:sz w:val="18"/>
            <w:rPrChange w:id="15735" w:author="shorny" w:date="2014-06-09T18:43:00Z">
              <w:rPr>
                <w:rStyle w:val="keyword1"/>
              </w:rPr>
            </w:rPrChange>
          </w:rPr>
          <w:t>INSERT</w:t>
        </w:r>
        <w:r w:rsidRPr="00DF4DCE">
          <w:rPr>
            <w:sz w:val="18"/>
            <w:rPrChange w:id="15736" w:author="shorny" w:date="2014-06-09T18:43:00Z">
              <w:rPr/>
            </w:rPrChange>
          </w:rPr>
          <w:t xml:space="preserve"> </w:t>
        </w:r>
        <w:r w:rsidRPr="00DF4DCE">
          <w:rPr>
            <w:rStyle w:val="keyword1"/>
            <w:sz w:val="18"/>
            <w:rPrChange w:id="15737" w:author="shorny" w:date="2014-06-09T18:43:00Z">
              <w:rPr>
                <w:rStyle w:val="keyword1"/>
              </w:rPr>
            </w:rPrChange>
          </w:rPr>
          <w:t>INTO</w:t>
        </w:r>
        <w:r w:rsidRPr="00DF4DCE">
          <w:rPr>
            <w:sz w:val="18"/>
            <w:rPrChange w:id="15738" w:author="shorny" w:date="2014-06-09T18:43:00Z">
              <w:rPr/>
            </w:rPrChange>
          </w:rPr>
          <w:t xml:space="preserve"> `Correspondence </w:t>
        </w:r>
        <w:r w:rsidRPr="00DF4DCE">
          <w:rPr>
            <w:rStyle w:val="keyword1"/>
            <w:sz w:val="18"/>
            <w:rPrChange w:id="15739" w:author="shorny" w:date="2014-06-09T18:43:00Z">
              <w:rPr>
                <w:rStyle w:val="keyword1"/>
              </w:rPr>
            </w:rPrChange>
          </w:rPr>
          <w:t>Method</w:t>
        </w:r>
        <w:r w:rsidRPr="00DF4DCE">
          <w:rPr>
            <w:sz w:val="18"/>
            <w:rPrChange w:id="15740" w:author="shorny" w:date="2014-06-09T18:43:00Z">
              <w:rPr/>
            </w:rPrChange>
          </w:rPr>
          <w:t xml:space="preserve">` (CorrMethodID, </w:t>
        </w:r>
        <w:r w:rsidRPr="00DF4DCE">
          <w:rPr>
            <w:rStyle w:val="keyword1"/>
            <w:sz w:val="18"/>
            <w:rPrChange w:id="15741" w:author="shorny" w:date="2014-06-09T18:43:00Z">
              <w:rPr>
                <w:rStyle w:val="keyword1"/>
              </w:rPr>
            </w:rPrChange>
          </w:rPr>
          <w:t>Method</w:t>
        </w:r>
        <w:r w:rsidRPr="00DF4DCE">
          <w:rPr>
            <w:sz w:val="18"/>
            <w:rPrChange w:id="15742" w:author="shorny" w:date="2014-06-09T18:43:00Z">
              <w:rPr/>
            </w:rPrChange>
          </w:rPr>
          <w:t>)</w:t>
        </w:r>
      </w:ins>
    </w:p>
    <w:p w14:paraId="70AE34CE" w14:textId="77777777" w:rsidR="00DF4DCE" w:rsidRPr="00DF4DCE" w:rsidRDefault="00DF4DCE">
      <w:pPr>
        <w:pStyle w:val="HTMLPreformatted"/>
        <w:divId w:val="605889992"/>
        <w:rPr>
          <w:ins w:id="15743" w:author="shorny" w:date="2014-06-09T18:42:00Z"/>
          <w:sz w:val="18"/>
          <w:rPrChange w:id="15744" w:author="shorny" w:date="2014-06-09T18:43:00Z">
            <w:rPr>
              <w:ins w:id="15745" w:author="shorny" w:date="2014-06-09T18:42:00Z"/>
            </w:rPr>
          </w:rPrChange>
        </w:rPr>
      </w:pPr>
      <w:ins w:id="15746" w:author="shorny" w:date="2014-06-09T18:42:00Z">
        <w:r w:rsidRPr="00DF4DCE">
          <w:rPr>
            <w:rStyle w:val="keyword1"/>
            <w:sz w:val="18"/>
            <w:rPrChange w:id="15747" w:author="shorny" w:date="2014-06-09T18:43:00Z">
              <w:rPr>
                <w:rStyle w:val="keyword1"/>
              </w:rPr>
            </w:rPrChange>
          </w:rPr>
          <w:t>VALUES</w:t>
        </w:r>
        <w:r w:rsidRPr="00DF4DCE">
          <w:rPr>
            <w:sz w:val="18"/>
            <w:rPrChange w:id="15748" w:author="shorny" w:date="2014-06-09T18:43:00Z">
              <w:rPr/>
            </w:rPrChange>
          </w:rPr>
          <w:t xml:space="preserve"> (60002, </w:t>
        </w:r>
        <w:r w:rsidRPr="00DF4DCE">
          <w:rPr>
            <w:rStyle w:val="string1"/>
            <w:sz w:val="18"/>
            <w:rPrChange w:id="15749" w:author="shorny" w:date="2014-06-09T18:43:00Z">
              <w:rPr>
                <w:rStyle w:val="string1"/>
              </w:rPr>
            </w:rPrChange>
          </w:rPr>
          <w:t>'carrier pigeon'</w:t>
        </w:r>
        <w:r w:rsidRPr="00DF4DCE">
          <w:rPr>
            <w:sz w:val="18"/>
            <w:rPrChange w:id="15750" w:author="shorny" w:date="2014-06-09T18:43:00Z">
              <w:rPr/>
            </w:rPrChange>
          </w:rPr>
          <w:t>);</w:t>
        </w:r>
      </w:ins>
    </w:p>
    <w:p w14:paraId="662CAB95" w14:textId="77777777" w:rsidR="00DF4DCE" w:rsidRPr="00DF4DCE" w:rsidRDefault="00DF4DCE">
      <w:pPr>
        <w:pStyle w:val="HTMLPreformatted"/>
        <w:divId w:val="605889992"/>
        <w:rPr>
          <w:ins w:id="15751" w:author="shorny" w:date="2014-06-09T18:42:00Z"/>
          <w:sz w:val="18"/>
          <w:rPrChange w:id="15752" w:author="shorny" w:date="2014-06-09T18:43:00Z">
            <w:rPr>
              <w:ins w:id="15753" w:author="shorny" w:date="2014-06-09T18:42:00Z"/>
            </w:rPr>
          </w:rPrChange>
        </w:rPr>
      </w:pPr>
    </w:p>
    <w:p w14:paraId="5ABF70C8" w14:textId="77777777" w:rsidR="00DF4DCE" w:rsidRPr="00DF4DCE" w:rsidRDefault="00DF4DCE">
      <w:pPr>
        <w:pStyle w:val="HTMLPreformatted"/>
        <w:divId w:val="605889992"/>
        <w:rPr>
          <w:ins w:id="15754" w:author="shorny" w:date="2014-06-09T18:42:00Z"/>
          <w:sz w:val="18"/>
          <w:rPrChange w:id="15755" w:author="shorny" w:date="2014-06-09T18:43:00Z">
            <w:rPr>
              <w:ins w:id="15756" w:author="shorny" w:date="2014-06-09T18:42:00Z"/>
            </w:rPr>
          </w:rPrChange>
        </w:rPr>
      </w:pPr>
      <w:ins w:id="15757" w:author="shorny" w:date="2014-06-09T18:42:00Z">
        <w:r w:rsidRPr="00DF4DCE">
          <w:rPr>
            <w:rStyle w:val="keyword1"/>
            <w:sz w:val="18"/>
            <w:rPrChange w:id="15758" w:author="shorny" w:date="2014-06-09T18:43:00Z">
              <w:rPr>
                <w:rStyle w:val="keyword1"/>
              </w:rPr>
            </w:rPrChange>
          </w:rPr>
          <w:t>INSERT</w:t>
        </w:r>
        <w:r w:rsidRPr="00DF4DCE">
          <w:rPr>
            <w:sz w:val="18"/>
            <w:rPrChange w:id="15759" w:author="shorny" w:date="2014-06-09T18:43:00Z">
              <w:rPr/>
            </w:rPrChange>
          </w:rPr>
          <w:t xml:space="preserve"> </w:t>
        </w:r>
        <w:r w:rsidRPr="00DF4DCE">
          <w:rPr>
            <w:rStyle w:val="keyword1"/>
            <w:sz w:val="18"/>
            <w:rPrChange w:id="15760" w:author="shorny" w:date="2014-06-09T18:43:00Z">
              <w:rPr>
                <w:rStyle w:val="keyword1"/>
              </w:rPr>
            </w:rPrChange>
          </w:rPr>
          <w:t>INTO</w:t>
        </w:r>
        <w:r w:rsidRPr="00DF4DCE">
          <w:rPr>
            <w:sz w:val="18"/>
            <w:rPrChange w:id="15761" w:author="shorny" w:date="2014-06-09T18:43:00Z">
              <w:rPr/>
            </w:rPrChange>
          </w:rPr>
          <w:t xml:space="preserve"> `Correspondence </w:t>
        </w:r>
        <w:r w:rsidRPr="00DF4DCE">
          <w:rPr>
            <w:rStyle w:val="keyword1"/>
            <w:sz w:val="18"/>
            <w:rPrChange w:id="15762" w:author="shorny" w:date="2014-06-09T18:43:00Z">
              <w:rPr>
                <w:rStyle w:val="keyword1"/>
              </w:rPr>
            </w:rPrChange>
          </w:rPr>
          <w:t>Method</w:t>
        </w:r>
        <w:r w:rsidRPr="00DF4DCE">
          <w:rPr>
            <w:sz w:val="18"/>
            <w:rPrChange w:id="15763" w:author="shorny" w:date="2014-06-09T18:43:00Z">
              <w:rPr/>
            </w:rPrChange>
          </w:rPr>
          <w:t xml:space="preserve">` (CorrMethodID, </w:t>
        </w:r>
        <w:r w:rsidRPr="00DF4DCE">
          <w:rPr>
            <w:rStyle w:val="keyword1"/>
            <w:sz w:val="18"/>
            <w:rPrChange w:id="15764" w:author="shorny" w:date="2014-06-09T18:43:00Z">
              <w:rPr>
                <w:rStyle w:val="keyword1"/>
              </w:rPr>
            </w:rPrChange>
          </w:rPr>
          <w:t>Method</w:t>
        </w:r>
        <w:r w:rsidRPr="00DF4DCE">
          <w:rPr>
            <w:sz w:val="18"/>
            <w:rPrChange w:id="15765" w:author="shorny" w:date="2014-06-09T18:43:00Z">
              <w:rPr/>
            </w:rPrChange>
          </w:rPr>
          <w:t>)</w:t>
        </w:r>
      </w:ins>
    </w:p>
    <w:p w14:paraId="7D5699F2" w14:textId="77777777" w:rsidR="00DF4DCE" w:rsidRPr="00DF4DCE" w:rsidRDefault="00DF4DCE">
      <w:pPr>
        <w:pStyle w:val="HTMLPreformatted"/>
        <w:divId w:val="605889992"/>
        <w:rPr>
          <w:ins w:id="15766" w:author="shorny" w:date="2014-06-09T18:42:00Z"/>
          <w:sz w:val="18"/>
          <w:rPrChange w:id="15767" w:author="shorny" w:date="2014-06-09T18:43:00Z">
            <w:rPr>
              <w:ins w:id="15768" w:author="shorny" w:date="2014-06-09T18:42:00Z"/>
            </w:rPr>
          </w:rPrChange>
        </w:rPr>
      </w:pPr>
      <w:ins w:id="15769" w:author="shorny" w:date="2014-06-09T18:42:00Z">
        <w:r w:rsidRPr="00DF4DCE">
          <w:rPr>
            <w:rStyle w:val="keyword1"/>
            <w:sz w:val="18"/>
            <w:rPrChange w:id="15770" w:author="shorny" w:date="2014-06-09T18:43:00Z">
              <w:rPr>
                <w:rStyle w:val="keyword1"/>
              </w:rPr>
            </w:rPrChange>
          </w:rPr>
          <w:t>VALUES</w:t>
        </w:r>
        <w:r w:rsidRPr="00DF4DCE">
          <w:rPr>
            <w:sz w:val="18"/>
            <w:rPrChange w:id="15771" w:author="shorny" w:date="2014-06-09T18:43:00Z">
              <w:rPr/>
            </w:rPrChange>
          </w:rPr>
          <w:t xml:space="preserve"> (69999, </w:t>
        </w:r>
        <w:r w:rsidRPr="00DF4DCE">
          <w:rPr>
            <w:rStyle w:val="string1"/>
            <w:sz w:val="18"/>
            <w:rPrChange w:id="15772" w:author="shorny" w:date="2014-06-09T18:43:00Z">
              <w:rPr>
                <w:rStyle w:val="string1"/>
              </w:rPr>
            </w:rPrChange>
          </w:rPr>
          <w:t>'other'</w:t>
        </w:r>
        <w:r w:rsidRPr="00DF4DCE">
          <w:rPr>
            <w:sz w:val="18"/>
            <w:rPrChange w:id="15773" w:author="shorny" w:date="2014-06-09T18:43:00Z">
              <w:rPr/>
            </w:rPrChange>
          </w:rPr>
          <w:t>);</w:t>
        </w:r>
      </w:ins>
    </w:p>
    <w:p w14:paraId="7E5CCB53" w14:textId="77777777" w:rsidR="00DF4DCE" w:rsidRPr="00DF4DCE" w:rsidRDefault="00DF4DCE">
      <w:pPr>
        <w:pStyle w:val="HTMLPreformatted"/>
        <w:divId w:val="605889992"/>
        <w:rPr>
          <w:ins w:id="15774" w:author="shorny" w:date="2014-06-09T18:42:00Z"/>
          <w:sz w:val="18"/>
          <w:rPrChange w:id="15775" w:author="shorny" w:date="2014-06-09T18:43:00Z">
            <w:rPr>
              <w:ins w:id="15776" w:author="shorny" w:date="2014-06-09T18:42:00Z"/>
            </w:rPr>
          </w:rPrChange>
        </w:rPr>
      </w:pPr>
    </w:p>
    <w:p w14:paraId="48F13D71" w14:textId="77777777" w:rsidR="00DF4DCE" w:rsidRPr="00DF4DCE" w:rsidRDefault="00DF4DCE">
      <w:pPr>
        <w:pStyle w:val="HTMLPreformatted"/>
        <w:divId w:val="605889992"/>
        <w:rPr>
          <w:ins w:id="15777" w:author="shorny" w:date="2014-06-09T18:42:00Z"/>
          <w:sz w:val="18"/>
          <w:rPrChange w:id="15778" w:author="shorny" w:date="2014-06-09T18:43:00Z">
            <w:rPr>
              <w:ins w:id="15779" w:author="shorny" w:date="2014-06-09T18:42:00Z"/>
            </w:rPr>
          </w:rPrChange>
        </w:rPr>
      </w:pPr>
    </w:p>
    <w:p w14:paraId="69CEEF7D" w14:textId="77777777" w:rsidR="00DF4DCE" w:rsidRPr="00DF4DCE" w:rsidRDefault="00DF4DCE">
      <w:pPr>
        <w:pStyle w:val="HTMLPreformatted"/>
        <w:divId w:val="605889992"/>
        <w:rPr>
          <w:ins w:id="15780" w:author="shorny" w:date="2014-06-09T18:42:00Z"/>
          <w:rStyle w:val="comment1"/>
          <w:sz w:val="18"/>
          <w:rPrChange w:id="15781" w:author="shorny" w:date="2014-06-09T18:43:00Z">
            <w:rPr>
              <w:ins w:id="15782" w:author="shorny" w:date="2014-06-09T18:42:00Z"/>
              <w:rStyle w:val="comment1"/>
            </w:rPr>
          </w:rPrChange>
        </w:rPr>
      </w:pPr>
      <w:ins w:id="15783" w:author="shorny" w:date="2014-06-09T18:42:00Z">
        <w:r w:rsidRPr="00DF4DCE">
          <w:rPr>
            <w:rStyle w:val="comment1"/>
            <w:sz w:val="18"/>
            <w:rPrChange w:id="15784" w:author="shorny" w:date="2014-06-09T18:43:00Z">
              <w:rPr>
                <w:rStyle w:val="comment1"/>
              </w:rPr>
            </w:rPrChange>
          </w:rPr>
          <w:t>-- -----------------------------------------------------------------------------</w:t>
        </w:r>
      </w:ins>
    </w:p>
    <w:p w14:paraId="42C68DA3" w14:textId="77777777" w:rsidR="00DF4DCE" w:rsidRPr="00DF4DCE" w:rsidRDefault="00DF4DCE">
      <w:pPr>
        <w:pStyle w:val="HTMLPreformatted"/>
        <w:divId w:val="605889992"/>
        <w:rPr>
          <w:ins w:id="15785" w:author="shorny" w:date="2014-06-09T18:42:00Z"/>
          <w:rStyle w:val="comment1"/>
          <w:sz w:val="18"/>
          <w:rPrChange w:id="15786" w:author="shorny" w:date="2014-06-09T18:43:00Z">
            <w:rPr>
              <w:ins w:id="15787" w:author="shorny" w:date="2014-06-09T18:42:00Z"/>
              <w:rStyle w:val="comment1"/>
            </w:rPr>
          </w:rPrChange>
        </w:rPr>
      </w:pPr>
      <w:ins w:id="15788" w:author="shorny" w:date="2014-06-09T18:42:00Z">
        <w:r w:rsidRPr="00DF4DCE">
          <w:rPr>
            <w:rStyle w:val="comment1"/>
            <w:sz w:val="18"/>
            <w:rPrChange w:id="15789" w:author="shorny" w:date="2014-06-09T18:43:00Z">
              <w:rPr>
                <w:rStyle w:val="comment1"/>
              </w:rPr>
            </w:rPrChange>
          </w:rPr>
          <w:t>-- Payment Method</w:t>
        </w:r>
      </w:ins>
    </w:p>
    <w:p w14:paraId="56349063" w14:textId="77777777" w:rsidR="00DF4DCE" w:rsidRPr="00DF4DCE" w:rsidRDefault="00DF4DCE">
      <w:pPr>
        <w:pStyle w:val="HTMLPreformatted"/>
        <w:divId w:val="605889992"/>
        <w:rPr>
          <w:ins w:id="15790" w:author="shorny" w:date="2014-06-09T18:42:00Z"/>
          <w:sz w:val="18"/>
          <w:rPrChange w:id="15791" w:author="shorny" w:date="2014-06-09T18:43:00Z">
            <w:rPr>
              <w:ins w:id="15792" w:author="shorny" w:date="2014-06-09T18:42:00Z"/>
            </w:rPr>
          </w:rPrChange>
        </w:rPr>
      </w:pPr>
      <w:ins w:id="15793" w:author="shorny" w:date="2014-06-09T18:42:00Z">
        <w:r w:rsidRPr="00DF4DCE">
          <w:rPr>
            <w:rStyle w:val="keyword1"/>
            <w:sz w:val="18"/>
            <w:rPrChange w:id="15794" w:author="shorny" w:date="2014-06-09T18:43:00Z">
              <w:rPr>
                <w:rStyle w:val="keyword1"/>
              </w:rPr>
            </w:rPrChange>
          </w:rPr>
          <w:t>INSERT</w:t>
        </w:r>
        <w:r w:rsidRPr="00DF4DCE">
          <w:rPr>
            <w:sz w:val="18"/>
            <w:rPrChange w:id="15795" w:author="shorny" w:date="2014-06-09T18:43:00Z">
              <w:rPr/>
            </w:rPrChange>
          </w:rPr>
          <w:t xml:space="preserve"> </w:t>
        </w:r>
        <w:r w:rsidRPr="00DF4DCE">
          <w:rPr>
            <w:rStyle w:val="keyword1"/>
            <w:sz w:val="18"/>
            <w:rPrChange w:id="15796" w:author="shorny" w:date="2014-06-09T18:43:00Z">
              <w:rPr>
                <w:rStyle w:val="keyword1"/>
              </w:rPr>
            </w:rPrChange>
          </w:rPr>
          <w:t>INTO</w:t>
        </w:r>
        <w:r w:rsidRPr="00DF4DCE">
          <w:rPr>
            <w:sz w:val="18"/>
            <w:rPrChange w:id="15797" w:author="shorny" w:date="2014-06-09T18:43:00Z">
              <w:rPr/>
            </w:rPrChange>
          </w:rPr>
          <w:t xml:space="preserve"> `Payment </w:t>
        </w:r>
        <w:r w:rsidRPr="00DF4DCE">
          <w:rPr>
            <w:rStyle w:val="keyword1"/>
            <w:sz w:val="18"/>
            <w:rPrChange w:id="15798" w:author="shorny" w:date="2014-06-09T18:43:00Z">
              <w:rPr>
                <w:rStyle w:val="keyword1"/>
              </w:rPr>
            </w:rPrChange>
          </w:rPr>
          <w:t>Method</w:t>
        </w:r>
        <w:r w:rsidRPr="00DF4DCE">
          <w:rPr>
            <w:sz w:val="18"/>
            <w:rPrChange w:id="15799" w:author="shorny" w:date="2014-06-09T18:43:00Z">
              <w:rPr/>
            </w:rPrChange>
          </w:rPr>
          <w:t xml:space="preserve">` (PayMethodID, </w:t>
        </w:r>
        <w:r w:rsidRPr="00DF4DCE">
          <w:rPr>
            <w:rStyle w:val="keyword1"/>
            <w:sz w:val="18"/>
            <w:rPrChange w:id="15800" w:author="shorny" w:date="2014-06-09T18:43:00Z">
              <w:rPr>
                <w:rStyle w:val="keyword1"/>
              </w:rPr>
            </w:rPrChange>
          </w:rPr>
          <w:t>Method</w:t>
        </w:r>
        <w:r w:rsidRPr="00DF4DCE">
          <w:rPr>
            <w:sz w:val="18"/>
            <w:rPrChange w:id="15801" w:author="shorny" w:date="2014-06-09T18:43:00Z">
              <w:rPr/>
            </w:rPrChange>
          </w:rPr>
          <w:t>)</w:t>
        </w:r>
      </w:ins>
    </w:p>
    <w:p w14:paraId="39940E91" w14:textId="77777777" w:rsidR="00DF4DCE" w:rsidRPr="00DF4DCE" w:rsidRDefault="00DF4DCE">
      <w:pPr>
        <w:pStyle w:val="HTMLPreformatted"/>
        <w:divId w:val="605889992"/>
        <w:rPr>
          <w:ins w:id="15802" w:author="shorny" w:date="2014-06-09T18:42:00Z"/>
          <w:sz w:val="18"/>
          <w:rPrChange w:id="15803" w:author="shorny" w:date="2014-06-09T18:43:00Z">
            <w:rPr>
              <w:ins w:id="15804" w:author="shorny" w:date="2014-06-09T18:42:00Z"/>
            </w:rPr>
          </w:rPrChange>
        </w:rPr>
      </w:pPr>
      <w:ins w:id="15805" w:author="shorny" w:date="2014-06-09T18:42:00Z">
        <w:r w:rsidRPr="00DF4DCE">
          <w:rPr>
            <w:rStyle w:val="keyword1"/>
            <w:sz w:val="18"/>
            <w:rPrChange w:id="15806" w:author="shorny" w:date="2014-06-09T18:43:00Z">
              <w:rPr>
                <w:rStyle w:val="keyword1"/>
              </w:rPr>
            </w:rPrChange>
          </w:rPr>
          <w:t>VALUES</w:t>
        </w:r>
        <w:r w:rsidRPr="00DF4DCE">
          <w:rPr>
            <w:sz w:val="18"/>
            <w:rPrChange w:id="15807" w:author="shorny" w:date="2014-06-09T18:43:00Z">
              <w:rPr/>
            </w:rPrChange>
          </w:rPr>
          <w:t xml:space="preserve"> (70000, </w:t>
        </w:r>
        <w:r w:rsidRPr="00DF4DCE">
          <w:rPr>
            <w:rStyle w:val="string1"/>
            <w:sz w:val="18"/>
            <w:rPrChange w:id="15808" w:author="shorny" w:date="2014-06-09T18:43:00Z">
              <w:rPr>
                <w:rStyle w:val="string1"/>
              </w:rPr>
            </w:rPrChange>
          </w:rPr>
          <w:t>'Savings'</w:t>
        </w:r>
        <w:r w:rsidRPr="00DF4DCE">
          <w:rPr>
            <w:sz w:val="18"/>
            <w:rPrChange w:id="15809" w:author="shorny" w:date="2014-06-09T18:43:00Z">
              <w:rPr/>
            </w:rPrChange>
          </w:rPr>
          <w:t xml:space="preserve">), (70001, </w:t>
        </w:r>
        <w:r w:rsidRPr="00DF4DCE">
          <w:rPr>
            <w:rStyle w:val="string1"/>
            <w:sz w:val="18"/>
            <w:rPrChange w:id="15810" w:author="shorny" w:date="2014-06-09T18:43:00Z">
              <w:rPr>
                <w:rStyle w:val="string1"/>
              </w:rPr>
            </w:rPrChange>
          </w:rPr>
          <w:t>'scholarship'</w:t>
        </w:r>
        <w:r w:rsidRPr="00DF4DCE">
          <w:rPr>
            <w:sz w:val="18"/>
            <w:rPrChange w:id="15811" w:author="shorny" w:date="2014-06-09T18:43:00Z">
              <w:rPr/>
            </w:rPrChange>
          </w:rPr>
          <w:t xml:space="preserve">), (70002, </w:t>
        </w:r>
        <w:r w:rsidRPr="00DF4DCE">
          <w:rPr>
            <w:rStyle w:val="string1"/>
            <w:sz w:val="18"/>
            <w:rPrChange w:id="15812" w:author="shorny" w:date="2014-06-09T18:43:00Z">
              <w:rPr>
                <w:rStyle w:val="string1"/>
              </w:rPr>
            </w:rPrChange>
          </w:rPr>
          <w:t>'HECS-HELP'</w:t>
        </w:r>
        <w:r w:rsidRPr="00DF4DCE">
          <w:rPr>
            <w:sz w:val="18"/>
            <w:rPrChange w:id="15813" w:author="shorny" w:date="2014-06-09T18:43:00Z">
              <w:rPr/>
            </w:rPrChange>
          </w:rPr>
          <w:t xml:space="preserve">), </w:t>
        </w:r>
      </w:ins>
    </w:p>
    <w:p w14:paraId="7FFF9A07" w14:textId="77777777" w:rsidR="00DF4DCE" w:rsidRPr="00DF4DCE" w:rsidRDefault="00DF4DCE">
      <w:pPr>
        <w:pStyle w:val="HTMLPreformatted"/>
        <w:divId w:val="605889992"/>
        <w:rPr>
          <w:ins w:id="15814" w:author="shorny" w:date="2014-06-09T18:42:00Z"/>
          <w:sz w:val="18"/>
          <w:rPrChange w:id="15815" w:author="shorny" w:date="2014-06-09T18:43:00Z">
            <w:rPr>
              <w:ins w:id="15816" w:author="shorny" w:date="2014-06-09T18:42:00Z"/>
            </w:rPr>
          </w:rPrChange>
        </w:rPr>
      </w:pPr>
      <w:ins w:id="15817" w:author="shorny" w:date="2014-06-09T18:42:00Z">
        <w:r w:rsidRPr="00DF4DCE">
          <w:rPr>
            <w:sz w:val="18"/>
            <w:rPrChange w:id="15818" w:author="shorny" w:date="2014-06-09T18:43:00Z">
              <w:rPr/>
            </w:rPrChange>
          </w:rPr>
          <w:t xml:space="preserve">(70003, </w:t>
        </w:r>
        <w:r w:rsidRPr="00DF4DCE">
          <w:rPr>
            <w:rStyle w:val="string1"/>
            <w:sz w:val="18"/>
            <w:rPrChange w:id="15819" w:author="shorny" w:date="2014-06-09T18:43:00Z">
              <w:rPr>
                <w:rStyle w:val="string1"/>
              </w:rPr>
            </w:rPrChange>
          </w:rPr>
          <w:t>'Research Training Scheme (RTS)'</w:t>
        </w:r>
        <w:r w:rsidRPr="00DF4DCE">
          <w:rPr>
            <w:sz w:val="18"/>
            <w:rPrChange w:id="15820" w:author="shorny" w:date="2014-06-09T18:43:00Z">
              <w:rPr/>
            </w:rPrChange>
          </w:rPr>
          <w:t>);</w:t>
        </w:r>
      </w:ins>
    </w:p>
    <w:p w14:paraId="0BC4F815" w14:textId="77777777" w:rsidR="00DF4DCE" w:rsidRPr="00DF4DCE" w:rsidRDefault="00DF4DCE">
      <w:pPr>
        <w:pStyle w:val="HTMLPreformatted"/>
        <w:divId w:val="605889992"/>
        <w:rPr>
          <w:ins w:id="15821" w:author="shorny" w:date="2014-06-09T18:42:00Z"/>
          <w:sz w:val="18"/>
          <w:rPrChange w:id="15822" w:author="shorny" w:date="2014-06-09T18:43:00Z">
            <w:rPr>
              <w:ins w:id="15823" w:author="shorny" w:date="2014-06-09T18:42:00Z"/>
            </w:rPr>
          </w:rPrChange>
        </w:rPr>
      </w:pPr>
    </w:p>
    <w:p w14:paraId="1E6DE292" w14:textId="77777777" w:rsidR="00DF4DCE" w:rsidRPr="00DF4DCE" w:rsidRDefault="00DF4DCE">
      <w:pPr>
        <w:pStyle w:val="HTMLPreformatted"/>
        <w:divId w:val="605889992"/>
        <w:rPr>
          <w:ins w:id="15824" w:author="shorny" w:date="2014-06-09T18:42:00Z"/>
          <w:sz w:val="18"/>
          <w:rPrChange w:id="15825" w:author="shorny" w:date="2014-06-09T18:43:00Z">
            <w:rPr>
              <w:ins w:id="15826" w:author="shorny" w:date="2014-06-09T18:42:00Z"/>
            </w:rPr>
          </w:rPrChange>
        </w:rPr>
      </w:pPr>
    </w:p>
    <w:p w14:paraId="7899C391" w14:textId="77777777" w:rsidR="00DF4DCE" w:rsidRPr="00DF4DCE" w:rsidRDefault="00DF4DCE">
      <w:pPr>
        <w:pStyle w:val="HTMLPreformatted"/>
        <w:divId w:val="605889992"/>
        <w:rPr>
          <w:ins w:id="15827" w:author="shorny" w:date="2014-06-09T18:42:00Z"/>
          <w:rStyle w:val="comment1"/>
          <w:sz w:val="18"/>
          <w:rPrChange w:id="15828" w:author="shorny" w:date="2014-06-09T18:43:00Z">
            <w:rPr>
              <w:ins w:id="15829" w:author="shorny" w:date="2014-06-09T18:42:00Z"/>
              <w:rStyle w:val="comment1"/>
            </w:rPr>
          </w:rPrChange>
        </w:rPr>
      </w:pPr>
      <w:ins w:id="15830" w:author="shorny" w:date="2014-06-09T18:42:00Z">
        <w:r w:rsidRPr="00DF4DCE">
          <w:rPr>
            <w:rStyle w:val="comment1"/>
            <w:sz w:val="18"/>
            <w:rPrChange w:id="15831" w:author="shorny" w:date="2014-06-09T18:43:00Z">
              <w:rPr>
                <w:rStyle w:val="comment1"/>
              </w:rPr>
            </w:rPrChange>
          </w:rPr>
          <w:t>-- -----------------------------------------------------------------------------</w:t>
        </w:r>
      </w:ins>
    </w:p>
    <w:p w14:paraId="3DF08B49" w14:textId="77777777" w:rsidR="00DF4DCE" w:rsidRPr="00DF4DCE" w:rsidRDefault="00DF4DCE">
      <w:pPr>
        <w:pStyle w:val="HTMLPreformatted"/>
        <w:divId w:val="605889992"/>
        <w:rPr>
          <w:ins w:id="15832" w:author="shorny" w:date="2014-06-09T18:42:00Z"/>
          <w:rStyle w:val="comment1"/>
          <w:sz w:val="18"/>
          <w:rPrChange w:id="15833" w:author="shorny" w:date="2014-06-09T18:43:00Z">
            <w:rPr>
              <w:ins w:id="15834" w:author="shorny" w:date="2014-06-09T18:42:00Z"/>
              <w:rStyle w:val="comment1"/>
            </w:rPr>
          </w:rPrChange>
        </w:rPr>
      </w:pPr>
      <w:ins w:id="15835" w:author="shorny" w:date="2014-06-09T18:42:00Z">
        <w:r w:rsidRPr="00DF4DCE">
          <w:rPr>
            <w:rStyle w:val="comment1"/>
            <w:sz w:val="18"/>
            <w:rPrChange w:id="15836" w:author="shorny" w:date="2014-06-09T18:43:00Z">
              <w:rPr>
                <w:rStyle w:val="comment1"/>
              </w:rPr>
            </w:rPrChange>
          </w:rPr>
          <w:t>-- Visa Status</w:t>
        </w:r>
      </w:ins>
    </w:p>
    <w:p w14:paraId="501C41DD" w14:textId="77777777" w:rsidR="00DF4DCE" w:rsidRPr="00DF4DCE" w:rsidRDefault="00DF4DCE">
      <w:pPr>
        <w:pStyle w:val="HTMLPreformatted"/>
        <w:divId w:val="605889992"/>
        <w:rPr>
          <w:ins w:id="15837" w:author="shorny" w:date="2014-06-09T18:42:00Z"/>
          <w:sz w:val="18"/>
          <w:rPrChange w:id="15838" w:author="shorny" w:date="2014-06-09T18:43:00Z">
            <w:rPr>
              <w:ins w:id="15839" w:author="shorny" w:date="2014-06-09T18:42:00Z"/>
            </w:rPr>
          </w:rPrChange>
        </w:rPr>
      </w:pPr>
      <w:ins w:id="15840" w:author="shorny" w:date="2014-06-09T18:42:00Z">
        <w:r w:rsidRPr="00DF4DCE">
          <w:rPr>
            <w:rStyle w:val="keyword1"/>
            <w:sz w:val="18"/>
            <w:rPrChange w:id="15841" w:author="shorny" w:date="2014-06-09T18:43:00Z">
              <w:rPr>
                <w:rStyle w:val="keyword1"/>
              </w:rPr>
            </w:rPrChange>
          </w:rPr>
          <w:t>INSERT</w:t>
        </w:r>
        <w:r w:rsidRPr="00DF4DCE">
          <w:rPr>
            <w:sz w:val="18"/>
            <w:rPrChange w:id="15842" w:author="shorny" w:date="2014-06-09T18:43:00Z">
              <w:rPr/>
            </w:rPrChange>
          </w:rPr>
          <w:t xml:space="preserve"> </w:t>
        </w:r>
        <w:r w:rsidRPr="00DF4DCE">
          <w:rPr>
            <w:rStyle w:val="keyword1"/>
            <w:sz w:val="18"/>
            <w:rPrChange w:id="15843" w:author="shorny" w:date="2014-06-09T18:43:00Z">
              <w:rPr>
                <w:rStyle w:val="keyword1"/>
              </w:rPr>
            </w:rPrChange>
          </w:rPr>
          <w:t>INTO</w:t>
        </w:r>
        <w:r w:rsidRPr="00DF4DCE">
          <w:rPr>
            <w:sz w:val="18"/>
            <w:rPrChange w:id="15844" w:author="shorny" w:date="2014-06-09T18:43:00Z">
              <w:rPr/>
            </w:rPrChange>
          </w:rPr>
          <w:t xml:space="preserve"> `Visa Status` (VisaStatusID, Status, description)</w:t>
        </w:r>
      </w:ins>
    </w:p>
    <w:p w14:paraId="6717AD06" w14:textId="77777777" w:rsidR="00DF4DCE" w:rsidRPr="00DF4DCE" w:rsidRDefault="00DF4DCE">
      <w:pPr>
        <w:pStyle w:val="HTMLPreformatted"/>
        <w:divId w:val="605889992"/>
        <w:rPr>
          <w:ins w:id="15845" w:author="shorny" w:date="2014-06-09T18:42:00Z"/>
          <w:sz w:val="18"/>
          <w:rPrChange w:id="15846" w:author="shorny" w:date="2014-06-09T18:43:00Z">
            <w:rPr>
              <w:ins w:id="15847" w:author="shorny" w:date="2014-06-09T18:42:00Z"/>
            </w:rPr>
          </w:rPrChange>
        </w:rPr>
      </w:pPr>
      <w:ins w:id="15848" w:author="shorny" w:date="2014-06-09T18:42:00Z">
        <w:r w:rsidRPr="00DF4DCE">
          <w:rPr>
            <w:rStyle w:val="keyword1"/>
            <w:sz w:val="18"/>
            <w:rPrChange w:id="15849" w:author="shorny" w:date="2014-06-09T18:43:00Z">
              <w:rPr>
                <w:rStyle w:val="keyword1"/>
              </w:rPr>
            </w:rPrChange>
          </w:rPr>
          <w:t>VALUES</w:t>
        </w:r>
        <w:r w:rsidRPr="00DF4DCE">
          <w:rPr>
            <w:sz w:val="18"/>
            <w:rPrChange w:id="15850" w:author="shorny" w:date="2014-06-09T18:43:00Z">
              <w:rPr/>
            </w:rPrChange>
          </w:rPr>
          <w:t xml:space="preserve"> (80000,</w:t>
        </w:r>
        <w:r w:rsidRPr="00DF4DCE">
          <w:rPr>
            <w:rStyle w:val="string1"/>
            <w:sz w:val="18"/>
            <w:rPrChange w:id="15851" w:author="shorny" w:date="2014-06-09T18:43:00Z">
              <w:rPr>
                <w:rStyle w:val="string1"/>
              </w:rPr>
            </w:rPrChange>
          </w:rPr>
          <w:t>'not required'</w:t>
        </w:r>
        <w:r w:rsidRPr="00DF4DCE">
          <w:rPr>
            <w:sz w:val="18"/>
            <w:rPrChange w:id="15852" w:author="shorny" w:date="2014-06-09T18:43:00Z">
              <w:rPr/>
            </w:rPrChange>
          </w:rPr>
          <w:t xml:space="preserve">, </w:t>
        </w:r>
        <w:r w:rsidRPr="00DF4DCE">
          <w:rPr>
            <w:rStyle w:val="string1"/>
            <w:sz w:val="18"/>
            <w:rPrChange w:id="15853" w:author="shorny" w:date="2014-06-09T18:43:00Z">
              <w:rPr>
                <w:rStyle w:val="string1"/>
              </w:rPr>
            </w:rPrChange>
          </w:rPr>
          <w:t>'the applicant is an australian/NZ resident and does not require a visa'</w:t>
        </w:r>
        <w:r w:rsidRPr="00DF4DCE">
          <w:rPr>
            <w:sz w:val="18"/>
            <w:rPrChange w:id="15854" w:author="shorny" w:date="2014-06-09T18:43:00Z">
              <w:rPr/>
            </w:rPrChange>
          </w:rPr>
          <w:t>),</w:t>
        </w:r>
      </w:ins>
    </w:p>
    <w:p w14:paraId="1255B50C" w14:textId="77777777" w:rsidR="00DF4DCE" w:rsidRPr="00DF4DCE" w:rsidRDefault="00DF4DCE">
      <w:pPr>
        <w:pStyle w:val="HTMLPreformatted"/>
        <w:divId w:val="605889992"/>
        <w:rPr>
          <w:ins w:id="15855" w:author="shorny" w:date="2014-06-09T18:42:00Z"/>
          <w:sz w:val="18"/>
          <w:rPrChange w:id="15856" w:author="shorny" w:date="2014-06-09T18:43:00Z">
            <w:rPr>
              <w:ins w:id="15857" w:author="shorny" w:date="2014-06-09T18:42:00Z"/>
            </w:rPr>
          </w:rPrChange>
        </w:rPr>
      </w:pPr>
      <w:ins w:id="15858" w:author="shorny" w:date="2014-06-09T18:42:00Z">
        <w:r w:rsidRPr="00DF4DCE">
          <w:rPr>
            <w:sz w:val="18"/>
            <w:rPrChange w:id="15859" w:author="shorny" w:date="2014-06-09T18:43:00Z">
              <w:rPr/>
            </w:rPrChange>
          </w:rPr>
          <w:t>(80001,</w:t>
        </w:r>
        <w:r w:rsidRPr="00DF4DCE">
          <w:rPr>
            <w:rStyle w:val="string1"/>
            <w:sz w:val="18"/>
            <w:rPrChange w:id="15860" w:author="shorny" w:date="2014-06-09T18:43:00Z">
              <w:rPr>
                <w:rStyle w:val="string1"/>
              </w:rPr>
            </w:rPrChange>
          </w:rPr>
          <w:t>'unknown'</w:t>
        </w:r>
        <w:r w:rsidRPr="00DF4DCE">
          <w:rPr>
            <w:sz w:val="18"/>
            <w:rPrChange w:id="15861" w:author="shorny" w:date="2014-06-09T18:43:00Z">
              <w:rPr/>
            </w:rPrChange>
          </w:rPr>
          <w:t xml:space="preserve">, </w:t>
        </w:r>
        <w:r w:rsidRPr="00DF4DCE">
          <w:rPr>
            <w:rStyle w:val="string1"/>
            <w:sz w:val="18"/>
            <w:rPrChange w:id="15862" w:author="shorny" w:date="2014-06-09T18:43:00Z">
              <w:rPr>
                <w:rStyle w:val="string1"/>
              </w:rPr>
            </w:rPrChange>
          </w:rPr>
          <w:t xml:space="preserve">'the </w:t>
        </w:r>
        <w:proofErr w:type="gramStart"/>
        <w:r w:rsidRPr="00DF4DCE">
          <w:rPr>
            <w:rStyle w:val="string1"/>
            <w:sz w:val="18"/>
            <w:rPrChange w:id="15863" w:author="shorny" w:date="2014-06-09T18:43:00Z">
              <w:rPr>
                <w:rStyle w:val="string1"/>
              </w:rPr>
            </w:rPrChange>
          </w:rPr>
          <w:t>students</w:t>
        </w:r>
        <w:proofErr w:type="gramEnd"/>
        <w:r w:rsidRPr="00DF4DCE">
          <w:rPr>
            <w:rStyle w:val="string1"/>
            <w:sz w:val="18"/>
            <w:rPrChange w:id="15864" w:author="shorny" w:date="2014-06-09T18:43:00Z">
              <w:rPr>
                <w:rStyle w:val="string1"/>
              </w:rPr>
            </w:rPrChange>
          </w:rPr>
          <w:t xml:space="preserve"> visa status is not currently known'</w:t>
        </w:r>
        <w:r w:rsidRPr="00DF4DCE">
          <w:rPr>
            <w:sz w:val="18"/>
            <w:rPrChange w:id="15865" w:author="shorny" w:date="2014-06-09T18:43:00Z">
              <w:rPr/>
            </w:rPrChange>
          </w:rPr>
          <w:t>),</w:t>
        </w:r>
      </w:ins>
    </w:p>
    <w:p w14:paraId="7D0F361E" w14:textId="77777777" w:rsidR="00DF4DCE" w:rsidRPr="00DF4DCE" w:rsidRDefault="00DF4DCE">
      <w:pPr>
        <w:pStyle w:val="HTMLPreformatted"/>
        <w:divId w:val="605889992"/>
        <w:rPr>
          <w:ins w:id="15866" w:author="shorny" w:date="2014-06-09T18:42:00Z"/>
          <w:sz w:val="18"/>
          <w:rPrChange w:id="15867" w:author="shorny" w:date="2014-06-09T18:43:00Z">
            <w:rPr>
              <w:ins w:id="15868" w:author="shorny" w:date="2014-06-09T18:42:00Z"/>
            </w:rPr>
          </w:rPrChange>
        </w:rPr>
      </w:pPr>
      <w:ins w:id="15869" w:author="shorny" w:date="2014-06-09T18:42:00Z">
        <w:r w:rsidRPr="00DF4DCE">
          <w:rPr>
            <w:sz w:val="18"/>
            <w:rPrChange w:id="15870" w:author="shorny" w:date="2014-06-09T18:43:00Z">
              <w:rPr/>
            </w:rPrChange>
          </w:rPr>
          <w:t xml:space="preserve">(80002, </w:t>
        </w:r>
        <w:r w:rsidRPr="00DF4DCE">
          <w:rPr>
            <w:rStyle w:val="string1"/>
            <w:sz w:val="18"/>
            <w:rPrChange w:id="15871" w:author="shorny" w:date="2014-06-09T18:43:00Z">
              <w:rPr>
                <w:rStyle w:val="string1"/>
              </w:rPr>
            </w:rPrChange>
          </w:rPr>
          <w:t>'approved-nodoc'</w:t>
        </w:r>
        <w:r w:rsidRPr="00DF4DCE">
          <w:rPr>
            <w:sz w:val="18"/>
            <w:rPrChange w:id="15872" w:author="shorny" w:date="2014-06-09T18:43:00Z">
              <w:rPr/>
            </w:rPrChange>
          </w:rPr>
          <w:t xml:space="preserve">, </w:t>
        </w:r>
        <w:r w:rsidRPr="00DF4DCE">
          <w:rPr>
            <w:rStyle w:val="string1"/>
            <w:sz w:val="18"/>
            <w:rPrChange w:id="15873" w:author="shorny" w:date="2014-06-09T18:43:00Z">
              <w:rPr>
                <w:rStyle w:val="string1"/>
              </w:rPr>
            </w:rPrChange>
          </w:rPr>
          <w:t>'Stated the visa has been approved but has not supplied a document to that effect'</w:t>
        </w:r>
        <w:r w:rsidRPr="00DF4DCE">
          <w:rPr>
            <w:sz w:val="18"/>
            <w:rPrChange w:id="15874" w:author="shorny" w:date="2014-06-09T18:43:00Z">
              <w:rPr/>
            </w:rPrChange>
          </w:rPr>
          <w:t>),</w:t>
        </w:r>
      </w:ins>
    </w:p>
    <w:p w14:paraId="4B9C15E8" w14:textId="77777777" w:rsidR="00DF4DCE" w:rsidRPr="00DF4DCE" w:rsidRDefault="00DF4DCE">
      <w:pPr>
        <w:pStyle w:val="HTMLPreformatted"/>
        <w:divId w:val="605889992"/>
        <w:rPr>
          <w:ins w:id="15875" w:author="shorny" w:date="2014-06-09T18:42:00Z"/>
          <w:sz w:val="18"/>
          <w:rPrChange w:id="15876" w:author="shorny" w:date="2014-06-09T18:43:00Z">
            <w:rPr>
              <w:ins w:id="15877" w:author="shorny" w:date="2014-06-09T18:42:00Z"/>
            </w:rPr>
          </w:rPrChange>
        </w:rPr>
      </w:pPr>
      <w:ins w:id="15878" w:author="shorny" w:date="2014-06-09T18:42:00Z">
        <w:r w:rsidRPr="00DF4DCE">
          <w:rPr>
            <w:sz w:val="18"/>
            <w:rPrChange w:id="15879" w:author="shorny" w:date="2014-06-09T18:43:00Z">
              <w:rPr/>
            </w:rPrChange>
          </w:rPr>
          <w:t xml:space="preserve">(80003, </w:t>
        </w:r>
        <w:r w:rsidRPr="00DF4DCE">
          <w:rPr>
            <w:rStyle w:val="string1"/>
            <w:sz w:val="18"/>
            <w:rPrChange w:id="15880" w:author="shorny" w:date="2014-06-09T18:43:00Z">
              <w:rPr>
                <w:rStyle w:val="string1"/>
              </w:rPr>
            </w:rPrChange>
          </w:rPr>
          <w:t>'approved-doc'</w:t>
        </w:r>
        <w:r w:rsidRPr="00DF4DCE">
          <w:rPr>
            <w:sz w:val="18"/>
            <w:rPrChange w:id="15881" w:author="shorny" w:date="2014-06-09T18:43:00Z">
              <w:rPr/>
            </w:rPrChange>
          </w:rPr>
          <w:t xml:space="preserve">, </w:t>
        </w:r>
        <w:r w:rsidRPr="00DF4DCE">
          <w:rPr>
            <w:rStyle w:val="string1"/>
            <w:sz w:val="18"/>
            <w:rPrChange w:id="15882" w:author="shorny" w:date="2014-06-09T18:43:00Z">
              <w:rPr>
                <w:rStyle w:val="string1"/>
              </w:rPr>
            </w:rPrChange>
          </w:rPr>
          <w:t>'The visa has been approved and has supplied a document that proves it'</w:t>
        </w:r>
        <w:r w:rsidRPr="00DF4DCE">
          <w:rPr>
            <w:sz w:val="18"/>
            <w:rPrChange w:id="15883" w:author="shorny" w:date="2014-06-09T18:43:00Z">
              <w:rPr/>
            </w:rPrChange>
          </w:rPr>
          <w:t>),</w:t>
        </w:r>
      </w:ins>
    </w:p>
    <w:p w14:paraId="3E014C9C" w14:textId="77777777" w:rsidR="00DF4DCE" w:rsidRPr="00DF4DCE" w:rsidRDefault="00DF4DCE">
      <w:pPr>
        <w:pStyle w:val="HTMLPreformatted"/>
        <w:divId w:val="605889992"/>
        <w:rPr>
          <w:ins w:id="15884" w:author="shorny" w:date="2014-06-09T18:42:00Z"/>
          <w:sz w:val="18"/>
          <w:rPrChange w:id="15885" w:author="shorny" w:date="2014-06-09T18:43:00Z">
            <w:rPr>
              <w:ins w:id="15886" w:author="shorny" w:date="2014-06-09T18:42:00Z"/>
            </w:rPr>
          </w:rPrChange>
        </w:rPr>
      </w:pPr>
      <w:ins w:id="15887" w:author="shorny" w:date="2014-06-09T18:42:00Z">
        <w:r w:rsidRPr="00DF4DCE">
          <w:rPr>
            <w:sz w:val="18"/>
            <w:rPrChange w:id="15888" w:author="shorny" w:date="2014-06-09T18:43:00Z">
              <w:rPr/>
            </w:rPrChange>
          </w:rPr>
          <w:t xml:space="preserve">(80004, </w:t>
        </w:r>
        <w:r w:rsidRPr="00DF4DCE">
          <w:rPr>
            <w:rStyle w:val="string1"/>
            <w:sz w:val="18"/>
            <w:rPrChange w:id="15889" w:author="shorny" w:date="2014-06-09T18:43:00Z">
              <w:rPr>
                <w:rStyle w:val="string1"/>
              </w:rPr>
            </w:rPrChange>
          </w:rPr>
          <w:t>'submitted'</w:t>
        </w:r>
        <w:r w:rsidRPr="00DF4DCE">
          <w:rPr>
            <w:sz w:val="18"/>
            <w:rPrChange w:id="15890" w:author="shorny" w:date="2014-06-09T18:43:00Z">
              <w:rPr/>
            </w:rPrChange>
          </w:rPr>
          <w:t xml:space="preserve">, </w:t>
        </w:r>
        <w:r w:rsidRPr="00DF4DCE">
          <w:rPr>
            <w:rStyle w:val="string1"/>
            <w:sz w:val="18"/>
            <w:rPrChange w:id="15891" w:author="shorny" w:date="2014-06-09T18:43:00Z">
              <w:rPr>
                <w:rStyle w:val="string1"/>
              </w:rPr>
            </w:rPrChange>
          </w:rPr>
          <w:t>'an application has been submitted and is currently being processed'</w:t>
        </w:r>
        <w:r w:rsidRPr="00DF4DCE">
          <w:rPr>
            <w:sz w:val="18"/>
            <w:rPrChange w:id="15892" w:author="shorny" w:date="2014-06-09T18:43:00Z">
              <w:rPr/>
            </w:rPrChange>
          </w:rPr>
          <w:t>);</w:t>
        </w:r>
      </w:ins>
    </w:p>
    <w:p w14:paraId="52E4C2A7" w14:textId="77777777" w:rsidR="00DF4DCE" w:rsidRDefault="00DF4DCE">
      <w:pPr>
        <w:pStyle w:val="HTMLPreformatted"/>
        <w:divId w:val="605889992"/>
        <w:rPr>
          <w:ins w:id="15893" w:author="shorny" w:date="2014-06-09T18:42:00Z"/>
        </w:rPr>
      </w:pPr>
    </w:p>
    <w:p w14:paraId="44FA006A" w14:textId="77777777" w:rsidR="006442F4" w:rsidRPr="006442F4" w:rsidRDefault="006442F4" w:rsidP="006442F4">
      <w:pPr>
        <w:rPr>
          <w:ins w:id="15894" w:author="shorny" w:date="2014-06-09T17:26:00Z"/>
          <w:lang w:eastAsia="en-AU"/>
          <w:rPrChange w:id="15895" w:author="shorny" w:date="2014-06-09T17:31:00Z">
            <w:rPr>
              <w:ins w:id="15896" w:author="shorny" w:date="2014-06-09T17:26:00Z"/>
            </w:rPr>
          </w:rPrChange>
        </w:rPr>
        <w:pPrChange w:id="15897" w:author="shorny" w:date="2014-06-09T17:31:00Z">
          <w:pPr>
            <w:pStyle w:val="Heading1"/>
            <w:numPr>
              <w:numId w:val="17"/>
            </w:numPr>
          </w:pPr>
        </w:pPrChange>
      </w:pPr>
    </w:p>
    <w:p w14:paraId="2989A05B" w14:textId="59CAB699" w:rsidR="00A53BCB" w:rsidRDefault="00EC0A94" w:rsidP="00A53BCB">
      <w:pPr>
        <w:pStyle w:val="Heading2"/>
        <w:rPr>
          <w:ins w:id="15898" w:author="shorny" w:date="2014-06-09T18:43:00Z"/>
        </w:rPr>
        <w:pPrChange w:id="15899" w:author="shorny" w:date="2014-06-09T17:26:00Z">
          <w:pPr>
            <w:pStyle w:val="Heading1"/>
            <w:numPr>
              <w:numId w:val="17"/>
            </w:numPr>
          </w:pPr>
        </w:pPrChange>
      </w:pPr>
      <w:ins w:id="15900" w:author="shorny" w:date="2014-06-09T17:28:00Z">
        <w:r>
          <w:t xml:space="preserve">Populate </w:t>
        </w:r>
        <w:r w:rsidR="00B31F60">
          <w:t>staff information</w:t>
        </w:r>
      </w:ins>
    </w:p>
    <w:p w14:paraId="07D41A45" w14:textId="77777777" w:rsidR="00905A86" w:rsidRDefault="00905A86">
      <w:pPr>
        <w:pStyle w:val="HTMLPreformatted"/>
        <w:divId w:val="950892533"/>
        <w:rPr>
          <w:ins w:id="15901" w:author="shorny" w:date="2014-06-09T18:45:00Z"/>
        </w:rPr>
      </w:pPr>
    </w:p>
    <w:p w14:paraId="6F006DB4" w14:textId="77777777" w:rsidR="00905A86" w:rsidRPr="00905A86" w:rsidRDefault="00905A86">
      <w:pPr>
        <w:pStyle w:val="HTMLPreformatted"/>
        <w:divId w:val="950892533"/>
        <w:rPr>
          <w:ins w:id="15902" w:author="shorny" w:date="2014-06-09T18:45:00Z"/>
          <w:rStyle w:val="comment1"/>
          <w:sz w:val="18"/>
          <w:rPrChange w:id="15903" w:author="shorny" w:date="2014-06-09T18:45:00Z">
            <w:rPr>
              <w:ins w:id="15904" w:author="shorny" w:date="2014-06-09T18:45:00Z"/>
              <w:rStyle w:val="comment1"/>
            </w:rPr>
          </w:rPrChange>
        </w:rPr>
      </w:pPr>
      <w:ins w:id="15905" w:author="shorny" w:date="2014-06-09T18:45:00Z">
        <w:r w:rsidRPr="00905A86">
          <w:rPr>
            <w:rStyle w:val="comment1"/>
            <w:sz w:val="18"/>
            <w:rPrChange w:id="15906" w:author="shorny" w:date="2014-06-09T18:45:00Z">
              <w:rPr>
                <w:rStyle w:val="comment1"/>
              </w:rPr>
            </w:rPrChange>
          </w:rPr>
          <w:t>-- -----------------------------------------------------------------------------</w:t>
        </w:r>
      </w:ins>
    </w:p>
    <w:p w14:paraId="7E7D8BC5" w14:textId="77777777" w:rsidR="00905A86" w:rsidRPr="00905A86" w:rsidRDefault="00905A86">
      <w:pPr>
        <w:pStyle w:val="HTMLPreformatted"/>
        <w:divId w:val="950892533"/>
        <w:rPr>
          <w:ins w:id="15907" w:author="shorny" w:date="2014-06-09T18:45:00Z"/>
          <w:rStyle w:val="comment1"/>
          <w:sz w:val="18"/>
          <w:rPrChange w:id="15908" w:author="shorny" w:date="2014-06-09T18:45:00Z">
            <w:rPr>
              <w:ins w:id="15909" w:author="shorny" w:date="2014-06-09T18:45:00Z"/>
              <w:rStyle w:val="comment1"/>
            </w:rPr>
          </w:rPrChange>
        </w:rPr>
      </w:pPr>
      <w:ins w:id="15910" w:author="shorny" w:date="2014-06-09T18:45:00Z">
        <w:r w:rsidRPr="00905A86">
          <w:rPr>
            <w:rStyle w:val="comment1"/>
            <w:sz w:val="18"/>
            <w:rPrChange w:id="15911" w:author="shorny" w:date="2014-06-09T18:45:00Z">
              <w:rPr>
                <w:rStyle w:val="comment1"/>
              </w:rPr>
            </w:rPrChange>
          </w:rPr>
          <w:t>-- UNIVERSITY STAFF MEMBERS</w:t>
        </w:r>
      </w:ins>
    </w:p>
    <w:p w14:paraId="31680EA9" w14:textId="77777777" w:rsidR="00905A86" w:rsidRPr="00905A86" w:rsidRDefault="00905A86">
      <w:pPr>
        <w:pStyle w:val="HTMLPreformatted"/>
        <w:divId w:val="950892533"/>
        <w:rPr>
          <w:ins w:id="15912" w:author="shorny" w:date="2014-06-09T18:45:00Z"/>
          <w:rStyle w:val="comment1"/>
          <w:sz w:val="18"/>
          <w:rPrChange w:id="15913" w:author="shorny" w:date="2014-06-09T18:45:00Z">
            <w:rPr>
              <w:ins w:id="15914" w:author="shorny" w:date="2014-06-09T18:45:00Z"/>
              <w:rStyle w:val="comment1"/>
            </w:rPr>
          </w:rPrChange>
        </w:rPr>
      </w:pPr>
      <w:ins w:id="15915" w:author="shorny" w:date="2014-06-09T18:45:00Z">
        <w:r w:rsidRPr="00905A86">
          <w:rPr>
            <w:rStyle w:val="comment1"/>
            <w:sz w:val="18"/>
            <w:rPrChange w:id="15916" w:author="shorny" w:date="2014-06-09T18:45:00Z">
              <w:rPr>
                <w:rStyle w:val="comment1"/>
              </w:rPr>
            </w:rPrChange>
          </w:rPr>
          <w:t>-- -----------------------------------------------------------------------------</w:t>
        </w:r>
      </w:ins>
    </w:p>
    <w:p w14:paraId="00073A3F" w14:textId="77777777" w:rsidR="00905A86" w:rsidRPr="00905A86" w:rsidRDefault="00905A86">
      <w:pPr>
        <w:pStyle w:val="HTMLPreformatted"/>
        <w:divId w:val="950892533"/>
        <w:rPr>
          <w:ins w:id="15917" w:author="shorny" w:date="2014-06-09T18:45:00Z"/>
          <w:sz w:val="18"/>
          <w:rPrChange w:id="15918" w:author="shorny" w:date="2014-06-09T18:45:00Z">
            <w:rPr>
              <w:ins w:id="15919" w:author="shorny" w:date="2014-06-09T18:45:00Z"/>
            </w:rPr>
          </w:rPrChange>
        </w:rPr>
      </w:pPr>
      <w:ins w:id="15920" w:author="shorny" w:date="2014-06-09T18:45:00Z">
        <w:r w:rsidRPr="00905A86">
          <w:rPr>
            <w:rStyle w:val="keyword1"/>
            <w:sz w:val="18"/>
            <w:rPrChange w:id="15921" w:author="shorny" w:date="2014-06-09T18:45:00Z">
              <w:rPr>
                <w:rStyle w:val="keyword1"/>
              </w:rPr>
            </w:rPrChange>
          </w:rPr>
          <w:t>SELECT</w:t>
        </w:r>
        <w:r w:rsidRPr="00905A86">
          <w:rPr>
            <w:sz w:val="18"/>
            <w:rPrChange w:id="15922" w:author="shorny" w:date="2014-06-09T18:45:00Z">
              <w:rPr/>
            </w:rPrChange>
          </w:rPr>
          <w:t xml:space="preserve"> "Loading populate_staff.</w:t>
        </w:r>
        <w:r w:rsidRPr="00905A86">
          <w:rPr>
            <w:rStyle w:val="keyword1"/>
            <w:sz w:val="18"/>
            <w:rPrChange w:id="15923" w:author="shorny" w:date="2014-06-09T18:45:00Z">
              <w:rPr>
                <w:rStyle w:val="keyword1"/>
              </w:rPr>
            </w:rPrChange>
          </w:rPr>
          <w:t>sql</w:t>
        </w:r>
        <w:proofErr w:type="gramStart"/>
        <w:r w:rsidRPr="00905A86">
          <w:rPr>
            <w:sz w:val="18"/>
            <w:rPrChange w:id="15924" w:author="shorny" w:date="2014-06-09T18:45:00Z">
              <w:rPr/>
            </w:rPrChange>
          </w:rPr>
          <w:t>" ;</w:t>
        </w:r>
        <w:proofErr w:type="gramEnd"/>
      </w:ins>
    </w:p>
    <w:p w14:paraId="305235FD" w14:textId="77777777" w:rsidR="00905A86" w:rsidRPr="00905A86" w:rsidRDefault="00905A86">
      <w:pPr>
        <w:pStyle w:val="HTMLPreformatted"/>
        <w:divId w:val="950892533"/>
        <w:rPr>
          <w:ins w:id="15925" w:author="shorny" w:date="2014-06-09T18:45:00Z"/>
          <w:sz w:val="18"/>
          <w:rPrChange w:id="15926" w:author="shorny" w:date="2014-06-09T18:45:00Z">
            <w:rPr>
              <w:ins w:id="15927" w:author="shorny" w:date="2014-06-09T18:45:00Z"/>
            </w:rPr>
          </w:rPrChange>
        </w:rPr>
      </w:pPr>
    </w:p>
    <w:p w14:paraId="5CEE001B" w14:textId="77777777" w:rsidR="00905A86" w:rsidRPr="00905A86" w:rsidRDefault="00905A86">
      <w:pPr>
        <w:pStyle w:val="HTMLPreformatted"/>
        <w:divId w:val="950892533"/>
        <w:rPr>
          <w:ins w:id="15928" w:author="shorny" w:date="2014-06-09T18:45:00Z"/>
          <w:rStyle w:val="comment1"/>
          <w:sz w:val="18"/>
          <w:rPrChange w:id="15929" w:author="shorny" w:date="2014-06-09T18:45:00Z">
            <w:rPr>
              <w:ins w:id="15930" w:author="shorny" w:date="2014-06-09T18:45:00Z"/>
              <w:rStyle w:val="comment1"/>
            </w:rPr>
          </w:rPrChange>
        </w:rPr>
      </w:pPr>
      <w:ins w:id="15931" w:author="shorny" w:date="2014-06-09T18:45:00Z">
        <w:r w:rsidRPr="00905A86">
          <w:rPr>
            <w:rStyle w:val="comment1"/>
            <w:sz w:val="18"/>
            <w:rPrChange w:id="15932" w:author="shorny" w:date="2014-06-09T18:45:00Z">
              <w:rPr>
                <w:rStyle w:val="comment1"/>
              </w:rPr>
            </w:rPrChange>
          </w:rPr>
          <w:t>-- Denise de Vries</w:t>
        </w:r>
      </w:ins>
    </w:p>
    <w:p w14:paraId="3186E114" w14:textId="77777777" w:rsidR="00905A86" w:rsidRPr="00905A86" w:rsidRDefault="00905A86">
      <w:pPr>
        <w:pStyle w:val="HTMLPreformatted"/>
        <w:divId w:val="950892533"/>
        <w:rPr>
          <w:ins w:id="15933" w:author="shorny" w:date="2014-06-09T18:45:00Z"/>
          <w:sz w:val="18"/>
          <w:rPrChange w:id="15934" w:author="shorny" w:date="2014-06-09T18:45:00Z">
            <w:rPr>
              <w:ins w:id="15935" w:author="shorny" w:date="2014-06-09T18:45:00Z"/>
            </w:rPr>
          </w:rPrChange>
        </w:rPr>
      </w:pPr>
      <w:ins w:id="15936" w:author="shorny" w:date="2014-06-09T18:45:00Z">
        <w:r w:rsidRPr="00905A86">
          <w:rPr>
            <w:rStyle w:val="keyword1"/>
            <w:sz w:val="18"/>
            <w:rPrChange w:id="15937" w:author="shorny" w:date="2014-06-09T18:45:00Z">
              <w:rPr>
                <w:rStyle w:val="keyword1"/>
              </w:rPr>
            </w:rPrChange>
          </w:rPr>
          <w:t>INSERT</w:t>
        </w:r>
        <w:r w:rsidRPr="00905A86">
          <w:rPr>
            <w:sz w:val="18"/>
            <w:rPrChange w:id="15938" w:author="shorny" w:date="2014-06-09T18:45:00Z">
              <w:rPr/>
            </w:rPrChange>
          </w:rPr>
          <w:t xml:space="preserve"> </w:t>
        </w:r>
        <w:r w:rsidRPr="00905A86">
          <w:rPr>
            <w:rStyle w:val="keyword1"/>
            <w:sz w:val="18"/>
            <w:rPrChange w:id="15939" w:author="shorny" w:date="2014-06-09T18:45:00Z">
              <w:rPr>
                <w:rStyle w:val="keyword1"/>
              </w:rPr>
            </w:rPrChange>
          </w:rPr>
          <w:t>INTO</w:t>
        </w:r>
        <w:r w:rsidRPr="00905A86">
          <w:rPr>
            <w:sz w:val="18"/>
            <w:rPrChange w:id="15940" w:author="shorny" w:date="2014-06-09T18:45:00Z">
              <w:rPr/>
            </w:rPrChange>
          </w:rPr>
          <w:t xml:space="preserve"> `University Staff Member` (StaffID, LName, FName, canSupervise,</w:t>
        </w:r>
      </w:ins>
    </w:p>
    <w:p w14:paraId="1E758ADE" w14:textId="77777777" w:rsidR="00905A86" w:rsidRPr="00905A86" w:rsidRDefault="00905A86">
      <w:pPr>
        <w:pStyle w:val="HTMLPreformatted"/>
        <w:divId w:val="950892533"/>
        <w:rPr>
          <w:ins w:id="15941" w:author="shorny" w:date="2014-06-09T18:45:00Z"/>
          <w:sz w:val="18"/>
          <w:rPrChange w:id="15942" w:author="shorny" w:date="2014-06-09T18:45:00Z">
            <w:rPr>
              <w:ins w:id="15943" w:author="shorny" w:date="2014-06-09T18:45:00Z"/>
            </w:rPr>
          </w:rPrChange>
        </w:rPr>
      </w:pPr>
      <w:proofErr w:type="gramStart"/>
      <w:ins w:id="15944" w:author="shorny" w:date="2014-06-09T18:45:00Z">
        <w:r w:rsidRPr="00905A86">
          <w:rPr>
            <w:sz w:val="18"/>
            <w:rPrChange w:id="15945" w:author="shorny" w:date="2014-06-09T18:45:00Z">
              <w:rPr/>
            </w:rPrChange>
          </w:rPr>
          <w:t>email</w:t>
        </w:r>
        <w:proofErr w:type="gramEnd"/>
        <w:r w:rsidRPr="00905A86">
          <w:rPr>
            <w:sz w:val="18"/>
            <w:rPrChange w:id="15946" w:author="shorny" w:date="2014-06-09T18:45:00Z">
              <w:rPr/>
            </w:rPrChange>
          </w:rPr>
          <w:t>)</w:t>
        </w:r>
      </w:ins>
    </w:p>
    <w:p w14:paraId="1E5D2EE2" w14:textId="77777777" w:rsidR="00905A86" w:rsidRPr="00905A86" w:rsidRDefault="00905A86">
      <w:pPr>
        <w:pStyle w:val="HTMLPreformatted"/>
        <w:divId w:val="950892533"/>
        <w:rPr>
          <w:ins w:id="15947" w:author="shorny" w:date="2014-06-09T18:45:00Z"/>
          <w:sz w:val="18"/>
          <w:rPrChange w:id="15948" w:author="shorny" w:date="2014-06-09T18:45:00Z">
            <w:rPr>
              <w:ins w:id="15949" w:author="shorny" w:date="2014-06-09T18:45:00Z"/>
            </w:rPr>
          </w:rPrChange>
        </w:rPr>
      </w:pPr>
      <w:ins w:id="15950" w:author="shorny" w:date="2014-06-09T18:45:00Z">
        <w:r w:rsidRPr="00905A86">
          <w:rPr>
            <w:rStyle w:val="keyword1"/>
            <w:sz w:val="18"/>
            <w:rPrChange w:id="15951" w:author="shorny" w:date="2014-06-09T18:45:00Z">
              <w:rPr>
                <w:rStyle w:val="keyword1"/>
              </w:rPr>
            </w:rPrChange>
          </w:rPr>
          <w:t>VALUES</w:t>
        </w:r>
        <w:r w:rsidRPr="00905A86">
          <w:rPr>
            <w:sz w:val="18"/>
            <w:rPrChange w:id="15952" w:author="shorny" w:date="2014-06-09T18:45:00Z">
              <w:rPr/>
            </w:rPrChange>
          </w:rPr>
          <w:t xml:space="preserve"> (1000, </w:t>
        </w:r>
        <w:r w:rsidRPr="00905A86">
          <w:rPr>
            <w:rStyle w:val="string1"/>
            <w:sz w:val="18"/>
            <w:rPrChange w:id="15953" w:author="shorny" w:date="2014-06-09T18:45:00Z">
              <w:rPr>
                <w:rStyle w:val="string1"/>
              </w:rPr>
            </w:rPrChange>
          </w:rPr>
          <w:t>'de Vries'</w:t>
        </w:r>
        <w:r w:rsidRPr="00905A86">
          <w:rPr>
            <w:sz w:val="18"/>
            <w:rPrChange w:id="15954" w:author="shorny" w:date="2014-06-09T18:45:00Z">
              <w:rPr/>
            </w:rPrChange>
          </w:rPr>
          <w:t xml:space="preserve">, </w:t>
        </w:r>
        <w:r w:rsidRPr="00905A86">
          <w:rPr>
            <w:rStyle w:val="string1"/>
            <w:sz w:val="18"/>
            <w:rPrChange w:id="15955" w:author="shorny" w:date="2014-06-09T18:45:00Z">
              <w:rPr>
                <w:rStyle w:val="string1"/>
              </w:rPr>
            </w:rPrChange>
          </w:rPr>
          <w:t>'Denise'</w:t>
        </w:r>
        <w:r w:rsidRPr="00905A86">
          <w:rPr>
            <w:sz w:val="18"/>
            <w:rPrChange w:id="15956" w:author="shorny" w:date="2014-06-09T18:45:00Z">
              <w:rPr/>
            </w:rPrChange>
          </w:rPr>
          <w:t xml:space="preserve">, 1, </w:t>
        </w:r>
        <w:r w:rsidRPr="00905A86">
          <w:rPr>
            <w:rStyle w:val="string1"/>
            <w:sz w:val="18"/>
            <w:rPrChange w:id="15957" w:author="shorny" w:date="2014-06-09T18:45:00Z">
              <w:rPr>
                <w:rStyle w:val="string1"/>
              </w:rPr>
            </w:rPrChange>
          </w:rPr>
          <w:t>'denise.deries@flinders.edu.au'</w:t>
        </w:r>
        <w:r w:rsidRPr="00905A86">
          <w:rPr>
            <w:sz w:val="18"/>
            <w:rPrChange w:id="15958" w:author="shorny" w:date="2014-06-09T18:45:00Z">
              <w:rPr/>
            </w:rPrChange>
          </w:rPr>
          <w:t>);</w:t>
        </w:r>
      </w:ins>
    </w:p>
    <w:p w14:paraId="77DC4B78" w14:textId="77777777" w:rsidR="00905A86" w:rsidRPr="00905A86" w:rsidRDefault="00905A86">
      <w:pPr>
        <w:pStyle w:val="HTMLPreformatted"/>
        <w:divId w:val="950892533"/>
        <w:rPr>
          <w:ins w:id="15959" w:author="shorny" w:date="2014-06-09T18:45:00Z"/>
          <w:sz w:val="18"/>
          <w:rPrChange w:id="15960" w:author="shorny" w:date="2014-06-09T18:45:00Z">
            <w:rPr>
              <w:ins w:id="15961" w:author="shorny" w:date="2014-06-09T18:45:00Z"/>
            </w:rPr>
          </w:rPrChange>
        </w:rPr>
      </w:pPr>
    </w:p>
    <w:p w14:paraId="594843B6" w14:textId="77777777" w:rsidR="00905A86" w:rsidRPr="00905A86" w:rsidRDefault="00905A86">
      <w:pPr>
        <w:pStyle w:val="HTMLPreformatted"/>
        <w:divId w:val="950892533"/>
        <w:rPr>
          <w:ins w:id="15962" w:author="shorny" w:date="2014-06-09T18:45:00Z"/>
          <w:rStyle w:val="comment1"/>
          <w:sz w:val="18"/>
          <w:rPrChange w:id="15963" w:author="shorny" w:date="2014-06-09T18:45:00Z">
            <w:rPr>
              <w:ins w:id="15964" w:author="shorny" w:date="2014-06-09T18:45:00Z"/>
              <w:rStyle w:val="comment1"/>
            </w:rPr>
          </w:rPrChange>
        </w:rPr>
      </w:pPr>
      <w:ins w:id="15965" w:author="shorny" w:date="2014-06-09T18:45:00Z">
        <w:r w:rsidRPr="00905A86">
          <w:rPr>
            <w:rStyle w:val="comment1"/>
            <w:sz w:val="18"/>
            <w:rPrChange w:id="15966" w:author="shorny" w:date="2014-06-09T18:45:00Z">
              <w:rPr>
                <w:rStyle w:val="comment1"/>
              </w:rPr>
            </w:rPrChange>
          </w:rPr>
          <w:t>-- FOR 'computer software not elsewhere classified'</w:t>
        </w:r>
      </w:ins>
    </w:p>
    <w:p w14:paraId="445A8664" w14:textId="77777777" w:rsidR="00905A86" w:rsidRPr="00905A86" w:rsidRDefault="00905A86">
      <w:pPr>
        <w:pStyle w:val="HTMLPreformatted"/>
        <w:divId w:val="950892533"/>
        <w:rPr>
          <w:ins w:id="15967" w:author="shorny" w:date="2014-06-09T18:45:00Z"/>
          <w:sz w:val="18"/>
          <w:rPrChange w:id="15968" w:author="shorny" w:date="2014-06-09T18:45:00Z">
            <w:rPr>
              <w:ins w:id="15969" w:author="shorny" w:date="2014-06-09T18:45:00Z"/>
            </w:rPr>
          </w:rPrChange>
        </w:rPr>
      </w:pPr>
      <w:ins w:id="15970" w:author="shorny" w:date="2014-06-09T18:45:00Z">
        <w:r w:rsidRPr="00905A86">
          <w:rPr>
            <w:rStyle w:val="keyword1"/>
            <w:sz w:val="18"/>
            <w:rPrChange w:id="15971" w:author="shorny" w:date="2014-06-09T18:45:00Z">
              <w:rPr>
                <w:rStyle w:val="keyword1"/>
              </w:rPr>
            </w:rPrChange>
          </w:rPr>
          <w:t>INSERT</w:t>
        </w:r>
        <w:r w:rsidRPr="00905A86">
          <w:rPr>
            <w:sz w:val="18"/>
            <w:rPrChange w:id="15972" w:author="shorny" w:date="2014-06-09T18:45:00Z">
              <w:rPr/>
            </w:rPrChange>
          </w:rPr>
          <w:t xml:space="preserve"> </w:t>
        </w:r>
        <w:r w:rsidRPr="00905A86">
          <w:rPr>
            <w:rStyle w:val="keyword1"/>
            <w:sz w:val="18"/>
            <w:rPrChange w:id="15973" w:author="shorny" w:date="2014-06-09T18:45:00Z">
              <w:rPr>
                <w:rStyle w:val="keyword1"/>
              </w:rPr>
            </w:rPrChange>
          </w:rPr>
          <w:t>INTO</w:t>
        </w:r>
        <w:r w:rsidRPr="00905A86">
          <w:rPr>
            <w:sz w:val="18"/>
            <w:rPrChange w:id="15974" w:author="shorny" w:date="2014-06-09T18:45:00Z">
              <w:rPr/>
            </w:rPrChange>
          </w:rPr>
          <w:t xml:space="preserve"> `University Staff Member_Research Area` (StaffID, FORCode)</w:t>
        </w:r>
      </w:ins>
    </w:p>
    <w:p w14:paraId="5FE28C08" w14:textId="77777777" w:rsidR="00905A86" w:rsidRPr="00905A86" w:rsidRDefault="00905A86">
      <w:pPr>
        <w:pStyle w:val="HTMLPreformatted"/>
        <w:divId w:val="950892533"/>
        <w:rPr>
          <w:ins w:id="15975" w:author="shorny" w:date="2014-06-09T18:45:00Z"/>
          <w:sz w:val="18"/>
          <w:rPrChange w:id="15976" w:author="shorny" w:date="2014-06-09T18:45:00Z">
            <w:rPr>
              <w:ins w:id="15977" w:author="shorny" w:date="2014-06-09T18:45:00Z"/>
            </w:rPr>
          </w:rPrChange>
        </w:rPr>
      </w:pPr>
      <w:ins w:id="15978" w:author="shorny" w:date="2014-06-09T18:45:00Z">
        <w:r w:rsidRPr="00905A86">
          <w:rPr>
            <w:rStyle w:val="keyword1"/>
            <w:sz w:val="18"/>
            <w:rPrChange w:id="15979" w:author="shorny" w:date="2014-06-09T18:45:00Z">
              <w:rPr>
                <w:rStyle w:val="keyword1"/>
              </w:rPr>
            </w:rPrChange>
          </w:rPr>
          <w:t>VALUES</w:t>
        </w:r>
        <w:r w:rsidRPr="00905A86">
          <w:rPr>
            <w:sz w:val="18"/>
            <w:rPrChange w:id="15980" w:author="shorny" w:date="2014-06-09T18:45:00Z">
              <w:rPr/>
            </w:rPrChange>
          </w:rPr>
          <w:t xml:space="preserve"> (1000, 080399);</w:t>
        </w:r>
      </w:ins>
    </w:p>
    <w:p w14:paraId="112309B8" w14:textId="77777777" w:rsidR="00905A86" w:rsidRPr="00905A86" w:rsidRDefault="00905A86">
      <w:pPr>
        <w:pStyle w:val="HTMLPreformatted"/>
        <w:divId w:val="950892533"/>
        <w:rPr>
          <w:ins w:id="15981" w:author="shorny" w:date="2014-06-09T18:45:00Z"/>
          <w:sz w:val="18"/>
          <w:rPrChange w:id="15982" w:author="shorny" w:date="2014-06-09T18:45:00Z">
            <w:rPr>
              <w:ins w:id="15983" w:author="shorny" w:date="2014-06-09T18:45:00Z"/>
            </w:rPr>
          </w:rPrChange>
        </w:rPr>
      </w:pPr>
    </w:p>
    <w:p w14:paraId="08388029" w14:textId="77777777" w:rsidR="00905A86" w:rsidRPr="00905A86" w:rsidRDefault="00905A86">
      <w:pPr>
        <w:pStyle w:val="HTMLPreformatted"/>
        <w:divId w:val="950892533"/>
        <w:rPr>
          <w:ins w:id="15984" w:author="shorny" w:date="2014-06-09T18:45:00Z"/>
          <w:rStyle w:val="comment1"/>
          <w:sz w:val="18"/>
          <w:rPrChange w:id="15985" w:author="shorny" w:date="2014-06-09T18:45:00Z">
            <w:rPr>
              <w:ins w:id="15986" w:author="shorny" w:date="2014-06-09T18:45:00Z"/>
              <w:rStyle w:val="comment1"/>
            </w:rPr>
          </w:rPrChange>
        </w:rPr>
      </w:pPr>
      <w:ins w:id="15987" w:author="shorny" w:date="2014-06-09T18:45:00Z">
        <w:r w:rsidRPr="00905A86">
          <w:rPr>
            <w:rStyle w:val="comment1"/>
            <w:sz w:val="18"/>
            <w:rPrChange w:id="15988" w:author="shorny" w:date="2014-06-09T18:45:00Z">
              <w:rPr>
                <w:rStyle w:val="comment1"/>
              </w:rPr>
            </w:rPrChange>
          </w:rPr>
          <w:t>-- FOR 'data format not elsewhere classified'</w:t>
        </w:r>
      </w:ins>
    </w:p>
    <w:p w14:paraId="7A994DBA" w14:textId="77777777" w:rsidR="00905A86" w:rsidRPr="00905A86" w:rsidRDefault="00905A86">
      <w:pPr>
        <w:pStyle w:val="HTMLPreformatted"/>
        <w:divId w:val="950892533"/>
        <w:rPr>
          <w:ins w:id="15989" w:author="shorny" w:date="2014-06-09T18:45:00Z"/>
          <w:sz w:val="18"/>
          <w:rPrChange w:id="15990" w:author="shorny" w:date="2014-06-09T18:45:00Z">
            <w:rPr>
              <w:ins w:id="15991" w:author="shorny" w:date="2014-06-09T18:45:00Z"/>
            </w:rPr>
          </w:rPrChange>
        </w:rPr>
      </w:pPr>
      <w:ins w:id="15992" w:author="shorny" w:date="2014-06-09T18:45:00Z">
        <w:r w:rsidRPr="00905A86">
          <w:rPr>
            <w:rStyle w:val="keyword1"/>
            <w:sz w:val="18"/>
            <w:rPrChange w:id="15993" w:author="shorny" w:date="2014-06-09T18:45:00Z">
              <w:rPr>
                <w:rStyle w:val="keyword1"/>
              </w:rPr>
            </w:rPrChange>
          </w:rPr>
          <w:t>INSERT</w:t>
        </w:r>
        <w:r w:rsidRPr="00905A86">
          <w:rPr>
            <w:sz w:val="18"/>
            <w:rPrChange w:id="15994" w:author="shorny" w:date="2014-06-09T18:45:00Z">
              <w:rPr/>
            </w:rPrChange>
          </w:rPr>
          <w:t xml:space="preserve"> </w:t>
        </w:r>
        <w:r w:rsidRPr="00905A86">
          <w:rPr>
            <w:rStyle w:val="keyword1"/>
            <w:sz w:val="18"/>
            <w:rPrChange w:id="15995" w:author="shorny" w:date="2014-06-09T18:45:00Z">
              <w:rPr>
                <w:rStyle w:val="keyword1"/>
              </w:rPr>
            </w:rPrChange>
          </w:rPr>
          <w:t>INTO</w:t>
        </w:r>
        <w:r w:rsidRPr="00905A86">
          <w:rPr>
            <w:sz w:val="18"/>
            <w:rPrChange w:id="15996" w:author="shorny" w:date="2014-06-09T18:45:00Z">
              <w:rPr/>
            </w:rPrChange>
          </w:rPr>
          <w:t xml:space="preserve"> `University Staff Member_Research Area` (StaffID, FORCode)</w:t>
        </w:r>
      </w:ins>
    </w:p>
    <w:p w14:paraId="6647D88C" w14:textId="77777777" w:rsidR="00905A86" w:rsidRPr="00905A86" w:rsidRDefault="00905A86">
      <w:pPr>
        <w:pStyle w:val="HTMLPreformatted"/>
        <w:divId w:val="950892533"/>
        <w:rPr>
          <w:ins w:id="15997" w:author="shorny" w:date="2014-06-09T18:45:00Z"/>
          <w:sz w:val="18"/>
          <w:rPrChange w:id="15998" w:author="shorny" w:date="2014-06-09T18:45:00Z">
            <w:rPr>
              <w:ins w:id="15999" w:author="shorny" w:date="2014-06-09T18:45:00Z"/>
            </w:rPr>
          </w:rPrChange>
        </w:rPr>
      </w:pPr>
      <w:ins w:id="16000" w:author="shorny" w:date="2014-06-09T18:45:00Z">
        <w:r w:rsidRPr="00905A86">
          <w:rPr>
            <w:rStyle w:val="keyword1"/>
            <w:sz w:val="18"/>
            <w:rPrChange w:id="16001" w:author="shorny" w:date="2014-06-09T18:45:00Z">
              <w:rPr>
                <w:rStyle w:val="keyword1"/>
              </w:rPr>
            </w:rPrChange>
          </w:rPr>
          <w:t>VALUES</w:t>
        </w:r>
        <w:r w:rsidRPr="00905A86">
          <w:rPr>
            <w:sz w:val="18"/>
            <w:rPrChange w:id="16002" w:author="shorny" w:date="2014-06-09T18:45:00Z">
              <w:rPr/>
            </w:rPrChange>
          </w:rPr>
          <w:t xml:space="preserve"> (1000, 080499);</w:t>
        </w:r>
      </w:ins>
    </w:p>
    <w:p w14:paraId="6D4B55FD" w14:textId="77777777" w:rsidR="00905A86" w:rsidRPr="00905A86" w:rsidRDefault="00905A86">
      <w:pPr>
        <w:pStyle w:val="HTMLPreformatted"/>
        <w:divId w:val="950892533"/>
        <w:rPr>
          <w:ins w:id="16003" w:author="shorny" w:date="2014-06-09T18:45:00Z"/>
          <w:sz w:val="18"/>
          <w:rPrChange w:id="16004" w:author="shorny" w:date="2014-06-09T18:45:00Z">
            <w:rPr>
              <w:ins w:id="16005" w:author="shorny" w:date="2014-06-09T18:45:00Z"/>
            </w:rPr>
          </w:rPrChange>
        </w:rPr>
      </w:pPr>
    </w:p>
    <w:p w14:paraId="7E2EB0A9" w14:textId="77777777" w:rsidR="00905A86" w:rsidRPr="00905A86" w:rsidRDefault="00905A86">
      <w:pPr>
        <w:pStyle w:val="HTMLPreformatted"/>
        <w:divId w:val="950892533"/>
        <w:rPr>
          <w:ins w:id="16006" w:author="shorny" w:date="2014-06-09T18:45:00Z"/>
          <w:rStyle w:val="comment1"/>
          <w:sz w:val="18"/>
          <w:rPrChange w:id="16007" w:author="shorny" w:date="2014-06-09T18:45:00Z">
            <w:rPr>
              <w:ins w:id="16008" w:author="shorny" w:date="2014-06-09T18:45:00Z"/>
              <w:rStyle w:val="comment1"/>
            </w:rPr>
          </w:rPrChange>
        </w:rPr>
      </w:pPr>
      <w:ins w:id="16009" w:author="shorny" w:date="2014-06-09T18:45:00Z">
        <w:r w:rsidRPr="00905A86">
          <w:rPr>
            <w:rStyle w:val="comment1"/>
            <w:sz w:val="18"/>
            <w:rPrChange w:id="16010" w:author="shorny" w:date="2014-06-09T18:45:00Z">
              <w:rPr>
                <w:rStyle w:val="comment1"/>
              </w:rPr>
            </w:rPrChange>
          </w:rPr>
          <w:t>-- FOR 'information systems not elsewhere classified'</w:t>
        </w:r>
      </w:ins>
    </w:p>
    <w:p w14:paraId="603C36DB" w14:textId="77777777" w:rsidR="00905A86" w:rsidRPr="00905A86" w:rsidRDefault="00905A86">
      <w:pPr>
        <w:pStyle w:val="HTMLPreformatted"/>
        <w:divId w:val="950892533"/>
        <w:rPr>
          <w:ins w:id="16011" w:author="shorny" w:date="2014-06-09T18:45:00Z"/>
          <w:sz w:val="18"/>
          <w:rPrChange w:id="16012" w:author="shorny" w:date="2014-06-09T18:45:00Z">
            <w:rPr>
              <w:ins w:id="16013" w:author="shorny" w:date="2014-06-09T18:45:00Z"/>
            </w:rPr>
          </w:rPrChange>
        </w:rPr>
      </w:pPr>
      <w:ins w:id="16014" w:author="shorny" w:date="2014-06-09T18:45:00Z">
        <w:r w:rsidRPr="00905A86">
          <w:rPr>
            <w:rStyle w:val="keyword1"/>
            <w:sz w:val="18"/>
            <w:rPrChange w:id="16015" w:author="shorny" w:date="2014-06-09T18:45:00Z">
              <w:rPr>
                <w:rStyle w:val="keyword1"/>
              </w:rPr>
            </w:rPrChange>
          </w:rPr>
          <w:t>INSERT</w:t>
        </w:r>
        <w:r w:rsidRPr="00905A86">
          <w:rPr>
            <w:sz w:val="18"/>
            <w:rPrChange w:id="16016" w:author="shorny" w:date="2014-06-09T18:45:00Z">
              <w:rPr/>
            </w:rPrChange>
          </w:rPr>
          <w:t xml:space="preserve"> </w:t>
        </w:r>
        <w:r w:rsidRPr="00905A86">
          <w:rPr>
            <w:rStyle w:val="keyword1"/>
            <w:sz w:val="18"/>
            <w:rPrChange w:id="16017" w:author="shorny" w:date="2014-06-09T18:45:00Z">
              <w:rPr>
                <w:rStyle w:val="keyword1"/>
              </w:rPr>
            </w:rPrChange>
          </w:rPr>
          <w:t>INTO</w:t>
        </w:r>
        <w:r w:rsidRPr="00905A86">
          <w:rPr>
            <w:sz w:val="18"/>
            <w:rPrChange w:id="16018" w:author="shorny" w:date="2014-06-09T18:45:00Z">
              <w:rPr/>
            </w:rPrChange>
          </w:rPr>
          <w:t xml:space="preserve"> `University Staff Member_Research Area` (StaffID, FORCode)</w:t>
        </w:r>
      </w:ins>
    </w:p>
    <w:p w14:paraId="01116C52" w14:textId="77777777" w:rsidR="00905A86" w:rsidRPr="00905A86" w:rsidRDefault="00905A86">
      <w:pPr>
        <w:pStyle w:val="HTMLPreformatted"/>
        <w:divId w:val="950892533"/>
        <w:rPr>
          <w:ins w:id="16019" w:author="shorny" w:date="2014-06-09T18:45:00Z"/>
          <w:sz w:val="18"/>
          <w:rPrChange w:id="16020" w:author="shorny" w:date="2014-06-09T18:45:00Z">
            <w:rPr>
              <w:ins w:id="16021" w:author="shorny" w:date="2014-06-09T18:45:00Z"/>
            </w:rPr>
          </w:rPrChange>
        </w:rPr>
      </w:pPr>
      <w:ins w:id="16022" w:author="shorny" w:date="2014-06-09T18:45:00Z">
        <w:r w:rsidRPr="00905A86">
          <w:rPr>
            <w:rStyle w:val="keyword1"/>
            <w:sz w:val="18"/>
            <w:rPrChange w:id="16023" w:author="shorny" w:date="2014-06-09T18:45:00Z">
              <w:rPr>
                <w:rStyle w:val="keyword1"/>
              </w:rPr>
            </w:rPrChange>
          </w:rPr>
          <w:t>VALUES</w:t>
        </w:r>
        <w:r w:rsidRPr="00905A86">
          <w:rPr>
            <w:sz w:val="18"/>
            <w:rPrChange w:id="16024" w:author="shorny" w:date="2014-06-09T18:45:00Z">
              <w:rPr/>
            </w:rPrChange>
          </w:rPr>
          <w:t xml:space="preserve"> (1000, 080699);</w:t>
        </w:r>
      </w:ins>
    </w:p>
    <w:p w14:paraId="14752377" w14:textId="77777777" w:rsidR="00905A86" w:rsidRPr="00905A86" w:rsidRDefault="00905A86">
      <w:pPr>
        <w:pStyle w:val="HTMLPreformatted"/>
        <w:divId w:val="950892533"/>
        <w:rPr>
          <w:ins w:id="16025" w:author="shorny" w:date="2014-06-09T18:45:00Z"/>
          <w:sz w:val="18"/>
          <w:rPrChange w:id="16026" w:author="shorny" w:date="2014-06-09T18:45:00Z">
            <w:rPr>
              <w:ins w:id="16027" w:author="shorny" w:date="2014-06-09T18:45:00Z"/>
            </w:rPr>
          </w:rPrChange>
        </w:rPr>
      </w:pPr>
    </w:p>
    <w:p w14:paraId="6CDE3D02" w14:textId="77777777" w:rsidR="00905A86" w:rsidRPr="00905A86" w:rsidRDefault="00905A86">
      <w:pPr>
        <w:pStyle w:val="HTMLPreformatted"/>
        <w:divId w:val="950892533"/>
        <w:rPr>
          <w:ins w:id="16028" w:author="shorny" w:date="2014-06-09T18:45:00Z"/>
          <w:rStyle w:val="comment1"/>
          <w:sz w:val="18"/>
          <w:rPrChange w:id="16029" w:author="shorny" w:date="2014-06-09T18:45:00Z">
            <w:rPr>
              <w:ins w:id="16030" w:author="shorny" w:date="2014-06-09T18:45:00Z"/>
              <w:rStyle w:val="comment1"/>
            </w:rPr>
          </w:rPrChange>
        </w:rPr>
      </w:pPr>
      <w:ins w:id="16031" w:author="shorny" w:date="2014-06-09T18:45:00Z">
        <w:r w:rsidRPr="00905A86">
          <w:rPr>
            <w:rStyle w:val="comment1"/>
            <w:sz w:val="18"/>
            <w:rPrChange w:id="16032" w:author="shorny" w:date="2014-06-09T18:45:00Z">
              <w:rPr>
                <w:rStyle w:val="comment1"/>
              </w:rPr>
            </w:rPrChange>
          </w:rPr>
          <w:t>-- FOR 'information and computing sciences not elsewhere classified'</w:t>
        </w:r>
      </w:ins>
    </w:p>
    <w:p w14:paraId="24D76496" w14:textId="77777777" w:rsidR="00905A86" w:rsidRPr="00905A86" w:rsidRDefault="00905A86">
      <w:pPr>
        <w:pStyle w:val="HTMLPreformatted"/>
        <w:divId w:val="950892533"/>
        <w:rPr>
          <w:ins w:id="16033" w:author="shorny" w:date="2014-06-09T18:45:00Z"/>
          <w:sz w:val="18"/>
          <w:rPrChange w:id="16034" w:author="shorny" w:date="2014-06-09T18:45:00Z">
            <w:rPr>
              <w:ins w:id="16035" w:author="shorny" w:date="2014-06-09T18:45:00Z"/>
            </w:rPr>
          </w:rPrChange>
        </w:rPr>
      </w:pPr>
      <w:ins w:id="16036" w:author="shorny" w:date="2014-06-09T18:45:00Z">
        <w:r w:rsidRPr="00905A86">
          <w:rPr>
            <w:rStyle w:val="keyword1"/>
            <w:sz w:val="18"/>
            <w:rPrChange w:id="16037" w:author="shorny" w:date="2014-06-09T18:45:00Z">
              <w:rPr>
                <w:rStyle w:val="keyword1"/>
              </w:rPr>
            </w:rPrChange>
          </w:rPr>
          <w:t>INSERT</w:t>
        </w:r>
        <w:r w:rsidRPr="00905A86">
          <w:rPr>
            <w:sz w:val="18"/>
            <w:rPrChange w:id="16038" w:author="shorny" w:date="2014-06-09T18:45:00Z">
              <w:rPr/>
            </w:rPrChange>
          </w:rPr>
          <w:t xml:space="preserve"> </w:t>
        </w:r>
        <w:r w:rsidRPr="00905A86">
          <w:rPr>
            <w:rStyle w:val="keyword1"/>
            <w:sz w:val="18"/>
            <w:rPrChange w:id="16039" w:author="shorny" w:date="2014-06-09T18:45:00Z">
              <w:rPr>
                <w:rStyle w:val="keyword1"/>
              </w:rPr>
            </w:rPrChange>
          </w:rPr>
          <w:t>INTO</w:t>
        </w:r>
        <w:r w:rsidRPr="00905A86">
          <w:rPr>
            <w:sz w:val="18"/>
            <w:rPrChange w:id="16040" w:author="shorny" w:date="2014-06-09T18:45:00Z">
              <w:rPr/>
            </w:rPrChange>
          </w:rPr>
          <w:t xml:space="preserve"> `University Staff Member_Research Area` (StaffID, FORCode)</w:t>
        </w:r>
      </w:ins>
    </w:p>
    <w:p w14:paraId="763A8B1B" w14:textId="77777777" w:rsidR="00905A86" w:rsidRPr="00905A86" w:rsidRDefault="00905A86">
      <w:pPr>
        <w:pStyle w:val="HTMLPreformatted"/>
        <w:divId w:val="950892533"/>
        <w:rPr>
          <w:ins w:id="16041" w:author="shorny" w:date="2014-06-09T18:45:00Z"/>
          <w:sz w:val="18"/>
          <w:rPrChange w:id="16042" w:author="shorny" w:date="2014-06-09T18:45:00Z">
            <w:rPr>
              <w:ins w:id="16043" w:author="shorny" w:date="2014-06-09T18:45:00Z"/>
            </w:rPr>
          </w:rPrChange>
        </w:rPr>
      </w:pPr>
      <w:ins w:id="16044" w:author="shorny" w:date="2014-06-09T18:45:00Z">
        <w:r w:rsidRPr="00905A86">
          <w:rPr>
            <w:rStyle w:val="keyword1"/>
            <w:sz w:val="18"/>
            <w:rPrChange w:id="16045" w:author="shorny" w:date="2014-06-09T18:45:00Z">
              <w:rPr>
                <w:rStyle w:val="keyword1"/>
              </w:rPr>
            </w:rPrChange>
          </w:rPr>
          <w:t>VALUES</w:t>
        </w:r>
        <w:r w:rsidRPr="00905A86">
          <w:rPr>
            <w:sz w:val="18"/>
            <w:rPrChange w:id="16046" w:author="shorny" w:date="2014-06-09T18:45:00Z">
              <w:rPr/>
            </w:rPrChange>
          </w:rPr>
          <w:t xml:space="preserve"> (1000, 089999);</w:t>
        </w:r>
      </w:ins>
    </w:p>
    <w:p w14:paraId="3EF788FD" w14:textId="77777777" w:rsidR="00905A86" w:rsidRPr="00905A86" w:rsidRDefault="00905A86">
      <w:pPr>
        <w:pStyle w:val="HTMLPreformatted"/>
        <w:divId w:val="950892533"/>
        <w:rPr>
          <w:ins w:id="16047" w:author="shorny" w:date="2014-06-09T18:45:00Z"/>
          <w:sz w:val="18"/>
          <w:rPrChange w:id="16048" w:author="shorny" w:date="2014-06-09T18:45:00Z">
            <w:rPr>
              <w:ins w:id="16049" w:author="shorny" w:date="2014-06-09T18:45:00Z"/>
            </w:rPr>
          </w:rPrChange>
        </w:rPr>
      </w:pPr>
    </w:p>
    <w:p w14:paraId="394F2741" w14:textId="77777777" w:rsidR="00905A86" w:rsidRPr="00905A86" w:rsidRDefault="00905A86">
      <w:pPr>
        <w:pStyle w:val="HTMLPreformatted"/>
        <w:divId w:val="950892533"/>
        <w:rPr>
          <w:ins w:id="16050" w:author="shorny" w:date="2014-06-09T18:45:00Z"/>
          <w:rStyle w:val="comment1"/>
          <w:sz w:val="18"/>
          <w:rPrChange w:id="16051" w:author="shorny" w:date="2014-06-09T18:45:00Z">
            <w:rPr>
              <w:ins w:id="16052" w:author="shorny" w:date="2014-06-09T18:45:00Z"/>
              <w:rStyle w:val="comment1"/>
            </w:rPr>
          </w:rPrChange>
        </w:rPr>
      </w:pPr>
      <w:ins w:id="16053" w:author="shorny" w:date="2014-06-09T18:45:00Z">
        <w:r w:rsidRPr="00905A86">
          <w:rPr>
            <w:rStyle w:val="comment1"/>
            <w:sz w:val="18"/>
            <w:rPrChange w:id="16054" w:author="shorny" w:date="2014-06-09T18:45:00Z">
              <w:rPr>
                <w:rStyle w:val="comment1"/>
              </w:rPr>
            </w:rPrChange>
          </w:rPr>
          <w:t>-- Denise oversees data format</w:t>
        </w:r>
      </w:ins>
    </w:p>
    <w:p w14:paraId="2CA1BE2F" w14:textId="77777777" w:rsidR="00905A86" w:rsidRPr="00905A86" w:rsidRDefault="00905A86">
      <w:pPr>
        <w:pStyle w:val="HTMLPreformatted"/>
        <w:divId w:val="950892533"/>
        <w:rPr>
          <w:ins w:id="16055" w:author="shorny" w:date="2014-06-09T18:45:00Z"/>
          <w:sz w:val="18"/>
          <w:rPrChange w:id="16056" w:author="shorny" w:date="2014-06-09T18:45:00Z">
            <w:rPr>
              <w:ins w:id="16057" w:author="shorny" w:date="2014-06-09T18:45:00Z"/>
            </w:rPr>
          </w:rPrChange>
        </w:rPr>
      </w:pPr>
      <w:ins w:id="16058" w:author="shorny" w:date="2014-06-09T18:45:00Z">
        <w:r w:rsidRPr="00905A86">
          <w:rPr>
            <w:rStyle w:val="keyword1"/>
            <w:sz w:val="18"/>
            <w:rPrChange w:id="16059" w:author="shorny" w:date="2014-06-09T18:45:00Z">
              <w:rPr>
                <w:rStyle w:val="keyword1"/>
              </w:rPr>
            </w:rPrChange>
          </w:rPr>
          <w:t>INSERT</w:t>
        </w:r>
        <w:r w:rsidRPr="00905A86">
          <w:rPr>
            <w:sz w:val="18"/>
            <w:rPrChange w:id="16060" w:author="shorny" w:date="2014-06-09T18:45:00Z">
              <w:rPr/>
            </w:rPrChange>
          </w:rPr>
          <w:t xml:space="preserve"> </w:t>
        </w:r>
        <w:r w:rsidRPr="00905A86">
          <w:rPr>
            <w:rStyle w:val="keyword1"/>
            <w:sz w:val="18"/>
            <w:rPrChange w:id="16061" w:author="shorny" w:date="2014-06-09T18:45:00Z">
              <w:rPr>
                <w:rStyle w:val="keyword1"/>
              </w:rPr>
            </w:rPrChange>
          </w:rPr>
          <w:t>INTO</w:t>
        </w:r>
        <w:r w:rsidRPr="00905A86">
          <w:rPr>
            <w:sz w:val="18"/>
            <w:rPrChange w:id="16062" w:author="shorny" w:date="2014-06-09T18:45:00Z">
              <w:rPr/>
            </w:rPrChange>
          </w:rPr>
          <w:t xml:space="preserve"> `University Staff Member_Research Area2` (StaffID, FORCode)</w:t>
        </w:r>
      </w:ins>
    </w:p>
    <w:p w14:paraId="5409D52F" w14:textId="77777777" w:rsidR="00905A86" w:rsidRPr="00905A86" w:rsidRDefault="00905A86">
      <w:pPr>
        <w:pStyle w:val="HTMLPreformatted"/>
        <w:divId w:val="950892533"/>
        <w:rPr>
          <w:ins w:id="16063" w:author="shorny" w:date="2014-06-09T18:45:00Z"/>
          <w:sz w:val="18"/>
          <w:rPrChange w:id="16064" w:author="shorny" w:date="2014-06-09T18:45:00Z">
            <w:rPr>
              <w:ins w:id="16065" w:author="shorny" w:date="2014-06-09T18:45:00Z"/>
            </w:rPr>
          </w:rPrChange>
        </w:rPr>
      </w:pPr>
      <w:ins w:id="16066" w:author="shorny" w:date="2014-06-09T18:45:00Z">
        <w:r w:rsidRPr="00905A86">
          <w:rPr>
            <w:rStyle w:val="keyword1"/>
            <w:sz w:val="18"/>
            <w:rPrChange w:id="16067" w:author="shorny" w:date="2014-06-09T18:45:00Z">
              <w:rPr>
                <w:rStyle w:val="keyword1"/>
              </w:rPr>
            </w:rPrChange>
          </w:rPr>
          <w:t>VALUES</w:t>
        </w:r>
        <w:r w:rsidRPr="00905A86">
          <w:rPr>
            <w:sz w:val="18"/>
            <w:rPrChange w:id="16068" w:author="shorny" w:date="2014-06-09T18:45:00Z">
              <w:rPr/>
            </w:rPrChange>
          </w:rPr>
          <w:t xml:space="preserve"> (1000, 080499);</w:t>
        </w:r>
      </w:ins>
    </w:p>
    <w:p w14:paraId="18444A30" w14:textId="77777777" w:rsidR="00905A86" w:rsidRPr="00905A86" w:rsidRDefault="00905A86">
      <w:pPr>
        <w:pStyle w:val="HTMLPreformatted"/>
        <w:divId w:val="950892533"/>
        <w:rPr>
          <w:ins w:id="16069" w:author="shorny" w:date="2014-06-09T18:45:00Z"/>
          <w:sz w:val="18"/>
          <w:rPrChange w:id="16070" w:author="shorny" w:date="2014-06-09T18:45:00Z">
            <w:rPr>
              <w:ins w:id="16071" w:author="shorny" w:date="2014-06-09T18:45:00Z"/>
            </w:rPr>
          </w:rPrChange>
        </w:rPr>
      </w:pPr>
    </w:p>
    <w:p w14:paraId="0EDECC50" w14:textId="77777777" w:rsidR="00905A86" w:rsidRPr="00905A86" w:rsidRDefault="00905A86">
      <w:pPr>
        <w:pStyle w:val="HTMLPreformatted"/>
        <w:divId w:val="950892533"/>
        <w:rPr>
          <w:ins w:id="16072" w:author="shorny" w:date="2014-06-09T18:45:00Z"/>
          <w:rStyle w:val="comment1"/>
          <w:sz w:val="18"/>
          <w:rPrChange w:id="16073" w:author="shorny" w:date="2014-06-09T18:45:00Z">
            <w:rPr>
              <w:ins w:id="16074" w:author="shorny" w:date="2014-06-09T18:45:00Z"/>
              <w:rStyle w:val="comment1"/>
            </w:rPr>
          </w:rPrChange>
        </w:rPr>
      </w:pPr>
      <w:ins w:id="16075" w:author="shorny" w:date="2014-06-09T18:45:00Z">
        <w:r w:rsidRPr="00905A86">
          <w:rPr>
            <w:rStyle w:val="comment1"/>
            <w:sz w:val="18"/>
            <w:rPrChange w:id="16076" w:author="shorny" w:date="2014-06-09T18:45:00Z">
              <w:rPr>
                <w:rStyle w:val="comment1"/>
              </w:rPr>
            </w:rPrChange>
          </w:rPr>
          <w:t>-- Denise oversees info systems</w:t>
        </w:r>
      </w:ins>
    </w:p>
    <w:p w14:paraId="1450C75F" w14:textId="77777777" w:rsidR="00905A86" w:rsidRPr="00905A86" w:rsidRDefault="00905A86">
      <w:pPr>
        <w:pStyle w:val="HTMLPreformatted"/>
        <w:divId w:val="950892533"/>
        <w:rPr>
          <w:ins w:id="16077" w:author="shorny" w:date="2014-06-09T18:45:00Z"/>
          <w:sz w:val="18"/>
          <w:rPrChange w:id="16078" w:author="shorny" w:date="2014-06-09T18:45:00Z">
            <w:rPr>
              <w:ins w:id="16079" w:author="shorny" w:date="2014-06-09T18:45:00Z"/>
            </w:rPr>
          </w:rPrChange>
        </w:rPr>
      </w:pPr>
      <w:ins w:id="16080" w:author="shorny" w:date="2014-06-09T18:45:00Z">
        <w:r w:rsidRPr="00905A86">
          <w:rPr>
            <w:rStyle w:val="keyword1"/>
            <w:sz w:val="18"/>
            <w:rPrChange w:id="16081" w:author="shorny" w:date="2014-06-09T18:45:00Z">
              <w:rPr>
                <w:rStyle w:val="keyword1"/>
              </w:rPr>
            </w:rPrChange>
          </w:rPr>
          <w:t>INSERT</w:t>
        </w:r>
        <w:r w:rsidRPr="00905A86">
          <w:rPr>
            <w:sz w:val="18"/>
            <w:rPrChange w:id="16082" w:author="shorny" w:date="2014-06-09T18:45:00Z">
              <w:rPr/>
            </w:rPrChange>
          </w:rPr>
          <w:t xml:space="preserve"> </w:t>
        </w:r>
        <w:r w:rsidRPr="00905A86">
          <w:rPr>
            <w:rStyle w:val="keyword1"/>
            <w:sz w:val="18"/>
            <w:rPrChange w:id="16083" w:author="shorny" w:date="2014-06-09T18:45:00Z">
              <w:rPr>
                <w:rStyle w:val="keyword1"/>
              </w:rPr>
            </w:rPrChange>
          </w:rPr>
          <w:t>INTO</w:t>
        </w:r>
        <w:r w:rsidRPr="00905A86">
          <w:rPr>
            <w:sz w:val="18"/>
            <w:rPrChange w:id="16084" w:author="shorny" w:date="2014-06-09T18:45:00Z">
              <w:rPr/>
            </w:rPrChange>
          </w:rPr>
          <w:t xml:space="preserve"> `University Staff Member_Research Area2` (StaffID, FORCode)</w:t>
        </w:r>
      </w:ins>
    </w:p>
    <w:p w14:paraId="79FD44BA" w14:textId="77777777" w:rsidR="00905A86" w:rsidRPr="00905A86" w:rsidRDefault="00905A86">
      <w:pPr>
        <w:pStyle w:val="HTMLPreformatted"/>
        <w:divId w:val="950892533"/>
        <w:rPr>
          <w:ins w:id="16085" w:author="shorny" w:date="2014-06-09T18:45:00Z"/>
          <w:sz w:val="18"/>
          <w:rPrChange w:id="16086" w:author="shorny" w:date="2014-06-09T18:45:00Z">
            <w:rPr>
              <w:ins w:id="16087" w:author="shorny" w:date="2014-06-09T18:45:00Z"/>
            </w:rPr>
          </w:rPrChange>
        </w:rPr>
      </w:pPr>
      <w:ins w:id="16088" w:author="shorny" w:date="2014-06-09T18:45:00Z">
        <w:r w:rsidRPr="00905A86">
          <w:rPr>
            <w:rStyle w:val="keyword1"/>
            <w:sz w:val="18"/>
            <w:rPrChange w:id="16089" w:author="shorny" w:date="2014-06-09T18:45:00Z">
              <w:rPr>
                <w:rStyle w:val="keyword1"/>
              </w:rPr>
            </w:rPrChange>
          </w:rPr>
          <w:t>VALUES</w:t>
        </w:r>
        <w:r w:rsidRPr="00905A86">
          <w:rPr>
            <w:sz w:val="18"/>
            <w:rPrChange w:id="16090" w:author="shorny" w:date="2014-06-09T18:45:00Z">
              <w:rPr/>
            </w:rPrChange>
          </w:rPr>
          <w:t xml:space="preserve"> (1000, 89999);</w:t>
        </w:r>
      </w:ins>
    </w:p>
    <w:p w14:paraId="04427CC6" w14:textId="77777777" w:rsidR="00905A86" w:rsidRPr="00905A86" w:rsidRDefault="00905A86">
      <w:pPr>
        <w:pStyle w:val="HTMLPreformatted"/>
        <w:divId w:val="950892533"/>
        <w:rPr>
          <w:ins w:id="16091" w:author="shorny" w:date="2014-06-09T18:45:00Z"/>
          <w:sz w:val="18"/>
          <w:rPrChange w:id="16092" w:author="shorny" w:date="2014-06-09T18:45:00Z">
            <w:rPr>
              <w:ins w:id="16093" w:author="shorny" w:date="2014-06-09T18:45:00Z"/>
            </w:rPr>
          </w:rPrChange>
        </w:rPr>
      </w:pPr>
    </w:p>
    <w:p w14:paraId="05B96C4F" w14:textId="77777777" w:rsidR="00905A86" w:rsidRPr="00905A86" w:rsidRDefault="00905A86">
      <w:pPr>
        <w:pStyle w:val="HTMLPreformatted"/>
        <w:divId w:val="950892533"/>
        <w:rPr>
          <w:ins w:id="16094" w:author="shorny" w:date="2014-06-09T18:45:00Z"/>
          <w:sz w:val="18"/>
          <w:rPrChange w:id="16095" w:author="shorny" w:date="2014-06-09T18:45:00Z">
            <w:rPr>
              <w:ins w:id="16096" w:author="shorny" w:date="2014-06-09T18:45:00Z"/>
            </w:rPr>
          </w:rPrChange>
        </w:rPr>
      </w:pPr>
    </w:p>
    <w:p w14:paraId="357CC4E7" w14:textId="77777777" w:rsidR="00905A86" w:rsidRPr="00905A86" w:rsidRDefault="00905A86">
      <w:pPr>
        <w:pStyle w:val="HTMLPreformatted"/>
        <w:divId w:val="950892533"/>
        <w:rPr>
          <w:ins w:id="16097" w:author="shorny" w:date="2014-06-09T18:45:00Z"/>
          <w:rStyle w:val="comment1"/>
          <w:sz w:val="18"/>
          <w:rPrChange w:id="16098" w:author="shorny" w:date="2014-06-09T18:45:00Z">
            <w:rPr>
              <w:ins w:id="16099" w:author="shorny" w:date="2014-06-09T18:45:00Z"/>
              <w:rStyle w:val="comment1"/>
            </w:rPr>
          </w:rPrChange>
        </w:rPr>
      </w:pPr>
      <w:ins w:id="16100" w:author="shorny" w:date="2014-06-09T18:45:00Z">
        <w:r w:rsidRPr="00905A86">
          <w:rPr>
            <w:rStyle w:val="comment1"/>
            <w:sz w:val="18"/>
            <w:rPrChange w:id="16101" w:author="shorny" w:date="2014-06-09T18:45:00Z">
              <w:rPr>
                <w:rStyle w:val="comment1"/>
              </w:rPr>
            </w:rPrChange>
          </w:rPr>
          <w:t>-- -----------------------------------------------------------------------------</w:t>
        </w:r>
      </w:ins>
    </w:p>
    <w:p w14:paraId="0E9AA039" w14:textId="77777777" w:rsidR="00905A86" w:rsidRPr="00905A86" w:rsidRDefault="00905A86">
      <w:pPr>
        <w:pStyle w:val="HTMLPreformatted"/>
        <w:divId w:val="950892533"/>
        <w:rPr>
          <w:ins w:id="16102" w:author="shorny" w:date="2014-06-09T18:45:00Z"/>
          <w:rStyle w:val="comment1"/>
          <w:sz w:val="18"/>
          <w:rPrChange w:id="16103" w:author="shorny" w:date="2014-06-09T18:45:00Z">
            <w:rPr>
              <w:ins w:id="16104" w:author="shorny" w:date="2014-06-09T18:45:00Z"/>
              <w:rStyle w:val="comment1"/>
            </w:rPr>
          </w:rPrChange>
        </w:rPr>
      </w:pPr>
      <w:ins w:id="16105" w:author="shorny" w:date="2014-06-09T18:45:00Z">
        <w:r w:rsidRPr="00905A86">
          <w:rPr>
            <w:rStyle w:val="comment1"/>
            <w:sz w:val="18"/>
            <w:rPrChange w:id="16106" w:author="shorny" w:date="2014-06-09T18:45:00Z">
              <w:rPr>
                <w:rStyle w:val="comment1"/>
              </w:rPr>
            </w:rPrChange>
          </w:rPr>
          <w:t>-- Paul Calder</w:t>
        </w:r>
      </w:ins>
    </w:p>
    <w:p w14:paraId="5D015710" w14:textId="77777777" w:rsidR="00905A86" w:rsidRPr="00905A86" w:rsidRDefault="00905A86">
      <w:pPr>
        <w:pStyle w:val="HTMLPreformatted"/>
        <w:divId w:val="950892533"/>
        <w:rPr>
          <w:ins w:id="16107" w:author="shorny" w:date="2014-06-09T18:45:00Z"/>
          <w:sz w:val="18"/>
          <w:rPrChange w:id="16108" w:author="shorny" w:date="2014-06-09T18:45:00Z">
            <w:rPr>
              <w:ins w:id="16109" w:author="shorny" w:date="2014-06-09T18:45:00Z"/>
            </w:rPr>
          </w:rPrChange>
        </w:rPr>
      </w:pPr>
      <w:ins w:id="16110" w:author="shorny" w:date="2014-06-09T18:45:00Z">
        <w:r w:rsidRPr="00905A86">
          <w:rPr>
            <w:rStyle w:val="keyword1"/>
            <w:sz w:val="18"/>
            <w:rPrChange w:id="16111" w:author="shorny" w:date="2014-06-09T18:45:00Z">
              <w:rPr>
                <w:rStyle w:val="keyword1"/>
              </w:rPr>
            </w:rPrChange>
          </w:rPr>
          <w:t>INSERT</w:t>
        </w:r>
        <w:r w:rsidRPr="00905A86">
          <w:rPr>
            <w:sz w:val="18"/>
            <w:rPrChange w:id="16112" w:author="shorny" w:date="2014-06-09T18:45:00Z">
              <w:rPr/>
            </w:rPrChange>
          </w:rPr>
          <w:t xml:space="preserve"> </w:t>
        </w:r>
        <w:r w:rsidRPr="00905A86">
          <w:rPr>
            <w:rStyle w:val="keyword1"/>
            <w:sz w:val="18"/>
            <w:rPrChange w:id="16113" w:author="shorny" w:date="2014-06-09T18:45:00Z">
              <w:rPr>
                <w:rStyle w:val="keyword1"/>
              </w:rPr>
            </w:rPrChange>
          </w:rPr>
          <w:t>INTO</w:t>
        </w:r>
        <w:r w:rsidRPr="00905A86">
          <w:rPr>
            <w:sz w:val="18"/>
            <w:rPrChange w:id="16114" w:author="shorny" w:date="2014-06-09T18:45:00Z">
              <w:rPr/>
            </w:rPrChange>
          </w:rPr>
          <w:t xml:space="preserve"> `University Staff Member` (StaffID, LName, FName, canSupervise,</w:t>
        </w:r>
      </w:ins>
    </w:p>
    <w:p w14:paraId="1775EF09" w14:textId="77777777" w:rsidR="00905A86" w:rsidRPr="00905A86" w:rsidRDefault="00905A86">
      <w:pPr>
        <w:pStyle w:val="HTMLPreformatted"/>
        <w:divId w:val="950892533"/>
        <w:rPr>
          <w:ins w:id="16115" w:author="shorny" w:date="2014-06-09T18:45:00Z"/>
          <w:sz w:val="18"/>
          <w:rPrChange w:id="16116" w:author="shorny" w:date="2014-06-09T18:45:00Z">
            <w:rPr>
              <w:ins w:id="16117" w:author="shorny" w:date="2014-06-09T18:45:00Z"/>
            </w:rPr>
          </w:rPrChange>
        </w:rPr>
      </w:pPr>
      <w:proofErr w:type="gramStart"/>
      <w:ins w:id="16118" w:author="shorny" w:date="2014-06-09T18:45:00Z">
        <w:r w:rsidRPr="00905A86">
          <w:rPr>
            <w:sz w:val="18"/>
            <w:rPrChange w:id="16119" w:author="shorny" w:date="2014-06-09T18:45:00Z">
              <w:rPr/>
            </w:rPrChange>
          </w:rPr>
          <w:t>email</w:t>
        </w:r>
        <w:proofErr w:type="gramEnd"/>
        <w:r w:rsidRPr="00905A86">
          <w:rPr>
            <w:sz w:val="18"/>
            <w:rPrChange w:id="16120" w:author="shorny" w:date="2014-06-09T18:45:00Z">
              <w:rPr/>
            </w:rPrChange>
          </w:rPr>
          <w:t>)</w:t>
        </w:r>
      </w:ins>
    </w:p>
    <w:p w14:paraId="225FE72A" w14:textId="77777777" w:rsidR="00905A86" w:rsidRPr="00905A86" w:rsidRDefault="00905A86">
      <w:pPr>
        <w:pStyle w:val="HTMLPreformatted"/>
        <w:divId w:val="950892533"/>
        <w:rPr>
          <w:ins w:id="16121" w:author="shorny" w:date="2014-06-09T18:45:00Z"/>
          <w:sz w:val="18"/>
          <w:rPrChange w:id="16122" w:author="shorny" w:date="2014-06-09T18:45:00Z">
            <w:rPr>
              <w:ins w:id="16123" w:author="shorny" w:date="2014-06-09T18:45:00Z"/>
            </w:rPr>
          </w:rPrChange>
        </w:rPr>
      </w:pPr>
      <w:ins w:id="16124" w:author="shorny" w:date="2014-06-09T18:45:00Z">
        <w:r w:rsidRPr="00905A86">
          <w:rPr>
            <w:rStyle w:val="keyword1"/>
            <w:sz w:val="18"/>
            <w:rPrChange w:id="16125" w:author="shorny" w:date="2014-06-09T18:45:00Z">
              <w:rPr>
                <w:rStyle w:val="keyword1"/>
              </w:rPr>
            </w:rPrChange>
          </w:rPr>
          <w:t>VALUES</w:t>
        </w:r>
        <w:r w:rsidRPr="00905A86">
          <w:rPr>
            <w:sz w:val="18"/>
            <w:rPrChange w:id="16126" w:author="shorny" w:date="2014-06-09T18:45:00Z">
              <w:rPr/>
            </w:rPrChange>
          </w:rPr>
          <w:t xml:space="preserve"> (1001, </w:t>
        </w:r>
        <w:r w:rsidRPr="00905A86">
          <w:rPr>
            <w:rStyle w:val="string1"/>
            <w:sz w:val="18"/>
            <w:rPrChange w:id="16127" w:author="shorny" w:date="2014-06-09T18:45:00Z">
              <w:rPr>
                <w:rStyle w:val="string1"/>
              </w:rPr>
            </w:rPrChange>
          </w:rPr>
          <w:t>'Calder'</w:t>
        </w:r>
        <w:r w:rsidRPr="00905A86">
          <w:rPr>
            <w:sz w:val="18"/>
            <w:rPrChange w:id="16128" w:author="shorny" w:date="2014-06-09T18:45:00Z">
              <w:rPr/>
            </w:rPrChange>
          </w:rPr>
          <w:t xml:space="preserve">, </w:t>
        </w:r>
        <w:r w:rsidRPr="00905A86">
          <w:rPr>
            <w:rStyle w:val="string1"/>
            <w:sz w:val="18"/>
            <w:rPrChange w:id="16129" w:author="shorny" w:date="2014-06-09T18:45:00Z">
              <w:rPr>
                <w:rStyle w:val="string1"/>
              </w:rPr>
            </w:rPrChange>
          </w:rPr>
          <w:t>'Paul'</w:t>
        </w:r>
        <w:r w:rsidRPr="00905A86">
          <w:rPr>
            <w:sz w:val="18"/>
            <w:rPrChange w:id="16130" w:author="shorny" w:date="2014-06-09T18:45:00Z">
              <w:rPr/>
            </w:rPrChange>
          </w:rPr>
          <w:t xml:space="preserve">, 1, </w:t>
        </w:r>
        <w:r w:rsidRPr="00905A86">
          <w:rPr>
            <w:rStyle w:val="string1"/>
            <w:sz w:val="18"/>
            <w:rPrChange w:id="16131" w:author="shorny" w:date="2014-06-09T18:45:00Z">
              <w:rPr>
                <w:rStyle w:val="string1"/>
              </w:rPr>
            </w:rPrChange>
          </w:rPr>
          <w:t>'paul.calder@flinders.edu.au'</w:t>
        </w:r>
        <w:r w:rsidRPr="00905A86">
          <w:rPr>
            <w:sz w:val="18"/>
            <w:rPrChange w:id="16132" w:author="shorny" w:date="2014-06-09T18:45:00Z">
              <w:rPr/>
            </w:rPrChange>
          </w:rPr>
          <w:t>);</w:t>
        </w:r>
      </w:ins>
    </w:p>
    <w:p w14:paraId="54340741" w14:textId="77777777" w:rsidR="00905A86" w:rsidRPr="00905A86" w:rsidRDefault="00905A86">
      <w:pPr>
        <w:pStyle w:val="HTMLPreformatted"/>
        <w:divId w:val="950892533"/>
        <w:rPr>
          <w:ins w:id="16133" w:author="shorny" w:date="2014-06-09T18:45:00Z"/>
          <w:sz w:val="18"/>
          <w:rPrChange w:id="16134" w:author="shorny" w:date="2014-06-09T18:45:00Z">
            <w:rPr>
              <w:ins w:id="16135" w:author="shorny" w:date="2014-06-09T18:45:00Z"/>
            </w:rPr>
          </w:rPrChange>
        </w:rPr>
      </w:pPr>
    </w:p>
    <w:p w14:paraId="6B073003" w14:textId="77777777" w:rsidR="00905A86" w:rsidRPr="00905A86" w:rsidRDefault="00905A86">
      <w:pPr>
        <w:pStyle w:val="HTMLPreformatted"/>
        <w:divId w:val="950892533"/>
        <w:rPr>
          <w:ins w:id="16136" w:author="shorny" w:date="2014-06-09T18:45:00Z"/>
          <w:rStyle w:val="comment1"/>
          <w:sz w:val="18"/>
          <w:rPrChange w:id="16137" w:author="shorny" w:date="2014-06-09T18:45:00Z">
            <w:rPr>
              <w:ins w:id="16138" w:author="shorny" w:date="2014-06-09T18:45:00Z"/>
              <w:rStyle w:val="comment1"/>
            </w:rPr>
          </w:rPrChange>
        </w:rPr>
      </w:pPr>
      <w:ins w:id="16139" w:author="shorny" w:date="2014-06-09T18:45:00Z">
        <w:r w:rsidRPr="00905A86">
          <w:rPr>
            <w:rStyle w:val="comment1"/>
            <w:sz w:val="18"/>
            <w:rPrChange w:id="16140" w:author="shorny" w:date="2014-06-09T18:45:00Z">
              <w:rPr>
                <w:rStyle w:val="comment1"/>
              </w:rPr>
            </w:rPrChange>
          </w:rPr>
          <w:t>-- FOR 'artificial intelligence and image processing not elsewhere classified'</w:t>
        </w:r>
      </w:ins>
    </w:p>
    <w:p w14:paraId="0DC9D668" w14:textId="77777777" w:rsidR="00905A86" w:rsidRPr="00905A86" w:rsidRDefault="00905A86">
      <w:pPr>
        <w:pStyle w:val="HTMLPreformatted"/>
        <w:divId w:val="950892533"/>
        <w:rPr>
          <w:ins w:id="16141" w:author="shorny" w:date="2014-06-09T18:45:00Z"/>
          <w:sz w:val="18"/>
          <w:rPrChange w:id="16142" w:author="shorny" w:date="2014-06-09T18:45:00Z">
            <w:rPr>
              <w:ins w:id="16143" w:author="shorny" w:date="2014-06-09T18:45:00Z"/>
            </w:rPr>
          </w:rPrChange>
        </w:rPr>
      </w:pPr>
      <w:ins w:id="16144" w:author="shorny" w:date="2014-06-09T18:45:00Z">
        <w:r w:rsidRPr="00905A86">
          <w:rPr>
            <w:rStyle w:val="keyword1"/>
            <w:sz w:val="18"/>
            <w:rPrChange w:id="16145" w:author="shorny" w:date="2014-06-09T18:45:00Z">
              <w:rPr>
                <w:rStyle w:val="keyword1"/>
              </w:rPr>
            </w:rPrChange>
          </w:rPr>
          <w:t>INSERT</w:t>
        </w:r>
        <w:r w:rsidRPr="00905A86">
          <w:rPr>
            <w:sz w:val="18"/>
            <w:rPrChange w:id="16146" w:author="shorny" w:date="2014-06-09T18:45:00Z">
              <w:rPr/>
            </w:rPrChange>
          </w:rPr>
          <w:t xml:space="preserve"> </w:t>
        </w:r>
        <w:r w:rsidRPr="00905A86">
          <w:rPr>
            <w:rStyle w:val="keyword1"/>
            <w:sz w:val="18"/>
            <w:rPrChange w:id="16147" w:author="shorny" w:date="2014-06-09T18:45:00Z">
              <w:rPr>
                <w:rStyle w:val="keyword1"/>
              </w:rPr>
            </w:rPrChange>
          </w:rPr>
          <w:t>INTO</w:t>
        </w:r>
        <w:r w:rsidRPr="00905A86">
          <w:rPr>
            <w:sz w:val="18"/>
            <w:rPrChange w:id="16148" w:author="shorny" w:date="2014-06-09T18:45:00Z">
              <w:rPr/>
            </w:rPrChange>
          </w:rPr>
          <w:t xml:space="preserve"> `University Staff Member_Research Area` (StaffID, FORCode)</w:t>
        </w:r>
      </w:ins>
    </w:p>
    <w:p w14:paraId="13331C3D" w14:textId="77777777" w:rsidR="00905A86" w:rsidRPr="00905A86" w:rsidRDefault="00905A86">
      <w:pPr>
        <w:pStyle w:val="HTMLPreformatted"/>
        <w:divId w:val="950892533"/>
        <w:rPr>
          <w:ins w:id="16149" w:author="shorny" w:date="2014-06-09T18:45:00Z"/>
          <w:sz w:val="18"/>
          <w:rPrChange w:id="16150" w:author="shorny" w:date="2014-06-09T18:45:00Z">
            <w:rPr>
              <w:ins w:id="16151" w:author="shorny" w:date="2014-06-09T18:45:00Z"/>
            </w:rPr>
          </w:rPrChange>
        </w:rPr>
      </w:pPr>
      <w:ins w:id="16152" w:author="shorny" w:date="2014-06-09T18:45:00Z">
        <w:r w:rsidRPr="00905A86">
          <w:rPr>
            <w:rStyle w:val="keyword1"/>
            <w:sz w:val="18"/>
            <w:rPrChange w:id="16153" w:author="shorny" w:date="2014-06-09T18:45:00Z">
              <w:rPr>
                <w:rStyle w:val="keyword1"/>
              </w:rPr>
            </w:rPrChange>
          </w:rPr>
          <w:t>VALUES</w:t>
        </w:r>
        <w:r w:rsidRPr="00905A86">
          <w:rPr>
            <w:sz w:val="18"/>
            <w:rPrChange w:id="16154" w:author="shorny" w:date="2014-06-09T18:45:00Z">
              <w:rPr/>
            </w:rPrChange>
          </w:rPr>
          <w:t xml:space="preserve"> (1001, 080199);</w:t>
        </w:r>
      </w:ins>
    </w:p>
    <w:p w14:paraId="2ACF1C70" w14:textId="77777777" w:rsidR="00905A86" w:rsidRPr="00905A86" w:rsidRDefault="00905A86">
      <w:pPr>
        <w:pStyle w:val="HTMLPreformatted"/>
        <w:divId w:val="950892533"/>
        <w:rPr>
          <w:ins w:id="16155" w:author="shorny" w:date="2014-06-09T18:45:00Z"/>
          <w:sz w:val="18"/>
          <w:rPrChange w:id="16156" w:author="shorny" w:date="2014-06-09T18:45:00Z">
            <w:rPr>
              <w:ins w:id="16157" w:author="shorny" w:date="2014-06-09T18:45:00Z"/>
            </w:rPr>
          </w:rPrChange>
        </w:rPr>
      </w:pPr>
    </w:p>
    <w:p w14:paraId="6682CB14" w14:textId="77777777" w:rsidR="00905A86" w:rsidRPr="00905A86" w:rsidRDefault="00905A86">
      <w:pPr>
        <w:pStyle w:val="HTMLPreformatted"/>
        <w:divId w:val="950892533"/>
        <w:rPr>
          <w:ins w:id="16158" w:author="shorny" w:date="2014-06-09T18:45:00Z"/>
          <w:rStyle w:val="comment1"/>
          <w:sz w:val="18"/>
          <w:rPrChange w:id="16159" w:author="shorny" w:date="2014-06-09T18:45:00Z">
            <w:rPr>
              <w:ins w:id="16160" w:author="shorny" w:date="2014-06-09T18:45:00Z"/>
              <w:rStyle w:val="comment1"/>
            </w:rPr>
          </w:rPrChange>
        </w:rPr>
      </w:pPr>
      <w:ins w:id="16161" w:author="shorny" w:date="2014-06-09T18:45:00Z">
        <w:r w:rsidRPr="00905A86">
          <w:rPr>
            <w:rStyle w:val="comment1"/>
            <w:sz w:val="18"/>
            <w:rPrChange w:id="16162" w:author="shorny" w:date="2014-06-09T18:45:00Z">
              <w:rPr>
                <w:rStyle w:val="comment1"/>
              </w:rPr>
            </w:rPrChange>
          </w:rPr>
          <w:t>-- FOR 'computer software not elsewhere classified'</w:t>
        </w:r>
      </w:ins>
    </w:p>
    <w:p w14:paraId="42B5A8AA" w14:textId="77777777" w:rsidR="00905A86" w:rsidRPr="00905A86" w:rsidRDefault="00905A86">
      <w:pPr>
        <w:pStyle w:val="HTMLPreformatted"/>
        <w:divId w:val="950892533"/>
        <w:rPr>
          <w:ins w:id="16163" w:author="shorny" w:date="2014-06-09T18:45:00Z"/>
          <w:sz w:val="18"/>
          <w:rPrChange w:id="16164" w:author="shorny" w:date="2014-06-09T18:45:00Z">
            <w:rPr>
              <w:ins w:id="16165" w:author="shorny" w:date="2014-06-09T18:45:00Z"/>
            </w:rPr>
          </w:rPrChange>
        </w:rPr>
      </w:pPr>
      <w:ins w:id="16166" w:author="shorny" w:date="2014-06-09T18:45:00Z">
        <w:r w:rsidRPr="00905A86">
          <w:rPr>
            <w:rStyle w:val="keyword1"/>
            <w:sz w:val="18"/>
            <w:rPrChange w:id="16167" w:author="shorny" w:date="2014-06-09T18:45:00Z">
              <w:rPr>
                <w:rStyle w:val="keyword1"/>
              </w:rPr>
            </w:rPrChange>
          </w:rPr>
          <w:t>INSERT</w:t>
        </w:r>
        <w:r w:rsidRPr="00905A86">
          <w:rPr>
            <w:sz w:val="18"/>
            <w:rPrChange w:id="16168" w:author="shorny" w:date="2014-06-09T18:45:00Z">
              <w:rPr/>
            </w:rPrChange>
          </w:rPr>
          <w:t xml:space="preserve"> </w:t>
        </w:r>
        <w:r w:rsidRPr="00905A86">
          <w:rPr>
            <w:rStyle w:val="keyword1"/>
            <w:sz w:val="18"/>
            <w:rPrChange w:id="16169" w:author="shorny" w:date="2014-06-09T18:45:00Z">
              <w:rPr>
                <w:rStyle w:val="keyword1"/>
              </w:rPr>
            </w:rPrChange>
          </w:rPr>
          <w:t>INTO</w:t>
        </w:r>
        <w:r w:rsidRPr="00905A86">
          <w:rPr>
            <w:sz w:val="18"/>
            <w:rPrChange w:id="16170" w:author="shorny" w:date="2014-06-09T18:45:00Z">
              <w:rPr/>
            </w:rPrChange>
          </w:rPr>
          <w:t xml:space="preserve"> `University Staff Member_Research Area` (StaffID, FORCode)</w:t>
        </w:r>
      </w:ins>
    </w:p>
    <w:p w14:paraId="4E1458E6" w14:textId="77777777" w:rsidR="00905A86" w:rsidRPr="00905A86" w:rsidRDefault="00905A86">
      <w:pPr>
        <w:pStyle w:val="HTMLPreformatted"/>
        <w:divId w:val="950892533"/>
        <w:rPr>
          <w:ins w:id="16171" w:author="shorny" w:date="2014-06-09T18:45:00Z"/>
          <w:sz w:val="18"/>
          <w:rPrChange w:id="16172" w:author="shorny" w:date="2014-06-09T18:45:00Z">
            <w:rPr>
              <w:ins w:id="16173" w:author="shorny" w:date="2014-06-09T18:45:00Z"/>
            </w:rPr>
          </w:rPrChange>
        </w:rPr>
      </w:pPr>
      <w:ins w:id="16174" w:author="shorny" w:date="2014-06-09T18:45:00Z">
        <w:r w:rsidRPr="00905A86">
          <w:rPr>
            <w:rStyle w:val="keyword1"/>
            <w:sz w:val="18"/>
            <w:rPrChange w:id="16175" w:author="shorny" w:date="2014-06-09T18:45:00Z">
              <w:rPr>
                <w:rStyle w:val="keyword1"/>
              </w:rPr>
            </w:rPrChange>
          </w:rPr>
          <w:t>VALUES</w:t>
        </w:r>
        <w:r w:rsidRPr="00905A86">
          <w:rPr>
            <w:sz w:val="18"/>
            <w:rPrChange w:id="16176" w:author="shorny" w:date="2014-06-09T18:45:00Z">
              <w:rPr/>
            </w:rPrChange>
          </w:rPr>
          <w:t xml:space="preserve"> (1001, 080399);</w:t>
        </w:r>
      </w:ins>
    </w:p>
    <w:p w14:paraId="7DA352E8" w14:textId="77777777" w:rsidR="00905A86" w:rsidRPr="00905A86" w:rsidRDefault="00905A86">
      <w:pPr>
        <w:pStyle w:val="HTMLPreformatted"/>
        <w:divId w:val="950892533"/>
        <w:rPr>
          <w:ins w:id="16177" w:author="shorny" w:date="2014-06-09T18:45:00Z"/>
          <w:sz w:val="18"/>
          <w:rPrChange w:id="16178" w:author="shorny" w:date="2014-06-09T18:45:00Z">
            <w:rPr>
              <w:ins w:id="16179" w:author="shorny" w:date="2014-06-09T18:45:00Z"/>
            </w:rPr>
          </w:rPrChange>
        </w:rPr>
      </w:pPr>
    </w:p>
    <w:p w14:paraId="7DB088EF" w14:textId="77777777" w:rsidR="00905A86" w:rsidRPr="00905A86" w:rsidRDefault="00905A86">
      <w:pPr>
        <w:pStyle w:val="HTMLPreformatted"/>
        <w:divId w:val="950892533"/>
        <w:rPr>
          <w:ins w:id="16180" w:author="shorny" w:date="2014-06-09T18:45:00Z"/>
          <w:rStyle w:val="comment1"/>
          <w:sz w:val="18"/>
          <w:rPrChange w:id="16181" w:author="shorny" w:date="2014-06-09T18:45:00Z">
            <w:rPr>
              <w:ins w:id="16182" w:author="shorny" w:date="2014-06-09T18:45:00Z"/>
              <w:rStyle w:val="comment1"/>
            </w:rPr>
          </w:rPrChange>
        </w:rPr>
      </w:pPr>
      <w:ins w:id="16183" w:author="shorny" w:date="2014-06-09T18:45:00Z">
        <w:r w:rsidRPr="00905A86">
          <w:rPr>
            <w:rStyle w:val="comment1"/>
            <w:sz w:val="18"/>
            <w:rPrChange w:id="16184" w:author="shorny" w:date="2014-06-09T18:45:00Z">
              <w:rPr>
                <w:rStyle w:val="comment1"/>
              </w:rPr>
            </w:rPrChange>
          </w:rPr>
          <w:t>-- FOR 'computer communication networks'</w:t>
        </w:r>
      </w:ins>
    </w:p>
    <w:p w14:paraId="7882465C" w14:textId="77777777" w:rsidR="00905A86" w:rsidRPr="00905A86" w:rsidRDefault="00905A86">
      <w:pPr>
        <w:pStyle w:val="HTMLPreformatted"/>
        <w:divId w:val="950892533"/>
        <w:rPr>
          <w:ins w:id="16185" w:author="shorny" w:date="2014-06-09T18:45:00Z"/>
          <w:sz w:val="18"/>
          <w:rPrChange w:id="16186" w:author="shorny" w:date="2014-06-09T18:45:00Z">
            <w:rPr>
              <w:ins w:id="16187" w:author="shorny" w:date="2014-06-09T18:45:00Z"/>
            </w:rPr>
          </w:rPrChange>
        </w:rPr>
      </w:pPr>
      <w:ins w:id="16188" w:author="shorny" w:date="2014-06-09T18:45:00Z">
        <w:r w:rsidRPr="00905A86">
          <w:rPr>
            <w:rStyle w:val="keyword1"/>
            <w:sz w:val="18"/>
            <w:rPrChange w:id="16189" w:author="shorny" w:date="2014-06-09T18:45:00Z">
              <w:rPr>
                <w:rStyle w:val="keyword1"/>
              </w:rPr>
            </w:rPrChange>
          </w:rPr>
          <w:t>INSERT</w:t>
        </w:r>
        <w:r w:rsidRPr="00905A86">
          <w:rPr>
            <w:sz w:val="18"/>
            <w:rPrChange w:id="16190" w:author="shorny" w:date="2014-06-09T18:45:00Z">
              <w:rPr/>
            </w:rPrChange>
          </w:rPr>
          <w:t xml:space="preserve"> </w:t>
        </w:r>
        <w:r w:rsidRPr="00905A86">
          <w:rPr>
            <w:rStyle w:val="keyword1"/>
            <w:sz w:val="18"/>
            <w:rPrChange w:id="16191" w:author="shorny" w:date="2014-06-09T18:45:00Z">
              <w:rPr>
                <w:rStyle w:val="keyword1"/>
              </w:rPr>
            </w:rPrChange>
          </w:rPr>
          <w:t>INTO</w:t>
        </w:r>
        <w:r w:rsidRPr="00905A86">
          <w:rPr>
            <w:sz w:val="18"/>
            <w:rPrChange w:id="16192" w:author="shorny" w:date="2014-06-09T18:45:00Z">
              <w:rPr/>
            </w:rPrChange>
          </w:rPr>
          <w:t xml:space="preserve"> `University Staff Member_Research Area` (StaffID, FORCode)</w:t>
        </w:r>
      </w:ins>
    </w:p>
    <w:p w14:paraId="38D23C45" w14:textId="77777777" w:rsidR="00905A86" w:rsidRPr="00905A86" w:rsidRDefault="00905A86">
      <w:pPr>
        <w:pStyle w:val="HTMLPreformatted"/>
        <w:divId w:val="950892533"/>
        <w:rPr>
          <w:ins w:id="16193" w:author="shorny" w:date="2014-06-09T18:45:00Z"/>
          <w:sz w:val="18"/>
          <w:rPrChange w:id="16194" w:author="shorny" w:date="2014-06-09T18:45:00Z">
            <w:rPr>
              <w:ins w:id="16195" w:author="shorny" w:date="2014-06-09T18:45:00Z"/>
            </w:rPr>
          </w:rPrChange>
        </w:rPr>
      </w:pPr>
      <w:ins w:id="16196" w:author="shorny" w:date="2014-06-09T18:45:00Z">
        <w:r w:rsidRPr="00905A86">
          <w:rPr>
            <w:rStyle w:val="keyword1"/>
            <w:sz w:val="18"/>
            <w:rPrChange w:id="16197" w:author="shorny" w:date="2014-06-09T18:45:00Z">
              <w:rPr>
                <w:rStyle w:val="keyword1"/>
              </w:rPr>
            </w:rPrChange>
          </w:rPr>
          <w:t>VALUES</w:t>
        </w:r>
        <w:r w:rsidRPr="00905A86">
          <w:rPr>
            <w:sz w:val="18"/>
            <w:rPrChange w:id="16198" w:author="shorny" w:date="2014-06-09T18:45:00Z">
              <w:rPr/>
            </w:rPrChange>
          </w:rPr>
          <w:t xml:space="preserve"> (1001, 100503);</w:t>
        </w:r>
      </w:ins>
    </w:p>
    <w:p w14:paraId="745EFEDA" w14:textId="77777777" w:rsidR="00905A86" w:rsidRPr="00905A86" w:rsidRDefault="00905A86">
      <w:pPr>
        <w:pStyle w:val="HTMLPreformatted"/>
        <w:divId w:val="950892533"/>
        <w:rPr>
          <w:ins w:id="16199" w:author="shorny" w:date="2014-06-09T18:45:00Z"/>
          <w:sz w:val="18"/>
          <w:rPrChange w:id="16200" w:author="shorny" w:date="2014-06-09T18:45:00Z">
            <w:rPr>
              <w:ins w:id="16201" w:author="shorny" w:date="2014-06-09T18:45:00Z"/>
            </w:rPr>
          </w:rPrChange>
        </w:rPr>
      </w:pPr>
    </w:p>
    <w:p w14:paraId="7B63DE96" w14:textId="77777777" w:rsidR="00905A86" w:rsidRPr="00905A86" w:rsidRDefault="00905A86">
      <w:pPr>
        <w:pStyle w:val="HTMLPreformatted"/>
        <w:divId w:val="950892533"/>
        <w:rPr>
          <w:ins w:id="16202" w:author="shorny" w:date="2014-06-09T18:45:00Z"/>
          <w:rStyle w:val="comment1"/>
          <w:sz w:val="18"/>
          <w:rPrChange w:id="16203" w:author="shorny" w:date="2014-06-09T18:45:00Z">
            <w:rPr>
              <w:ins w:id="16204" w:author="shorny" w:date="2014-06-09T18:45:00Z"/>
              <w:rStyle w:val="comment1"/>
            </w:rPr>
          </w:rPrChange>
        </w:rPr>
      </w:pPr>
      <w:ins w:id="16205" w:author="shorny" w:date="2014-06-09T18:45:00Z">
        <w:r w:rsidRPr="00905A86">
          <w:rPr>
            <w:rStyle w:val="comment1"/>
            <w:sz w:val="18"/>
            <w:rPrChange w:id="16206" w:author="shorny" w:date="2014-06-09T18:45:00Z">
              <w:rPr>
                <w:rStyle w:val="comment1"/>
              </w:rPr>
            </w:rPrChange>
          </w:rPr>
          <w:t>-- Paul oversees computer software</w:t>
        </w:r>
      </w:ins>
    </w:p>
    <w:p w14:paraId="415F2830" w14:textId="77777777" w:rsidR="00905A86" w:rsidRPr="00905A86" w:rsidRDefault="00905A86">
      <w:pPr>
        <w:pStyle w:val="HTMLPreformatted"/>
        <w:divId w:val="950892533"/>
        <w:rPr>
          <w:ins w:id="16207" w:author="shorny" w:date="2014-06-09T18:45:00Z"/>
          <w:sz w:val="18"/>
          <w:rPrChange w:id="16208" w:author="shorny" w:date="2014-06-09T18:45:00Z">
            <w:rPr>
              <w:ins w:id="16209" w:author="shorny" w:date="2014-06-09T18:45:00Z"/>
            </w:rPr>
          </w:rPrChange>
        </w:rPr>
      </w:pPr>
      <w:ins w:id="16210" w:author="shorny" w:date="2014-06-09T18:45:00Z">
        <w:r w:rsidRPr="00905A86">
          <w:rPr>
            <w:rStyle w:val="keyword1"/>
            <w:sz w:val="18"/>
            <w:rPrChange w:id="16211" w:author="shorny" w:date="2014-06-09T18:45:00Z">
              <w:rPr>
                <w:rStyle w:val="keyword1"/>
              </w:rPr>
            </w:rPrChange>
          </w:rPr>
          <w:t>INSERT</w:t>
        </w:r>
        <w:r w:rsidRPr="00905A86">
          <w:rPr>
            <w:sz w:val="18"/>
            <w:rPrChange w:id="16212" w:author="shorny" w:date="2014-06-09T18:45:00Z">
              <w:rPr/>
            </w:rPrChange>
          </w:rPr>
          <w:t xml:space="preserve"> </w:t>
        </w:r>
        <w:r w:rsidRPr="00905A86">
          <w:rPr>
            <w:rStyle w:val="keyword1"/>
            <w:sz w:val="18"/>
            <w:rPrChange w:id="16213" w:author="shorny" w:date="2014-06-09T18:45:00Z">
              <w:rPr>
                <w:rStyle w:val="keyword1"/>
              </w:rPr>
            </w:rPrChange>
          </w:rPr>
          <w:t>INTO</w:t>
        </w:r>
        <w:r w:rsidRPr="00905A86">
          <w:rPr>
            <w:sz w:val="18"/>
            <w:rPrChange w:id="16214" w:author="shorny" w:date="2014-06-09T18:45:00Z">
              <w:rPr/>
            </w:rPrChange>
          </w:rPr>
          <w:t xml:space="preserve"> `University Staff Member_Research Area2` (StaffID, FORCode)</w:t>
        </w:r>
      </w:ins>
    </w:p>
    <w:p w14:paraId="7A95917A" w14:textId="77777777" w:rsidR="00905A86" w:rsidRPr="00905A86" w:rsidRDefault="00905A86">
      <w:pPr>
        <w:pStyle w:val="HTMLPreformatted"/>
        <w:divId w:val="950892533"/>
        <w:rPr>
          <w:ins w:id="16215" w:author="shorny" w:date="2014-06-09T18:45:00Z"/>
          <w:sz w:val="18"/>
          <w:rPrChange w:id="16216" w:author="shorny" w:date="2014-06-09T18:45:00Z">
            <w:rPr>
              <w:ins w:id="16217" w:author="shorny" w:date="2014-06-09T18:45:00Z"/>
            </w:rPr>
          </w:rPrChange>
        </w:rPr>
      </w:pPr>
      <w:ins w:id="16218" w:author="shorny" w:date="2014-06-09T18:45:00Z">
        <w:r w:rsidRPr="00905A86">
          <w:rPr>
            <w:rStyle w:val="keyword1"/>
            <w:sz w:val="18"/>
            <w:rPrChange w:id="16219" w:author="shorny" w:date="2014-06-09T18:45:00Z">
              <w:rPr>
                <w:rStyle w:val="keyword1"/>
              </w:rPr>
            </w:rPrChange>
          </w:rPr>
          <w:t>VALUES</w:t>
        </w:r>
        <w:r w:rsidRPr="00905A86">
          <w:rPr>
            <w:sz w:val="18"/>
            <w:rPrChange w:id="16220" w:author="shorny" w:date="2014-06-09T18:45:00Z">
              <w:rPr/>
            </w:rPrChange>
          </w:rPr>
          <w:t xml:space="preserve"> (1001, 080399);</w:t>
        </w:r>
      </w:ins>
    </w:p>
    <w:p w14:paraId="56FADF91" w14:textId="77777777" w:rsidR="00905A86" w:rsidRPr="00905A86" w:rsidRDefault="00905A86">
      <w:pPr>
        <w:pStyle w:val="HTMLPreformatted"/>
        <w:divId w:val="950892533"/>
        <w:rPr>
          <w:ins w:id="16221" w:author="shorny" w:date="2014-06-09T18:45:00Z"/>
          <w:sz w:val="18"/>
          <w:rPrChange w:id="16222" w:author="shorny" w:date="2014-06-09T18:45:00Z">
            <w:rPr>
              <w:ins w:id="16223" w:author="shorny" w:date="2014-06-09T18:45:00Z"/>
            </w:rPr>
          </w:rPrChange>
        </w:rPr>
      </w:pPr>
    </w:p>
    <w:p w14:paraId="715FAD3E" w14:textId="77777777" w:rsidR="00905A86" w:rsidRPr="00905A86" w:rsidRDefault="00905A86">
      <w:pPr>
        <w:pStyle w:val="HTMLPreformatted"/>
        <w:divId w:val="950892533"/>
        <w:rPr>
          <w:ins w:id="16224" w:author="shorny" w:date="2014-06-09T18:45:00Z"/>
          <w:rStyle w:val="comment1"/>
          <w:sz w:val="18"/>
          <w:rPrChange w:id="16225" w:author="shorny" w:date="2014-06-09T18:45:00Z">
            <w:rPr>
              <w:ins w:id="16226" w:author="shorny" w:date="2014-06-09T18:45:00Z"/>
              <w:rStyle w:val="comment1"/>
            </w:rPr>
          </w:rPrChange>
        </w:rPr>
      </w:pPr>
      <w:ins w:id="16227" w:author="shorny" w:date="2014-06-09T18:45:00Z">
        <w:r w:rsidRPr="00905A86">
          <w:rPr>
            <w:rStyle w:val="comment1"/>
            <w:sz w:val="18"/>
            <w:rPrChange w:id="16228" w:author="shorny" w:date="2014-06-09T18:45:00Z">
              <w:rPr>
                <w:rStyle w:val="comment1"/>
              </w:rPr>
            </w:rPrChange>
          </w:rPr>
          <w:t>-- Paul oversees 'computer communication networks'</w:t>
        </w:r>
      </w:ins>
    </w:p>
    <w:p w14:paraId="7E860F1E" w14:textId="77777777" w:rsidR="00905A86" w:rsidRPr="00905A86" w:rsidRDefault="00905A86">
      <w:pPr>
        <w:pStyle w:val="HTMLPreformatted"/>
        <w:divId w:val="950892533"/>
        <w:rPr>
          <w:ins w:id="16229" w:author="shorny" w:date="2014-06-09T18:45:00Z"/>
          <w:sz w:val="18"/>
          <w:rPrChange w:id="16230" w:author="shorny" w:date="2014-06-09T18:45:00Z">
            <w:rPr>
              <w:ins w:id="16231" w:author="shorny" w:date="2014-06-09T18:45:00Z"/>
            </w:rPr>
          </w:rPrChange>
        </w:rPr>
      </w:pPr>
      <w:ins w:id="16232" w:author="shorny" w:date="2014-06-09T18:45:00Z">
        <w:r w:rsidRPr="00905A86">
          <w:rPr>
            <w:rStyle w:val="keyword1"/>
            <w:sz w:val="18"/>
            <w:rPrChange w:id="16233" w:author="shorny" w:date="2014-06-09T18:45:00Z">
              <w:rPr>
                <w:rStyle w:val="keyword1"/>
              </w:rPr>
            </w:rPrChange>
          </w:rPr>
          <w:t>INSERT</w:t>
        </w:r>
        <w:r w:rsidRPr="00905A86">
          <w:rPr>
            <w:sz w:val="18"/>
            <w:rPrChange w:id="16234" w:author="shorny" w:date="2014-06-09T18:45:00Z">
              <w:rPr/>
            </w:rPrChange>
          </w:rPr>
          <w:t xml:space="preserve"> </w:t>
        </w:r>
        <w:r w:rsidRPr="00905A86">
          <w:rPr>
            <w:rStyle w:val="keyword1"/>
            <w:sz w:val="18"/>
            <w:rPrChange w:id="16235" w:author="shorny" w:date="2014-06-09T18:45:00Z">
              <w:rPr>
                <w:rStyle w:val="keyword1"/>
              </w:rPr>
            </w:rPrChange>
          </w:rPr>
          <w:t>INTO</w:t>
        </w:r>
        <w:r w:rsidRPr="00905A86">
          <w:rPr>
            <w:sz w:val="18"/>
            <w:rPrChange w:id="16236" w:author="shorny" w:date="2014-06-09T18:45:00Z">
              <w:rPr/>
            </w:rPrChange>
          </w:rPr>
          <w:t xml:space="preserve"> `University Staff Member_Research Area2` (StaffID, FORCode)</w:t>
        </w:r>
      </w:ins>
    </w:p>
    <w:p w14:paraId="77FEEBCE" w14:textId="77777777" w:rsidR="00905A86" w:rsidRPr="00905A86" w:rsidRDefault="00905A86">
      <w:pPr>
        <w:pStyle w:val="HTMLPreformatted"/>
        <w:divId w:val="950892533"/>
        <w:rPr>
          <w:ins w:id="16237" w:author="shorny" w:date="2014-06-09T18:45:00Z"/>
          <w:sz w:val="18"/>
          <w:rPrChange w:id="16238" w:author="shorny" w:date="2014-06-09T18:45:00Z">
            <w:rPr>
              <w:ins w:id="16239" w:author="shorny" w:date="2014-06-09T18:45:00Z"/>
            </w:rPr>
          </w:rPrChange>
        </w:rPr>
      </w:pPr>
      <w:ins w:id="16240" w:author="shorny" w:date="2014-06-09T18:45:00Z">
        <w:r w:rsidRPr="00905A86">
          <w:rPr>
            <w:rStyle w:val="keyword1"/>
            <w:sz w:val="18"/>
            <w:rPrChange w:id="16241" w:author="shorny" w:date="2014-06-09T18:45:00Z">
              <w:rPr>
                <w:rStyle w:val="keyword1"/>
              </w:rPr>
            </w:rPrChange>
          </w:rPr>
          <w:t>VALUES</w:t>
        </w:r>
        <w:r w:rsidRPr="00905A86">
          <w:rPr>
            <w:sz w:val="18"/>
            <w:rPrChange w:id="16242" w:author="shorny" w:date="2014-06-09T18:45:00Z">
              <w:rPr/>
            </w:rPrChange>
          </w:rPr>
          <w:t xml:space="preserve"> (1001, 100503);</w:t>
        </w:r>
      </w:ins>
    </w:p>
    <w:p w14:paraId="09A92C0F" w14:textId="77777777" w:rsidR="00905A86" w:rsidRPr="00905A86" w:rsidRDefault="00905A86">
      <w:pPr>
        <w:pStyle w:val="HTMLPreformatted"/>
        <w:divId w:val="950892533"/>
        <w:rPr>
          <w:ins w:id="16243" w:author="shorny" w:date="2014-06-09T18:45:00Z"/>
          <w:sz w:val="18"/>
          <w:rPrChange w:id="16244" w:author="shorny" w:date="2014-06-09T18:45:00Z">
            <w:rPr>
              <w:ins w:id="16245" w:author="shorny" w:date="2014-06-09T18:45:00Z"/>
            </w:rPr>
          </w:rPrChange>
        </w:rPr>
      </w:pPr>
    </w:p>
    <w:p w14:paraId="3A0BF66B" w14:textId="77777777" w:rsidR="00905A86" w:rsidRPr="00905A86" w:rsidRDefault="00905A86">
      <w:pPr>
        <w:pStyle w:val="HTMLPreformatted"/>
        <w:divId w:val="950892533"/>
        <w:rPr>
          <w:ins w:id="16246" w:author="shorny" w:date="2014-06-09T18:45:00Z"/>
          <w:rStyle w:val="comment1"/>
          <w:sz w:val="18"/>
          <w:rPrChange w:id="16247" w:author="shorny" w:date="2014-06-09T18:45:00Z">
            <w:rPr>
              <w:ins w:id="16248" w:author="shorny" w:date="2014-06-09T18:45:00Z"/>
              <w:rStyle w:val="comment1"/>
            </w:rPr>
          </w:rPrChange>
        </w:rPr>
      </w:pPr>
      <w:ins w:id="16249" w:author="shorny" w:date="2014-06-09T18:45:00Z">
        <w:r w:rsidRPr="00905A86">
          <w:rPr>
            <w:rStyle w:val="comment1"/>
            <w:sz w:val="18"/>
            <w:rPrChange w:id="16250" w:author="shorny" w:date="2014-06-09T18:45:00Z">
              <w:rPr>
                <w:rStyle w:val="comment1"/>
              </w:rPr>
            </w:rPrChange>
          </w:rPr>
          <w:t>-- -----------------------------------------------------------------------------</w:t>
        </w:r>
      </w:ins>
    </w:p>
    <w:p w14:paraId="77F93ED5" w14:textId="77777777" w:rsidR="00905A86" w:rsidRPr="00905A86" w:rsidRDefault="00905A86">
      <w:pPr>
        <w:pStyle w:val="HTMLPreformatted"/>
        <w:divId w:val="950892533"/>
        <w:rPr>
          <w:ins w:id="16251" w:author="shorny" w:date="2014-06-09T18:45:00Z"/>
          <w:rStyle w:val="comment1"/>
          <w:sz w:val="18"/>
          <w:rPrChange w:id="16252" w:author="shorny" w:date="2014-06-09T18:45:00Z">
            <w:rPr>
              <w:ins w:id="16253" w:author="shorny" w:date="2014-06-09T18:45:00Z"/>
              <w:rStyle w:val="comment1"/>
            </w:rPr>
          </w:rPrChange>
        </w:rPr>
      </w:pPr>
      <w:ins w:id="16254" w:author="shorny" w:date="2014-06-09T18:45:00Z">
        <w:r w:rsidRPr="00905A86">
          <w:rPr>
            <w:rStyle w:val="comment1"/>
            <w:sz w:val="18"/>
            <w:rPrChange w:id="16255" w:author="shorny" w:date="2014-06-09T18:45:00Z">
              <w:rPr>
                <w:rStyle w:val="comment1"/>
              </w:rPr>
            </w:rPrChange>
          </w:rPr>
          <w:t>-- John Roddick</w:t>
        </w:r>
      </w:ins>
    </w:p>
    <w:p w14:paraId="2FEC7B06" w14:textId="77777777" w:rsidR="00905A86" w:rsidRPr="00905A86" w:rsidRDefault="00905A86">
      <w:pPr>
        <w:pStyle w:val="HTMLPreformatted"/>
        <w:divId w:val="950892533"/>
        <w:rPr>
          <w:ins w:id="16256" w:author="shorny" w:date="2014-06-09T18:45:00Z"/>
          <w:sz w:val="18"/>
          <w:rPrChange w:id="16257" w:author="shorny" w:date="2014-06-09T18:45:00Z">
            <w:rPr>
              <w:ins w:id="16258" w:author="shorny" w:date="2014-06-09T18:45:00Z"/>
            </w:rPr>
          </w:rPrChange>
        </w:rPr>
      </w:pPr>
      <w:ins w:id="16259" w:author="shorny" w:date="2014-06-09T18:45:00Z">
        <w:r w:rsidRPr="00905A86">
          <w:rPr>
            <w:rStyle w:val="keyword1"/>
            <w:sz w:val="18"/>
            <w:rPrChange w:id="16260" w:author="shorny" w:date="2014-06-09T18:45:00Z">
              <w:rPr>
                <w:rStyle w:val="keyword1"/>
              </w:rPr>
            </w:rPrChange>
          </w:rPr>
          <w:t>INSERT</w:t>
        </w:r>
        <w:r w:rsidRPr="00905A86">
          <w:rPr>
            <w:sz w:val="18"/>
            <w:rPrChange w:id="16261" w:author="shorny" w:date="2014-06-09T18:45:00Z">
              <w:rPr/>
            </w:rPrChange>
          </w:rPr>
          <w:t xml:space="preserve"> </w:t>
        </w:r>
        <w:r w:rsidRPr="00905A86">
          <w:rPr>
            <w:rStyle w:val="keyword1"/>
            <w:sz w:val="18"/>
            <w:rPrChange w:id="16262" w:author="shorny" w:date="2014-06-09T18:45:00Z">
              <w:rPr>
                <w:rStyle w:val="keyword1"/>
              </w:rPr>
            </w:rPrChange>
          </w:rPr>
          <w:t>INTO</w:t>
        </w:r>
        <w:r w:rsidRPr="00905A86">
          <w:rPr>
            <w:sz w:val="18"/>
            <w:rPrChange w:id="16263" w:author="shorny" w:date="2014-06-09T18:45:00Z">
              <w:rPr/>
            </w:rPrChange>
          </w:rPr>
          <w:t xml:space="preserve"> `University Staff Member` (StaffID, LName, FName, canSupervise,</w:t>
        </w:r>
      </w:ins>
    </w:p>
    <w:p w14:paraId="1E386295" w14:textId="77777777" w:rsidR="00905A86" w:rsidRPr="00905A86" w:rsidRDefault="00905A86">
      <w:pPr>
        <w:pStyle w:val="HTMLPreformatted"/>
        <w:divId w:val="950892533"/>
        <w:rPr>
          <w:ins w:id="16264" w:author="shorny" w:date="2014-06-09T18:45:00Z"/>
          <w:sz w:val="18"/>
          <w:rPrChange w:id="16265" w:author="shorny" w:date="2014-06-09T18:45:00Z">
            <w:rPr>
              <w:ins w:id="16266" w:author="shorny" w:date="2014-06-09T18:45:00Z"/>
            </w:rPr>
          </w:rPrChange>
        </w:rPr>
      </w:pPr>
      <w:proofErr w:type="gramStart"/>
      <w:ins w:id="16267" w:author="shorny" w:date="2014-06-09T18:45:00Z">
        <w:r w:rsidRPr="00905A86">
          <w:rPr>
            <w:sz w:val="18"/>
            <w:rPrChange w:id="16268" w:author="shorny" w:date="2014-06-09T18:45:00Z">
              <w:rPr/>
            </w:rPrChange>
          </w:rPr>
          <w:t>email</w:t>
        </w:r>
        <w:proofErr w:type="gramEnd"/>
        <w:r w:rsidRPr="00905A86">
          <w:rPr>
            <w:sz w:val="18"/>
            <w:rPrChange w:id="16269" w:author="shorny" w:date="2014-06-09T18:45:00Z">
              <w:rPr/>
            </w:rPrChange>
          </w:rPr>
          <w:t>)</w:t>
        </w:r>
      </w:ins>
    </w:p>
    <w:p w14:paraId="742AB9F4" w14:textId="77777777" w:rsidR="00905A86" w:rsidRPr="00905A86" w:rsidRDefault="00905A86">
      <w:pPr>
        <w:pStyle w:val="HTMLPreformatted"/>
        <w:divId w:val="950892533"/>
        <w:rPr>
          <w:ins w:id="16270" w:author="shorny" w:date="2014-06-09T18:45:00Z"/>
          <w:sz w:val="18"/>
          <w:rPrChange w:id="16271" w:author="shorny" w:date="2014-06-09T18:45:00Z">
            <w:rPr>
              <w:ins w:id="16272" w:author="shorny" w:date="2014-06-09T18:45:00Z"/>
            </w:rPr>
          </w:rPrChange>
        </w:rPr>
      </w:pPr>
      <w:ins w:id="16273" w:author="shorny" w:date="2014-06-09T18:45:00Z">
        <w:r w:rsidRPr="00905A86">
          <w:rPr>
            <w:rStyle w:val="keyword1"/>
            <w:sz w:val="18"/>
            <w:rPrChange w:id="16274" w:author="shorny" w:date="2014-06-09T18:45:00Z">
              <w:rPr>
                <w:rStyle w:val="keyword1"/>
              </w:rPr>
            </w:rPrChange>
          </w:rPr>
          <w:t>VALUES</w:t>
        </w:r>
        <w:r w:rsidRPr="00905A86">
          <w:rPr>
            <w:sz w:val="18"/>
            <w:rPrChange w:id="16275" w:author="shorny" w:date="2014-06-09T18:45:00Z">
              <w:rPr/>
            </w:rPrChange>
          </w:rPr>
          <w:t xml:space="preserve"> (1002, </w:t>
        </w:r>
        <w:r w:rsidRPr="00905A86">
          <w:rPr>
            <w:rStyle w:val="string1"/>
            <w:sz w:val="18"/>
            <w:rPrChange w:id="16276" w:author="shorny" w:date="2014-06-09T18:45:00Z">
              <w:rPr>
                <w:rStyle w:val="string1"/>
              </w:rPr>
            </w:rPrChange>
          </w:rPr>
          <w:t>'Roddick'</w:t>
        </w:r>
        <w:r w:rsidRPr="00905A86">
          <w:rPr>
            <w:sz w:val="18"/>
            <w:rPrChange w:id="16277" w:author="shorny" w:date="2014-06-09T18:45:00Z">
              <w:rPr/>
            </w:rPrChange>
          </w:rPr>
          <w:t xml:space="preserve">, </w:t>
        </w:r>
        <w:r w:rsidRPr="00905A86">
          <w:rPr>
            <w:rStyle w:val="string1"/>
            <w:sz w:val="18"/>
            <w:rPrChange w:id="16278" w:author="shorny" w:date="2014-06-09T18:45:00Z">
              <w:rPr>
                <w:rStyle w:val="string1"/>
              </w:rPr>
            </w:rPrChange>
          </w:rPr>
          <w:t>'John'</w:t>
        </w:r>
        <w:r w:rsidRPr="00905A86">
          <w:rPr>
            <w:sz w:val="18"/>
            <w:rPrChange w:id="16279" w:author="shorny" w:date="2014-06-09T18:45:00Z">
              <w:rPr/>
            </w:rPrChange>
          </w:rPr>
          <w:t xml:space="preserve">, 1, </w:t>
        </w:r>
        <w:r w:rsidRPr="00905A86">
          <w:rPr>
            <w:rStyle w:val="string1"/>
            <w:sz w:val="18"/>
            <w:rPrChange w:id="16280" w:author="shorny" w:date="2014-06-09T18:45:00Z">
              <w:rPr>
                <w:rStyle w:val="string1"/>
              </w:rPr>
            </w:rPrChange>
          </w:rPr>
          <w:t>'john.roddick@flinders.edu.au'</w:t>
        </w:r>
        <w:r w:rsidRPr="00905A86">
          <w:rPr>
            <w:sz w:val="18"/>
            <w:rPrChange w:id="16281" w:author="shorny" w:date="2014-06-09T18:45:00Z">
              <w:rPr/>
            </w:rPrChange>
          </w:rPr>
          <w:t>);</w:t>
        </w:r>
      </w:ins>
    </w:p>
    <w:p w14:paraId="262CBEF4" w14:textId="77777777" w:rsidR="00905A86" w:rsidRPr="00905A86" w:rsidRDefault="00905A86">
      <w:pPr>
        <w:pStyle w:val="HTMLPreformatted"/>
        <w:divId w:val="950892533"/>
        <w:rPr>
          <w:ins w:id="16282" w:author="shorny" w:date="2014-06-09T18:45:00Z"/>
          <w:sz w:val="18"/>
          <w:rPrChange w:id="16283" w:author="shorny" w:date="2014-06-09T18:45:00Z">
            <w:rPr>
              <w:ins w:id="16284" w:author="shorny" w:date="2014-06-09T18:45:00Z"/>
            </w:rPr>
          </w:rPrChange>
        </w:rPr>
      </w:pPr>
    </w:p>
    <w:p w14:paraId="1DA64D1E" w14:textId="77777777" w:rsidR="00905A86" w:rsidRPr="00905A86" w:rsidRDefault="00905A86">
      <w:pPr>
        <w:pStyle w:val="HTMLPreformatted"/>
        <w:divId w:val="950892533"/>
        <w:rPr>
          <w:ins w:id="16285" w:author="shorny" w:date="2014-06-09T18:45:00Z"/>
          <w:rStyle w:val="comment1"/>
          <w:sz w:val="18"/>
          <w:rPrChange w:id="16286" w:author="shorny" w:date="2014-06-09T18:45:00Z">
            <w:rPr>
              <w:ins w:id="16287" w:author="shorny" w:date="2014-06-09T18:45:00Z"/>
              <w:rStyle w:val="comment1"/>
            </w:rPr>
          </w:rPrChange>
        </w:rPr>
      </w:pPr>
      <w:ins w:id="16288" w:author="shorny" w:date="2014-06-09T18:45:00Z">
        <w:r w:rsidRPr="00905A86">
          <w:rPr>
            <w:rStyle w:val="comment1"/>
            <w:sz w:val="18"/>
            <w:rPrChange w:id="16289" w:author="shorny" w:date="2014-06-09T18:45:00Z">
              <w:rPr>
                <w:rStyle w:val="comment1"/>
              </w:rPr>
            </w:rPrChange>
          </w:rPr>
          <w:t>-- FOR 'artificial intelligence and image processing not elsewhere classified'</w:t>
        </w:r>
      </w:ins>
    </w:p>
    <w:p w14:paraId="0FE92D67" w14:textId="77777777" w:rsidR="00905A86" w:rsidRPr="00905A86" w:rsidRDefault="00905A86">
      <w:pPr>
        <w:pStyle w:val="HTMLPreformatted"/>
        <w:divId w:val="950892533"/>
        <w:rPr>
          <w:ins w:id="16290" w:author="shorny" w:date="2014-06-09T18:45:00Z"/>
          <w:sz w:val="18"/>
          <w:rPrChange w:id="16291" w:author="shorny" w:date="2014-06-09T18:45:00Z">
            <w:rPr>
              <w:ins w:id="16292" w:author="shorny" w:date="2014-06-09T18:45:00Z"/>
            </w:rPr>
          </w:rPrChange>
        </w:rPr>
      </w:pPr>
      <w:ins w:id="16293" w:author="shorny" w:date="2014-06-09T18:45:00Z">
        <w:r w:rsidRPr="00905A86">
          <w:rPr>
            <w:rStyle w:val="keyword1"/>
            <w:sz w:val="18"/>
            <w:rPrChange w:id="16294" w:author="shorny" w:date="2014-06-09T18:45:00Z">
              <w:rPr>
                <w:rStyle w:val="keyword1"/>
              </w:rPr>
            </w:rPrChange>
          </w:rPr>
          <w:t>INSERT</w:t>
        </w:r>
        <w:r w:rsidRPr="00905A86">
          <w:rPr>
            <w:sz w:val="18"/>
            <w:rPrChange w:id="16295" w:author="shorny" w:date="2014-06-09T18:45:00Z">
              <w:rPr/>
            </w:rPrChange>
          </w:rPr>
          <w:t xml:space="preserve"> </w:t>
        </w:r>
        <w:r w:rsidRPr="00905A86">
          <w:rPr>
            <w:rStyle w:val="keyword1"/>
            <w:sz w:val="18"/>
            <w:rPrChange w:id="16296" w:author="shorny" w:date="2014-06-09T18:45:00Z">
              <w:rPr>
                <w:rStyle w:val="keyword1"/>
              </w:rPr>
            </w:rPrChange>
          </w:rPr>
          <w:t>INTO</w:t>
        </w:r>
        <w:r w:rsidRPr="00905A86">
          <w:rPr>
            <w:sz w:val="18"/>
            <w:rPrChange w:id="16297" w:author="shorny" w:date="2014-06-09T18:45:00Z">
              <w:rPr/>
            </w:rPrChange>
          </w:rPr>
          <w:t xml:space="preserve"> `University Staff Member_Research Area` (StaffID, FORCode)</w:t>
        </w:r>
      </w:ins>
    </w:p>
    <w:p w14:paraId="7F7F700D" w14:textId="77777777" w:rsidR="00905A86" w:rsidRPr="00905A86" w:rsidRDefault="00905A86">
      <w:pPr>
        <w:pStyle w:val="HTMLPreformatted"/>
        <w:divId w:val="950892533"/>
        <w:rPr>
          <w:ins w:id="16298" w:author="shorny" w:date="2014-06-09T18:45:00Z"/>
          <w:sz w:val="18"/>
          <w:rPrChange w:id="16299" w:author="shorny" w:date="2014-06-09T18:45:00Z">
            <w:rPr>
              <w:ins w:id="16300" w:author="shorny" w:date="2014-06-09T18:45:00Z"/>
            </w:rPr>
          </w:rPrChange>
        </w:rPr>
      </w:pPr>
      <w:ins w:id="16301" w:author="shorny" w:date="2014-06-09T18:45:00Z">
        <w:r w:rsidRPr="00905A86">
          <w:rPr>
            <w:rStyle w:val="keyword1"/>
            <w:sz w:val="18"/>
            <w:rPrChange w:id="16302" w:author="shorny" w:date="2014-06-09T18:45:00Z">
              <w:rPr>
                <w:rStyle w:val="keyword1"/>
              </w:rPr>
            </w:rPrChange>
          </w:rPr>
          <w:t>VALUES</w:t>
        </w:r>
        <w:r w:rsidRPr="00905A86">
          <w:rPr>
            <w:sz w:val="18"/>
            <w:rPrChange w:id="16303" w:author="shorny" w:date="2014-06-09T18:45:00Z">
              <w:rPr/>
            </w:rPrChange>
          </w:rPr>
          <w:t xml:space="preserve"> (1002, 080199);</w:t>
        </w:r>
      </w:ins>
    </w:p>
    <w:p w14:paraId="56FAA64C" w14:textId="77777777" w:rsidR="00905A86" w:rsidRPr="00905A86" w:rsidRDefault="00905A86">
      <w:pPr>
        <w:pStyle w:val="HTMLPreformatted"/>
        <w:divId w:val="950892533"/>
        <w:rPr>
          <w:ins w:id="16304" w:author="shorny" w:date="2014-06-09T18:45:00Z"/>
          <w:sz w:val="18"/>
          <w:rPrChange w:id="16305" w:author="shorny" w:date="2014-06-09T18:45:00Z">
            <w:rPr>
              <w:ins w:id="16306" w:author="shorny" w:date="2014-06-09T18:45:00Z"/>
            </w:rPr>
          </w:rPrChange>
        </w:rPr>
      </w:pPr>
    </w:p>
    <w:p w14:paraId="68CA89F3" w14:textId="77777777" w:rsidR="00905A86" w:rsidRPr="00905A86" w:rsidRDefault="00905A86">
      <w:pPr>
        <w:pStyle w:val="HTMLPreformatted"/>
        <w:divId w:val="950892533"/>
        <w:rPr>
          <w:ins w:id="16307" w:author="shorny" w:date="2014-06-09T18:45:00Z"/>
          <w:rStyle w:val="comment1"/>
          <w:sz w:val="18"/>
          <w:rPrChange w:id="16308" w:author="shorny" w:date="2014-06-09T18:45:00Z">
            <w:rPr>
              <w:ins w:id="16309" w:author="shorny" w:date="2014-06-09T18:45:00Z"/>
              <w:rStyle w:val="comment1"/>
            </w:rPr>
          </w:rPrChange>
        </w:rPr>
      </w:pPr>
      <w:ins w:id="16310" w:author="shorny" w:date="2014-06-09T18:45:00Z">
        <w:r w:rsidRPr="00905A86">
          <w:rPr>
            <w:rStyle w:val="comment1"/>
            <w:sz w:val="18"/>
            <w:rPrChange w:id="16311" w:author="shorny" w:date="2014-06-09T18:45:00Z">
              <w:rPr>
                <w:rStyle w:val="comment1"/>
              </w:rPr>
            </w:rPrChange>
          </w:rPr>
          <w:t>-- FOR 'information systems not elsewhere classified'</w:t>
        </w:r>
      </w:ins>
    </w:p>
    <w:p w14:paraId="3D1B0F09" w14:textId="77777777" w:rsidR="00905A86" w:rsidRPr="00905A86" w:rsidRDefault="00905A86">
      <w:pPr>
        <w:pStyle w:val="HTMLPreformatted"/>
        <w:divId w:val="950892533"/>
        <w:rPr>
          <w:ins w:id="16312" w:author="shorny" w:date="2014-06-09T18:45:00Z"/>
          <w:sz w:val="18"/>
          <w:rPrChange w:id="16313" w:author="shorny" w:date="2014-06-09T18:45:00Z">
            <w:rPr>
              <w:ins w:id="16314" w:author="shorny" w:date="2014-06-09T18:45:00Z"/>
            </w:rPr>
          </w:rPrChange>
        </w:rPr>
      </w:pPr>
      <w:ins w:id="16315" w:author="shorny" w:date="2014-06-09T18:45:00Z">
        <w:r w:rsidRPr="00905A86">
          <w:rPr>
            <w:rStyle w:val="keyword1"/>
            <w:sz w:val="18"/>
            <w:rPrChange w:id="16316" w:author="shorny" w:date="2014-06-09T18:45:00Z">
              <w:rPr>
                <w:rStyle w:val="keyword1"/>
              </w:rPr>
            </w:rPrChange>
          </w:rPr>
          <w:t>INSERT</w:t>
        </w:r>
        <w:r w:rsidRPr="00905A86">
          <w:rPr>
            <w:sz w:val="18"/>
            <w:rPrChange w:id="16317" w:author="shorny" w:date="2014-06-09T18:45:00Z">
              <w:rPr/>
            </w:rPrChange>
          </w:rPr>
          <w:t xml:space="preserve"> </w:t>
        </w:r>
        <w:r w:rsidRPr="00905A86">
          <w:rPr>
            <w:rStyle w:val="keyword1"/>
            <w:sz w:val="18"/>
            <w:rPrChange w:id="16318" w:author="shorny" w:date="2014-06-09T18:45:00Z">
              <w:rPr>
                <w:rStyle w:val="keyword1"/>
              </w:rPr>
            </w:rPrChange>
          </w:rPr>
          <w:t>INTO</w:t>
        </w:r>
        <w:r w:rsidRPr="00905A86">
          <w:rPr>
            <w:sz w:val="18"/>
            <w:rPrChange w:id="16319" w:author="shorny" w:date="2014-06-09T18:45:00Z">
              <w:rPr/>
            </w:rPrChange>
          </w:rPr>
          <w:t xml:space="preserve"> `University Staff Member_Research Area` (StaffID, FORCode)</w:t>
        </w:r>
      </w:ins>
    </w:p>
    <w:p w14:paraId="521CAB5A" w14:textId="77777777" w:rsidR="00905A86" w:rsidRPr="00905A86" w:rsidRDefault="00905A86">
      <w:pPr>
        <w:pStyle w:val="HTMLPreformatted"/>
        <w:divId w:val="950892533"/>
        <w:rPr>
          <w:ins w:id="16320" w:author="shorny" w:date="2014-06-09T18:45:00Z"/>
          <w:sz w:val="18"/>
          <w:rPrChange w:id="16321" w:author="shorny" w:date="2014-06-09T18:45:00Z">
            <w:rPr>
              <w:ins w:id="16322" w:author="shorny" w:date="2014-06-09T18:45:00Z"/>
            </w:rPr>
          </w:rPrChange>
        </w:rPr>
      </w:pPr>
      <w:ins w:id="16323" w:author="shorny" w:date="2014-06-09T18:45:00Z">
        <w:r w:rsidRPr="00905A86">
          <w:rPr>
            <w:rStyle w:val="keyword1"/>
            <w:sz w:val="18"/>
            <w:rPrChange w:id="16324" w:author="shorny" w:date="2014-06-09T18:45:00Z">
              <w:rPr>
                <w:rStyle w:val="keyword1"/>
              </w:rPr>
            </w:rPrChange>
          </w:rPr>
          <w:t>VALUES</w:t>
        </w:r>
        <w:r w:rsidRPr="00905A86">
          <w:rPr>
            <w:sz w:val="18"/>
            <w:rPrChange w:id="16325" w:author="shorny" w:date="2014-06-09T18:45:00Z">
              <w:rPr/>
            </w:rPrChange>
          </w:rPr>
          <w:t xml:space="preserve"> (1002, 080699);</w:t>
        </w:r>
      </w:ins>
    </w:p>
    <w:p w14:paraId="30E688CB" w14:textId="77777777" w:rsidR="00905A86" w:rsidRPr="00905A86" w:rsidRDefault="00905A86">
      <w:pPr>
        <w:pStyle w:val="HTMLPreformatted"/>
        <w:divId w:val="950892533"/>
        <w:rPr>
          <w:ins w:id="16326" w:author="shorny" w:date="2014-06-09T18:45:00Z"/>
          <w:sz w:val="18"/>
          <w:rPrChange w:id="16327" w:author="shorny" w:date="2014-06-09T18:45:00Z">
            <w:rPr>
              <w:ins w:id="16328" w:author="shorny" w:date="2014-06-09T18:45:00Z"/>
            </w:rPr>
          </w:rPrChange>
        </w:rPr>
      </w:pPr>
    </w:p>
    <w:p w14:paraId="171A9935" w14:textId="77777777" w:rsidR="00905A86" w:rsidRPr="00905A86" w:rsidRDefault="00905A86">
      <w:pPr>
        <w:pStyle w:val="HTMLPreformatted"/>
        <w:divId w:val="950892533"/>
        <w:rPr>
          <w:ins w:id="16329" w:author="shorny" w:date="2014-06-09T18:45:00Z"/>
          <w:rStyle w:val="comment1"/>
          <w:sz w:val="18"/>
          <w:rPrChange w:id="16330" w:author="shorny" w:date="2014-06-09T18:45:00Z">
            <w:rPr>
              <w:ins w:id="16331" w:author="shorny" w:date="2014-06-09T18:45:00Z"/>
              <w:rStyle w:val="comment1"/>
            </w:rPr>
          </w:rPrChange>
        </w:rPr>
      </w:pPr>
      <w:ins w:id="16332" w:author="shorny" w:date="2014-06-09T18:45:00Z">
        <w:r w:rsidRPr="00905A86">
          <w:rPr>
            <w:rStyle w:val="comment1"/>
            <w:sz w:val="18"/>
            <w:rPrChange w:id="16333" w:author="shorny" w:date="2014-06-09T18:45:00Z">
              <w:rPr>
                <w:rStyle w:val="comment1"/>
              </w:rPr>
            </w:rPrChange>
          </w:rPr>
          <w:t>-- John Roddick oversees AI</w:t>
        </w:r>
      </w:ins>
    </w:p>
    <w:p w14:paraId="72744857" w14:textId="77777777" w:rsidR="00905A86" w:rsidRPr="00905A86" w:rsidRDefault="00905A86">
      <w:pPr>
        <w:pStyle w:val="HTMLPreformatted"/>
        <w:divId w:val="950892533"/>
        <w:rPr>
          <w:ins w:id="16334" w:author="shorny" w:date="2014-06-09T18:45:00Z"/>
          <w:sz w:val="18"/>
          <w:rPrChange w:id="16335" w:author="shorny" w:date="2014-06-09T18:45:00Z">
            <w:rPr>
              <w:ins w:id="16336" w:author="shorny" w:date="2014-06-09T18:45:00Z"/>
            </w:rPr>
          </w:rPrChange>
        </w:rPr>
      </w:pPr>
      <w:ins w:id="16337" w:author="shorny" w:date="2014-06-09T18:45:00Z">
        <w:r w:rsidRPr="00905A86">
          <w:rPr>
            <w:rStyle w:val="keyword1"/>
            <w:sz w:val="18"/>
            <w:rPrChange w:id="16338" w:author="shorny" w:date="2014-06-09T18:45:00Z">
              <w:rPr>
                <w:rStyle w:val="keyword1"/>
              </w:rPr>
            </w:rPrChange>
          </w:rPr>
          <w:t>INSERT</w:t>
        </w:r>
        <w:r w:rsidRPr="00905A86">
          <w:rPr>
            <w:sz w:val="18"/>
            <w:rPrChange w:id="16339" w:author="shorny" w:date="2014-06-09T18:45:00Z">
              <w:rPr/>
            </w:rPrChange>
          </w:rPr>
          <w:t xml:space="preserve"> </w:t>
        </w:r>
        <w:r w:rsidRPr="00905A86">
          <w:rPr>
            <w:rStyle w:val="keyword1"/>
            <w:sz w:val="18"/>
            <w:rPrChange w:id="16340" w:author="shorny" w:date="2014-06-09T18:45:00Z">
              <w:rPr>
                <w:rStyle w:val="keyword1"/>
              </w:rPr>
            </w:rPrChange>
          </w:rPr>
          <w:t>INTO</w:t>
        </w:r>
        <w:r w:rsidRPr="00905A86">
          <w:rPr>
            <w:sz w:val="18"/>
            <w:rPrChange w:id="16341" w:author="shorny" w:date="2014-06-09T18:45:00Z">
              <w:rPr/>
            </w:rPrChange>
          </w:rPr>
          <w:t xml:space="preserve"> `University Staff Member_Research Area2` (StaffID, FORCode)</w:t>
        </w:r>
      </w:ins>
    </w:p>
    <w:p w14:paraId="72081362" w14:textId="77777777" w:rsidR="00905A86" w:rsidRPr="00905A86" w:rsidRDefault="00905A86">
      <w:pPr>
        <w:pStyle w:val="HTMLPreformatted"/>
        <w:divId w:val="950892533"/>
        <w:rPr>
          <w:ins w:id="16342" w:author="shorny" w:date="2014-06-09T18:45:00Z"/>
          <w:sz w:val="18"/>
          <w:rPrChange w:id="16343" w:author="shorny" w:date="2014-06-09T18:45:00Z">
            <w:rPr>
              <w:ins w:id="16344" w:author="shorny" w:date="2014-06-09T18:45:00Z"/>
            </w:rPr>
          </w:rPrChange>
        </w:rPr>
      </w:pPr>
      <w:ins w:id="16345" w:author="shorny" w:date="2014-06-09T18:45:00Z">
        <w:r w:rsidRPr="00905A86">
          <w:rPr>
            <w:rStyle w:val="keyword1"/>
            <w:sz w:val="18"/>
            <w:rPrChange w:id="16346" w:author="shorny" w:date="2014-06-09T18:45:00Z">
              <w:rPr>
                <w:rStyle w:val="keyword1"/>
              </w:rPr>
            </w:rPrChange>
          </w:rPr>
          <w:lastRenderedPageBreak/>
          <w:t>VALUES</w:t>
        </w:r>
        <w:r w:rsidRPr="00905A86">
          <w:rPr>
            <w:sz w:val="18"/>
            <w:rPrChange w:id="16347" w:author="shorny" w:date="2014-06-09T18:45:00Z">
              <w:rPr/>
            </w:rPrChange>
          </w:rPr>
          <w:t xml:space="preserve"> (1001, 80199);</w:t>
        </w:r>
      </w:ins>
    </w:p>
    <w:p w14:paraId="3ADC9874" w14:textId="77777777" w:rsidR="00905A86" w:rsidRPr="00905A86" w:rsidRDefault="00905A86">
      <w:pPr>
        <w:pStyle w:val="HTMLPreformatted"/>
        <w:divId w:val="950892533"/>
        <w:rPr>
          <w:ins w:id="16348" w:author="shorny" w:date="2014-06-09T18:45:00Z"/>
          <w:sz w:val="18"/>
          <w:rPrChange w:id="16349" w:author="shorny" w:date="2014-06-09T18:45:00Z">
            <w:rPr>
              <w:ins w:id="16350" w:author="shorny" w:date="2014-06-09T18:45:00Z"/>
            </w:rPr>
          </w:rPrChange>
        </w:rPr>
      </w:pPr>
    </w:p>
    <w:p w14:paraId="3BD16BBD" w14:textId="77777777" w:rsidR="00905A86" w:rsidRPr="00905A86" w:rsidRDefault="00905A86">
      <w:pPr>
        <w:pStyle w:val="HTMLPreformatted"/>
        <w:divId w:val="950892533"/>
        <w:rPr>
          <w:ins w:id="16351" w:author="shorny" w:date="2014-06-09T18:45:00Z"/>
          <w:sz w:val="18"/>
          <w:rPrChange w:id="16352" w:author="shorny" w:date="2014-06-09T18:45:00Z">
            <w:rPr>
              <w:ins w:id="16353" w:author="shorny" w:date="2014-06-09T18:45:00Z"/>
            </w:rPr>
          </w:rPrChange>
        </w:rPr>
      </w:pPr>
    </w:p>
    <w:p w14:paraId="6C1F0414" w14:textId="77777777" w:rsidR="00905A86" w:rsidRPr="00905A86" w:rsidRDefault="00905A86">
      <w:pPr>
        <w:pStyle w:val="HTMLPreformatted"/>
        <w:divId w:val="950892533"/>
        <w:rPr>
          <w:ins w:id="16354" w:author="shorny" w:date="2014-06-09T18:45:00Z"/>
          <w:rStyle w:val="comment1"/>
          <w:sz w:val="18"/>
          <w:rPrChange w:id="16355" w:author="shorny" w:date="2014-06-09T18:45:00Z">
            <w:rPr>
              <w:ins w:id="16356" w:author="shorny" w:date="2014-06-09T18:45:00Z"/>
              <w:rStyle w:val="comment1"/>
            </w:rPr>
          </w:rPrChange>
        </w:rPr>
      </w:pPr>
      <w:ins w:id="16357" w:author="shorny" w:date="2014-06-09T18:45:00Z">
        <w:r w:rsidRPr="00905A86">
          <w:rPr>
            <w:rStyle w:val="comment1"/>
            <w:sz w:val="18"/>
            <w:rPrChange w:id="16358" w:author="shorny" w:date="2014-06-09T18:45:00Z">
              <w:rPr>
                <w:rStyle w:val="comment1"/>
              </w:rPr>
            </w:rPrChange>
          </w:rPr>
          <w:t>-- -----------------------------------------------------------------------------</w:t>
        </w:r>
      </w:ins>
    </w:p>
    <w:p w14:paraId="7CEC6BF9" w14:textId="77777777" w:rsidR="00905A86" w:rsidRPr="00905A86" w:rsidRDefault="00905A86">
      <w:pPr>
        <w:pStyle w:val="HTMLPreformatted"/>
        <w:divId w:val="950892533"/>
        <w:rPr>
          <w:ins w:id="16359" w:author="shorny" w:date="2014-06-09T18:45:00Z"/>
          <w:rStyle w:val="comment1"/>
          <w:sz w:val="18"/>
          <w:rPrChange w:id="16360" w:author="shorny" w:date="2014-06-09T18:45:00Z">
            <w:rPr>
              <w:ins w:id="16361" w:author="shorny" w:date="2014-06-09T18:45:00Z"/>
              <w:rStyle w:val="comment1"/>
            </w:rPr>
          </w:rPrChange>
        </w:rPr>
      </w:pPr>
      <w:ins w:id="16362" w:author="shorny" w:date="2014-06-09T18:45:00Z">
        <w:r w:rsidRPr="00905A86">
          <w:rPr>
            <w:rStyle w:val="comment1"/>
            <w:sz w:val="18"/>
            <w:rPrChange w:id="16363" w:author="shorny" w:date="2014-06-09T18:45:00Z">
              <w:rPr>
                <w:rStyle w:val="comment1"/>
              </w:rPr>
            </w:rPrChange>
          </w:rPr>
          <w:t>-- Jennie Brand</w:t>
        </w:r>
      </w:ins>
    </w:p>
    <w:p w14:paraId="14F72147" w14:textId="77777777" w:rsidR="00905A86" w:rsidRPr="00905A86" w:rsidRDefault="00905A86">
      <w:pPr>
        <w:pStyle w:val="HTMLPreformatted"/>
        <w:divId w:val="950892533"/>
        <w:rPr>
          <w:ins w:id="16364" w:author="shorny" w:date="2014-06-09T18:45:00Z"/>
          <w:sz w:val="18"/>
          <w:rPrChange w:id="16365" w:author="shorny" w:date="2014-06-09T18:45:00Z">
            <w:rPr>
              <w:ins w:id="16366" w:author="shorny" w:date="2014-06-09T18:45:00Z"/>
            </w:rPr>
          </w:rPrChange>
        </w:rPr>
      </w:pPr>
      <w:ins w:id="16367" w:author="shorny" w:date="2014-06-09T18:45:00Z">
        <w:r w:rsidRPr="00905A86">
          <w:rPr>
            <w:rStyle w:val="keyword1"/>
            <w:sz w:val="18"/>
            <w:rPrChange w:id="16368" w:author="shorny" w:date="2014-06-09T18:45:00Z">
              <w:rPr>
                <w:rStyle w:val="keyword1"/>
              </w:rPr>
            </w:rPrChange>
          </w:rPr>
          <w:t>INSERT</w:t>
        </w:r>
        <w:r w:rsidRPr="00905A86">
          <w:rPr>
            <w:sz w:val="18"/>
            <w:rPrChange w:id="16369" w:author="shorny" w:date="2014-06-09T18:45:00Z">
              <w:rPr/>
            </w:rPrChange>
          </w:rPr>
          <w:t xml:space="preserve"> </w:t>
        </w:r>
        <w:r w:rsidRPr="00905A86">
          <w:rPr>
            <w:rStyle w:val="keyword1"/>
            <w:sz w:val="18"/>
            <w:rPrChange w:id="16370" w:author="shorny" w:date="2014-06-09T18:45:00Z">
              <w:rPr>
                <w:rStyle w:val="keyword1"/>
              </w:rPr>
            </w:rPrChange>
          </w:rPr>
          <w:t>INTO</w:t>
        </w:r>
        <w:r w:rsidRPr="00905A86">
          <w:rPr>
            <w:sz w:val="18"/>
            <w:rPrChange w:id="16371" w:author="shorny" w:date="2014-06-09T18:45:00Z">
              <w:rPr/>
            </w:rPrChange>
          </w:rPr>
          <w:t xml:space="preserve"> `University Staff Member` (StaffID, LName, FName, canSupervise,</w:t>
        </w:r>
      </w:ins>
    </w:p>
    <w:p w14:paraId="67C450F8" w14:textId="77777777" w:rsidR="00905A86" w:rsidRPr="00905A86" w:rsidRDefault="00905A86">
      <w:pPr>
        <w:pStyle w:val="HTMLPreformatted"/>
        <w:divId w:val="950892533"/>
        <w:rPr>
          <w:ins w:id="16372" w:author="shorny" w:date="2014-06-09T18:45:00Z"/>
          <w:sz w:val="18"/>
          <w:rPrChange w:id="16373" w:author="shorny" w:date="2014-06-09T18:45:00Z">
            <w:rPr>
              <w:ins w:id="16374" w:author="shorny" w:date="2014-06-09T18:45:00Z"/>
            </w:rPr>
          </w:rPrChange>
        </w:rPr>
      </w:pPr>
      <w:proofErr w:type="gramStart"/>
      <w:ins w:id="16375" w:author="shorny" w:date="2014-06-09T18:45:00Z">
        <w:r w:rsidRPr="00905A86">
          <w:rPr>
            <w:sz w:val="18"/>
            <w:rPrChange w:id="16376" w:author="shorny" w:date="2014-06-09T18:45:00Z">
              <w:rPr/>
            </w:rPrChange>
          </w:rPr>
          <w:t>email</w:t>
        </w:r>
        <w:proofErr w:type="gramEnd"/>
        <w:r w:rsidRPr="00905A86">
          <w:rPr>
            <w:sz w:val="18"/>
            <w:rPrChange w:id="16377" w:author="shorny" w:date="2014-06-09T18:45:00Z">
              <w:rPr/>
            </w:rPrChange>
          </w:rPr>
          <w:t>)</w:t>
        </w:r>
      </w:ins>
    </w:p>
    <w:p w14:paraId="7163326D" w14:textId="77777777" w:rsidR="00905A86" w:rsidRPr="00905A86" w:rsidRDefault="00905A86">
      <w:pPr>
        <w:pStyle w:val="HTMLPreformatted"/>
        <w:divId w:val="950892533"/>
        <w:rPr>
          <w:ins w:id="16378" w:author="shorny" w:date="2014-06-09T18:45:00Z"/>
          <w:sz w:val="18"/>
          <w:rPrChange w:id="16379" w:author="shorny" w:date="2014-06-09T18:45:00Z">
            <w:rPr>
              <w:ins w:id="16380" w:author="shorny" w:date="2014-06-09T18:45:00Z"/>
            </w:rPr>
          </w:rPrChange>
        </w:rPr>
      </w:pPr>
      <w:ins w:id="16381" w:author="shorny" w:date="2014-06-09T18:45:00Z">
        <w:r w:rsidRPr="00905A86">
          <w:rPr>
            <w:rStyle w:val="keyword1"/>
            <w:sz w:val="18"/>
            <w:rPrChange w:id="16382" w:author="shorny" w:date="2014-06-09T18:45:00Z">
              <w:rPr>
                <w:rStyle w:val="keyword1"/>
              </w:rPr>
            </w:rPrChange>
          </w:rPr>
          <w:t>VALUES</w:t>
        </w:r>
        <w:r w:rsidRPr="00905A86">
          <w:rPr>
            <w:sz w:val="18"/>
            <w:rPrChange w:id="16383" w:author="shorny" w:date="2014-06-09T18:45:00Z">
              <w:rPr/>
            </w:rPrChange>
          </w:rPr>
          <w:t xml:space="preserve"> (1003, </w:t>
        </w:r>
        <w:r w:rsidRPr="00905A86">
          <w:rPr>
            <w:rStyle w:val="string1"/>
            <w:sz w:val="18"/>
            <w:rPrChange w:id="16384" w:author="shorny" w:date="2014-06-09T18:45:00Z">
              <w:rPr>
                <w:rStyle w:val="string1"/>
              </w:rPr>
            </w:rPrChange>
          </w:rPr>
          <w:t>'Brand'</w:t>
        </w:r>
        <w:r w:rsidRPr="00905A86">
          <w:rPr>
            <w:sz w:val="18"/>
            <w:rPrChange w:id="16385" w:author="shorny" w:date="2014-06-09T18:45:00Z">
              <w:rPr/>
            </w:rPrChange>
          </w:rPr>
          <w:t xml:space="preserve">, </w:t>
        </w:r>
        <w:r w:rsidRPr="00905A86">
          <w:rPr>
            <w:rStyle w:val="string1"/>
            <w:sz w:val="18"/>
            <w:rPrChange w:id="16386" w:author="shorny" w:date="2014-06-09T18:45:00Z">
              <w:rPr>
                <w:rStyle w:val="string1"/>
              </w:rPr>
            </w:rPrChange>
          </w:rPr>
          <w:t>'Jennie'</w:t>
        </w:r>
        <w:r w:rsidRPr="00905A86">
          <w:rPr>
            <w:sz w:val="18"/>
            <w:rPrChange w:id="16387" w:author="shorny" w:date="2014-06-09T18:45:00Z">
              <w:rPr/>
            </w:rPrChange>
          </w:rPr>
          <w:t xml:space="preserve">, 0, </w:t>
        </w:r>
        <w:r w:rsidRPr="00905A86">
          <w:rPr>
            <w:rStyle w:val="string1"/>
            <w:sz w:val="18"/>
            <w:rPrChange w:id="16388" w:author="shorny" w:date="2014-06-09T18:45:00Z">
              <w:rPr>
                <w:rStyle w:val="string1"/>
              </w:rPr>
            </w:rPrChange>
          </w:rPr>
          <w:t>'jennie.brand@flinders.edu.au'</w:t>
        </w:r>
        <w:r w:rsidRPr="00905A86">
          <w:rPr>
            <w:sz w:val="18"/>
            <w:rPrChange w:id="16389" w:author="shorny" w:date="2014-06-09T18:45:00Z">
              <w:rPr/>
            </w:rPrChange>
          </w:rPr>
          <w:t>);</w:t>
        </w:r>
      </w:ins>
    </w:p>
    <w:p w14:paraId="2D0C7389" w14:textId="77777777" w:rsidR="00DF4DCE" w:rsidRPr="00DF4DCE" w:rsidRDefault="00DF4DCE" w:rsidP="00DF4DCE">
      <w:pPr>
        <w:rPr>
          <w:ins w:id="16390" w:author="shorny" w:date="2014-06-09T17:28:00Z"/>
          <w:lang w:eastAsia="en-AU"/>
          <w:rPrChange w:id="16391" w:author="shorny" w:date="2014-06-09T18:43:00Z">
            <w:rPr>
              <w:ins w:id="16392" w:author="shorny" w:date="2014-06-09T17:28:00Z"/>
            </w:rPr>
          </w:rPrChange>
        </w:rPr>
        <w:pPrChange w:id="16393" w:author="shorny" w:date="2014-06-09T18:43:00Z">
          <w:pPr>
            <w:pStyle w:val="Heading1"/>
            <w:numPr>
              <w:numId w:val="17"/>
            </w:numPr>
          </w:pPr>
        </w:pPrChange>
      </w:pPr>
    </w:p>
    <w:p w14:paraId="4E9C35D9" w14:textId="085810B0" w:rsidR="00B31F60" w:rsidRDefault="00B31F60" w:rsidP="00B31F60">
      <w:pPr>
        <w:pStyle w:val="Heading2"/>
        <w:rPr>
          <w:ins w:id="16394" w:author="shorny" w:date="2014-06-09T18:45:00Z"/>
        </w:rPr>
        <w:pPrChange w:id="16395" w:author="shorny" w:date="2014-06-09T17:28:00Z">
          <w:pPr>
            <w:pStyle w:val="Heading1"/>
            <w:numPr>
              <w:numId w:val="17"/>
            </w:numPr>
          </w:pPr>
        </w:pPrChange>
      </w:pPr>
      <w:ins w:id="16396" w:author="shorny" w:date="2014-06-09T17:28:00Z">
        <w:r>
          <w:t>Populate applicant and applicant information</w:t>
        </w:r>
      </w:ins>
    </w:p>
    <w:p w14:paraId="427B80D2" w14:textId="77777777" w:rsidR="00905A86" w:rsidRDefault="00905A86">
      <w:pPr>
        <w:pStyle w:val="HTMLPreformatted"/>
        <w:divId w:val="1587107075"/>
        <w:rPr>
          <w:ins w:id="16397" w:author="shorny" w:date="2014-06-09T18:46:00Z"/>
        </w:rPr>
      </w:pPr>
    </w:p>
    <w:p w14:paraId="1709BFB3" w14:textId="77777777" w:rsidR="00905A86" w:rsidRPr="00905A86" w:rsidRDefault="00905A86">
      <w:pPr>
        <w:pStyle w:val="HTMLPreformatted"/>
        <w:divId w:val="1587107075"/>
        <w:rPr>
          <w:ins w:id="16398" w:author="shorny" w:date="2014-06-09T18:46:00Z"/>
          <w:sz w:val="18"/>
          <w:rPrChange w:id="16399" w:author="shorny" w:date="2014-06-09T18:46:00Z">
            <w:rPr>
              <w:ins w:id="16400" w:author="shorny" w:date="2014-06-09T18:46:00Z"/>
            </w:rPr>
          </w:rPrChange>
        </w:rPr>
      </w:pPr>
      <w:ins w:id="16401" w:author="shorny" w:date="2014-06-09T18:46:00Z">
        <w:r w:rsidRPr="00905A86">
          <w:rPr>
            <w:rStyle w:val="keyword1"/>
            <w:sz w:val="18"/>
            <w:rPrChange w:id="16402" w:author="shorny" w:date="2014-06-09T18:46:00Z">
              <w:rPr>
                <w:rStyle w:val="keyword1"/>
              </w:rPr>
            </w:rPrChange>
          </w:rPr>
          <w:t>SELECT</w:t>
        </w:r>
        <w:r w:rsidRPr="00905A86">
          <w:rPr>
            <w:sz w:val="18"/>
            <w:rPrChange w:id="16403" w:author="shorny" w:date="2014-06-09T18:46:00Z">
              <w:rPr/>
            </w:rPrChange>
          </w:rPr>
          <w:t xml:space="preserve"> "Loading populate_apps.</w:t>
        </w:r>
        <w:r w:rsidRPr="00905A86">
          <w:rPr>
            <w:rStyle w:val="keyword1"/>
            <w:sz w:val="18"/>
            <w:rPrChange w:id="16404" w:author="shorny" w:date="2014-06-09T18:46:00Z">
              <w:rPr>
                <w:rStyle w:val="keyword1"/>
              </w:rPr>
            </w:rPrChange>
          </w:rPr>
          <w:t>sql</w:t>
        </w:r>
        <w:proofErr w:type="gramStart"/>
        <w:r w:rsidRPr="00905A86">
          <w:rPr>
            <w:sz w:val="18"/>
            <w:rPrChange w:id="16405" w:author="shorny" w:date="2014-06-09T18:46:00Z">
              <w:rPr/>
            </w:rPrChange>
          </w:rPr>
          <w:t>" ;</w:t>
        </w:r>
        <w:proofErr w:type="gramEnd"/>
      </w:ins>
    </w:p>
    <w:p w14:paraId="6C0BED79" w14:textId="77777777" w:rsidR="00905A86" w:rsidRPr="00905A86" w:rsidRDefault="00905A86">
      <w:pPr>
        <w:pStyle w:val="HTMLPreformatted"/>
        <w:divId w:val="1587107075"/>
        <w:rPr>
          <w:ins w:id="16406" w:author="shorny" w:date="2014-06-09T18:46:00Z"/>
          <w:sz w:val="18"/>
          <w:rPrChange w:id="16407" w:author="shorny" w:date="2014-06-09T18:46:00Z">
            <w:rPr>
              <w:ins w:id="16408" w:author="shorny" w:date="2014-06-09T18:46:00Z"/>
            </w:rPr>
          </w:rPrChange>
        </w:rPr>
      </w:pPr>
    </w:p>
    <w:p w14:paraId="20A224AF" w14:textId="77777777" w:rsidR="00905A86" w:rsidRPr="00905A86" w:rsidRDefault="00905A86">
      <w:pPr>
        <w:pStyle w:val="HTMLPreformatted"/>
        <w:divId w:val="1587107075"/>
        <w:rPr>
          <w:ins w:id="16409" w:author="shorny" w:date="2014-06-09T18:46:00Z"/>
          <w:rStyle w:val="comment1"/>
          <w:sz w:val="18"/>
          <w:rPrChange w:id="16410" w:author="shorny" w:date="2014-06-09T18:46:00Z">
            <w:rPr>
              <w:ins w:id="16411" w:author="shorny" w:date="2014-06-09T18:46:00Z"/>
              <w:rStyle w:val="comment1"/>
            </w:rPr>
          </w:rPrChange>
        </w:rPr>
      </w:pPr>
      <w:ins w:id="16412" w:author="shorny" w:date="2014-06-09T18:46:00Z">
        <w:r w:rsidRPr="00905A86">
          <w:rPr>
            <w:rStyle w:val="comment1"/>
            <w:sz w:val="18"/>
            <w:rPrChange w:id="16413" w:author="shorny" w:date="2014-06-09T18:46:00Z">
              <w:rPr>
                <w:rStyle w:val="comment1"/>
              </w:rPr>
            </w:rPrChange>
          </w:rPr>
          <w:t>-- IDs</w:t>
        </w:r>
      </w:ins>
    </w:p>
    <w:p w14:paraId="07660C71" w14:textId="77777777" w:rsidR="00905A86" w:rsidRPr="00905A86" w:rsidRDefault="00905A86">
      <w:pPr>
        <w:pStyle w:val="HTMLPreformatted"/>
        <w:divId w:val="1587107075"/>
        <w:rPr>
          <w:ins w:id="16414" w:author="shorny" w:date="2014-06-09T18:46:00Z"/>
          <w:rStyle w:val="comment1"/>
          <w:sz w:val="18"/>
          <w:rPrChange w:id="16415" w:author="shorny" w:date="2014-06-09T18:46:00Z">
            <w:rPr>
              <w:ins w:id="16416" w:author="shorny" w:date="2014-06-09T18:46:00Z"/>
              <w:rStyle w:val="comment1"/>
            </w:rPr>
          </w:rPrChange>
        </w:rPr>
      </w:pPr>
      <w:ins w:id="16417" w:author="shorny" w:date="2014-06-09T18:46:00Z">
        <w:r w:rsidRPr="00905A86">
          <w:rPr>
            <w:rStyle w:val="comment1"/>
            <w:sz w:val="18"/>
            <w:rPrChange w:id="16418" w:author="shorny" w:date="2014-06-09T18:46:00Z">
              <w:rPr>
                <w:rStyle w:val="comment1"/>
              </w:rPr>
            </w:rPrChange>
          </w:rPr>
          <w:t>--   Applicant 1-9-</w:t>
        </w:r>
      </w:ins>
    </w:p>
    <w:p w14:paraId="70F80DBC" w14:textId="77777777" w:rsidR="00905A86" w:rsidRPr="00905A86" w:rsidRDefault="00905A86">
      <w:pPr>
        <w:pStyle w:val="HTMLPreformatted"/>
        <w:divId w:val="1587107075"/>
        <w:rPr>
          <w:ins w:id="16419" w:author="shorny" w:date="2014-06-09T18:46:00Z"/>
          <w:rStyle w:val="comment1"/>
          <w:sz w:val="18"/>
          <w:rPrChange w:id="16420" w:author="shorny" w:date="2014-06-09T18:46:00Z">
            <w:rPr>
              <w:ins w:id="16421" w:author="shorny" w:date="2014-06-09T18:46:00Z"/>
              <w:rStyle w:val="comment1"/>
            </w:rPr>
          </w:rPrChange>
        </w:rPr>
      </w:pPr>
      <w:ins w:id="16422" w:author="shorny" w:date="2014-06-09T18:46:00Z">
        <w:r w:rsidRPr="00905A86">
          <w:rPr>
            <w:rStyle w:val="comment1"/>
            <w:sz w:val="18"/>
            <w:rPrChange w:id="16423" w:author="shorny" w:date="2014-06-09T18:46:00Z">
              <w:rPr>
                <w:rStyle w:val="comment1"/>
              </w:rPr>
            </w:rPrChange>
          </w:rPr>
          <w:t>--   Application x11 - x19</w:t>
        </w:r>
      </w:ins>
    </w:p>
    <w:p w14:paraId="7733D875" w14:textId="77777777" w:rsidR="00905A86" w:rsidRPr="00905A86" w:rsidRDefault="00905A86">
      <w:pPr>
        <w:pStyle w:val="HTMLPreformatted"/>
        <w:divId w:val="1587107075"/>
        <w:rPr>
          <w:ins w:id="16424" w:author="shorny" w:date="2014-06-09T18:46:00Z"/>
          <w:rStyle w:val="comment1"/>
          <w:sz w:val="18"/>
          <w:rPrChange w:id="16425" w:author="shorny" w:date="2014-06-09T18:46:00Z">
            <w:rPr>
              <w:ins w:id="16426" w:author="shorny" w:date="2014-06-09T18:46:00Z"/>
              <w:rStyle w:val="comment1"/>
            </w:rPr>
          </w:rPrChange>
        </w:rPr>
      </w:pPr>
      <w:ins w:id="16427" w:author="shorny" w:date="2014-06-09T18:46:00Z">
        <w:r w:rsidRPr="00905A86">
          <w:rPr>
            <w:rStyle w:val="comment1"/>
            <w:sz w:val="18"/>
            <w:rPrChange w:id="16428" w:author="shorny" w:date="2014-06-09T18:46:00Z">
              <w:rPr>
                <w:rStyle w:val="comment1"/>
              </w:rPr>
            </w:rPrChange>
          </w:rPr>
          <w:t>--   Degree      x21 - x29</w:t>
        </w:r>
      </w:ins>
    </w:p>
    <w:p w14:paraId="1B0407C1" w14:textId="77777777" w:rsidR="00905A86" w:rsidRPr="00905A86" w:rsidRDefault="00905A86">
      <w:pPr>
        <w:pStyle w:val="HTMLPreformatted"/>
        <w:divId w:val="1587107075"/>
        <w:rPr>
          <w:ins w:id="16429" w:author="shorny" w:date="2014-06-09T18:46:00Z"/>
          <w:rStyle w:val="comment1"/>
          <w:sz w:val="18"/>
          <w:rPrChange w:id="16430" w:author="shorny" w:date="2014-06-09T18:46:00Z">
            <w:rPr>
              <w:ins w:id="16431" w:author="shorny" w:date="2014-06-09T18:46:00Z"/>
              <w:rStyle w:val="comment1"/>
            </w:rPr>
          </w:rPrChange>
        </w:rPr>
      </w:pPr>
      <w:ins w:id="16432" w:author="shorny" w:date="2014-06-09T18:46:00Z">
        <w:r w:rsidRPr="00905A86">
          <w:rPr>
            <w:rStyle w:val="comment1"/>
            <w:sz w:val="18"/>
            <w:rPrChange w:id="16433" w:author="shorny" w:date="2014-06-09T18:46:00Z">
              <w:rPr>
                <w:rStyle w:val="comment1"/>
              </w:rPr>
            </w:rPrChange>
          </w:rPr>
          <w:t>--   Document    x31 - x39</w:t>
        </w:r>
      </w:ins>
    </w:p>
    <w:p w14:paraId="04AA2559" w14:textId="77777777" w:rsidR="00905A86" w:rsidRPr="00905A86" w:rsidRDefault="00905A86">
      <w:pPr>
        <w:pStyle w:val="HTMLPreformatted"/>
        <w:divId w:val="1587107075"/>
        <w:rPr>
          <w:ins w:id="16434" w:author="shorny" w:date="2014-06-09T18:46:00Z"/>
          <w:rStyle w:val="comment1"/>
          <w:sz w:val="18"/>
          <w:rPrChange w:id="16435" w:author="shorny" w:date="2014-06-09T18:46:00Z">
            <w:rPr>
              <w:ins w:id="16436" w:author="shorny" w:date="2014-06-09T18:46:00Z"/>
              <w:rStyle w:val="comment1"/>
            </w:rPr>
          </w:rPrChange>
        </w:rPr>
      </w:pPr>
      <w:ins w:id="16437" w:author="shorny" w:date="2014-06-09T18:46:00Z">
        <w:r w:rsidRPr="00905A86">
          <w:rPr>
            <w:rStyle w:val="comment1"/>
            <w:sz w:val="18"/>
            <w:rPrChange w:id="16438" w:author="shorny" w:date="2014-06-09T18:46:00Z">
              <w:rPr>
                <w:rStyle w:val="comment1"/>
              </w:rPr>
            </w:rPrChange>
          </w:rPr>
          <w:t>--   Correspondence x41 - x49</w:t>
        </w:r>
      </w:ins>
    </w:p>
    <w:p w14:paraId="0E677D95" w14:textId="77777777" w:rsidR="00905A86" w:rsidRPr="00905A86" w:rsidRDefault="00905A86">
      <w:pPr>
        <w:pStyle w:val="HTMLPreformatted"/>
        <w:divId w:val="1587107075"/>
        <w:rPr>
          <w:ins w:id="16439" w:author="shorny" w:date="2014-06-09T18:46:00Z"/>
          <w:sz w:val="18"/>
          <w:rPrChange w:id="16440" w:author="shorny" w:date="2014-06-09T18:46:00Z">
            <w:rPr>
              <w:ins w:id="16441" w:author="shorny" w:date="2014-06-09T18:46:00Z"/>
            </w:rPr>
          </w:rPrChange>
        </w:rPr>
      </w:pPr>
    </w:p>
    <w:p w14:paraId="33498416" w14:textId="77777777" w:rsidR="00905A86" w:rsidRPr="00905A86" w:rsidRDefault="00905A86">
      <w:pPr>
        <w:pStyle w:val="HTMLPreformatted"/>
        <w:divId w:val="1587107075"/>
        <w:rPr>
          <w:ins w:id="16442" w:author="shorny" w:date="2014-06-09T18:46:00Z"/>
          <w:rStyle w:val="comment1"/>
          <w:sz w:val="18"/>
          <w:rPrChange w:id="16443" w:author="shorny" w:date="2014-06-09T18:46:00Z">
            <w:rPr>
              <w:ins w:id="16444" w:author="shorny" w:date="2014-06-09T18:46:00Z"/>
              <w:rStyle w:val="comment1"/>
            </w:rPr>
          </w:rPrChange>
        </w:rPr>
      </w:pPr>
      <w:ins w:id="16445" w:author="shorny" w:date="2014-06-09T18:46:00Z">
        <w:r w:rsidRPr="00905A86">
          <w:rPr>
            <w:rStyle w:val="comment1"/>
            <w:sz w:val="18"/>
            <w:rPrChange w:id="16446" w:author="shorny" w:date="2014-06-09T18:46:00Z">
              <w:rPr>
                <w:rStyle w:val="comment1"/>
              </w:rPr>
            </w:rPrChange>
          </w:rPr>
          <w:t>-- -----------------------------------------------------------------------------</w:t>
        </w:r>
      </w:ins>
    </w:p>
    <w:p w14:paraId="265D1A5C" w14:textId="77777777" w:rsidR="00905A86" w:rsidRPr="00905A86" w:rsidRDefault="00905A86">
      <w:pPr>
        <w:pStyle w:val="HTMLPreformatted"/>
        <w:divId w:val="1587107075"/>
        <w:rPr>
          <w:ins w:id="16447" w:author="shorny" w:date="2014-06-09T18:46:00Z"/>
          <w:rStyle w:val="comment1"/>
          <w:sz w:val="18"/>
          <w:rPrChange w:id="16448" w:author="shorny" w:date="2014-06-09T18:46:00Z">
            <w:rPr>
              <w:ins w:id="16449" w:author="shorny" w:date="2014-06-09T18:46:00Z"/>
              <w:rStyle w:val="comment1"/>
            </w:rPr>
          </w:rPrChange>
        </w:rPr>
      </w:pPr>
      <w:ins w:id="16450" w:author="shorny" w:date="2014-06-09T18:46:00Z">
        <w:r w:rsidRPr="00905A86">
          <w:rPr>
            <w:rStyle w:val="comment1"/>
            <w:sz w:val="18"/>
            <w:rPrChange w:id="16451" w:author="shorny" w:date="2014-06-09T18:46:00Z">
              <w:rPr>
                <w:rStyle w:val="comment1"/>
              </w:rPr>
            </w:rPrChange>
          </w:rPr>
          <w:t>-- Reset tables and import other info</w:t>
        </w:r>
      </w:ins>
    </w:p>
    <w:p w14:paraId="5CC8F125" w14:textId="77777777" w:rsidR="00905A86" w:rsidRPr="00905A86" w:rsidRDefault="00905A86">
      <w:pPr>
        <w:pStyle w:val="HTMLPreformatted"/>
        <w:divId w:val="1587107075"/>
        <w:rPr>
          <w:ins w:id="16452" w:author="shorny" w:date="2014-06-09T18:46:00Z"/>
          <w:sz w:val="18"/>
          <w:rPrChange w:id="16453" w:author="shorny" w:date="2014-06-09T18:46:00Z">
            <w:rPr>
              <w:ins w:id="16454" w:author="shorny" w:date="2014-06-09T18:46:00Z"/>
            </w:rPr>
          </w:rPrChange>
        </w:rPr>
      </w:pPr>
      <w:ins w:id="16455" w:author="shorny" w:date="2014-06-09T18:46:00Z">
        <w:r w:rsidRPr="00905A86">
          <w:rPr>
            <w:rStyle w:val="keyword1"/>
            <w:sz w:val="18"/>
            <w:rPrChange w:id="16456" w:author="shorny" w:date="2014-06-09T18:46:00Z">
              <w:rPr>
                <w:rStyle w:val="keyword1"/>
              </w:rPr>
            </w:rPrChange>
          </w:rPr>
          <w:t>DELETE</w:t>
        </w:r>
        <w:r w:rsidRPr="00905A86">
          <w:rPr>
            <w:sz w:val="18"/>
            <w:rPrChange w:id="16457" w:author="shorny" w:date="2014-06-09T18:46:00Z">
              <w:rPr/>
            </w:rPrChange>
          </w:rPr>
          <w:t xml:space="preserve"> </w:t>
        </w:r>
        <w:r w:rsidRPr="00905A86">
          <w:rPr>
            <w:rStyle w:val="keyword1"/>
            <w:sz w:val="18"/>
            <w:rPrChange w:id="16458" w:author="shorny" w:date="2014-06-09T18:46:00Z">
              <w:rPr>
                <w:rStyle w:val="keyword1"/>
              </w:rPr>
            </w:rPrChange>
          </w:rPr>
          <w:t>FROM</w:t>
        </w:r>
        <w:r w:rsidRPr="00905A86">
          <w:rPr>
            <w:sz w:val="18"/>
            <w:rPrChange w:id="16459" w:author="shorny" w:date="2014-06-09T18:46:00Z">
              <w:rPr/>
            </w:rPrChange>
          </w:rPr>
          <w:t xml:space="preserve"> `Application_Research Area`;</w:t>
        </w:r>
      </w:ins>
    </w:p>
    <w:p w14:paraId="23D7FB59" w14:textId="77777777" w:rsidR="00905A86" w:rsidRPr="00905A86" w:rsidRDefault="00905A86">
      <w:pPr>
        <w:pStyle w:val="HTMLPreformatted"/>
        <w:divId w:val="1587107075"/>
        <w:rPr>
          <w:ins w:id="16460" w:author="shorny" w:date="2014-06-09T18:46:00Z"/>
          <w:sz w:val="18"/>
          <w:rPrChange w:id="16461" w:author="shorny" w:date="2014-06-09T18:46:00Z">
            <w:rPr>
              <w:ins w:id="16462" w:author="shorny" w:date="2014-06-09T18:46:00Z"/>
            </w:rPr>
          </w:rPrChange>
        </w:rPr>
      </w:pPr>
      <w:ins w:id="16463" w:author="shorny" w:date="2014-06-09T18:46:00Z">
        <w:r w:rsidRPr="00905A86">
          <w:rPr>
            <w:rStyle w:val="keyword1"/>
            <w:sz w:val="18"/>
            <w:rPrChange w:id="16464" w:author="shorny" w:date="2014-06-09T18:46:00Z">
              <w:rPr>
                <w:rStyle w:val="keyword1"/>
              </w:rPr>
            </w:rPrChange>
          </w:rPr>
          <w:t>DELETE</w:t>
        </w:r>
        <w:r w:rsidRPr="00905A86">
          <w:rPr>
            <w:sz w:val="18"/>
            <w:rPrChange w:id="16465" w:author="shorny" w:date="2014-06-09T18:46:00Z">
              <w:rPr/>
            </w:rPrChange>
          </w:rPr>
          <w:t xml:space="preserve"> </w:t>
        </w:r>
        <w:r w:rsidRPr="00905A86">
          <w:rPr>
            <w:rStyle w:val="keyword1"/>
            <w:sz w:val="18"/>
            <w:rPrChange w:id="16466" w:author="shorny" w:date="2014-06-09T18:46:00Z">
              <w:rPr>
                <w:rStyle w:val="keyword1"/>
              </w:rPr>
            </w:rPrChange>
          </w:rPr>
          <w:t>FROM</w:t>
        </w:r>
        <w:r w:rsidRPr="00905A86">
          <w:rPr>
            <w:sz w:val="18"/>
            <w:rPrChange w:id="16467" w:author="shorny" w:date="2014-06-09T18:46:00Z">
              <w:rPr/>
            </w:rPrChange>
          </w:rPr>
          <w:t xml:space="preserve"> Decision;</w:t>
        </w:r>
      </w:ins>
    </w:p>
    <w:p w14:paraId="2FD2562E" w14:textId="77777777" w:rsidR="00905A86" w:rsidRPr="00905A86" w:rsidRDefault="00905A86">
      <w:pPr>
        <w:pStyle w:val="HTMLPreformatted"/>
        <w:divId w:val="1587107075"/>
        <w:rPr>
          <w:ins w:id="16468" w:author="shorny" w:date="2014-06-09T18:46:00Z"/>
          <w:sz w:val="18"/>
          <w:rPrChange w:id="16469" w:author="shorny" w:date="2014-06-09T18:46:00Z">
            <w:rPr>
              <w:ins w:id="16470" w:author="shorny" w:date="2014-06-09T18:46:00Z"/>
            </w:rPr>
          </w:rPrChange>
        </w:rPr>
      </w:pPr>
      <w:ins w:id="16471" w:author="shorny" w:date="2014-06-09T18:46:00Z">
        <w:r w:rsidRPr="00905A86">
          <w:rPr>
            <w:rStyle w:val="keyword1"/>
            <w:sz w:val="18"/>
            <w:rPrChange w:id="16472" w:author="shorny" w:date="2014-06-09T18:46:00Z">
              <w:rPr>
                <w:rStyle w:val="keyword1"/>
              </w:rPr>
            </w:rPrChange>
          </w:rPr>
          <w:t>DELETE</w:t>
        </w:r>
        <w:r w:rsidRPr="00905A86">
          <w:rPr>
            <w:sz w:val="18"/>
            <w:rPrChange w:id="16473" w:author="shorny" w:date="2014-06-09T18:46:00Z">
              <w:rPr/>
            </w:rPrChange>
          </w:rPr>
          <w:t xml:space="preserve"> </w:t>
        </w:r>
        <w:r w:rsidRPr="00905A86">
          <w:rPr>
            <w:rStyle w:val="keyword1"/>
            <w:sz w:val="18"/>
            <w:rPrChange w:id="16474" w:author="shorny" w:date="2014-06-09T18:46:00Z">
              <w:rPr>
                <w:rStyle w:val="keyword1"/>
              </w:rPr>
            </w:rPrChange>
          </w:rPr>
          <w:t>FROM</w:t>
        </w:r>
        <w:r w:rsidRPr="00905A86">
          <w:rPr>
            <w:sz w:val="18"/>
            <w:rPrChange w:id="16475" w:author="shorny" w:date="2014-06-09T18:46:00Z">
              <w:rPr/>
            </w:rPrChange>
          </w:rPr>
          <w:t xml:space="preserve"> Degree;</w:t>
        </w:r>
      </w:ins>
    </w:p>
    <w:p w14:paraId="3340FC2D" w14:textId="77777777" w:rsidR="00905A86" w:rsidRPr="00905A86" w:rsidRDefault="00905A86">
      <w:pPr>
        <w:pStyle w:val="HTMLPreformatted"/>
        <w:divId w:val="1587107075"/>
        <w:rPr>
          <w:ins w:id="16476" w:author="shorny" w:date="2014-06-09T18:46:00Z"/>
          <w:sz w:val="18"/>
          <w:rPrChange w:id="16477" w:author="shorny" w:date="2014-06-09T18:46:00Z">
            <w:rPr>
              <w:ins w:id="16478" w:author="shorny" w:date="2014-06-09T18:46:00Z"/>
            </w:rPr>
          </w:rPrChange>
        </w:rPr>
      </w:pPr>
      <w:ins w:id="16479" w:author="shorny" w:date="2014-06-09T18:46:00Z">
        <w:r w:rsidRPr="00905A86">
          <w:rPr>
            <w:rStyle w:val="keyword1"/>
            <w:sz w:val="18"/>
            <w:rPrChange w:id="16480" w:author="shorny" w:date="2014-06-09T18:46:00Z">
              <w:rPr>
                <w:rStyle w:val="keyword1"/>
              </w:rPr>
            </w:rPrChange>
          </w:rPr>
          <w:t>DELETE</w:t>
        </w:r>
        <w:r w:rsidRPr="00905A86">
          <w:rPr>
            <w:sz w:val="18"/>
            <w:rPrChange w:id="16481" w:author="shorny" w:date="2014-06-09T18:46:00Z">
              <w:rPr/>
            </w:rPrChange>
          </w:rPr>
          <w:t xml:space="preserve"> </w:t>
        </w:r>
        <w:r w:rsidRPr="00905A86">
          <w:rPr>
            <w:rStyle w:val="keyword1"/>
            <w:sz w:val="18"/>
            <w:rPrChange w:id="16482" w:author="shorny" w:date="2014-06-09T18:46:00Z">
              <w:rPr>
                <w:rStyle w:val="keyword1"/>
              </w:rPr>
            </w:rPrChange>
          </w:rPr>
          <w:t>FROM</w:t>
        </w:r>
        <w:r w:rsidRPr="00905A86">
          <w:rPr>
            <w:sz w:val="18"/>
            <w:rPrChange w:id="16483" w:author="shorny" w:date="2014-06-09T18:46:00Z">
              <w:rPr/>
            </w:rPrChange>
          </w:rPr>
          <w:t xml:space="preserve"> Document;</w:t>
        </w:r>
      </w:ins>
    </w:p>
    <w:p w14:paraId="5F171F8A" w14:textId="77777777" w:rsidR="00905A86" w:rsidRPr="00905A86" w:rsidRDefault="00905A86">
      <w:pPr>
        <w:pStyle w:val="HTMLPreformatted"/>
        <w:divId w:val="1587107075"/>
        <w:rPr>
          <w:ins w:id="16484" w:author="shorny" w:date="2014-06-09T18:46:00Z"/>
          <w:sz w:val="18"/>
          <w:rPrChange w:id="16485" w:author="shorny" w:date="2014-06-09T18:46:00Z">
            <w:rPr>
              <w:ins w:id="16486" w:author="shorny" w:date="2014-06-09T18:46:00Z"/>
            </w:rPr>
          </w:rPrChange>
        </w:rPr>
      </w:pPr>
      <w:ins w:id="16487" w:author="shorny" w:date="2014-06-09T18:46:00Z">
        <w:r w:rsidRPr="00905A86">
          <w:rPr>
            <w:rStyle w:val="keyword1"/>
            <w:sz w:val="18"/>
            <w:rPrChange w:id="16488" w:author="shorny" w:date="2014-06-09T18:46:00Z">
              <w:rPr>
                <w:rStyle w:val="keyword1"/>
              </w:rPr>
            </w:rPrChange>
          </w:rPr>
          <w:t>DELETE</w:t>
        </w:r>
        <w:r w:rsidRPr="00905A86">
          <w:rPr>
            <w:sz w:val="18"/>
            <w:rPrChange w:id="16489" w:author="shorny" w:date="2014-06-09T18:46:00Z">
              <w:rPr/>
            </w:rPrChange>
          </w:rPr>
          <w:t xml:space="preserve"> </w:t>
        </w:r>
        <w:r w:rsidRPr="00905A86">
          <w:rPr>
            <w:rStyle w:val="keyword1"/>
            <w:sz w:val="18"/>
            <w:rPrChange w:id="16490" w:author="shorny" w:date="2014-06-09T18:46:00Z">
              <w:rPr>
                <w:rStyle w:val="keyword1"/>
              </w:rPr>
            </w:rPrChange>
          </w:rPr>
          <w:t>FROM</w:t>
        </w:r>
        <w:r w:rsidRPr="00905A86">
          <w:rPr>
            <w:sz w:val="18"/>
            <w:rPrChange w:id="16491" w:author="shorny" w:date="2014-06-09T18:46:00Z">
              <w:rPr/>
            </w:rPrChange>
          </w:rPr>
          <w:t xml:space="preserve"> Application;</w:t>
        </w:r>
      </w:ins>
    </w:p>
    <w:p w14:paraId="1521DF21" w14:textId="77777777" w:rsidR="00905A86" w:rsidRPr="00905A86" w:rsidRDefault="00905A86">
      <w:pPr>
        <w:pStyle w:val="HTMLPreformatted"/>
        <w:divId w:val="1587107075"/>
        <w:rPr>
          <w:ins w:id="16492" w:author="shorny" w:date="2014-06-09T18:46:00Z"/>
          <w:sz w:val="18"/>
          <w:rPrChange w:id="16493" w:author="shorny" w:date="2014-06-09T18:46:00Z">
            <w:rPr>
              <w:ins w:id="16494" w:author="shorny" w:date="2014-06-09T18:46:00Z"/>
            </w:rPr>
          </w:rPrChange>
        </w:rPr>
      </w:pPr>
      <w:ins w:id="16495" w:author="shorny" w:date="2014-06-09T18:46:00Z">
        <w:r w:rsidRPr="00905A86">
          <w:rPr>
            <w:rStyle w:val="keyword1"/>
            <w:sz w:val="18"/>
            <w:rPrChange w:id="16496" w:author="shorny" w:date="2014-06-09T18:46:00Z">
              <w:rPr>
                <w:rStyle w:val="keyword1"/>
              </w:rPr>
            </w:rPrChange>
          </w:rPr>
          <w:t>DELETE</w:t>
        </w:r>
        <w:r w:rsidRPr="00905A86">
          <w:rPr>
            <w:sz w:val="18"/>
            <w:rPrChange w:id="16497" w:author="shorny" w:date="2014-06-09T18:46:00Z">
              <w:rPr/>
            </w:rPrChange>
          </w:rPr>
          <w:t xml:space="preserve"> </w:t>
        </w:r>
        <w:r w:rsidRPr="00905A86">
          <w:rPr>
            <w:rStyle w:val="keyword1"/>
            <w:sz w:val="18"/>
            <w:rPrChange w:id="16498" w:author="shorny" w:date="2014-06-09T18:46:00Z">
              <w:rPr>
                <w:rStyle w:val="keyword1"/>
              </w:rPr>
            </w:rPrChange>
          </w:rPr>
          <w:t>FROM</w:t>
        </w:r>
        <w:r w:rsidRPr="00905A86">
          <w:rPr>
            <w:sz w:val="18"/>
            <w:rPrChange w:id="16499" w:author="shorny" w:date="2014-06-09T18:46:00Z">
              <w:rPr/>
            </w:rPrChange>
          </w:rPr>
          <w:t xml:space="preserve"> Applicant;</w:t>
        </w:r>
      </w:ins>
    </w:p>
    <w:p w14:paraId="4F79C157" w14:textId="77777777" w:rsidR="00905A86" w:rsidRPr="00905A86" w:rsidRDefault="00905A86">
      <w:pPr>
        <w:pStyle w:val="HTMLPreformatted"/>
        <w:divId w:val="1587107075"/>
        <w:rPr>
          <w:ins w:id="16500" w:author="shorny" w:date="2014-06-09T18:46:00Z"/>
          <w:sz w:val="18"/>
          <w:rPrChange w:id="16501" w:author="shorny" w:date="2014-06-09T18:46:00Z">
            <w:rPr>
              <w:ins w:id="16502" w:author="shorny" w:date="2014-06-09T18:46:00Z"/>
            </w:rPr>
          </w:rPrChange>
        </w:rPr>
      </w:pPr>
      <w:ins w:id="16503" w:author="shorny" w:date="2014-06-09T18:46:00Z">
        <w:r w:rsidRPr="00905A86">
          <w:rPr>
            <w:rStyle w:val="keyword1"/>
            <w:sz w:val="18"/>
            <w:rPrChange w:id="16504" w:author="shorny" w:date="2014-06-09T18:46:00Z">
              <w:rPr>
                <w:rStyle w:val="keyword1"/>
              </w:rPr>
            </w:rPrChange>
          </w:rPr>
          <w:t>DELETE</w:t>
        </w:r>
        <w:r w:rsidRPr="00905A86">
          <w:rPr>
            <w:sz w:val="18"/>
            <w:rPrChange w:id="16505" w:author="shorny" w:date="2014-06-09T18:46:00Z">
              <w:rPr/>
            </w:rPrChange>
          </w:rPr>
          <w:t xml:space="preserve"> </w:t>
        </w:r>
        <w:r w:rsidRPr="00905A86">
          <w:rPr>
            <w:rStyle w:val="keyword1"/>
            <w:sz w:val="18"/>
            <w:rPrChange w:id="16506" w:author="shorny" w:date="2014-06-09T18:46:00Z">
              <w:rPr>
                <w:rStyle w:val="keyword1"/>
              </w:rPr>
            </w:rPrChange>
          </w:rPr>
          <w:t>FROM</w:t>
        </w:r>
        <w:r w:rsidRPr="00905A86">
          <w:rPr>
            <w:sz w:val="18"/>
            <w:rPrChange w:id="16507" w:author="shorny" w:date="2014-06-09T18:46:00Z">
              <w:rPr/>
            </w:rPrChange>
          </w:rPr>
          <w:t xml:space="preserve"> Correspondence;</w:t>
        </w:r>
      </w:ins>
    </w:p>
    <w:p w14:paraId="0CFB03F8" w14:textId="77777777" w:rsidR="00905A86" w:rsidRPr="00905A86" w:rsidRDefault="00905A86">
      <w:pPr>
        <w:pStyle w:val="HTMLPreformatted"/>
        <w:divId w:val="1587107075"/>
        <w:rPr>
          <w:ins w:id="16508" w:author="shorny" w:date="2014-06-09T18:46:00Z"/>
          <w:sz w:val="18"/>
          <w:rPrChange w:id="16509" w:author="shorny" w:date="2014-06-09T18:46:00Z">
            <w:rPr>
              <w:ins w:id="16510" w:author="shorny" w:date="2014-06-09T18:46:00Z"/>
            </w:rPr>
          </w:rPrChange>
        </w:rPr>
      </w:pPr>
    </w:p>
    <w:p w14:paraId="14D40103" w14:textId="77777777" w:rsidR="00905A86" w:rsidRPr="00905A86" w:rsidRDefault="00905A86">
      <w:pPr>
        <w:pStyle w:val="HTMLPreformatted"/>
        <w:divId w:val="1587107075"/>
        <w:rPr>
          <w:ins w:id="16511" w:author="shorny" w:date="2014-06-09T18:46:00Z"/>
          <w:rStyle w:val="comment1"/>
          <w:sz w:val="18"/>
          <w:rPrChange w:id="16512" w:author="shorny" w:date="2014-06-09T18:46:00Z">
            <w:rPr>
              <w:ins w:id="16513" w:author="shorny" w:date="2014-06-09T18:46:00Z"/>
              <w:rStyle w:val="comment1"/>
            </w:rPr>
          </w:rPrChange>
        </w:rPr>
      </w:pPr>
      <w:ins w:id="16514" w:author="shorny" w:date="2014-06-09T18:46:00Z">
        <w:r w:rsidRPr="00905A86">
          <w:rPr>
            <w:rStyle w:val="comment1"/>
            <w:sz w:val="18"/>
            <w:rPrChange w:id="16515" w:author="shorny" w:date="2014-06-09T18:46:00Z">
              <w:rPr>
                <w:rStyle w:val="comment1"/>
              </w:rPr>
            </w:rPrChange>
          </w:rPr>
          <w:t>-- -----------------------------------------------------------------------------</w:t>
        </w:r>
      </w:ins>
    </w:p>
    <w:p w14:paraId="2437813F" w14:textId="77777777" w:rsidR="00905A86" w:rsidRPr="00905A86" w:rsidRDefault="00905A86">
      <w:pPr>
        <w:pStyle w:val="HTMLPreformatted"/>
        <w:divId w:val="1587107075"/>
        <w:rPr>
          <w:ins w:id="16516" w:author="shorny" w:date="2014-06-09T18:46:00Z"/>
          <w:rStyle w:val="comment1"/>
          <w:sz w:val="18"/>
          <w:rPrChange w:id="16517" w:author="shorny" w:date="2014-06-09T18:46:00Z">
            <w:rPr>
              <w:ins w:id="16518" w:author="shorny" w:date="2014-06-09T18:46:00Z"/>
              <w:rStyle w:val="comment1"/>
            </w:rPr>
          </w:rPrChange>
        </w:rPr>
      </w:pPr>
      <w:ins w:id="16519" w:author="shorny" w:date="2014-06-09T18:46:00Z">
        <w:r w:rsidRPr="00905A86">
          <w:rPr>
            <w:rStyle w:val="comment1"/>
            <w:sz w:val="18"/>
            <w:rPrChange w:id="16520" w:author="shorny" w:date="2014-06-09T18:46:00Z">
              <w:rPr>
                <w:rStyle w:val="comment1"/>
              </w:rPr>
            </w:rPrChange>
          </w:rPr>
          <w:t>-- Application for PhD studies.txt</w:t>
        </w:r>
      </w:ins>
    </w:p>
    <w:p w14:paraId="0066075C" w14:textId="77777777" w:rsidR="00905A86" w:rsidRPr="00905A86" w:rsidRDefault="00905A86">
      <w:pPr>
        <w:pStyle w:val="HTMLPreformatted"/>
        <w:divId w:val="1587107075"/>
        <w:rPr>
          <w:ins w:id="16521" w:author="shorny" w:date="2014-06-09T18:46:00Z"/>
          <w:rStyle w:val="comment1"/>
          <w:sz w:val="18"/>
          <w:rPrChange w:id="16522" w:author="shorny" w:date="2014-06-09T18:46:00Z">
            <w:rPr>
              <w:ins w:id="16523" w:author="shorny" w:date="2014-06-09T18:46:00Z"/>
              <w:rStyle w:val="comment1"/>
            </w:rPr>
          </w:rPrChange>
        </w:rPr>
      </w:pPr>
      <w:ins w:id="16524" w:author="shorny" w:date="2014-06-09T18:46:00Z">
        <w:r w:rsidRPr="00905A86">
          <w:rPr>
            <w:rStyle w:val="comment1"/>
            <w:sz w:val="18"/>
            <w:rPrChange w:id="16525" w:author="shorny" w:date="2014-06-09T18:46:00Z">
              <w:rPr>
                <w:rStyle w:val="comment1"/>
              </w:rPr>
            </w:rPrChange>
          </w:rPr>
          <w:t>-- 01</w:t>
        </w:r>
      </w:ins>
    </w:p>
    <w:p w14:paraId="6535141C" w14:textId="77777777" w:rsidR="00905A86" w:rsidRPr="00905A86" w:rsidRDefault="00905A86">
      <w:pPr>
        <w:pStyle w:val="HTMLPreformatted"/>
        <w:divId w:val="1587107075"/>
        <w:rPr>
          <w:ins w:id="16526" w:author="shorny" w:date="2014-06-09T18:46:00Z"/>
          <w:sz w:val="18"/>
          <w:rPrChange w:id="16527" w:author="shorny" w:date="2014-06-09T18:46:00Z">
            <w:rPr>
              <w:ins w:id="16528" w:author="shorny" w:date="2014-06-09T18:46:00Z"/>
            </w:rPr>
          </w:rPrChange>
        </w:rPr>
      </w:pPr>
      <w:ins w:id="16529" w:author="shorny" w:date="2014-06-09T18:46:00Z">
        <w:r w:rsidRPr="00905A86">
          <w:rPr>
            <w:rStyle w:val="keyword1"/>
            <w:sz w:val="18"/>
            <w:rPrChange w:id="16530" w:author="shorny" w:date="2014-06-09T18:46:00Z">
              <w:rPr>
                <w:rStyle w:val="keyword1"/>
              </w:rPr>
            </w:rPrChange>
          </w:rPr>
          <w:t>SELECT</w:t>
        </w:r>
        <w:r w:rsidRPr="00905A86">
          <w:rPr>
            <w:sz w:val="18"/>
            <w:rPrChange w:id="16531" w:author="shorny" w:date="2014-06-09T18:46:00Z">
              <w:rPr/>
            </w:rPrChange>
          </w:rPr>
          <w:t xml:space="preserve"> "Populating Applicant 1 info</w:t>
        </w:r>
        <w:proofErr w:type="gramStart"/>
        <w:r w:rsidRPr="00905A86">
          <w:rPr>
            <w:sz w:val="18"/>
            <w:rPrChange w:id="16532" w:author="shorny" w:date="2014-06-09T18:46:00Z">
              <w:rPr/>
            </w:rPrChange>
          </w:rPr>
          <w:t>" ;</w:t>
        </w:r>
        <w:proofErr w:type="gramEnd"/>
      </w:ins>
    </w:p>
    <w:p w14:paraId="40515F26" w14:textId="77777777" w:rsidR="00905A86" w:rsidRPr="00905A86" w:rsidRDefault="00905A86">
      <w:pPr>
        <w:pStyle w:val="HTMLPreformatted"/>
        <w:divId w:val="1587107075"/>
        <w:rPr>
          <w:ins w:id="16533" w:author="shorny" w:date="2014-06-09T18:46:00Z"/>
          <w:sz w:val="18"/>
          <w:rPrChange w:id="16534" w:author="shorny" w:date="2014-06-09T18:46:00Z">
            <w:rPr>
              <w:ins w:id="16535" w:author="shorny" w:date="2014-06-09T18:46:00Z"/>
            </w:rPr>
          </w:rPrChange>
        </w:rPr>
      </w:pPr>
    </w:p>
    <w:p w14:paraId="0CBC0907" w14:textId="77777777" w:rsidR="00905A86" w:rsidRPr="00905A86" w:rsidRDefault="00905A86">
      <w:pPr>
        <w:pStyle w:val="HTMLPreformatted"/>
        <w:divId w:val="1587107075"/>
        <w:rPr>
          <w:ins w:id="16536" w:author="shorny" w:date="2014-06-09T18:46:00Z"/>
          <w:sz w:val="18"/>
          <w:rPrChange w:id="16537" w:author="shorny" w:date="2014-06-09T18:46:00Z">
            <w:rPr>
              <w:ins w:id="16538" w:author="shorny" w:date="2014-06-09T18:46:00Z"/>
            </w:rPr>
          </w:rPrChange>
        </w:rPr>
      </w:pPr>
      <w:ins w:id="16539" w:author="shorny" w:date="2014-06-09T18:46:00Z">
        <w:r w:rsidRPr="00905A86">
          <w:rPr>
            <w:rStyle w:val="keyword1"/>
            <w:sz w:val="18"/>
            <w:rPrChange w:id="16540" w:author="shorny" w:date="2014-06-09T18:46:00Z">
              <w:rPr>
                <w:rStyle w:val="keyword1"/>
              </w:rPr>
            </w:rPrChange>
          </w:rPr>
          <w:t>INSERT</w:t>
        </w:r>
        <w:r w:rsidRPr="00905A86">
          <w:rPr>
            <w:sz w:val="18"/>
            <w:rPrChange w:id="16541" w:author="shorny" w:date="2014-06-09T18:46:00Z">
              <w:rPr/>
            </w:rPrChange>
          </w:rPr>
          <w:t xml:space="preserve"> </w:t>
        </w:r>
        <w:r w:rsidRPr="00905A86">
          <w:rPr>
            <w:rStyle w:val="keyword1"/>
            <w:sz w:val="18"/>
            <w:rPrChange w:id="16542" w:author="shorny" w:date="2014-06-09T18:46:00Z">
              <w:rPr>
                <w:rStyle w:val="keyword1"/>
              </w:rPr>
            </w:rPrChange>
          </w:rPr>
          <w:t>INTO</w:t>
        </w:r>
        <w:r w:rsidRPr="00905A86">
          <w:rPr>
            <w:sz w:val="18"/>
            <w:rPrChange w:id="16543" w:author="shorny" w:date="2014-06-09T18:46:00Z">
              <w:rPr/>
            </w:rPrChange>
          </w:rPr>
          <w:t xml:space="preserve"> Applicant (ApplicantID, FName, LName, Email, Mobile, StreetAddress,</w:t>
        </w:r>
      </w:ins>
    </w:p>
    <w:p w14:paraId="24B30B51" w14:textId="77777777" w:rsidR="00905A86" w:rsidRPr="00905A86" w:rsidRDefault="00905A86">
      <w:pPr>
        <w:pStyle w:val="HTMLPreformatted"/>
        <w:divId w:val="1587107075"/>
        <w:rPr>
          <w:ins w:id="16544" w:author="shorny" w:date="2014-06-09T18:46:00Z"/>
          <w:sz w:val="18"/>
          <w:rPrChange w:id="16545" w:author="shorny" w:date="2014-06-09T18:46:00Z">
            <w:rPr>
              <w:ins w:id="16546" w:author="shorny" w:date="2014-06-09T18:46:00Z"/>
            </w:rPr>
          </w:rPrChange>
        </w:rPr>
      </w:pPr>
      <w:ins w:id="16547" w:author="shorny" w:date="2014-06-09T18:46:00Z">
        <w:r w:rsidRPr="00905A86">
          <w:rPr>
            <w:sz w:val="18"/>
            <w:rPrChange w:id="16548" w:author="shorny" w:date="2014-06-09T18:46:00Z">
              <w:rPr/>
            </w:rPrChange>
          </w:rPr>
          <w:t>City, Postcode, AddressCountryISOCode, DateAdded, LastModifiedByStaffID)</w:t>
        </w:r>
      </w:ins>
    </w:p>
    <w:p w14:paraId="03C5D7A1" w14:textId="77777777" w:rsidR="00905A86" w:rsidRPr="00905A86" w:rsidRDefault="00905A86">
      <w:pPr>
        <w:pStyle w:val="HTMLPreformatted"/>
        <w:divId w:val="1587107075"/>
        <w:rPr>
          <w:ins w:id="16549" w:author="shorny" w:date="2014-06-09T18:46:00Z"/>
          <w:sz w:val="18"/>
          <w:rPrChange w:id="16550" w:author="shorny" w:date="2014-06-09T18:46:00Z">
            <w:rPr>
              <w:ins w:id="16551" w:author="shorny" w:date="2014-06-09T18:46:00Z"/>
            </w:rPr>
          </w:rPrChange>
        </w:rPr>
      </w:pPr>
      <w:ins w:id="16552" w:author="shorny" w:date="2014-06-09T18:46:00Z">
        <w:r w:rsidRPr="00905A86">
          <w:rPr>
            <w:rStyle w:val="keyword1"/>
            <w:sz w:val="18"/>
            <w:rPrChange w:id="16553" w:author="shorny" w:date="2014-06-09T18:46:00Z">
              <w:rPr>
                <w:rStyle w:val="keyword1"/>
              </w:rPr>
            </w:rPrChange>
          </w:rPr>
          <w:t>VALUES</w:t>
        </w:r>
        <w:r w:rsidRPr="00905A86">
          <w:rPr>
            <w:sz w:val="18"/>
            <w:rPrChange w:id="16554" w:author="shorny" w:date="2014-06-09T18:46:00Z">
              <w:rPr/>
            </w:rPrChange>
          </w:rPr>
          <w:t xml:space="preserve"> (01, </w:t>
        </w:r>
        <w:r w:rsidRPr="00905A86">
          <w:rPr>
            <w:rStyle w:val="string1"/>
            <w:sz w:val="18"/>
            <w:rPrChange w:id="16555" w:author="shorny" w:date="2014-06-09T18:46:00Z">
              <w:rPr>
                <w:rStyle w:val="string1"/>
              </w:rPr>
            </w:rPrChange>
          </w:rPr>
          <w:t>'Shirin'</w:t>
        </w:r>
        <w:r w:rsidRPr="00905A86">
          <w:rPr>
            <w:sz w:val="18"/>
            <w:rPrChange w:id="16556" w:author="shorny" w:date="2014-06-09T18:46:00Z">
              <w:rPr/>
            </w:rPrChange>
          </w:rPr>
          <w:t xml:space="preserve">, </w:t>
        </w:r>
        <w:r w:rsidRPr="00905A86">
          <w:rPr>
            <w:rStyle w:val="string1"/>
            <w:sz w:val="18"/>
            <w:rPrChange w:id="16557" w:author="shorny" w:date="2014-06-09T18:46:00Z">
              <w:rPr>
                <w:rStyle w:val="string1"/>
              </w:rPr>
            </w:rPrChange>
          </w:rPr>
          <w:t>'Ebadi'</w:t>
        </w:r>
        <w:r w:rsidRPr="00905A86">
          <w:rPr>
            <w:sz w:val="18"/>
            <w:rPrChange w:id="16558" w:author="shorny" w:date="2014-06-09T18:46:00Z">
              <w:rPr/>
            </w:rPrChange>
          </w:rPr>
          <w:t xml:space="preserve">, </w:t>
        </w:r>
        <w:r w:rsidRPr="00905A86">
          <w:rPr>
            <w:rStyle w:val="string1"/>
            <w:sz w:val="18"/>
            <w:rPrChange w:id="16559" w:author="shorny" w:date="2014-06-09T18:46:00Z">
              <w:rPr>
                <w:rStyle w:val="string1"/>
              </w:rPr>
            </w:rPrChange>
          </w:rPr>
          <w:t>'shirin.ebadi@keb.com.de'</w:t>
        </w:r>
        <w:r w:rsidRPr="00905A86">
          <w:rPr>
            <w:sz w:val="18"/>
            <w:rPrChange w:id="16560" w:author="shorny" w:date="2014-06-09T18:46:00Z">
              <w:rPr/>
            </w:rPrChange>
          </w:rPr>
          <w:t>,</w:t>
        </w:r>
      </w:ins>
    </w:p>
    <w:p w14:paraId="57EDED9D" w14:textId="77777777" w:rsidR="00905A86" w:rsidRPr="00905A86" w:rsidRDefault="00905A86">
      <w:pPr>
        <w:pStyle w:val="HTMLPreformatted"/>
        <w:divId w:val="1587107075"/>
        <w:rPr>
          <w:ins w:id="16561" w:author="shorny" w:date="2014-06-09T18:46:00Z"/>
          <w:sz w:val="18"/>
          <w:rPrChange w:id="16562" w:author="shorny" w:date="2014-06-09T18:46:00Z">
            <w:rPr>
              <w:ins w:id="16563" w:author="shorny" w:date="2014-06-09T18:46:00Z"/>
            </w:rPr>
          </w:rPrChange>
        </w:rPr>
      </w:pPr>
      <w:ins w:id="16564" w:author="shorny" w:date="2014-06-09T18:46:00Z">
        <w:r w:rsidRPr="00905A86">
          <w:rPr>
            <w:rStyle w:val="string1"/>
            <w:sz w:val="18"/>
            <w:rPrChange w:id="16565" w:author="shorny" w:date="2014-06-09T18:46:00Z">
              <w:rPr>
                <w:rStyle w:val="string1"/>
              </w:rPr>
            </w:rPrChange>
          </w:rPr>
          <w:t>'+49 (176) 6488 9999'</w:t>
        </w:r>
        <w:r w:rsidRPr="00905A86">
          <w:rPr>
            <w:sz w:val="18"/>
            <w:rPrChange w:id="16566" w:author="shorny" w:date="2014-06-09T18:46:00Z">
              <w:rPr/>
            </w:rPrChange>
          </w:rPr>
          <w:t xml:space="preserve">, </w:t>
        </w:r>
        <w:r w:rsidRPr="00905A86">
          <w:rPr>
            <w:rStyle w:val="string1"/>
            <w:sz w:val="18"/>
            <w:rPrChange w:id="16567" w:author="shorny" w:date="2014-06-09T18:46:00Z">
              <w:rPr>
                <w:rStyle w:val="string1"/>
              </w:rPr>
            </w:rPrChange>
          </w:rPr>
          <w:t>'Zwillingstr 99, App 099'</w:t>
        </w:r>
        <w:r w:rsidRPr="00905A86">
          <w:rPr>
            <w:sz w:val="18"/>
            <w:rPrChange w:id="16568" w:author="shorny" w:date="2014-06-09T18:46:00Z">
              <w:rPr/>
            </w:rPrChange>
          </w:rPr>
          <w:t xml:space="preserve">, </w:t>
        </w:r>
        <w:r w:rsidRPr="00905A86">
          <w:rPr>
            <w:rStyle w:val="string1"/>
            <w:sz w:val="18"/>
            <w:rPrChange w:id="16569" w:author="shorny" w:date="2014-06-09T18:46:00Z">
              <w:rPr>
                <w:rStyle w:val="string1"/>
              </w:rPr>
            </w:rPrChange>
          </w:rPr>
          <w:t>'Munich'</w:t>
        </w:r>
        <w:r w:rsidRPr="00905A86">
          <w:rPr>
            <w:sz w:val="18"/>
            <w:rPrChange w:id="16570" w:author="shorny" w:date="2014-06-09T18:46:00Z">
              <w:rPr/>
            </w:rPrChange>
          </w:rPr>
          <w:t xml:space="preserve">, 80807, </w:t>
        </w:r>
        <w:r w:rsidRPr="00905A86">
          <w:rPr>
            <w:rStyle w:val="string1"/>
            <w:sz w:val="18"/>
            <w:rPrChange w:id="16571" w:author="shorny" w:date="2014-06-09T18:46:00Z">
              <w:rPr>
                <w:rStyle w:val="string1"/>
              </w:rPr>
            </w:rPrChange>
          </w:rPr>
          <w:t>'DE'</w:t>
        </w:r>
        <w:r w:rsidRPr="00905A86">
          <w:rPr>
            <w:sz w:val="18"/>
            <w:rPrChange w:id="16572" w:author="shorny" w:date="2014-06-09T18:46:00Z">
              <w:rPr/>
            </w:rPrChange>
          </w:rPr>
          <w:t>,</w:t>
        </w:r>
      </w:ins>
    </w:p>
    <w:p w14:paraId="5DC18DBB" w14:textId="77777777" w:rsidR="00905A86" w:rsidRPr="00905A86" w:rsidRDefault="00905A86">
      <w:pPr>
        <w:pStyle w:val="HTMLPreformatted"/>
        <w:divId w:val="1587107075"/>
        <w:rPr>
          <w:ins w:id="16573" w:author="shorny" w:date="2014-06-09T18:46:00Z"/>
          <w:sz w:val="18"/>
          <w:rPrChange w:id="16574" w:author="shorny" w:date="2014-06-09T18:46:00Z">
            <w:rPr>
              <w:ins w:id="16575" w:author="shorny" w:date="2014-06-09T18:46:00Z"/>
            </w:rPr>
          </w:rPrChange>
        </w:rPr>
      </w:pPr>
      <w:ins w:id="16576" w:author="shorny" w:date="2014-06-09T18:46:00Z">
        <w:r w:rsidRPr="00905A86">
          <w:rPr>
            <w:rStyle w:val="string1"/>
            <w:sz w:val="18"/>
            <w:rPrChange w:id="16577" w:author="shorny" w:date="2014-06-09T18:46:00Z">
              <w:rPr>
                <w:rStyle w:val="string1"/>
              </w:rPr>
            </w:rPrChange>
          </w:rPr>
          <w:t>'2014-05-01'</w:t>
        </w:r>
        <w:r w:rsidRPr="00905A86">
          <w:rPr>
            <w:sz w:val="18"/>
            <w:rPrChange w:id="16578" w:author="shorny" w:date="2014-06-09T18:46:00Z">
              <w:rPr/>
            </w:rPrChange>
          </w:rPr>
          <w:t>, 1001);</w:t>
        </w:r>
      </w:ins>
    </w:p>
    <w:p w14:paraId="656715C6" w14:textId="77777777" w:rsidR="00905A86" w:rsidRPr="00905A86" w:rsidRDefault="00905A86">
      <w:pPr>
        <w:pStyle w:val="HTMLPreformatted"/>
        <w:divId w:val="1587107075"/>
        <w:rPr>
          <w:ins w:id="16579" w:author="shorny" w:date="2014-06-09T18:46:00Z"/>
          <w:sz w:val="18"/>
          <w:rPrChange w:id="16580" w:author="shorny" w:date="2014-06-09T18:46:00Z">
            <w:rPr>
              <w:ins w:id="16581" w:author="shorny" w:date="2014-06-09T18:46:00Z"/>
            </w:rPr>
          </w:rPrChange>
        </w:rPr>
      </w:pPr>
    </w:p>
    <w:p w14:paraId="3EBB3AC6" w14:textId="77777777" w:rsidR="00905A86" w:rsidRPr="00905A86" w:rsidRDefault="00905A86">
      <w:pPr>
        <w:pStyle w:val="HTMLPreformatted"/>
        <w:divId w:val="1587107075"/>
        <w:rPr>
          <w:ins w:id="16582" w:author="shorny" w:date="2014-06-09T18:46:00Z"/>
          <w:sz w:val="18"/>
          <w:rPrChange w:id="16583" w:author="shorny" w:date="2014-06-09T18:46:00Z">
            <w:rPr>
              <w:ins w:id="16584" w:author="shorny" w:date="2014-06-09T18:46:00Z"/>
            </w:rPr>
          </w:rPrChange>
        </w:rPr>
      </w:pPr>
      <w:ins w:id="16585" w:author="shorny" w:date="2014-06-09T18:46:00Z">
        <w:r w:rsidRPr="00905A86">
          <w:rPr>
            <w:rStyle w:val="keyword1"/>
            <w:sz w:val="18"/>
            <w:rPrChange w:id="16586" w:author="shorny" w:date="2014-06-09T18:46:00Z">
              <w:rPr>
                <w:rStyle w:val="keyword1"/>
              </w:rPr>
            </w:rPrChange>
          </w:rPr>
          <w:t>INSERT</w:t>
        </w:r>
        <w:r w:rsidRPr="00905A86">
          <w:rPr>
            <w:sz w:val="18"/>
            <w:rPrChange w:id="16587" w:author="shorny" w:date="2014-06-09T18:46:00Z">
              <w:rPr/>
            </w:rPrChange>
          </w:rPr>
          <w:t xml:space="preserve"> </w:t>
        </w:r>
        <w:r w:rsidRPr="00905A86">
          <w:rPr>
            <w:rStyle w:val="keyword1"/>
            <w:sz w:val="18"/>
            <w:rPrChange w:id="16588" w:author="shorny" w:date="2014-06-09T18:46:00Z">
              <w:rPr>
                <w:rStyle w:val="keyword1"/>
              </w:rPr>
            </w:rPrChange>
          </w:rPr>
          <w:t>INTO</w:t>
        </w:r>
        <w:r w:rsidRPr="00905A86">
          <w:rPr>
            <w:sz w:val="18"/>
            <w:rPrChange w:id="16589" w:author="shorny" w:date="2014-06-09T18:46:00Z">
              <w:rPr/>
            </w:rPrChange>
          </w:rPr>
          <w:t xml:space="preserve"> Degree (DegID, ApplicantID, </w:t>
        </w:r>
        <w:r w:rsidRPr="00905A86">
          <w:rPr>
            <w:rStyle w:val="keyword1"/>
            <w:sz w:val="18"/>
            <w:rPrChange w:id="16590" w:author="shorny" w:date="2014-06-09T18:46:00Z">
              <w:rPr>
                <w:rStyle w:val="keyword1"/>
              </w:rPr>
            </w:rPrChange>
          </w:rPr>
          <w:t>Name</w:t>
        </w:r>
        <w:r w:rsidRPr="00905A86">
          <w:rPr>
            <w:sz w:val="18"/>
            <w:rPrChange w:id="16591" w:author="shorny" w:date="2014-06-09T18:46:00Z">
              <w:rPr/>
            </w:rPrChange>
          </w:rPr>
          <w:t xml:space="preserve">, </w:t>
        </w:r>
        <w:r w:rsidRPr="00905A86">
          <w:rPr>
            <w:rStyle w:val="keyword1"/>
            <w:sz w:val="18"/>
            <w:rPrChange w:id="16592" w:author="shorny" w:date="2014-06-09T18:46:00Z">
              <w:rPr>
                <w:rStyle w:val="keyword1"/>
              </w:rPr>
            </w:rPrChange>
          </w:rPr>
          <w:t>Type</w:t>
        </w:r>
        <w:r w:rsidRPr="00905A86">
          <w:rPr>
            <w:sz w:val="18"/>
            <w:rPrChange w:id="16593" w:author="shorny" w:date="2014-06-09T18:46:00Z">
              <w:rPr/>
            </w:rPrChange>
          </w:rPr>
          <w:t>, YearCompleted,</w:t>
        </w:r>
      </w:ins>
    </w:p>
    <w:p w14:paraId="2FCAA2B6" w14:textId="77777777" w:rsidR="00905A86" w:rsidRPr="00905A86" w:rsidRDefault="00905A86">
      <w:pPr>
        <w:pStyle w:val="HTMLPreformatted"/>
        <w:divId w:val="1587107075"/>
        <w:rPr>
          <w:ins w:id="16594" w:author="shorny" w:date="2014-06-09T18:46:00Z"/>
          <w:sz w:val="18"/>
          <w:rPrChange w:id="16595" w:author="shorny" w:date="2014-06-09T18:46:00Z">
            <w:rPr>
              <w:ins w:id="16596" w:author="shorny" w:date="2014-06-09T18:46:00Z"/>
            </w:rPr>
          </w:rPrChange>
        </w:rPr>
      </w:pPr>
      <w:ins w:id="16597" w:author="shorny" w:date="2014-06-09T18:46:00Z">
        <w:r w:rsidRPr="00905A86">
          <w:rPr>
            <w:sz w:val="18"/>
            <w:rPrChange w:id="16598" w:author="shorny" w:date="2014-06-09T18:46:00Z">
              <w:rPr/>
            </w:rPrChange>
          </w:rPr>
          <w:t>InstitutionName, InstitutionCountryISOCode)</w:t>
        </w:r>
      </w:ins>
    </w:p>
    <w:p w14:paraId="0BD0DF5C" w14:textId="77777777" w:rsidR="00905A86" w:rsidRPr="00905A86" w:rsidRDefault="00905A86">
      <w:pPr>
        <w:pStyle w:val="HTMLPreformatted"/>
        <w:divId w:val="1587107075"/>
        <w:rPr>
          <w:ins w:id="16599" w:author="shorny" w:date="2014-06-09T18:46:00Z"/>
          <w:rStyle w:val="string1"/>
          <w:sz w:val="18"/>
          <w:rPrChange w:id="16600" w:author="shorny" w:date="2014-06-09T18:46:00Z">
            <w:rPr>
              <w:ins w:id="16601" w:author="shorny" w:date="2014-06-09T18:46:00Z"/>
              <w:rStyle w:val="string1"/>
            </w:rPr>
          </w:rPrChange>
        </w:rPr>
      </w:pPr>
      <w:ins w:id="16602" w:author="shorny" w:date="2014-06-09T18:46:00Z">
        <w:r w:rsidRPr="00905A86">
          <w:rPr>
            <w:rStyle w:val="keyword1"/>
            <w:sz w:val="18"/>
            <w:rPrChange w:id="16603" w:author="shorny" w:date="2014-06-09T18:46:00Z">
              <w:rPr>
                <w:rStyle w:val="keyword1"/>
              </w:rPr>
            </w:rPrChange>
          </w:rPr>
          <w:t>VALUES</w:t>
        </w:r>
        <w:r w:rsidRPr="00905A86">
          <w:rPr>
            <w:sz w:val="18"/>
            <w:rPrChange w:id="16604" w:author="shorny" w:date="2014-06-09T18:46:00Z">
              <w:rPr/>
            </w:rPrChange>
          </w:rPr>
          <w:t xml:space="preserve"> (121, 01, </w:t>
        </w:r>
        <w:r w:rsidRPr="00905A86">
          <w:rPr>
            <w:rStyle w:val="string1"/>
            <w:sz w:val="18"/>
            <w:rPrChange w:id="16605" w:author="shorny" w:date="2014-06-09T18:46:00Z">
              <w:rPr>
                <w:rStyle w:val="string1"/>
              </w:rPr>
            </w:rPrChange>
          </w:rPr>
          <w:t>'Electrical Engineering with expertise in Control</w:t>
        </w:r>
      </w:ins>
    </w:p>
    <w:p w14:paraId="67158B96" w14:textId="77777777" w:rsidR="00905A86" w:rsidRPr="00905A86" w:rsidRDefault="00905A86">
      <w:pPr>
        <w:pStyle w:val="HTMLPreformatted"/>
        <w:divId w:val="1587107075"/>
        <w:rPr>
          <w:ins w:id="16606" w:author="shorny" w:date="2014-06-09T18:46:00Z"/>
          <w:sz w:val="18"/>
          <w:rPrChange w:id="16607" w:author="shorny" w:date="2014-06-09T18:46:00Z">
            <w:rPr>
              <w:ins w:id="16608" w:author="shorny" w:date="2014-06-09T18:46:00Z"/>
            </w:rPr>
          </w:rPrChange>
        </w:rPr>
      </w:pPr>
      <w:ins w:id="16609" w:author="shorny" w:date="2014-06-09T18:46:00Z">
        <w:r w:rsidRPr="00905A86">
          <w:rPr>
            <w:rStyle w:val="string1"/>
            <w:sz w:val="18"/>
            <w:rPrChange w:id="16610" w:author="shorny" w:date="2014-06-09T18:46:00Z">
              <w:rPr>
                <w:rStyle w:val="string1"/>
              </w:rPr>
            </w:rPrChange>
          </w:rPr>
          <w:t>Theory and Reat-Time Applications'</w:t>
        </w:r>
        <w:r w:rsidRPr="00905A86">
          <w:rPr>
            <w:sz w:val="18"/>
            <w:rPrChange w:id="16611" w:author="shorny" w:date="2014-06-09T18:46:00Z">
              <w:rPr/>
            </w:rPrChange>
          </w:rPr>
          <w:t xml:space="preserve">, </w:t>
        </w:r>
        <w:r w:rsidRPr="00905A86">
          <w:rPr>
            <w:rStyle w:val="string1"/>
            <w:sz w:val="18"/>
            <w:rPrChange w:id="16612" w:author="shorny" w:date="2014-06-09T18:46:00Z">
              <w:rPr>
                <w:rStyle w:val="string1"/>
              </w:rPr>
            </w:rPrChange>
          </w:rPr>
          <w:t>'bachelor'</w:t>
        </w:r>
        <w:r w:rsidRPr="00905A86">
          <w:rPr>
            <w:sz w:val="18"/>
            <w:rPrChange w:id="16613" w:author="shorny" w:date="2014-06-09T18:46:00Z">
              <w:rPr/>
            </w:rPrChange>
          </w:rPr>
          <w:t xml:space="preserve">, </w:t>
        </w:r>
        <w:r w:rsidRPr="00905A86">
          <w:rPr>
            <w:rStyle w:val="string1"/>
            <w:sz w:val="18"/>
            <w:rPrChange w:id="16614" w:author="shorny" w:date="2014-06-09T18:46:00Z">
              <w:rPr>
                <w:rStyle w:val="string1"/>
              </w:rPr>
            </w:rPrChange>
          </w:rPr>
          <w:t>'2005-12-31'</w:t>
        </w:r>
        <w:r w:rsidRPr="00905A86">
          <w:rPr>
            <w:sz w:val="18"/>
            <w:rPrChange w:id="16615" w:author="shorny" w:date="2014-06-09T18:46:00Z">
              <w:rPr/>
            </w:rPrChange>
          </w:rPr>
          <w:t>,</w:t>
        </w:r>
      </w:ins>
    </w:p>
    <w:p w14:paraId="4098D80D" w14:textId="77777777" w:rsidR="00905A86" w:rsidRPr="00905A86" w:rsidRDefault="00905A86">
      <w:pPr>
        <w:pStyle w:val="HTMLPreformatted"/>
        <w:divId w:val="1587107075"/>
        <w:rPr>
          <w:ins w:id="16616" w:author="shorny" w:date="2014-06-09T18:46:00Z"/>
          <w:sz w:val="18"/>
          <w:rPrChange w:id="16617" w:author="shorny" w:date="2014-06-09T18:46:00Z">
            <w:rPr>
              <w:ins w:id="16618" w:author="shorny" w:date="2014-06-09T18:46:00Z"/>
            </w:rPr>
          </w:rPrChange>
        </w:rPr>
      </w:pPr>
      <w:ins w:id="16619" w:author="shorny" w:date="2014-06-09T18:46:00Z">
        <w:r w:rsidRPr="00905A86">
          <w:rPr>
            <w:rStyle w:val="string1"/>
            <w:sz w:val="18"/>
            <w:rPrChange w:id="16620" w:author="shorny" w:date="2014-06-09T18:46:00Z">
              <w:rPr>
                <w:rStyle w:val="string1"/>
              </w:rPr>
            </w:rPrChange>
          </w:rPr>
          <w:t>'University of Tabriz'</w:t>
        </w:r>
        <w:r w:rsidRPr="00905A86">
          <w:rPr>
            <w:sz w:val="18"/>
            <w:rPrChange w:id="16621" w:author="shorny" w:date="2014-06-09T18:46:00Z">
              <w:rPr/>
            </w:rPrChange>
          </w:rPr>
          <w:t xml:space="preserve">, </w:t>
        </w:r>
        <w:r w:rsidRPr="00905A86">
          <w:rPr>
            <w:rStyle w:val="string1"/>
            <w:sz w:val="18"/>
            <w:rPrChange w:id="16622" w:author="shorny" w:date="2014-06-09T18:46:00Z">
              <w:rPr>
                <w:rStyle w:val="string1"/>
              </w:rPr>
            </w:rPrChange>
          </w:rPr>
          <w:t>'IR'</w:t>
        </w:r>
        <w:proofErr w:type="gramStart"/>
        <w:r w:rsidRPr="00905A86">
          <w:rPr>
            <w:sz w:val="18"/>
            <w:rPrChange w:id="16623" w:author="shorny" w:date="2014-06-09T18:46:00Z">
              <w:rPr/>
            </w:rPrChange>
          </w:rPr>
          <w:t>) ;</w:t>
        </w:r>
        <w:proofErr w:type="gramEnd"/>
      </w:ins>
    </w:p>
    <w:p w14:paraId="42A54D67" w14:textId="77777777" w:rsidR="00905A86" w:rsidRPr="00905A86" w:rsidRDefault="00905A86">
      <w:pPr>
        <w:pStyle w:val="HTMLPreformatted"/>
        <w:divId w:val="1587107075"/>
        <w:rPr>
          <w:ins w:id="16624" w:author="shorny" w:date="2014-06-09T18:46:00Z"/>
          <w:sz w:val="18"/>
          <w:rPrChange w:id="16625" w:author="shorny" w:date="2014-06-09T18:46:00Z">
            <w:rPr>
              <w:ins w:id="16626" w:author="shorny" w:date="2014-06-09T18:46:00Z"/>
            </w:rPr>
          </w:rPrChange>
        </w:rPr>
      </w:pPr>
    </w:p>
    <w:p w14:paraId="5A974AB9" w14:textId="77777777" w:rsidR="00905A86" w:rsidRPr="00905A86" w:rsidRDefault="00905A86">
      <w:pPr>
        <w:pStyle w:val="HTMLPreformatted"/>
        <w:divId w:val="1587107075"/>
        <w:rPr>
          <w:ins w:id="16627" w:author="shorny" w:date="2014-06-09T18:46:00Z"/>
          <w:sz w:val="18"/>
          <w:rPrChange w:id="16628" w:author="shorny" w:date="2014-06-09T18:46:00Z">
            <w:rPr>
              <w:ins w:id="16629" w:author="shorny" w:date="2014-06-09T18:46:00Z"/>
            </w:rPr>
          </w:rPrChange>
        </w:rPr>
      </w:pPr>
      <w:ins w:id="16630" w:author="shorny" w:date="2014-06-09T18:46:00Z">
        <w:r w:rsidRPr="00905A86">
          <w:rPr>
            <w:rStyle w:val="keyword1"/>
            <w:sz w:val="18"/>
            <w:rPrChange w:id="16631" w:author="shorny" w:date="2014-06-09T18:46:00Z">
              <w:rPr>
                <w:rStyle w:val="keyword1"/>
              </w:rPr>
            </w:rPrChange>
          </w:rPr>
          <w:t>INSERT</w:t>
        </w:r>
        <w:r w:rsidRPr="00905A86">
          <w:rPr>
            <w:sz w:val="18"/>
            <w:rPrChange w:id="16632" w:author="shorny" w:date="2014-06-09T18:46:00Z">
              <w:rPr/>
            </w:rPrChange>
          </w:rPr>
          <w:t xml:space="preserve"> </w:t>
        </w:r>
        <w:r w:rsidRPr="00905A86">
          <w:rPr>
            <w:rStyle w:val="keyword1"/>
            <w:sz w:val="18"/>
            <w:rPrChange w:id="16633" w:author="shorny" w:date="2014-06-09T18:46:00Z">
              <w:rPr>
                <w:rStyle w:val="keyword1"/>
              </w:rPr>
            </w:rPrChange>
          </w:rPr>
          <w:t>INTO</w:t>
        </w:r>
        <w:r w:rsidRPr="00905A86">
          <w:rPr>
            <w:sz w:val="18"/>
            <w:rPrChange w:id="16634" w:author="shorny" w:date="2014-06-09T18:46:00Z">
              <w:rPr/>
            </w:rPrChange>
          </w:rPr>
          <w:t xml:space="preserve"> Degree (DegID, ApplicantID, </w:t>
        </w:r>
        <w:r w:rsidRPr="00905A86">
          <w:rPr>
            <w:rStyle w:val="keyword1"/>
            <w:sz w:val="18"/>
            <w:rPrChange w:id="16635" w:author="shorny" w:date="2014-06-09T18:46:00Z">
              <w:rPr>
                <w:rStyle w:val="keyword1"/>
              </w:rPr>
            </w:rPrChange>
          </w:rPr>
          <w:t>Name</w:t>
        </w:r>
        <w:r w:rsidRPr="00905A86">
          <w:rPr>
            <w:sz w:val="18"/>
            <w:rPrChange w:id="16636" w:author="shorny" w:date="2014-06-09T18:46:00Z">
              <w:rPr/>
            </w:rPrChange>
          </w:rPr>
          <w:t xml:space="preserve">, </w:t>
        </w:r>
        <w:r w:rsidRPr="00905A86">
          <w:rPr>
            <w:rStyle w:val="keyword1"/>
            <w:sz w:val="18"/>
            <w:rPrChange w:id="16637" w:author="shorny" w:date="2014-06-09T18:46:00Z">
              <w:rPr>
                <w:rStyle w:val="keyword1"/>
              </w:rPr>
            </w:rPrChange>
          </w:rPr>
          <w:t>Type</w:t>
        </w:r>
        <w:r w:rsidRPr="00905A86">
          <w:rPr>
            <w:sz w:val="18"/>
            <w:rPrChange w:id="16638" w:author="shorny" w:date="2014-06-09T18:46:00Z">
              <w:rPr/>
            </w:rPrChange>
          </w:rPr>
          <w:t>, YearCompleted,</w:t>
        </w:r>
      </w:ins>
    </w:p>
    <w:p w14:paraId="791A8108" w14:textId="77777777" w:rsidR="00905A86" w:rsidRPr="00905A86" w:rsidRDefault="00905A86">
      <w:pPr>
        <w:pStyle w:val="HTMLPreformatted"/>
        <w:divId w:val="1587107075"/>
        <w:rPr>
          <w:ins w:id="16639" w:author="shorny" w:date="2014-06-09T18:46:00Z"/>
          <w:sz w:val="18"/>
          <w:rPrChange w:id="16640" w:author="shorny" w:date="2014-06-09T18:46:00Z">
            <w:rPr>
              <w:ins w:id="16641" w:author="shorny" w:date="2014-06-09T18:46:00Z"/>
            </w:rPr>
          </w:rPrChange>
        </w:rPr>
      </w:pPr>
      <w:ins w:id="16642" w:author="shorny" w:date="2014-06-09T18:46:00Z">
        <w:r w:rsidRPr="00905A86">
          <w:rPr>
            <w:sz w:val="18"/>
            <w:rPrChange w:id="16643" w:author="shorny" w:date="2014-06-09T18:46:00Z">
              <w:rPr/>
            </w:rPrChange>
          </w:rPr>
          <w:t>InstitutionName, InstitutionCountryISOCode)</w:t>
        </w:r>
      </w:ins>
    </w:p>
    <w:p w14:paraId="08D50A58" w14:textId="77777777" w:rsidR="00905A86" w:rsidRPr="00905A86" w:rsidRDefault="00905A86">
      <w:pPr>
        <w:pStyle w:val="HTMLPreformatted"/>
        <w:divId w:val="1587107075"/>
        <w:rPr>
          <w:ins w:id="16644" w:author="shorny" w:date="2014-06-09T18:46:00Z"/>
          <w:rStyle w:val="string1"/>
          <w:sz w:val="18"/>
          <w:rPrChange w:id="16645" w:author="shorny" w:date="2014-06-09T18:46:00Z">
            <w:rPr>
              <w:ins w:id="16646" w:author="shorny" w:date="2014-06-09T18:46:00Z"/>
              <w:rStyle w:val="string1"/>
            </w:rPr>
          </w:rPrChange>
        </w:rPr>
      </w:pPr>
      <w:ins w:id="16647" w:author="shorny" w:date="2014-06-09T18:46:00Z">
        <w:r w:rsidRPr="00905A86">
          <w:rPr>
            <w:rStyle w:val="keyword1"/>
            <w:sz w:val="18"/>
            <w:rPrChange w:id="16648" w:author="shorny" w:date="2014-06-09T18:46:00Z">
              <w:rPr>
                <w:rStyle w:val="keyword1"/>
              </w:rPr>
            </w:rPrChange>
          </w:rPr>
          <w:t>VALUES</w:t>
        </w:r>
        <w:r w:rsidRPr="00905A86">
          <w:rPr>
            <w:sz w:val="18"/>
            <w:rPrChange w:id="16649" w:author="shorny" w:date="2014-06-09T18:46:00Z">
              <w:rPr/>
            </w:rPrChange>
          </w:rPr>
          <w:t xml:space="preserve"> (122, 01, </w:t>
        </w:r>
        <w:r w:rsidRPr="00905A86">
          <w:rPr>
            <w:rStyle w:val="string1"/>
            <w:sz w:val="18"/>
            <w:rPrChange w:id="16650" w:author="shorny" w:date="2014-06-09T18:46:00Z">
              <w:rPr>
                <w:rStyle w:val="string1"/>
              </w:rPr>
            </w:rPrChange>
          </w:rPr>
          <w:t>'Electrical Engineering with expertise in Control</w:t>
        </w:r>
      </w:ins>
    </w:p>
    <w:p w14:paraId="6FFA7DCD" w14:textId="77777777" w:rsidR="00905A86" w:rsidRPr="00905A86" w:rsidRDefault="00905A86">
      <w:pPr>
        <w:pStyle w:val="HTMLPreformatted"/>
        <w:divId w:val="1587107075"/>
        <w:rPr>
          <w:ins w:id="16651" w:author="shorny" w:date="2014-06-09T18:46:00Z"/>
          <w:sz w:val="18"/>
          <w:rPrChange w:id="16652" w:author="shorny" w:date="2014-06-09T18:46:00Z">
            <w:rPr>
              <w:ins w:id="16653" w:author="shorny" w:date="2014-06-09T18:46:00Z"/>
            </w:rPr>
          </w:rPrChange>
        </w:rPr>
      </w:pPr>
      <w:ins w:id="16654" w:author="shorny" w:date="2014-06-09T18:46:00Z">
        <w:r w:rsidRPr="00905A86">
          <w:rPr>
            <w:rStyle w:val="string1"/>
            <w:sz w:val="18"/>
            <w:rPrChange w:id="16655" w:author="shorny" w:date="2014-06-09T18:46:00Z">
              <w:rPr>
                <w:rStyle w:val="string1"/>
              </w:rPr>
            </w:rPrChange>
          </w:rPr>
          <w:t>Theory and Reat-Time Applications'</w:t>
        </w:r>
        <w:r w:rsidRPr="00905A86">
          <w:rPr>
            <w:sz w:val="18"/>
            <w:rPrChange w:id="16656" w:author="shorny" w:date="2014-06-09T18:46:00Z">
              <w:rPr/>
            </w:rPrChange>
          </w:rPr>
          <w:t xml:space="preserve">, </w:t>
        </w:r>
        <w:r w:rsidRPr="00905A86">
          <w:rPr>
            <w:rStyle w:val="string1"/>
            <w:sz w:val="18"/>
            <w:rPrChange w:id="16657" w:author="shorny" w:date="2014-06-09T18:46:00Z">
              <w:rPr>
                <w:rStyle w:val="string1"/>
              </w:rPr>
            </w:rPrChange>
          </w:rPr>
          <w:t>'masters'</w:t>
        </w:r>
        <w:r w:rsidRPr="00905A86">
          <w:rPr>
            <w:sz w:val="18"/>
            <w:rPrChange w:id="16658" w:author="shorny" w:date="2014-06-09T18:46:00Z">
              <w:rPr/>
            </w:rPrChange>
          </w:rPr>
          <w:t xml:space="preserve">, </w:t>
        </w:r>
        <w:r w:rsidRPr="00905A86">
          <w:rPr>
            <w:rStyle w:val="string1"/>
            <w:sz w:val="18"/>
            <w:rPrChange w:id="16659" w:author="shorny" w:date="2014-06-09T18:46:00Z">
              <w:rPr>
                <w:rStyle w:val="string1"/>
              </w:rPr>
            </w:rPrChange>
          </w:rPr>
          <w:t>'2008-12-31'</w:t>
        </w:r>
        <w:r w:rsidRPr="00905A86">
          <w:rPr>
            <w:sz w:val="18"/>
            <w:rPrChange w:id="16660" w:author="shorny" w:date="2014-06-09T18:46:00Z">
              <w:rPr/>
            </w:rPrChange>
          </w:rPr>
          <w:t>,</w:t>
        </w:r>
      </w:ins>
    </w:p>
    <w:p w14:paraId="77B90546" w14:textId="77777777" w:rsidR="00905A86" w:rsidRPr="00905A86" w:rsidRDefault="00905A86">
      <w:pPr>
        <w:pStyle w:val="HTMLPreformatted"/>
        <w:divId w:val="1587107075"/>
        <w:rPr>
          <w:ins w:id="16661" w:author="shorny" w:date="2014-06-09T18:46:00Z"/>
          <w:sz w:val="18"/>
          <w:rPrChange w:id="16662" w:author="shorny" w:date="2014-06-09T18:46:00Z">
            <w:rPr>
              <w:ins w:id="16663" w:author="shorny" w:date="2014-06-09T18:46:00Z"/>
            </w:rPr>
          </w:rPrChange>
        </w:rPr>
      </w:pPr>
      <w:ins w:id="16664" w:author="shorny" w:date="2014-06-09T18:46:00Z">
        <w:r w:rsidRPr="00905A86">
          <w:rPr>
            <w:rStyle w:val="string1"/>
            <w:sz w:val="18"/>
            <w:rPrChange w:id="16665" w:author="shorny" w:date="2014-06-09T18:46:00Z">
              <w:rPr>
                <w:rStyle w:val="string1"/>
              </w:rPr>
            </w:rPrChange>
          </w:rPr>
          <w:t>'University of Tabriz'</w:t>
        </w:r>
        <w:r w:rsidRPr="00905A86">
          <w:rPr>
            <w:sz w:val="18"/>
            <w:rPrChange w:id="16666" w:author="shorny" w:date="2014-06-09T18:46:00Z">
              <w:rPr/>
            </w:rPrChange>
          </w:rPr>
          <w:t xml:space="preserve">, </w:t>
        </w:r>
        <w:r w:rsidRPr="00905A86">
          <w:rPr>
            <w:rStyle w:val="string1"/>
            <w:sz w:val="18"/>
            <w:rPrChange w:id="16667" w:author="shorny" w:date="2014-06-09T18:46:00Z">
              <w:rPr>
                <w:rStyle w:val="string1"/>
              </w:rPr>
            </w:rPrChange>
          </w:rPr>
          <w:t>'IR'</w:t>
        </w:r>
        <w:proofErr w:type="gramStart"/>
        <w:r w:rsidRPr="00905A86">
          <w:rPr>
            <w:sz w:val="18"/>
            <w:rPrChange w:id="16668" w:author="shorny" w:date="2014-06-09T18:46:00Z">
              <w:rPr/>
            </w:rPrChange>
          </w:rPr>
          <w:t>) ;</w:t>
        </w:r>
        <w:proofErr w:type="gramEnd"/>
      </w:ins>
    </w:p>
    <w:p w14:paraId="100C4C8A" w14:textId="77777777" w:rsidR="00905A86" w:rsidRPr="00905A86" w:rsidRDefault="00905A86">
      <w:pPr>
        <w:pStyle w:val="HTMLPreformatted"/>
        <w:divId w:val="1587107075"/>
        <w:rPr>
          <w:ins w:id="16669" w:author="shorny" w:date="2014-06-09T18:46:00Z"/>
          <w:sz w:val="18"/>
          <w:rPrChange w:id="16670" w:author="shorny" w:date="2014-06-09T18:46:00Z">
            <w:rPr>
              <w:ins w:id="16671" w:author="shorny" w:date="2014-06-09T18:46:00Z"/>
            </w:rPr>
          </w:rPrChange>
        </w:rPr>
      </w:pPr>
    </w:p>
    <w:p w14:paraId="42E0F238" w14:textId="77777777" w:rsidR="00905A86" w:rsidRPr="00905A86" w:rsidRDefault="00905A86">
      <w:pPr>
        <w:pStyle w:val="HTMLPreformatted"/>
        <w:divId w:val="1587107075"/>
        <w:rPr>
          <w:ins w:id="16672" w:author="shorny" w:date="2014-06-09T18:46:00Z"/>
          <w:sz w:val="18"/>
          <w:rPrChange w:id="16673" w:author="shorny" w:date="2014-06-09T18:46:00Z">
            <w:rPr>
              <w:ins w:id="16674" w:author="shorny" w:date="2014-06-09T18:46:00Z"/>
            </w:rPr>
          </w:rPrChange>
        </w:rPr>
      </w:pPr>
      <w:ins w:id="16675" w:author="shorny" w:date="2014-06-09T18:46:00Z">
        <w:r w:rsidRPr="00905A86">
          <w:rPr>
            <w:rStyle w:val="keyword1"/>
            <w:sz w:val="18"/>
            <w:rPrChange w:id="16676" w:author="shorny" w:date="2014-06-09T18:46:00Z">
              <w:rPr>
                <w:rStyle w:val="keyword1"/>
              </w:rPr>
            </w:rPrChange>
          </w:rPr>
          <w:t>INSERT</w:t>
        </w:r>
        <w:r w:rsidRPr="00905A86">
          <w:rPr>
            <w:sz w:val="18"/>
            <w:rPrChange w:id="16677" w:author="shorny" w:date="2014-06-09T18:46:00Z">
              <w:rPr/>
            </w:rPrChange>
          </w:rPr>
          <w:t xml:space="preserve"> </w:t>
        </w:r>
        <w:r w:rsidRPr="00905A86">
          <w:rPr>
            <w:rStyle w:val="keyword1"/>
            <w:sz w:val="18"/>
            <w:rPrChange w:id="16678" w:author="shorny" w:date="2014-06-09T18:46:00Z">
              <w:rPr>
                <w:rStyle w:val="keyword1"/>
              </w:rPr>
            </w:rPrChange>
          </w:rPr>
          <w:t>INTO</w:t>
        </w:r>
        <w:r w:rsidRPr="00905A86">
          <w:rPr>
            <w:sz w:val="18"/>
            <w:rPrChange w:id="16679" w:author="shorny" w:date="2014-06-09T18:46:00Z">
              <w:rPr/>
            </w:rPrChange>
          </w:rPr>
          <w:t xml:space="preserve"> Application (ApplicationID, ApplicantID, awardID, DateAdded,</w:t>
        </w:r>
      </w:ins>
    </w:p>
    <w:p w14:paraId="4AB92F00" w14:textId="77777777" w:rsidR="00905A86" w:rsidRPr="00905A86" w:rsidRDefault="00905A86">
      <w:pPr>
        <w:pStyle w:val="HTMLPreformatted"/>
        <w:divId w:val="1587107075"/>
        <w:rPr>
          <w:ins w:id="16680" w:author="shorny" w:date="2014-06-09T18:46:00Z"/>
          <w:sz w:val="18"/>
          <w:rPrChange w:id="16681" w:author="shorny" w:date="2014-06-09T18:46:00Z">
            <w:rPr>
              <w:ins w:id="16682" w:author="shorny" w:date="2014-06-09T18:46:00Z"/>
            </w:rPr>
          </w:rPrChange>
        </w:rPr>
      </w:pPr>
      <w:ins w:id="16683" w:author="shorny" w:date="2014-06-09T18:46:00Z">
        <w:r w:rsidRPr="00905A86">
          <w:rPr>
            <w:sz w:val="18"/>
            <w:rPrChange w:id="16684" w:author="shorny" w:date="2014-06-09T18:46:00Z">
              <w:rPr/>
            </w:rPrChange>
          </w:rPr>
          <w:t>DateLastChecked, DateLastModified, LastModifiedByStaffID, applicationStatusID)</w:t>
        </w:r>
      </w:ins>
    </w:p>
    <w:p w14:paraId="3D4CF8FA" w14:textId="77777777" w:rsidR="00905A86" w:rsidRPr="00905A86" w:rsidRDefault="00905A86">
      <w:pPr>
        <w:pStyle w:val="HTMLPreformatted"/>
        <w:divId w:val="1587107075"/>
        <w:rPr>
          <w:ins w:id="16685" w:author="shorny" w:date="2014-06-09T18:46:00Z"/>
          <w:sz w:val="18"/>
          <w:rPrChange w:id="16686" w:author="shorny" w:date="2014-06-09T18:46:00Z">
            <w:rPr>
              <w:ins w:id="16687" w:author="shorny" w:date="2014-06-09T18:46:00Z"/>
            </w:rPr>
          </w:rPrChange>
        </w:rPr>
      </w:pPr>
      <w:ins w:id="16688" w:author="shorny" w:date="2014-06-09T18:46:00Z">
        <w:r w:rsidRPr="00905A86">
          <w:rPr>
            <w:rStyle w:val="keyword1"/>
            <w:sz w:val="18"/>
            <w:rPrChange w:id="16689" w:author="shorny" w:date="2014-06-09T18:46:00Z">
              <w:rPr>
                <w:rStyle w:val="keyword1"/>
              </w:rPr>
            </w:rPrChange>
          </w:rPr>
          <w:t>VALUES</w:t>
        </w:r>
        <w:r w:rsidRPr="00905A86">
          <w:rPr>
            <w:sz w:val="18"/>
            <w:rPrChange w:id="16690" w:author="shorny" w:date="2014-06-09T18:46:00Z">
              <w:rPr/>
            </w:rPrChange>
          </w:rPr>
          <w:t xml:space="preserve"> (111, 01, 40000, </w:t>
        </w:r>
        <w:r w:rsidRPr="00905A86">
          <w:rPr>
            <w:rStyle w:val="string1"/>
            <w:sz w:val="18"/>
            <w:rPrChange w:id="16691" w:author="shorny" w:date="2014-06-09T18:46:00Z">
              <w:rPr>
                <w:rStyle w:val="string1"/>
              </w:rPr>
            </w:rPrChange>
          </w:rPr>
          <w:t>'2014-05-01'</w:t>
        </w:r>
        <w:r w:rsidRPr="00905A86">
          <w:rPr>
            <w:sz w:val="18"/>
            <w:rPrChange w:id="16692" w:author="shorny" w:date="2014-06-09T18:46:00Z">
              <w:rPr/>
            </w:rPrChange>
          </w:rPr>
          <w:t xml:space="preserve">, </w:t>
        </w:r>
        <w:r w:rsidRPr="00905A86">
          <w:rPr>
            <w:rStyle w:val="string1"/>
            <w:sz w:val="18"/>
            <w:rPrChange w:id="16693" w:author="shorny" w:date="2014-06-09T18:46:00Z">
              <w:rPr>
                <w:rStyle w:val="string1"/>
              </w:rPr>
            </w:rPrChange>
          </w:rPr>
          <w:t>'2014-05-01'</w:t>
        </w:r>
        <w:r w:rsidRPr="00905A86">
          <w:rPr>
            <w:sz w:val="18"/>
            <w:rPrChange w:id="16694" w:author="shorny" w:date="2014-06-09T18:46:00Z">
              <w:rPr/>
            </w:rPrChange>
          </w:rPr>
          <w:t xml:space="preserve">, </w:t>
        </w:r>
        <w:r w:rsidRPr="00905A86">
          <w:rPr>
            <w:rStyle w:val="string1"/>
            <w:sz w:val="18"/>
            <w:rPrChange w:id="16695" w:author="shorny" w:date="2014-06-09T18:46:00Z">
              <w:rPr>
                <w:rStyle w:val="string1"/>
              </w:rPr>
            </w:rPrChange>
          </w:rPr>
          <w:t>'2014-05-01'</w:t>
        </w:r>
        <w:r w:rsidRPr="00905A86">
          <w:rPr>
            <w:sz w:val="18"/>
            <w:rPrChange w:id="16696" w:author="shorny" w:date="2014-06-09T18:46:00Z">
              <w:rPr/>
            </w:rPrChange>
          </w:rPr>
          <w:t>, 1002, 10000</w:t>
        </w:r>
        <w:proofErr w:type="gramStart"/>
        <w:r w:rsidRPr="00905A86">
          <w:rPr>
            <w:sz w:val="18"/>
            <w:rPrChange w:id="16697" w:author="shorny" w:date="2014-06-09T18:46:00Z">
              <w:rPr/>
            </w:rPrChange>
          </w:rPr>
          <w:t>) ;</w:t>
        </w:r>
        <w:proofErr w:type="gramEnd"/>
      </w:ins>
    </w:p>
    <w:p w14:paraId="4CF870D3" w14:textId="77777777" w:rsidR="00905A86" w:rsidRPr="00905A86" w:rsidRDefault="00905A86">
      <w:pPr>
        <w:pStyle w:val="HTMLPreformatted"/>
        <w:divId w:val="1587107075"/>
        <w:rPr>
          <w:ins w:id="16698" w:author="shorny" w:date="2014-06-09T18:46:00Z"/>
          <w:sz w:val="18"/>
          <w:rPrChange w:id="16699" w:author="shorny" w:date="2014-06-09T18:46:00Z">
            <w:rPr>
              <w:ins w:id="16700" w:author="shorny" w:date="2014-06-09T18:46:00Z"/>
            </w:rPr>
          </w:rPrChange>
        </w:rPr>
      </w:pPr>
    </w:p>
    <w:p w14:paraId="720D3EF8" w14:textId="77777777" w:rsidR="00905A86" w:rsidRPr="00905A86" w:rsidRDefault="00905A86">
      <w:pPr>
        <w:pStyle w:val="HTMLPreformatted"/>
        <w:divId w:val="1587107075"/>
        <w:rPr>
          <w:ins w:id="16701" w:author="shorny" w:date="2014-06-09T18:46:00Z"/>
          <w:sz w:val="18"/>
          <w:rPrChange w:id="16702" w:author="shorny" w:date="2014-06-09T18:46:00Z">
            <w:rPr>
              <w:ins w:id="16703" w:author="shorny" w:date="2014-06-09T18:46:00Z"/>
            </w:rPr>
          </w:rPrChange>
        </w:rPr>
      </w:pPr>
      <w:ins w:id="16704" w:author="shorny" w:date="2014-06-09T18:46:00Z">
        <w:r w:rsidRPr="00905A86">
          <w:rPr>
            <w:rStyle w:val="keyword1"/>
            <w:sz w:val="18"/>
            <w:rPrChange w:id="16705" w:author="shorny" w:date="2014-06-09T18:46:00Z">
              <w:rPr>
                <w:rStyle w:val="keyword1"/>
              </w:rPr>
            </w:rPrChange>
          </w:rPr>
          <w:t>INSERT</w:t>
        </w:r>
        <w:r w:rsidRPr="00905A86">
          <w:rPr>
            <w:sz w:val="18"/>
            <w:rPrChange w:id="16706" w:author="shorny" w:date="2014-06-09T18:46:00Z">
              <w:rPr/>
            </w:rPrChange>
          </w:rPr>
          <w:t xml:space="preserve"> </w:t>
        </w:r>
        <w:r w:rsidRPr="00905A86">
          <w:rPr>
            <w:rStyle w:val="keyword1"/>
            <w:sz w:val="18"/>
            <w:rPrChange w:id="16707" w:author="shorny" w:date="2014-06-09T18:46:00Z">
              <w:rPr>
                <w:rStyle w:val="keyword1"/>
              </w:rPr>
            </w:rPrChange>
          </w:rPr>
          <w:t>INTO</w:t>
        </w:r>
        <w:r w:rsidRPr="00905A86">
          <w:rPr>
            <w:sz w:val="18"/>
            <w:rPrChange w:id="16708" w:author="shorny" w:date="2014-06-09T18:46:00Z">
              <w:rPr/>
            </w:rPrChange>
          </w:rPr>
          <w:t xml:space="preserve"> Document (DocID, UploadLink, ApplicantID, DocTypeID, DocStatusID)</w:t>
        </w:r>
      </w:ins>
    </w:p>
    <w:p w14:paraId="013594A7" w14:textId="77777777" w:rsidR="00905A86" w:rsidRPr="00905A86" w:rsidRDefault="00905A86">
      <w:pPr>
        <w:pStyle w:val="HTMLPreformatted"/>
        <w:divId w:val="1587107075"/>
        <w:rPr>
          <w:ins w:id="16709" w:author="shorny" w:date="2014-06-09T18:46:00Z"/>
          <w:sz w:val="18"/>
          <w:rPrChange w:id="16710" w:author="shorny" w:date="2014-06-09T18:46:00Z">
            <w:rPr>
              <w:ins w:id="16711" w:author="shorny" w:date="2014-06-09T18:46:00Z"/>
            </w:rPr>
          </w:rPrChange>
        </w:rPr>
      </w:pPr>
      <w:ins w:id="16712" w:author="shorny" w:date="2014-06-09T18:46:00Z">
        <w:r w:rsidRPr="00905A86">
          <w:rPr>
            <w:rStyle w:val="keyword1"/>
            <w:sz w:val="18"/>
            <w:rPrChange w:id="16713" w:author="shorny" w:date="2014-06-09T18:46:00Z">
              <w:rPr>
                <w:rStyle w:val="keyword1"/>
              </w:rPr>
            </w:rPrChange>
          </w:rPr>
          <w:t>VALUES</w:t>
        </w:r>
        <w:r w:rsidRPr="00905A86">
          <w:rPr>
            <w:sz w:val="18"/>
            <w:rPrChange w:id="16714" w:author="shorny" w:date="2014-06-09T18:46:00Z">
              <w:rPr/>
            </w:rPrChange>
          </w:rPr>
          <w:t xml:space="preserve"> (131, </w:t>
        </w:r>
        <w:r w:rsidRPr="00905A86">
          <w:rPr>
            <w:rStyle w:val="string1"/>
            <w:sz w:val="18"/>
            <w:rPrChange w:id="16715" w:author="shorny" w:date="2014-06-09T18:46:00Z">
              <w:rPr>
                <w:rStyle w:val="string1"/>
              </w:rPr>
            </w:rPrChange>
          </w:rPr>
          <w:t>'/mnt/data/rhd/01/CV/001.pdf'</w:t>
        </w:r>
        <w:r w:rsidRPr="00905A86">
          <w:rPr>
            <w:sz w:val="18"/>
            <w:rPrChange w:id="16716" w:author="shorny" w:date="2014-06-09T18:46:00Z">
              <w:rPr/>
            </w:rPrChange>
          </w:rPr>
          <w:t>, 01, 20001, 30000);</w:t>
        </w:r>
      </w:ins>
    </w:p>
    <w:p w14:paraId="7F947500" w14:textId="77777777" w:rsidR="00905A86" w:rsidRPr="00905A86" w:rsidRDefault="00905A86">
      <w:pPr>
        <w:pStyle w:val="HTMLPreformatted"/>
        <w:divId w:val="1587107075"/>
        <w:rPr>
          <w:ins w:id="16717" w:author="shorny" w:date="2014-06-09T18:46:00Z"/>
          <w:sz w:val="18"/>
          <w:rPrChange w:id="16718" w:author="shorny" w:date="2014-06-09T18:46:00Z">
            <w:rPr>
              <w:ins w:id="16719" w:author="shorny" w:date="2014-06-09T18:46:00Z"/>
            </w:rPr>
          </w:rPrChange>
        </w:rPr>
      </w:pPr>
    </w:p>
    <w:p w14:paraId="7D5972E4" w14:textId="77777777" w:rsidR="00905A86" w:rsidRPr="00905A86" w:rsidRDefault="00905A86">
      <w:pPr>
        <w:pStyle w:val="HTMLPreformatted"/>
        <w:divId w:val="1587107075"/>
        <w:rPr>
          <w:ins w:id="16720" w:author="shorny" w:date="2014-06-09T18:46:00Z"/>
          <w:rStyle w:val="comment1"/>
          <w:sz w:val="18"/>
          <w:rPrChange w:id="16721" w:author="shorny" w:date="2014-06-09T18:46:00Z">
            <w:rPr>
              <w:ins w:id="16722" w:author="shorny" w:date="2014-06-09T18:46:00Z"/>
              <w:rStyle w:val="comment1"/>
            </w:rPr>
          </w:rPrChange>
        </w:rPr>
      </w:pPr>
      <w:ins w:id="16723" w:author="shorny" w:date="2014-06-09T18:46:00Z">
        <w:r w:rsidRPr="00905A86">
          <w:rPr>
            <w:rStyle w:val="comment1"/>
            <w:sz w:val="18"/>
            <w:rPrChange w:id="16724" w:author="shorny" w:date="2014-06-09T18:46:00Z">
              <w:rPr>
                <w:rStyle w:val="comment1"/>
              </w:rPr>
            </w:rPrChange>
          </w:rPr>
          <w:t>-- Denise to supervise this</w:t>
        </w:r>
      </w:ins>
    </w:p>
    <w:p w14:paraId="6B997DCD" w14:textId="77777777" w:rsidR="00905A86" w:rsidRPr="00905A86" w:rsidRDefault="00905A86">
      <w:pPr>
        <w:pStyle w:val="HTMLPreformatted"/>
        <w:divId w:val="1587107075"/>
        <w:rPr>
          <w:ins w:id="16725" w:author="shorny" w:date="2014-06-09T18:46:00Z"/>
          <w:sz w:val="18"/>
          <w:rPrChange w:id="16726" w:author="shorny" w:date="2014-06-09T18:46:00Z">
            <w:rPr>
              <w:ins w:id="16727" w:author="shorny" w:date="2014-06-09T18:46:00Z"/>
            </w:rPr>
          </w:rPrChange>
        </w:rPr>
      </w:pPr>
      <w:ins w:id="16728" w:author="shorny" w:date="2014-06-09T18:46:00Z">
        <w:r w:rsidRPr="00905A86">
          <w:rPr>
            <w:rStyle w:val="keyword1"/>
            <w:sz w:val="18"/>
            <w:rPrChange w:id="16729" w:author="shorny" w:date="2014-06-09T18:46:00Z">
              <w:rPr>
                <w:rStyle w:val="keyword1"/>
              </w:rPr>
            </w:rPrChange>
          </w:rPr>
          <w:t>INSERT</w:t>
        </w:r>
        <w:r w:rsidRPr="00905A86">
          <w:rPr>
            <w:sz w:val="18"/>
            <w:rPrChange w:id="16730" w:author="shorny" w:date="2014-06-09T18:46:00Z">
              <w:rPr/>
            </w:rPrChange>
          </w:rPr>
          <w:t xml:space="preserve"> </w:t>
        </w:r>
        <w:r w:rsidRPr="00905A86">
          <w:rPr>
            <w:rStyle w:val="keyword1"/>
            <w:sz w:val="18"/>
            <w:rPrChange w:id="16731" w:author="shorny" w:date="2014-06-09T18:46:00Z">
              <w:rPr>
                <w:rStyle w:val="keyword1"/>
              </w:rPr>
            </w:rPrChange>
          </w:rPr>
          <w:t>INTO</w:t>
        </w:r>
        <w:r w:rsidRPr="00905A86">
          <w:rPr>
            <w:sz w:val="18"/>
            <w:rPrChange w:id="16732" w:author="shorny" w:date="2014-06-09T18:46:00Z">
              <w:rPr/>
            </w:rPrChange>
          </w:rPr>
          <w:t xml:space="preserve"> `Supervise </w:t>
        </w:r>
        <w:r w:rsidRPr="00905A86">
          <w:rPr>
            <w:rStyle w:val="keyword1"/>
            <w:sz w:val="18"/>
            <w:rPrChange w:id="16733" w:author="shorny" w:date="2014-06-09T18:46:00Z">
              <w:rPr>
                <w:rStyle w:val="keyword1"/>
              </w:rPr>
            </w:rPrChange>
          </w:rPr>
          <w:t>as</w:t>
        </w:r>
        <w:r w:rsidRPr="00905A86">
          <w:rPr>
            <w:sz w:val="18"/>
            <w:rPrChange w:id="16734" w:author="shorny" w:date="2014-06-09T18:46:00Z">
              <w:rPr/>
            </w:rPrChange>
          </w:rPr>
          <w:t>` (PrimarySupervisor, ApplicationID, StaffID)</w:t>
        </w:r>
      </w:ins>
    </w:p>
    <w:p w14:paraId="7A7C0DBE" w14:textId="77777777" w:rsidR="00905A86" w:rsidRPr="00905A86" w:rsidRDefault="00905A86">
      <w:pPr>
        <w:pStyle w:val="HTMLPreformatted"/>
        <w:divId w:val="1587107075"/>
        <w:rPr>
          <w:ins w:id="16735" w:author="shorny" w:date="2014-06-09T18:46:00Z"/>
          <w:sz w:val="18"/>
          <w:rPrChange w:id="16736" w:author="shorny" w:date="2014-06-09T18:46:00Z">
            <w:rPr>
              <w:ins w:id="16737" w:author="shorny" w:date="2014-06-09T18:46:00Z"/>
            </w:rPr>
          </w:rPrChange>
        </w:rPr>
      </w:pPr>
      <w:ins w:id="16738" w:author="shorny" w:date="2014-06-09T18:46:00Z">
        <w:r w:rsidRPr="00905A86">
          <w:rPr>
            <w:rStyle w:val="keyword1"/>
            <w:sz w:val="18"/>
            <w:rPrChange w:id="16739" w:author="shorny" w:date="2014-06-09T18:46:00Z">
              <w:rPr>
                <w:rStyle w:val="keyword1"/>
              </w:rPr>
            </w:rPrChange>
          </w:rPr>
          <w:t>VALUES</w:t>
        </w:r>
        <w:r w:rsidRPr="00905A86">
          <w:rPr>
            <w:sz w:val="18"/>
            <w:rPrChange w:id="16740" w:author="shorny" w:date="2014-06-09T18:46:00Z">
              <w:rPr/>
            </w:rPrChange>
          </w:rPr>
          <w:t xml:space="preserve"> (1, 111, 1000);</w:t>
        </w:r>
      </w:ins>
    </w:p>
    <w:p w14:paraId="04281E00" w14:textId="77777777" w:rsidR="00905A86" w:rsidRPr="00905A86" w:rsidRDefault="00905A86">
      <w:pPr>
        <w:pStyle w:val="HTMLPreformatted"/>
        <w:divId w:val="1587107075"/>
        <w:rPr>
          <w:ins w:id="16741" w:author="shorny" w:date="2014-06-09T18:46:00Z"/>
          <w:sz w:val="18"/>
          <w:rPrChange w:id="16742" w:author="shorny" w:date="2014-06-09T18:46:00Z">
            <w:rPr>
              <w:ins w:id="16743" w:author="shorny" w:date="2014-06-09T18:46:00Z"/>
            </w:rPr>
          </w:rPrChange>
        </w:rPr>
      </w:pPr>
    </w:p>
    <w:p w14:paraId="12138FBD" w14:textId="77777777" w:rsidR="00905A86" w:rsidRPr="00905A86" w:rsidRDefault="00905A86">
      <w:pPr>
        <w:pStyle w:val="HTMLPreformatted"/>
        <w:divId w:val="1587107075"/>
        <w:rPr>
          <w:ins w:id="16744" w:author="shorny" w:date="2014-06-09T18:46:00Z"/>
          <w:sz w:val="18"/>
          <w:rPrChange w:id="16745" w:author="shorny" w:date="2014-06-09T18:46:00Z">
            <w:rPr>
              <w:ins w:id="16746" w:author="shorny" w:date="2014-06-09T18:46:00Z"/>
            </w:rPr>
          </w:rPrChange>
        </w:rPr>
      </w:pPr>
    </w:p>
    <w:p w14:paraId="137DFFCF" w14:textId="77777777" w:rsidR="00905A86" w:rsidRPr="00905A86" w:rsidRDefault="00905A86">
      <w:pPr>
        <w:pStyle w:val="HTMLPreformatted"/>
        <w:divId w:val="1587107075"/>
        <w:rPr>
          <w:ins w:id="16747" w:author="shorny" w:date="2014-06-09T18:46:00Z"/>
          <w:rStyle w:val="comment1"/>
          <w:sz w:val="18"/>
          <w:rPrChange w:id="16748" w:author="shorny" w:date="2014-06-09T18:46:00Z">
            <w:rPr>
              <w:ins w:id="16749" w:author="shorny" w:date="2014-06-09T18:46:00Z"/>
              <w:rStyle w:val="comment1"/>
            </w:rPr>
          </w:rPrChange>
        </w:rPr>
      </w:pPr>
      <w:ins w:id="16750" w:author="shorny" w:date="2014-06-09T18:46:00Z">
        <w:r w:rsidRPr="00905A86">
          <w:rPr>
            <w:rStyle w:val="comment1"/>
            <w:sz w:val="18"/>
            <w:rPrChange w:id="16751" w:author="shorny" w:date="2014-06-09T18:46:00Z">
              <w:rPr>
                <w:rStyle w:val="comment1"/>
              </w:rPr>
            </w:rPrChange>
          </w:rPr>
          <w:t>-- -----------------------------------------------------------------------------</w:t>
        </w:r>
      </w:ins>
    </w:p>
    <w:p w14:paraId="63CB59E0" w14:textId="77777777" w:rsidR="00905A86" w:rsidRPr="00905A86" w:rsidRDefault="00905A86">
      <w:pPr>
        <w:pStyle w:val="HTMLPreformatted"/>
        <w:divId w:val="1587107075"/>
        <w:rPr>
          <w:ins w:id="16752" w:author="shorny" w:date="2014-06-09T18:46:00Z"/>
          <w:rStyle w:val="comment1"/>
          <w:sz w:val="18"/>
          <w:rPrChange w:id="16753" w:author="shorny" w:date="2014-06-09T18:46:00Z">
            <w:rPr>
              <w:ins w:id="16754" w:author="shorny" w:date="2014-06-09T18:46:00Z"/>
              <w:rStyle w:val="comment1"/>
            </w:rPr>
          </w:rPrChange>
        </w:rPr>
      </w:pPr>
      <w:ins w:id="16755" w:author="shorny" w:date="2014-06-09T18:46:00Z">
        <w:r w:rsidRPr="00905A86">
          <w:rPr>
            <w:rStyle w:val="comment1"/>
            <w:sz w:val="18"/>
            <w:rPrChange w:id="16756" w:author="shorny" w:date="2014-06-09T18:46:00Z">
              <w:rPr>
                <w:rStyle w:val="comment1"/>
              </w:rPr>
            </w:rPrChange>
          </w:rPr>
          <w:lastRenderedPageBreak/>
          <w:t>-- FW Your kind supervision for my intended PhD.txt</w:t>
        </w:r>
      </w:ins>
    </w:p>
    <w:p w14:paraId="0B43D0A0" w14:textId="77777777" w:rsidR="00905A86" w:rsidRPr="00905A86" w:rsidRDefault="00905A86">
      <w:pPr>
        <w:pStyle w:val="HTMLPreformatted"/>
        <w:divId w:val="1587107075"/>
        <w:rPr>
          <w:ins w:id="16757" w:author="shorny" w:date="2014-06-09T18:46:00Z"/>
          <w:rStyle w:val="comment1"/>
          <w:sz w:val="18"/>
          <w:rPrChange w:id="16758" w:author="shorny" w:date="2014-06-09T18:46:00Z">
            <w:rPr>
              <w:ins w:id="16759" w:author="shorny" w:date="2014-06-09T18:46:00Z"/>
              <w:rStyle w:val="comment1"/>
            </w:rPr>
          </w:rPrChange>
        </w:rPr>
      </w:pPr>
      <w:ins w:id="16760" w:author="shorny" w:date="2014-06-09T18:46:00Z">
        <w:r w:rsidRPr="00905A86">
          <w:rPr>
            <w:rStyle w:val="comment1"/>
            <w:sz w:val="18"/>
            <w:rPrChange w:id="16761" w:author="shorny" w:date="2014-06-09T18:46:00Z">
              <w:rPr>
                <w:rStyle w:val="comment1"/>
              </w:rPr>
            </w:rPrChange>
          </w:rPr>
          <w:t>-- 2</w:t>
        </w:r>
      </w:ins>
    </w:p>
    <w:p w14:paraId="43A75354" w14:textId="77777777" w:rsidR="00905A86" w:rsidRPr="00905A86" w:rsidRDefault="00905A86">
      <w:pPr>
        <w:pStyle w:val="HTMLPreformatted"/>
        <w:divId w:val="1587107075"/>
        <w:rPr>
          <w:ins w:id="16762" w:author="shorny" w:date="2014-06-09T18:46:00Z"/>
          <w:sz w:val="18"/>
          <w:rPrChange w:id="16763" w:author="shorny" w:date="2014-06-09T18:46:00Z">
            <w:rPr>
              <w:ins w:id="16764" w:author="shorny" w:date="2014-06-09T18:46:00Z"/>
            </w:rPr>
          </w:rPrChange>
        </w:rPr>
      </w:pPr>
      <w:ins w:id="16765" w:author="shorny" w:date="2014-06-09T18:46:00Z">
        <w:r w:rsidRPr="00905A86">
          <w:rPr>
            <w:rStyle w:val="keyword1"/>
            <w:sz w:val="18"/>
            <w:rPrChange w:id="16766" w:author="shorny" w:date="2014-06-09T18:46:00Z">
              <w:rPr>
                <w:rStyle w:val="keyword1"/>
              </w:rPr>
            </w:rPrChange>
          </w:rPr>
          <w:t>SELECT</w:t>
        </w:r>
        <w:r w:rsidRPr="00905A86">
          <w:rPr>
            <w:sz w:val="18"/>
            <w:rPrChange w:id="16767" w:author="shorny" w:date="2014-06-09T18:46:00Z">
              <w:rPr/>
            </w:rPrChange>
          </w:rPr>
          <w:t xml:space="preserve"> "Populating Applicant 2 info</w:t>
        </w:r>
        <w:proofErr w:type="gramStart"/>
        <w:r w:rsidRPr="00905A86">
          <w:rPr>
            <w:sz w:val="18"/>
            <w:rPrChange w:id="16768" w:author="shorny" w:date="2014-06-09T18:46:00Z">
              <w:rPr/>
            </w:rPrChange>
          </w:rPr>
          <w:t>" ;</w:t>
        </w:r>
        <w:proofErr w:type="gramEnd"/>
      </w:ins>
    </w:p>
    <w:p w14:paraId="0534A91E" w14:textId="77777777" w:rsidR="00905A86" w:rsidRPr="00905A86" w:rsidRDefault="00905A86">
      <w:pPr>
        <w:pStyle w:val="HTMLPreformatted"/>
        <w:divId w:val="1587107075"/>
        <w:rPr>
          <w:ins w:id="16769" w:author="shorny" w:date="2014-06-09T18:46:00Z"/>
          <w:sz w:val="18"/>
          <w:rPrChange w:id="16770" w:author="shorny" w:date="2014-06-09T18:46:00Z">
            <w:rPr>
              <w:ins w:id="16771" w:author="shorny" w:date="2014-06-09T18:46:00Z"/>
            </w:rPr>
          </w:rPrChange>
        </w:rPr>
      </w:pPr>
    </w:p>
    <w:p w14:paraId="50489114" w14:textId="77777777" w:rsidR="00905A86" w:rsidRPr="00905A86" w:rsidRDefault="00905A86">
      <w:pPr>
        <w:pStyle w:val="HTMLPreformatted"/>
        <w:divId w:val="1587107075"/>
        <w:rPr>
          <w:ins w:id="16772" w:author="shorny" w:date="2014-06-09T18:46:00Z"/>
          <w:sz w:val="18"/>
          <w:rPrChange w:id="16773" w:author="shorny" w:date="2014-06-09T18:46:00Z">
            <w:rPr>
              <w:ins w:id="16774" w:author="shorny" w:date="2014-06-09T18:46:00Z"/>
            </w:rPr>
          </w:rPrChange>
        </w:rPr>
      </w:pPr>
      <w:ins w:id="16775" w:author="shorny" w:date="2014-06-09T18:46:00Z">
        <w:r w:rsidRPr="00905A86">
          <w:rPr>
            <w:rStyle w:val="keyword1"/>
            <w:sz w:val="18"/>
            <w:rPrChange w:id="16776" w:author="shorny" w:date="2014-06-09T18:46:00Z">
              <w:rPr>
                <w:rStyle w:val="keyword1"/>
              </w:rPr>
            </w:rPrChange>
          </w:rPr>
          <w:t>INSERT</w:t>
        </w:r>
        <w:r w:rsidRPr="00905A86">
          <w:rPr>
            <w:sz w:val="18"/>
            <w:rPrChange w:id="16777" w:author="shorny" w:date="2014-06-09T18:46:00Z">
              <w:rPr/>
            </w:rPrChange>
          </w:rPr>
          <w:t xml:space="preserve"> </w:t>
        </w:r>
        <w:r w:rsidRPr="00905A86">
          <w:rPr>
            <w:rStyle w:val="keyword1"/>
            <w:sz w:val="18"/>
            <w:rPrChange w:id="16778" w:author="shorny" w:date="2014-06-09T18:46:00Z">
              <w:rPr>
                <w:rStyle w:val="keyword1"/>
              </w:rPr>
            </w:rPrChange>
          </w:rPr>
          <w:t>INTO</w:t>
        </w:r>
        <w:r w:rsidRPr="00905A86">
          <w:rPr>
            <w:sz w:val="18"/>
            <w:rPrChange w:id="16779" w:author="shorny" w:date="2014-06-09T18:46:00Z">
              <w:rPr/>
            </w:rPrChange>
          </w:rPr>
          <w:t xml:space="preserve"> Applicant (ApplicantID, FName, LName, Email, Mobile, Phone,</w:t>
        </w:r>
      </w:ins>
    </w:p>
    <w:p w14:paraId="0AF29A6A" w14:textId="77777777" w:rsidR="00905A86" w:rsidRPr="00905A86" w:rsidRDefault="00905A86">
      <w:pPr>
        <w:pStyle w:val="HTMLPreformatted"/>
        <w:divId w:val="1587107075"/>
        <w:rPr>
          <w:ins w:id="16780" w:author="shorny" w:date="2014-06-09T18:46:00Z"/>
          <w:sz w:val="18"/>
          <w:rPrChange w:id="16781" w:author="shorny" w:date="2014-06-09T18:46:00Z">
            <w:rPr>
              <w:ins w:id="16782" w:author="shorny" w:date="2014-06-09T18:46:00Z"/>
            </w:rPr>
          </w:rPrChange>
        </w:rPr>
      </w:pPr>
      <w:ins w:id="16783" w:author="shorny" w:date="2014-06-09T18:46:00Z">
        <w:r w:rsidRPr="00905A86">
          <w:rPr>
            <w:sz w:val="18"/>
            <w:rPrChange w:id="16784" w:author="shorny" w:date="2014-06-09T18:46:00Z">
              <w:rPr/>
            </w:rPrChange>
          </w:rPr>
          <w:t>DateAdded, LastModifiedByStaffID)</w:t>
        </w:r>
      </w:ins>
    </w:p>
    <w:p w14:paraId="181A8870" w14:textId="77777777" w:rsidR="00905A86" w:rsidRPr="00905A86" w:rsidRDefault="00905A86">
      <w:pPr>
        <w:pStyle w:val="HTMLPreformatted"/>
        <w:divId w:val="1587107075"/>
        <w:rPr>
          <w:ins w:id="16785" w:author="shorny" w:date="2014-06-09T18:46:00Z"/>
          <w:sz w:val="18"/>
          <w:rPrChange w:id="16786" w:author="shorny" w:date="2014-06-09T18:46:00Z">
            <w:rPr>
              <w:ins w:id="16787" w:author="shorny" w:date="2014-06-09T18:46:00Z"/>
            </w:rPr>
          </w:rPrChange>
        </w:rPr>
      </w:pPr>
      <w:ins w:id="16788" w:author="shorny" w:date="2014-06-09T18:46:00Z">
        <w:r w:rsidRPr="00905A86">
          <w:rPr>
            <w:rStyle w:val="keyword1"/>
            <w:sz w:val="18"/>
            <w:rPrChange w:id="16789" w:author="shorny" w:date="2014-06-09T18:46:00Z">
              <w:rPr>
                <w:rStyle w:val="keyword1"/>
              </w:rPr>
            </w:rPrChange>
          </w:rPr>
          <w:t>VALUES</w:t>
        </w:r>
        <w:r w:rsidRPr="00905A86">
          <w:rPr>
            <w:sz w:val="18"/>
            <w:rPrChange w:id="16790" w:author="shorny" w:date="2014-06-09T18:46:00Z">
              <w:rPr/>
            </w:rPrChange>
          </w:rPr>
          <w:t xml:space="preserve"> (2, </w:t>
        </w:r>
        <w:r w:rsidRPr="00905A86">
          <w:rPr>
            <w:rStyle w:val="string1"/>
            <w:sz w:val="18"/>
            <w:rPrChange w:id="16791" w:author="shorny" w:date="2014-06-09T18:46:00Z">
              <w:rPr>
                <w:rStyle w:val="string1"/>
              </w:rPr>
            </w:rPrChange>
          </w:rPr>
          <w:t>'Mohammad'</w:t>
        </w:r>
        <w:r w:rsidRPr="00905A86">
          <w:rPr>
            <w:sz w:val="18"/>
            <w:rPrChange w:id="16792" w:author="shorny" w:date="2014-06-09T18:46:00Z">
              <w:rPr/>
            </w:rPrChange>
          </w:rPr>
          <w:t xml:space="preserve">, </w:t>
        </w:r>
        <w:r w:rsidRPr="00905A86">
          <w:rPr>
            <w:rStyle w:val="string1"/>
            <w:sz w:val="18"/>
            <w:rPrChange w:id="16793" w:author="shorny" w:date="2014-06-09T18:46:00Z">
              <w:rPr>
                <w:rStyle w:val="string1"/>
              </w:rPr>
            </w:rPrChange>
          </w:rPr>
          <w:t>'Almalki'</w:t>
        </w:r>
        <w:r w:rsidRPr="00905A86">
          <w:rPr>
            <w:sz w:val="18"/>
            <w:rPrChange w:id="16794" w:author="shorny" w:date="2014-06-09T18:46:00Z">
              <w:rPr/>
            </w:rPrChange>
          </w:rPr>
          <w:t xml:space="preserve">, </w:t>
        </w:r>
        <w:r w:rsidRPr="00905A86">
          <w:rPr>
            <w:rStyle w:val="string1"/>
            <w:sz w:val="18"/>
            <w:rPrChange w:id="16795" w:author="shorny" w:date="2014-06-09T18:46:00Z">
              <w:rPr>
                <w:rStyle w:val="string1"/>
              </w:rPr>
            </w:rPrChange>
          </w:rPr>
          <w:t>'don.memo@hotmail.com'</w:t>
        </w:r>
        <w:r w:rsidRPr="00905A86">
          <w:rPr>
            <w:sz w:val="18"/>
            <w:rPrChange w:id="16796" w:author="shorny" w:date="2014-06-09T18:46:00Z">
              <w:rPr/>
            </w:rPrChange>
          </w:rPr>
          <w:t xml:space="preserve">, </w:t>
        </w:r>
        <w:r w:rsidRPr="00905A86">
          <w:rPr>
            <w:rStyle w:val="string1"/>
            <w:sz w:val="18"/>
            <w:rPrChange w:id="16797" w:author="shorny" w:date="2014-06-09T18:46:00Z">
              <w:rPr>
                <w:rStyle w:val="string1"/>
              </w:rPr>
            </w:rPrChange>
          </w:rPr>
          <w:t>'+966 565907070'</w:t>
        </w:r>
        <w:r w:rsidRPr="00905A86">
          <w:rPr>
            <w:sz w:val="18"/>
            <w:rPrChange w:id="16798" w:author="shorny" w:date="2014-06-09T18:46:00Z">
              <w:rPr/>
            </w:rPrChange>
          </w:rPr>
          <w:t>,</w:t>
        </w:r>
      </w:ins>
    </w:p>
    <w:p w14:paraId="4CF0DF71" w14:textId="77777777" w:rsidR="00905A86" w:rsidRPr="00905A86" w:rsidRDefault="00905A86">
      <w:pPr>
        <w:pStyle w:val="HTMLPreformatted"/>
        <w:divId w:val="1587107075"/>
        <w:rPr>
          <w:ins w:id="16799" w:author="shorny" w:date="2014-06-09T18:46:00Z"/>
          <w:sz w:val="18"/>
          <w:rPrChange w:id="16800" w:author="shorny" w:date="2014-06-09T18:46:00Z">
            <w:rPr>
              <w:ins w:id="16801" w:author="shorny" w:date="2014-06-09T18:46:00Z"/>
            </w:rPr>
          </w:rPrChange>
        </w:rPr>
      </w:pPr>
      <w:ins w:id="16802" w:author="shorny" w:date="2014-06-09T18:46:00Z">
        <w:r w:rsidRPr="00905A86">
          <w:rPr>
            <w:rStyle w:val="string1"/>
            <w:sz w:val="18"/>
            <w:rPrChange w:id="16803" w:author="shorny" w:date="2014-06-09T18:46:00Z">
              <w:rPr>
                <w:rStyle w:val="string1"/>
              </w:rPr>
            </w:rPrChange>
          </w:rPr>
          <w:t>'+966 12 527000000 ext 4951'</w:t>
        </w:r>
        <w:r w:rsidRPr="00905A86">
          <w:rPr>
            <w:sz w:val="18"/>
            <w:rPrChange w:id="16804" w:author="shorny" w:date="2014-06-09T18:46:00Z">
              <w:rPr/>
            </w:rPrChange>
          </w:rPr>
          <w:t xml:space="preserve">, </w:t>
        </w:r>
        <w:r w:rsidRPr="00905A86">
          <w:rPr>
            <w:rStyle w:val="string1"/>
            <w:sz w:val="18"/>
            <w:rPrChange w:id="16805" w:author="shorny" w:date="2014-06-09T18:46:00Z">
              <w:rPr>
                <w:rStyle w:val="string1"/>
              </w:rPr>
            </w:rPrChange>
          </w:rPr>
          <w:t>'2014-05-02'</w:t>
        </w:r>
        <w:r w:rsidRPr="00905A86">
          <w:rPr>
            <w:sz w:val="18"/>
            <w:rPrChange w:id="16806" w:author="shorny" w:date="2014-06-09T18:46:00Z">
              <w:rPr/>
            </w:rPrChange>
          </w:rPr>
          <w:t>, 1003);</w:t>
        </w:r>
      </w:ins>
    </w:p>
    <w:p w14:paraId="4FB8D914" w14:textId="77777777" w:rsidR="00905A86" w:rsidRPr="00905A86" w:rsidRDefault="00905A86">
      <w:pPr>
        <w:pStyle w:val="HTMLPreformatted"/>
        <w:divId w:val="1587107075"/>
        <w:rPr>
          <w:ins w:id="16807" w:author="shorny" w:date="2014-06-09T18:46:00Z"/>
          <w:sz w:val="18"/>
          <w:rPrChange w:id="16808" w:author="shorny" w:date="2014-06-09T18:46:00Z">
            <w:rPr>
              <w:ins w:id="16809" w:author="shorny" w:date="2014-06-09T18:46:00Z"/>
            </w:rPr>
          </w:rPrChange>
        </w:rPr>
      </w:pPr>
    </w:p>
    <w:p w14:paraId="016CA4BE" w14:textId="77777777" w:rsidR="00905A86" w:rsidRPr="00905A86" w:rsidRDefault="00905A86">
      <w:pPr>
        <w:pStyle w:val="HTMLPreformatted"/>
        <w:divId w:val="1587107075"/>
        <w:rPr>
          <w:ins w:id="16810" w:author="shorny" w:date="2014-06-09T18:46:00Z"/>
          <w:sz w:val="18"/>
          <w:rPrChange w:id="16811" w:author="shorny" w:date="2014-06-09T18:46:00Z">
            <w:rPr>
              <w:ins w:id="16812" w:author="shorny" w:date="2014-06-09T18:46:00Z"/>
            </w:rPr>
          </w:rPrChange>
        </w:rPr>
      </w:pPr>
      <w:ins w:id="16813" w:author="shorny" w:date="2014-06-09T18:46:00Z">
        <w:r w:rsidRPr="00905A86">
          <w:rPr>
            <w:rStyle w:val="keyword1"/>
            <w:sz w:val="18"/>
            <w:rPrChange w:id="16814" w:author="shorny" w:date="2014-06-09T18:46:00Z">
              <w:rPr>
                <w:rStyle w:val="keyword1"/>
              </w:rPr>
            </w:rPrChange>
          </w:rPr>
          <w:t>INSERT</w:t>
        </w:r>
        <w:r w:rsidRPr="00905A86">
          <w:rPr>
            <w:sz w:val="18"/>
            <w:rPrChange w:id="16815" w:author="shorny" w:date="2014-06-09T18:46:00Z">
              <w:rPr/>
            </w:rPrChange>
          </w:rPr>
          <w:t xml:space="preserve"> </w:t>
        </w:r>
        <w:r w:rsidRPr="00905A86">
          <w:rPr>
            <w:rStyle w:val="keyword1"/>
            <w:sz w:val="18"/>
            <w:rPrChange w:id="16816" w:author="shorny" w:date="2014-06-09T18:46:00Z">
              <w:rPr>
                <w:rStyle w:val="keyword1"/>
              </w:rPr>
            </w:rPrChange>
          </w:rPr>
          <w:t>INTO</w:t>
        </w:r>
        <w:r w:rsidRPr="00905A86">
          <w:rPr>
            <w:sz w:val="18"/>
            <w:rPrChange w:id="16817" w:author="shorny" w:date="2014-06-09T18:46:00Z">
              <w:rPr/>
            </w:rPrChange>
          </w:rPr>
          <w:t xml:space="preserve"> Application (ApplicantID, ApplicationID, awardID, DateAdded,</w:t>
        </w:r>
      </w:ins>
    </w:p>
    <w:p w14:paraId="3FF8C3A6" w14:textId="77777777" w:rsidR="00905A86" w:rsidRPr="00905A86" w:rsidRDefault="00905A86">
      <w:pPr>
        <w:pStyle w:val="HTMLPreformatted"/>
        <w:divId w:val="1587107075"/>
        <w:rPr>
          <w:ins w:id="16818" w:author="shorny" w:date="2014-06-09T18:46:00Z"/>
          <w:sz w:val="18"/>
          <w:rPrChange w:id="16819" w:author="shorny" w:date="2014-06-09T18:46:00Z">
            <w:rPr>
              <w:ins w:id="16820" w:author="shorny" w:date="2014-06-09T18:46:00Z"/>
            </w:rPr>
          </w:rPrChange>
        </w:rPr>
      </w:pPr>
      <w:ins w:id="16821" w:author="shorny" w:date="2014-06-09T18:46:00Z">
        <w:r w:rsidRPr="00905A86">
          <w:rPr>
            <w:sz w:val="18"/>
            <w:rPrChange w:id="16822" w:author="shorny" w:date="2014-06-09T18:46:00Z">
              <w:rPr/>
            </w:rPrChange>
          </w:rPr>
          <w:t>DateLastChecked, DateLastModified, LastModifiedByStaffID, applicationStatusID)</w:t>
        </w:r>
      </w:ins>
    </w:p>
    <w:p w14:paraId="45767ABE" w14:textId="77777777" w:rsidR="00905A86" w:rsidRPr="00905A86" w:rsidRDefault="00905A86">
      <w:pPr>
        <w:pStyle w:val="HTMLPreformatted"/>
        <w:divId w:val="1587107075"/>
        <w:rPr>
          <w:ins w:id="16823" w:author="shorny" w:date="2014-06-09T18:46:00Z"/>
          <w:sz w:val="18"/>
          <w:rPrChange w:id="16824" w:author="shorny" w:date="2014-06-09T18:46:00Z">
            <w:rPr>
              <w:ins w:id="16825" w:author="shorny" w:date="2014-06-09T18:46:00Z"/>
            </w:rPr>
          </w:rPrChange>
        </w:rPr>
      </w:pPr>
      <w:ins w:id="16826" w:author="shorny" w:date="2014-06-09T18:46:00Z">
        <w:r w:rsidRPr="00905A86">
          <w:rPr>
            <w:rStyle w:val="keyword1"/>
            <w:sz w:val="18"/>
            <w:rPrChange w:id="16827" w:author="shorny" w:date="2014-06-09T18:46:00Z">
              <w:rPr>
                <w:rStyle w:val="keyword1"/>
              </w:rPr>
            </w:rPrChange>
          </w:rPr>
          <w:t>VALUES</w:t>
        </w:r>
        <w:r w:rsidRPr="00905A86">
          <w:rPr>
            <w:sz w:val="18"/>
            <w:rPrChange w:id="16828" w:author="shorny" w:date="2014-06-09T18:46:00Z">
              <w:rPr/>
            </w:rPrChange>
          </w:rPr>
          <w:t xml:space="preserve"> (2, 211, 40000, </w:t>
        </w:r>
        <w:r w:rsidRPr="00905A86">
          <w:rPr>
            <w:rStyle w:val="string1"/>
            <w:sz w:val="18"/>
            <w:rPrChange w:id="16829" w:author="shorny" w:date="2014-06-09T18:46:00Z">
              <w:rPr>
                <w:rStyle w:val="string1"/>
              </w:rPr>
            </w:rPrChange>
          </w:rPr>
          <w:t>'2014-05-02'</w:t>
        </w:r>
        <w:r w:rsidRPr="00905A86">
          <w:rPr>
            <w:sz w:val="18"/>
            <w:rPrChange w:id="16830" w:author="shorny" w:date="2014-06-09T18:46:00Z">
              <w:rPr/>
            </w:rPrChange>
          </w:rPr>
          <w:t xml:space="preserve">, </w:t>
        </w:r>
        <w:r w:rsidRPr="00905A86">
          <w:rPr>
            <w:rStyle w:val="string1"/>
            <w:sz w:val="18"/>
            <w:rPrChange w:id="16831" w:author="shorny" w:date="2014-06-09T18:46:00Z">
              <w:rPr>
                <w:rStyle w:val="string1"/>
              </w:rPr>
            </w:rPrChange>
          </w:rPr>
          <w:t>'2014-05-02'</w:t>
        </w:r>
        <w:r w:rsidRPr="00905A86">
          <w:rPr>
            <w:sz w:val="18"/>
            <w:rPrChange w:id="16832" w:author="shorny" w:date="2014-06-09T18:46:00Z">
              <w:rPr/>
            </w:rPrChange>
          </w:rPr>
          <w:t xml:space="preserve">, </w:t>
        </w:r>
        <w:r w:rsidRPr="00905A86">
          <w:rPr>
            <w:rStyle w:val="string1"/>
            <w:sz w:val="18"/>
            <w:rPrChange w:id="16833" w:author="shorny" w:date="2014-06-09T18:46:00Z">
              <w:rPr>
                <w:rStyle w:val="string1"/>
              </w:rPr>
            </w:rPrChange>
          </w:rPr>
          <w:t>'2014-05-02'</w:t>
        </w:r>
        <w:r w:rsidRPr="00905A86">
          <w:rPr>
            <w:sz w:val="18"/>
            <w:rPrChange w:id="16834" w:author="shorny" w:date="2014-06-09T18:46:00Z">
              <w:rPr/>
            </w:rPrChange>
          </w:rPr>
          <w:t>, 1003, 10000</w:t>
        </w:r>
        <w:proofErr w:type="gramStart"/>
        <w:r w:rsidRPr="00905A86">
          <w:rPr>
            <w:sz w:val="18"/>
            <w:rPrChange w:id="16835" w:author="shorny" w:date="2014-06-09T18:46:00Z">
              <w:rPr/>
            </w:rPrChange>
          </w:rPr>
          <w:t>) ;</w:t>
        </w:r>
        <w:proofErr w:type="gramEnd"/>
      </w:ins>
    </w:p>
    <w:p w14:paraId="6D4F9C3E" w14:textId="77777777" w:rsidR="00905A86" w:rsidRPr="00905A86" w:rsidRDefault="00905A86">
      <w:pPr>
        <w:pStyle w:val="HTMLPreformatted"/>
        <w:divId w:val="1587107075"/>
        <w:rPr>
          <w:ins w:id="16836" w:author="shorny" w:date="2014-06-09T18:46:00Z"/>
          <w:sz w:val="18"/>
          <w:rPrChange w:id="16837" w:author="shorny" w:date="2014-06-09T18:46:00Z">
            <w:rPr>
              <w:ins w:id="16838" w:author="shorny" w:date="2014-06-09T18:46:00Z"/>
            </w:rPr>
          </w:rPrChange>
        </w:rPr>
      </w:pPr>
    </w:p>
    <w:p w14:paraId="2229F2D5" w14:textId="77777777" w:rsidR="00905A86" w:rsidRPr="00905A86" w:rsidRDefault="00905A86">
      <w:pPr>
        <w:pStyle w:val="HTMLPreformatted"/>
        <w:divId w:val="1587107075"/>
        <w:rPr>
          <w:ins w:id="16839" w:author="shorny" w:date="2014-06-09T18:46:00Z"/>
          <w:sz w:val="18"/>
          <w:rPrChange w:id="16840" w:author="shorny" w:date="2014-06-09T18:46:00Z">
            <w:rPr>
              <w:ins w:id="16841" w:author="shorny" w:date="2014-06-09T18:46:00Z"/>
            </w:rPr>
          </w:rPrChange>
        </w:rPr>
      </w:pPr>
      <w:ins w:id="16842" w:author="shorny" w:date="2014-06-09T18:46:00Z">
        <w:r w:rsidRPr="00905A86">
          <w:rPr>
            <w:rStyle w:val="keyword1"/>
            <w:sz w:val="18"/>
            <w:rPrChange w:id="16843" w:author="shorny" w:date="2014-06-09T18:46:00Z">
              <w:rPr>
                <w:rStyle w:val="keyword1"/>
              </w:rPr>
            </w:rPrChange>
          </w:rPr>
          <w:t>INSERT</w:t>
        </w:r>
        <w:r w:rsidRPr="00905A86">
          <w:rPr>
            <w:sz w:val="18"/>
            <w:rPrChange w:id="16844" w:author="shorny" w:date="2014-06-09T18:46:00Z">
              <w:rPr/>
            </w:rPrChange>
          </w:rPr>
          <w:t xml:space="preserve"> </w:t>
        </w:r>
        <w:r w:rsidRPr="00905A86">
          <w:rPr>
            <w:rStyle w:val="keyword1"/>
            <w:sz w:val="18"/>
            <w:rPrChange w:id="16845" w:author="shorny" w:date="2014-06-09T18:46:00Z">
              <w:rPr>
                <w:rStyle w:val="keyword1"/>
              </w:rPr>
            </w:rPrChange>
          </w:rPr>
          <w:t>INTO</w:t>
        </w:r>
        <w:r w:rsidRPr="00905A86">
          <w:rPr>
            <w:sz w:val="18"/>
            <w:rPrChange w:id="16846" w:author="shorny" w:date="2014-06-09T18:46:00Z">
              <w:rPr/>
            </w:rPrChange>
          </w:rPr>
          <w:t xml:space="preserve"> Degree (DegID, ApplicantID, </w:t>
        </w:r>
        <w:r w:rsidRPr="00905A86">
          <w:rPr>
            <w:rStyle w:val="keyword1"/>
            <w:sz w:val="18"/>
            <w:rPrChange w:id="16847" w:author="shorny" w:date="2014-06-09T18:46:00Z">
              <w:rPr>
                <w:rStyle w:val="keyword1"/>
              </w:rPr>
            </w:rPrChange>
          </w:rPr>
          <w:t>Name</w:t>
        </w:r>
        <w:r w:rsidRPr="00905A86">
          <w:rPr>
            <w:sz w:val="18"/>
            <w:rPrChange w:id="16848" w:author="shorny" w:date="2014-06-09T18:46:00Z">
              <w:rPr/>
            </w:rPrChange>
          </w:rPr>
          <w:t xml:space="preserve">, </w:t>
        </w:r>
        <w:r w:rsidRPr="00905A86">
          <w:rPr>
            <w:rStyle w:val="keyword1"/>
            <w:sz w:val="18"/>
            <w:rPrChange w:id="16849" w:author="shorny" w:date="2014-06-09T18:46:00Z">
              <w:rPr>
                <w:rStyle w:val="keyword1"/>
              </w:rPr>
            </w:rPrChange>
          </w:rPr>
          <w:t>Type</w:t>
        </w:r>
        <w:r w:rsidRPr="00905A86">
          <w:rPr>
            <w:sz w:val="18"/>
            <w:rPrChange w:id="16850" w:author="shorny" w:date="2014-06-09T18:46:00Z">
              <w:rPr/>
            </w:rPrChange>
          </w:rPr>
          <w:t>, YearCompleted,</w:t>
        </w:r>
      </w:ins>
    </w:p>
    <w:p w14:paraId="3E55960B" w14:textId="77777777" w:rsidR="00905A86" w:rsidRPr="00905A86" w:rsidRDefault="00905A86">
      <w:pPr>
        <w:pStyle w:val="HTMLPreformatted"/>
        <w:divId w:val="1587107075"/>
        <w:rPr>
          <w:ins w:id="16851" w:author="shorny" w:date="2014-06-09T18:46:00Z"/>
          <w:sz w:val="18"/>
          <w:rPrChange w:id="16852" w:author="shorny" w:date="2014-06-09T18:46:00Z">
            <w:rPr>
              <w:ins w:id="16853" w:author="shorny" w:date="2014-06-09T18:46:00Z"/>
            </w:rPr>
          </w:rPrChange>
        </w:rPr>
      </w:pPr>
      <w:ins w:id="16854" w:author="shorny" w:date="2014-06-09T18:46:00Z">
        <w:r w:rsidRPr="00905A86">
          <w:rPr>
            <w:sz w:val="18"/>
            <w:rPrChange w:id="16855" w:author="shorny" w:date="2014-06-09T18:46:00Z">
              <w:rPr/>
            </w:rPrChange>
          </w:rPr>
          <w:t>InstitutionName, InstitutionCountryISOCode)</w:t>
        </w:r>
      </w:ins>
    </w:p>
    <w:p w14:paraId="7469F477" w14:textId="77777777" w:rsidR="00905A86" w:rsidRPr="00905A86" w:rsidRDefault="00905A86">
      <w:pPr>
        <w:pStyle w:val="HTMLPreformatted"/>
        <w:divId w:val="1587107075"/>
        <w:rPr>
          <w:ins w:id="16856" w:author="shorny" w:date="2014-06-09T18:46:00Z"/>
          <w:sz w:val="18"/>
          <w:rPrChange w:id="16857" w:author="shorny" w:date="2014-06-09T18:46:00Z">
            <w:rPr>
              <w:ins w:id="16858" w:author="shorny" w:date="2014-06-09T18:46:00Z"/>
            </w:rPr>
          </w:rPrChange>
        </w:rPr>
      </w:pPr>
      <w:ins w:id="16859" w:author="shorny" w:date="2014-06-09T18:46:00Z">
        <w:r w:rsidRPr="00905A86">
          <w:rPr>
            <w:rStyle w:val="keyword1"/>
            <w:sz w:val="18"/>
            <w:rPrChange w:id="16860" w:author="shorny" w:date="2014-06-09T18:46:00Z">
              <w:rPr>
                <w:rStyle w:val="keyword1"/>
              </w:rPr>
            </w:rPrChange>
          </w:rPr>
          <w:t>VALUES</w:t>
        </w:r>
        <w:r w:rsidRPr="00905A86">
          <w:rPr>
            <w:sz w:val="18"/>
            <w:rPrChange w:id="16861" w:author="shorny" w:date="2014-06-09T18:46:00Z">
              <w:rPr/>
            </w:rPrChange>
          </w:rPr>
          <w:t xml:space="preserve"> (221, 2, </w:t>
        </w:r>
        <w:r w:rsidRPr="00905A86">
          <w:rPr>
            <w:rStyle w:val="string1"/>
            <w:sz w:val="18"/>
            <w:rPrChange w:id="16862" w:author="shorny" w:date="2014-06-09T18:46:00Z">
              <w:rPr>
                <w:rStyle w:val="string1"/>
              </w:rPr>
            </w:rPrChange>
          </w:rPr>
          <w:t>'IT'</w:t>
        </w:r>
        <w:r w:rsidRPr="00905A86">
          <w:rPr>
            <w:sz w:val="18"/>
            <w:rPrChange w:id="16863" w:author="shorny" w:date="2014-06-09T18:46:00Z">
              <w:rPr/>
            </w:rPrChange>
          </w:rPr>
          <w:t xml:space="preserve">, </w:t>
        </w:r>
        <w:r w:rsidRPr="00905A86">
          <w:rPr>
            <w:rStyle w:val="string1"/>
            <w:sz w:val="18"/>
            <w:rPrChange w:id="16864" w:author="shorny" w:date="2014-06-09T18:46:00Z">
              <w:rPr>
                <w:rStyle w:val="string1"/>
              </w:rPr>
            </w:rPrChange>
          </w:rPr>
          <w:t>'master'</w:t>
        </w:r>
        <w:r w:rsidRPr="00905A86">
          <w:rPr>
            <w:sz w:val="18"/>
            <w:rPrChange w:id="16865" w:author="shorny" w:date="2014-06-09T18:46:00Z">
              <w:rPr/>
            </w:rPrChange>
          </w:rPr>
          <w:t xml:space="preserve">, </w:t>
        </w:r>
        <w:r w:rsidRPr="00905A86">
          <w:rPr>
            <w:rStyle w:val="string1"/>
            <w:sz w:val="18"/>
            <w:rPrChange w:id="16866" w:author="shorny" w:date="2014-06-09T18:46:00Z">
              <w:rPr>
                <w:rStyle w:val="string1"/>
              </w:rPr>
            </w:rPrChange>
          </w:rPr>
          <w:t>'2010-12-31'</w:t>
        </w:r>
        <w:r w:rsidRPr="00905A86">
          <w:rPr>
            <w:sz w:val="18"/>
            <w:rPrChange w:id="16867" w:author="shorny" w:date="2014-06-09T18:46:00Z">
              <w:rPr/>
            </w:rPrChange>
          </w:rPr>
          <w:t>,</w:t>
        </w:r>
      </w:ins>
    </w:p>
    <w:p w14:paraId="1FD47C95" w14:textId="77777777" w:rsidR="00905A86" w:rsidRPr="00905A86" w:rsidRDefault="00905A86">
      <w:pPr>
        <w:pStyle w:val="HTMLPreformatted"/>
        <w:divId w:val="1587107075"/>
        <w:rPr>
          <w:ins w:id="16868" w:author="shorny" w:date="2014-06-09T18:46:00Z"/>
          <w:sz w:val="18"/>
          <w:rPrChange w:id="16869" w:author="shorny" w:date="2014-06-09T18:46:00Z">
            <w:rPr>
              <w:ins w:id="16870" w:author="shorny" w:date="2014-06-09T18:46:00Z"/>
            </w:rPr>
          </w:rPrChange>
        </w:rPr>
      </w:pPr>
      <w:ins w:id="16871" w:author="shorny" w:date="2014-06-09T18:46:00Z">
        <w:r w:rsidRPr="00905A86">
          <w:rPr>
            <w:rStyle w:val="string1"/>
            <w:sz w:val="18"/>
            <w:rPrChange w:id="16872" w:author="shorny" w:date="2014-06-09T18:46:00Z">
              <w:rPr>
                <w:rStyle w:val="string1"/>
              </w:rPr>
            </w:rPrChange>
          </w:rPr>
          <w:t>'University of Technology Sydney'</w:t>
        </w:r>
        <w:r w:rsidRPr="00905A86">
          <w:rPr>
            <w:sz w:val="18"/>
            <w:rPrChange w:id="16873" w:author="shorny" w:date="2014-06-09T18:46:00Z">
              <w:rPr/>
            </w:rPrChange>
          </w:rPr>
          <w:t xml:space="preserve">, </w:t>
        </w:r>
        <w:r w:rsidRPr="00905A86">
          <w:rPr>
            <w:rStyle w:val="string1"/>
            <w:sz w:val="18"/>
            <w:rPrChange w:id="16874" w:author="shorny" w:date="2014-06-09T18:46:00Z">
              <w:rPr>
                <w:rStyle w:val="string1"/>
              </w:rPr>
            </w:rPrChange>
          </w:rPr>
          <w:t>'AU'</w:t>
        </w:r>
        <w:proofErr w:type="gramStart"/>
        <w:r w:rsidRPr="00905A86">
          <w:rPr>
            <w:sz w:val="18"/>
            <w:rPrChange w:id="16875" w:author="shorny" w:date="2014-06-09T18:46:00Z">
              <w:rPr/>
            </w:rPrChange>
          </w:rPr>
          <w:t>) ;</w:t>
        </w:r>
        <w:proofErr w:type="gramEnd"/>
      </w:ins>
    </w:p>
    <w:p w14:paraId="35BC23A4" w14:textId="77777777" w:rsidR="00905A86" w:rsidRPr="00905A86" w:rsidRDefault="00905A86">
      <w:pPr>
        <w:pStyle w:val="HTMLPreformatted"/>
        <w:divId w:val="1587107075"/>
        <w:rPr>
          <w:ins w:id="16876" w:author="shorny" w:date="2014-06-09T18:46:00Z"/>
          <w:sz w:val="18"/>
          <w:rPrChange w:id="16877" w:author="shorny" w:date="2014-06-09T18:46:00Z">
            <w:rPr>
              <w:ins w:id="16878" w:author="shorny" w:date="2014-06-09T18:46:00Z"/>
            </w:rPr>
          </w:rPrChange>
        </w:rPr>
      </w:pPr>
    </w:p>
    <w:p w14:paraId="0DB0174F" w14:textId="77777777" w:rsidR="00905A86" w:rsidRPr="00905A86" w:rsidRDefault="00905A86">
      <w:pPr>
        <w:pStyle w:val="HTMLPreformatted"/>
        <w:divId w:val="1587107075"/>
        <w:rPr>
          <w:ins w:id="16879" w:author="shorny" w:date="2014-06-09T18:46:00Z"/>
          <w:sz w:val="18"/>
          <w:rPrChange w:id="16880" w:author="shorny" w:date="2014-06-09T18:46:00Z">
            <w:rPr>
              <w:ins w:id="16881" w:author="shorny" w:date="2014-06-09T18:46:00Z"/>
            </w:rPr>
          </w:rPrChange>
        </w:rPr>
      </w:pPr>
      <w:ins w:id="16882" w:author="shorny" w:date="2014-06-09T18:46:00Z">
        <w:r w:rsidRPr="00905A86">
          <w:rPr>
            <w:rStyle w:val="keyword1"/>
            <w:sz w:val="18"/>
            <w:rPrChange w:id="16883" w:author="shorny" w:date="2014-06-09T18:46:00Z">
              <w:rPr>
                <w:rStyle w:val="keyword1"/>
              </w:rPr>
            </w:rPrChange>
          </w:rPr>
          <w:t>INSERT</w:t>
        </w:r>
        <w:r w:rsidRPr="00905A86">
          <w:rPr>
            <w:sz w:val="18"/>
            <w:rPrChange w:id="16884" w:author="shorny" w:date="2014-06-09T18:46:00Z">
              <w:rPr/>
            </w:rPrChange>
          </w:rPr>
          <w:t xml:space="preserve"> </w:t>
        </w:r>
        <w:r w:rsidRPr="00905A86">
          <w:rPr>
            <w:rStyle w:val="keyword1"/>
            <w:sz w:val="18"/>
            <w:rPrChange w:id="16885" w:author="shorny" w:date="2014-06-09T18:46:00Z">
              <w:rPr>
                <w:rStyle w:val="keyword1"/>
              </w:rPr>
            </w:rPrChange>
          </w:rPr>
          <w:t>INTO</w:t>
        </w:r>
        <w:r w:rsidRPr="00905A86">
          <w:rPr>
            <w:sz w:val="18"/>
            <w:rPrChange w:id="16886" w:author="shorny" w:date="2014-06-09T18:46:00Z">
              <w:rPr/>
            </w:rPrChange>
          </w:rPr>
          <w:t xml:space="preserve"> Document (UploadLink, ApplicantID, DocTypeID, DocStatusID)</w:t>
        </w:r>
      </w:ins>
    </w:p>
    <w:p w14:paraId="377AE52D" w14:textId="77777777" w:rsidR="00905A86" w:rsidRPr="00905A86" w:rsidRDefault="00905A86">
      <w:pPr>
        <w:pStyle w:val="HTMLPreformatted"/>
        <w:divId w:val="1587107075"/>
        <w:rPr>
          <w:ins w:id="16887" w:author="shorny" w:date="2014-06-09T18:46:00Z"/>
          <w:sz w:val="18"/>
          <w:rPrChange w:id="16888" w:author="shorny" w:date="2014-06-09T18:46:00Z">
            <w:rPr>
              <w:ins w:id="16889" w:author="shorny" w:date="2014-06-09T18:46:00Z"/>
            </w:rPr>
          </w:rPrChange>
        </w:rPr>
      </w:pPr>
      <w:ins w:id="16890" w:author="shorny" w:date="2014-06-09T18:46:00Z">
        <w:r w:rsidRPr="00905A86">
          <w:rPr>
            <w:rStyle w:val="keyword1"/>
            <w:sz w:val="18"/>
            <w:rPrChange w:id="16891" w:author="shorny" w:date="2014-06-09T18:46:00Z">
              <w:rPr>
                <w:rStyle w:val="keyword1"/>
              </w:rPr>
            </w:rPrChange>
          </w:rPr>
          <w:t>VALUES</w:t>
        </w:r>
        <w:r w:rsidRPr="00905A86">
          <w:rPr>
            <w:sz w:val="18"/>
            <w:rPrChange w:id="16892" w:author="shorny" w:date="2014-06-09T18:46:00Z">
              <w:rPr/>
            </w:rPrChange>
          </w:rPr>
          <w:t xml:space="preserve"> (</w:t>
        </w:r>
        <w:r w:rsidRPr="00905A86">
          <w:rPr>
            <w:rStyle w:val="string1"/>
            <w:sz w:val="18"/>
            <w:rPrChange w:id="16893" w:author="shorny" w:date="2014-06-09T18:46:00Z">
              <w:rPr>
                <w:rStyle w:val="string1"/>
              </w:rPr>
            </w:rPrChange>
          </w:rPr>
          <w:t>'/mnt/data/rhd/02/CV/001.pdf'</w:t>
        </w:r>
        <w:r w:rsidRPr="00905A86">
          <w:rPr>
            <w:sz w:val="18"/>
            <w:rPrChange w:id="16894" w:author="shorny" w:date="2014-06-09T18:46:00Z">
              <w:rPr/>
            </w:rPrChange>
          </w:rPr>
          <w:t>,</w:t>
        </w:r>
      </w:ins>
    </w:p>
    <w:p w14:paraId="00B6C106" w14:textId="77777777" w:rsidR="00905A86" w:rsidRPr="00905A86" w:rsidRDefault="00905A86">
      <w:pPr>
        <w:pStyle w:val="HTMLPreformatted"/>
        <w:divId w:val="1587107075"/>
        <w:rPr>
          <w:ins w:id="16895" w:author="shorny" w:date="2014-06-09T18:46:00Z"/>
          <w:sz w:val="18"/>
          <w:rPrChange w:id="16896" w:author="shorny" w:date="2014-06-09T18:46:00Z">
            <w:rPr>
              <w:ins w:id="16897" w:author="shorny" w:date="2014-06-09T18:46:00Z"/>
            </w:rPr>
          </w:rPrChange>
        </w:rPr>
      </w:pPr>
      <w:ins w:id="16898" w:author="shorny" w:date="2014-06-09T18:46:00Z">
        <w:r w:rsidRPr="00905A86">
          <w:rPr>
            <w:sz w:val="18"/>
            <w:rPrChange w:id="16899" w:author="shorny" w:date="2014-06-09T18:46:00Z">
              <w:rPr/>
            </w:rPrChange>
          </w:rPr>
          <w:t>02, 20001, 30000</w:t>
        </w:r>
        <w:proofErr w:type="gramStart"/>
        <w:r w:rsidRPr="00905A86">
          <w:rPr>
            <w:sz w:val="18"/>
            <w:rPrChange w:id="16900" w:author="shorny" w:date="2014-06-09T18:46:00Z">
              <w:rPr/>
            </w:rPrChange>
          </w:rPr>
          <w:t>) ;</w:t>
        </w:r>
        <w:proofErr w:type="gramEnd"/>
      </w:ins>
    </w:p>
    <w:p w14:paraId="7E17B634" w14:textId="77777777" w:rsidR="00905A86" w:rsidRPr="00905A86" w:rsidRDefault="00905A86">
      <w:pPr>
        <w:pStyle w:val="HTMLPreformatted"/>
        <w:divId w:val="1587107075"/>
        <w:rPr>
          <w:ins w:id="16901" w:author="shorny" w:date="2014-06-09T18:46:00Z"/>
          <w:sz w:val="18"/>
          <w:rPrChange w:id="16902" w:author="shorny" w:date="2014-06-09T18:46:00Z">
            <w:rPr>
              <w:ins w:id="16903" w:author="shorny" w:date="2014-06-09T18:46:00Z"/>
            </w:rPr>
          </w:rPrChange>
        </w:rPr>
      </w:pPr>
    </w:p>
    <w:p w14:paraId="6EB5DD7A" w14:textId="77777777" w:rsidR="00905A86" w:rsidRPr="00905A86" w:rsidRDefault="00905A86">
      <w:pPr>
        <w:pStyle w:val="HTMLPreformatted"/>
        <w:divId w:val="1587107075"/>
        <w:rPr>
          <w:ins w:id="16904" w:author="shorny" w:date="2014-06-09T18:46:00Z"/>
          <w:sz w:val="18"/>
          <w:rPrChange w:id="16905" w:author="shorny" w:date="2014-06-09T18:46:00Z">
            <w:rPr>
              <w:ins w:id="16906" w:author="shorny" w:date="2014-06-09T18:46:00Z"/>
            </w:rPr>
          </w:rPrChange>
        </w:rPr>
      </w:pPr>
      <w:ins w:id="16907" w:author="shorny" w:date="2014-06-09T18:46:00Z">
        <w:r w:rsidRPr="00905A86">
          <w:rPr>
            <w:rStyle w:val="keyword1"/>
            <w:sz w:val="18"/>
            <w:rPrChange w:id="16908" w:author="shorny" w:date="2014-06-09T18:46:00Z">
              <w:rPr>
                <w:rStyle w:val="keyword1"/>
              </w:rPr>
            </w:rPrChange>
          </w:rPr>
          <w:t>INSERT</w:t>
        </w:r>
        <w:r w:rsidRPr="00905A86">
          <w:rPr>
            <w:sz w:val="18"/>
            <w:rPrChange w:id="16909" w:author="shorny" w:date="2014-06-09T18:46:00Z">
              <w:rPr/>
            </w:rPrChange>
          </w:rPr>
          <w:t xml:space="preserve"> </w:t>
        </w:r>
        <w:r w:rsidRPr="00905A86">
          <w:rPr>
            <w:rStyle w:val="keyword1"/>
            <w:sz w:val="18"/>
            <w:rPrChange w:id="16910" w:author="shorny" w:date="2014-06-09T18:46:00Z">
              <w:rPr>
                <w:rStyle w:val="keyword1"/>
              </w:rPr>
            </w:rPrChange>
          </w:rPr>
          <w:t>INTO</w:t>
        </w:r>
        <w:r w:rsidRPr="00905A86">
          <w:rPr>
            <w:sz w:val="18"/>
            <w:rPrChange w:id="16911" w:author="shorny" w:date="2014-06-09T18:46:00Z">
              <w:rPr/>
            </w:rPrChange>
          </w:rPr>
          <w:t xml:space="preserve"> Document (UploadLink, ApplicantID, DocTypeID, Description,</w:t>
        </w:r>
      </w:ins>
    </w:p>
    <w:p w14:paraId="51FE8EF9" w14:textId="77777777" w:rsidR="00905A86" w:rsidRPr="00905A86" w:rsidRDefault="00905A86">
      <w:pPr>
        <w:pStyle w:val="HTMLPreformatted"/>
        <w:divId w:val="1587107075"/>
        <w:rPr>
          <w:ins w:id="16912" w:author="shorny" w:date="2014-06-09T18:46:00Z"/>
          <w:sz w:val="18"/>
          <w:rPrChange w:id="16913" w:author="shorny" w:date="2014-06-09T18:46:00Z">
            <w:rPr>
              <w:ins w:id="16914" w:author="shorny" w:date="2014-06-09T18:46:00Z"/>
            </w:rPr>
          </w:rPrChange>
        </w:rPr>
      </w:pPr>
      <w:ins w:id="16915" w:author="shorny" w:date="2014-06-09T18:46:00Z">
        <w:r w:rsidRPr="00905A86">
          <w:rPr>
            <w:sz w:val="18"/>
            <w:rPrChange w:id="16916" w:author="shorny" w:date="2014-06-09T18:46:00Z">
              <w:rPr/>
            </w:rPrChange>
          </w:rPr>
          <w:t>DocStatusID)</w:t>
        </w:r>
      </w:ins>
    </w:p>
    <w:p w14:paraId="2DBFD7D3" w14:textId="77777777" w:rsidR="00905A86" w:rsidRPr="00905A86" w:rsidRDefault="00905A86">
      <w:pPr>
        <w:pStyle w:val="HTMLPreformatted"/>
        <w:divId w:val="1587107075"/>
        <w:rPr>
          <w:ins w:id="16917" w:author="shorny" w:date="2014-06-09T18:46:00Z"/>
          <w:sz w:val="18"/>
          <w:rPrChange w:id="16918" w:author="shorny" w:date="2014-06-09T18:46:00Z">
            <w:rPr>
              <w:ins w:id="16919" w:author="shorny" w:date="2014-06-09T18:46:00Z"/>
            </w:rPr>
          </w:rPrChange>
        </w:rPr>
      </w:pPr>
      <w:ins w:id="16920" w:author="shorny" w:date="2014-06-09T18:46:00Z">
        <w:r w:rsidRPr="00905A86">
          <w:rPr>
            <w:rStyle w:val="keyword1"/>
            <w:sz w:val="18"/>
            <w:rPrChange w:id="16921" w:author="shorny" w:date="2014-06-09T18:46:00Z">
              <w:rPr>
                <w:rStyle w:val="keyword1"/>
              </w:rPr>
            </w:rPrChange>
          </w:rPr>
          <w:t>VALUES</w:t>
        </w:r>
        <w:r w:rsidRPr="00905A86">
          <w:rPr>
            <w:sz w:val="18"/>
            <w:rPrChange w:id="16922" w:author="shorny" w:date="2014-06-09T18:46:00Z">
              <w:rPr/>
            </w:rPrChange>
          </w:rPr>
          <w:t xml:space="preserve"> (</w:t>
        </w:r>
        <w:r w:rsidRPr="00905A86">
          <w:rPr>
            <w:rStyle w:val="string1"/>
            <w:sz w:val="18"/>
            <w:rPrChange w:id="16923" w:author="shorny" w:date="2014-06-09T18:46:00Z">
              <w:rPr>
                <w:rStyle w:val="string1"/>
              </w:rPr>
            </w:rPrChange>
          </w:rPr>
          <w:t>'/mnt/data/rhd/02/transcript/001.pdf'</w:t>
        </w:r>
        <w:r w:rsidRPr="00905A86">
          <w:rPr>
            <w:sz w:val="18"/>
            <w:rPrChange w:id="16924" w:author="shorny" w:date="2014-06-09T18:46:00Z">
              <w:rPr/>
            </w:rPrChange>
          </w:rPr>
          <w:t>,</w:t>
        </w:r>
      </w:ins>
    </w:p>
    <w:p w14:paraId="33C78CAD" w14:textId="77777777" w:rsidR="00905A86" w:rsidRPr="00905A86" w:rsidRDefault="00905A86">
      <w:pPr>
        <w:pStyle w:val="HTMLPreformatted"/>
        <w:divId w:val="1587107075"/>
        <w:rPr>
          <w:ins w:id="16925" w:author="shorny" w:date="2014-06-09T18:46:00Z"/>
          <w:sz w:val="18"/>
          <w:rPrChange w:id="16926" w:author="shorny" w:date="2014-06-09T18:46:00Z">
            <w:rPr>
              <w:ins w:id="16927" w:author="shorny" w:date="2014-06-09T18:46:00Z"/>
            </w:rPr>
          </w:rPrChange>
        </w:rPr>
      </w:pPr>
      <w:ins w:id="16928" w:author="shorny" w:date="2014-06-09T18:46:00Z">
        <w:r w:rsidRPr="00905A86">
          <w:rPr>
            <w:sz w:val="18"/>
            <w:rPrChange w:id="16929" w:author="shorny" w:date="2014-06-09T18:46:00Z">
              <w:rPr/>
            </w:rPrChange>
          </w:rPr>
          <w:t xml:space="preserve">02, 20005, </w:t>
        </w:r>
        <w:r w:rsidRPr="00905A86">
          <w:rPr>
            <w:rStyle w:val="string1"/>
            <w:sz w:val="18"/>
            <w:rPrChange w:id="16930" w:author="shorny" w:date="2014-06-09T18:46:00Z">
              <w:rPr>
                <w:rStyle w:val="string1"/>
              </w:rPr>
            </w:rPrChange>
          </w:rPr>
          <w:t>'transcript of masters course'</w:t>
        </w:r>
        <w:r w:rsidRPr="00905A86">
          <w:rPr>
            <w:sz w:val="18"/>
            <w:rPrChange w:id="16931" w:author="shorny" w:date="2014-06-09T18:46:00Z">
              <w:rPr/>
            </w:rPrChange>
          </w:rPr>
          <w:t>, 30000</w:t>
        </w:r>
        <w:proofErr w:type="gramStart"/>
        <w:r w:rsidRPr="00905A86">
          <w:rPr>
            <w:sz w:val="18"/>
            <w:rPrChange w:id="16932" w:author="shorny" w:date="2014-06-09T18:46:00Z">
              <w:rPr/>
            </w:rPrChange>
          </w:rPr>
          <w:t>) ;</w:t>
        </w:r>
        <w:proofErr w:type="gramEnd"/>
      </w:ins>
    </w:p>
    <w:p w14:paraId="096C8638" w14:textId="77777777" w:rsidR="00905A86" w:rsidRPr="00905A86" w:rsidRDefault="00905A86">
      <w:pPr>
        <w:pStyle w:val="HTMLPreformatted"/>
        <w:divId w:val="1587107075"/>
        <w:rPr>
          <w:ins w:id="16933" w:author="shorny" w:date="2014-06-09T18:46:00Z"/>
          <w:sz w:val="18"/>
          <w:rPrChange w:id="16934" w:author="shorny" w:date="2014-06-09T18:46:00Z">
            <w:rPr>
              <w:ins w:id="16935" w:author="shorny" w:date="2014-06-09T18:46:00Z"/>
            </w:rPr>
          </w:rPrChange>
        </w:rPr>
      </w:pPr>
    </w:p>
    <w:p w14:paraId="2365BCC1" w14:textId="77777777" w:rsidR="00905A86" w:rsidRPr="00905A86" w:rsidRDefault="00905A86">
      <w:pPr>
        <w:pStyle w:val="HTMLPreformatted"/>
        <w:divId w:val="1587107075"/>
        <w:rPr>
          <w:ins w:id="16936" w:author="shorny" w:date="2014-06-09T18:46:00Z"/>
          <w:sz w:val="18"/>
          <w:rPrChange w:id="16937" w:author="shorny" w:date="2014-06-09T18:46:00Z">
            <w:rPr>
              <w:ins w:id="16938" w:author="shorny" w:date="2014-06-09T18:46:00Z"/>
            </w:rPr>
          </w:rPrChange>
        </w:rPr>
      </w:pPr>
      <w:ins w:id="16939" w:author="shorny" w:date="2014-06-09T18:46:00Z">
        <w:r w:rsidRPr="00905A86">
          <w:rPr>
            <w:rStyle w:val="keyword1"/>
            <w:sz w:val="18"/>
            <w:rPrChange w:id="16940" w:author="shorny" w:date="2014-06-09T18:46:00Z">
              <w:rPr>
                <w:rStyle w:val="keyword1"/>
              </w:rPr>
            </w:rPrChange>
          </w:rPr>
          <w:t>INSERT</w:t>
        </w:r>
        <w:r w:rsidRPr="00905A86">
          <w:rPr>
            <w:sz w:val="18"/>
            <w:rPrChange w:id="16941" w:author="shorny" w:date="2014-06-09T18:46:00Z">
              <w:rPr/>
            </w:rPrChange>
          </w:rPr>
          <w:t xml:space="preserve"> </w:t>
        </w:r>
        <w:r w:rsidRPr="00905A86">
          <w:rPr>
            <w:rStyle w:val="keyword1"/>
            <w:sz w:val="18"/>
            <w:rPrChange w:id="16942" w:author="shorny" w:date="2014-06-09T18:46:00Z">
              <w:rPr>
                <w:rStyle w:val="keyword1"/>
              </w:rPr>
            </w:rPrChange>
          </w:rPr>
          <w:t>INTO</w:t>
        </w:r>
        <w:r w:rsidRPr="00905A86">
          <w:rPr>
            <w:sz w:val="18"/>
            <w:rPrChange w:id="16943" w:author="shorny" w:date="2014-06-09T18:46:00Z">
              <w:rPr/>
            </w:rPrChange>
          </w:rPr>
          <w:t xml:space="preserve"> Document (UploadLink, ApplicantID, DocTypeID, Description,</w:t>
        </w:r>
      </w:ins>
    </w:p>
    <w:p w14:paraId="11070A9D" w14:textId="77777777" w:rsidR="00905A86" w:rsidRPr="00905A86" w:rsidRDefault="00905A86">
      <w:pPr>
        <w:pStyle w:val="HTMLPreformatted"/>
        <w:divId w:val="1587107075"/>
        <w:rPr>
          <w:ins w:id="16944" w:author="shorny" w:date="2014-06-09T18:46:00Z"/>
          <w:sz w:val="18"/>
          <w:rPrChange w:id="16945" w:author="shorny" w:date="2014-06-09T18:46:00Z">
            <w:rPr>
              <w:ins w:id="16946" w:author="shorny" w:date="2014-06-09T18:46:00Z"/>
            </w:rPr>
          </w:rPrChange>
        </w:rPr>
      </w:pPr>
      <w:ins w:id="16947" w:author="shorny" w:date="2014-06-09T18:46:00Z">
        <w:r w:rsidRPr="00905A86">
          <w:rPr>
            <w:sz w:val="18"/>
            <w:rPrChange w:id="16948" w:author="shorny" w:date="2014-06-09T18:46:00Z">
              <w:rPr/>
            </w:rPrChange>
          </w:rPr>
          <w:t>DocStatusID)</w:t>
        </w:r>
      </w:ins>
    </w:p>
    <w:p w14:paraId="562EDBFC" w14:textId="77777777" w:rsidR="00905A86" w:rsidRPr="00905A86" w:rsidRDefault="00905A86">
      <w:pPr>
        <w:pStyle w:val="HTMLPreformatted"/>
        <w:divId w:val="1587107075"/>
        <w:rPr>
          <w:ins w:id="16949" w:author="shorny" w:date="2014-06-09T18:46:00Z"/>
          <w:sz w:val="18"/>
          <w:rPrChange w:id="16950" w:author="shorny" w:date="2014-06-09T18:46:00Z">
            <w:rPr>
              <w:ins w:id="16951" w:author="shorny" w:date="2014-06-09T18:46:00Z"/>
            </w:rPr>
          </w:rPrChange>
        </w:rPr>
      </w:pPr>
      <w:ins w:id="16952" w:author="shorny" w:date="2014-06-09T18:46:00Z">
        <w:r w:rsidRPr="00905A86">
          <w:rPr>
            <w:rStyle w:val="keyword1"/>
            <w:sz w:val="18"/>
            <w:rPrChange w:id="16953" w:author="shorny" w:date="2014-06-09T18:46:00Z">
              <w:rPr>
                <w:rStyle w:val="keyword1"/>
              </w:rPr>
            </w:rPrChange>
          </w:rPr>
          <w:t>VALUES</w:t>
        </w:r>
        <w:r w:rsidRPr="00905A86">
          <w:rPr>
            <w:sz w:val="18"/>
            <w:rPrChange w:id="16954" w:author="shorny" w:date="2014-06-09T18:46:00Z">
              <w:rPr/>
            </w:rPrChange>
          </w:rPr>
          <w:t xml:space="preserve"> (</w:t>
        </w:r>
        <w:r w:rsidRPr="00905A86">
          <w:rPr>
            <w:rStyle w:val="string1"/>
            <w:sz w:val="18"/>
            <w:rPrChange w:id="16955" w:author="shorny" w:date="2014-06-09T18:46:00Z">
              <w:rPr>
                <w:rStyle w:val="string1"/>
              </w:rPr>
            </w:rPrChange>
          </w:rPr>
          <w:t>'/mnt/data/rhd/02/certificate/001.pdf'</w:t>
        </w:r>
        <w:r w:rsidRPr="00905A86">
          <w:rPr>
            <w:sz w:val="18"/>
            <w:rPrChange w:id="16956" w:author="shorny" w:date="2014-06-09T18:46:00Z">
              <w:rPr/>
            </w:rPrChange>
          </w:rPr>
          <w:t>,</w:t>
        </w:r>
      </w:ins>
    </w:p>
    <w:p w14:paraId="5EBA402A" w14:textId="77777777" w:rsidR="00905A86" w:rsidRPr="00905A86" w:rsidRDefault="00905A86">
      <w:pPr>
        <w:pStyle w:val="HTMLPreformatted"/>
        <w:divId w:val="1587107075"/>
        <w:rPr>
          <w:ins w:id="16957" w:author="shorny" w:date="2014-06-09T18:46:00Z"/>
          <w:sz w:val="18"/>
          <w:rPrChange w:id="16958" w:author="shorny" w:date="2014-06-09T18:46:00Z">
            <w:rPr>
              <w:ins w:id="16959" w:author="shorny" w:date="2014-06-09T18:46:00Z"/>
            </w:rPr>
          </w:rPrChange>
        </w:rPr>
      </w:pPr>
      <w:ins w:id="16960" w:author="shorny" w:date="2014-06-09T18:46:00Z">
        <w:r w:rsidRPr="00905A86">
          <w:rPr>
            <w:sz w:val="18"/>
            <w:rPrChange w:id="16961" w:author="shorny" w:date="2014-06-09T18:46:00Z">
              <w:rPr/>
            </w:rPrChange>
          </w:rPr>
          <w:t xml:space="preserve">02, 20004, </w:t>
        </w:r>
        <w:r w:rsidRPr="00905A86">
          <w:rPr>
            <w:rStyle w:val="string1"/>
            <w:sz w:val="18"/>
            <w:rPrChange w:id="16962" w:author="shorny" w:date="2014-06-09T18:46:00Z">
              <w:rPr>
                <w:rStyle w:val="string1"/>
              </w:rPr>
            </w:rPrChange>
          </w:rPr>
          <w:t>'bachelors certificate'</w:t>
        </w:r>
        <w:r w:rsidRPr="00905A86">
          <w:rPr>
            <w:sz w:val="18"/>
            <w:rPrChange w:id="16963" w:author="shorny" w:date="2014-06-09T18:46:00Z">
              <w:rPr/>
            </w:rPrChange>
          </w:rPr>
          <w:t>, 30000</w:t>
        </w:r>
        <w:proofErr w:type="gramStart"/>
        <w:r w:rsidRPr="00905A86">
          <w:rPr>
            <w:sz w:val="18"/>
            <w:rPrChange w:id="16964" w:author="shorny" w:date="2014-06-09T18:46:00Z">
              <w:rPr/>
            </w:rPrChange>
          </w:rPr>
          <w:t>) ;</w:t>
        </w:r>
        <w:proofErr w:type="gramEnd"/>
      </w:ins>
    </w:p>
    <w:p w14:paraId="2A3C817F" w14:textId="77777777" w:rsidR="00905A86" w:rsidRPr="00905A86" w:rsidRDefault="00905A86">
      <w:pPr>
        <w:pStyle w:val="HTMLPreformatted"/>
        <w:divId w:val="1587107075"/>
        <w:rPr>
          <w:ins w:id="16965" w:author="shorny" w:date="2014-06-09T18:46:00Z"/>
          <w:sz w:val="18"/>
          <w:rPrChange w:id="16966" w:author="shorny" w:date="2014-06-09T18:46:00Z">
            <w:rPr>
              <w:ins w:id="16967" w:author="shorny" w:date="2014-06-09T18:46:00Z"/>
            </w:rPr>
          </w:rPrChange>
        </w:rPr>
      </w:pPr>
    </w:p>
    <w:p w14:paraId="6E40B0BD" w14:textId="77777777" w:rsidR="00905A86" w:rsidRPr="00905A86" w:rsidRDefault="00905A86">
      <w:pPr>
        <w:pStyle w:val="HTMLPreformatted"/>
        <w:divId w:val="1587107075"/>
        <w:rPr>
          <w:ins w:id="16968" w:author="shorny" w:date="2014-06-09T18:46:00Z"/>
          <w:sz w:val="18"/>
          <w:rPrChange w:id="16969" w:author="shorny" w:date="2014-06-09T18:46:00Z">
            <w:rPr>
              <w:ins w:id="16970" w:author="shorny" w:date="2014-06-09T18:46:00Z"/>
            </w:rPr>
          </w:rPrChange>
        </w:rPr>
      </w:pPr>
      <w:ins w:id="16971" w:author="shorny" w:date="2014-06-09T18:46:00Z">
        <w:r w:rsidRPr="00905A86">
          <w:rPr>
            <w:rStyle w:val="keyword1"/>
            <w:sz w:val="18"/>
            <w:rPrChange w:id="16972" w:author="shorny" w:date="2014-06-09T18:46:00Z">
              <w:rPr>
                <w:rStyle w:val="keyword1"/>
              </w:rPr>
            </w:rPrChange>
          </w:rPr>
          <w:t>INSERT</w:t>
        </w:r>
        <w:r w:rsidRPr="00905A86">
          <w:rPr>
            <w:sz w:val="18"/>
            <w:rPrChange w:id="16973" w:author="shorny" w:date="2014-06-09T18:46:00Z">
              <w:rPr/>
            </w:rPrChange>
          </w:rPr>
          <w:t xml:space="preserve"> </w:t>
        </w:r>
        <w:r w:rsidRPr="00905A86">
          <w:rPr>
            <w:rStyle w:val="keyword1"/>
            <w:sz w:val="18"/>
            <w:rPrChange w:id="16974" w:author="shorny" w:date="2014-06-09T18:46:00Z">
              <w:rPr>
                <w:rStyle w:val="keyword1"/>
              </w:rPr>
            </w:rPrChange>
          </w:rPr>
          <w:t>INTO</w:t>
        </w:r>
        <w:r w:rsidRPr="00905A86">
          <w:rPr>
            <w:sz w:val="18"/>
            <w:rPrChange w:id="16975" w:author="shorny" w:date="2014-06-09T18:46:00Z">
              <w:rPr/>
            </w:rPrChange>
          </w:rPr>
          <w:t xml:space="preserve"> Document (UploadLink, ApplicantID, ApplicationID, DocTypeID,</w:t>
        </w:r>
      </w:ins>
    </w:p>
    <w:p w14:paraId="42C92710" w14:textId="77777777" w:rsidR="00905A86" w:rsidRPr="00905A86" w:rsidRDefault="00905A86">
      <w:pPr>
        <w:pStyle w:val="HTMLPreformatted"/>
        <w:divId w:val="1587107075"/>
        <w:rPr>
          <w:ins w:id="16976" w:author="shorny" w:date="2014-06-09T18:46:00Z"/>
          <w:sz w:val="18"/>
          <w:rPrChange w:id="16977" w:author="shorny" w:date="2014-06-09T18:46:00Z">
            <w:rPr>
              <w:ins w:id="16978" w:author="shorny" w:date="2014-06-09T18:46:00Z"/>
            </w:rPr>
          </w:rPrChange>
        </w:rPr>
      </w:pPr>
      <w:ins w:id="16979" w:author="shorny" w:date="2014-06-09T18:46:00Z">
        <w:r w:rsidRPr="00905A86">
          <w:rPr>
            <w:sz w:val="18"/>
            <w:rPrChange w:id="16980" w:author="shorny" w:date="2014-06-09T18:46:00Z">
              <w:rPr/>
            </w:rPrChange>
          </w:rPr>
          <w:t>DocStatusID)</w:t>
        </w:r>
      </w:ins>
    </w:p>
    <w:p w14:paraId="39EC79F0" w14:textId="77777777" w:rsidR="00905A86" w:rsidRPr="00905A86" w:rsidRDefault="00905A86">
      <w:pPr>
        <w:pStyle w:val="HTMLPreformatted"/>
        <w:divId w:val="1587107075"/>
        <w:rPr>
          <w:ins w:id="16981" w:author="shorny" w:date="2014-06-09T18:46:00Z"/>
          <w:sz w:val="18"/>
          <w:rPrChange w:id="16982" w:author="shorny" w:date="2014-06-09T18:46:00Z">
            <w:rPr>
              <w:ins w:id="16983" w:author="shorny" w:date="2014-06-09T18:46:00Z"/>
            </w:rPr>
          </w:rPrChange>
        </w:rPr>
      </w:pPr>
      <w:ins w:id="16984" w:author="shorny" w:date="2014-06-09T18:46:00Z">
        <w:r w:rsidRPr="00905A86">
          <w:rPr>
            <w:rStyle w:val="keyword1"/>
            <w:sz w:val="18"/>
            <w:rPrChange w:id="16985" w:author="shorny" w:date="2014-06-09T18:46:00Z">
              <w:rPr>
                <w:rStyle w:val="keyword1"/>
              </w:rPr>
            </w:rPrChange>
          </w:rPr>
          <w:t>VALUES</w:t>
        </w:r>
        <w:r w:rsidRPr="00905A86">
          <w:rPr>
            <w:sz w:val="18"/>
            <w:rPrChange w:id="16986" w:author="shorny" w:date="2014-06-09T18:46:00Z">
              <w:rPr/>
            </w:rPrChange>
          </w:rPr>
          <w:t xml:space="preserve"> (</w:t>
        </w:r>
        <w:r w:rsidRPr="00905A86">
          <w:rPr>
            <w:rStyle w:val="string1"/>
            <w:sz w:val="18"/>
            <w:rPrChange w:id="16987" w:author="shorny" w:date="2014-06-09T18:46:00Z">
              <w:rPr>
                <w:rStyle w:val="string1"/>
              </w:rPr>
            </w:rPrChange>
          </w:rPr>
          <w:t>'/mnt/data/rhd/02/proposal/001.pdf'</w:t>
        </w:r>
        <w:r w:rsidRPr="00905A86">
          <w:rPr>
            <w:sz w:val="18"/>
            <w:rPrChange w:id="16988" w:author="shorny" w:date="2014-06-09T18:46:00Z">
              <w:rPr/>
            </w:rPrChange>
          </w:rPr>
          <w:t>,</w:t>
        </w:r>
      </w:ins>
    </w:p>
    <w:p w14:paraId="400EBFF5" w14:textId="77777777" w:rsidR="00905A86" w:rsidRPr="00905A86" w:rsidRDefault="00905A86">
      <w:pPr>
        <w:pStyle w:val="HTMLPreformatted"/>
        <w:divId w:val="1587107075"/>
        <w:rPr>
          <w:ins w:id="16989" w:author="shorny" w:date="2014-06-09T18:46:00Z"/>
          <w:sz w:val="18"/>
          <w:rPrChange w:id="16990" w:author="shorny" w:date="2014-06-09T18:46:00Z">
            <w:rPr>
              <w:ins w:id="16991" w:author="shorny" w:date="2014-06-09T18:46:00Z"/>
            </w:rPr>
          </w:rPrChange>
        </w:rPr>
      </w:pPr>
      <w:ins w:id="16992" w:author="shorny" w:date="2014-06-09T18:46:00Z">
        <w:r w:rsidRPr="00905A86">
          <w:rPr>
            <w:sz w:val="18"/>
            <w:rPrChange w:id="16993" w:author="shorny" w:date="2014-06-09T18:46:00Z">
              <w:rPr/>
            </w:rPrChange>
          </w:rPr>
          <w:t>02, 211, 20007, 30000</w:t>
        </w:r>
        <w:proofErr w:type="gramStart"/>
        <w:r w:rsidRPr="00905A86">
          <w:rPr>
            <w:sz w:val="18"/>
            <w:rPrChange w:id="16994" w:author="shorny" w:date="2014-06-09T18:46:00Z">
              <w:rPr/>
            </w:rPrChange>
          </w:rPr>
          <w:t>) ;</w:t>
        </w:r>
        <w:proofErr w:type="gramEnd"/>
      </w:ins>
    </w:p>
    <w:p w14:paraId="10E6F6B2" w14:textId="77777777" w:rsidR="00905A86" w:rsidRPr="00905A86" w:rsidRDefault="00905A86">
      <w:pPr>
        <w:pStyle w:val="HTMLPreformatted"/>
        <w:divId w:val="1587107075"/>
        <w:rPr>
          <w:ins w:id="16995" w:author="shorny" w:date="2014-06-09T18:46:00Z"/>
          <w:sz w:val="18"/>
          <w:rPrChange w:id="16996" w:author="shorny" w:date="2014-06-09T18:46:00Z">
            <w:rPr>
              <w:ins w:id="16997" w:author="shorny" w:date="2014-06-09T18:46:00Z"/>
            </w:rPr>
          </w:rPrChange>
        </w:rPr>
      </w:pPr>
    </w:p>
    <w:p w14:paraId="0792B23B" w14:textId="77777777" w:rsidR="00905A86" w:rsidRPr="00905A86" w:rsidRDefault="00905A86">
      <w:pPr>
        <w:pStyle w:val="HTMLPreformatted"/>
        <w:divId w:val="1587107075"/>
        <w:rPr>
          <w:ins w:id="16998" w:author="shorny" w:date="2014-06-09T18:46:00Z"/>
          <w:rStyle w:val="comment1"/>
          <w:sz w:val="18"/>
          <w:rPrChange w:id="16999" w:author="shorny" w:date="2014-06-09T18:46:00Z">
            <w:rPr>
              <w:ins w:id="17000" w:author="shorny" w:date="2014-06-09T18:46:00Z"/>
              <w:rStyle w:val="comment1"/>
            </w:rPr>
          </w:rPrChange>
        </w:rPr>
      </w:pPr>
      <w:ins w:id="17001" w:author="shorny" w:date="2014-06-09T18:46:00Z">
        <w:r w:rsidRPr="00905A86">
          <w:rPr>
            <w:rStyle w:val="comment1"/>
            <w:sz w:val="18"/>
            <w:rPrChange w:id="17002" w:author="shorny" w:date="2014-06-09T18:46:00Z">
              <w:rPr>
                <w:rStyle w:val="comment1"/>
              </w:rPr>
            </w:rPrChange>
          </w:rPr>
          <w:t>-- Denise to supervise this (associate supervision)</w:t>
        </w:r>
      </w:ins>
    </w:p>
    <w:p w14:paraId="21CC3151" w14:textId="77777777" w:rsidR="00905A86" w:rsidRPr="00905A86" w:rsidRDefault="00905A86">
      <w:pPr>
        <w:pStyle w:val="HTMLPreformatted"/>
        <w:divId w:val="1587107075"/>
        <w:rPr>
          <w:ins w:id="17003" w:author="shorny" w:date="2014-06-09T18:46:00Z"/>
          <w:sz w:val="18"/>
          <w:rPrChange w:id="17004" w:author="shorny" w:date="2014-06-09T18:46:00Z">
            <w:rPr>
              <w:ins w:id="17005" w:author="shorny" w:date="2014-06-09T18:46:00Z"/>
            </w:rPr>
          </w:rPrChange>
        </w:rPr>
      </w:pPr>
      <w:ins w:id="17006" w:author="shorny" w:date="2014-06-09T18:46:00Z">
        <w:r w:rsidRPr="00905A86">
          <w:rPr>
            <w:rStyle w:val="keyword1"/>
            <w:sz w:val="18"/>
            <w:rPrChange w:id="17007" w:author="shorny" w:date="2014-06-09T18:46:00Z">
              <w:rPr>
                <w:rStyle w:val="keyword1"/>
              </w:rPr>
            </w:rPrChange>
          </w:rPr>
          <w:t>INSERT</w:t>
        </w:r>
        <w:r w:rsidRPr="00905A86">
          <w:rPr>
            <w:sz w:val="18"/>
            <w:rPrChange w:id="17008" w:author="shorny" w:date="2014-06-09T18:46:00Z">
              <w:rPr/>
            </w:rPrChange>
          </w:rPr>
          <w:t xml:space="preserve"> </w:t>
        </w:r>
        <w:r w:rsidRPr="00905A86">
          <w:rPr>
            <w:rStyle w:val="keyword1"/>
            <w:sz w:val="18"/>
            <w:rPrChange w:id="17009" w:author="shorny" w:date="2014-06-09T18:46:00Z">
              <w:rPr>
                <w:rStyle w:val="keyword1"/>
              </w:rPr>
            </w:rPrChange>
          </w:rPr>
          <w:t>INTO</w:t>
        </w:r>
        <w:r w:rsidRPr="00905A86">
          <w:rPr>
            <w:sz w:val="18"/>
            <w:rPrChange w:id="17010" w:author="shorny" w:date="2014-06-09T18:46:00Z">
              <w:rPr/>
            </w:rPrChange>
          </w:rPr>
          <w:t xml:space="preserve"> `Supervise </w:t>
        </w:r>
        <w:r w:rsidRPr="00905A86">
          <w:rPr>
            <w:rStyle w:val="keyword1"/>
            <w:sz w:val="18"/>
            <w:rPrChange w:id="17011" w:author="shorny" w:date="2014-06-09T18:46:00Z">
              <w:rPr>
                <w:rStyle w:val="keyword1"/>
              </w:rPr>
            </w:rPrChange>
          </w:rPr>
          <w:t>as</w:t>
        </w:r>
        <w:r w:rsidRPr="00905A86">
          <w:rPr>
            <w:sz w:val="18"/>
            <w:rPrChange w:id="17012" w:author="shorny" w:date="2014-06-09T18:46:00Z">
              <w:rPr/>
            </w:rPrChange>
          </w:rPr>
          <w:t>` (PrimarySupervisor, ApplicationID, StaffID)</w:t>
        </w:r>
      </w:ins>
    </w:p>
    <w:p w14:paraId="318CA686" w14:textId="77777777" w:rsidR="00905A86" w:rsidRPr="00905A86" w:rsidRDefault="00905A86">
      <w:pPr>
        <w:pStyle w:val="HTMLPreformatted"/>
        <w:divId w:val="1587107075"/>
        <w:rPr>
          <w:ins w:id="17013" w:author="shorny" w:date="2014-06-09T18:46:00Z"/>
          <w:sz w:val="18"/>
          <w:rPrChange w:id="17014" w:author="shorny" w:date="2014-06-09T18:46:00Z">
            <w:rPr>
              <w:ins w:id="17015" w:author="shorny" w:date="2014-06-09T18:46:00Z"/>
            </w:rPr>
          </w:rPrChange>
        </w:rPr>
      </w:pPr>
      <w:ins w:id="17016" w:author="shorny" w:date="2014-06-09T18:46:00Z">
        <w:r w:rsidRPr="00905A86">
          <w:rPr>
            <w:rStyle w:val="keyword1"/>
            <w:sz w:val="18"/>
            <w:rPrChange w:id="17017" w:author="shorny" w:date="2014-06-09T18:46:00Z">
              <w:rPr>
                <w:rStyle w:val="keyword1"/>
              </w:rPr>
            </w:rPrChange>
          </w:rPr>
          <w:t>VALUES</w:t>
        </w:r>
        <w:r w:rsidRPr="00905A86">
          <w:rPr>
            <w:sz w:val="18"/>
            <w:rPrChange w:id="17018" w:author="shorny" w:date="2014-06-09T18:46:00Z">
              <w:rPr/>
            </w:rPrChange>
          </w:rPr>
          <w:t xml:space="preserve"> (0, 211, 1000);</w:t>
        </w:r>
      </w:ins>
    </w:p>
    <w:p w14:paraId="7BDD420F" w14:textId="77777777" w:rsidR="00905A86" w:rsidRPr="00905A86" w:rsidRDefault="00905A86">
      <w:pPr>
        <w:pStyle w:val="HTMLPreformatted"/>
        <w:divId w:val="1587107075"/>
        <w:rPr>
          <w:ins w:id="17019" w:author="shorny" w:date="2014-06-09T18:46:00Z"/>
          <w:sz w:val="18"/>
          <w:rPrChange w:id="17020" w:author="shorny" w:date="2014-06-09T18:46:00Z">
            <w:rPr>
              <w:ins w:id="17021" w:author="shorny" w:date="2014-06-09T18:46:00Z"/>
            </w:rPr>
          </w:rPrChange>
        </w:rPr>
      </w:pPr>
    </w:p>
    <w:p w14:paraId="723C426A" w14:textId="77777777" w:rsidR="00905A86" w:rsidRPr="00905A86" w:rsidRDefault="00905A86">
      <w:pPr>
        <w:pStyle w:val="HTMLPreformatted"/>
        <w:divId w:val="1587107075"/>
        <w:rPr>
          <w:ins w:id="17022" w:author="shorny" w:date="2014-06-09T18:46:00Z"/>
          <w:rStyle w:val="comment1"/>
          <w:sz w:val="18"/>
          <w:rPrChange w:id="17023" w:author="shorny" w:date="2014-06-09T18:46:00Z">
            <w:rPr>
              <w:ins w:id="17024" w:author="shorny" w:date="2014-06-09T18:46:00Z"/>
              <w:rStyle w:val="comment1"/>
            </w:rPr>
          </w:rPrChange>
        </w:rPr>
      </w:pPr>
      <w:ins w:id="17025" w:author="shorny" w:date="2014-06-09T18:46:00Z">
        <w:r w:rsidRPr="00905A86">
          <w:rPr>
            <w:rStyle w:val="comment1"/>
            <w:sz w:val="18"/>
            <w:rPrChange w:id="17026" w:author="shorny" w:date="2014-06-09T18:46:00Z">
              <w:rPr>
                <w:rStyle w:val="comment1"/>
              </w:rPr>
            </w:rPrChange>
          </w:rPr>
          <w:t>-- -----------------------------------------------------------------------------</w:t>
        </w:r>
      </w:ins>
    </w:p>
    <w:p w14:paraId="0CCCDE36" w14:textId="77777777" w:rsidR="00905A86" w:rsidRPr="00905A86" w:rsidRDefault="00905A86">
      <w:pPr>
        <w:pStyle w:val="HTMLPreformatted"/>
        <w:divId w:val="1587107075"/>
        <w:rPr>
          <w:ins w:id="17027" w:author="shorny" w:date="2014-06-09T18:46:00Z"/>
          <w:rStyle w:val="comment1"/>
          <w:sz w:val="18"/>
          <w:rPrChange w:id="17028" w:author="shorny" w:date="2014-06-09T18:46:00Z">
            <w:rPr>
              <w:ins w:id="17029" w:author="shorny" w:date="2014-06-09T18:46:00Z"/>
              <w:rStyle w:val="comment1"/>
            </w:rPr>
          </w:rPrChange>
        </w:rPr>
      </w:pPr>
      <w:ins w:id="17030" w:author="shorny" w:date="2014-06-09T18:46:00Z">
        <w:r w:rsidRPr="00905A86">
          <w:rPr>
            <w:rStyle w:val="comment1"/>
            <w:sz w:val="18"/>
            <w:rPrChange w:id="17031" w:author="shorny" w:date="2014-06-09T18:46:00Z">
              <w:rPr>
                <w:rStyle w:val="comment1"/>
              </w:rPr>
            </w:rPrChange>
          </w:rPr>
          <w:t xml:space="preserve">-- Fwd Flinders Application - PhD (Comp Sc) - </w:t>
        </w:r>
        <w:proofErr w:type="gramStart"/>
        <w:r w:rsidRPr="00905A86">
          <w:rPr>
            <w:rStyle w:val="comment1"/>
            <w:sz w:val="18"/>
            <w:rPrChange w:id="17032" w:author="shorny" w:date="2014-06-09T18:46:00Z">
              <w:rPr>
                <w:rStyle w:val="comment1"/>
              </w:rPr>
            </w:rPrChange>
          </w:rPr>
          <w:t>Sem</w:t>
        </w:r>
        <w:proofErr w:type="gramEnd"/>
        <w:r w:rsidRPr="00905A86">
          <w:rPr>
            <w:rStyle w:val="comment1"/>
            <w:sz w:val="18"/>
            <w:rPrChange w:id="17033" w:author="shorny" w:date="2014-06-09T18:46:00Z">
              <w:rPr>
                <w:rStyle w:val="comment1"/>
              </w:rPr>
            </w:rPrChange>
          </w:rPr>
          <w:t xml:space="preserve"> 2 2015.txt</w:t>
        </w:r>
      </w:ins>
    </w:p>
    <w:p w14:paraId="2A758147" w14:textId="77777777" w:rsidR="00905A86" w:rsidRPr="00905A86" w:rsidRDefault="00905A86">
      <w:pPr>
        <w:pStyle w:val="HTMLPreformatted"/>
        <w:divId w:val="1587107075"/>
        <w:rPr>
          <w:ins w:id="17034" w:author="shorny" w:date="2014-06-09T18:46:00Z"/>
          <w:rStyle w:val="comment1"/>
          <w:sz w:val="18"/>
          <w:rPrChange w:id="17035" w:author="shorny" w:date="2014-06-09T18:46:00Z">
            <w:rPr>
              <w:ins w:id="17036" w:author="shorny" w:date="2014-06-09T18:46:00Z"/>
              <w:rStyle w:val="comment1"/>
            </w:rPr>
          </w:rPrChange>
        </w:rPr>
      </w:pPr>
      <w:ins w:id="17037" w:author="shorny" w:date="2014-06-09T18:46:00Z">
        <w:r w:rsidRPr="00905A86">
          <w:rPr>
            <w:rStyle w:val="comment1"/>
            <w:sz w:val="18"/>
            <w:rPrChange w:id="17038" w:author="shorny" w:date="2014-06-09T18:46:00Z">
              <w:rPr>
                <w:rStyle w:val="comment1"/>
              </w:rPr>
            </w:rPrChange>
          </w:rPr>
          <w:t>-- 3</w:t>
        </w:r>
      </w:ins>
    </w:p>
    <w:p w14:paraId="78ED5B74" w14:textId="77777777" w:rsidR="00905A86" w:rsidRPr="00905A86" w:rsidRDefault="00905A86">
      <w:pPr>
        <w:pStyle w:val="HTMLPreformatted"/>
        <w:divId w:val="1587107075"/>
        <w:rPr>
          <w:ins w:id="17039" w:author="shorny" w:date="2014-06-09T18:46:00Z"/>
          <w:sz w:val="18"/>
          <w:rPrChange w:id="17040" w:author="shorny" w:date="2014-06-09T18:46:00Z">
            <w:rPr>
              <w:ins w:id="17041" w:author="shorny" w:date="2014-06-09T18:46:00Z"/>
            </w:rPr>
          </w:rPrChange>
        </w:rPr>
      </w:pPr>
      <w:ins w:id="17042" w:author="shorny" w:date="2014-06-09T18:46:00Z">
        <w:r w:rsidRPr="00905A86">
          <w:rPr>
            <w:rStyle w:val="keyword1"/>
            <w:sz w:val="18"/>
            <w:rPrChange w:id="17043" w:author="shorny" w:date="2014-06-09T18:46:00Z">
              <w:rPr>
                <w:rStyle w:val="keyword1"/>
              </w:rPr>
            </w:rPrChange>
          </w:rPr>
          <w:t>SELECT</w:t>
        </w:r>
        <w:r w:rsidRPr="00905A86">
          <w:rPr>
            <w:sz w:val="18"/>
            <w:rPrChange w:id="17044" w:author="shorny" w:date="2014-06-09T18:46:00Z">
              <w:rPr/>
            </w:rPrChange>
          </w:rPr>
          <w:t xml:space="preserve"> "Populating Applicant 3 info</w:t>
        </w:r>
        <w:proofErr w:type="gramStart"/>
        <w:r w:rsidRPr="00905A86">
          <w:rPr>
            <w:sz w:val="18"/>
            <w:rPrChange w:id="17045" w:author="shorny" w:date="2014-06-09T18:46:00Z">
              <w:rPr/>
            </w:rPrChange>
          </w:rPr>
          <w:t>" ;</w:t>
        </w:r>
        <w:proofErr w:type="gramEnd"/>
      </w:ins>
    </w:p>
    <w:p w14:paraId="44DA691A" w14:textId="77777777" w:rsidR="00905A86" w:rsidRPr="00905A86" w:rsidRDefault="00905A86">
      <w:pPr>
        <w:pStyle w:val="HTMLPreformatted"/>
        <w:divId w:val="1587107075"/>
        <w:rPr>
          <w:ins w:id="17046" w:author="shorny" w:date="2014-06-09T18:46:00Z"/>
          <w:sz w:val="18"/>
          <w:rPrChange w:id="17047" w:author="shorny" w:date="2014-06-09T18:46:00Z">
            <w:rPr>
              <w:ins w:id="17048" w:author="shorny" w:date="2014-06-09T18:46:00Z"/>
            </w:rPr>
          </w:rPrChange>
        </w:rPr>
      </w:pPr>
    </w:p>
    <w:p w14:paraId="09FEDCF2" w14:textId="77777777" w:rsidR="00905A86" w:rsidRPr="00905A86" w:rsidRDefault="00905A86">
      <w:pPr>
        <w:pStyle w:val="HTMLPreformatted"/>
        <w:divId w:val="1587107075"/>
        <w:rPr>
          <w:ins w:id="17049" w:author="shorny" w:date="2014-06-09T18:46:00Z"/>
          <w:sz w:val="18"/>
          <w:rPrChange w:id="17050" w:author="shorny" w:date="2014-06-09T18:46:00Z">
            <w:rPr>
              <w:ins w:id="17051" w:author="shorny" w:date="2014-06-09T18:46:00Z"/>
            </w:rPr>
          </w:rPrChange>
        </w:rPr>
      </w:pPr>
      <w:ins w:id="17052" w:author="shorny" w:date="2014-06-09T18:46:00Z">
        <w:r w:rsidRPr="00905A86">
          <w:rPr>
            <w:rStyle w:val="keyword1"/>
            <w:sz w:val="18"/>
            <w:rPrChange w:id="17053" w:author="shorny" w:date="2014-06-09T18:46:00Z">
              <w:rPr>
                <w:rStyle w:val="keyword1"/>
              </w:rPr>
            </w:rPrChange>
          </w:rPr>
          <w:t>INSERT</w:t>
        </w:r>
        <w:r w:rsidRPr="00905A86">
          <w:rPr>
            <w:sz w:val="18"/>
            <w:rPrChange w:id="17054" w:author="shorny" w:date="2014-06-09T18:46:00Z">
              <w:rPr/>
            </w:rPrChange>
          </w:rPr>
          <w:t xml:space="preserve"> </w:t>
        </w:r>
        <w:r w:rsidRPr="00905A86">
          <w:rPr>
            <w:rStyle w:val="keyword1"/>
            <w:sz w:val="18"/>
            <w:rPrChange w:id="17055" w:author="shorny" w:date="2014-06-09T18:46:00Z">
              <w:rPr>
                <w:rStyle w:val="keyword1"/>
              </w:rPr>
            </w:rPrChange>
          </w:rPr>
          <w:t>INTO</w:t>
        </w:r>
        <w:r w:rsidRPr="00905A86">
          <w:rPr>
            <w:sz w:val="18"/>
            <w:rPrChange w:id="17056" w:author="shorny" w:date="2014-06-09T18:46:00Z">
              <w:rPr/>
            </w:rPrChange>
          </w:rPr>
          <w:t xml:space="preserve"> Applicant (ApplicantID, FName, LName, StudentID, DateAdded,</w:t>
        </w:r>
      </w:ins>
    </w:p>
    <w:p w14:paraId="116EE2DE" w14:textId="77777777" w:rsidR="00905A86" w:rsidRPr="00905A86" w:rsidRDefault="00905A86">
      <w:pPr>
        <w:pStyle w:val="HTMLPreformatted"/>
        <w:divId w:val="1587107075"/>
        <w:rPr>
          <w:ins w:id="17057" w:author="shorny" w:date="2014-06-09T18:46:00Z"/>
          <w:sz w:val="18"/>
          <w:rPrChange w:id="17058" w:author="shorny" w:date="2014-06-09T18:46:00Z">
            <w:rPr>
              <w:ins w:id="17059" w:author="shorny" w:date="2014-06-09T18:46:00Z"/>
            </w:rPr>
          </w:rPrChange>
        </w:rPr>
      </w:pPr>
      <w:ins w:id="17060" w:author="shorny" w:date="2014-06-09T18:46:00Z">
        <w:r w:rsidRPr="00905A86">
          <w:rPr>
            <w:sz w:val="18"/>
            <w:rPrChange w:id="17061" w:author="shorny" w:date="2014-06-09T18:46:00Z">
              <w:rPr/>
            </w:rPrChange>
          </w:rPr>
          <w:t>LastModifiedByStaffID)</w:t>
        </w:r>
      </w:ins>
    </w:p>
    <w:p w14:paraId="660225E7" w14:textId="77777777" w:rsidR="00905A86" w:rsidRPr="00905A86" w:rsidRDefault="00905A86">
      <w:pPr>
        <w:pStyle w:val="HTMLPreformatted"/>
        <w:divId w:val="1587107075"/>
        <w:rPr>
          <w:ins w:id="17062" w:author="shorny" w:date="2014-06-09T18:46:00Z"/>
          <w:sz w:val="18"/>
          <w:rPrChange w:id="17063" w:author="shorny" w:date="2014-06-09T18:46:00Z">
            <w:rPr>
              <w:ins w:id="17064" w:author="shorny" w:date="2014-06-09T18:46:00Z"/>
            </w:rPr>
          </w:rPrChange>
        </w:rPr>
      </w:pPr>
      <w:ins w:id="17065" w:author="shorny" w:date="2014-06-09T18:46:00Z">
        <w:r w:rsidRPr="00905A86">
          <w:rPr>
            <w:rStyle w:val="keyword1"/>
            <w:sz w:val="18"/>
            <w:rPrChange w:id="17066" w:author="shorny" w:date="2014-06-09T18:46:00Z">
              <w:rPr>
                <w:rStyle w:val="keyword1"/>
              </w:rPr>
            </w:rPrChange>
          </w:rPr>
          <w:t>VALUES</w:t>
        </w:r>
        <w:r w:rsidRPr="00905A86">
          <w:rPr>
            <w:sz w:val="18"/>
            <w:rPrChange w:id="17067" w:author="shorny" w:date="2014-06-09T18:46:00Z">
              <w:rPr/>
            </w:rPrChange>
          </w:rPr>
          <w:t xml:space="preserve"> (03, </w:t>
        </w:r>
        <w:r w:rsidRPr="00905A86">
          <w:rPr>
            <w:rStyle w:val="string1"/>
            <w:sz w:val="18"/>
            <w:rPrChange w:id="17068" w:author="shorny" w:date="2014-06-09T18:46:00Z">
              <w:rPr>
                <w:rStyle w:val="string1"/>
              </w:rPr>
            </w:rPrChange>
          </w:rPr>
          <w:t>'Azzam'</w:t>
        </w:r>
        <w:r w:rsidRPr="00905A86">
          <w:rPr>
            <w:sz w:val="18"/>
            <w:rPrChange w:id="17069" w:author="shorny" w:date="2014-06-09T18:46:00Z">
              <w:rPr/>
            </w:rPrChange>
          </w:rPr>
          <w:t xml:space="preserve">, </w:t>
        </w:r>
        <w:r w:rsidRPr="00905A86">
          <w:rPr>
            <w:rStyle w:val="string1"/>
            <w:sz w:val="18"/>
            <w:rPrChange w:id="17070" w:author="shorny" w:date="2014-06-09T18:46:00Z">
              <w:rPr>
                <w:rStyle w:val="string1"/>
              </w:rPr>
            </w:rPrChange>
          </w:rPr>
          <w:t>'Alwash'</w:t>
        </w:r>
        <w:r w:rsidRPr="00905A86">
          <w:rPr>
            <w:sz w:val="18"/>
            <w:rPrChange w:id="17071" w:author="shorny" w:date="2014-06-09T18:46:00Z">
              <w:rPr/>
            </w:rPrChange>
          </w:rPr>
          <w:t xml:space="preserve">, </w:t>
        </w:r>
        <w:r w:rsidRPr="00905A86">
          <w:rPr>
            <w:rStyle w:val="string1"/>
            <w:sz w:val="18"/>
            <w:rPrChange w:id="17072" w:author="shorny" w:date="2014-06-09T18:46:00Z">
              <w:rPr>
                <w:rStyle w:val="string1"/>
              </w:rPr>
            </w:rPrChange>
          </w:rPr>
          <w:t>'1234567'</w:t>
        </w:r>
        <w:r w:rsidRPr="00905A86">
          <w:rPr>
            <w:sz w:val="18"/>
            <w:rPrChange w:id="17073" w:author="shorny" w:date="2014-06-09T18:46:00Z">
              <w:rPr/>
            </w:rPrChange>
          </w:rPr>
          <w:t xml:space="preserve">, </w:t>
        </w:r>
        <w:r w:rsidRPr="00905A86">
          <w:rPr>
            <w:rStyle w:val="string1"/>
            <w:sz w:val="18"/>
            <w:rPrChange w:id="17074" w:author="shorny" w:date="2014-06-09T18:46:00Z">
              <w:rPr>
                <w:rStyle w:val="string1"/>
              </w:rPr>
            </w:rPrChange>
          </w:rPr>
          <w:t>'2014-05-03'</w:t>
        </w:r>
        <w:r w:rsidRPr="00905A86">
          <w:rPr>
            <w:sz w:val="18"/>
            <w:rPrChange w:id="17075" w:author="shorny" w:date="2014-06-09T18:46:00Z">
              <w:rPr/>
            </w:rPrChange>
          </w:rPr>
          <w:t>, 1003</w:t>
        </w:r>
        <w:proofErr w:type="gramStart"/>
        <w:r w:rsidRPr="00905A86">
          <w:rPr>
            <w:sz w:val="18"/>
            <w:rPrChange w:id="17076" w:author="shorny" w:date="2014-06-09T18:46:00Z">
              <w:rPr/>
            </w:rPrChange>
          </w:rPr>
          <w:t>) ;</w:t>
        </w:r>
        <w:proofErr w:type="gramEnd"/>
      </w:ins>
    </w:p>
    <w:p w14:paraId="7B750527" w14:textId="77777777" w:rsidR="00905A86" w:rsidRPr="00905A86" w:rsidRDefault="00905A86">
      <w:pPr>
        <w:pStyle w:val="HTMLPreformatted"/>
        <w:divId w:val="1587107075"/>
        <w:rPr>
          <w:ins w:id="17077" w:author="shorny" w:date="2014-06-09T18:46:00Z"/>
          <w:sz w:val="18"/>
          <w:rPrChange w:id="17078" w:author="shorny" w:date="2014-06-09T18:46:00Z">
            <w:rPr>
              <w:ins w:id="17079" w:author="shorny" w:date="2014-06-09T18:46:00Z"/>
            </w:rPr>
          </w:rPrChange>
        </w:rPr>
      </w:pPr>
    </w:p>
    <w:p w14:paraId="53539B22" w14:textId="77777777" w:rsidR="00905A86" w:rsidRPr="00905A86" w:rsidRDefault="00905A86">
      <w:pPr>
        <w:pStyle w:val="HTMLPreformatted"/>
        <w:divId w:val="1587107075"/>
        <w:rPr>
          <w:ins w:id="17080" w:author="shorny" w:date="2014-06-09T18:46:00Z"/>
          <w:sz w:val="18"/>
          <w:rPrChange w:id="17081" w:author="shorny" w:date="2014-06-09T18:46:00Z">
            <w:rPr>
              <w:ins w:id="17082" w:author="shorny" w:date="2014-06-09T18:46:00Z"/>
            </w:rPr>
          </w:rPrChange>
        </w:rPr>
      </w:pPr>
      <w:ins w:id="17083" w:author="shorny" w:date="2014-06-09T18:46:00Z">
        <w:r w:rsidRPr="00905A86">
          <w:rPr>
            <w:rStyle w:val="keyword1"/>
            <w:sz w:val="18"/>
            <w:rPrChange w:id="17084" w:author="shorny" w:date="2014-06-09T18:46:00Z">
              <w:rPr>
                <w:rStyle w:val="keyword1"/>
              </w:rPr>
            </w:rPrChange>
          </w:rPr>
          <w:t>INSERT</w:t>
        </w:r>
        <w:r w:rsidRPr="00905A86">
          <w:rPr>
            <w:sz w:val="18"/>
            <w:rPrChange w:id="17085" w:author="shorny" w:date="2014-06-09T18:46:00Z">
              <w:rPr/>
            </w:rPrChange>
          </w:rPr>
          <w:t xml:space="preserve"> </w:t>
        </w:r>
        <w:r w:rsidRPr="00905A86">
          <w:rPr>
            <w:rStyle w:val="keyword1"/>
            <w:sz w:val="18"/>
            <w:rPrChange w:id="17086" w:author="shorny" w:date="2014-06-09T18:46:00Z">
              <w:rPr>
                <w:rStyle w:val="keyword1"/>
              </w:rPr>
            </w:rPrChange>
          </w:rPr>
          <w:t>INTO</w:t>
        </w:r>
        <w:r w:rsidRPr="00905A86">
          <w:rPr>
            <w:sz w:val="18"/>
            <w:rPrChange w:id="17087" w:author="shorny" w:date="2014-06-09T18:46:00Z">
              <w:rPr/>
            </w:rPrChange>
          </w:rPr>
          <w:t xml:space="preserve"> Application (ApplicationID, ApplicantID, awardID, ProposalSummary,</w:t>
        </w:r>
      </w:ins>
    </w:p>
    <w:p w14:paraId="49734BD5" w14:textId="77777777" w:rsidR="00905A86" w:rsidRPr="00905A86" w:rsidRDefault="00905A86">
      <w:pPr>
        <w:pStyle w:val="HTMLPreformatted"/>
        <w:divId w:val="1587107075"/>
        <w:rPr>
          <w:ins w:id="17088" w:author="shorny" w:date="2014-06-09T18:46:00Z"/>
          <w:sz w:val="18"/>
          <w:rPrChange w:id="17089" w:author="shorny" w:date="2014-06-09T18:46:00Z">
            <w:rPr>
              <w:ins w:id="17090" w:author="shorny" w:date="2014-06-09T18:46:00Z"/>
            </w:rPr>
          </w:rPrChange>
        </w:rPr>
      </w:pPr>
      <w:ins w:id="17091" w:author="shorny" w:date="2014-06-09T18:46:00Z">
        <w:r w:rsidRPr="00905A86">
          <w:rPr>
            <w:sz w:val="18"/>
            <w:rPrChange w:id="17092" w:author="shorny" w:date="2014-06-09T18:46:00Z">
              <w:rPr/>
            </w:rPrChange>
          </w:rPr>
          <w:t>ProposedStartDate, DateAdded, DateLastChecked, DateLastModified,</w:t>
        </w:r>
      </w:ins>
    </w:p>
    <w:p w14:paraId="6730F41B" w14:textId="77777777" w:rsidR="00905A86" w:rsidRPr="00905A86" w:rsidRDefault="00905A86">
      <w:pPr>
        <w:pStyle w:val="HTMLPreformatted"/>
        <w:divId w:val="1587107075"/>
        <w:rPr>
          <w:ins w:id="17093" w:author="shorny" w:date="2014-06-09T18:46:00Z"/>
          <w:sz w:val="18"/>
          <w:rPrChange w:id="17094" w:author="shorny" w:date="2014-06-09T18:46:00Z">
            <w:rPr>
              <w:ins w:id="17095" w:author="shorny" w:date="2014-06-09T18:46:00Z"/>
            </w:rPr>
          </w:rPrChange>
        </w:rPr>
      </w:pPr>
      <w:ins w:id="17096" w:author="shorny" w:date="2014-06-09T18:46:00Z">
        <w:r w:rsidRPr="00905A86">
          <w:rPr>
            <w:sz w:val="18"/>
            <w:rPrChange w:id="17097" w:author="shorny" w:date="2014-06-09T18:46:00Z">
              <w:rPr/>
            </w:rPrChange>
          </w:rPr>
          <w:t>LastModifiedByStaffID, applicationStatusID)</w:t>
        </w:r>
      </w:ins>
    </w:p>
    <w:p w14:paraId="5C11A5D2" w14:textId="77777777" w:rsidR="00905A86" w:rsidRPr="00905A86" w:rsidRDefault="00905A86">
      <w:pPr>
        <w:pStyle w:val="HTMLPreformatted"/>
        <w:divId w:val="1587107075"/>
        <w:rPr>
          <w:ins w:id="17098" w:author="shorny" w:date="2014-06-09T18:46:00Z"/>
          <w:sz w:val="18"/>
          <w:rPrChange w:id="17099" w:author="shorny" w:date="2014-06-09T18:46:00Z">
            <w:rPr>
              <w:ins w:id="17100" w:author="shorny" w:date="2014-06-09T18:46:00Z"/>
            </w:rPr>
          </w:rPrChange>
        </w:rPr>
      </w:pPr>
      <w:ins w:id="17101" w:author="shorny" w:date="2014-06-09T18:46:00Z">
        <w:r w:rsidRPr="00905A86">
          <w:rPr>
            <w:rStyle w:val="keyword1"/>
            <w:sz w:val="18"/>
            <w:rPrChange w:id="17102" w:author="shorny" w:date="2014-06-09T18:46:00Z">
              <w:rPr>
                <w:rStyle w:val="keyword1"/>
              </w:rPr>
            </w:rPrChange>
          </w:rPr>
          <w:t>VALUES</w:t>
        </w:r>
        <w:r w:rsidRPr="00905A86">
          <w:rPr>
            <w:sz w:val="18"/>
            <w:rPrChange w:id="17103" w:author="shorny" w:date="2014-06-09T18:46:00Z">
              <w:rPr/>
            </w:rPrChange>
          </w:rPr>
          <w:t xml:space="preserve"> (311, 03, 40001,</w:t>
        </w:r>
      </w:ins>
    </w:p>
    <w:p w14:paraId="2C13465A" w14:textId="77777777" w:rsidR="00905A86" w:rsidRPr="00905A86" w:rsidRDefault="00905A86">
      <w:pPr>
        <w:pStyle w:val="HTMLPreformatted"/>
        <w:divId w:val="1587107075"/>
        <w:rPr>
          <w:ins w:id="17104" w:author="shorny" w:date="2014-06-09T18:46:00Z"/>
          <w:sz w:val="18"/>
          <w:rPrChange w:id="17105" w:author="shorny" w:date="2014-06-09T18:46:00Z">
            <w:rPr>
              <w:ins w:id="17106" w:author="shorny" w:date="2014-06-09T18:46:00Z"/>
            </w:rPr>
          </w:rPrChange>
        </w:rPr>
      </w:pPr>
      <w:ins w:id="17107" w:author="shorny" w:date="2014-06-09T18:46:00Z">
        <w:r w:rsidRPr="00905A86">
          <w:rPr>
            <w:rStyle w:val="string1"/>
            <w:sz w:val="18"/>
            <w:rPrChange w:id="17108" w:author="shorny" w:date="2014-06-09T18:46:00Z">
              <w:rPr>
                <w:rStyle w:val="string1"/>
              </w:rPr>
            </w:rPrChange>
          </w:rPr>
          <w:t>'Genetic algorithms for Arabic character recognition'</w:t>
        </w:r>
        <w:r w:rsidRPr="00905A86">
          <w:rPr>
            <w:sz w:val="18"/>
            <w:rPrChange w:id="17109" w:author="shorny" w:date="2014-06-09T18:46:00Z">
              <w:rPr/>
            </w:rPrChange>
          </w:rPr>
          <w:t xml:space="preserve">, </w:t>
        </w:r>
        <w:r w:rsidRPr="00905A86">
          <w:rPr>
            <w:rStyle w:val="string1"/>
            <w:sz w:val="18"/>
            <w:rPrChange w:id="17110" w:author="shorny" w:date="2014-06-09T18:46:00Z">
              <w:rPr>
                <w:rStyle w:val="string1"/>
              </w:rPr>
            </w:rPrChange>
          </w:rPr>
          <w:t>'2015-07-01'</w:t>
        </w:r>
        <w:r w:rsidRPr="00905A86">
          <w:rPr>
            <w:sz w:val="18"/>
            <w:rPrChange w:id="17111" w:author="shorny" w:date="2014-06-09T18:46:00Z">
              <w:rPr/>
            </w:rPrChange>
          </w:rPr>
          <w:t>,</w:t>
        </w:r>
      </w:ins>
    </w:p>
    <w:p w14:paraId="7A7EB519" w14:textId="77777777" w:rsidR="00905A86" w:rsidRPr="00905A86" w:rsidRDefault="00905A86">
      <w:pPr>
        <w:pStyle w:val="HTMLPreformatted"/>
        <w:divId w:val="1587107075"/>
        <w:rPr>
          <w:ins w:id="17112" w:author="shorny" w:date="2014-06-09T18:46:00Z"/>
          <w:sz w:val="18"/>
          <w:rPrChange w:id="17113" w:author="shorny" w:date="2014-06-09T18:46:00Z">
            <w:rPr>
              <w:ins w:id="17114" w:author="shorny" w:date="2014-06-09T18:46:00Z"/>
            </w:rPr>
          </w:rPrChange>
        </w:rPr>
      </w:pPr>
      <w:ins w:id="17115" w:author="shorny" w:date="2014-06-09T18:46:00Z">
        <w:r w:rsidRPr="00905A86">
          <w:rPr>
            <w:rStyle w:val="string1"/>
            <w:sz w:val="18"/>
            <w:rPrChange w:id="17116" w:author="shorny" w:date="2014-06-09T18:46:00Z">
              <w:rPr>
                <w:rStyle w:val="string1"/>
              </w:rPr>
            </w:rPrChange>
          </w:rPr>
          <w:t>'2014-05-03'</w:t>
        </w:r>
        <w:r w:rsidRPr="00905A86">
          <w:rPr>
            <w:sz w:val="18"/>
            <w:rPrChange w:id="17117" w:author="shorny" w:date="2014-06-09T18:46:00Z">
              <w:rPr/>
            </w:rPrChange>
          </w:rPr>
          <w:t xml:space="preserve">, </w:t>
        </w:r>
        <w:r w:rsidRPr="00905A86">
          <w:rPr>
            <w:rStyle w:val="string1"/>
            <w:sz w:val="18"/>
            <w:rPrChange w:id="17118" w:author="shorny" w:date="2014-06-09T18:46:00Z">
              <w:rPr>
                <w:rStyle w:val="string1"/>
              </w:rPr>
            </w:rPrChange>
          </w:rPr>
          <w:t>'2014-05-03'</w:t>
        </w:r>
        <w:r w:rsidRPr="00905A86">
          <w:rPr>
            <w:sz w:val="18"/>
            <w:rPrChange w:id="17119" w:author="shorny" w:date="2014-06-09T18:46:00Z">
              <w:rPr/>
            </w:rPrChange>
          </w:rPr>
          <w:t xml:space="preserve">, </w:t>
        </w:r>
        <w:r w:rsidRPr="00905A86">
          <w:rPr>
            <w:rStyle w:val="string1"/>
            <w:sz w:val="18"/>
            <w:rPrChange w:id="17120" w:author="shorny" w:date="2014-06-09T18:46:00Z">
              <w:rPr>
                <w:rStyle w:val="string1"/>
              </w:rPr>
            </w:rPrChange>
          </w:rPr>
          <w:t>'2014-05-03'</w:t>
        </w:r>
        <w:r w:rsidRPr="00905A86">
          <w:rPr>
            <w:sz w:val="18"/>
            <w:rPrChange w:id="17121" w:author="shorny" w:date="2014-06-09T18:46:00Z">
              <w:rPr/>
            </w:rPrChange>
          </w:rPr>
          <w:t>, 1001, 10000</w:t>
        </w:r>
        <w:proofErr w:type="gramStart"/>
        <w:r w:rsidRPr="00905A86">
          <w:rPr>
            <w:sz w:val="18"/>
            <w:rPrChange w:id="17122" w:author="shorny" w:date="2014-06-09T18:46:00Z">
              <w:rPr/>
            </w:rPrChange>
          </w:rPr>
          <w:t>) ;</w:t>
        </w:r>
        <w:proofErr w:type="gramEnd"/>
      </w:ins>
    </w:p>
    <w:p w14:paraId="69F66815" w14:textId="77777777" w:rsidR="00905A86" w:rsidRPr="00905A86" w:rsidRDefault="00905A86">
      <w:pPr>
        <w:pStyle w:val="HTMLPreformatted"/>
        <w:divId w:val="1587107075"/>
        <w:rPr>
          <w:ins w:id="17123" w:author="shorny" w:date="2014-06-09T18:46:00Z"/>
          <w:sz w:val="18"/>
          <w:rPrChange w:id="17124" w:author="shorny" w:date="2014-06-09T18:46:00Z">
            <w:rPr>
              <w:ins w:id="17125" w:author="shorny" w:date="2014-06-09T18:46:00Z"/>
            </w:rPr>
          </w:rPrChange>
        </w:rPr>
      </w:pPr>
    </w:p>
    <w:p w14:paraId="2D03CBF7" w14:textId="77777777" w:rsidR="00905A86" w:rsidRPr="00905A86" w:rsidRDefault="00905A86">
      <w:pPr>
        <w:pStyle w:val="HTMLPreformatted"/>
        <w:divId w:val="1587107075"/>
        <w:rPr>
          <w:ins w:id="17126" w:author="shorny" w:date="2014-06-09T18:46:00Z"/>
          <w:sz w:val="18"/>
          <w:rPrChange w:id="17127" w:author="shorny" w:date="2014-06-09T18:46:00Z">
            <w:rPr>
              <w:ins w:id="17128" w:author="shorny" w:date="2014-06-09T18:46:00Z"/>
            </w:rPr>
          </w:rPrChange>
        </w:rPr>
      </w:pPr>
      <w:ins w:id="17129" w:author="shorny" w:date="2014-06-09T18:46:00Z">
        <w:r w:rsidRPr="00905A86">
          <w:rPr>
            <w:rStyle w:val="keyword1"/>
            <w:sz w:val="18"/>
            <w:rPrChange w:id="17130" w:author="shorny" w:date="2014-06-09T18:46:00Z">
              <w:rPr>
                <w:rStyle w:val="keyword1"/>
              </w:rPr>
            </w:rPrChange>
          </w:rPr>
          <w:t>INSERT</w:t>
        </w:r>
        <w:r w:rsidRPr="00905A86">
          <w:rPr>
            <w:sz w:val="18"/>
            <w:rPrChange w:id="17131" w:author="shorny" w:date="2014-06-09T18:46:00Z">
              <w:rPr/>
            </w:rPrChange>
          </w:rPr>
          <w:t xml:space="preserve"> </w:t>
        </w:r>
        <w:r w:rsidRPr="00905A86">
          <w:rPr>
            <w:rStyle w:val="keyword1"/>
            <w:sz w:val="18"/>
            <w:rPrChange w:id="17132" w:author="shorny" w:date="2014-06-09T18:46:00Z">
              <w:rPr>
                <w:rStyle w:val="keyword1"/>
              </w:rPr>
            </w:rPrChange>
          </w:rPr>
          <w:t>INTO</w:t>
        </w:r>
        <w:r w:rsidRPr="00905A86">
          <w:rPr>
            <w:sz w:val="18"/>
            <w:rPrChange w:id="17133" w:author="shorny" w:date="2014-06-09T18:46:00Z">
              <w:rPr/>
            </w:rPrChange>
          </w:rPr>
          <w:t xml:space="preserve"> Degree (ApplicantID, </w:t>
        </w:r>
        <w:r w:rsidRPr="00905A86">
          <w:rPr>
            <w:rStyle w:val="keyword1"/>
            <w:sz w:val="18"/>
            <w:rPrChange w:id="17134" w:author="shorny" w:date="2014-06-09T18:46:00Z">
              <w:rPr>
                <w:rStyle w:val="keyword1"/>
              </w:rPr>
            </w:rPrChange>
          </w:rPr>
          <w:t>Name</w:t>
        </w:r>
        <w:r w:rsidRPr="00905A86">
          <w:rPr>
            <w:sz w:val="18"/>
            <w:rPrChange w:id="17135" w:author="shorny" w:date="2014-06-09T18:46:00Z">
              <w:rPr/>
            </w:rPrChange>
          </w:rPr>
          <w:t xml:space="preserve">, </w:t>
        </w:r>
        <w:r w:rsidRPr="00905A86">
          <w:rPr>
            <w:rStyle w:val="keyword1"/>
            <w:sz w:val="18"/>
            <w:rPrChange w:id="17136" w:author="shorny" w:date="2014-06-09T18:46:00Z">
              <w:rPr>
                <w:rStyle w:val="keyword1"/>
              </w:rPr>
            </w:rPrChange>
          </w:rPr>
          <w:t>Type</w:t>
        </w:r>
        <w:r w:rsidRPr="00905A86">
          <w:rPr>
            <w:sz w:val="18"/>
            <w:rPrChange w:id="17137" w:author="shorny" w:date="2014-06-09T18:46:00Z">
              <w:rPr/>
            </w:rPrChange>
          </w:rPr>
          <w:t>, GPA, InstitutionCountryISOCode)</w:t>
        </w:r>
      </w:ins>
    </w:p>
    <w:p w14:paraId="05B49083" w14:textId="77777777" w:rsidR="00905A86" w:rsidRPr="00905A86" w:rsidRDefault="00905A86">
      <w:pPr>
        <w:pStyle w:val="HTMLPreformatted"/>
        <w:divId w:val="1587107075"/>
        <w:rPr>
          <w:ins w:id="17138" w:author="shorny" w:date="2014-06-09T18:46:00Z"/>
          <w:sz w:val="18"/>
          <w:rPrChange w:id="17139" w:author="shorny" w:date="2014-06-09T18:46:00Z">
            <w:rPr>
              <w:ins w:id="17140" w:author="shorny" w:date="2014-06-09T18:46:00Z"/>
            </w:rPr>
          </w:rPrChange>
        </w:rPr>
      </w:pPr>
      <w:ins w:id="17141" w:author="shorny" w:date="2014-06-09T18:46:00Z">
        <w:r w:rsidRPr="00905A86">
          <w:rPr>
            <w:rStyle w:val="keyword1"/>
            <w:sz w:val="18"/>
            <w:rPrChange w:id="17142" w:author="shorny" w:date="2014-06-09T18:46:00Z">
              <w:rPr>
                <w:rStyle w:val="keyword1"/>
              </w:rPr>
            </w:rPrChange>
          </w:rPr>
          <w:t>VALUES</w:t>
        </w:r>
        <w:r w:rsidRPr="00905A86">
          <w:rPr>
            <w:sz w:val="18"/>
            <w:rPrChange w:id="17143" w:author="shorny" w:date="2014-06-09T18:46:00Z">
              <w:rPr/>
            </w:rPrChange>
          </w:rPr>
          <w:t xml:space="preserve"> (03, </w:t>
        </w:r>
        <w:r w:rsidRPr="00905A86">
          <w:rPr>
            <w:rStyle w:val="string1"/>
            <w:sz w:val="18"/>
            <w:rPrChange w:id="17144" w:author="shorny" w:date="2014-06-09T18:46:00Z">
              <w:rPr>
                <w:rStyle w:val="string1"/>
              </w:rPr>
            </w:rPrChange>
          </w:rPr>
          <w:t>'IS and CS'</w:t>
        </w:r>
        <w:r w:rsidRPr="00905A86">
          <w:rPr>
            <w:sz w:val="18"/>
            <w:rPrChange w:id="17145" w:author="shorny" w:date="2014-06-09T18:46:00Z">
              <w:rPr/>
            </w:rPrChange>
          </w:rPr>
          <w:t xml:space="preserve">, </w:t>
        </w:r>
        <w:r w:rsidRPr="00905A86">
          <w:rPr>
            <w:rStyle w:val="string1"/>
            <w:sz w:val="18"/>
            <w:rPrChange w:id="17146" w:author="shorny" w:date="2014-06-09T18:46:00Z">
              <w:rPr>
                <w:rStyle w:val="string1"/>
              </w:rPr>
            </w:rPrChange>
          </w:rPr>
          <w:t>'bachelors'</w:t>
        </w:r>
        <w:r w:rsidRPr="00905A86">
          <w:rPr>
            <w:sz w:val="18"/>
            <w:rPrChange w:id="17147" w:author="shorny" w:date="2014-06-09T18:46:00Z">
              <w:rPr/>
            </w:rPrChange>
          </w:rPr>
          <w:t xml:space="preserve">, 4.27, </w:t>
        </w:r>
        <w:r w:rsidRPr="00905A86">
          <w:rPr>
            <w:rStyle w:val="string1"/>
            <w:sz w:val="18"/>
            <w:rPrChange w:id="17148" w:author="shorny" w:date="2014-06-09T18:46:00Z">
              <w:rPr>
                <w:rStyle w:val="string1"/>
              </w:rPr>
            </w:rPrChange>
          </w:rPr>
          <w:t>'IQ'</w:t>
        </w:r>
        <w:proofErr w:type="gramStart"/>
        <w:r w:rsidRPr="00905A86">
          <w:rPr>
            <w:sz w:val="18"/>
            <w:rPrChange w:id="17149" w:author="shorny" w:date="2014-06-09T18:46:00Z">
              <w:rPr/>
            </w:rPrChange>
          </w:rPr>
          <w:t>) ;</w:t>
        </w:r>
        <w:proofErr w:type="gramEnd"/>
      </w:ins>
    </w:p>
    <w:p w14:paraId="7B189387" w14:textId="77777777" w:rsidR="00905A86" w:rsidRPr="00905A86" w:rsidRDefault="00905A86">
      <w:pPr>
        <w:pStyle w:val="HTMLPreformatted"/>
        <w:divId w:val="1587107075"/>
        <w:rPr>
          <w:ins w:id="17150" w:author="shorny" w:date="2014-06-09T18:46:00Z"/>
          <w:sz w:val="18"/>
          <w:rPrChange w:id="17151" w:author="shorny" w:date="2014-06-09T18:46:00Z">
            <w:rPr>
              <w:ins w:id="17152" w:author="shorny" w:date="2014-06-09T18:46:00Z"/>
            </w:rPr>
          </w:rPrChange>
        </w:rPr>
      </w:pPr>
    </w:p>
    <w:p w14:paraId="78E0AD1B" w14:textId="77777777" w:rsidR="00905A86" w:rsidRPr="00905A86" w:rsidRDefault="00905A86">
      <w:pPr>
        <w:pStyle w:val="HTMLPreformatted"/>
        <w:divId w:val="1587107075"/>
        <w:rPr>
          <w:ins w:id="17153" w:author="shorny" w:date="2014-06-09T18:46:00Z"/>
          <w:sz w:val="18"/>
          <w:rPrChange w:id="17154" w:author="shorny" w:date="2014-06-09T18:46:00Z">
            <w:rPr>
              <w:ins w:id="17155" w:author="shorny" w:date="2014-06-09T18:46:00Z"/>
            </w:rPr>
          </w:rPrChange>
        </w:rPr>
      </w:pPr>
      <w:ins w:id="17156" w:author="shorny" w:date="2014-06-09T18:46:00Z">
        <w:r w:rsidRPr="00905A86">
          <w:rPr>
            <w:rStyle w:val="keyword1"/>
            <w:sz w:val="18"/>
            <w:rPrChange w:id="17157" w:author="shorny" w:date="2014-06-09T18:46:00Z">
              <w:rPr>
                <w:rStyle w:val="keyword1"/>
              </w:rPr>
            </w:rPrChange>
          </w:rPr>
          <w:t>INSERT</w:t>
        </w:r>
        <w:r w:rsidRPr="00905A86">
          <w:rPr>
            <w:sz w:val="18"/>
            <w:rPrChange w:id="17158" w:author="shorny" w:date="2014-06-09T18:46:00Z">
              <w:rPr/>
            </w:rPrChange>
          </w:rPr>
          <w:t xml:space="preserve"> </w:t>
        </w:r>
        <w:r w:rsidRPr="00905A86">
          <w:rPr>
            <w:rStyle w:val="keyword1"/>
            <w:sz w:val="18"/>
            <w:rPrChange w:id="17159" w:author="shorny" w:date="2014-06-09T18:46:00Z">
              <w:rPr>
                <w:rStyle w:val="keyword1"/>
              </w:rPr>
            </w:rPrChange>
          </w:rPr>
          <w:t>INTO</w:t>
        </w:r>
        <w:r w:rsidRPr="00905A86">
          <w:rPr>
            <w:sz w:val="18"/>
            <w:rPrChange w:id="17160" w:author="shorny" w:date="2014-06-09T18:46:00Z">
              <w:rPr/>
            </w:rPrChange>
          </w:rPr>
          <w:t xml:space="preserve"> Degree (ApplicantID, </w:t>
        </w:r>
        <w:r w:rsidRPr="00905A86">
          <w:rPr>
            <w:rStyle w:val="keyword1"/>
            <w:sz w:val="18"/>
            <w:rPrChange w:id="17161" w:author="shorny" w:date="2014-06-09T18:46:00Z">
              <w:rPr>
                <w:rStyle w:val="keyword1"/>
              </w:rPr>
            </w:rPrChange>
          </w:rPr>
          <w:t>Name</w:t>
        </w:r>
        <w:r w:rsidRPr="00905A86">
          <w:rPr>
            <w:sz w:val="18"/>
            <w:rPrChange w:id="17162" w:author="shorny" w:date="2014-06-09T18:46:00Z">
              <w:rPr/>
            </w:rPrChange>
          </w:rPr>
          <w:t xml:space="preserve">, </w:t>
        </w:r>
        <w:r w:rsidRPr="00905A86">
          <w:rPr>
            <w:rStyle w:val="keyword1"/>
            <w:sz w:val="18"/>
            <w:rPrChange w:id="17163" w:author="shorny" w:date="2014-06-09T18:46:00Z">
              <w:rPr>
                <w:rStyle w:val="keyword1"/>
              </w:rPr>
            </w:rPrChange>
          </w:rPr>
          <w:t>Type</w:t>
        </w:r>
        <w:r w:rsidRPr="00905A86">
          <w:rPr>
            <w:sz w:val="18"/>
            <w:rPrChange w:id="17164" w:author="shorny" w:date="2014-06-09T18:46:00Z">
              <w:rPr/>
            </w:rPrChange>
          </w:rPr>
          <w:t>, GPA, InstitutionCountryISOCode)</w:t>
        </w:r>
      </w:ins>
    </w:p>
    <w:p w14:paraId="5E5DE9CE" w14:textId="77777777" w:rsidR="00905A86" w:rsidRPr="00905A86" w:rsidRDefault="00905A86">
      <w:pPr>
        <w:pStyle w:val="HTMLPreformatted"/>
        <w:divId w:val="1587107075"/>
        <w:rPr>
          <w:ins w:id="17165" w:author="shorny" w:date="2014-06-09T18:46:00Z"/>
          <w:sz w:val="18"/>
          <w:rPrChange w:id="17166" w:author="shorny" w:date="2014-06-09T18:46:00Z">
            <w:rPr>
              <w:ins w:id="17167" w:author="shorny" w:date="2014-06-09T18:46:00Z"/>
            </w:rPr>
          </w:rPrChange>
        </w:rPr>
      </w:pPr>
      <w:ins w:id="17168" w:author="shorny" w:date="2014-06-09T18:46:00Z">
        <w:r w:rsidRPr="00905A86">
          <w:rPr>
            <w:rStyle w:val="keyword1"/>
            <w:sz w:val="18"/>
            <w:rPrChange w:id="17169" w:author="shorny" w:date="2014-06-09T18:46:00Z">
              <w:rPr>
                <w:rStyle w:val="keyword1"/>
              </w:rPr>
            </w:rPrChange>
          </w:rPr>
          <w:t>VALUES</w:t>
        </w:r>
        <w:r w:rsidRPr="00905A86">
          <w:rPr>
            <w:sz w:val="18"/>
            <w:rPrChange w:id="17170" w:author="shorny" w:date="2014-06-09T18:46:00Z">
              <w:rPr/>
            </w:rPrChange>
          </w:rPr>
          <w:t xml:space="preserve"> (03, </w:t>
        </w:r>
        <w:r w:rsidRPr="00905A86">
          <w:rPr>
            <w:rStyle w:val="string1"/>
            <w:sz w:val="18"/>
            <w:rPrChange w:id="17171" w:author="shorny" w:date="2014-06-09T18:46:00Z">
              <w:rPr>
                <w:rStyle w:val="string1"/>
              </w:rPr>
            </w:rPrChange>
          </w:rPr>
          <w:t>'IT'</w:t>
        </w:r>
        <w:r w:rsidRPr="00905A86">
          <w:rPr>
            <w:sz w:val="18"/>
            <w:rPrChange w:id="17172" w:author="shorny" w:date="2014-06-09T18:46:00Z">
              <w:rPr/>
            </w:rPrChange>
          </w:rPr>
          <w:t xml:space="preserve">, </w:t>
        </w:r>
        <w:r w:rsidRPr="00905A86">
          <w:rPr>
            <w:rStyle w:val="string1"/>
            <w:sz w:val="18"/>
            <w:rPrChange w:id="17173" w:author="shorny" w:date="2014-06-09T18:46:00Z">
              <w:rPr>
                <w:rStyle w:val="string1"/>
              </w:rPr>
            </w:rPrChange>
          </w:rPr>
          <w:t>'masters'</w:t>
        </w:r>
        <w:r w:rsidRPr="00905A86">
          <w:rPr>
            <w:sz w:val="18"/>
            <w:rPrChange w:id="17174" w:author="shorny" w:date="2014-06-09T18:46:00Z">
              <w:rPr/>
            </w:rPrChange>
          </w:rPr>
          <w:t xml:space="preserve">, 6.79, </w:t>
        </w:r>
        <w:r w:rsidRPr="00905A86">
          <w:rPr>
            <w:rStyle w:val="string1"/>
            <w:sz w:val="18"/>
            <w:rPrChange w:id="17175" w:author="shorny" w:date="2014-06-09T18:46:00Z">
              <w:rPr>
                <w:rStyle w:val="string1"/>
              </w:rPr>
            </w:rPrChange>
          </w:rPr>
          <w:t>'MY'</w:t>
        </w:r>
        <w:proofErr w:type="gramStart"/>
        <w:r w:rsidRPr="00905A86">
          <w:rPr>
            <w:sz w:val="18"/>
            <w:rPrChange w:id="17176" w:author="shorny" w:date="2014-06-09T18:46:00Z">
              <w:rPr/>
            </w:rPrChange>
          </w:rPr>
          <w:t>) ;</w:t>
        </w:r>
        <w:proofErr w:type="gramEnd"/>
      </w:ins>
    </w:p>
    <w:p w14:paraId="53DF6D8F" w14:textId="77777777" w:rsidR="00905A86" w:rsidRPr="00905A86" w:rsidRDefault="00905A86">
      <w:pPr>
        <w:pStyle w:val="HTMLPreformatted"/>
        <w:divId w:val="1587107075"/>
        <w:rPr>
          <w:ins w:id="17177" w:author="shorny" w:date="2014-06-09T18:46:00Z"/>
          <w:sz w:val="18"/>
          <w:rPrChange w:id="17178" w:author="shorny" w:date="2014-06-09T18:46:00Z">
            <w:rPr>
              <w:ins w:id="17179" w:author="shorny" w:date="2014-06-09T18:46:00Z"/>
            </w:rPr>
          </w:rPrChange>
        </w:rPr>
      </w:pPr>
    </w:p>
    <w:p w14:paraId="3D7AEC1A" w14:textId="77777777" w:rsidR="00905A86" w:rsidRPr="00905A86" w:rsidRDefault="00905A86">
      <w:pPr>
        <w:pStyle w:val="HTMLPreformatted"/>
        <w:divId w:val="1587107075"/>
        <w:rPr>
          <w:ins w:id="17180" w:author="shorny" w:date="2014-06-09T18:46:00Z"/>
          <w:sz w:val="18"/>
          <w:rPrChange w:id="17181" w:author="shorny" w:date="2014-06-09T18:46:00Z">
            <w:rPr>
              <w:ins w:id="17182" w:author="shorny" w:date="2014-06-09T18:46:00Z"/>
            </w:rPr>
          </w:rPrChange>
        </w:rPr>
      </w:pPr>
      <w:ins w:id="17183" w:author="shorny" w:date="2014-06-09T18:46:00Z">
        <w:r w:rsidRPr="00905A86">
          <w:rPr>
            <w:rStyle w:val="keyword1"/>
            <w:sz w:val="18"/>
            <w:rPrChange w:id="17184" w:author="shorny" w:date="2014-06-09T18:46:00Z">
              <w:rPr>
                <w:rStyle w:val="keyword1"/>
              </w:rPr>
            </w:rPrChange>
          </w:rPr>
          <w:t>INSERT</w:t>
        </w:r>
        <w:r w:rsidRPr="00905A86">
          <w:rPr>
            <w:sz w:val="18"/>
            <w:rPrChange w:id="17185" w:author="shorny" w:date="2014-06-09T18:46:00Z">
              <w:rPr/>
            </w:rPrChange>
          </w:rPr>
          <w:t xml:space="preserve"> </w:t>
        </w:r>
        <w:r w:rsidRPr="00905A86">
          <w:rPr>
            <w:rStyle w:val="keyword1"/>
            <w:sz w:val="18"/>
            <w:rPrChange w:id="17186" w:author="shorny" w:date="2014-06-09T18:46:00Z">
              <w:rPr>
                <w:rStyle w:val="keyword1"/>
              </w:rPr>
            </w:rPrChange>
          </w:rPr>
          <w:t>INTO</w:t>
        </w:r>
        <w:r w:rsidRPr="00905A86">
          <w:rPr>
            <w:sz w:val="18"/>
            <w:rPrChange w:id="17187" w:author="shorny" w:date="2014-06-09T18:46:00Z">
              <w:rPr/>
            </w:rPrChange>
          </w:rPr>
          <w:t xml:space="preserve"> Document (UploadLink, ApplicantID, ApplicationID, DocTypeID,</w:t>
        </w:r>
      </w:ins>
    </w:p>
    <w:p w14:paraId="2FC08387" w14:textId="77777777" w:rsidR="00905A86" w:rsidRPr="00905A86" w:rsidRDefault="00905A86">
      <w:pPr>
        <w:pStyle w:val="HTMLPreformatted"/>
        <w:divId w:val="1587107075"/>
        <w:rPr>
          <w:ins w:id="17188" w:author="shorny" w:date="2014-06-09T18:46:00Z"/>
          <w:sz w:val="18"/>
          <w:rPrChange w:id="17189" w:author="shorny" w:date="2014-06-09T18:46:00Z">
            <w:rPr>
              <w:ins w:id="17190" w:author="shorny" w:date="2014-06-09T18:46:00Z"/>
            </w:rPr>
          </w:rPrChange>
        </w:rPr>
      </w:pPr>
      <w:ins w:id="17191" w:author="shorny" w:date="2014-06-09T18:46:00Z">
        <w:r w:rsidRPr="00905A86">
          <w:rPr>
            <w:sz w:val="18"/>
            <w:rPrChange w:id="17192" w:author="shorny" w:date="2014-06-09T18:46:00Z">
              <w:rPr/>
            </w:rPrChange>
          </w:rPr>
          <w:t>DocStatusID)</w:t>
        </w:r>
      </w:ins>
    </w:p>
    <w:p w14:paraId="0782A2F8" w14:textId="77777777" w:rsidR="00905A86" w:rsidRPr="00905A86" w:rsidRDefault="00905A86">
      <w:pPr>
        <w:pStyle w:val="HTMLPreformatted"/>
        <w:divId w:val="1587107075"/>
        <w:rPr>
          <w:ins w:id="17193" w:author="shorny" w:date="2014-06-09T18:46:00Z"/>
          <w:sz w:val="18"/>
          <w:rPrChange w:id="17194" w:author="shorny" w:date="2014-06-09T18:46:00Z">
            <w:rPr>
              <w:ins w:id="17195" w:author="shorny" w:date="2014-06-09T18:46:00Z"/>
            </w:rPr>
          </w:rPrChange>
        </w:rPr>
      </w:pPr>
      <w:ins w:id="17196" w:author="shorny" w:date="2014-06-09T18:46:00Z">
        <w:r w:rsidRPr="00905A86">
          <w:rPr>
            <w:rStyle w:val="keyword1"/>
            <w:sz w:val="18"/>
            <w:rPrChange w:id="17197" w:author="shorny" w:date="2014-06-09T18:46:00Z">
              <w:rPr>
                <w:rStyle w:val="keyword1"/>
              </w:rPr>
            </w:rPrChange>
          </w:rPr>
          <w:t>VALUES</w:t>
        </w:r>
        <w:r w:rsidRPr="00905A86">
          <w:rPr>
            <w:sz w:val="18"/>
            <w:rPrChange w:id="17198" w:author="shorny" w:date="2014-06-09T18:46:00Z">
              <w:rPr/>
            </w:rPrChange>
          </w:rPr>
          <w:t xml:space="preserve"> (</w:t>
        </w:r>
        <w:r w:rsidRPr="00905A86">
          <w:rPr>
            <w:rStyle w:val="string1"/>
            <w:sz w:val="18"/>
            <w:rPrChange w:id="17199" w:author="shorny" w:date="2014-06-09T18:46:00Z">
              <w:rPr>
                <w:rStyle w:val="string1"/>
              </w:rPr>
            </w:rPrChange>
          </w:rPr>
          <w:t>'/mnt/data/rhd/03/Application/0001.pdf'</w:t>
        </w:r>
        <w:r w:rsidRPr="00905A86">
          <w:rPr>
            <w:sz w:val="18"/>
            <w:rPrChange w:id="17200" w:author="shorny" w:date="2014-06-09T18:46:00Z">
              <w:rPr/>
            </w:rPrChange>
          </w:rPr>
          <w:t>, 03, 311, 20000, 30000);</w:t>
        </w:r>
      </w:ins>
    </w:p>
    <w:p w14:paraId="39B2BE2A" w14:textId="77777777" w:rsidR="00905A86" w:rsidRPr="00905A86" w:rsidRDefault="00905A86">
      <w:pPr>
        <w:pStyle w:val="HTMLPreformatted"/>
        <w:divId w:val="1587107075"/>
        <w:rPr>
          <w:ins w:id="17201" w:author="shorny" w:date="2014-06-09T18:46:00Z"/>
          <w:sz w:val="18"/>
          <w:rPrChange w:id="17202" w:author="shorny" w:date="2014-06-09T18:46:00Z">
            <w:rPr>
              <w:ins w:id="17203" w:author="shorny" w:date="2014-06-09T18:46:00Z"/>
            </w:rPr>
          </w:rPrChange>
        </w:rPr>
      </w:pPr>
    </w:p>
    <w:p w14:paraId="19362255" w14:textId="77777777" w:rsidR="00905A86" w:rsidRPr="00905A86" w:rsidRDefault="00905A86">
      <w:pPr>
        <w:pStyle w:val="HTMLPreformatted"/>
        <w:divId w:val="1587107075"/>
        <w:rPr>
          <w:ins w:id="17204" w:author="shorny" w:date="2014-06-09T18:46:00Z"/>
          <w:rStyle w:val="comment1"/>
          <w:sz w:val="18"/>
          <w:rPrChange w:id="17205" w:author="shorny" w:date="2014-06-09T18:46:00Z">
            <w:rPr>
              <w:ins w:id="17206" w:author="shorny" w:date="2014-06-09T18:46:00Z"/>
              <w:rStyle w:val="comment1"/>
            </w:rPr>
          </w:rPrChange>
        </w:rPr>
      </w:pPr>
      <w:ins w:id="17207" w:author="shorny" w:date="2014-06-09T18:46:00Z">
        <w:r w:rsidRPr="00905A86">
          <w:rPr>
            <w:rStyle w:val="comment1"/>
            <w:sz w:val="18"/>
            <w:rPrChange w:id="17208" w:author="shorny" w:date="2014-06-09T18:46:00Z">
              <w:rPr>
                <w:rStyle w:val="comment1"/>
              </w:rPr>
            </w:rPrChange>
          </w:rPr>
          <w:t>-- Denise to supervise this</w:t>
        </w:r>
      </w:ins>
    </w:p>
    <w:p w14:paraId="4CCFDEE2" w14:textId="77777777" w:rsidR="00905A86" w:rsidRPr="00905A86" w:rsidRDefault="00905A86">
      <w:pPr>
        <w:pStyle w:val="HTMLPreformatted"/>
        <w:divId w:val="1587107075"/>
        <w:rPr>
          <w:ins w:id="17209" w:author="shorny" w:date="2014-06-09T18:46:00Z"/>
          <w:sz w:val="18"/>
          <w:rPrChange w:id="17210" w:author="shorny" w:date="2014-06-09T18:46:00Z">
            <w:rPr>
              <w:ins w:id="17211" w:author="shorny" w:date="2014-06-09T18:46:00Z"/>
            </w:rPr>
          </w:rPrChange>
        </w:rPr>
      </w:pPr>
      <w:ins w:id="17212" w:author="shorny" w:date="2014-06-09T18:46:00Z">
        <w:r w:rsidRPr="00905A86">
          <w:rPr>
            <w:rStyle w:val="keyword1"/>
            <w:sz w:val="18"/>
            <w:rPrChange w:id="17213" w:author="shorny" w:date="2014-06-09T18:46:00Z">
              <w:rPr>
                <w:rStyle w:val="keyword1"/>
              </w:rPr>
            </w:rPrChange>
          </w:rPr>
          <w:lastRenderedPageBreak/>
          <w:t>INSERT</w:t>
        </w:r>
        <w:r w:rsidRPr="00905A86">
          <w:rPr>
            <w:sz w:val="18"/>
            <w:rPrChange w:id="17214" w:author="shorny" w:date="2014-06-09T18:46:00Z">
              <w:rPr/>
            </w:rPrChange>
          </w:rPr>
          <w:t xml:space="preserve"> </w:t>
        </w:r>
        <w:r w:rsidRPr="00905A86">
          <w:rPr>
            <w:rStyle w:val="keyword1"/>
            <w:sz w:val="18"/>
            <w:rPrChange w:id="17215" w:author="shorny" w:date="2014-06-09T18:46:00Z">
              <w:rPr>
                <w:rStyle w:val="keyword1"/>
              </w:rPr>
            </w:rPrChange>
          </w:rPr>
          <w:t>INTO</w:t>
        </w:r>
        <w:r w:rsidRPr="00905A86">
          <w:rPr>
            <w:sz w:val="18"/>
            <w:rPrChange w:id="17216" w:author="shorny" w:date="2014-06-09T18:46:00Z">
              <w:rPr/>
            </w:rPrChange>
          </w:rPr>
          <w:t xml:space="preserve"> `Supervise </w:t>
        </w:r>
        <w:r w:rsidRPr="00905A86">
          <w:rPr>
            <w:rStyle w:val="keyword1"/>
            <w:sz w:val="18"/>
            <w:rPrChange w:id="17217" w:author="shorny" w:date="2014-06-09T18:46:00Z">
              <w:rPr>
                <w:rStyle w:val="keyword1"/>
              </w:rPr>
            </w:rPrChange>
          </w:rPr>
          <w:t>as</w:t>
        </w:r>
        <w:r w:rsidRPr="00905A86">
          <w:rPr>
            <w:sz w:val="18"/>
            <w:rPrChange w:id="17218" w:author="shorny" w:date="2014-06-09T18:46:00Z">
              <w:rPr/>
            </w:rPrChange>
          </w:rPr>
          <w:t>` (PrimarySupervisor, ApplicationID, StaffID)</w:t>
        </w:r>
      </w:ins>
    </w:p>
    <w:p w14:paraId="5DA6734B" w14:textId="77777777" w:rsidR="00905A86" w:rsidRPr="00905A86" w:rsidRDefault="00905A86">
      <w:pPr>
        <w:pStyle w:val="HTMLPreformatted"/>
        <w:divId w:val="1587107075"/>
        <w:rPr>
          <w:ins w:id="17219" w:author="shorny" w:date="2014-06-09T18:46:00Z"/>
          <w:sz w:val="18"/>
          <w:rPrChange w:id="17220" w:author="shorny" w:date="2014-06-09T18:46:00Z">
            <w:rPr>
              <w:ins w:id="17221" w:author="shorny" w:date="2014-06-09T18:46:00Z"/>
            </w:rPr>
          </w:rPrChange>
        </w:rPr>
      </w:pPr>
      <w:ins w:id="17222" w:author="shorny" w:date="2014-06-09T18:46:00Z">
        <w:r w:rsidRPr="00905A86">
          <w:rPr>
            <w:rStyle w:val="keyword1"/>
            <w:sz w:val="18"/>
            <w:rPrChange w:id="17223" w:author="shorny" w:date="2014-06-09T18:46:00Z">
              <w:rPr>
                <w:rStyle w:val="keyword1"/>
              </w:rPr>
            </w:rPrChange>
          </w:rPr>
          <w:t>VALUES</w:t>
        </w:r>
        <w:r w:rsidRPr="00905A86">
          <w:rPr>
            <w:sz w:val="18"/>
            <w:rPrChange w:id="17224" w:author="shorny" w:date="2014-06-09T18:46:00Z">
              <w:rPr/>
            </w:rPrChange>
          </w:rPr>
          <w:t xml:space="preserve"> (1, 311, 1000);</w:t>
        </w:r>
      </w:ins>
    </w:p>
    <w:p w14:paraId="55A1F35D" w14:textId="77777777" w:rsidR="00905A86" w:rsidRPr="00905A86" w:rsidRDefault="00905A86">
      <w:pPr>
        <w:pStyle w:val="HTMLPreformatted"/>
        <w:divId w:val="1587107075"/>
        <w:rPr>
          <w:ins w:id="17225" w:author="shorny" w:date="2014-06-09T18:46:00Z"/>
          <w:sz w:val="18"/>
          <w:rPrChange w:id="17226" w:author="shorny" w:date="2014-06-09T18:46:00Z">
            <w:rPr>
              <w:ins w:id="17227" w:author="shorny" w:date="2014-06-09T18:46:00Z"/>
            </w:rPr>
          </w:rPrChange>
        </w:rPr>
      </w:pPr>
    </w:p>
    <w:p w14:paraId="41021EF0" w14:textId="77777777" w:rsidR="00905A86" w:rsidRPr="00905A86" w:rsidRDefault="00905A86">
      <w:pPr>
        <w:pStyle w:val="HTMLPreformatted"/>
        <w:divId w:val="1587107075"/>
        <w:rPr>
          <w:ins w:id="17228" w:author="shorny" w:date="2014-06-09T18:46:00Z"/>
          <w:rStyle w:val="comment1"/>
          <w:sz w:val="18"/>
          <w:rPrChange w:id="17229" w:author="shorny" w:date="2014-06-09T18:46:00Z">
            <w:rPr>
              <w:ins w:id="17230" w:author="shorny" w:date="2014-06-09T18:46:00Z"/>
              <w:rStyle w:val="comment1"/>
            </w:rPr>
          </w:rPrChange>
        </w:rPr>
      </w:pPr>
      <w:ins w:id="17231" w:author="shorny" w:date="2014-06-09T18:46:00Z">
        <w:r w:rsidRPr="00905A86">
          <w:rPr>
            <w:rStyle w:val="comment1"/>
            <w:sz w:val="18"/>
            <w:rPrChange w:id="17232" w:author="shorny" w:date="2014-06-09T18:46:00Z">
              <w:rPr>
                <w:rStyle w:val="comment1"/>
              </w:rPr>
            </w:rPrChange>
          </w:rPr>
          <w:t>-- Paul Calder to supervise this (associate)</w:t>
        </w:r>
      </w:ins>
    </w:p>
    <w:p w14:paraId="0969A319" w14:textId="77777777" w:rsidR="00905A86" w:rsidRPr="00905A86" w:rsidRDefault="00905A86">
      <w:pPr>
        <w:pStyle w:val="HTMLPreformatted"/>
        <w:divId w:val="1587107075"/>
        <w:rPr>
          <w:ins w:id="17233" w:author="shorny" w:date="2014-06-09T18:46:00Z"/>
          <w:sz w:val="18"/>
          <w:rPrChange w:id="17234" w:author="shorny" w:date="2014-06-09T18:46:00Z">
            <w:rPr>
              <w:ins w:id="17235" w:author="shorny" w:date="2014-06-09T18:46:00Z"/>
            </w:rPr>
          </w:rPrChange>
        </w:rPr>
      </w:pPr>
      <w:ins w:id="17236" w:author="shorny" w:date="2014-06-09T18:46:00Z">
        <w:r w:rsidRPr="00905A86">
          <w:rPr>
            <w:rStyle w:val="keyword1"/>
            <w:sz w:val="18"/>
            <w:rPrChange w:id="17237" w:author="shorny" w:date="2014-06-09T18:46:00Z">
              <w:rPr>
                <w:rStyle w:val="keyword1"/>
              </w:rPr>
            </w:rPrChange>
          </w:rPr>
          <w:t>INSERT</w:t>
        </w:r>
        <w:r w:rsidRPr="00905A86">
          <w:rPr>
            <w:sz w:val="18"/>
            <w:rPrChange w:id="17238" w:author="shorny" w:date="2014-06-09T18:46:00Z">
              <w:rPr/>
            </w:rPrChange>
          </w:rPr>
          <w:t xml:space="preserve"> </w:t>
        </w:r>
        <w:r w:rsidRPr="00905A86">
          <w:rPr>
            <w:rStyle w:val="keyword1"/>
            <w:sz w:val="18"/>
            <w:rPrChange w:id="17239" w:author="shorny" w:date="2014-06-09T18:46:00Z">
              <w:rPr>
                <w:rStyle w:val="keyword1"/>
              </w:rPr>
            </w:rPrChange>
          </w:rPr>
          <w:t>INTO</w:t>
        </w:r>
        <w:r w:rsidRPr="00905A86">
          <w:rPr>
            <w:sz w:val="18"/>
            <w:rPrChange w:id="17240" w:author="shorny" w:date="2014-06-09T18:46:00Z">
              <w:rPr/>
            </w:rPrChange>
          </w:rPr>
          <w:t xml:space="preserve"> `Supervise </w:t>
        </w:r>
        <w:r w:rsidRPr="00905A86">
          <w:rPr>
            <w:rStyle w:val="keyword1"/>
            <w:sz w:val="18"/>
            <w:rPrChange w:id="17241" w:author="shorny" w:date="2014-06-09T18:46:00Z">
              <w:rPr>
                <w:rStyle w:val="keyword1"/>
              </w:rPr>
            </w:rPrChange>
          </w:rPr>
          <w:t>as</w:t>
        </w:r>
        <w:r w:rsidRPr="00905A86">
          <w:rPr>
            <w:sz w:val="18"/>
            <w:rPrChange w:id="17242" w:author="shorny" w:date="2014-06-09T18:46:00Z">
              <w:rPr/>
            </w:rPrChange>
          </w:rPr>
          <w:t>` (PrimarySupervisor, ApplicationID, StaffID)</w:t>
        </w:r>
      </w:ins>
    </w:p>
    <w:p w14:paraId="34A2BB9E" w14:textId="77777777" w:rsidR="00905A86" w:rsidRPr="00905A86" w:rsidRDefault="00905A86">
      <w:pPr>
        <w:pStyle w:val="HTMLPreformatted"/>
        <w:divId w:val="1587107075"/>
        <w:rPr>
          <w:ins w:id="17243" w:author="shorny" w:date="2014-06-09T18:46:00Z"/>
          <w:sz w:val="18"/>
          <w:rPrChange w:id="17244" w:author="shorny" w:date="2014-06-09T18:46:00Z">
            <w:rPr>
              <w:ins w:id="17245" w:author="shorny" w:date="2014-06-09T18:46:00Z"/>
            </w:rPr>
          </w:rPrChange>
        </w:rPr>
      </w:pPr>
      <w:ins w:id="17246" w:author="shorny" w:date="2014-06-09T18:46:00Z">
        <w:r w:rsidRPr="00905A86">
          <w:rPr>
            <w:rStyle w:val="keyword1"/>
            <w:sz w:val="18"/>
            <w:rPrChange w:id="17247" w:author="shorny" w:date="2014-06-09T18:46:00Z">
              <w:rPr>
                <w:rStyle w:val="keyword1"/>
              </w:rPr>
            </w:rPrChange>
          </w:rPr>
          <w:t>VALUES</w:t>
        </w:r>
        <w:r w:rsidRPr="00905A86">
          <w:rPr>
            <w:sz w:val="18"/>
            <w:rPrChange w:id="17248" w:author="shorny" w:date="2014-06-09T18:46:00Z">
              <w:rPr/>
            </w:rPrChange>
          </w:rPr>
          <w:t xml:space="preserve"> (0, 311, 1001);</w:t>
        </w:r>
      </w:ins>
    </w:p>
    <w:p w14:paraId="62046574" w14:textId="77777777" w:rsidR="00905A86" w:rsidRPr="00905A86" w:rsidRDefault="00905A86">
      <w:pPr>
        <w:pStyle w:val="HTMLPreformatted"/>
        <w:divId w:val="1587107075"/>
        <w:rPr>
          <w:ins w:id="17249" w:author="shorny" w:date="2014-06-09T18:46:00Z"/>
          <w:sz w:val="18"/>
          <w:rPrChange w:id="17250" w:author="shorny" w:date="2014-06-09T18:46:00Z">
            <w:rPr>
              <w:ins w:id="17251" w:author="shorny" w:date="2014-06-09T18:46:00Z"/>
            </w:rPr>
          </w:rPrChange>
        </w:rPr>
      </w:pPr>
    </w:p>
    <w:p w14:paraId="5DB4F0CD" w14:textId="77777777" w:rsidR="00905A86" w:rsidRPr="00905A86" w:rsidRDefault="00905A86">
      <w:pPr>
        <w:pStyle w:val="HTMLPreformatted"/>
        <w:divId w:val="1587107075"/>
        <w:rPr>
          <w:ins w:id="17252" w:author="shorny" w:date="2014-06-09T18:46:00Z"/>
          <w:rStyle w:val="comment1"/>
          <w:sz w:val="18"/>
          <w:rPrChange w:id="17253" w:author="shorny" w:date="2014-06-09T18:46:00Z">
            <w:rPr>
              <w:ins w:id="17254" w:author="shorny" w:date="2014-06-09T18:46:00Z"/>
              <w:rStyle w:val="comment1"/>
            </w:rPr>
          </w:rPrChange>
        </w:rPr>
      </w:pPr>
      <w:ins w:id="17255" w:author="shorny" w:date="2014-06-09T18:46:00Z">
        <w:r w:rsidRPr="00905A86">
          <w:rPr>
            <w:rStyle w:val="comment1"/>
            <w:sz w:val="18"/>
            <w:rPrChange w:id="17256" w:author="shorny" w:date="2014-06-09T18:46:00Z">
              <w:rPr>
                <w:rStyle w:val="comment1"/>
              </w:rPr>
            </w:rPrChange>
          </w:rPr>
          <w:t>-- John Roddick to supervise this (associate)</w:t>
        </w:r>
      </w:ins>
    </w:p>
    <w:p w14:paraId="0186C444" w14:textId="77777777" w:rsidR="00905A86" w:rsidRPr="00905A86" w:rsidRDefault="00905A86">
      <w:pPr>
        <w:pStyle w:val="HTMLPreformatted"/>
        <w:divId w:val="1587107075"/>
        <w:rPr>
          <w:ins w:id="17257" w:author="shorny" w:date="2014-06-09T18:46:00Z"/>
          <w:sz w:val="18"/>
          <w:rPrChange w:id="17258" w:author="shorny" w:date="2014-06-09T18:46:00Z">
            <w:rPr>
              <w:ins w:id="17259" w:author="shorny" w:date="2014-06-09T18:46:00Z"/>
            </w:rPr>
          </w:rPrChange>
        </w:rPr>
      </w:pPr>
      <w:ins w:id="17260" w:author="shorny" w:date="2014-06-09T18:46:00Z">
        <w:r w:rsidRPr="00905A86">
          <w:rPr>
            <w:rStyle w:val="keyword1"/>
            <w:sz w:val="18"/>
            <w:rPrChange w:id="17261" w:author="shorny" w:date="2014-06-09T18:46:00Z">
              <w:rPr>
                <w:rStyle w:val="keyword1"/>
              </w:rPr>
            </w:rPrChange>
          </w:rPr>
          <w:t>INSERT</w:t>
        </w:r>
        <w:r w:rsidRPr="00905A86">
          <w:rPr>
            <w:sz w:val="18"/>
            <w:rPrChange w:id="17262" w:author="shorny" w:date="2014-06-09T18:46:00Z">
              <w:rPr/>
            </w:rPrChange>
          </w:rPr>
          <w:t xml:space="preserve"> </w:t>
        </w:r>
        <w:r w:rsidRPr="00905A86">
          <w:rPr>
            <w:rStyle w:val="keyword1"/>
            <w:sz w:val="18"/>
            <w:rPrChange w:id="17263" w:author="shorny" w:date="2014-06-09T18:46:00Z">
              <w:rPr>
                <w:rStyle w:val="keyword1"/>
              </w:rPr>
            </w:rPrChange>
          </w:rPr>
          <w:t>INTO</w:t>
        </w:r>
        <w:r w:rsidRPr="00905A86">
          <w:rPr>
            <w:sz w:val="18"/>
            <w:rPrChange w:id="17264" w:author="shorny" w:date="2014-06-09T18:46:00Z">
              <w:rPr/>
            </w:rPrChange>
          </w:rPr>
          <w:t xml:space="preserve"> `Supervise </w:t>
        </w:r>
        <w:r w:rsidRPr="00905A86">
          <w:rPr>
            <w:rStyle w:val="keyword1"/>
            <w:sz w:val="18"/>
            <w:rPrChange w:id="17265" w:author="shorny" w:date="2014-06-09T18:46:00Z">
              <w:rPr>
                <w:rStyle w:val="keyword1"/>
              </w:rPr>
            </w:rPrChange>
          </w:rPr>
          <w:t>as</w:t>
        </w:r>
        <w:r w:rsidRPr="00905A86">
          <w:rPr>
            <w:sz w:val="18"/>
            <w:rPrChange w:id="17266" w:author="shorny" w:date="2014-06-09T18:46:00Z">
              <w:rPr/>
            </w:rPrChange>
          </w:rPr>
          <w:t>` (PrimarySupervisor, ApplicationID, StaffID)</w:t>
        </w:r>
      </w:ins>
    </w:p>
    <w:p w14:paraId="2A240560" w14:textId="77777777" w:rsidR="00905A86" w:rsidRPr="00905A86" w:rsidRDefault="00905A86">
      <w:pPr>
        <w:pStyle w:val="HTMLPreformatted"/>
        <w:divId w:val="1587107075"/>
        <w:rPr>
          <w:ins w:id="17267" w:author="shorny" w:date="2014-06-09T18:46:00Z"/>
          <w:sz w:val="18"/>
          <w:rPrChange w:id="17268" w:author="shorny" w:date="2014-06-09T18:46:00Z">
            <w:rPr>
              <w:ins w:id="17269" w:author="shorny" w:date="2014-06-09T18:46:00Z"/>
            </w:rPr>
          </w:rPrChange>
        </w:rPr>
      </w:pPr>
      <w:ins w:id="17270" w:author="shorny" w:date="2014-06-09T18:46:00Z">
        <w:r w:rsidRPr="00905A86">
          <w:rPr>
            <w:rStyle w:val="keyword1"/>
            <w:sz w:val="18"/>
            <w:rPrChange w:id="17271" w:author="shorny" w:date="2014-06-09T18:46:00Z">
              <w:rPr>
                <w:rStyle w:val="keyword1"/>
              </w:rPr>
            </w:rPrChange>
          </w:rPr>
          <w:t>VALUES</w:t>
        </w:r>
        <w:r w:rsidRPr="00905A86">
          <w:rPr>
            <w:sz w:val="18"/>
            <w:rPrChange w:id="17272" w:author="shorny" w:date="2014-06-09T18:46:00Z">
              <w:rPr/>
            </w:rPrChange>
          </w:rPr>
          <w:t xml:space="preserve"> (0, 311, 1002);</w:t>
        </w:r>
      </w:ins>
    </w:p>
    <w:p w14:paraId="42EEEED8" w14:textId="77777777" w:rsidR="00905A86" w:rsidRPr="00905A86" w:rsidRDefault="00905A86">
      <w:pPr>
        <w:pStyle w:val="HTMLPreformatted"/>
        <w:divId w:val="1587107075"/>
        <w:rPr>
          <w:ins w:id="17273" w:author="shorny" w:date="2014-06-09T18:46:00Z"/>
          <w:sz w:val="18"/>
          <w:rPrChange w:id="17274" w:author="shorny" w:date="2014-06-09T18:46:00Z">
            <w:rPr>
              <w:ins w:id="17275" w:author="shorny" w:date="2014-06-09T18:46:00Z"/>
            </w:rPr>
          </w:rPrChange>
        </w:rPr>
      </w:pPr>
    </w:p>
    <w:p w14:paraId="634DB7EF" w14:textId="77777777" w:rsidR="00905A86" w:rsidRPr="00905A86" w:rsidRDefault="00905A86">
      <w:pPr>
        <w:pStyle w:val="HTMLPreformatted"/>
        <w:divId w:val="1587107075"/>
        <w:rPr>
          <w:ins w:id="17276" w:author="shorny" w:date="2014-06-09T18:46:00Z"/>
          <w:rStyle w:val="comment1"/>
          <w:sz w:val="18"/>
          <w:rPrChange w:id="17277" w:author="shorny" w:date="2014-06-09T18:46:00Z">
            <w:rPr>
              <w:ins w:id="17278" w:author="shorny" w:date="2014-06-09T18:46:00Z"/>
              <w:rStyle w:val="comment1"/>
            </w:rPr>
          </w:rPrChange>
        </w:rPr>
      </w:pPr>
      <w:ins w:id="17279" w:author="shorny" w:date="2014-06-09T18:46:00Z">
        <w:r w:rsidRPr="00905A86">
          <w:rPr>
            <w:rStyle w:val="comment1"/>
            <w:sz w:val="18"/>
            <w:rPrChange w:id="17280" w:author="shorny" w:date="2014-06-09T18:46:00Z">
              <w:rPr>
                <w:rStyle w:val="comment1"/>
              </w:rPr>
            </w:rPrChange>
          </w:rPr>
          <w:t>-- -----------------------------------------------------------------------------</w:t>
        </w:r>
      </w:ins>
    </w:p>
    <w:p w14:paraId="37963DCA" w14:textId="77777777" w:rsidR="00905A86" w:rsidRPr="00905A86" w:rsidRDefault="00905A86">
      <w:pPr>
        <w:pStyle w:val="HTMLPreformatted"/>
        <w:divId w:val="1587107075"/>
        <w:rPr>
          <w:ins w:id="17281" w:author="shorny" w:date="2014-06-09T18:46:00Z"/>
          <w:rStyle w:val="comment1"/>
          <w:sz w:val="18"/>
          <w:rPrChange w:id="17282" w:author="shorny" w:date="2014-06-09T18:46:00Z">
            <w:rPr>
              <w:ins w:id="17283" w:author="shorny" w:date="2014-06-09T18:46:00Z"/>
              <w:rStyle w:val="comment1"/>
            </w:rPr>
          </w:rPrChange>
        </w:rPr>
      </w:pPr>
      <w:ins w:id="17284" w:author="shorny" w:date="2014-06-09T18:46:00Z">
        <w:r w:rsidRPr="00905A86">
          <w:rPr>
            <w:rStyle w:val="comment1"/>
            <w:sz w:val="18"/>
            <w:rPrChange w:id="17285" w:author="shorny" w:date="2014-06-09T18:46:00Z">
              <w:rPr>
                <w:rStyle w:val="comment1"/>
              </w:rPr>
            </w:rPrChange>
          </w:rPr>
          <w:t xml:space="preserve">-- Fwd Flinders Application - PhD (Computer Science) </w:t>
        </w:r>
        <w:proofErr w:type="gramStart"/>
        <w:r w:rsidRPr="00905A86">
          <w:rPr>
            <w:rStyle w:val="comment1"/>
            <w:sz w:val="18"/>
            <w:rPrChange w:id="17286" w:author="shorny" w:date="2014-06-09T18:46:00Z">
              <w:rPr>
                <w:rStyle w:val="comment1"/>
              </w:rPr>
            </w:rPrChange>
          </w:rPr>
          <w:t>Sem</w:t>
        </w:r>
        <w:proofErr w:type="gramEnd"/>
        <w:r w:rsidRPr="00905A86">
          <w:rPr>
            <w:rStyle w:val="comment1"/>
            <w:sz w:val="18"/>
            <w:rPrChange w:id="17287" w:author="shorny" w:date="2014-06-09T18:46:00Z">
              <w:rPr>
                <w:rStyle w:val="comment1"/>
              </w:rPr>
            </w:rPrChange>
          </w:rPr>
          <w:t xml:space="preserve"> 2 2014 .txt</w:t>
        </w:r>
      </w:ins>
    </w:p>
    <w:p w14:paraId="19CD52CA" w14:textId="77777777" w:rsidR="00905A86" w:rsidRPr="00905A86" w:rsidRDefault="00905A86">
      <w:pPr>
        <w:pStyle w:val="HTMLPreformatted"/>
        <w:divId w:val="1587107075"/>
        <w:rPr>
          <w:ins w:id="17288" w:author="shorny" w:date="2014-06-09T18:46:00Z"/>
          <w:rStyle w:val="comment1"/>
          <w:sz w:val="18"/>
          <w:rPrChange w:id="17289" w:author="shorny" w:date="2014-06-09T18:46:00Z">
            <w:rPr>
              <w:ins w:id="17290" w:author="shorny" w:date="2014-06-09T18:46:00Z"/>
              <w:rStyle w:val="comment1"/>
            </w:rPr>
          </w:rPrChange>
        </w:rPr>
      </w:pPr>
      <w:ins w:id="17291" w:author="shorny" w:date="2014-06-09T18:46:00Z">
        <w:r w:rsidRPr="00905A86">
          <w:rPr>
            <w:rStyle w:val="comment1"/>
            <w:sz w:val="18"/>
            <w:rPrChange w:id="17292" w:author="shorny" w:date="2014-06-09T18:46:00Z">
              <w:rPr>
                <w:rStyle w:val="comment1"/>
              </w:rPr>
            </w:rPrChange>
          </w:rPr>
          <w:t>-- 4</w:t>
        </w:r>
      </w:ins>
    </w:p>
    <w:p w14:paraId="74EDD224" w14:textId="77777777" w:rsidR="00905A86" w:rsidRPr="00905A86" w:rsidRDefault="00905A86">
      <w:pPr>
        <w:pStyle w:val="HTMLPreformatted"/>
        <w:divId w:val="1587107075"/>
        <w:rPr>
          <w:ins w:id="17293" w:author="shorny" w:date="2014-06-09T18:46:00Z"/>
          <w:sz w:val="18"/>
          <w:rPrChange w:id="17294" w:author="shorny" w:date="2014-06-09T18:46:00Z">
            <w:rPr>
              <w:ins w:id="17295" w:author="shorny" w:date="2014-06-09T18:46:00Z"/>
            </w:rPr>
          </w:rPrChange>
        </w:rPr>
      </w:pPr>
      <w:ins w:id="17296" w:author="shorny" w:date="2014-06-09T18:46:00Z">
        <w:r w:rsidRPr="00905A86">
          <w:rPr>
            <w:rStyle w:val="keyword1"/>
            <w:sz w:val="18"/>
            <w:rPrChange w:id="17297" w:author="shorny" w:date="2014-06-09T18:46:00Z">
              <w:rPr>
                <w:rStyle w:val="keyword1"/>
              </w:rPr>
            </w:rPrChange>
          </w:rPr>
          <w:t>SELECT</w:t>
        </w:r>
        <w:r w:rsidRPr="00905A86">
          <w:rPr>
            <w:sz w:val="18"/>
            <w:rPrChange w:id="17298" w:author="shorny" w:date="2014-06-09T18:46:00Z">
              <w:rPr/>
            </w:rPrChange>
          </w:rPr>
          <w:t xml:space="preserve"> "Populating Applicant 4 info</w:t>
        </w:r>
        <w:proofErr w:type="gramStart"/>
        <w:r w:rsidRPr="00905A86">
          <w:rPr>
            <w:sz w:val="18"/>
            <w:rPrChange w:id="17299" w:author="shorny" w:date="2014-06-09T18:46:00Z">
              <w:rPr/>
            </w:rPrChange>
          </w:rPr>
          <w:t>" ;</w:t>
        </w:r>
        <w:proofErr w:type="gramEnd"/>
      </w:ins>
    </w:p>
    <w:p w14:paraId="62A3A936" w14:textId="77777777" w:rsidR="00905A86" w:rsidRPr="00905A86" w:rsidRDefault="00905A86">
      <w:pPr>
        <w:pStyle w:val="HTMLPreformatted"/>
        <w:divId w:val="1587107075"/>
        <w:rPr>
          <w:ins w:id="17300" w:author="shorny" w:date="2014-06-09T18:46:00Z"/>
          <w:sz w:val="18"/>
          <w:rPrChange w:id="17301" w:author="shorny" w:date="2014-06-09T18:46:00Z">
            <w:rPr>
              <w:ins w:id="17302" w:author="shorny" w:date="2014-06-09T18:46:00Z"/>
            </w:rPr>
          </w:rPrChange>
        </w:rPr>
      </w:pPr>
    </w:p>
    <w:p w14:paraId="3B9F594E" w14:textId="77777777" w:rsidR="00905A86" w:rsidRPr="00905A86" w:rsidRDefault="00905A86">
      <w:pPr>
        <w:pStyle w:val="HTMLPreformatted"/>
        <w:divId w:val="1587107075"/>
        <w:rPr>
          <w:ins w:id="17303" w:author="shorny" w:date="2014-06-09T18:46:00Z"/>
          <w:sz w:val="18"/>
          <w:rPrChange w:id="17304" w:author="shorny" w:date="2014-06-09T18:46:00Z">
            <w:rPr>
              <w:ins w:id="17305" w:author="shorny" w:date="2014-06-09T18:46:00Z"/>
            </w:rPr>
          </w:rPrChange>
        </w:rPr>
      </w:pPr>
      <w:ins w:id="17306" w:author="shorny" w:date="2014-06-09T18:46:00Z">
        <w:r w:rsidRPr="00905A86">
          <w:rPr>
            <w:rStyle w:val="keyword1"/>
            <w:sz w:val="18"/>
            <w:rPrChange w:id="17307" w:author="shorny" w:date="2014-06-09T18:46:00Z">
              <w:rPr>
                <w:rStyle w:val="keyword1"/>
              </w:rPr>
            </w:rPrChange>
          </w:rPr>
          <w:t>INSERT</w:t>
        </w:r>
        <w:r w:rsidRPr="00905A86">
          <w:rPr>
            <w:sz w:val="18"/>
            <w:rPrChange w:id="17308" w:author="shorny" w:date="2014-06-09T18:46:00Z">
              <w:rPr/>
            </w:rPrChange>
          </w:rPr>
          <w:t xml:space="preserve"> </w:t>
        </w:r>
        <w:r w:rsidRPr="00905A86">
          <w:rPr>
            <w:rStyle w:val="keyword1"/>
            <w:sz w:val="18"/>
            <w:rPrChange w:id="17309" w:author="shorny" w:date="2014-06-09T18:46:00Z">
              <w:rPr>
                <w:rStyle w:val="keyword1"/>
              </w:rPr>
            </w:rPrChange>
          </w:rPr>
          <w:t>INTO</w:t>
        </w:r>
        <w:r w:rsidRPr="00905A86">
          <w:rPr>
            <w:sz w:val="18"/>
            <w:rPrChange w:id="17310" w:author="shorny" w:date="2014-06-09T18:46:00Z">
              <w:rPr/>
            </w:rPrChange>
          </w:rPr>
          <w:t xml:space="preserve"> Applicant (ApplicantID, FName, LName, StudentID, DateAdded,</w:t>
        </w:r>
      </w:ins>
    </w:p>
    <w:p w14:paraId="6B31D342" w14:textId="77777777" w:rsidR="00905A86" w:rsidRPr="00905A86" w:rsidRDefault="00905A86">
      <w:pPr>
        <w:pStyle w:val="HTMLPreformatted"/>
        <w:divId w:val="1587107075"/>
        <w:rPr>
          <w:ins w:id="17311" w:author="shorny" w:date="2014-06-09T18:46:00Z"/>
          <w:sz w:val="18"/>
          <w:rPrChange w:id="17312" w:author="shorny" w:date="2014-06-09T18:46:00Z">
            <w:rPr>
              <w:ins w:id="17313" w:author="shorny" w:date="2014-06-09T18:46:00Z"/>
            </w:rPr>
          </w:rPrChange>
        </w:rPr>
      </w:pPr>
      <w:ins w:id="17314" w:author="shorny" w:date="2014-06-09T18:46:00Z">
        <w:r w:rsidRPr="00905A86">
          <w:rPr>
            <w:sz w:val="18"/>
            <w:rPrChange w:id="17315" w:author="shorny" w:date="2014-06-09T18:46:00Z">
              <w:rPr/>
            </w:rPrChange>
          </w:rPr>
          <w:t>LastModifiedByStaffID)</w:t>
        </w:r>
      </w:ins>
    </w:p>
    <w:p w14:paraId="71828794" w14:textId="77777777" w:rsidR="00905A86" w:rsidRPr="00905A86" w:rsidRDefault="00905A86">
      <w:pPr>
        <w:pStyle w:val="HTMLPreformatted"/>
        <w:divId w:val="1587107075"/>
        <w:rPr>
          <w:ins w:id="17316" w:author="shorny" w:date="2014-06-09T18:46:00Z"/>
          <w:sz w:val="18"/>
          <w:rPrChange w:id="17317" w:author="shorny" w:date="2014-06-09T18:46:00Z">
            <w:rPr>
              <w:ins w:id="17318" w:author="shorny" w:date="2014-06-09T18:46:00Z"/>
            </w:rPr>
          </w:rPrChange>
        </w:rPr>
      </w:pPr>
      <w:ins w:id="17319" w:author="shorny" w:date="2014-06-09T18:46:00Z">
        <w:r w:rsidRPr="00905A86">
          <w:rPr>
            <w:rStyle w:val="keyword1"/>
            <w:sz w:val="18"/>
            <w:rPrChange w:id="17320" w:author="shorny" w:date="2014-06-09T18:46:00Z">
              <w:rPr>
                <w:rStyle w:val="keyword1"/>
              </w:rPr>
            </w:rPrChange>
          </w:rPr>
          <w:t>VALUES</w:t>
        </w:r>
        <w:r w:rsidRPr="00905A86">
          <w:rPr>
            <w:sz w:val="18"/>
            <w:rPrChange w:id="17321" w:author="shorny" w:date="2014-06-09T18:46:00Z">
              <w:rPr/>
            </w:rPrChange>
          </w:rPr>
          <w:t xml:space="preserve"> (04, </w:t>
        </w:r>
        <w:r w:rsidRPr="00905A86">
          <w:rPr>
            <w:rStyle w:val="string1"/>
            <w:sz w:val="18"/>
            <w:rPrChange w:id="17322" w:author="shorny" w:date="2014-06-09T18:46:00Z">
              <w:rPr>
                <w:rStyle w:val="string1"/>
              </w:rPr>
            </w:rPrChange>
          </w:rPr>
          <w:t>'Mustafa'</w:t>
        </w:r>
        <w:r w:rsidRPr="00905A86">
          <w:rPr>
            <w:sz w:val="18"/>
            <w:rPrChange w:id="17323" w:author="shorny" w:date="2014-06-09T18:46:00Z">
              <w:rPr/>
            </w:rPrChange>
          </w:rPr>
          <w:t xml:space="preserve">, </w:t>
        </w:r>
        <w:r w:rsidRPr="00905A86">
          <w:rPr>
            <w:rStyle w:val="string1"/>
            <w:sz w:val="18"/>
            <w:rPrChange w:id="17324" w:author="shorny" w:date="2014-06-09T18:46:00Z">
              <w:rPr>
                <w:rStyle w:val="string1"/>
              </w:rPr>
            </w:rPrChange>
          </w:rPr>
          <w:t>'Al Lami'</w:t>
        </w:r>
        <w:r w:rsidRPr="00905A86">
          <w:rPr>
            <w:sz w:val="18"/>
            <w:rPrChange w:id="17325" w:author="shorny" w:date="2014-06-09T18:46:00Z">
              <w:rPr/>
            </w:rPrChange>
          </w:rPr>
          <w:t xml:space="preserve">, 2130106, </w:t>
        </w:r>
        <w:r w:rsidRPr="00905A86">
          <w:rPr>
            <w:rStyle w:val="string1"/>
            <w:sz w:val="18"/>
            <w:rPrChange w:id="17326" w:author="shorny" w:date="2014-06-09T18:46:00Z">
              <w:rPr>
                <w:rStyle w:val="string1"/>
              </w:rPr>
            </w:rPrChange>
          </w:rPr>
          <w:t>'2014-05-04'</w:t>
        </w:r>
        <w:r w:rsidRPr="00905A86">
          <w:rPr>
            <w:sz w:val="18"/>
            <w:rPrChange w:id="17327" w:author="shorny" w:date="2014-06-09T18:46:00Z">
              <w:rPr/>
            </w:rPrChange>
          </w:rPr>
          <w:t>, 1000);</w:t>
        </w:r>
      </w:ins>
    </w:p>
    <w:p w14:paraId="37983BAB" w14:textId="77777777" w:rsidR="00905A86" w:rsidRPr="00905A86" w:rsidRDefault="00905A86">
      <w:pPr>
        <w:pStyle w:val="HTMLPreformatted"/>
        <w:divId w:val="1587107075"/>
        <w:rPr>
          <w:ins w:id="17328" w:author="shorny" w:date="2014-06-09T18:46:00Z"/>
          <w:sz w:val="18"/>
          <w:rPrChange w:id="17329" w:author="shorny" w:date="2014-06-09T18:46:00Z">
            <w:rPr>
              <w:ins w:id="17330" w:author="shorny" w:date="2014-06-09T18:46:00Z"/>
            </w:rPr>
          </w:rPrChange>
        </w:rPr>
      </w:pPr>
    </w:p>
    <w:p w14:paraId="6635CF2F" w14:textId="77777777" w:rsidR="00905A86" w:rsidRPr="00905A86" w:rsidRDefault="00905A86">
      <w:pPr>
        <w:pStyle w:val="HTMLPreformatted"/>
        <w:divId w:val="1587107075"/>
        <w:rPr>
          <w:ins w:id="17331" w:author="shorny" w:date="2014-06-09T18:46:00Z"/>
          <w:sz w:val="18"/>
          <w:rPrChange w:id="17332" w:author="shorny" w:date="2014-06-09T18:46:00Z">
            <w:rPr>
              <w:ins w:id="17333" w:author="shorny" w:date="2014-06-09T18:46:00Z"/>
            </w:rPr>
          </w:rPrChange>
        </w:rPr>
      </w:pPr>
      <w:ins w:id="17334" w:author="shorny" w:date="2014-06-09T18:46:00Z">
        <w:r w:rsidRPr="00905A86">
          <w:rPr>
            <w:rStyle w:val="keyword1"/>
            <w:sz w:val="18"/>
            <w:rPrChange w:id="17335" w:author="shorny" w:date="2014-06-09T18:46:00Z">
              <w:rPr>
                <w:rStyle w:val="keyword1"/>
              </w:rPr>
            </w:rPrChange>
          </w:rPr>
          <w:t>INSERT</w:t>
        </w:r>
        <w:r w:rsidRPr="00905A86">
          <w:rPr>
            <w:sz w:val="18"/>
            <w:rPrChange w:id="17336" w:author="shorny" w:date="2014-06-09T18:46:00Z">
              <w:rPr/>
            </w:rPrChange>
          </w:rPr>
          <w:t xml:space="preserve"> </w:t>
        </w:r>
        <w:r w:rsidRPr="00905A86">
          <w:rPr>
            <w:rStyle w:val="keyword1"/>
            <w:sz w:val="18"/>
            <w:rPrChange w:id="17337" w:author="shorny" w:date="2014-06-09T18:46:00Z">
              <w:rPr>
                <w:rStyle w:val="keyword1"/>
              </w:rPr>
            </w:rPrChange>
          </w:rPr>
          <w:t>INTO</w:t>
        </w:r>
        <w:r w:rsidRPr="00905A86">
          <w:rPr>
            <w:sz w:val="18"/>
            <w:rPrChange w:id="17338" w:author="shorny" w:date="2014-06-09T18:46:00Z">
              <w:rPr/>
            </w:rPrChange>
          </w:rPr>
          <w:t xml:space="preserve"> Application (ApplicationID, ApplicantID, awardID, ProposalSummary,</w:t>
        </w:r>
      </w:ins>
    </w:p>
    <w:p w14:paraId="395A2387" w14:textId="77777777" w:rsidR="00905A86" w:rsidRPr="00905A86" w:rsidRDefault="00905A86">
      <w:pPr>
        <w:pStyle w:val="HTMLPreformatted"/>
        <w:divId w:val="1587107075"/>
        <w:rPr>
          <w:ins w:id="17339" w:author="shorny" w:date="2014-06-09T18:46:00Z"/>
          <w:sz w:val="18"/>
          <w:rPrChange w:id="17340" w:author="shorny" w:date="2014-06-09T18:46:00Z">
            <w:rPr>
              <w:ins w:id="17341" w:author="shorny" w:date="2014-06-09T18:46:00Z"/>
            </w:rPr>
          </w:rPrChange>
        </w:rPr>
      </w:pPr>
      <w:ins w:id="17342" w:author="shorny" w:date="2014-06-09T18:46:00Z">
        <w:r w:rsidRPr="00905A86">
          <w:rPr>
            <w:sz w:val="18"/>
            <w:rPrChange w:id="17343" w:author="shorny" w:date="2014-06-09T18:46:00Z">
              <w:rPr/>
            </w:rPrChange>
          </w:rPr>
          <w:t>DateAdded, DateLastChecked, DateLastModified, LastModifiedByStaffID,</w:t>
        </w:r>
      </w:ins>
    </w:p>
    <w:p w14:paraId="5211C9A2" w14:textId="77777777" w:rsidR="00905A86" w:rsidRPr="00905A86" w:rsidRDefault="00905A86">
      <w:pPr>
        <w:pStyle w:val="HTMLPreformatted"/>
        <w:divId w:val="1587107075"/>
        <w:rPr>
          <w:ins w:id="17344" w:author="shorny" w:date="2014-06-09T18:46:00Z"/>
          <w:sz w:val="18"/>
          <w:rPrChange w:id="17345" w:author="shorny" w:date="2014-06-09T18:46:00Z">
            <w:rPr>
              <w:ins w:id="17346" w:author="shorny" w:date="2014-06-09T18:46:00Z"/>
            </w:rPr>
          </w:rPrChange>
        </w:rPr>
      </w:pPr>
      <w:proofErr w:type="gramStart"/>
      <w:ins w:id="17347" w:author="shorny" w:date="2014-06-09T18:46:00Z">
        <w:r w:rsidRPr="00905A86">
          <w:rPr>
            <w:sz w:val="18"/>
            <w:rPrChange w:id="17348" w:author="shorny" w:date="2014-06-09T18:46:00Z">
              <w:rPr/>
            </w:rPrChange>
          </w:rPr>
          <w:t>applicationStatusID</w:t>
        </w:r>
        <w:proofErr w:type="gramEnd"/>
        <w:r w:rsidRPr="00905A86">
          <w:rPr>
            <w:sz w:val="18"/>
            <w:rPrChange w:id="17349" w:author="shorny" w:date="2014-06-09T18:46:00Z">
              <w:rPr/>
            </w:rPrChange>
          </w:rPr>
          <w:t>)</w:t>
        </w:r>
      </w:ins>
    </w:p>
    <w:p w14:paraId="0F7132A8" w14:textId="77777777" w:rsidR="00905A86" w:rsidRPr="00905A86" w:rsidRDefault="00905A86">
      <w:pPr>
        <w:pStyle w:val="HTMLPreformatted"/>
        <w:divId w:val="1587107075"/>
        <w:rPr>
          <w:ins w:id="17350" w:author="shorny" w:date="2014-06-09T18:46:00Z"/>
          <w:sz w:val="18"/>
          <w:rPrChange w:id="17351" w:author="shorny" w:date="2014-06-09T18:46:00Z">
            <w:rPr>
              <w:ins w:id="17352" w:author="shorny" w:date="2014-06-09T18:46:00Z"/>
            </w:rPr>
          </w:rPrChange>
        </w:rPr>
      </w:pPr>
      <w:ins w:id="17353" w:author="shorny" w:date="2014-06-09T18:46:00Z">
        <w:r w:rsidRPr="00905A86">
          <w:rPr>
            <w:rStyle w:val="keyword1"/>
            <w:sz w:val="18"/>
            <w:rPrChange w:id="17354" w:author="shorny" w:date="2014-06-09T18:46:00Z">
              <w:rPr>
                <w:rStyle w:val="keyword1"/>
              </w:rPr>
            </w:rPrChange>
          </w:rPr>
          <w:t>VALUES</w:t>
        </w:r>
        <w:r w:rsidRPr="00905A86">
          <w:rPr>
            <w:sz w:val="18"/>
            <w:rPrChange w:id="17355" w:author="shorny" w:date="2014-06-09T18:46:00Z">
              <w:rPr/>
            </w:rPrChange>
          </w:rPr>
          <w:t xml:space="preserve"> (411, 04, 40000, </w:t>
        </w:r>
        <w:r w:rsidRPr="00905A86">
          <w:rPr>
            <w:rStyle w:val="string1"/>
            <w:sz w:val="18"/>
            <w:rPrChange w:id="17356" w:author="shorny" w:date="2014-06-09T18:46:00Z">
              <w:rPr>
                <w:rStyle w:val="string1"/>
              </w:rPr>
            </w:rPrChange>
          </w:rPr>
          <w:t>'Cloud computing for large scale data analysis'</w:t>
        </w:r>
        <w:r w:rsidRPr="00905A86">
          <w:rPr>
            <w:sz w:val="18"/>
            <w:rPrChange w:id="17357" w:author="shorny" w:date="2014-06-09T18:46:00Z">
              <w:rPr/>
            </w:rPrChange>
          </w:rPr>
          <w:t>,</w:t>
        </w:r>
      </w:ins>
    </w:p>
    <w:p w14:paraId="04B1129A" w14:textId="77777777" w:rsidR="00905A86" w:rsidRPr="00905A86" w:rsidRDefault="00905A86">
      <w:pPr>
        <w:pStyle w:val="HTMLPreformatted"/>
        <w:divId w:val="1587107075"/>
        <w:rPr>
          <w:ins w:id="17358" w:author="shorny" w:date="2014-06-09T18:46:00Z"/>
          <w:sz w:val="18"/>
          <w:rPrChange w:id="17359" w:author="shorny" w:date="2014-06-09T18:46:00Z">
            <w:rPr>
              <w:ins w:id="17360" w:author="shorny" w:date="2014-06-09T18:46:00Z"/>
            </w:rPr>
          </w:rPrChange>
        </w:rPr>
      </w:pPr>
      <w:ins w:id="17361" w:author="shorny" w:date="2014-06-09T18:46:00Z">
        <w:r w:rsidRPr="00905A86">
          <w:rPr>
            <w:rStyle w:val="string1"/>
            <w:sz w:val="18"/>
            <w:rPrChange w:id="17362" w:author="shorny" w:date="2014-06-09T18:46:00Z">
              <w:rPr>
                <w:rStyle w:val="string1"/>
              </w:rPr>
            </w:rPrChange>
          </w:rPr>
          <w:t>'2014-05-04'</w:t>
        </w:r>
        <w:r w:rsidRPr="00905A86">
          <w:rPr>
            <w:sz w:val="18"/>
            <w:rPrChange w:id="17363" w:author="shorny" w:date="2014-06-09T18:46:00Z">
              <w:rPr/>
            </w:rPrChange>
          </w:rPr>
          <w:t xml:space="preserve">, </w:t>
        </w:r>
        <w:r w:rsidRPr="00905A86">
          <w:rPr>
            <w:rStyle w:val="string1"/>
            <w:sz w:val="18"/>
            <w:rPrChange w:id="17364" w:author="shorny" w:date="2014-06-09T18:46:00Z">
              <w:rPr>
                <w:rStyle w:val="string1"/>
              </w:rPr>
            </w:rPrChange>
          </w:rPr>
          <w:t>'2014-05-04'</w:t>
        </w:r>
        <w:r w:rsidRPr="00905A86">
          <w:rPr>
            <w:sz w:val="18"/>
            <w:rPrChange w:id="17365" w:author="shorny" w:date="2014-06-09T18:46:00Z">
              <w:rPr/>
            </w:rPrChange>
          </w:rPr>
          <w:t xml:space="preserve">, </w:t>
        </w:r>
        <w:r w:rsidRPr="00905A86">
          <w:rPr>
            <w:rStyle w:val="string1"/>
            <w:sz w:val="18"/>
            <w:rPrChange w:id="17366" w:author="shorny" w:date="2014-06-09T18:46:00Z">
              <w:rPr>
                <w:rStyle w:val="string1"/>
              </w:rPr>
            </w:rPrChange>
          </w:rPr>
          <w:t>'2014-05-04'</w:t>
        </w:r>
        <w:r w:rsidRPr="00905A86">
          <w:rPr>
            <w:sz w:val="18"/>
            <w:rPrChange w:id="17367" w:author="shorny" w:date="2014-06-09T18:46:00Z">
              <w:rPr/>
            </w:rPrChange>
          </w:rPr>
          <w:t>, 1003, 10000</w:t>
        </w:r>
        <w:proofErr w:type="gramStart"/>
        <w:r w:rsidRPr="00905A86">
          <w:rPr>
            <w:sz w:val="18"/>
            <w:rPrChange w:id="17368" w:author="shorny" w:date="2014-06-09T18:46:00Z">
              <w:rPr/>
            </w:rPrChange>
          </w:rPr>
          <w:t>) ;</w:t>
        </w:r>
        <w:proofErr w:type="gramEnd"/>
      </w:ins>
    </w:p>
    <w:p w14:paraId="182360EF" w14:textId="77777777" w:rsidR="00905A86" w:rsidRPr="00905A86" w:rsidRDefault="00905A86">
      <w:pPr>
        <w:pStyle w:val="HTMLPreformatted"/>
        <w:divId w:val="1587107075"/>
        <w:rPr>
          <w:ins w:id="17369" w:author="shorny" w:date="2014-06-09T18:46:00Z"/>
          <w:sz w:val="18"/>
          <w:rPrChange w:id="17370" w:author="shorny" w:date="2014-06-09T18:46:00Z">
            <w:rPr>
              <w:ins w:id="17371" w:author="shorny" w:date="2014-06-09T18:46:00Z"/>
            </w:rPr>
          </w:rPrChange>
        </w:rPr>
      </w:pPr>
    </w:p>
    <w:p w14:paraId="204A7323" w14:textId="77777777" w:rsidR="00905A86" w:rsidRPr="00905A86" w:rsidRDefault="00905A86">
      <w:pPr>
        <w:pStyle w:val="HTMLPreformatted"/>
        <w:divId w:val="1587107075"/>
        <w:rPr>
          <w:ins w:id="17372" w:author="shorny" w:date="2014-06-09T18:46:00Z"/>
          <w:sz w:val="18"/>
          <w:rPrChange w:id="17373" w:author="shorny" w:date="2014-06-09T18:46:00Z">
            <w:rPr>
              <w:ins w:id="17374" w:author="shorny" w:date="2014-06-09T18:46:00Z"/>
            </w:rPr>
          </w:rPrChange>
        </w:rPr>
      </w:pPr>
      <w:ins w:id="17375" w:author="shorny" w:date="2014-06-09T18:46:00Z">
        <w:r w:rsidRPr="00905A86">
          <w:rPr>
            <w:rStyle w:val="keyword1"/>
            <w:sz w:val="18"/>
            <w:rPrChange w:id="17376" w:author="shorny" w:date="2014-06-09T18:46:00Z">
              <w:rPr>
                <w:rStyle w:val="keyword1"/>
              </w:rPr>
            </w:rPrChange>
          </w:rPr>
          <w:t>INSERT</w:t>
        </w:r>
        <w:r w:rsidRPr="00905A86">
          <w:rPr>
            <w:sz w:val="18"/>
            <w:rPrChange w:id="17377" w:author="shorny" w:date="2014-06-09T18:46:00Z">
              <w:rPr/>
            </w:rPrChange>
          </w:rPr>
          <w:t xml:space="preserve"> </w:t>
        </w:r>
        <w:r w:rsidRPr="00905A86">
          <w:rPr>
            <w:rStyle w:val="keyword1"/>
            <w:sz w:val="18"/>
            <w:rPrChange w:id="17378" w:author="shorny" w:date="2014-06-09T18:46:00Z">
              <w:rPr>
                <w:rStyle w:val="keyword1"/>
              </w:rPr>
            </w:rPrChange>
          </w:rPr>
          <w:t>INTO</w:t>
        </w:r>
        <w:r w:rsidRPr="00905A86">
          <w:rPr>
            <w:sz w:val="18"/>
            <w:rPrChange w:id="17379" w:author="shorny" w:date="2014-06-09T18:46:00Z">
              <w:rPr/>
            </w:rPrChange>
          </w:rPr>
          <w:t xml:space="preserve"> Document (UploadLink, ApplicantID, DocTypeID, DocStatusID)</w:t>
        </w:r>
      </w:ins>
    </w:p>
    <w:p w14:paraId="632FD609" w14:textId="77777777" w:rsidR="00905A86" w:rsidRPr="00905A86" w:rsidRDefault="00905A86">
      <w:pPr>
        <w:pStyle w:val="HTMLPreformatted"/>
        <w:divId w:val="1587107075"/>
        <w:rPr>
          <w:ins w:id="17380" w:author="shorny" w:date="2014-06-09T18:46:00Z"/>
          <w:sz w:val="18"/>
          <w:rPrChange w:id="17381" w:author="shorny" w:date="2014-06-09T18:46:00Z">
            <w:rPr>
              <w:ins w:id="17382" w:author="shorny" w:date="2014-06-09T18:46:00Z"/>
            </w:rPr>
          </w:rPrChange>
        </w:rPr>
      </w:pPr>
      <w:ins w:id="17383" w:author="shorny" w:date="2014-06-09T18:46:00Z">
        <w:r w:rsidRPr="00905A86">
          <w:rPr>
            <w:rStyle w:val="keyword1"/>
            <w:sz w:val="18"/>
            <w:rPrChange w:id="17384" w:author="shorny" w:date="2014-06-09T18:46:00Z">
              <w:rPr>
                <w:rStyle w:val="keyword1"/>
              </w:rPr>
            </w:rPrChange>
          </w:rPr>
          <w:t>VALUES</w:t>
        </w:r>
        <w:r w:rsidRPr="00905A86">
          <w:rPr>
            <w:sz w:val="18"/>
            <w:rPrChange w:id="17385" w:author="shorny" w:date="2014-06-09T18:46:00Z">
              <w:rPr/>
            </w:rPrChange>
          </w:rPr>
          <w:t xml:space="preserve"> (</w:t>
        </w:r>
        <w:r w:rsidRPr="00905A86">
          <w:rPr>
            <w:rStyle w:val="string1"/>
            <w:sz w:val="18"/>
            <w:rPrChange w:id="17386" w:author="shorny" w:date="2014-06-09T18:46:00Z">
              <w:rPr>
                <w:rStyle w:val="string1"/>
              </w:rPr>
            </w:rPrChange>
          </w:rPr>
          <w:t>'/mnt/data/rhd/04/faculty_assessment_memo/0001.pdf'</w:t>
        </w:r>
        <w:r w:rsidRPr="00905A86">
          <w:rPr>
            <w:sz w:val="18"/>
            <w:rPrChange w:id="17387" w:author="shorny" w:date="2014-06-09T18:46:00Z">
              <w:rPr/>
            </w:rPrChange>
          </w:rPr>
          <w:t>,</w:t>
        </w:r>
      </w:ins>
    </w:p>
    <w:p w14:paraId="3D330CAF" w14:textId="77777777" w:rsidR="00905A86" w:rsidRPr="00905A86" w:rsidRDefault="00905A86">
      <w:pPr>
        <w:pStyle w:val="HTMLPreformatted"/>
        <w:divId w:val="1587107075"/>
        <w:rPr>
          <w:ins w:id="17388" w:author="shorny" w:date="2014-06-09T18:46:00Z"/>
          <w:sz w:val="18"/>
          <w:rPrChange w:id="17389" w:author="shorny" w:date="2014-06-09T18:46:00Z">
            <w:rPr>
              <w:ins w:id="17390" w:author="shorny" w:date="2014-06-09T18:46:00Z"/>
            </w:rPr>
          </w:rPrChange>
        </w:rPr>
      </w:pPr>
      <w:ins w:id="17391" w:author="shorny" w:date="2014-06-09T18:46:00Z">
        <w:r w:rsidRPr="00905A86">
          <w:rPr>
            <w:sz w:val="18"/>
            <w:rPrChange w:id="17392" w:author="shorny" w:date="2014-06-09T18:46:00Z">
              <w:rPr/>
            </w:rPrChange>
          </w:rPr>
          <w:t>04, 20003, 30000);</w:t>
        </w:r>
      </w:ins>
    </w:p>
    <w:p w14:paraId="6A7A6140" w14:textId="77777777" w:rsidR="00905A86" w:rsidRPr="00905A86" w:rsidRDefault="00905A86">
      <w:pPr>
        <w:pStyle w:val="HTMLPreformatted"/>
        <w:divId w:val="1587107075"/>
        <w:rPr>
          <w:ins w:id="17393" w:author="shorny" w:date="2014-06-09T18:46:00Z"/>
          <w:sz w:val="18"/>
          <w:rPrChange w:id="17394" w:author="shorny" w:date="2014-06-09T18:46:00Z">
            <w:rPr>
              <w:ins w:id="17395" w:author="shorny" w:date="2014-06-09T18:46:00Z"/>
            </w:rPr>
          </w:rPrChange>
        </w:rPr>
      </w:pPr>
    </w:p>
    <w:p w14:paraId="73F1BF9F" w14:textId="77777777" w:rsidR="00905A86" w:rsidRPr="00905A86" w:rsidRDefault="00905A86">
      <w:pPr>
        <w:pStyle w:val="HTMLPreformatted"/>
        <w:divId w:val="1587107075"/>
        <w:rPr>
          <w:ins w:id="17396" w:author="shorny" w:date="2014-06-09T18:46:00Z"/>
          <w:sz w:val="18"/>
          <w:rPrChange w:id="17397" w:author="shorny" w:date="2014-06-09T18:46:00Z">
            <w:rPr>
              <w:ins w:id="17398" w:author="shorny" w:date="2014-06-09T18:46:00Z"/>
            </w:rPr>
          </w:rPrChange>
        </w:rPr>
      </w:pPr>
      <w:ins w:id="17399" w:author="shorny" w:date="2014-06-09T18:46:00Z">
        <w:r w:rsidRPr="00905A86">
          <w:rPr>
            <w:rStyle w:val="keyword1"/>
            <w:sz w:val="18"/>
            <w:rPrChange w:id="17400" w:author="shorny" w:date="2014-06-09T18:46:00Z">
              <w:rPr>
                <w:rStyle w:val="keyword1"/>
              </w:rPr>
            </w:rPrChange>
          </w:rPr>
          <w:t>INSERT</w:t>
        </w:r>
        <w:r w:rsidRPr="00905A86">
          <w:rPr>
            <w:sz w:val="18"/>
            <w:rPrChange w:id="17401" w:author="shorny" w:date="2014-06-09T18:46:00Z">
              <w:rPr/>
            </w:rPrChange>
          </w:rPr>
          <w:t xml:space="preserve"> </w:t>
        </w:r>
        <w:r w:rsidRPr="00905A86">
          <w:rPr>
            <w:rStyle w:val="keyword1"/>
            <w:sz w:val="18"/>
            <w:rPrChange w:id="17402" w:author="shorny" w:date="2014-06-09T18:46:00Z">
              <w:rPr>
                <w:rStyle w:val="keyword1"/>
              </w:rPr>
            </w:rPrChange>
          </w:rPr>
          <w:t>INTO</w:t>
        </w:r>
        <w:r w:rsidRPr="00905A86">
          <w:rPr>
            <w:sz w:val="18"/>
            <w:rPrChange w:id="17403" w:author="shorny" w:date="2014-06-09T18:46:00Z">
              <w:rPr/>
            </w:rPrChange>
          </w:rPr>
          <w:t xml:space="preserve"> Document (UploadLink, ApplicantID, DocTypeID, DocStatusID)</w:t>
        </w:r>
      </w:ins>
    </w:p>
    <w:p w14:paraId="1C511BC4" w14:textId="77777777" w:rsidR="00905A86" w:rsidRPr="00905A86" w:rsidRDefault="00905A86">
      <w:pPr>
        <w:pStyle w:val="HTMLPreformatted"/>
        <w:divId w:val="1587107075"/>
        <w:rPr>
          <w:ins w:id="17404" w:author="shorny" w:date="2014-06-09T18:46:00Z"/>
          <w:sz w:val="18"/>
          <w:rPrChange w:id="17405" w:author="shorny" w:date="2014-06-09T18:46:00Z">
            <w:rPr>
              <w:ins w:id="17406" w:author="shorny" w:date="2014-06-09T18:46:00Z"/>
            </w:rPr>
          </w:rPrChange>
        </w:rPr>
      </w:pPr>
      <w:ins w:id="17407" w:author="shorny" w:date="2014-06-09T18:46:00Z">
        <w:r w:rsidRPr="00905A86">
          <w:rPr>
            <w:rStyle w:val="keyword1"/>
            <w:sz w:val="18"/>
            <w:rPrChange w:id="17408" w:author="shorny" w:date="2014-06-09T18:46:00Z">
              <w:rPr>
                <w:rStyle w:val="keyword1"/>
              </w:rPr>
            </w:rPrChange>
          </w:rPr>
          <w:t>VALUES</w:t>
        </w:r>
        <w:r w:rsidRPr="00905A86">
          <w:rPr>
            <w:sz w:val="18"/>
            <w:rPrChange w:id="17409" w:author="shorny" w:date="2014-06-09T18:46:00Z">
              <w:rPr/>
            </w:rPrChange>
          </w:rPr>
          <w:t xml:space="preserve"> (</w:t>
        </w:r>
        <w:r w:rsidRPr="00905A86">
          <w:rPr>
            <w:rStyle w:val="string1"/>
            <w:sz w:val="18"/>
            <w:rPrChange w:id="17410" w:author="shorny" w:date="2014-06-09T18:46:00Z">
              <w:rPr>
                <w:rStyle w:val="string1"/>
              </w:rPr>
            </w:rPrChange>
          </w:rPr>
          <w:t>'/mnt/data/rhd/04/general/0001.pdf'</w:t>
        </w:r>
        <w:r w:rsidRPr="00905A86">
          <w:rPr>
            <w:sz w:val="18"/>
            <w:rPrChange w:id="17411" w:author="shorny" w:date="2014-06-09T18:46:00Z">
              <w:rPr/>
            </w:rPrChange>
          </w:rPr>
          <w:t>,</w:t>
        </w:r>
      </w:ins>
    </w:p>
    <w:p w14:paraId="6EA30258" w14:textId="77777777" w:rsidR="00905A86" w:rsidRPr="00905A86" w:rsidRDefault="00905A86">
      <w:pPr>
        <w:pStyle w:val="HTMLPreformatted"/>
        <w:divId w:val="1587107075"/>
        <w:rPr>
          <w:ins w:id="17412" w:author="shorny" w:date="2014-06-09T18:46:00Z"/>
          <w:sz w:val="18"/>
          <w:rPrChange w:id="17413" w:author="shorny" w:date="2014-06-09T18:46:00Z">
            <w:rPr>
              <w:ins w:id="17414" w:author="shorny" w:date="2014-06-09T18:46:00Z"/>
            </w:rPr>
          </w:rPrChange>
        </w:rPr>
      </w:pPr>
      <w:ins w:id="17415" w:author="shorny" w:date="2014-06-09T18:46:00Z">
        <w:r w:rsidRPr="00905A86">
          <w:rPr>
            <w:sz w:val="18"/>
            <w:rPrChange w:id="17416" w:author="shorny" w:date="2014-06-09T18:46:00Z">
              <w:rPr/>
            </w:rPrChange>
          </w:rPr>
          <w:t>04, 20011, 30000);</w:t>
        </w:r>
      </w:ins>
    </w:p>
    <w:p w14:paraId="7E9DE97E" w14:textId="77777777" w:rsidR="00905A86" w:rsidRPr="00905A86" w:rsidRDefault="00905A86">
      <w:pPr>
        <w:pStyle w:val="HTMLPreformatted"/>
        <w:divId w:val="1587107075"/>
        <w:rPr>
          <w:ins w:id="17417" w:author="shorny" w:date="2014-06-09T18:46:00Z"/>
          <w:sz w:val="18"/>
          <w:rPrChange w:id="17418" w:author="shorny" w:date="2014-06-09T18:46:00Z">
            <w:rPr>
              <w:ins w:id="17419" w:author="shorny" w:date="2014-06-09T18:46:00Z"/>
            </w:rPr>
          </w:rPrChange>
        </w:rPr>
      </w:pPr>
    </w:p>
    <w:p w14:paraId="0B138CD3" w14:textId="77777777" w:rsidR="00905A86" w:rsidRPr="00905A86" w:rsidRDefault="00905A86">
      <w:pPr>
        <w:pStyle w:val="HTMLPreformatted"/>
        <w:divId w:val="1587107075"/>
        <w:rPr>
          <w:ins w:id="17420" w:author="shorny" w:date="2014-06-09T18:46:00Z"/>
          <w:sz w:val="18"/>
          <w:rPrChange w:id="17421" w:author="shorny" w:date="2014-06-09T18:46:00Z">
            <w:rPr>
              <w:ins w:id="17422" w:author="shorny" w:date="2014-06-09T18:46:00Z"/>
            </w:rPr>
          </w:rPrChange>
        </w:rPr>
      </w:pPr>
      <w:ins w:id="17423" w:author="shorny" w:date="2014-06-09T18:46:00Z">
        <w:r w:rsidRPr="00905A86">
          <w:rPr>
            <w:rStyle w:val="keyword1"/>
            <w:sz w:val="18"/>
            <w:rPrChange w:id="17424" w:author="shorny" w:date="2014-06-09T18:46:00Z">
              <w:rPr>
                <w:rStyle w:val="keyword1"/>
              </w:rPr>
            </w:rPrChange>
          </w:rPr>
          <w:t>INSERT</w:t>
        </w:r>
        <w:r w:rsidRPr="00905A86">
          <w:rPr>
            <w:sz w:val="18"/>
            <w:rPrChange w:id="17425" w:author="shorny" w:date="2014-06-09T18:46:00Z">
              <w:rPr/>
            </w:rPrChange>
          </w:rPr>
          <w:t xml:space="preserve"> </w:t>
        </w:r>
        <w:r w:rsidRPr="00905A86">
          <w:rPr>
            <w:rStyle w:val="keyword1"/>
            <w:sz w:val="18"/>
            <w:rPrChange w:id="17426" w:author="shorny" w:date="2014-06-09T18:46:00Z">
              <w:rPr>
                <w:rStyle w:val="keyword1"/>
              </w:rPr>
            </w:rPrChange>
          </w:rPr>
          <w:t>INTO</w:t>
        </w:r>
        <w:r w:rsidRPr="00905A86">
          <w:rPr>
            <w:sz w:val="18"/>
            <w:rPrChange w:id="17427" w:author="shorny" w:date="2014-06-09T18:46:00Z">
              <w:rPr/>
            </w:rPrChange>
          </w:rPr>
          <w:t xml:space="preserve"> Document (UploadLink, ApplicantID, DocTypeID, DocStatusID)</w:t>
        </w:r>
      </w:ins>
    </w:p>
    <w:p w14:paraId="080E2C7C" w14:textId="77777777" w:rsidR="00905A86" w:rsidRPr="00905A86" w:rsidRDefault="00905A86">
      <w:pPr>
        <w:pStyle w:val="HTMLPreformatted"/>
        <w:divId w:val="1587107075"/>
        <w:rPr>
          <w:ins w:id="17428" w:author="shorny" w:date="2014-06-09T18:46:00Z"/>
          <w:sz w:val="18"/>
          <w:rPrChange w:id="17429" w:author="shorny" w:date="2014-06-09T18:46:00Z">
            <w:rPr>
              <w:ins w:id="17430" w:author="shorny" w:date="2014-06-09T18:46:00Z"/>
            </w:rPr>
          </w:rPrChange>
        </w:rPr>
      </w:pPr>
      <w:ins w:id="17431" w:author="shorny" w:date="2014-06-09T18:46:00Z">
        <w:r w:rsidRPr="00905A86">
          <w:rPr>
            <w:rStyle w:val="keyword1"/>
            <w:sz w:val="18"/>
            <w:rPrChange w:id="17432" w:author="shorny" w:date="2014-06-09T18:46:00Z">
              <w:rPr>
                <w:rStyle w:val="keyword1"/>
              </w:rPr>
            </w:rPrChange>
          </w:rPr>
          <w:t>VALUES</w:t>
        </w:r>
        <w:r w:rsidRPr="00905A86">
          <w:rPr>
            <w:sz w:val="18"/>
            <w:rPrChange w:id="17433" w:author="shorny" w:date="2014-06-09T18:46:00Z">
              <w:rPr/>
            </w:rPrChange>
          </w:rPr>
          <w:t xml:space="preserve"> (</w:t>
        </w:r>
        <w:r w:rsidRPr="00905A86">
          <w:rPr>
            <w:rStyle w:val="string1"/>
            <w:sz w:val="18"/>
            <w:rPrChange w:id="17434" w:author="shorny" w:date="2014-06-09T18:46:00Z">
              <w:rPr>
                <w:rStyle w:val="string1"/>
              </w:rPr>
            </w:rPrChange>
          </w:rPr>
          <w:t>'/mnt/data/rhd/04/general/0002.pdf'</w:t>
        </w:r>
        <w:r w:rsidRPr="00905A86">
          <w:rPr>
            <w:sz w:val="18"/>
            <w:rPrChange w:id="17435" w:author="shorny" w:date="2014-06-09T18:46:00Z">
              <w:rPr/>
            </w:rPrChange>
          </w:rPr>
          <w:t>, 04, 20011, 30000);</w:t>
        </w:r>
      </w:ins>
    </w:p>
    <w:p w14:paraId="22CD3C82" w14:textId="77777777" w:rsidR="00905A86" w:rsidRPr="00905A86" w:rsidRDefault="00905A86">
      <w:pPr>
        <w:pStyle w:val="HTMLPreformatted"/>
        <w:divId w:val="1587107075"/>
        <w:rPr>
          <w:ins w:id="17436" w:author="shorny" w:date="2014-06-09T18:46:00Z"/>
          <w:sz w:val="18"/>
          <w:rPrChange w:id="17437" w:author="shorny" w:date="2014-06-09T18:46:00Z">
            <w:rPr>
              <w:ins w:id="17438" w:author="shorny" w:date="2014-06-09T18:46:00Z"/>
            </w:rPr>
          </w:rPrChange>
        </w:rPr>
      </w:pPr>
    </w:p>
    <w:p w14:paraId="36970831" w14:textId="77777777" w:rsidR="00905A86" w:rsidRPr="00905A86" w:rsidRDefault="00905A86">
      <w:pPr>
        <w:pStyle w:val="HTMLPreformatted"/>
        <w:divId w:val="1587107075"/>
        <w:rPr>
          <w:ins w:id="17439" w:author="shorny" w:date="2014-06-09T18:46:00Z"/>
          <w:rStyle w:val="comment1"/>
          <w:sz w:val="18"/>
          <w:rPrChange w:id="17440" w:author="shorny" w:date="2014-06-09T18:46:00Z">
            <w:rPr>
              <w:ins w:id="17441" w:author="shorny" w:date="2014-06-09T18:46:00Z"/>
              <w:rStyle w:val="comment1"/>
            </w:rPr>
          </w:rPrChange>
        </w:rPr>
      </w:pPr>
      <w:ins w:id="17442" w:author="shorny" w:date="2014-06-09T18:46:00Z">
        <w:r w:rsidRPr="00905A86">
          <w:rPr>
            <w:rStyle w:val="comment1"/>
            <w:sz w:val="18"/>
            <w:rPrChange w:id="17443" w:author="shorny" w:date="2014-06-09T18:46:00Z">
              <w:rPr>
                <w:rStyle w:val="comment1"/>
              </w:rPr>
            </w:rPrChange>
          </w:rPr>
          <w:t>-- Paul Colder asks for more info about masters</w:t>
        </w:r>
      </w:ins>
    </w:p>
    <w:p w14:paraId="5B2205C8" w14:textId="77777777" w:rsidR="00905A86" w:rsidRPr="00905A86" w:rsidRDefault="00905A86">
      <w:pPr>
        <w:pStyle w:val="HTMLPreformatted"/>
        <w:divId w:val="1587107075"/>
        <w:rPr>
          <w:ins w:id="17444" w:author="shorny" w:date="2014-06-09T18:46:00Z"/>
          <w:sz w:val="18"/>
          <w:rPrChange w:id="17445" w:author="shorny" w:date="2014-06-09T18:46:00Z">
            <w:rPr>
              <w:ins w:id="17446" w:author="shorny" w:date="2014-06-09T18:46:00Z"/>
            </w:rPr>
          </w:rPrChange>
        </w:rPr>
      </w:pPr>
      <w:ins w:id="17447" w:author="shorny" w:date="2014-06-09T18:46:00Z">
        <w:r w:rsidRPr="00905A86">
          <w:rPr>
            <w:rStyle w:val="keyword1"/>
            <w:sz w:val="18"/>
            <w:rPrChange w:id="17448" w:author="shorny" w:date="2014-06-09T18:46:00Z">
              <w:rPr>
                <w:rStyle w:val="keyword1"/>
              </w:rPr>
            </w:rPrChange>
          </w:rPr>
          <w:t>INSERT</w:t>
        </w:r>
        <w:r w:rsidRPr="00905A86">
          <w:rPr>
            <w:sz w:val="18"/>
            <w:rPrChange w:id="17449" w:author="shorny" w:date="2014-06-09T18:46:00Z">
              <w:rPr/>
            </w:rPrChange>
          </w:rPr>
          <w:t xml:space="preserve"> </w:t>
        </w:r>
        <w:r w:rsidRPr="00905A86">
          <w:rPr>
            <w:rStyle w:val="keyword1"/>
            <w:sz w:val="18"/>
            <w:rPrChange w:id="17450" w:author="shorny" w:date="2014-06-09T18:46:00Z">
              <w:rPr>
                <w:rStyle w:val="keyword1"/>
              </w:rPr>
            </w:rPrChange>
          </w:rPr>
          <w:t>INTO</w:t>
        </w:r>
        <w:r w:rsidRPr="00905A86">
          <w:rPr>
            <w:sz w:val="18"/>
            <w:rPrChange w:id="17451" w:author="shorny" w:date="2014-06-09T18:46:00Z">
              <w:rPr/>
            </w:rPrChange>
          </w:rPr>
          <w:t xml:space="preserve"> Decision </w:t>
        </w:r>
        <w:proofErr w:type="gramStart"/>
        <w:r w:rsidRPr="00905A86">
          <w:rPr>
            <w:sz w:val="18"/>
            <w:rPrChange w:id="17452" w:author="shorny" w:date="2014-06-09T18:46:00Z">
              <w:rPr/>
            </w:rPrChange>
          </w:rPr>
          <w:t>( DecID</w:t>
        </w:r>
        <w:proofErr w:type="gramEnd"/>
        <w:r w:rsidRPr="00905A86">
          <w:rPr>
            <w:sz w:val="18"/>
            <w:rPrChange w:id="17453" w:author="shorny" w:date="2014-06-09T18:46:00Z">
              <w:rPr/>
            </w:rPrChange>
          </w:rPr>
          <w:t xml:space="preserve">, ApplicationID, </w:t>
        </w:r>
        <w:r w:rsidRPr="00905A86">
          <w:rPr>
            <w:rStyle w:val="type1"/>
            <w:sz w:val="18"/>
            <w:rPrChange w:id="17454" w:author="shorny" w:date="2014-06-09T18:46:00Z">
              <w:rPr>
                <w:rStyle w:val="type1"/>
              </w:rPr>
            </w:rPrChange>
          </w:rPr>
          <w:t>Date</w:t>
        </w:r>
        <w:r w:rsidRPr="00905A86">
          <w:rPr>
            <w:sz w:val="18"/>
            <w:rPrChange w:id="17455" w:author="shorny" w:date="2014-06-09T18:46:00Z">
              <w:rPr/>
            </w:rPrChange>
          </w:rPr>
          <w:t>, DecisionTypeID, Comment,</w:t>
        </w:r>
      </w:ins>
    </w:p>
    <w:p w14:paraId="4344BC85" w14:textId="77777777" w:rsidR="00905A86" w:rsidRPr="00905A86" w:rsidRDefault="00905A86">
      <w:pPr>
        <w:pStyle w:val="HTMLPreformatted"/>
        <w:divId w:val="1587107075"/>
        <w:rPr>
          <w:ins w:id="17456" w:author="shorny" w:date="2014-06-09T18:46:00Z"/>
          <w:sz w:val="18"/>
          <w:rPrChange w:id="17457" w:author="shorny" w:date="2014-06-09T18:46:00Z">
            <w:rPr>
              <w:ins w:id="17458" w:author="shorny" w:date="2014-06-09T18:46:00Z"/>
            </w:rPr>
          </w:rPrChange>
        </w:rPr>
      </w:pPr>
      <w:ins w:id="17459" w:author="shorny" w:date="2014-06-09T18:46:00Z">
        <w:r w:rsidRPr="00905A86">
          <w:rPr>
            <w:sz w:val="18"/>
            <w:rPrChange w:id="17460" w:author="shorny" w:date="2014-06-09T18:46:00Z">
              <w:rPr/>
            </w:rPrChange>
          </w:rPr>
          <w:t>StaffID)</w:t>
        </w:r>
      </w:ins>
    </w:p>
    <w:p w14:paraId="3F01259D" w14:textId="77777777" w:rsidR="00905A86" w:rsidRPr="00905A86" w:rsidRDefault="00905A86">
      <w:pPr>
        <w:pStyle w:val="HTMLPreformatted"/>
        <w:divId w:val="1587107075"/>
        <w:rPr>
          <w:ins w:id="17461" w:author="shorny" w:date="2014-06-09T18:46:00Z"/>
          <w:sz w:val="18"/>
          <w:rPrChange w:id="17462" w:author="shorny" w:date="2014-06-09T18:46:00Z">
            <w:rPr>
              <w:ins w:id="17463" w:author="shorny" w:date="2014-06-09T18:46:00Z"/>
            </w:rPr>
          </w:rPrChange>
        </w:rPr>
      </w:pPr>
      <w:ins w:id="17464" w:author="shorny" w:date="2014-06-09T18:46:00Z">
        <w:r w:rsidRPr="00905A86">
          <w:rPr>
            <w:rStyle w:val="keyword1"/>
            <w:sz w:val="18"/>
            <w:rPrChange w:id="17465" w:author="shorny" w:date="2014-06-09T18:46:00Z">
              <w:rPr>
                <w:rStyle w:val="keyword1"/>
              </w:rPr>
            </w:rPrChange>
          </w:rPr>
          <w:t>VALUES</w:t>
        </w:r>
        <w:r w:rsidRPr="00905A86">
          <w:rPr>
            <w:sz w:val="18"/>
            <w:rPrChange w:id="17466" w:author="shorny" w:date="2014-06-09T18:46:00Z">
              <w:rPr/>
            </w:rPrChange>
          </w:rPr>
          <w:t xml:space="preserve"> (1, 411, </w:t>
        </w:r>
        <w:r w:rsidRPr="00905A86">
          <w:rPr>
            <w:rStyle w:val="string1"/>
            <w:sz w:val="18"/>
            <w:rPrChange w:id="17467" w:author="shorny" w:date="2014-06-09T18:46:00Z">
              <w:rPr>
                <w:rStyle w:val="string1"/>
              </w:rPr>
            </w:rPrChange>
          </w:rPr>
          <w:t>'2014.05.15'</w:t>
        </w:r>
        <w:r w:rsidRPr="00905A86">
          <w:rPr>
            <w:sz w:val="18"/>
            <w:rPrChange w:id="17468" w:author="shorny" w:date="2014-06-09T18:46:00Z">
              <w:rPr/>
            </w:rPrChange>
          </w:rPr>
          <w:t>, 50003,</w:t>
        </w:r>
      </w:ins>
    </w:p>
    <w:p w14:paraId="2A0CD612" w14:textId="77777777" w:rsidR="00905A86" w:rsidRPr="00905A86" w:rsidRDefault="00905A86">
      <w:pPr>
        <w:pStyle w:val="HTMLPreformatted"/>
        <w:divId w:val="1587107075"/>
        <w:rPr>
          <w:ins w:id="17469" w:author="shorny" w:date="2014-06-09T18:46:00Z"/>
          <w:sz w:val="18"/>
          <w:rPrChange w:id="17470" w:author="shorny" w:date="2014-06-09T18:46:00Z">
            <w:rPr>
              <w:ins w:id="17471" w:author="shorny" w:date="2014-06-09T18:46:00Z"/>
            </w:rPr>
          </w:rPrChange>
        </w:rPr>
      </w:pPr>
      <w:ins w:id="17472" w:author="shorny" w:date="2014-06-09T18:46:00Z">
        <w:r w:rsidRPr="00905A86">
          <w:rPr>
            <w:rStyle w:val="string1"/>
            <w:sz w:val="18"/>
            <w:rPrChange w:id="17473" w:author="shorny" w:date="2014-06-09T18:46:00Z">
              <w:rPr>
                <w:rStyle w:val="string1"/>
              </w:rPr>
            </w:rPrChange>
          </w:rPr>
          <w:t>'Have asked for more info about Masters project'</w:t>
        </w:r>
        <w:r w:rsidRPr="00905A86">
          <w:rPr>
            <w:sz w:val="18"/>
            <w:rPrChange w:id="17474" w:author="shorny" w:date="2014-06-09T18:46:00Z">
              <w:rPr/>
            </w:rPrChange>
          </w:rPr>
          <w:t xml:space="preserve">, </w:t>
        </w:r>
        <w:proofErr w:type="gramStart"/>
        <w:r w:rsidRPr="00905A86">
          <w:rPr>
            <w:sz w:val="18"/>
            <w:rPrChange w:id="17475" w:author="shorny" w:date="2014-06-09T18:46:00Z">
              <w:rPr/>
            </w:rPrChange>
          </w:rPr>
          <w:t>1001 )</w:t>
        </w:r>
        <w:proofErr w:type="gramEnd"/>
        <w:r w:rsidRPr="00905A86">
          <w:rPr>
            <w:sz w:val="18"/>
            <w:rPrChange w:id="17476" w:author="shorny" w:date="2014-06-09T18:46:00Z">
              <w:rPr/>
            </w:rPrChange>
          </w:rPr>
          <w:t>;</w:t>
        </w:r>
      </w:ins>
    </w:p>
    <w:p w14:paraId="497D48CE" w14:textId="77777777" w:rsidR="00905A86" w:rsidRPr="00905A86" w:rsidRDefault="00905A86">
      <w:pPr>
        <w:pStyle w:val="HTMLPreformatted"/>
        <w:divId w:val="1587107075"/>
        <w:rPr>
          <w:ins w:id="17477" w:author="shorny" w:date="2014-06-09T18:46:00Z"/>
          <w:sz w:val="18"/>
          <w:rPrChange w:id="17478" w:author="shorny" w:date="2014-06-09T18:46:00Z">
            <w:rPr>
              <w:ins w:id="17479" w:author="shorny" w:date="2014-06-09T18:46:00Z"/>
            </w:rPr>
          </w:rPrChange>
        </w:rPr>
      </w:pPr>
    </w:p>
    <w:p w14:paraId="665EDFA0" w14:textId="77777777" w:rsidR="00905A86" w:rsidRPr="00905A86" w:rsidRDefault="00905A86">
      <w:pPr>
        <w:pStyle w:val="HTMLPreformatted"/>
        <w:divId w:val="1587107075"/>
        <w:rPr>
          <w:ins w:id="17480" w:author="shorny" w:date="2014-06-09T18:46:00Z"/>
          <w:sz w:val="18"/>
          <w:rPrChange w:id="17481" w:author="shorny" w:date="2014-06-09T18:46:00Z">
            <w:rPr>
              <w:ins w:id="17482" w:author="shorny" w:date="2014-06-09T18:46:00Z"/>
            </w:rPr>
          </w:rPrChange>
        </w:rPr>
      </w:pPr>
      <w:ins w:id="17483" w:author="shorny" w:date="2014-06-09T18:46:00Z">
        <w:r w:rsidRPr="00905A86">
          <w:rPr>
            <w:rStyle w:val="keyword1"/>
            <w:sz w:val="18"/>
            <w:rPrChange w:id="17484" w:author="shorny" w:date="2014-06-09T18:46:00Z">
              <w:rPr>
                <w:rStyle w:val="keyword1"/>
              </w:rPr>
            </w:rPrChange>
          </w:rPr>
          <w:t>INSERT</w:t>
        </w:r>
        <w:r w:rsidRPr="00905A86">
          <w:rPr>
            <w:sz w:val="18"/>
            <w:rPrChange w:id="17485" w:author="shorny" w:date="2014-06-09T18:46:00Z">
              <w:rPr/>
            </w:rPrChange>
          </w:rPr>
          <w:t xml:space="preserve"> </w:t>
        </w:r>
        <w:r w:rsidRPr="00905A86">
          <w:rPr>
            <w:rStyle w:val="keyword1"/>
            <w:sz w:val="18"/>
            <w:rPrChange w:id="17486" w:author="shorny" w:date="2014-06-09T18:46:00Z">
              <w:rPr>
                <w:rStyle w:val="keyword1"/>
              </w:rPr>
            </w:rPrChange>
          </w:rPr>
          <w:t>INTO</w:t>
        </w:r>
        <w:r w:rsidRPr="00905A86">
          <w:rPr>
            <w:sz w:val="18"/>
            <w:rPrChange w:id="17487" w:author="shorny" w:date="2014-06-09T18:46:00Z">
              <w:rPr/>
            </w:rPrChange>
          </w:rPr>
          <w:t xml:space="preserve"> Correspondence (CorrID, `</w:t>
        </w:r>
        <w:r w:rsidRPr="00905A86">
          <w:rPr>
            <w:rStyle w:val="type1"/>
            <w:sz w:val="18"/>
            <w:rPrChange w:id="17488" w:author="shorny" w:date="2014-06-09T18:46:00Z">
              <w:rPr>
                <w:rStyle w:val="type1"/>
              </w:rPr>
            </w:rPrChange>
          </w:rPr>
          <w:t>Date</w:t>
        </w:r>
        <w:r w:rsidRPr="00905A86">
          <w:rPr>
            <w:sz w:val="18"/>
            <w:rPrChange w:id="17489" w:author="shorny" w:date="2014-06-09T18:46:00Z">
              <w:rPr/>
            </w:rPrChange>
          </w:rPr>
          <w:t>`, CorrMethodID, Summary,</w:t>
        </w:r>
      </w:ins>
    </w:p>
    <w:p w14:paraId="60B5E054" w14:textId="77777777" w:rsidR="00905A86" w:rsidRPr="00905A86" w:rsidRDefault="00905A86">
      <w:pPr>
        <w:pStyle w:val="HTMLPreformatted"/>
        <w:divId w:val="1587107075"/>
        <w:rPr>
          <w:ins w:id="17490" w:author="shorny" w:date="2014-06-09T18:46:00Z"/>
          <w:sz w:val="18"/>
          <w:rPrChange w:id="17491" w:author="shorny" w:date="2014-06-09T18:46:00Z">
            <w:rPr>
              <w:ins w:id="17492" w:author="shorny" w:date="2014-06-09T18:46:00Z"/>
            </w:rPr>
          </w:rPrChange>
        </w:rPr>
      </w:pPr>
      <w:ins w:id="17493" w:author="shorny" w:date="2014-06-09T18:46:00Z">
        <w:r w:rsidRPr="00905A86">
          <w:rPr>
            <w:sz w:val="18"/>
            <w:rPrChange w:id="17494" w:author="shorny" w:date="2014-06-09T18:46:00Z">
              <w:rPr/>
            </w:rPrChange>
          </w:rPr>
          <w:t>ApplicationID, StaffID)</w:t>
        </w:r>
      </w:ins>
    </w:p>
    <w:p w14:paraId="3C6BE33D" w14:textId="77777777" w:rsidR="00905A86" w:rsidRPr="00905A86" w:rsidRDefault="00905A86">
      <w:pPr>
        <w:pStyle w:val="HTMLPreformatted"/>
        <w:divId w:val="1587107075"/>
        <w:rPr>
          <w:ins w:id="17495" w:author="shorny" w:date="2014-06-09T18:46:00Z"/>
          <w:sz w:val="18"/>
          <w:rPrChange w:id="17496" w:author="shorny" w:date="2014-06-09T18:46:00Z">
            <w:rPr>
              <w:ins w:id="17497" w:author="shorny" w:date="2014-06-09T18:46:00Z"/>
            </w:rPr>
          </w:rPrChange>
        </w:rPr>
      </w:pPr>
      <w:ins w:id="17498" w:author="shorny" w:date="2014-06-09T18:46:00Z">
        <w:r w:rsidRPr="00905A86">
          <w:rPr>
            <w:rStyle w:val="keyword1"/>
            <w:sz w:val="18"/>
            <w:rPrChange w:id="17499" w:author="shorny" w:date="2014-06-09T18:46:00Z">
              <w:rPr>
                <w:rStyle w:val="keyword1"/>
              </w:rPr>
            </w:rPrChange>
          </w:rPr>
          <w:t>VALUES</w:t>
        </w:r>
        <w:r w:rsidRPr="00905A86">
          <w:rPr>
            <w:sz w:val="18"/>
            <w:rPrChange w:id="17500" w:author="shorny" w:date="2014-06-09T18:46:00Z">
              <w:rPr/>
            </w:rPrChange>
          </w:rPr>
          <w:t xml:space="preserve"> (441, </w:t>
        </w:r>
        <w:r w:rsidRPr="00905A86">
          <w:rPr>
            <w:rStyle w:val="string1"/>
            <w:sz w:val="18"/>
            <w:rPrChange w:id="17501" w:author="shorny" w:date="2014-06-09T18:46:00Z">
              <w:rPr>
                <w:rStyle w:val="string1"/>
              </w:rPr>
            </w:rPrChange>
          </w:rPr>
          <w:t>'2014-05-04'</w:t>
        </w:r>
        <w:r w:rsidRPr="00905A86">
          <w:rPr>
            <w:sz w:val="18"/>
            <w:rPrChange w:id="17502" w:author="shorny" w:date="2014-06-09T18:46:00Z">
              <w:rPr/>
            </w:rPrChange>
          </w:rPr>
          <w:t xml:space="preserve">, 60000, </w:t>
        </w:r>
        <w:r w:rsidRPr="00905A86">
          <w:rPr>
            <w:rStyle w:val="string1"/>
            <w:sz w:val="18"/>
            <w:rPrChange w:id="17503" w:author="shorny" w:date="2014-06-09T18:46:00Z">
              <w:rPr>
                <w:rStyle w:val="string1"/>
              </w:rPr>
            </w:rPrChange>
          </w:rPr>
          <w:t>'Initial inquiry from applicant'</w:t>
        </w:r>
        <w:r w:rsidRPr="00905A86">
          <w:rPr>
            <w:sz w:val="18"/>
            <w:rPrChange w:id="17504" w:author="shorny" w:date="2014-06-09T18:46:00Z">
              <w:rPr/>
            </w:rPrChange>
          </w:rPr>
          <w:t>, 411, 1001);</w:t>
        </w:r>
      </w:ins>
    </w:p>
    <w:p w14:paraId="11F96425" w14:textId="77777777" w:rsidR="00905A86" w:rsidRPr="00905A86" w:rsidRDefault="00905A86">
      <w:pPr>
        <w:pStyle w:val="HTMLPreformatted"/>
        <w:divId w:val="1587107075"/>
        <w:rPr>
          <w:ins w:id="17505" w:author="shorny" w:date="2014-06-09T18:46:00Z"/>
          <w:sz w:val="18"/>
          <w:rPrChange w:id="17506" w:author="shorny" w:date="2014-06-09T18:46:00Z">
            <w:rPr>
              <w:ins w:id="17507" w:author="shorny" w:date="2014-06-09T18:46:00Z"/>
            </w:rPr>
          </w:rPrChange>
        </w:rPr>
      </w:pPr>
    </w:p>
    <w:p w14:paraId="27838FC6" w14:textId="77777777" w:rsidR="00905A86" w:rsidRPr="00905A86" w:rsidRDefault="00905A86">
      <w:pPr>
        <w:pStyle w:val="HTMLPreformatted"/>
        <w:divId w:val="1587107075"/>
        <w:rPr>
          <w:ins w:id="17508" w:author="shorny" w:date="2014-06-09T18:46:00Z"/>
          <w:sz w:val="18"/>
          <w:rPrChange w:id="17509" w:author="shorny" w:date="2014-06-09T18:46:00Z">
            <w:rPr>
              <w:ins w:id="17510" w:author="shorny" w:date="2014-06-09T18:46:00Z"/>
            </w:rPr>
          </w:rPrChange>
        </w:rPr>
      </w:pPr>
      <w:ins w:id="17511" w:author="shorny" w:date="2014-06-09T18:46:00Z">
        <w:r w:rsidRPr="00905A86">
          <w:rPr>
            <w:rStyle w:val="keyword1"/>
            <w:sz w:val="18"/>
            <w:rPrChange w:id="17512" w:author="shorny" w:date="2014-06-09T18:46:00Z">
              <w:rPr>
                <w:rStyle w:val="keyword1"/>
              </w:rPr>
            </w:rPrChange>
          </w:rPr>
          <w:t>INSERT</w:t>
        </w:r>
        <w:r w:rsidRPr="00905A86">
          <w:rPr>
            <w:sz w:val="18"/>
            <w:rPrChange w:id="17513" w:author="shorny" w:date="2014-06-09T18:46:00Z">
              <w:rPr/>
            </w:rPrChange>
          </w:rPr>
          <w:t xml:space="preserve"> </w:t>
        </w:r>
        <w:r w:rsidRPr="00905A86">
          <w:rPr>
            <w:rStyle w:val="keyword1"/>
            <w:sz w:val="18"/>
            <w:rPrChange w:id="17514" w:author="shorny" w:date="2014-06-09T18:46:00Z">
              <w:rPr>
                <w:rStyle w:val="keyword1"/>
              </w:rPr>
            </w:rPrChange>
          </w:rPr>
          <w:t>INTO</w:t>
        </w:r>
        <w:r w:rsidRPr="00905A86">
          <w:rPr>
            <w:sz w:val="18"/>
            <w:rPrChange w:id="17515" w:author="shorny" w:date="2014-06-09T18:46:00Z">
              <w:rPr/>
            </w:rPrChange>
          </w:rPr>
          <w:t xml:space="preserve"> Correspondence (CorrID, `</w:t>
        </w:r>
        <w:r w:rsidRPr="00905A86">
          <w:rPr>
            <w:rStyle w:val="type1"/>
            <w:sz w:val="18"/>
            <w:rPrChange w:id="17516" w:author="shorny" w:date="2014-06-09T18:46:00Z">
              <w:rPr>
                <w:rStyle w:val="type1"/>
              </w:rPr>
            </w:rPrChange>
          </w:rPr>
          <w:t>Date</w:t>
        </w:r>
        <w:r w:rsidRPr="00905A86">
          <w:rPr>
            <w:sz w:val="18"/>
            <w:rPrChange w:id="17517" w:author="shorny" w:date="2014-06-09T18:46:00Z">
              <w:rPr/>
            </w:rPrChange>
          </w:rPr>
          <w:t>`, CorrMethodID, Summary,</w:t>
        </w:r>
      </w:ins>
    </w:p>
    <w:p w14:paraId="7D2F5879" w14:textId="77777777" w:rsidR="00905A86" w:rsidRPr="00905A86" w:rsidRDefault="00905A86">
      <w:pPr>
        <w:pStyle w:val="HTMLPreformatted"/>
        <w:divId w:val="1587107075"/>
        <w:rPr>
          <w:ins w:id="17518" w:author="shorny" w:date="2014-06-09T18:46:00Z"/>
          <w:sz w:val="18"/>
          <w:rPrChange w:id="17519" w:author="shorny" w:date="2014-06-09T18:46:00Z">
            <w:rPr>
              <w:ins w:id="17520" w:author="shorny" w:date="2014-06-09T18:46:00Z"/>
            </w:rPr>
          </w:rPrChange>
        </w:rPr>
      </w:pPr>
      <w:ins w:id="17521" w:author="shorny" w:date="2014-06-09T18:46:00Z">
        <w:r w:rsidRPr="00905A86">
          <w:rPr>
            <w:sz w:val="18"/>
            <w:rPrChange w:id="17522" w:author="shorny" w:date="2014-06-09T18:46:00Z">
              <w:rPr/>
            </w:rPrChange>
          </w:rPr>
          <w:t>ApplicationID, StaffID)</w:t>
        </w:r>
      </w:ins>
    </w:p>
    <w:p w14:paraId="1C6206FB" w14:textId="77777777" w:rsidR="00905A86" w:rsidRPr="00905A86" w:rsidRDefault="00905A86">
      <w:pPr>
        <w:pStyle w:val="HTMLPreformatted"/>
        <w:divId w:val="1587107075"/>
        <w:rPr>
          <w:ins w:id="17523" w:author="shorny" w:date="2014-06-09T18:46:00Z"/>
          <w:sz w:val="18"/>
          <w:rPrChange w:id="17524" w:author="shorny" w:date="2014-06-09T18:46:00Z">
            <w:rPr>
              <w:ins w:id="17525" w:author="shorny" w:date="2014-06-09T18:46:00Z"/>
            </w:rPr>
          </w:rPrChange>
        </w:rPr>
      </w:pPr>
      <w:ins w:id="17526" w:author="shorny" w:date="2014-06-09T18:46:00Z">
        <w:r w:rsidRPr="00905A86">
          <w:rPr>
            <w:rStyle w:val="keyword1"/>
            <w:sz w:val="18"/>
            <w:rPrChange w:id="17527" w:author="shorny" w:date="2014-06-09T18:46:00Z">
              <w:rPr>
                <w:rStyle w:val="keyword1"/>
              </w:rPr>
            </w:rPrChange>
          </w:rPr>
          <w:t>VALUES</w:t>
        </w:r>
        <w:r w:rsidRPr="00905A86">
          <w:rPr>
            <w:sz w:val="18"/>
            <w:rPrChange w:id="17528" w:author="shorny" w:date="2014-06-09T18:46:00Z">
              <w:rPr/>
            </w:rPrChange>
          </w:rPr>
          <w:t xml:space="preserve"> (442, </w:t>
        </w:r>
        <w:r w:rsidRPr="00905A86">
          <w:rPr>
            <w:rStyle w:val="string1"/>
            <w:sz w:val="18"/>
            <w:rPrChange w:id="17529" w:author="shorny" w:date="2014-06-09T18:46:00Z">
              <w:rPr>
                <w:rStyle w:val="string1"/>
              </w:rPr>
            </w:rPrChange>
          </w:rPr>
          <w:t>'2014-05-04'</w:t>
        </w:r>
        <w:r w:rsidRPr="00905A86">
          <w:rPr>
            <w:sz w:val="18"/>
            <w:rPrChange w:id="17530" w:author="shorny" w:date="2014-06-09T18:46:00Z">
              <w:rPr/>
            </w:rPrChange>
          </w:rPr>
          <w:t xml:space="preserve">, 60000, </w:t>
        </w:r>
        <w:r w:rsidRPr="00905A86">
          <w:rPr>
            <w:rStyle w:val="string1"/>
            <w:sz w:val="18"/>
            <w:rPrChange w:id="17531" w:author="shorny" w:date="2014-06-09T18:46:00Z">
              <w:rPr>
                <w:rStyle w:val="string1"/>
              </w:rPr>
            </w:rPrChange>
          </w:rPr>
          <w:t>'Asked applicant for more information'</w:t>
        </w:r>
        <w:r w:rsidRPr="00905A86">
          <w:rPr>
            <w:sz w:val="18"/>
            <w:rPrChange w:id="17532" w:author="shorny" w:date="2014-06-09T18:46:00Z">
              <w:rPr/>
            </w:rPrChange>
          </w:rPr>
          <w:t>, 411,</w:t>
        </w:r>
      </w:ins>
    </w:p>
    <w:p w14:paraId="77B289BF" w14:textId="77777777" w:rsidR="00905A86" w:rsidRPr="00905A86" w:rsidRDefault="00905A86">
      <w:pPr>
        <w:pStyle w:val="HTMLPreformatted"/>
        <w:divId w:val="1587107075"/>
        <w:rPr>
          <w:ins w:id="17533" w:author="shorny" w:date="2014-06-09T18:46:00Z"/>
          <w:sz w:val="18"/>
          <w:rPrChange w:id="17534" w:author="shorny" w:date="2014-06-09T18:46:00Z">
            <w:rPr>
              <w:ins w:id="17535" w:author="shorny" w:date="2014-06-09T18:46:00Z"/>
            </w:rPr>
          </w:rPrChange>
        </w:rPr>
      </w:pPr>
      <w:ins w:id="17536" w:author="shorny" w:date="2014-06-09T18:46:00Z">
        <w:r w:rsidRPr="00905A86">
          <w:rPr>
            <w:sz w:val="18"/>
            <w:rPrChange w:id="17537" w:author="shorny" w:date="2014-06-09T18:46:00Z">
              <w:rPr/>
            </w:rPrChange>
          </w:rPr>
          <w:t>1001);</w:t>
        </w:r>
      </w:ins>
    </w:p>
    <w:p w14:paraId="175B57EE" w14:textId="77777777" w:rsidR="00905A86" w:rsidRPr="00905A86" w:rsidRDefault="00905A86">
      <w:pPr>
        <w:pStyle w:val="HTMLPreformatted"/>
        <w:divId w:val="1587107075"/>
        <w:rPr>
          <w:ins w:id="17538" w:author="shorny" w:date="2014-06-09T18:46:00Z"/>
          <w:sz w:val="18"/>
          <w:rPrChange w:id="17539" w:author="shorny" w:date="2014-06-09T18:46:00Z">
            <w:rPr>
              <w:ins w:id="17540" w:author="shorny" w:date="2014-06-09T18:46:00Z"/>
            </w:rPr>
          </w:rPrChange>
        </w:rPr>
      </w:pPr>
    </w:p>
    <w:p w14:paraId="2648FC63" w14:textId="77777777" w:rsidR="00905A86" w:rsidRPr="00905A86" w:rsidRDefault="00905A86">
      <w:pPr>
        <w:pStyle w:val="HTMLPreformatted"/>
        <w:divId w:val="1587107075"/>
        <w:rPr>
          <w:ins w:id="17541" w:author="shorny" w:date="2014-06-09T18:46:00Z"/>
          <w:sz w:val="18"/>
          <w:rPrChange w:id="17542" w:author="shorny" w:date="2014-06-09T18:46:00Z">
            <w:rPr>
              <w:ins w:id="17543" w:author="shorny" w:date="2014-06-09T18:46:00Z"/>
            </w:rPr>
          </w:rPrChange>
        </w:rPr>
      </w:pPr>
    </w:p>
    <w:p w14:paraId="59071AE9" w14:textId="77777777" w:rsidR="00905A86" w:rsidRPr="00905A86" w:rsidRDefault="00905A86">
      <w:pPr>
        <w:pStyle w:val="HTMLPreformatted"/>
        <w:divId w:val="1587107075"/>
        <w:rPr>
          <w:ins w:id="17544" w:author="shorny" w:date="2014-06-09T18:46:00Z"/>
          <w:rStyle w:val="comment1"/>
          <w:sz w:val="18"/>
          <w:rPrChange w:id="17545" w:author="shorny" w:date="2014-06-09T18:46:00Z">
            <w:rPr>
              <w:ins w:id="17546" w:author="shorny" w:date="2014-06-09T18:46:00Z"/>
              <w:rStyle w:val="comment1"/>
            </w:rPr>
          </w:rPrChange>
        </w:rPr>
      </w:pPr>
      <w:ins w:id="17547" w:author="shorny" w:date="2014-06-09T18:46:00Z">
        <w:r w:rsidRPr="00905A86">
          <w:rPr>
            <w:rStyle w:val="comment1"/>
            <w:sz w:val="18"/>
            <w:rPrChange w:id="17548" w:author="shorny" w:date="2014-06-09T18:46:00Z">
              <w:rPr>
                <w:rStyle w:val="comment1"/>
              </w:rPr>
            </w:rPrChange>
          </w:rPr>
          <w:t>-- -----------------------------------------------------------------------------</w:t>
        </w:r>
      </w:ins>
    </w:p>
    <w:p w14:paraId="00A03849" w14:textId="77777777" w:rsidR="00905A86" w:rsidRPr="00905A86" w:rsidRDefault="00905A86">
      <w:pPr>
        <w:pStyle w:val="HTMLPreformatted"/>
        <w:divId w:val="1587107075"/>
        <w:rPr>
          <w:ins w:id="17549" w:author="shorny" w:date="2014-06-09T18:46:00Z"/>
          <w:rStyle w:val="comment1"/>
          <w:sz w:val="18"/>
          <w:rPrChange w:id="17550" w:author="shorny" w:date="2014-06-09T18:46:00Z">
            <w:rPr>
              <w:ins w:id="17551" w:author="shorny" w:date="2014-06-09T18:46:00Z"/>
              <w:rStyle w:val="comment1"/>
            </w:rPr>
          </w:rPrChange>
        </w:rPr>
      </w:pPr>
      <w:ins w:id="17552" w:author="shorny" w:date="2014-06-09T18:46:00Z">
        <w:r w:rsidRPr="00905A86">
          <w:rPr>
            <w:rStyle w:val="comment1"/>
            <w:sz w:val="18"/>
            <w:rPrChange w:id="17553" w:author="shorny" w:date="2014-06-09T18:46:00Z">
              <w:rPr>
                <w:rStyle w:val="comment1"/>
              </w:rPr>
            </w:rPrChange>
          </w:rPr>
          <w:t>-- Fwd Flinders Application.txt</w:t>
        </w:r>
      </w:ins>
    </w:p>
    <w:p w14:paraId="1D9C019E" w14:textId="77777777" w:rsidR="00905A86" w:rsidRPr="00905A86" w:rsidRDefault="00905A86">
      <w:pPr>
        <w:pStyle w:val="HTMLPreformatted"/>
        <w:divId w:val="1587107075"/>
        <w:rPr>
          <w:ins w:id="17554" w:author="shorny" w:date="2014-06-09T18:46:00Z"/>
          <w:rStyle w:val="comment1"/>
          <w:sz w:val="18"/>
          <w:rPrChange w:id="17555" w:author="shorny" w:date="2014-06-09T18:46:00Z">
            <w:rPr>
              <w:ins w:id="17556" w:author="shorny" w:date="2014-06-09T18:46:00Z"/>
              <w:rStyle w:val="comment1"/>
            </w:rPr>
          </w:rPrChange>
        </w:rPr>
      </w:pPr>
      <w:ins w:id="17557" w:author="shorny" w:date="2014-06-09T18:46:00Z">
        <w:r w:rsidRPr="00905A86">
          <w:rPr>
            <w:rStyle w:val="comment1"/>
            <w:sz w:val="18"/>
            <w:rPrChange w:id="17558" w:author="shorny" w:date="2014-06-09T18:46:00Z">
              <w:rPr>
                <w:rStyle w:val="comment1"/>
              </w:rPr>
            </w:rPrChange>
          </w:rPr>
          <w:t>-- 5</w:t>
        </w:r>
      </w:ins>
    </w:p>
    <w:p w14:paraId="04F6CD9D" w14:textId="77777777" w:rsidR="00905A86" w:rsidRPr="00905A86" w:rsidRDefault="00905A86">
      <w:pPr>
        <w:pStyle w:val="HTMLPreformatted"/>
        <w:divId w:val="1587107075"/>
        <w:rPr>
          <w:ins w:id="17559" w:author="shorny" w:date="2014-06-09T18:46:00Z"/>
          <w:sz w:val="18"/>
          <w:rPrChange w:id="17560" w:author="shorny" w:date="2014-06-09T18:46:00Z">
            <w:rPr>
              <w:ins w:id="17561" w:author="shorny" w:date="2014-06-09T18:46:00Z"/>
            </w:rPr>
          </w:rPrChange>
        </w:rPr>
      </w:pPr>
      <w:ins w:id="17562" w:author="shorny" w:date="2014-06-09T18:46:00Z">
        <w:r w:rsidRPr="00905A86">
          <w:rPr>
            <w:rStyle w:val="keyword1"/>
            <w:sz w:val="18"/>
            <w:rPrChange w:id="17563" w:author="shorny" w:date="2014-06-09T18:46:00Z">
              <w:rPr>
                <w:rStyle w:val="keyword1"/>
              </w:rPr>
            </w:rPrChange>
          </w:rPr>
          <w:t>SELECT</w:t>
        </w:r>
        <w:r w:rsidRPr="00905A86">
          <w:rPr>
            <w:sz w:val="18"/>
            <w:rPrChange w:id="17564" w:author="shorny" w:date="2014-06-09T18:46:00Z">
              <w:rPr/>
            </w:rPrChange>
          </w:rPr>
          <w:t xml:space="preserve"> "Populating Applicant 5 info</w:t>
        </w:r>
        <w:proofErr w:type="gramStart"/>
        <w:r w:rsidRPr="00905A86">
          <w:rPr>
            <w:sz w:val="18"/>
            <w:rPrChange w:id="17565" w:author="shorny" w:date="2014-06-09T18:46:00Z">
              <w:rPr/>
            </w:rPrChange>
          </w:rPr>
          <w:t>" ;</w:t>
        </w:r>
        <w:proofErr w:type="gramEnd"/>
      </w:ins>
    </w:p>
    <w:p w14:paraId="0B3ABC65" w14:textId="77777777" w:rsidR="00905A86" w:rsidRPr="00905A86" w:rsidRDefault="00905A86">
      <w:pPr>
        <w:pStyle w:val="HTMLPreformatted"/>
        <w:divId w:val="1587107075"/>
        <w:rPr>
          <w:ins w:id="17566" w:author="shorny" w:date="2014-06-09T18:46:00Z"/>
          <w:sz w:val="18"/>
          <w:rPrChange w:id="17567" w:author="shorny" w:date="2014-06-09T18:46:00Z">
            <w:rPr>
              <w:ins w:id="17568" w:author="shorny" w:date="2014-06-09T18:46:00Z"/>
            </w:rPr>
          </w:rPrChange>
        </w:rPr>
      </w:pPr>
    </w:p>
    <w:p w14:paraId="675A1AEF" w14:textId="77777777" w:rsidR="00905A86" w:rsidRPr="00905A86" w:rsidRDefault="00905A86">
      <w:pPr>
        <w:pStyle w:val="HTMLPreformatted"/>
        <w:divId w:val="1587107075"/>
        <w:rPr>
          <w:ins w:id="17569" w:author="shorny" w:date="2014-06-09T18:46:00Z"/>
          <w:sz w:val="18"/>
          <w:rPrChange w:id="17570" w:author="shorny" w:date="2014-06-09T18:46:00Z">
            <w:rPr>
              <w:ins w:id="17571" w:author="shorny" w:date="2014-06-09T18:46:00Z"/>
            </w:rPr>
          </w:rPrChange>
        </w:rPr>
      </w:pPr>
      <w:ins w:id="17572" w:author="shorny" w:date="2014-06-09T18:46:00Z">
        <w:r w:rsidRPr="00905A86">
          <w:rPr>
            <w:rStyle w:val="keyword1"/>
            <w:sz w:val="18"/>
            <w:rPrChange w:id="17573" w:author="shorny" w:date="2014-06-09T18:46:00Z">
              <w:rPr>
                <w:rStyle w:val="keyword1"/>
              </w:rPr>
            </w:rPrChange>
          </w:rPr>
          <w:t>INSERT</w:t>
        </w:r>
        <w:r w:rsidRPr="00905A86">
          <w:rPr>
            <w:sz w:val="18"/>
            <w:rPrChange w:id="17574" w:author="shorny" w:date="2014-06-09T18:46:00Z">
              <w:rPr/>
            </w:rPrChange>
          </w:rPr>
          <w:t xml:space="preserve"> </w:t>
        </w:r>
        <w:r w:rsidRPr="00905A86">
          <w:rPr>
            <w:rStyle w:val="keyword1"/>
            <w:sz w:val="18"/>
            <w:rPrChange w:id="17575" w:author="shorny" w:date="2014-06-09T18:46:00Z">
              <w:rPr>
                <w:rStyle w:val="keyword1"/>
              </w:rPr>
            </w:rPrChange>
          </w:rPr>
          <w:t>INTO</w:t>
        </w:r>
        <w:r w:rsidRPr="00905A86">
          <w:rPr>
            <w:sz w:val="18"/>
            <w:rPrChange w:id="17576" w:author="shorny" w:date="2014-06-09T18:46:00Z">
              <w:rPr/>
            </w:rPrChange>
          </w:rPr>
          <w:t xml:space="preserve"> Applicant (ApplicantID, FName, StudentID, DateAdded,</w:t>
        </w:r>
      </w:ins>
    </w:p>
    <w:p w14:paraId="06C839C7" w14:textId="77777777" w:rsidR="00905A86" w:rsidRPr="00905A86" w:rsidRDefault="00905A86">
      <w:pPr>
        <w:pStyle w:val="HTMLPreformatted"/>
        <w:divId w:val="1587107075"/>
        <w:rPr>
          <w:ins w:id="17577" w:author="shorny" w:date="2014-06-09T18:46:00Z"/>
          <w:sz w:val="18"/>
          <w:rPrChange w:id="17578" w:author="shorny" w:date="2014-06-09T18:46:00Z">
            <w:rPr>
              <w:ins w:id="17579" w:author="shorny" w:date="2014-06-09T18:46:00Z"/>
            </w:rPr>
          </w:rPrChange>
        </w:rPr>
      </w:pPr>
      <w:ins w:id="17580" w:author="shorny" w:date="2014-06-09T18:46:00Z">
        <w:r w:rsidRPr="00905A86">
          <w:rPr>
            <w:sz w:val="18"/>
            <w:rPrChange w:id="17581" w:author="shorny" w:date="2014-06-09T18:46:00Z">
              <w:rPr/>
            </w:rPrChange>
          </w:rPr>
          <w:t>LastModifiedByStaffID)</w:t>
        </w:r>
      </w:ins>
    </w:p>
    <w:p w14:paraId="4A5D3539" w14:textId="77777777" w:rsidR="00905A86" w:rsidRPr="00905A86" w:rsidRDefault="00905A86">
      <w:pPr>
        <w:pStyle w:val="HTMLPreformatted"/>
        <w:divId w:val="1587107075"/>
        <w:rPr>
          <w:ins w:id="17582" w:author="shorny" w:date="2014-06-09T18:46:00Z"/>
          <w:sz w:val="18"/>
          <w:rPrChange w:id="17583" w:author="shorny" w:date="2014-06-09T18:46:00Z">
            <w:rPr>
              <w:ins w:id="17584" w:author="shorny" w:date="2014-06-09T18:46:00Z"/>
            </w:rPr>
          </w:rPrChange>
        </w:rPr>
      </w:pPr>
      <w:ins w:id="17585" w:author="shorny" w:date="2014-06-09T18:46:00Z">
        <w:r w:rsidRPr="00905A86">
          <w:rPr>
            <w:rStyle w:val="keyword1"/>
            <w:sz w:val="18"/>
            <w:rPrChange w:id="17586" w:author="shorny" w:date="2014-06-09T18:46:00Z">
              <w:rPr>
                <w:rStyle w:val="keyword1"/>
              </w:rPr>
            </w:rPrChange>
          </w:rPr>
          <w:t>VALUES</w:t>
        </w:r>
        <w:r w:rsidRPr="00905A86">
          <w:rPr>
            <w:sz w:val="18"/>
            <w:rPrChange w:id="17587" w:author="shorny" w:date="2014-06-09T18:46:00Z">
              <w:rPr/>
            </w:rPrChange>
          </w:rPr>
          <w:t xml:space="preserve"> (05, </w:t>
        </w:r>
        <w:r w:rsidRPr="00905A86">
          <w:rPr>
            <w:rStyle w:val="string1"/>
            <w:sz w:val="18"/>
            <w:rPrChange w:id="17588" w:author="shorny" w:date="2014-06-09T18:46:00Z">
              <w:rPr>
                <w:rStyle w:val="string1"/>
              </w:rPr>
            </w:rPrChange>
          </w:rPr>
          <w:t>'Ena'</w:t>
        </w:r>
        <w:r w:rsidRPr="00905A86">
          <w:rPr>
            <w:sz w:val="18"/>
            <w:rPrChange w:id="17589" w:author="shorny" w:date="2014-06-09T18:46:00Z">
              <w:rPr/>
            </w:rPrChange>
          </w:rPr>
          <w:t xml:space="preserve">, </w:t>
        </w:r>
        <w:r w:rsidRPr="00905A86">
          <w:rPr>
            <w:rStyle w:val="string1"/>
            <w:sz w:val="18"/>
            <w:rPrChange w:id="17590" w:author="shorny" w:date="2014-06-09T18:46:00Z">
              <w:rPr>
                <w:rStyle w:val="string1"/>
              </w:rPr>
            </w:rPrChange>
          </w:rPr>
          <w:t>'2345678'</w:t>
        </w:r>
        <w:r w:rsidRPr="00905A86">
          <w:rPr>
            <w:sz w:val="18"/>
            <w:rPrChange w:id="17591" w:author="shorny" w:date="2014-06-09T18:46:00Z">
              <w:rPr/>
            </w:rPrChange>
          </w:rPr>
          <w:t xml:space="preserve">, </w:t>
        </w:r>
        <w:r w:rsidRPr="00905A86">
          <w:rPr>
            <w:rStyle w:val="string1"/>
            <w:sz w:val="18"/>
            <w:rPrChange w:id="17592" w:author="shorny" w:date="2014-06-09T18:46:00Z">
              <w:rPr>
                <w:rStyle w:val="string1"/>
              </w:rPr>
            </w:rPrChange>
          </w:rPr>
          <w:t>'2014-05-05'</w:t>
        </w:r>
        <w:r w:rsidRPr="00905A86">
          <w:rPr>
            <w:sz w:val="18"/>
            <w:rPrChange w:id="17593" w:author="shorny" w:date="2014-06-09T18:46:00Z">
              <w:rPr/>
            </w:rPrChange>
          </w:rPr>
          <w:t>, 1001</w:t>
        </w:r>
        <w:proofErr w:type="gramStart"/>
        <w:r w:rsidRPr="00905A86">
          <w:rPr>
            <w:sz w:val="18"/>
            <w:rPrChange w:id="17594" w:author="shorny" w:date="2014-06-09T18:46:00Z">
              <w:rPr/>
            </w:rPrChange>
          </w:rPr>
          <w:t>) ;</w:t>
        </w:r>
        <w:proofErr w:type="gramEnd"/>
      </w:ins>
    </w:p>
    <w:p w14:paraId="74CFB2CE" w14:textId="77777777" w:rsidR="00905A86" w:rsidRPr="00905A86" w:rsidRDefault="00905A86">
      <w:pPr>
        <w:pStyle w:val="HTMLPreformatted"/>
        <w:divId w:val="1587107075"/>
        <w:rPr>
          <w:ins w:id="17595" w:author="shorny" w:date="2014-06-09T18:46:00Z"/>
          <w:sz w:val="18"/>
          <w:rPrChange w:id="17596" w:author="shorny" w:date="2014-06-09T18:46:00Z">
            <w:rPr>
              <w:ins w:id="17597" w:author="shorny" w:date="2014-06-09T18:46:00Z"/>
            </w:rPr>
          </w:rPrChange>
        </w:rPr>
      </w:pPr>
    </w:p>
    <w:p w14:paraId="5F0B86A4" w14:textId="77777777" w:rsidR="00905A86" w:rsidRPr="00905A86" w:rsidRDefault="00905A86">
      <w:pPr>
        <w:pStyle w:val="HTMLPreformatted"/>
        <w:divId w:val="1587107075"/>
        <w:rPr>
          <w:ins w:id="17598" w:author="shorny" w:date="2014-06-09T18:46:00Z"/>
          <w:sz w:val="18"/>
          <w:rPrChange w:id="17599" w:author="shorny" w:date="2014-06-09T18:46:00Z">
            <w:rPr>
              <w:ins w:id="17600" w:author="shorny" w:date="2014-06-09T18:46:00Z"/>
            </w:rPr>
          </w:rPrChange>
        </w:rPr>
      </w:pPr>
      <w:ins w:id="17601" w:author="shorny" w:date="2014-06-09T18:46:00Z">
        <w:r w:rsidRPr="00905A86">
          <w:rPr>
            <w:rStyle w:val="keyword1"/>
            <w:sz w:val="18"/>
            <w:rPrChange w:id="17602" w:author="shorny" w:date="2014-06-09T18:46:00Z">
              <w:rPr>
                <w:rStyle w:val="keyword1"/>
              </w:rPr>
            </w:rPrChange>
          </w:rPr>
          <w:t>INSERT</w:t>
        </w:r>
        <w:r w:rsidRPr="00905A86">
          <w:rPr>
            <w:sz w:val="18"/>
            <w:rPrChange w:id="17603" w:author="shorny" w:date="2014-06-09T18:46:00Z">
              <w:rPr/>
            </w:rPrChange>
          </w:rPr>
          <w:t xml:space="preserve"> </w:t>
        </w:r>
        <w:r w:rsidRPr="00905A86">
          <w:rPr>
            <w:rStyle w:val="keyword1"/>
            <w:sz w:val="18"/>
            <w:rPrChange w:id="17604" w:author="shorny" w:date="2014-06-09T18:46:00Z">
              <w:rPr>
                <w:rStyle w:val="keyword1"/>
              </w:rPr>
            </w:rPrChange>
          </w:rPr>
          <w:t>INTO</w:t>
        </w:r>
        <w:r w:rsidRPr="00905A86">
          <w:rPr>
            <w:sz w:val="18"/>
            <w:rPrChange w:id="17605" w:author="shorny" w:date="2014-06-09T18:46:00Z">
              <w:rPr/>
            </w:rPrChange>
          </w:rPr>
          <w:t xml:space="preserve"> Application (ApplicationID, ApplicantID, ProposedStartDate,</w:t>
        </w:r>
      </w:ins>
    </w:p>
    <w:p w14:paraId="58391A84" w14:textId="77777777" w:rsidR="00905A86" w:rsidRPr="00905A86" w:rsidRDefault="00905A86">
      <w:pPr>
        <w:pStyle w:val="HTMLPreformatted"/>
        <w:divId w:val="1587107075"/>
        <w:rPr>
          <w:ins w:id="17606" w:author="shorny" w:date="2014-06-09T18:46:00Z"/>
          <w:sz w:val="18"/>
          <w:rPrChange w:id="17607" w:author="shorny" w:date="2014-06-09T18:46:00Z">
            <w:rPr>
              <w:ins w:id="17608" w:author="shorny" w:date="2014-06-09T18:46:00Z"/>
            </w:rPr>
          </w:rPrChange>
        </w:rPr>
      </w:pPr>
      <w:ins w:id="17609" w:author="shorny" w:date="2014-06-09T18:46:00Z">
        <w:r w:rsidRPr="00905A86">
          <w:rPr>
            <w:sz w:val="18"/>
            <w:rPrChange w:id="17610" w:author="shorny" w:date="2014-06-09T18:46:00Z">
              <w:rPr/>
            </w:rPrChange>
          </w:rPr>
          <w:t>DateAdded, DateLastChecked, DateLastModified, LastModifiedByStaffID,</w:t>
        </w:r>
      </w:ins>
    </w:p>
    <w:p w14:paraId="21BB2B19" w14:textId="77777777" w:rsidR="00905A86" w:rsidRPr="00905A86" w:rsidRDefault="00905A86">
      <w:pPr>
        <w:pStyle w:val="HTMLPreformatted"/>
        <w:divId w:val="1587107075"/>
        <w:rPr>
          <w:ins w:id="17611" w:author="shorny" w:date="2014-06-09T18:46:00Z"/>
          <w:sz w:val="18"/>
          <w:rPrChange w:id="17612" w:author="shorny" w:date="2014-06-09T18:46:00Z">
            <w:rPr>
              <w:ins w:id="17613" w:author="shorny" w:date="2014-06-09T18:46:00Z"/>
            </w:rPr>
          </w:rPrChange>
        </w:rPr>
      </w:pPr>
      <w:proofErr w:type="gramStart"/>
      <w:ins w:id="17614" w:author="shorny" w:date="2014-06-09T18:46:00Z">
        <w:r w:rsidRPr="00905A86">
          <w:rPr>
            <w:sz w:val="18"/>
            <w:rPrChange w:id="17615" w:author="shorny" w:date="2014-06-09T18:46:00Z">
              <w:rPr/>
            </w:rPrChange>
          </w:rPr>
          <w:t>applicationStatusID</w:t>
        </w:r>
        <w:proofErr w:type="gramEnd"/>
        <w:r w:rsidRPr="00905A86">
          <w:rPr>
            <w:sz w:val="18"/>
            <w:rPrChange w:id="17616" w:author="shorny" w:date="2014-06-09T18:46:00Z">
              <w:rPr/>
            </w:rPrChange>
          </w:rPr>
          <w:t>)</w:t>
        </w:r>
      </w:ins>
    </w:p>
    <w:p w14:paraId="24711C33" w14:textId="77777777" w:rsidR="00905A86" w:rsidRPr="00905A86" w:rsidRDefault="00905A86">
      <w:pPr>
        <w:pStyle w:val="HTMLPreformatted"/>
        <w:divId w:val="1587107075"/>
        <w:rPr>
          <w:ins w:id="17617" w:author="shorny" w:date="2014-06-09T18:46:00Z"/>
          <w:sz w:val="18"/>
          <w:rPrChange w:id="17618" w:author="shorny" w:date="2014-06-09T18:46:00Z">
            <w:rPr>
              <w:ins w:id="17619" w:author="shorny" w:date="2014-06-09T18:46:00Z"/>
            </w:rPr>
          </w:rPrChange>
        </w:rPr>
      </w:pPr>
      <w:ins w:id="17620" w:author="shorny" w:date="2014-06-09T18:46:00Z">
        <w:r w:rsidRPr="00905A86">
          <w:rPr>
            <w:rStyle w:val="keyword1"/>
            <w:sz w:val="18"/>
            <w:rPrChange w:id="17621" w:author="shorny" w:date="2014-06-09T18:46:00Z">
              <w:rPr>
                <w:rStyle w:val="keyword1"/>
              </w:rPr>
            </w:rPrChange>
          </w:rPr>
          <w:t>VALUES</w:t>
        </w:r>
        <w:r w:rsidRPr="00905A86">
          <w:rPr>
            <w:sz w:val="18"/>
            <w:rPrChange w:id="17622" w:author="shorny" w:date="2014-06-09T18:46:00Z">
              <w:rPr/>
            </w:rPrChange>
          </w:rPr>
          <w:t xml:space="preserve"> (511, 05, </w:t>
        </w:r>
        <w:r w:rsidRPr="00905A86">
          <w:rPr>
            <w:rStyle w:val="string1"/>
            <w:sz w:val="18"/>
            <w:rPrChange w:id="17623" w:author="shorny" w:date="2014-06-09T18:46:00Z">
              <w:rPr>
                <w:rStyle w:val="string1"/>
              </w:rPr>
            </w:rPrChange>
          </w:rPr>
          <w:t>'2014-07-01'</w:t>
        </w:r>
        <w:r w:rsidRPr="00905A86">
          <w:rPr>
            <w:sz w:val="18"/>
            <w:rPrChange w:id="17624" w:author="shorny" w:date="2014-06-09T18:46:00Z">
              <w:rPr/>
            </w:rPrChange>
          </w:rPr>
          <w:t xml:space="preserve">, </w:t>
        </w:r>
        <w:r w:rsidRPr="00905A86">
          <w:rPr>
            <w:rStyle w:val="string1"/>
            <w:sz w:val="18"/>
            <w:rPrChange w:id="17625" w:author="shorny" w:date="2014-06-09T18:46:00Z">
              <w:rPr>
                <w:rStyle w:val="string1"/>
              </w:rPr>
            </w:rPrChange>
          </w:rPr>
          <w:t>'2014-05-05'</w:t>
        </w:r>
        <w:r w:rsidRPr="00905A86">
          <w:rPr>
            <w:sz w:val="18"/>
            <w:rPrChange w:id="17626" w:author="shorny" w:date="2014-06-09T18:46:00Z">
              <w:rPr/>
            </w:rPrChange>
          </w:rPr>
          <w:t xml:space="preserve">, </w:t>
        </w:r>
        <w:r w:rsidRPr="00905A86">
          <w:rPr>
            <w:rStyle w:val="string1"/>
            <w:sz w:val="18"/>
            <w:rPrChange w:id="17627" w:author="shorny" w:date="2014-06-09T18:46:00Z">
              <w:rPr>
                <w:rStyle w:val="string1"/>
              </w:rPr>
            </w:rPrChange>
          </w:rPr>
          <w:t>'2014-05-05'</w:t>
        </w:r>
        <w:r w:rsidRPr="00905A86">
          <w:rPr>
            <w:sz w:val="18"/>
            <w:rPrChange w:id="17628" w:author="shorny" w:date="2014-06-09T18:46:00Z">
              <w:rPr/>
            </w:rPrChange>
          </w:rPr>
          <w:t xml:space="preserve">, </w:t>
        </w:r>
        <w:r w:rsidRPr="00905A86">
          <w:rPr>
            <w:rStyle w:val="string1"/>
            <w:sz w:val="18"/>
            <w:rPrChange w:id="17629" w:author="shorny" w:date="2014-06-09T18:46:00Z">
              <w:rPr>
                <w:rStyle w:val="string1"/>
              </w:rPr>
            </w:rPrChange>
          </w:rPr>
          <w:t>'2014-05-05'</w:t>
        </w:r>
        <w:r w:rsidRPr="00905A86">
          <w:rPr>
            <w:sz w:val="18"/>
            <w:rPrChange w:id="17630" w:author="shorny" w:date="2014-06-09T18:46:00Z">
              <w:rPr/>
            </w:rPrChange>
          </w:rPr>
          <w:t>, 1001,</w:t>
        </w:r>
      </w:ins>
    </w:p>
    <w:p w14:paraId="22539A42" w14:textId="77777777" w:rsidR="00905A86" w:rsidRPr="00905A86" w:rsidRDefault="00905A86">
      <w:pPr>
        <w:pStyle w:val="HTMLPreformatted"/>
        <w:divId w:val="1587107075"/>
        <w:rPr>
          <w:ins w:id="17631" w:author="shorny" w:date="2014-06-09T18:46:00Z"/>
          <w:sz w:val="18"/>
          <w:rPrChange w:id="17632" w:author="shorny" w:date="2014-06-09T18:46:00Z">
            <w:rPr>
              <w:ins w:id="17633" w:author="shorny" w:date="2014-06-09T18:46:00Z"/>
            </w:rPr>
          </w:rPrChange>
        </w:rPr>
      </w:pPr>
      <w:ins w:id="17634" w:author="shorny" w:date="2014-06-09T18:46:00Z">
        <w:r w:rsidRPr="00905A86">
          <w:rPr>
            <w:sz w:val="18"/>
            <w:rPrChange w:id="17635" w:author="shorny" w:date="2014-06-09T18:46:00Z">
              <w:rPr/>
            </w:rPrChange>
          </w:rPr>
          <w:t>10000</w:t>
        </w:r>
        <w:proofErr w:type="gramStart"/>
        <w:r w:rsidRPr="00905A86">
          <w:rPr>
            <w:sz w:val="18"/>
            <w:rPrChange w:id="17636" w:author="shorny" w:date="2014-06-09T18:46:00Z">
              <w:rPr/>
            </w:rPrChange>
          </w:rPr>
          <w:t>) ;</w:t>
        </w:r>
        <w:proofErr w:type="gramEnd"/>
      </w:ins>
    </w:p>
    <w:p w14:paraId="7C51A59F" w14:textId="77777777" w:rsidR="00905A86" w:rsidRPr="00905A86" w:rsidRDefault="00905A86">
      <w:pPr>
        <w:pStyle w:val="HTMLPreformatted"/>
        <w:divId w:val="1587107075"/>
        <w:rPr>
          <w:ins w:id="17637" w:author="shorny" w:date="2014-06-09T18:46:00Z"/>
          <w:sz w:val="18"/>
          <w:rPrChange w:id="17638" w:author="shorny" w:date="2014-06-09T18:46:00Z">
            <w:rPr>
              <w:ins w:id="17639" w:author="shorny" w:date="2014-06-09T18:46:00Z"/>
            </w:rPr>
          </w:rPrChange>
        </w:rPr>
      </w:pPr>
    </w:p>
    <w:p w14:paraId="634BC82F" w14:textId="77777777" w:rsidR="00905A86" w:rsidRPr="00905A86" w:rsidRDefault="00905A86">
      <w:pPr>
        <w:pStyle w:val="HTMLPreformatted"/>
        <w:divId w:val="1587107075"/>
        <w:rPr>
          <w:ins w:id="17640" w:author="shorny" w:date="2014-06-09T18:46:00Z"/>
          <w:sz w:val="18"/>
          <w:rPrChange w:id="17641" w:author="shorny" w:date="2014-06-09T18:46:00Z">
            <w:rPr>
              <w:ins w:id="17642" w:author="shorny" w:date="2014-06-09T18:46:00Z"/>
            </w:rPr>
          </w:rPrChange>
        </w:rPr>
      </w:pPr>
      <w:ins w:id="17643" w:author="shorny" w:date="2014-06-09T18:46:00Z">
        <w:r w:rsidRPr="00905A86">
          <w:rPr>
            <w:rStyle w:val="keyword1"/>
            <w:sz w:val="18"/>
            <w:rPrChange w:id="17644" w:author="shorny" w:date="2014-06-09T18:46:00Z">
              <w:rPr>
                <w:rStyle w:val="keyword1"/>
              </w:rPr>
            </w:rPrChange>
          </w:rPr>
          <w:lastRenderedPageBreak/>
          <w:t>INSERT</w:t>
        </w:r>
        <w:r w:rsidRPr="00905A86">
          <w:rPr>
            <w:sz w:val="18"/>
            <w:rPrChange w:id="17645" w:author="shorny" w:date="2014-06-09T18:46:00Z">
              <w:rPr/>
            </w:rPrChange>
          </w:rPr>
          <w:t xml:space="preserve"> </w:t>
        </w:r>
        <w:r w:rsidRPr="00905A86">
          <w:rPr>
            <w:rStyle w:val="keyword1"/>
            <w:sz w:val="18"/>
            <w:rPrChange w:id="17646" w:author="shorny" w:date="2014-06-09T18:46:00Z">
              <w:rPr>
                <w:rStyle w:val="keyword1"/>
              </w:rPr>
            </w:rPrChange>
          </w:rPr>
          <w:t>INTO</w:t>
        </w:r>
        <w:r w:rsidRPr="00905A86">
          <w:rPr>
            <w:sz w:val="18"/>
            <w:rPrChange w:id="17647" w:author="shorny" w:date="2014-06-09T18:46:00Z">
              <w:rPr/>
            </w:rPrChange>
          </w:rPr>
          <w:t xml:space="preserve"> Document (UploadLink, ApplicantID, ApplicationID, DocTypeID,</w:t>
        </w:r>
      </w:ins>
    </w:p>
    <w:p w14:paraId="6D4BA3D7" w14:textId="77777777" w:rsidR="00905A86" w:rsidRPr="00905A86" w:rsidRDefault="00905A86">
      <w:pPr>
        <w:pStyle w:val="HTMLPreformatted"/>
        <w:divId w:val="1587107075"/>
        <w:rPr>
          <w:ins w:id="17648" w:author="shorny" w:date="2014-06-09T18:46:00Z"/>
          <w:sz w:val="18"/>
          <w:rPrChange w:id="17649" w:author="shorny" w:date="2014-06-09T18:46:00Z">
            <w:rPr>
              <w:ins w:id="17650" w:author="shorny" w:date="2014-06-09T18:46:00Z"/>
            </w:rPr>
          </w:rPrChange>
        </w:rPr>
      </w:pPr>
      <w:ins w:id="17651" w:author="shorny" w:date="2014-06-09T18:46:00Z">
        <w:r w:rsidRPr="00905A86">
          <w:rPr>
            <w:sz w:val="18"/>
            <w:rPrChange w:id="17652" w:author="shorny" w:date="2014-06-09T18:46:00Z">
              <w:rPr/>
            </w:rPrChange>
          </w:rPr>
          <w:t>DocStatusID)</w:t>
        </w:r>
      </w:ins>
    </w:p>
    <w:p w14:paraId="09D9571C" w14:textId="77777777" w:rsidR="00905A86" w:rsidRPr="00905A86" w:rsidRDefault="00905A86">
      <w:pPr>
        <w:pStyle w:val="HTMLPreformatted"/>
        <w:divId w:val="1587107075"/>
        <w:rPr>
          <w:ins w:id="17653" w:author="shorny" w:date="2014-06-09T18:46:00Z"/>
          <w:sz w:val="18"/>
          <w:rPrChange w:id="17654" w:author="shorny" w:date="2014-06-09T18:46:00Z">
            <w:rPr>
              <w:ins w:id="17655" w:author="shorny" w:date="2014-06-09T18:46:00Z"/>
            </w:rPr>
          </w:rPrChange>
        </w:rPr>
      </w:pPr>
      <w:ins w:id="17656" w:author="shorny" w:date="2014-06-09T18:46:00Z">
        <w:r w:rsidRPr="00905A86">
          <w:rPr>
            <w:rStyle w:val="keyword1"/>
            <w:sz w:val="18"/>
            <w:rPrChange w:id="17657" w:author="shorny" w:date="2014-06-09T18:46:00Z">
              <w:rPr>
                <w:rStyle w:val="keyword1"/>
              </w:rPr>
            </w:rPrChange>
          </w:rPr>
          <w:t>VALUES</w:t>
        </w:r>
        <w:r w:rsidRPr="00905A86">
          <w:rPr>
            <w:sz w:val="18"/>
            <w:rPrChange w:id="17658" w:author="shorny" w:date="2014-06-09T18:46:00Z">
              <w:rPr/>
            </w:rPrChange>
          </w:rPr>
          <w:t xml:space="preserve"> (</w:t>
        </w:r>
        <w:r w:rsidRPr="00905A86">
          <w:rPr>
            <w:rStyle w:val="string1"/>
            <w:sz w:val="18"/>
            <w:rPrChange w:id="17659" w:author="shorny" w:date="2014-06-09T18:46:00Z">
              <w:rPr>
                <w:rStyle w:val="string1"/>
              </w:rPr>
            </w:rPrChange>
          </w:rPr>
          <w:t>'/mnt/data/rhd/05/proposal/0001.pdf'</w:t>
        </w:r>
        <w:r w:rsidRPr="00905A86">
          <w:rPr>
            <w:sz w:val="18"/>
            <w:rPrChange w:id="17660" w:author="shorny" w:date="2014-06-09T18:46:00Z">
              <w:rPr/>
            </w:rPrChange>
          </w:rPr>
          <w:t>, 05, 511, 20007, 30000);</w:t>
        </w:r>
      </w:ins>
    </w:p>
    <w:p w14:paraId="71EF8524" w14:textId="77777777" w:rsidR="00905A86" w:rsidRPr="00905A86" w:rsidRDefault="00905A86">
      <w:pPr>
        <w:pStyle w:val="HTMLPreformatted"/>
        <w:divId w:val="1587107075"/>
        <w:rPr>
          <w:ins w:id="17661" w:author="shorny" w:date="2014-06-09T18:46:00Z"/>
          <w:sz w:val="18"/>
          <w:rPrChange w:id="17662" w:author="shorny" w:date="2014-06-09T18:46:00Z">
            <w:rPr>
              <w:ins w:id="17663" w:author="shorny" w:date="2014-06-09T18:46:00Z"/>
            </w:rPr>
          </w:rPrChange>
        </w:rPr>
      </w:pPr>
    </w:p>
    <w:p w14:paraId="0CD3AA38" w14:textId="77777777" w:rsidR="00905A86" w:rsidRPr="00905A86" w:rsidRDefault="00905A86">
      <w:pPr>
        <w:pStyle w:val="HTMLPreformatted"/>
        <w:divId w:val="1587107075"/>
        <w:rPr>
          <w:ins w:id="17664" w:author="shorny" w:date="2014-06-09T18:46:00Z"/>
          <w:sz w:val="18"/>
          <w:rPrChange w:id="17665" w:author="shorny" w:date="2014-06-09T18:46:00Z">
            <w:rPr>
              <w:ins w:id="17666" w:author="shorny" w:date="2014-06-09T18:46:00Z"/>
            </w:rPr>
          </w:rPrChange>
        </w:rPr>
      </w:pPr>
      <w:ins w:id="17667" w:author="shorny" w:date="2014-06-09T18:46:00Z">
        <w:r w:rsidRPr="00905A86">
          <w:rPr>
            <w:rStyle w:val="keyword1"/>
            <w:sz w:val="18"/>
            <w:rPrChange w:id="17668" w:author="shorny" w:date="2014-06-09T18:46:00Z">
              <w:rPr>
                <w:rStyle w:val="keyword1"/>
              </w:rPr>
            </w:rPrChange>
          </w:rPr>
          <w:t>INSERT</w:t>
        </w:r>
        <w:r w:rsidRPr="00905A86">
          <w:rPr>
            <w:sz w:val="18"/>
            <w:rPrChange w:id="17669" w:author="shorny" w:date="2014-06-09T18:46:00Z">
              <w:rPr/>
            </w:rPrChange>
          </w:rPr>
          <w:t xml:space="preserve"> </w:t>
        </w:r>
        <w:r w:rsidRPr="00905A86">
          <w:rPr>
            <w:rStyle w:val="keyword1"/>
            <w:sz w:val="18"/>
            <w:rPrChange w:id="17670" w:author="shorny" w:date="2014-06-09T18:46:00Z">
              <w:rPr>
                <w:rStyle w:val="keyword1"/>
              </w:rPr>
            </w:rPrChange>
          </w:rPr>
          <w:t>INTO</w:t>
        </w:r>
        <w:r w:rsidRPr="00905A86">
          <w:rPr>
            <w:sz w:val="18"/>
            <w:rPrChange w:id="17671" w:author="shorny" w:date="2014-06-09T18:46:00Z">
              <w:rPr/>
            </w:rPrChange>
          </w:rPr>
          <w:t xml:space="preserve"> Document (UploadLink, ApplicantID, ApplicationID, DocTypeID,</w:t>
        </w:r>
      </w:ins>
    </w:p>
    <w:p w14:paraId="2F35EEA7" w14:textId="77777777" w:rsidR="00905A86" w:rsidRPr="00905A86" w:rsidRDefault="00905A86">
      <w:pPr>
        <w:pStyle w:val="HTMLPreformatted"/>
        <w:divId w:val="1587107075"/>
        <w:rPr>
          <w:ins w:id="17672" w:author="shorny" w:date="2014-06-09T18:46:00Z"/>
          <w:sz w:val="18"/>
          <w:rPrChange w:id="17673" w:author="shorny" w:date="2014-06-09T18:46:00Z">
            <w:rPr>
              <w:ins w:id="17674" w:author="shorny" w:date="2014-06-09T18:46:00Z"/>
            </w:rPr>
          </w:rPrChange>
        </w:rPr>
      </w:pPr>
      <w:ins w:id="17675" w:author="shorny" w:date="2014-06-09T18:46:00Z">
        <w:r w:rsidRPr="00905A86">
          <w:rPr>
            <w:sz w:val="18"/>
            <w:rPrChange w:id="17676" w:author="shorny" w:date="2014-06-09T18:46:00Z">
              <w:rPr/>
            </w:rPrChange>
          </w:rPr>
          <w:t>DocStatusID)</w:t>
        </w:r>
      </w:ins>
    </w:p>
    <w:p w14:paraId="43113B02" w14:textId="77777777" w:rsidR="00905A86" w:rsidRPr="00905A86" w:rsidRDefault="00905A86">
      <w:pPr>
        <w:pStyle w:val="HTMLPreformatted"/>
        <w:divId w:val="1587107075"/>
        <w:rPr>
          <w:ins w:id="17677" w:author="shorny" w:date="2014-06-09T18:46:00Z"/>
          <w:sz w:val="18"/>
          <w:rPrChange w:id="17678" w:author="shorny" w:date="2014-06-09T18:46:00Z">
            <w:rPr>
              <w:ins w:id="17679" w:author="shorny" w:date="2014-06-09T18:46:00Z"/>
            </w:rPr>
          </w:rPrChange>
        </w:rPr>
      </w:pPr>
      <w:ins w:id="17680" w:author="shorny" w:date="2014-06-09T18:46:00Z">
        <w:r w:rsidRPr="00905A86">
          <w:rPr>
            <w:rStyle w:val="keyword1"/>
            <w:sz w:val="18"/>
            <w:rPrChange w:id="17681" w:author="shorny" w:date="2014-06-09T18:46:00Z">
              <w:rPr>
                <w:rStyle w:val="keyword1"/>
              </w:rPr>
            </w:rPrChange>
          </w:rPr>
          <w:t>VALUES</w:t>
        </w:r>
        <w:r w:rsidRPr="00905A86">
          <w:rPr>
            <w:sz w:val="18"/>
            <w:rPrChange w:id="17682" w:author="shorny" w:date="2014-06-09T18:46:00Z">
              <w:rPr/>
            </w:rPrChange>
          </w:rPr>
          <w:t xml:space="preserve"> (</w:t>
        </w:r>
        <w:r w:rsidRPr="00905A86">
          <w:rPr>
            <w:rStyle w:val="string1"/>
            <w:sz w:val="18"/>
            <w:rPrChange w:id="17683" w:author="shorny" w:date="2014-06-09T18:46:00Z">
              <w:rPr>
                <w:rStyle w:val="string1"/>
              </w:rPr>
            </w:rPrChange>
          </w:rPr>
          <w:t>'/mnt/data/rhd/05/Application/0001.pdf'</w:t>
        </w:r>
        <w:r w:rsidRPr="00905A86">
          <w:rPr>
            <w:sz w:val="18"/>
            <w:rPrChange w:id="17684" w:author="shorny" w:date="2014-06-09T18:46:00Z">
              <w:rPr/>
            </w:rPrChange>
          </w:rPr>
          <w:t>, 05, 511, 20000, 30000);</w:t>
        </w:r>
      </w:ins>
    </w:p>
    <w:p w14:paraId="07119A5D" w14:textId="77777777" w:rsidR="00905A86" w:rsidRPr="00905A86" w:rsidRDefault="00905A86">
      <w:pPr>
        <w:pStyle w:val="HTMLPreformatted"/>
        <w:divId w:val="1587107075"/>
        <w:rPr>
          <w:ins w:id="17685" w:author="shorny" w:date="2014-06-09T18:46:00Z"/>
          <w:sz w:val="18"/>
          <w:rPrChange w:id="17686" w:author="shorny" w:date="2014-06-09T18:46:00Z">
            <w:rPr>
              <w:ins w:id="17687" w:author="shorny" w:date="2014-06-09T18:46:00Z"/>
            </w:rPr>
          </w:rPrChange>
        </w:rPr>
      </w:pPr>
    </w:p>
    <w:p w14:paraId="495BA512" w14:textId="77777777" w:rsidR="00905A86" w:rsidRPr="00905A86" w:rsidRDefault="00905A86">
      <w:pPr>
        <w:pStyle w:val="HTMLPreformatted"/>
        <w:divId w:val="1587107075"/>
        <w:rPr>
          <w:ins w:id="17688" w:author="shorny" w:date="2014-06-09T18:46:00Z"/>
          <w:sz w:val="18"/>
          <w:rPrChange w:id="17689" w:author="shorny" w:date="2014-06-09T18:46:00Z">
            <w:rPr>
              <w:ins w:id="17690" w:author="shorny" w:date="2014-06-09T18:46:00Z"/>
            </w:rPr>
          </w:rPrChange>
        </w:rPr>
      </w:pPr>
      <w:ins w:id="17691" w:author="shorny" w:date="2014-06-09T18:46:00Z">
        <w:r w:rsidRPr="00905A86">
          <w:rPr>
            <w:rStyle w:val="keyword1"/>
            <w:sz w:val="18"/>
            <w:rPrChange w:id="17692" w:author="shorny" w:date="2014-06-09T18:46:00Z">
              <w:rPr>
                <w:rStyle w:val="keyword1"/>
              </w:rPr>
            </w:rPrChange>
          </w:rPr>
          <w:t>INSERT</w:t>
        </w:r>
        <w:r w:rsidRPr="00905A86">
          <w:rPr>
            <w:sz w:val="18"/>
            <w:rPrChange w:id="17693" w:author="shorny" w:date="2014-06-09T18:46:00Z">
              <w:rPr/>
            </w:rPrChange>
          </w:rPr>
          <w:t xml:space="preserve"> </w:t>
        </w:r>
        <w:r w:rsidRPr="00905A86">
          <w:rPr>
            <w:rStyle w:val="keyword1"/>
            <w:sz w:val="18"/>
            <w:rPrChange w:id="17694" w:author="shorny" w:date="2014-06-09T18:46:00Z">
              <w:rPr>
                <w:rStyle w:val="keyword1"/>
              </w:rPr>
            </w:rPrChange>
          </w:rPr>
          <w:t>INTO</w:t>
        </w:r>
        <w:r w:rsidRPr="00905A86">
          <w:rPr>
            <w:sz w:val="18"/>
            <w:rPrChange w:id="17695" w:author="shorny" w:date="2014-06-09T18:46:00Z">
              <w:rPr/>
            </w:rPrChange>
          </w:rPr>
          <w:t xml:space="preserve"> Document (UploadLink, ApplicantID, DocTypeID, Description,</w:t>
        </w:r>
      </w:ins>
    </w:p>
    <w:p w14:paraId="5BD881B9" w14:textId="77777777" w:rsidR="00905A86" w:rsidRPr="00905A86" w:rsidRDefault="00905A86">
      <w:pPr>
        <w:pStyle w:val="HTMLPreformatted"/>
        <w:divId w:val="1587107075"/>
        <w:rPr>
          <w:ins w:id="17696" w:author="shorny" w:date="2014-06-09T18:46:00Z"/>
          <w:sz w:val="18"/>
          <w:rPrChange w:id="17697" w:author="shorny" w:date="2014-06-09T18:46:00Z">
            <w:rPr>
              <w:ins w:id="17698" w:author="shorny" w:date="2014-06-09T18:46:00Z"/>
            </w:rPr>
          </w:rPrChange>
        </w:rPr>
      </w:pPr>
      <w:ins w:id="17699" w:author="shorny" w:date="2014-06-09T18:46:00Z">
        <w:r w:rsidRPr="00905A86">
          <w:rPr>
            <w:sz w:val="18"/>
            <w:rPrChange w:id="17700" w:author="shorny" w:date="2014-06-09T18:46:00Z">
              <w:rPr/>
            </w:rPrChange>
          </w:rPr>
          <w:t>DocStatusID)</w:t>
        </w:r>
      </w:ins>
    </w:p>
    <w:p w14:paraId="1BF57C69" w14:textId="77777777" w:rsidR="00905A86" w:rsidRPr="00905A86" w:rsidRDefault="00905A86">
      <w:pPr>
        <w:pStyle w:val="HTMLPreformatted"/>
        <w:divId w:val="1587107075"/>
        <w:rPr>
          <w:ins w:id="17701" w:author="shorny" w:date="2014-06-09T18:46:00Z"/>
          <w:sz w:val="18"/>
          <w:rPrChange w:id="17702" w:author="shorny" w:date="2014-06-09T18:46:00Z">
            <w:rPr>
              <w:ins w:id="17703" w:author="shorny" w:date="2014-06-09T18:46:00Z"/>
            </w:rPr>
          </w:rPrChange>
        </w:rPr>
      </w:pPr>
      <w:ins w:id="17704" w:author="shorny" w:date="2014-06-09T18:46:00Z">
        <w:r w:rsidRPr="00905A86">
          <w:rPr>
            <w:rStyle w:val="keyword1"/>
            <w:sz w:val="18"/>
            <w:rPrChange w:id="17705" w:author="shorny" w:date="2014-06-09T18:46:00Z">
              <w:rPr>
                <w:rStyle w:val="keyword1"/>
              </w:rPr>
            </w:rPrChange>
          </w:rPr>
          <w:t>VALUES</w:t>
        </w:r>
        <w:r w:rsidRPr="00905A86">
          <w:rPr>
            <w:sz w:val="18"/>
            <w:rPrChange w:id="17706" w:author="shorny" w:date="2014-06-09T18:46:00Z">
              <w:rPr/>
            </w:rPrChange>
          </w:rPr>
          <w:t xml:space="preserve"> (</w:t>
        </w:r>
        <w:r w:rsidRPr="00905A86">
          <w:rPr>
            <w:rStyle w:val="string1"/>
            <w:sz w:val="18"/>
            <w:rPrChange w:id="17707" w:author="shorny" w:date="2014-06-09T18:46:00Z">
              <w:rPr>
                <w:rStyle w:val="string1"/>
              </w:rPr>
            </w:rPrChange>
          </w:rPr>
          <w:t>'/mnt/data/rhd/05/transcript/0001.pdf'</w:t>
        </w:r>
        <w:r w:rsidRPr="00905A86">
          <w:rPr>
            <w:sz w:val="18"/>
            <w:rPrChange w:id="17708" w:author="shorny" w:date="2014-06-09T18:46:00Z">
              <w:rPr/>
            </w:rPrChange>
          </w:rPr>
          <w:t>, 05, 20005,</w:t>
        </w:r>
      </w:ins>
    </w:p>
    <w:p w14:paraId="33B298B2" w14:textId="77777777" w:rsidR="00905A86" w:rsidRPr="00905A86" w:rsidRDefault="00905A86">
      <w:pPr>
        <w:pStyle w:val="HTMLPreformatted"/>
        <w:divId w:val="1587107075"/>
        <w:rPr>
          <w:ins w:id="17709" w:author="shorny" w:date="2014-06-09T18:46:00Z"/>
          <w:sz w:val="18"/>
          <w:rPrChange w:id="17710" w:author="shorny" w:date="2014-06-09T18:46:00Z">
            <w:rPr>
              <w:ins w:id="17711" w:author="shorny" w:date="2014-06-09T18:46:00Z"/>
            </w:rPr>
          </w:rPrChange>
        </w:rPr>
      </w:pPr>
      <w:ins w:id="17712" w:author="shorny" w:date="2014-06-09T18:46:00Z">
        <w:r w:rsidRPr="00905A86">
          <w:rPr>
            <w:rStyle w:val="string1"/>
            <w:sz w:val="18"/>
            <w:rPrChange w:id="17713" w:author="shorny" w:date="2014-06-09T18:46:00Z">
              <w:rPr>
                <w:rStyle w:val="string1"/>
              </w:rPr>
            </w:rPrChange>
          </w:rPr>
          <w:t>'bachelor certificate and transcript'</w:t>
        </w:r>
        <w:r w:rsidRPr="00905A86">
          <w:rPr>
            <w:sz w:val="18"/>
            <w:rPrChange w:id="17714" w:author="shorny" w:date="2014-06-09T18:46:00Z">
              <w:rPr/>
            </w:rPrChange>
          </w:rPr>
          <w:t>, 30000);</w:t>
        </w:r>
      </w:ins>
    </w:p>
    <w:p w14:paraId="6598A241" w14:textId="77777777" w:rsidR="00905A86" w:rsidRPr="00905A86" w:rsidRDefault="00905A86">
      <w:pPr>
        <w:pStyle w:val="HTMLPreformatted"/>
        <w:divId w:val="1587107075"/>
        <w:rPr>
          <w:ins w:id="17715" w:author="shorny" w:date="2014-06-09T18:46:00Z"/>
          <w:sz w:val="18"/>
          <w:rPrChange w:id="17716" w:author="shorny" w:date="2014-06-09T18:46:00Z">
            <w:rPr>
              <w:ins w:id="17717" w:author="shorny" w:date="2014-06-09T18:46:00Z"/>
            </w:rPr>
          </w:rPrChange>
        </w:rPr>
      </w:pPr>
    </w:p>
    <w:p w14:paraId="2B957D4B" w14:textId="77777777" w:rsidR="00905A86" w:rsidRPr="00905A86" w:rsidRDefault="00905A86">
      <w:pPr>
        <w:pStyle w:val="HTMLPreformatted"/>
        <w:divId w:val="1587107075"/>
        <w:rPr>
          <w:ins w:id="17718" w:author="shorny" w:date="2014-06-09T18:46:00Z"/>
          <w:sz w:val="18"/>
          <w:rPrChange w:id="17719" w:author="shorny" w:date="2014-06-09T18:46:00Z">
            <w:rPr>
              <w:ins w:id="17720" w:author="shorny" w:date="2014-06-09T18:46:00Z"/>
            </w:rPr>
          </w:rPrChange>
        </w:rPr>
      </w:pPr>
      <w:ins w:id="17721" w:author="shorny" w:date="2014-06-09T18:46:00Z">
        <w:r w:rsidRPr="00905A86">
          <w:rPr>
            <w:rStyle w:val="keyword1"/>
            <w:sz w:val="18"/>
            <w:rPrChange w:id="17722" w:author="shorny" w:date="2014-06-09T18:46:00Z">
              <w:rPr>
                <w:rStyle w:val="keyword1"/>
              </w:rPr>
            </w:rPrChange>
          </w:rPr>
          <w:t>INSERT</w:t>
        </w:r>
        <w:r w:rsidRPr="00905A86">
          <w:rPr>
            <w:sz w:val="18"/>
            <w:rPrChange w:id="17723" w:author="shorny" w:date="2014-06-09T18:46:00Z">
              <w:rPr/>
            </w:rPrChange>
          </w:rPr>
          <w:t xml:space="preserve"> </w:t>
        </w:r>
        <w:r w:rsidRPr="00905A86">
          <w:rPr>
            <w:rStyle w:val="keyword1"/>
            <w:sz w:val="18"/>
            <w:rPrChange w:id="17724" w:author="shorny" w:date="2014-06-09T18:46:00Z">
              <w:rPr>
                <w:rStyle w:val="keyword1"/>
              </w:rPr>
            </w:rPrChange>
          </w:rPr>
          <w:t>INTO</w:t>
        </w:r>
        <w:r w:rsidRPr="00905A86">
          <w:rPr>
            <w:sz w:val="18"/>
            <w:rPrChange w:id="17725" w:author="shorny" w:date="2014-06-09T18:46:00Z">
              <w:rPr/>
            </w:rPrChange>
          </w:rPr>
          <w:t xml:space="preserve"> Document (UploadLink, ApplicantID, DocTypeID, Description,</w:t>
        </w:r>
      </w:ins>
    </w:p>
    <w:p w14:paraId="20F46C62" w14:textId="77777777" w:rsidR="00905A86" w:rsidRPr="00905A86" w:rsidRDefault="00905A86">
      <w:pPr>
        <w:pStyle w:val="HTMLPreformatted"/>
        <w:divId w:val="1587107075"/>
        <w:rPr>
          <w:ins w:id="17726" w:author="shorny" w:date="2014-06-09T18:46:00Z"/>
          <w:sz w:val="18"/>
          <w:rPrChange w:id="17727" w:author="shorny" w:date="2014-06-09T18:46:00Z">
            <w:rPr>
              <w:ins w:id="17728" w:author="shorny" w:date="2014-06-09T18:46:00Z"/>
            </w:rPr>
          </w:rPrChange>
        </w:rPr>
      </w:pPr>
      <w:ins w:id="17729" w:author="shorny" w:date="2014-06-09T18:46:00Z">
        <w:r w:rsidRPr="00905A86">
          <w:rPr>
            <w:sz w:val="18"/>
            <w:rPrChange w:id="17730" w:author="shorny" w:date="2014-06-09T18:46:00Z">
              <w:rPr/>
            </w:rPrChange>
          </w:rPr>
          <w:t>DocStatusID)</w:t>
        </w:r>
      </w:ins>
    </w:p>
    <w:p w14:paraId="5BEE9FAD" w14:textId="77777777" w:rsidR="00905A86" w:rsidRPr="00905A86" w:rsidRDefault="00905A86">
      <w:pPr>
        <w:pStyle w:val="HTMLPreformatted"/>
        <w:divId w:val="1587107075"/>
        <w:rPr>
          <w:ins w:id="17731" w:author="shorny" w:date="2014-06-09T18:46:00Z"/>
          <w:sz w:val="18"/>
          <w:rPrChange w:id="17732" w:author="shorny" w:date="2014-06-09T18:46:00Z">
            <w:rPr>
              <w:ins w:id="17733" w:author="shorny" w:date="2014-06-09T18:46:00Z"/>
            </w:rPr>
          </w:rPrChange>
        </w:rPr>
      </w:pPr>
      <w:ins w:id="17734" w:author="shorny" w:date="2014-06-09T18:46:00Z">
        <w:r w:rsidRPr="00905A86">
          <w:rPr>
            <w:rStyle w:val="keyword1"/>
            <w:sz w:val="18"/>
            <w:rPrChange w:id="17735" w:author="shorny" w:date="2014-06-09T18:46:00Z">
              <w:rPr>
                <w:rStyle w:val="keyword1"/>
              </w:rPr>
            </w:rPrChange>
          </w:rPr>
          <w:t>VALUES</w:t>
        </w:r>
        <w:r w:rsidRPr="00905A86">
          <w:rPr>
            <w:sz w:val="18"/>
            <w:rPrChange w:id="17736" w:author="shorny" w:date="2014-06-09T18:46:00Z">
              <w:rPr/>
            </w:rPrChange>
          </w:rPr>
          <w:t xml:space="preserve"> (</w:t>
        </w:r>
        <w:r w:rsidRPr="00905A86">
          <w:rPr>
            <w:rStyle w:val="string1"/>
            <w:sz w:val="18"/>
            <w:rPrChange w:id="17737" w:author="shorny" w:date="2014-06-09T18:46:00Z">
              <w:rPr>
                <w:rStyle w:val="string1"/>
              </w:rPr>
            </w:rPrChange>
          </w:rPr>
          <w:t>'/mnt/data/rhd/05/transcript/0002.pdf'</w:t>
        </w:r>
        <w:r w:rsidRPr="00905A86">
          <w:rPr>
            <w:sz w:val="18"/>
            <w:rPrChange w:id="17738" w:author="shorny" w:date="2014-06-09T18:46:00Z">
              <w:rPr/>
            </w:rPrChange>
          </w:rPr>
          <w:t>, 05, 20005,</w:t>
        </w:r>
      </w:ins>
    </w:p>
    <w:p w14:paraId="6C7092E7" w14:textId="77777777" w:rsidR="00905A86" w:rsidRPr="00905A86" w:rsidRDefault="00905A86">
      <w:pPr>
        <w:pStyle w:val="HTMLPreformatted"/>
        <w:divId w:val="1587107075"/>
        <w:rPr>
          <w:ins w:id="17739" w:author="shorny" w:date="2014-06-09T18:46:00Z"/>
          <w:sz w:val="18"/>
          <w:rPrChange w:id="17740" w:author="shorny" w:date="2014-06-09T18:46:00Z">
            <w:rPr>
              <w:ins w:id="17741" w:author="shorny" w:date="2014-06-09T18:46:00Z"/>
            </w:rPr>
          </w:rPrChange>
        </w:rPr>
      </w:pPr>
      <w:ins w:id="17742" w:author="shorny" w:date="2014-06-09T18:46:00Z">
        <w:r w:rsidRPr="00905A86">
          <w:rPr>
            <w:rStyle w:val="string1"/>
            <w:sz w:val="18"/>
            <w:rPrChange w:id="17743" w:author="shorny" w:date="2014-06-09T18:46:00Z">
              <w:rPr>
                <w:rStyle w:val="string1"/>
              </w:rPr>
            </w:rPrChange>
          </w:rPr>
          <w:t>'</w:t>
        </w:r>
        <w:proofErr w:type="gramStart"/>
        <w:r w:rsidRPr="00905A86">
          <w:rPr>
            <w:rStyle w:val="string1"/>
            <w:sz w:val="18"/>
            <w:rPrChange w:id="17744" w:author="shorny" w:date="2014-06-09T18:46:00Z">
              <w:rPr>
                <w:rStyle w:val="string1"/>
              </w:rPr>
            </w:rPrChange>
          </w:rPr>
          <w:t>master</w:t>
        </w:r>
        <w:proofErr w:type="gramEnd"/>
        <w:r w:rsidRPr="00905A86">
          <w:rPr>
            <w:rStyle w:val="string1"/>
            <w:sz w:val="18"/>
            <w:rPrChange w:id="17745" w:author="shorny" w:date="2014-06-09T18:46:00Z">
              <w:rPr>
                <w:rStyle w:val="string1"/>
              </w:rPr>
            </w:rPrChange>
          </w:rPr>
          <w:t xml:space="preserve"> certificate and transcript'</w:t>
        </w:r>
        <w:r w:rsidRPr="00905A86">
          <w:rPr>
            <w:sz w:val="18"/>
            <w:rPrChange w:id="17746" w:author="shorny" w:date="2014-06-09T18:46:00Z">
              <w:rPr/>
            </w:rPrChange>
          </w:rPr>
          <w:t>, 30000);</w:t>
        </w:r>
      </w:ins>
    </w:p>
    <w:p w14:paraId="35C086B4" w14:textId="77777777" w:rsidR="00905A86" w:rsidRPr="00905A86" w:rsidRDefault="00905A86">
      <w:pPr>
        <w:pStyle w:val="HTMLPreformatted"/>
        <w:divId w:val="1587107075"/>
        <w:rPr>
          <w:ins w:id="17747" w:author="shorny" w:date="2014-06-09T18:46:00Z"/>
          <w:sz w:val="18"/>
          <w:rPrChange w:id="17748" w:author="shorny" w:date="2014-06-09T18:46:00Z">
            <w:rPr>
              <w:ins w:id="17749" w:author="shorny" w:date="2014-06-09T18:46:00Z"/>
            </w:rPr>
          </w:rPrChange>
        </w:rPr>
      </w:pPr>
    </w:p>
    <w:p w14:paraId="35FC78B0" w14:textId="77777777" w:rsidR="00905A86" w:rsidRPr="00905A86" w:rsidRDefault="00905A86">
      <w:pPr>
        <w:pStyle w:val="HTMLPreformatted"/>
        <w:divId w:val="1587107075"/>
        <w:rPr>
          <w:ins w:id="17750" w:author="shorny" w:date="2014-06-09T18:46:00Z"/>
          <w:sz w:val="18"/>
          <w:rPrChange w:id="17751" w:author="shorny" w:date="2014-06-09T18:46:00Z">
            <w:rPr>
              <w:ins w:id="17752" w:author="shorny" w:date="2014-06-09T18:46:00Z"/>
            </w:rPr>
          </w:rPrChange>
        </w:rPr>
      </w:pPr>
      <w:ins w:id="17753" w:author="shorny" w:date="2014-06-09T18:46:00Z">
        <w:r w:rsidRPr="00905A86">
          <w:rPr>
            <w:rStyle w:val="keyword1"/>
            <w:sz w:val="18"/>
            <w:rPrChange w:id="17754" w:author="shorny" w:date="2014-06-09T18:46:00Z">
              <w:rPr>
                <w:rStyle w:val="keyword1"/>
              </w:rPr>
            </w:rPrChange>
          </w:rPr>
          <w:t>INSERT</w:t>
        </w:r>
        <w:r w:rsidRPr="00905A86">
          <w:rPr>
            <w:sz w:val="18"/>
            <w:rPrChange w:id="17755" w:author="shorny" w:date="2014-06-09T18:46:00Z">
              <w:rPr/>
            </w:rPrChange>
          </w:rPr>
          <w:t xml:space="preserve"> </w:t>
        </w:r>
        <w:r w:rsidRPr="00905A86">
          <w:rPr>
            <w:rStyle w:val="keyword1"/>
            <w:sz w:val="18"/>
            <w:rPrChange w:id="17756" w:author="shorny" w:date="2014-06-09T18:46:00Z">
              <w:rPr>
                <w:rStyle w:val="keyword1"/>
              </w:rPr>
            </w:rPrChange>
          </w:rPr>
          <w:t>INTO</w:t>
        </w:r>
        <w:r w:rsidRPr="00905A86">
          <w:rPr>
            <w:sz w:val="18"/>
            <w:rPrChange w:id="17757" w:author="shorny" w:date="2014-06-09T18:46:00Z">
              <w:rPr/>
            </w:rPrChange>
          </w:rPr>
          <w:t xml:space="preserve"> Document (UploadLink, ApplicantID, DocTypeID, DocStatusID)</w:t>
        </w:r>
      </w:ins>
    </w:p>
    <w:p w14:paraId="31AED4DA" w14:textId="77777777" w:rsidR="00905A86" w:rsidRPr="00905A86" w:rsidRDefault="00905A86">
      <w:pPr>
        <w:pStyle w:val="HTMLPreformatted"/>
        <w:divId w:val="1587107075"/>
        <w:rPr>
          <w:ins w:id="17758" w:author="shorny" w:date="2014-06-09T18:46:00Z"/>
          <w:sz w:val="18"/>
          <w:rPrChange w:id="17759" w:author="shorny" w:date="2014-06-09T18:46:00Z">
            <w:rPr>
              <w:ins w:id="17760" w:author="shorny" w:date="2014-06-09T18:46:00Z"/>
            </w:rPr>
          </w:rPrChange>
        </w:rPr>
      </w:pPr>
      <w:ins w:id="17761" w:author="shorny" w:date="2014-06-09T18:46:00Z">
        <w:r w:rsidRPr="00905A86">
          <w:rPr>
            <w:rStyle w:val="keyword1"/>
            <w:sz w:val="18"/>
            <w:rPrChange w:id="17762" w:author="shorny" w:date="2014-06-09T18:46:00Z">
              <w:rPr>
                <w:rStyle w:val="keyword1"/>
              </w:rPr>
            </w:rPrChange>
          </w:rPr>
          <w:t>VALUES</w:t>
        </w:r>
        <w:r w:rsidRPr="00905A86">
          <w:rPr>
            <w:sz w:val="18"/>
            <w:rPrChange w:id="17763" w:author="shorny" w:date="2014-06-09T18:46:00Z">
              <w:rPr/>
            </w:rPrChange>
          </w:rPr>
          <w:t xml:space="preserve"> (</w:t>
        </w:r>
        <w:r w:rsidRPr="00905A86">
          <w:rPr>
            <w:rStyle w:val="string1"/>
            <w:sz w:val="18"/>
            <w:rPrChange w:id="17764" w:author="shorny" w:date="2014-06-09T18:46:00Z">
              <w:rPr>
                <w:rStyle w:val="string1"/>
              </w:rPr>
            </w:rPrChange>
          </w:rPr>
          <w:t>'/mnt/data/rhd/05/financial/0001.pdf'</w:t>
        </w:r>
        <w:r w:rsidRPr="00905A86">
          <w:rPr>
            <w:sz w:val="18"/>
            <w:rPrChange w:id="17765" w:author="shorny" w:date="2014-06-09T18:46:00Z">
              <w:rPr/>
            </w:rPrChange>
          </w:rPr>
          <w:t>,</w:t>
        </w:r>
      </w:ins>
    </w:p>
    <w:p w14:paraId="1B286BAA" w14:textId="77777777" w:rsidR="00905A86" w:rsidRPr="00905A86" w:rsidRDefault="00905A86">
      <w:pPr>
        <w:pStyle w:val="HTMLPreformatted"/>
        <w:divId w:val="1587107075"/>
        <w:rPr>
          <w:ins w:id="17766" w:author="shorny" w:date="2014-06-09T18:46:00Z"/>
          <w:sz w:val="18"/>
          <w:rPrChange w:id="17767" w:author="shorny" w:date="2014-06-09T18:46:00Z">
            <w:rPr>
              <w:ins w:id="17768" w:author="shorny" w:date="2014-06-09T18:46:00Z"/>
            </w:rPr>
          </w:rPrChange>
        </w:rPr>
      </w:pPr>
      <w:ins w:id="17769" w:author="shorny" w:date="2014-06-09T18:46:00Z">
        <w:r w:rsidRPr="00905A86">
          <w:rPr>
            <w:sz w:val="18"/>
            <w:rPrChange w:id="17770" w:author="shorny" w:date="2014-06-09T18:46:00Z">
              <w:rPr/>
            </w:rPrChange>
          </w:rPr>
          <w:t>05, 20010, 30000);</w:t>
        </w:r>
      </w:ins>
    </w:p>
    <w:p w14:paraId="78B722A2" w14:textId="77777777" w:rsidR="00905A86" w:rsidRPr="00905A86" w:rsidRDefault="00905A86">
      <w:pPr>
        <w:pStyle w:val="HTMLPreformatted"/>
        <w:divId w:val="1587107075"/>
        <w:rPr>
          <w:ins w:id="17771" w:author="shorny" w:date="2014-06-09T18:46:00Z"/>
          <w:sz w:val="18"/>
          <w:rPrChange w:id="17772" w:author="shorny" w:date="2014-06-09T18:46:00Z">
            <w:rPr>
              <w:ins w:id="17773" w:author="shorny" w:date="2014-06-09T18:46:00Z"/>
            </w:rPr>
          </w:rPrChange>
        </w:rPr>
      </w:pPr>
    </w:p>
    <w:p w14:paraId="24B8A4CD" w14:textId="77777777" w:rsidR="00905A86" w:rsidRPr="00905A86" w:rsidRDefault="00905A86">
      <w:pPr>
        <w:pStyle w:val="HTMLPreformatted"/>
        <w:divId w:val="1587107075"/>
        <w:rPr>
          <w:ins w:id="17774" w:author="shorny" w:date="2014-06-09T18:46:00Z"/>
          <w:sz w:val="18"/>
          <w:rPrChange w:id="17775" w:author="shorny" w:date="2014-06-09T18:46:00Z">
            <w:rPr>
              <w:ins w:id="17776" w:author="shorny" w:date="2014-06-09T18:46:00Z"/>
            </w:rPr>
          </w:rPrChange>
        </w:rPr>
      </w:pPr>
      <w:ins w:id="17777" w:author="shorny" w:date="2014-06-09T18:46:00Z">
        <w:r w:rsidRPr="00905A86">
          <w:rPr>
            <w:rStyle w:val="keyword1"/>
            <w:sz w:val="18"/>
            <w:rPrChange w:id="17778" w:author="shorny" w:date="2014-06-09T18:46:00Z">
              <w:rPr>
                <w:rStyle w:val="keyword1"/>
              </w:rPr>
            </w:rPrChange>
          </w:rPr>
          <w:t>INSERT</w:t>
        </w:r>
        <w:r w:rsidRPr="00905A86">
          <w:rPr>
            <w:sz w:val="18"/>
            <w:rPrChange w:id="17779" w:author="shorny" w:date="2014-06-09T18:46:00Z">
              <w:rPr/>
            </w:rPrChange>
          </w:rPr>
          <w:t xml:space="preserve"> </w:t>
        </w:r>
        <w:r w:rsidRPr="00905A86">
          <w:rPr>
            <w:rStyle w:val="keyword1"/>
            <w:sz w:val="18"/>
            <w:rPrChange w:id="17780" w:author="shorny" w:date="2014-06-09T18:46:00Z">
              <w:rPr>
                <w:rStyle w:val="keyword1"/>
              </w:rPr>
            </w:rPrChange>
          </w:rPr>
          <w:t>INTO</w:t>
        </w:r>
        <w:r w:rsidRPr="00905A86">
          <w:rPr>
            <w:sz w:val="18"/>
            <w:rPrChange w:id="17781" w:author="shorny" w:date="2014-06-09T18:46:00Z">
              <w:rPr/>
            </w:rPrChange>
          </w:rPr>
          <w:t xml:space="preserve"> Document (UploadLink, ApplicantID, ApplicationID, DocTypeID,</w:t>
        </w:r>
      </w:ins>
    </w:p>
    <w:p w14:paraId="5A97215D" w14:textId="77777777" w:rsidR="00905A86" w:rsidRPr="00905A86" w:rsidRDefault="00905A86">
      <w:pPr>
        <w:pStyle w:val="HTMLPreformatted"/>
        <w:divId w:val="1587107075"/>
        <w:rPr>
          <w:ins w:id="17782" w:author="shorny" w:date="2014-06-09T18:46:00Z"/>
          <w:sz w:val="18"/>
          <w:rPrChange w:id="17783" w:author="shorny" w:date="2014-06-09T18:46:00Z">
            <w:rPr>
              <w:ins w:id="17784" w:author="shorny" w:date="2014-06-09T18:46:00Z"/>
            </w:rPr>
          </w:rPrChange>
        </w:rPr>
      </w:pPr>
      <w:ins w:id="17785" w:author="shorny" w:date="2014-06-09T18:46:00Z">
        <w:r w:rsidRPr="00905A86">
          <w:rPr>
            <w:sz w:val="18"/>
            <w:rPrChange w:id="17786" w:author="shorny" w:date="2014-06-09T18:46:00Z">
              <w:rPr/>
            </w:rPrChange>
          </w:rPr>
          <w:t>Description, DocStatusID)</w:t>
        </w:r>
      </w:ins>
    </w:p>
    <w:p w14:paraId="72E7E544" w14:textId="77777777" w:rsidR="00905A86" w:rsidRPr="00905A86" w:rsidRDefault="00905A86">
      <w:pPr>
        <w:pStyle w:val="HTMLPreformatted"/>
        <w:divId w:val="1587107075"/>
        <w:rPr>
          <w:ins w:id="17787" w:author="shorny" w:date="2014-06-09T18:46:00Z"/>
          <w:sz w:val="18"/>
          <w:rPrChange w:id="17788" w:author="shorny" w:date="2014-06-09T18:46:00Z">
            <w:rPr>
              <w:ins w:id="17789" w:author="shorny" w:date="2014-06-09T18:46:00Z"/>
            </w:rPr>
          </w:rPrChange>
        </w:rPr>
      </w:pPr>
      <w:ins w:id="17790" w:author="shorny" w:date="2014-06-09T18:46:00Z">
        <w:r w:rsidRPr="00905A86">
          <w:rPr>
            <w:rStyle w:val="keyword1"/>
            <w:sz w:val="18"/>
            <w:rPrChange w:id="17791" w:author="shorny" w:date="2014-06-09T18:46:00Z">
              <w:rPr>
                <w:rStyle w:val="keyword1"/>
              </w:rPr>
            </w:rPrChange>
          </w:rPr>
          <w:t>VALUES</w:t>
        </w:r>
        <w:r w:rsidRPr="00905A86">
          <w:rPr>
            <w:sz w:val="18"/>
            <w:rPrChange w:id="17792" w:author="shorny" w:date="2014-06-09T18:46:00Z">
              <w:rPr/>
            </w:rPrChange>
          </w:rPr>
          <w:t xml:space="preserve"> (</w:t>
        </w:r>
        <w:r w:rsidRPr="00905A86">
          <w:rPr>
            <w:rStyle w:val="string1"/>
            <w:sz w:val="18"/>
            <w:rPrChange w:id="17793" w:author="shorny" w:date="2014-06-09T18:46:00Z">
              <w:rPr>
                <w:rStyle w:val="string1"/>
              </w:rPr>
            </w:rPrChange>
          </w:rPr>
          <w:t>'/mnt/data/rhd/05/reference/0001.pdf'</w:t>
        </w:r>
        <w:r w:rsidRPr="00905A86">
          <w:rPr>
            <w:sz w:val="18"/>
            <w:rPrChange w:id="17794" w:author="shorny" w:date="2014-06-09T18:46:00Z">
              <w:rPr/>
            </w:rPrChange>
          </w:rPr>
          <w:t>,</w:t>
        </w:r>
      </w:ins>
    </w:p>
    <w:p w14:paraId="455364E7" w14:textId="77777777" w:rsidR="00905A86" w:rsidRPr="00905A86" w:rsidRDefault="00905A86">
      <w:pPr>
        <w:pStyle w:val="HTMLPreformatted"/>
        <w:divId w:val="1587107075"/>
        <w:rPr>
          <w:ins w:id="17795" w:author="shorny" w:date="2014-06-09T18:46:00Z"/>
          <w:sz w:val="18"/>
          <w:rPrChange w:id="17796" w:author="shorny" w:date="2014-06-09T18:46:00Z">
            <w:rPr>
              <w:ins w:id="17797" w:author="shorny" w:date="2014-06-09T18:46:00Z"/>
            </w:rPr>
          </w:rPrChange>
        </w:rPr>
      </w:pPr>
      <w:ins w:id="17798" w:author="shorny" w:date="2014-06-09T18:46:00Z">
        <w:r w:rsidRPr="00905A86">
          <w:rPr>
            <w:sz w:val="18"/>
            <w:rPrChange w:id="17799" w:author="shorny" w:date="2014-06-09T18:46:00Z">
              <w:rPr/>
            </w:rPrChange>
          </w:rPr>
          <w:t>05, 511, 20008,</w:t>
        </w:r>
      </w:ins>
    </w:p>
    <w:p w14:paraId="2B52CDDB" w14:textId="77777777" w:rsidR="00905A86" w:rsidRPr="00905A86" w:rsidRDefault="00905A86">
      <w:pPr>
        <w:pStyle w:val="HTMLPreformatted"/>
        <w:divId w:val="1587107075"/>
        <w:rPr>
          <w:ins w:id="17800" w:author="shorny" w:date="2014-06-09T18:46:00Z"/>
          <w:sz w:val="18"/>
          <w:rPrChange w:id="17801" w:author="shorny" w:date="2014-06-09T18:46:00Z">
            <w:rPr>
              <w:ins w:id="17802" w:author="shorny" w:date="2014-06-09T18:46:00Z"/>
            </w:rPr>
          </w:rPrChange>
        </w:rPr>
      </w:pPr>
      <w:ins w:id="17803" w:author="shorny" w:date="2014-06-09T18:46:00Z">
        <w:r w:rsidRPr="00905A86">
          <w:rPr>
            <w:rStyle w:val="string1"/>
            <w:sz w:val="18"/>
            <w:rPrChange w:id="17804" w:author="shorny" w:date="2014-06-09T18:46:00Z">
              <w:rPr>
                <w:rStyle w:val="string1"/>
              </w:rPr>
            </w:rPrChange>
          </w:rPr>
          <w:t>'</w:t>
        </w:r>
        <w:proofErr w:type="gramStart"/>
        <w:r w:rsidRPr="00905A86">
          <w:rPr>
            <w:rStyle w:val="string1"/>
            <w:sz w:val="18"/>
            <w:rPrChange w:id="17805" w:author="shorny" w:date="2014-06-09T18:46:00Z">
              <w:rPr>
                <w:rStyle w:val="string1"/>
              </w:rPr>
            </w:rPrChange>
          </w:rPr>
          <w:t>recommendation</w:t>
        </w:r>
        <w:proofErr w:type="gramEnd"/>
        <w:r w:rsidRPr="00905A86">
          <w:rPr>
            <w:rStyle w:val="string1"/>
            <w:sz w:val="18"/>
            <w:rPrChange w:id="17806" w:author="shorny" w:date="2014-06-09T18:46:00Z">
              <w:rPr>
                <w:rStyle w:val="string1"/>
              </w:rPr>
            </w:rPrChange>
          </w:rPr>
          <w:t xml:space="preserve"> letters'</w:t>
        </w:r>
        <w:r w:rsidRPr="00905A86">
          <w:rPr>
            <w:sz w:val="18"/>
            <w:rPrChange w:id="17807" w:author="shorny" w:date="2014-06-09T18:46:00Z">
              <w:rPr/>
            </w:rPrChange>
          </w:rPr>
          <w:t>, 30000);</w:t>
        </w:r>
      </w:ins>
    </w:p>
    <w:p w14:paraId="22B01F88" w14:textId="77777777" w:rsidR="00905A86" w:rsidRPr="00905A86" w:rsidRDefault="00905A86">
      <w:pPr>
        <w:pStyle w:val="HTMLPreformatted"/>
        <w:divId w:val="1587107075"/>
        <w:rPr>
          <w:ins w:id="17808" w:author="shorny" w:date="2014-06-09T18:46:00Z"/>
          <w:sz w:val="18"/>
          <w:rPrChange w:id="17809" w:author="shorny" w:date="2014-06-09T18:46:00Z">
            <w:rPr>
              <w:ins w:id="17810" w:author="shorny" w:date="2014-06-09T18:46:00Z"/>
            </w:rPr>
          </w:rPrChange>
        </w:rPr>
      </w:pPr>
    </w:p>
    <w:p w14:paraId="59B65722" w14:textId="77777777" w:rsidR="00905A86" w:rsidRPr="00905A86" w:rsidRDefault="00905A86">
      <w:pPr>
        <w:pStyle w:val="HTMLPreformatted"/>
        <w:divId w:val="1587107075"/>
        <w:rPr>
          <w:ins w:id="17811" w:author="shorny" w:date="2014-06-09T18:46:00Z"/>
          <w:sz w:val="18"/>
          <w:rPrChange w:id="17812" w:author="shorny" w:date="2014-06-09T18:46:00Z">
            <w:rPr>
              <w:ins w:id="17813" w:author="shorny" w:date="2014-06-09T18:46:00Z"/>
            </w:rPr>
          </w:rPrChange>
        </w:rPr>
      </w:pPr>
      <w:ins w:id="17814" w:author="shorny" w:date="2014-06-09T18:46:00Z">
        <w:r w:rsidRPr="00905A86">
          <w:rPr>
            <w:rStyle w:val="keyword1"/>
            <w:sz w:val="18"/>
            <w:rPrChange w:id="17815" w:author="shorny" w:date="2014-06-09T18:46:00Z">
              <w:rPr>
                <w:rStyle w:val="keyword1"/>
              </w:rPr>
            </w:rPrChange>
          </w:rPr>
          <w:t>INSERT</w:t>
        </w:r>
        <w:r w:rsidRPr="00905A86">
          <w:rPr>
            <w:sz w:val="18"/>
            <w:rPrChange w:id="17816" w:author="shorny" w:date="2014-06-09T18:46:00Z">
              <w:rPr/>
            </w:rPrChange>
          </w:rPr>
          <w:t xml:space="preserve"> </w:t>
        </w:r>
        <w:r w:rsidRPr="00905A86">
          <w:rPr>
            <w:rStyle w:val="keyword1"/>
            <w:sz w:val="18"/>
            <w:rPrChange w:id="17817" w:author="shorny" w:date="2014-06-09T18:46:00Z">
              <w:rPr>
                <w:rStyle w:val="keyword1"/>
              </w:rPr>
            </w:rPrChange>
          </w:rPr>
          <w:t>INTO</w:t>
        </w:r>
        <w:r w:rsidRPr="00905A86">
          <w:rPr>
            <w:sz w:val="18"/>
            <w:rPrChange w:id="17818" w:author="shorny" w:date="2014-06-09T18:46:00Z">
              <w:rPr/>
            </w:rPrChange>
          </w:rPr>
          <w:t xml:space="preserve"> Document (UploadLink, ApplicantID, ApplicationID, DocTypeID,</w:t>
        </w:r>
      </w:ins>
    </w:p>
    <w:p w14:paraId="43398C11" w14:textId="77777777" w:rsidR="00905A86" w:rsidRPr="00905A86" w:rsidRDefault="00905A86">
      <w:pPr>
        <w:pStyle w:val="HTMLPreformatted"/>
        <w:divId w:val="1587107075"/>
        <w:rPr>
          <w:ins w:id="17819" w:author="shorny" w:date="2014-06-09T18:46:00Z"/>
          <w:sz w:val="18"/>
          <w:rPrChange w:id="17820" w:author="shorny" w:date="2014-06-09T18:46:00Z">
            <w:rPr>
              <w:ins w:id="17821" w:author="shorny" w:date="2014-06-09T18:46:00Z"/>
            </w:rPr>
          </w:rPrChange>
        </w:rPr>
      </w:pPr>
      <w:ins w:id="17822" w:author="shorny" w:date="2014-06-09T18:46:00Z">
        <w:r w:rsidRPr="00905A86">
          <w:rPr>
            <w:sz w:val="18"/>
            <w:rPrChange w:id="17823" w:author="shorny" w:date="2014-06-09T18:46:00Z">
              <w:rPr/>
            </w:rPrChange>
          </w:rPr>
          <w:t>Description, DocStatusID)</w:t>
        </w:r>
      </w:ins>
    </w:p>
    <w:p w14:paraId="11BF446A" w14:textId="77777777" w:rsidR="00905A86" w:rsidRPr="00905A86" w:rsidRDefault="00905A86">
      <w:pPr>
        <w:pStyle w:val="HTMLPreformatted"/>
        <w:divId w:val="1587107075"/>
        <w:rPr>
          <w:ins w:id="17824" w:author="shorny" w:date="2014-06-09T18:46:00Z"/>
          <w:sz w:val="18"/>
          <w:rPrChange w:id="17825" w:author="shorny" w:date="2014-06-09T18:46:00Z">
            <w:rPr>
              <w:ins w:id="17826" w:author="shorny" w:date="2014-06-09T18:46:00Z"/>
            </w:rPr>
          </w:rPrChange>
        </w:rPr>
      </w:pPr>
      <w:ins w:id="17827" w:author="shorny" w:date="2014-06-09T18:46:00Z">
        <w:r w:rsidRPr="00905A86">
          <w:rPr>
            <w:rStyle w:val="keyword1"/>
            <w:sz w:val="18"/>
            <w:rPrChange w:id="17828" w:author="shorny" w:date="2014-06-09T18:46:00Z">
              <w:rPr>
                <w:rStyle w:val="keyword1"/>
              </w:rPr>
            </w:rPrChange>
          </w:rPr>
          <w:t>VALUES</w:t>
        </w:r>
        <w:r w:rsidRPr="00905A86">
          <w:rPr>
            <w:sz w:val="18"/>
            <w:rPrChange w:id="17829" w:author="shorny" w:date="2014-06-09T18:46:00Z">
              <w:rPr/>
            </w:rPrChange>
          </w:rPr>
          <w:t xml:space="preserve"> (</w:t>
        </w:r>
        <w:r w:rsidRPr="00905A86">
          <w:rPr>
            <w:rStyle w:val="string1"/>
            <w:sz w:val="18"/>
            <w:rPrChange w:id="17830" w:author="shorny" w:date="2014-06-09T18:46:00Z">
              <w:rPr>
                <w:rStyle w:val="string1"/>
              </w:rPr>
            </w:rPrChange>
          </w:rPr>
          <w:t>'/mnt/data/rhd/05/general/0001.pdf'</w:t>
        </w:r>
        <w:r w:rsidRPr="00905A86">
          <w:rPr>
            <w:sz w:val="18"/>
            <w:rPrChange w:id="17831" w:author="shorny" w:date="2014-06-09T18:46:00Z">
              <w:rPr/>
            </w:rPrChange>
          </w:rPr>
          <w:t>,</w:t>
        </w:r>
      </w:ins>
    </w:p>
    <w:p w14:paraId="71B060FC" w14:textId="77777777" w:rsidR="00905A86" w:rsidRPr="00905A86" w:rsidRDefault="00905A86">
      <w:pPr>
        <w:pStyle w:val="HTMLPreformatted"/>
        <w:divId w:val="1587107075"/>
        <w:rPr>
          <w:ins w:id="17832" w:author="shorny" w:date="2014-06-09T18:46:00Z"/>
          <w:sz w:val="18"/>
          <w:rPrChange w:id="17833" w:author="shorny" w:date="2014-06-09T18:46:00Z">
            <w:rPr>
              <w:ins w:id="17834" w:author="shorny" w:date="2014-06-09T18:46:00Z"/>
            </w:rPr>
          </w:rPrChange>
        </w:rPr>
      </w:pPr>
      <w:ins w:id="17835" w:author="shorny" w:date="2014-06-09T18:46:00Z">
        <w:r w:rsidRPr="00905A86">
          <w:rPr>
            <w:sz w:val="18"/>
            <w:rPrChange w:id="17836" w:author="shorny" w:date="2014-06-09T18:46:00Z">
              <w:rPr/>
            </w:rPrChange>
          </w:rPr>
          <w:t xml:space="preserve">05, 511, 20011, </w:t>
        </w:r>
        <w:r w:rsidRPr="00905A86">
          <w:rPr>
            <w:rStyle w:val="string1"/>
            <w:sz w:val="18"/>
            <w:rPrChange w:id="17837" w:author="shorny" w:date="2014-06-09T18:46:00Z">
              <w:rPr>
                <w:rStyle w:val="string1"/>
              </w:rPr>
            </w:rPrChange>
          </w:rPr>
          <w:t>'training certificate'</w:t>
        </w:r>
        <w:r w:rsidRPr="00905A86">
          <w:rPr>
            <w:sz w:val="18"/>
            <w:rPrChange w:id="17838" w:author="shorny" w:date="2014-06-09T18:46:00Z">
              <w:rPr/>
            </w:rPrChange>
          </w:rPr>
          <w:t>, 30000);</w:t>
        </w:r>
      </w:ins>
    </w:p>
    <w:p w14:paraId="16859285" w14:textId="77777777" w:rsidR="00905A86" w:rsidRPr="00905A86" w:rsidRDefault="00905A86">
      <w:pPr>
        <w:pStyle w:val="HTMLPreformatted"/>
        <w:divId w:val="1587107075"/>
        <w:rPr>
          <w:ins w:id="17839" w:author="shorny" w:date="2014-06-09T18:46:00Z"/>
          <w:sz w:val="18"/>
          <w:rPrChange w:id="17840" w:author="shorny" w:date="2014-06-09T18:46:00Z">
            <w:rPr>
              <w:ins w:id="17841" w:author="shorny" w:date="2014-06-09T18:46:00Z"/>
            </w:rPr>
          </w:rPrChange>
        </w:rPr>
      </w:pPr>
    </w:p>
    <w:p w14:paraId="1D52AC3F" w14:textId="77777777" w:rsidR="00905A86" w:rsidRPr="00905A86" w:rsidRDefault="00905A86">
      <w:pPr>
        <w:pStyle w:val="HTMLPreformatted"/>
        <w:divId w:val="1587107075"/>
        <w:rPr>
          <w:ins w:id="17842" w:author="shorny" w:date="2014-06-09T18:46:00Z"/>
          <w:sz w:val="18"/>
          <w:rPrChange w:id="17843" w:author="shorny" w:date="2014-06-09T18:46:00Z">
            <w:rPr>
              <w:ins w:id="17844" w:author="shorny" w:date="2014-06-09T18:46:00Z"/>
            </w:rPr>
          </w:rPrChange>
        </w:rPr>
      </w:pPr>
      <w:ins w:id="17845" w:author="shorny" w:date="2014-06-09T18:46:00Z">
        <w:r w:rsidRPr="00905A86">
          <w:rPr>
            <w:rStyle w:val="keyword1"/>
            <w:sz w:val="18"/>
            <w:rPrChange w:id="17846" w:author="shorny" w:date="2014-06-09T18:46:00Z">
              <w:rPr>
                <w:rStyle w:val="keyword1"/>
              </w:rPr>
            </w:rPrChange>
          </w:rPr>
          <w:t>INSERT</w:t>
        </w:r>
        <w:r w:rsidRPr="00905A86">
          <w:rPr>
            <w:sz w:val="18"/>
            <w:rPrChange w:id="17847" w:author="shorny" w:date="2014-06-09T18:46:00Z">
              <w:rPr/>
            </w:rPrChange>
          </w:rPr>
          <w:t xml:space="preserve"> </w:t>
        </w:r>
        <w:r w:rsidRPr="00905A86">
          <w:rPr>
            <w:rStyle w:val="keyword1"/>
            <w:sz w:val="18"/>
            <w:rPrChange w:id="17848" w:author="shorny" w:date="2014-06-09T18:46:00Z">
              <w:rPr>
                <w:rStyle w:val="keyword1"/>
              </w:rPr>
            </w:rPrChange>
          </w:rPr>
          <w:t>INTO</w:t>
        </w:r>
        <w:r w:rsidRPr="00905A86">
          <w:rPr>
            <w:sz w:val="18"/>
            <w:rPrChange w:id="17849" w:author="shorny" w:date="2014-06-09T18:46:00Z">
              <w:rPr/>
            </w:rPrChange>
          </w:rPr>
          <w:t xml:space="preserve"> Document (UploadLink, ApplicantID, DocTypeID, DocStatusID)</w:t>
        </w:r>
      </w:ins>
    </w:p>
    <w:p w14:paraId="07A69BA5" w14:textId="77777777" w:rsidR="00905A86" w:rsidRPr="00905A86" w:rsidRDefault="00905A86">
      <w:pPr>
        <w:pStyle w:val="HTMLPreformatted"/>
        <w:divId w:val="1587107075"/>
        <w:rPr>
          <w:ins w:id="17850" w:author="shorny" w:date="2014-06-09T18:46:00Z"/>
          <w:sz w:val="18"/>
          <w:rPrChange w:id="17851" w:author="shorny" w:date="2014-06-09T18:46:00Z">
            <w:rPr>
              <w:ins w:id="17852" w:author="shorny" w:date="2014-06-09T18:46:00Z"/>
            </w:rPr>
          </w:rPrChange>
        </w:rPr>
      </w:pPr>
      <w:ins w:id="17853" w:author="shorny" w:date="2014-06-09T18:46:00Z">
        <w:r w:rsidRPr="00905A86">
          <w:rPr>
            <w:rStyle w:val="keyword1"/>
            <w:sz w:val="18"/>
            <w:rPrChange w:id="17854" w:author="shorny" w:date="2014-06-09T18:46:00Z">
              <w:rPr>
                <w:rStyle w:val="keyword1"/>
              </w:rPr>
            </w:rPrChange>
          </w:rPr>
          <w:t>VALUES</w:t>
        </w:r>
        <w:r w:rsidRPr="00905A86">
          <w:rPr>
            <w:sz w:val="18"/>
            <w:rPrChange w:id="17855" w:author="shorny" w:date="2014-06-09T18:46:00Z">
              <w:rPr/>
            </w:rPrChange>
          </w:rPr>
          <w:t xml:space="preserve"> (</w:t>
        </w:r>
        <w:r w:rsidRPr="00905A86">
          <w:rPr>
            <w:rStyle w:val="string1"/>
            <w:sz w:val="18"/>
            <w:rPrChange w:id="17856" w:author="shorny" w:date="2014-06-09T18:46:00Z">
              <w:rPr>
                <w:rStyle w:val="string1"/>
              </w:rPr>
            </w:rPrChange>
          </w:rPr>
          <w:t>'/mnt/data/rhd/05/faculty_assessment_memo/0001.pdf'</w:t>
        </w:r>
        <w:r w:rsidRPr="00905A86">
          <w:rPr>
            <w:sz w:val="18"/>
            <w:rPrChange w:id="17857" w:author="shorny" w:date="2014-06-09T18:46:00Z">
              <w:rPr/>
            </w:rPrChange>
          </w:rPr>
          <w:t>, 05,</w:t>
        </w:r>
      </w:ins>
    </w:p>
    <w:p w14:paraId="1DADC99B" w14:textId="77777777" w:rsidR="00905A86" w:rsidRPr="00905A86" w:rsidRDefault="00905A86">
      <w:pPr>
        <w:pStyle w:val="HTMLPreformatted"/>
        <w:divId w:val="1587107075"/>
        <w:rPr>
          <w:ins w:id="17858" w:author="shorny" w:date="2014-06-09T18:46:00Z"/>
          <w:sz w:val="18"/>
          <w:rPrChange w:id="17859" w:author="shorny" w:date="2014-06-09T18:46:00Z">
            <w:rPr>
              <w:ins w:id="17860" w:author="shorny" w:date="2014-06-09T18:46:00Z"/>
            </w:rPr>
          </w:rPrChange>
        </w:rPr>
      </w:pPr>
      <w:ins w:id="17861" w:author="shorny" w:date="2014-06-09T18:46:00Z">
        <w:r w:rsidRPr="00905A86">
          <w:rPr>
            <w:sz w:val="18"/>
            <w:rPrChange w:id="17862" w:author="shorny" w:date="2014-06-09T18:46:00Z">
              <w:rPr/>
            </w:rPrChange>
          </w:rPr>
          <w:t>20003, 30000);</w:t>
        </w:r>
      </w:ins>
    </w:p>
    <w:p w14:paraId="2F1C0FC8" w14:textId="77777777" w:rsidR="00905A86" w:rsidRPr="00905A86" w:rsidRDefault="00905A86">
      <w:pPr>
        <w:pStyle w:val="HTMLPreformatted"/>
        <w:divId w:val="1587107075"/>
        <w:rPr>
          <w:ins w:id="17863" w:author="shorny" w:date="2014-06-09T18:46:00Z"/>
          <w:sz w:val="18"/>
          <w:rPrChange w:id="17864" w:author="shorny" w:date="2014-06-09T18:46:00Z">
            <w:rPr>
              <w:ins w:id="17865" w:author="shorny" w:date="2014-06-09T18:46:00Z"/>
            </w:rPr>
          </w:rPrChange>
        </w:rPr>
      </w:pPr>
    </w:p>
    <w:p w14:paraId="629648A4" w14:textId="77777777" w:rsidR="00905A86" w:rsidRPr="00905A86" w:rsidRDefault="00905A86">
      <w:pPr>
        <w:pStyle w:val="HTMLPreformatted"/>
        <w:divId w:val="1587107075"/>
        <w:rPr>
          <w:ins w:id="17866" w:author="shorny" w:date="2014-06-09T18:46:00Z"/>
          <w:rStyle w:val="comment1"/>
          <w:sz w:val="18"/>
          <w:rPrChange w:id="17867" w:author="shorny" w:date="2014-06-09T18:46:00Z">
            <w:rPr>
              <w:ins w:id="17868" w:author="shorny" w:date="2014-06-09T18:46:00Z"/>
              <w:rStyle w:val="comment1"/>
            </w:rPr>
          </w:rPrChange>
        </w:rPr>
      </w:pPr>
      <w:ins w:id="17869" w:author="shorny" w:date="2014-06-09T18:46:00Z">
        <w:r w:rsidRPr="00905A86">
          <w:rPr>
            <w:rStyle w:val="comment1"/>
            <w:sz w:val="18"/>
            <w:rPrChange w:id="17870" w:author="shorny" w:date="2014-06-09T18:46:00Z">
              <w:rPr>
                <w:rStyle w:val="comment1"/>
              </w:rPr>
            </w:rPrChange>
          </w:rPr>
          <w:t>-- -----------------------------------------------------------------------------</w:t>
        </w:r>
      </w:ins>
    </w:p>
    <w:p w14:paraId="3A6DA561" w14:textId="77777777" w:rsidR="00905A86" w:rsidRPr="00905A86" w:rsidRDefault="00905A86">
      <w:pPr>
        <w:pStyle w:val="HTMLPreformatted"/>
        <w:divId w:val="1587107075"/>
        <w:rPr>
          <w:ins w:id="17871" w:author="shorny" w:date="2014-06-09T18:46:00Z"/>
          <w:rStyle w:val="comment1"/>
          <w:sz w:val="18"/>
          <w:rPrChange w:id="17872" w:author="shorny" w:date="2014-06-09T18:46:00Z">
            <w:rPr>
              <w:ins w:id="17873" w:author="shorny" w:date="2014-06-09T18:46:00Z"/>
              <w:rStyle w:val="comment1"/>
            </w:rPr>
          </w:rPrChange>
        </w:rPr>
      </w:pPr>
      <w:ins w:id="17874" w:author="shorny" w:date="2014-06-09T18:46:00Z">
        <w:r w:rsidRPr="00905A86">
          <w:rPr>
            <w:rStyle w:val="comment1"/>
            <w:sz w:val="18"/>
            <w:rPrChange w:id="17875" w:author="shorny" w:date="2014-06-09T18:46:00Z">
              <w:rPr>
                <w:rStyle w:val="comment1"/>
              </w:rPr>
            </w:rPrChange>
          </w:rPr>
          <w:t>-- Fwd PhD inquiry.txt</w:t>
        </w:r>
      </w:ins>
    </w:p>
    <w:p w14:paraId="1B6E4000" w14:textId="77777777" w:rsidR="00905A86" w:rsidRPr="00905A86" w:rsidRDefault="00905A86">
      <w:pPr>
        <w:pStyle w:val="HTMLPreformatted"/>
        <w:divId w:val="1587107075"/>
        <w:rPr>
          <w:ins w:id="17876" w:author="shorny" w:date="2014-06-09T18:46:00Z"/>
          <w:rStyle w:val="comment1"/>
          <w:sz w:val="18"/>
          <w:rPrChange w:id="17877" w:author="shorny" w:date="2014-06-09T18:46:00Z">
            <w:rPr>
              <w:ins w:id="17878" w:author="shorny" w:date="2014-06-09T18:46:00Z"/>
              <w:rStyle w:val="comment1"/>
            </w:rPr>
          </w:rPrChange>
        </w:rPr>
      </w:pPr>
      <w:ins w:id="17879" w:author="shorny" w:date="2014-06-09T18:46:00Z">
        <w:r w:rsidRPr="00905A86">
          <w:rPr>
            <w:rStyle w:val="comment1"/>
            <w:sz w:val="18"/>
            <w:rPrChange w:id="17880" w:author="shorny" w:date="2014-06-09T18:46:00Z">
              <w:rPr>
                <w:rStyle w:val="comment1"/>
              </w:rPr>
            </w:rPrChange>
          </w:rPr>
          <w:t>-- 6</w:t>
        </w:r>
      </w:ins>
    </w:p>
    <w:p w14:paraId="6F99F798" w14:textId="77777777" w:rsidR="00905A86" w:rsidRPr="00905A86" w:rsidRDefault="00905A86">
      <w:pPr>
        <w:pStyle w:val="HTMLPreformatted"/>
        <w:divId w:val="1587107075"/>
        <w:rPr>
          <w:ins w:id="17881" w:author="shorny" w:date="2014-06-09T18:46:00Z"/>
          <w:sz w:val="18"/>
          <w:rPrChange w:id="17882" w:author="shorny" w:date="2014-06-09T18:46:00Z">
            <w:rPr>
              <w:ins w:id="17883" w:author="shorny" w:date="2014-06-09T18:46:00Z"/>
            </w:rPr>
          </w:rPrChange>
        </w:rPr>
      </w:pPr>
      <w:ins w:id="17884" w:author="shorny" w:date="2014-06-09T18:46:00Z">
        <w:r w:rsidRPr="00905A86">
          <w:rPr>
            <w:rStyle w:val="keyword1"/>
            <w:sz w:val="18"/>
            <w:rPrChange w:id="17885" w:author="shorny" w:date="2014-06-09T18:46:00Z">
              <w:rPr>
                <w:rStyle w:val="keyword1"/>
              </w:rPr>
            </w:rPrChange>
          </w:rPr>
          <w:t>SELECT</w:t>
        </w:r>
        <w:r w:rsidRPr="00905A86">
          <w:rPr>
            <w:sz w:val="18"/>
            <w:rPrChange w:id="17886" w:author="shorny" w:date="2014-06-09T18:46:00Z">
              <w:rPr/>
            </w:rPrChange>
          </w:rPr>
          <w:t xml:space="preserve"> "Populating Applicant 6 info</w:t>
        </w:r>
        <w:proofErr w:type="gramStart"/>
        <w:r w:rsidRPr="00905A86">
          <w:rPr>
            <w:sz w:val="18"/>
            <w:rPrChange w:id="17887" w:author="shorny" w:date="2014-06-09T18:46:00Z">
              <w:rPr/>
            </w:rPrChange>
          </w:rPr>
          <w:t>" ;</w:t>
        </w:r>
        <w:proofErr w:type="gramEnd"/>
      </w:ins>
    </w:p>
    <w:p w14:paraId="00BC79E2" w14:textId="77777777" w:rsidR="00905A86" w:rsidRPr="00905A86" w:rsidRDefault="00905A86">
      <w:pPr>
        <w:pStyle w:val="HTMLPreformatted"/>
        <w:divId w:val="1587107075"/>
        <w:rPr>
          <w:ins w:id="17888" w:author="shorny" w:date="2014-06-09T18:46:00Z"/>
          <w:sz w:val="18"/>
          <w:rPrChange w:id="17889" w:author="shorny" w:date="2014-06-09T18:46:00Z">
            <w:rPr>
              <w:ins w:id="17890" w:author="shorny" w:date="2014-06-09T18:46:00Z"/>
            </w:rPr>
          </w:rPrChange>
        </w:rPr>
      </w:pPr>
    </w:p>
    <w:p w14:paraId="599C89B9" w14:textId="77777777" w:rsidR="00905A86" w:rsidRPr="00905A86" w:rsidRDefault="00905A86">
      <w:pPr>
        <w:pStyle w:val="HTMLPreformatted"/>
        <w:divId w:val="1587107075"/>
        <w:rPr>
          <w:ins w:id="17891" w:author="shorny" w:date="2014-06-09T18:46:00Z"/>
          <w:sz w:val="18"/>
          <w:rPrChange w:id="17892" w:author="shorny" w:date="2014-06-09T18:46:00Z">
            <w:rPr>
              <w:ins w:id="17893" w:author="shorny" w:date="2014-06-09T18:46:00Z"/>
            </w:rPr>
          </w:rPrChange>
        </w:rPr>
      </w:pPr>
      <w:ins w:id="17894" w:author="shorny" w:date="2014-06-09T18:46:00Z">
        <w:r w:rsidRPr="00905A86">
          <w:rPr>
            <w:rStyle w:val="keyword1"/>
            <w:sz w:val="18"/>
            <w:rPrChange w:id="17895" w:author="shorny" w:date="2014-06-09T18:46:00Z">
              <w:rPr>
                <w:rStyle w:val="keyword1"/>
              </w:rPr>
            </w:rPrChange>
          </w:rPr>
          <w:t>INSERT</w:t>
        </w:r>
        <w:r w:rsidRPr="00905A86">
          <w:rPr>
            <w:sz w:val="18"/>
            <w:rPrChange w:id="17896" w:author="shorny" w:date="2014-06-09T18:46:00Z">
              <w:rPr/>
            </w:rPrChange>
          </w:rPr>
          <w:t xml:space="preserve"> </w:t>
        </w:r>
        <w:r w:rsidRPr="00905A86">
          <w:rPr>
            <w:rStyle w:val="keyword1"/>
            <w:sz w:val="18"/>
            <w:rPrChange w:id="17897" w:author="shorny" w:date="2014-06-09T18:46:00Z">
              <w:rPr>
                <w:rStyle w:val="keyword1"/>
              </w:rPr>
            </w:rPrChange>
          </w:rPr>
          <w:t>INTO</w:t>
        </w:r>
        <w:r w:rsidRPr="00905A86">
          <w:rPr>
            <w:sz w:val="18"/>
            <w:rPrChange w:id="17898" w:author="shorny" w:date="2014-06-09T18:46:00Z">
              <w:rPr/>
            </w:rPrChange>
          </w:rPr>
          <w:t xml:space="preserve"> Applicant (ApplicantID, FName, LName, Sex, DateAdded,</w:t>
        </w:r>
      </w:ins>
    </w:p>
    <w:p w14:paraId="655C6801" w14:textId="77777777" w:rsidR="00905A86" w:rsidRPr="00905A86" w:rsidRDefault="00905A86">
      <w:pPr>
        <w:pStyle w:val="HTMLPreformatted"/>
        <w:divId w:val="1587107075"/>
        <w:rPr>
          <w:ins w:id="17899" w:author="shorny" w:date="2014-06-09T18:46:00Z"/>
          <w:sz w:val="18"/>
          <w:rPrChange w:id="17900" w:author="shorny" w:date="2014-06-09T18:46:00Z">
            <w:rPr>
              <w:ins w:id="17901" w:author="shorny" w:date="2014-06-09T18:46:00Z"/>
            </w:rPr>
          </w:rPrChange>
        </w:rPr>
      </w:pPr>
      <w:ins w:id="17902" w:author="shorny" w:date="2014-06-09T18:46:00Z">
        <w:r w:rsidRPr="00905A86">
          <w:rPr>
            <w:sz w:val="18"/>
            <w:rPrChange w:id="17903" w:author="shorny" w:date="2014-06-09T18:46:00Z">
              <w:rPr/>
            </w:rPrChange>
          </w:rPr>
          <w:t>LastModifiedByStaffID)</w:t>
        </w:r>
      </w:ins>
    </w:p>
    <w:p w14:paraId="250EE5F3" w14:textId="77777777" w:rsidR="00905A86" w:rsidRPr="00905A86" w:rsidRDefault="00905A86">
      <w:pPr>
        <w:pStyle w:val="HTMLPreformatted"/>
        <w:divId w:val="1587107075"/>
        <w:rPr>
          <w:ins w:id="17904" w:author="shorny" w:date="2014-06-09T18:46:00Z"/>
          <w:sz w:val="18"/>
          <w:rPrChange w:id="17905" w:author="shorny" w:date="2014-06-09T18:46:00Z">
            <w:rPr>
              <w:ins w:id="17906" w:author="shorny" w:date="2014-06-09T18:46:00Z"/>
            </w:rPr>
          </w:rPrChange>
        </w:rPr>
      </w:pPr>
      <w:ins w:id="17907" w:author="shorny" w:date="2014-06-09T18:46:00Z">
        <w:r w:rsidRPr="00905A86">
          <w:rPr>
            <w:rStyle w:val="keyword1"/>
            <w:sz w:val="18"/>
            <w:rPrChange w:id="17908" w:author="shorny" w:date="2014-06-09T18:46:00Z">
              <w:rPr>
                <w:rStyle w:val="keyword1"/>
              </w:rPr>
            </w:rPrChange>
          </w:rPr>
          <w:t>VALUES</w:t>
        </w:r>
        <w:r w:rsidRPr="00905A86">
          <w:rPr>
            <w:sz w:val="18"/>
            <w:rPrChange w:id="17909" w:author="shorny" w:date="2014-06-09T18:46:00Z">
              <w:rPr/>
            </w:rPrChange>
          </w:rPr>
          <w:t xml:space="preserve"> (06, </w:t>
        </w:r>
        <w:r w:rsidRPr="00905A86">
          <w:rPr>
            <w:rStyle w:val="string1"/>
            <w:sz w:val="18"/>
            <w:rPrChange w:id="17910" w:author="shorny" w:date="2014-06-09T18:46:00Z">
              <w:rPr>
                <w:rStyle w:val="string1"/>
              </w:rPr>
            </w:rPrChange>
          </w:rPr>
          <w:t>'Fakhri'</w:t>
        </w:r>
        <w:r w:rsidRPr="00905A86">
          <w:rPr>
            <w:sz w:val="18"/>
            <w:rPrChange w:id="17911" w:author="shorny" w:date="2014-06-09T18:46:00Z">
              <w:rPr/>
            </w:rPrChange>
          </w:rPr>
          <w:t xml:space="preserve">, </w:t>
        </w:r>
        <w:r w:rsidRPr="00905A86">
          <w:rPr>
            <w:rStyle w:val="string1"/>
            <w:sz w:val="18"/>
            <w:rPrChange w:id="17912" w:author="shorny" w:date="2014-06-09T18:46:00Z">
              <w:rPr>
                <w:rStyle w:val="string1"/>
              </w:rPr>
            </w:rPrChange>
          </w:rPr>
          <w:t>'Bazzaz'</w:t>
        </w:r>
        <w:r w:rsidRPr="00905A86">
          <w:rPr>
            <w:sz w:val="18"/>
            <w:rPrChange w:id="17913" w:author="shorny" w:date="2014-06-09T18:46:00Z">
              <w:rPr/>
            </w:rPrChange>
          </w:rPr>
          <w:t xml:space="preserve">, 1, </w:t>
        </w:r>
        <w:r w:rsidRPr="00905A86">
          <w:rPr>
            <w:rStyle w:val="string1"/>
            <w:sz w:val="18"/>
            <w:rPrChange w:id="17914" w:author="shorny" w:date="2014-06-09T18:46:00Z">
              <w:rPr>
                <w:rStyle w:val="string1"/>
              </w:rPr>
            </w:rPrChange>
          </w:rPr>
          <w:t>'2014-05-05'</w:t>
        </w:r>
        <w:r w:rsidRPr="00905A86">
          <w:rPr>
            <w:sz w:val="18"/>
            <w:rPrChange w:id="17915" w:author="shorny" w:date="2014-06-09T18:46:00Z">
              <w:rPr/>
            </w:rPrChange>
          </w:rPr>
          <w:t>, 1002</w:t>
        </w:r>
        <w:proofErr w:type="gramStart"/>
        <w:r w:rsidRPr="00905A86">
          <w:rPr>
            <w:sz w:val="18"/>
            <w:rPrChange w:id="17916" w:author="shorny" w:date="2014-06-09T18:46:00Z">
              <w:rPr/>
            </w:rPrChange>
          </w:rPr>
          <w:t>) ;</w:t>
        </w:r>
        <w:proofErr w:type="gramEnd"/>
      </w:ins>
    </w:p>
    <w:p w14:paraId="47987138" w14:textId="77777777" w:rsidR="00905A86" w:rsidRPr="00905A86" w:rsidRDefault="00905A86">
      <w:pPr>
        <w:pStyle w:val="HTMLPreformatted"/>
        <w:divId w:val="1587107075"/>
        <w:rPr>
          <w:ins w:id="17917" w:author="shorny" w:date="2014-06-09T18:46:00Z"/>
          <w:sz w:val="18"/>
          <w:rPrChange w:id="17918" w:author="shorny" w:date="2014-06-09T18:46:00Z">
            <w:rPr>
              <w:ins w:id="17919" w:author="shorny" w:date="2014-06-09T18:46:00Z"/>
            </w:rPr>
          </w:rPrChange>
        </w:rPr>
      </w:pPr>
    </w:p>
    <w:p w14:paraId="3E3C584C" w14:textId="77777777" w:rsidR="00905A86" w:rsidRPr="00905A86" w:rsidRDefault="00905A86">
      <w:pPr>
        <w:pStyle w:val="HTMLPreformatted"/>
        <w:divId w:val="1587107075"/>
        <w:rPr>
          <w:ins w:id="17920" w:author="shorny" w:date="2014-06-09T18:46:00Z"/>
          <w:sz w:val="18"/>
          <w:rPrChange w:id="17921" w:author="shorny" w:date="2014-06-09T18:46:00Z">
            <w:rPr>
              <w:ins w:id="17922" w:author="shorny" w:date="2014-06-09T18:46:00Z"/>
            </w:rPr>
          </w:rPrChange>
        </w:rPr>
      </w:pPr>
      <w:ins w:id="17923" w:author="shorny" w:date="2014-06-09T18:46:00Z">
        <w:r w:rsidRPr="00905A86">
          <w:rPr>
            <w:rStyle w:val="keyword1"/>
            <w:sz w:val="18"/>
            <w:rPrChange w:id="17924" w:author="shorny" w:date="2014-06-09T18:46:00Z">
              <w:rPr>
                <w:rStyle w:val="keyword1"/>
              </w:rPr>
            </w:rPrChange>
          </w:rPr>
          <w:t>INSERT</w:t>
        </w:r>
        <w:r w:rsidRPr="00905A86">
          <w:rPr>
            <w:sz w:val="18"/>
            <w:rPrChange w:id="17925" w:author="shorny" w:date="2014-06-09T18:46:00Z">
              <w:rPr/>
            </w:rPrChange>
          </w:rPr>
          <w:t xml:space="preserve"> </w:t>
        </w:r>
        <w:r w:rsidRPr="00905A86">
          <w:rPr>
            <w:rStyle w:val="keyword1"/>
            <w:sz w:val="18"/>
            <w:rPrChange w:id="17926" w:author="shorny" w:date="2014-06-09T18:46:00Z">
              <w:rPr>
                <w:rStyle w:val="keyword1"/>
              </w:rPr>
            </w:rPrChange>
          </w:rPr>
          <w:t>INTO</w:t>
        </w:r>
        <w:r w:rsidRPr="00905A86">
          <w:rPr>
            <w:sz w:val="18"/>
            <w:rPrChange w:id="17927" w:author="shorny" w:date="2014-06-09T18:46:00Z">
              <w:rPr/>
            </w:rPrChange>
          </w:rPr>
          <w:t xml:space="preserve"> Application (ApplicationID, ApplicantID, awardID, DateAdded,</w:t>
        </w:r>
      </w:ins>
    </w:p>
    <w:p w14:paraId="2C14251E" w14:textId="77777777" w:rsidR="00905A86" w:rsidRPr="00905A86" w:rsidRDefault="00905A86">
      <w:pPr>
        <w:pStyle w:val="HTMLPreformatted"/>
        <w:divId w:val="1587107075"/>
        <w:rPr>
          <w:ins w:id="17928" w:author="shorny" w:date="2014-06-09T18:46:00Z"/>
          <w:sz w:val="18"/>
          <w:rPrChange w:id="17929" w:author="shorny" w:date="2014-06-09T18:46:00Z">
            <w:rPr>
              <w:ins w:id="17930" w:author="shorny" w:date="2014-06-09T18:46:00Z"/>
            </w:rPr>
          </w:rPrChange>
        </w:rPr>
      </w:pPr>
      <w:ins w:id="17931" w:author="shorny" w:date="2014-06-09T18:46:00Z">
        <w:r w:rsidRPr="00905A86">
          <w:rPr>
            <w:sz w:val="18"/>
            <w:rPrChange w:id="17932" w:author="shorny" w:date="2014-06-09T18:46:00Z">
              <w:rPr/>
            </w:rPrChange>
          </w:rPr>
          <w:t>DateLastChecked, DateLastModified, LastModifiedByStaffID, applicationStatusID)</w:t>
        </w:r>
      </w:ins>
    </w:p>
    <w:p w14:paraId="1BE0AAA5" w14:textId="77777777" w:rsidR="00905A86" w:rsidRPr="00905A86" w:rsidRDefault="00905A86">
      <w:pPr>
        <w:pStyle w:val="HTMLPreformatted"/>
        <w:divId w:val="1587107075"/>
        <w:rPr>
          <w:ins w:id="17933" w:author="shorny" w:date="2014-06-09T18:46:00Z"/>
          <w:sz w:val="18"/>
          <w:rPrChange w:id="17934" w:author="shorny" w:date="2014-06-09T18:46:00Z">
            <w:rPr>
              <w:ins w:id="17935" w:author="shorny" w:date="2014-06-09T18:46:00Z"/>
            </w:rPr>
          </w:rPrChange>
        </w:rPr>
      </w:pPr>
      <w:ins w:id="17936" w:author="shorny" w:date="2014-06-09T18:46:00Z">
        <w:r w:rsidRPr="00905A86">
          <w:rPr>
            <w:rStyle w:val="keyword1"/>
            <w:sz w:val="18"/>
            <w:rPrChange w:id="17937" w:author="shorny" w:date="2014-06-09T18:46:00Z">
              <w:rPr>
                <w:rStyle w:val="keyword1"/>
              </w:rPr>
            </w:rPrChange>
          </w:rPr>
          <w:t>VALUES</w:t>
        </w:r>
        <w:r w:rsidRPr="00905A86">
          <w:rPr>
            <w:sz w:val="18"/>
            <w:rPrChange w:id="17938" w:author="shorny" w:date="2014-06-09T18:46:00Z">
              <w:rPr/>
            </w:rPrChange>
          </w:rPr>
          <w:t xml:space="preserve"> (611, 06, 40000, </w:t>
        </w:r>
        <w:r w:rsidRPr="00905A86">
          <w:rPr>
            <w:rStyle w:val="string1"/>
            <w:sz w:val="18"/>
            <w:rPrChange w:id="17939" w:author="shorny" w:date="2014-06-09T18:46:00Z">
              <w:rPr>
                <w:rStyle w:val="string1"/>
              </w:rPr>
            </w:rPrChange>
          </w:rPr>
          <w:t>'2014-05-06'</w:t>
        </w:r>
        <w:r w:rsidRPr="00905A86">
          <w:rPr>
            <w:sz w:val="18"/>
            <w:rPrChange w:id="17940" w:author="shorny" w:date="2014-06-09T18:46:00Z">
              <w:rPr/>
            </w:rPrChange>
          </w:rPr>
          <w:t xml:space="preserve">, </w:t>
        </w:r>
        <w:r w:rsidRPr="00905A86">
          <w:rPr>
            <w:rStyle w:val="string1"/>
            <w:sz w:val="18"/>
            <w:rPrChange w:id="17941" w:author="shorny" w:date="2014-06-09T18:46:00Z">
              <w:rPr>
                <w:rStyle w:val="string1"/>
              </w:rPr>
            </w:rPrChange>
          </w:rPr>
          <w:t>'2014-05-06'</w:t>
        </w:r>
        <w:r w:rsidRPr="00905A86">
          <w:rPr>
            <w:sz w:val="18"/>
            <w:rPrChange w:id="17942" w:author="shorny" w:date="2014-06-09T18:46:00Z">
              <w:rPr/>
            </w:rPrChange>
          </w:rPr>
          <w:t xml:space="preserve">, </w:t>
        </w:r>
        <w:r w:rsidRPr="00905A86">
          <w:rPr>
            <w:rStyle w:val="string1"/>
            <w:sz w:val="18"/>
            <w:rPrChange w:id="17943" w:author="shorny" w:date="2014-06-09T18:46:00Z">
              <w:rPr>
                <w:rStyle w:val="string1"/>
              </w:rPr>
            </w:rPrChange>
          </w:rPr>
          <w:t>'2014-05-06'</w:t>
        </w:r>
        <w:r w:rsidRPr="00905A86">
          <w:rPr>
            <w:sz w:val="18"/>
            <w:rPrChange w:id="17944" w:author="shorny" w:date="2014-06-09T18:46:00Z">
              <w:rPr/>
            </w:rPrChange>
          </w:rPr>
          <w:t>, 1002, 10000);</w:t>
        </w:r>
      </w:ins>
    </w:p>
    <w:p w14:paraId="14FF3F01" w14:textId="77777777" w:rsidR="00905A86" w:rsidRPr="00905A86" w:rsidRDefault="00905A86">
      <w:pPr>
        <w:pStyle w:val="HTMLPreformatted"/>
        <w:divId w:val="1587107075"/>
        <w:rPr>
          <w:ins w:id="17945" w:author="shorny" w:date="2014-06-09T18:46:00Z"/>
          <w:sz w:val="18"/>
          <w:rPrChange w:id="17946" w:author="shorny" w:date="2014-06-09T18:46:00Z">
            <w:rPr>
              <w:ins w:id="17947" w:author="shorny" w:date="2014-06-09T18:46:00Z"/>
            </w:rPr>
          </w:rPrChange>
        </w:rPr>
      </w:pPr>
    </w:p>
    <w:p w14:paraId="1F20D2A5" w14:textId="77777777" w:rsidR="00905A86" w:rsidRPr="00905A86" w:rsidRDefault="00905A86">
      <w:pPr>
        <w:pStyle w:val="HTMLPreformatted"/>
        <w:divId w:val="1587107075"/>
        <w:rPr>
          <w:ins w:id="17948" w:author="shorny" w:date="2014-06-09T18:46:00Z"/>
          <w:rStyle w:val="comment1"/>
          <w:sz w:val="18"/>
          <w:rPrChange w:id="17949" w:author="shorny" w:date="2014-06-09T18:46:00Z">
            <w:rPr>
              <w:ins w:id="17950" w:author="shorny" w:date="2014-06-09T18:46:00Z"/>
              <w:rStyle w:val="comment1"/>
            </w:rPr>
          </w:rPrChange>
        </w:rPr>
      </w:pPr>
      <w:ins w:id="17951" w:author="shorny" w:date="2014-06-09T18:46:00Z">
        <w:r w:rsidRPr="00905A86">
          <w:rPr>
            <w:rStyle w:val="comment1"/>
            <w:sz w:val="18"/>
            <w:rPrChange w:id="17952" w:author="shorny" w:date="2014-06-09T18:46:00Z">
              <w:rPr>
                <w:rStyle w:val="comment1"/>
              </w:rPr>
            </w:rPrChange>
          </w:rPr>
          <w:t>-- 100503 Computer Communications Networks</w:t>
        </w:r>
      </w:ins>
    </w:p>
    <w:p w14:paraId="493DD025" w14:textId="77777777" w:rsidR="00905A86" w:rsidRPr="00905A86" w:rsidRDefault="00905A86">
      <w:pPr>
        <w:pStyle w:val="HTMLPreformatted"/>
        <w:divId w:val="1587107075"/>
        <w:rPr>
          <w:ins w:id="17953" w:author="shorny" w:date="2014-06-09T18:46:00Z"/>
          <w:sz w:val="18"/>
          <w:rPrChange w:id="17954" w:author="shorny" w:date="2014-06-09T18:46:00Z">
            <w:rPr>
              <w:ins w:id="17955" w:author="shorny" w:date="2014-06-09T18:46:00Z"/>
            </w:rPr>
          </w:rPrChange>
        </w:rPr>
      </w:pPr>
      <w:ins w:id="17956" w:author="shorny" w:date="2014-06-09T18:46:00Z">
        <w:r w:rsidRPr="00905A86">
          <w:rPr>
            <w:rStyle w:val="keyword1"/>
            <w:sz w:val="18"/>
            <w:rPrChange w:id="17957" w:author="shorny" w:date="2014-06-09T18:46:00Z">
              <w:rPr>
                <w:rStyle w:val="keyword1"/>
              </w:rPr>
            </w:rPrChange>
          </w:rPr>
          <w:t>INSERT</w:t>
        </w:r>
        <w:r w:rsidRPr="00905A86">
          <w:rPr>
            <w:sz w:val="18"/>
            <w:rPrChange w:id="17958" w:author="shorny" w:date="2014-06-09T18:46:00Z">
              <w:rPr/>
            </w:rPrChange>
          </w:rPr>
          <w:t xml:space="preserve"> </w:t>
        </w:r>
        <w:r w:rsidRPr="00905A86">
          <w:rPr>
            <w:rStyle w:val="keyword1"/>
            <w:sz w:val="18"/>
            <w:rPrChange w:id="17959" w:author="shorny" w:date="2014-06-09T18:46:00Z">
              <w:rPr>
                <w:rStyle w:val="keyword1"/>
              </w:rPr>
            </w:rPrChange>
          </w:rPr>
          <w:t>INTO</w:t>
        </w:r>
        <w:r w:rsidRPr="00905A86">
          <w:rPr>
            <w:sz w:val="18"/>
            <w:rPrChange w:id="17960" w:author="shorny" w:date="2014-06-09T18:46:00Z">
              <w:rPr/>
            </w:rPrChange>
          </w:rPr>
          <w:t xml:space="preserve"> `Application_Research Area` (ApplicationID, FORCode)</w:t>
        </w:r>
      </w:ins>
    </w:p>
    <w:p w14:paraId="6366EADD" w14:textId="77777777" w:rsidR="00905A86" w:rsidRPr="00905A86" w:rsidRDefault="00905A86">
      <w:pPr>
        <w:pStyle w:val="HTMLPreformatted"/>
        <w:divId w:val="1587107075"/>
        <w:rPr>
          <w:ins w:id="17961" w:author="shorny" w:date="2014-06-09T18:46:00Z"/>
          <w:sz w:val="18"/>
          <w:rPrChange w:id="17962" w:author="shorny" w:date="2014-06-09T18:46:00Z">
            <w:rPr>
              <w:ins w:id="17963" w:author="shorny" w:date="2014-06-09T18:46:00Z"/>
            </w:rPr>
          </w:rPrChange>
        </w:rPr>
      </w:pPr>
      <w:ins w:id="17964" w:author="shorny" w:date="2014-06-09T18:46:00Z">
        <w:r w:rsidRPr="00905A86">
          <w:rPr>
            <w:rStyle w:val="keyword1"/>
            <w:sz w:val="18"/>
            <w:rPrChange w:id="17965" w:author="shorny" w:date="2014-06-09T18:46:00Z">
              <w:rPr>
                <w:rStyle w:val="keyword1"/>
              </w:rPr>
            </w:rPrChange>
          </w:rPr>
          <w:t>VALUES</w:t>
        </w:r>
        <w:r w:rsidRPr="00905A86">
          <w:rPr>
            <w:sz w:val="18"/>
            <w:rPrChange w:id="17966" w:author="shorny" w:date="2014-06-09T18:46:00Z">
              <w:rPr/>
            </w:rPrChange>
          </w:rPr>
          <w:t xml:space="preserve"> (611, 100503</w:t>
        </w:r>
        <w:proofErr w:type="gramStart"/>
        <w:r w:rsidRPr="00905A86">
          <w:rPr>
            <w:sz w:val="18"/>
            <w:rPrChange w:id="17967" w:author="shorny" w:date="2014-06-09T18:46:00Z">
              <w:rPr/>
            </w:rPrChange>
          </w:rPr>
          <w:t>) ;</w:t>
        </w:r>
        <w:proofErr w:type="gramEnd"/>
      </w:ins>
    </w:p>
    <w:p w14:paraId="7E4D0ECD" w14:textId="77777777" w:rsidR="00905A86" w:rsidRPr="00905A86" w:rsidRDefault="00905A86">
      <w:pPr>
        <w:pStyle w:val="HTMLPreformatted"/>
        <w:divId w:val="1587107075"/>
        <w:rPr>
          <w:ins w:id="17968" w:author="shorny" w:date="2014-06-09T18:46:00Z"/>
          <w:sz w:val="18"/>
          <w:rPrChange w:id="17969" w:author="shorny" w:date="2014-06-09T18:46:00Z">
            <w:rPr>
              <w:ins w:id="17970" w:author="shorny" w:date="2014-06-09T18:46:00Z"/>
            </w:rPr>
          </w:rPrChange>
        </w:rPr>
      </w:pPr>
    </w:p>
    <w:p w14:paraId="6D3DCB9A" w14:textId="77777777" w:rsidR="00905A86" w:rsidRPr="00905A86" w:rsidRDefault="00905A86">
      <w:pPr>
        <w:pStyle w:val="HTMLPreformatted"/>
        <w:divId w:val="1587107075"/>
        <w:rPr>
          <w:ins w:id="17971" w:author="shorny" w:date="2014-06-09T18:46:00Z"/>
          <w:sz w:val="18"/>
          <w:rPrChange w:id="17972" w:author="shorny" w:date="2014-06-09T18:46:00Z">
            <w:rPr>
              <w:ins w:id="17973" w:author="shorny" w:date="2014-06-09T18:46:00Z"/>
            </w:rPr>
          </w:rPrChange>
        </w:rPr>
      </w:pPr>
    </w:p>
    <w:p w14:paraId="76B8B9D2" w14:textId="77777777" w:rsidR="00905A86" w:rsidRPr="00905A86" w:rsidRDefault="00905A86">
      <w:pPr>
        <w:pStyle w:val="HTMLPreformatted"/>
        <w:divId w:val="1587107075"/>
        <w:rPr>
          <w:ins w:id="17974" w:author="shorny" w:date="2014-06-09T18:46:00Z"/>
          <w:sz w:val="18"/>
          <w:rPrChange w:id="17975" w:author="shorny" w:date="2014-06-09T18:46:00Z">
            <w:rPr>
              <w:ins w:id="17976" w:author="shorny" w:date="2014-06-09T18:46:00Z"/>
            </w:rPr>
          </w:rPrChange>
        </w:rPr>
      </w:pPr>
      <w:ins w:id="17977" w:author="shorny" w:date="2014-06-09T18:46:00Z">
        <w:r w:rsidRPr="00905A86">
          <w:rPr>
            <w:rStyle w:val="keyword1"/>
            <w:sz w:val="18"/>
            <w:rPrChange w:id="17978" w:author="shorny" w:date="2014-06-09T18:46:00Z">
              <w:rPr>
                <w:rStyle w:val="keyword1"/>
              </w:rPr>
            </w:rPrChange>
          </w:rPr>
          <w:t>INSERT</w:t>
        </w:r>
        <w:r w:rsidRPr="00905A86">
          <w:rPr>
            <w:sz w:val="18"/>
            <w:rPrChange w:id="17979" w:author="shorny" w:date="2014-06-09T18:46:00Z">
              <w:rPr/>
            </w:rPrChange>
          </w:rPr>
          <w:t xml:space="preserve"> </w:t>
        </w:r>
        <w:r w:rsidRPr="00905A86">
          <w:rPr>
            <w:rStyle w:val="keyword1"/>
            <w:sz w:val="18"/>
            <w:rPrChange w:id="17980" w:author="shorny" w:date="2014-06-09T18:46:00Z">
              <w:rPr>
                <w:rStyle w:val="keyword1"/>
              </w:rPr>
            </w:rPrChange>
          </w:rPr>
          <w:t>INTO</w:t>
        </w:r>
        <w:r w:rsidRPr="00905A86">
          <w:rPr>
            <w:sz w:val="18"/>
            <w:rPrChange w:id="17981" w:author="shorny" w:date="2014-06-09T18:46:00Z">
              <w:rPr/>
            </w:rPrChange>
          </w:rPr>
          <w:t xml:space="preserve"> Document (UploadLink, ApplicantID, DocTypeID, Description,</w:t>
        </w:r>
      </w:ins>
    </w:p>
    <w:p w14:paraId="27BD9644" w14:textId="77777777" w:rsidR="00905A86" w:rsidRPr="00905A86" w:rsidRDefault="00905A86">
      <w:pPr>
        <w:pStyle w:val="HTMLPreformatted"/>
        <w:divId w:val="1587107075"/>
        <w:rPr>
          <w:ins w:id="17982" w:author="shorny" w:date="2014-06-09T18:46:00Z"/>
          <w:sz w:val="18"/>
          <w:rPrChange w:id="17983" w:author="shorny" w:date="2014-06-09T18:46:00Z">
            <w:rPr>
              <w:ins w:id="17984" w:author="shorny" w:date="2014-06-09T18:46:00Z"/>
            </w:rPr>
          </w:rPrChange>
        </w:rPr>
      </w:pPr>
      <w:ins w:id="17985" w:author="shorny" w:date="2014-06-09T18:46:00Z">
        <w:r w:rsidRPr="00905A86">
          <w:rPr>
            <w:sz w:val="18"/>
            <w:rPrChange w:id="17986" w:author="shorny" w:date="2014-06-09T18:46:00Z">
              <w:rPr/>
            </w:rPrChange>
          </w:rPr>
          <w:t>DocStatusID)</w:t>
        </w:r>
      </w:ins>
    </w:p>
    <w:p w14:paraId="2F3A749D" w14:textId="77777777" w:rsidR="00905A86" w:rsidRPr="00905A86" w:rsidRDefault="00905A86">
      <w:pPr>
        <w:pStyle w:val="HTMLPreformatted"/>
        <w:divId w:val="1587107075"/>
        <w:rPr>
          <w:ins w:id="17987" w:author="shorny" w:date="2014-06-09T18:46:00Z"/>
          <w:sz w:val="18"/>
          <w:rPrChange w:id="17988" w:author="shorny" w:date="2014-06-09T18:46:00Z">
            <w:rPr>
              <w:ins w:id="17989" w:author="shorny" w:date="2014-06-09T18:46:00Z"/>
            </w:rPr>
          </w:rPrChange>
        </w:rPr>
      </w:pPr>
      <w:ins w:id="17990" w:author="shorny" w:date="2014-06-09T18:46:00Z">
        <w:r w:rsidRPr="00905A86">
          <w:rPr>
            <w:rStyle w:val="keyword1"/>
            <w:sz w:val="18"/>
            <w:rPrChange w:id="17991" w:author="shorny" w:date="2014-06-09T18:46:00Z">
              <w:rPr>
                <w:rStyle w:val="keyword1"/>
              </w:rPr>
            </w:rPrChange>
          </w:rPr>
          <w:t>VALUES</w:t>
        </w:r>
        <w:r w:rsidRPr="00905A86">
          <w:rPr>
            <w:sz w:val="18"/>
            <w:rPrChange w:id="17992" w:author="shorny" w:date="2014-06-09T18:46:00Z">
              <w:rPr/>
            </w:rPrChange>
          </w:rPr>
          <w:t xml:space="preserve"> (</w:t>
        </w:r>
        <w:r w:rsidRPr="00905A86">
          <w:rPr>
            <w:rStyle w:val="string1"/>
            <w:sz w:val="18"/>
            <w:rPrChange w:id="17993" w:author="shorny" w:date="2014-06-09T18:46:00Z">
              <w:rPr>
                <w:rStyle w:val="string1"/>
              </w:rPr>
            </w:rPrChange>
          </w:rPr>
          <w:t>'/mnt/data/rhd/06/general/0001.pdf'</w:t>
        </w:r>
        <w:r w:rsidRPr="00905A86">
          <w:rPr>
            <w:sz w:val="18"/>
            <w:rPrChange w:id="17994" w:author="shorny" w:date="2014-06-09T18:46:00Z">
              <w:rPr/>
            </w:rPrChange>
          </w:rPr>
          <w:t xml:space="preserve">, 06, 20011, </w:t>
        </w:r>
        <w:r w:rsidRPr="00905A86">
          <w:rPr>
            <w:rStyle w:val="string1"/>
            <w:sz w:val="18"/>
            <w:rPrChange w:id="17995" w:author="shorny" w:date="2014-06-09T18:46:00Z">
              <w:rPr>
                <w:rStyle w:val="string1"/>
              </w:rPr>
            </w:rPrChange>
          </w:rPr>
          <w:t>'Award of Degree'</w:t>
        </w:r>
        <w:r w:rsidRPr="00905A86">
          <w:rPr>
            <w:sz w:val="18"/>
            <w:rPrChange w:id="17996" w:author="shorny" w:date="2014-06-09T18:46:00Z">
              <w:rPr/>
            </w:rPrChange>
          </w:rPr>
          <w:t>,</w:t>
        </w:r>
      </w:ins>
    </w:p>
    <w:p w14:paraId="70987091" w14:textId="77777777" w:rsidR="00905A86" w:rsidRPr="00905A86" w:rsidRDefault="00905A86">
      <w:pPr>
        <w:pStyle w:val="HTMLPreformatted"/>
        <w:divId w:val="1587107075"/>
        <w:rPr>
          <w:ins w:id="17997" w:author="shorny" w:date="2014-06-09T18:46:00Z"/>
          <w:sz w:val="18"/>
          <w:rPrChange w:id="17998" w:author="shorny" w:date="2014-06-09T18:46:00Z">
            <w:rPr>
              <w:ins w:id="17999" w:author="shorny" w:date="2014-06-09T18:46:00Z"/>
            </w:rPr>
          </w:rPrChange>
        </w:rPr>
      </w:pPr>
      <w:ins w:id="18000" w:author="shorny" w:date="2014-06-09T18:46:00Z">
        <w:r w:rsidRPr="00905A86">
          <w:rPr>
            <w:sz w:val="18"/>
            <w:rPrChange w:id="18001" w:author="shorny" w:date="2014-06-09T18:46:00Z">
              <w:rPr/>
            </w:rPrChange>
          </w:rPr>
          <w:t>30000);</w:t>
        </w:r>
      </w:ins>
    </w:p>
    <w:p w14:paraId="23235A19" w14:textId="77777777" w:rsidR="00905A86" w:rsidRPr="00905A86" w:rsidRDefault="00905A86">
      <w:pPr>
        <w:pStyle w:val="HTMLPreformatted"/>
        <w:divId w:val="1587107075"/>
        <w:rPr>
          <w:ins w:id="18002" w:author="shorny" w:date="2014-06-09T18:46:00Z"/>
          <w:sz w:val="18"/>
          <w:rPrChange w:id="18003" w:author="shorny" w:date="2014-06-09T18:46:00Z">
            <w:rPr>
              <w:ins w:id="18004" w:author="shorny" w:date="2014-06-09T18:46:00Z"/>
            </w:rPr>
          </w:rPrChange>
        </w:rPr>
      </w:pPr>
    </w:p>
    <w:p w14:paraId="1E442875" w14:textId="77777777" w:rsidR="00905A86" w:rsidRPr="00905A86" w:rsidRDefault="00905A86">
      <w:pPr>
        <w:pStyle w:val="HTMLPreformatted"/>
        <w:divId w:val="1587107075"/>
        <w:rPr>
          <w:ins w:id="18005" w:author="shorny" w:date="2014-06-09T18:46:00Z"/>
          <w:sz w:val="18"/>
          <w:rPrChange w:id="18006" w:author="shorny" w:date="2014-06-09T18:46:00Z">
            <w:rPr>
              <w:ins w:id="18007" w:author="shorny" w:date="2014-06-09T18:46:00Z"/>
            </w:rPr>
          </w:rPrChange>
        </w:rPr>
      </w:pPr>
      <w:ins w:id="18008" w:author="shorny" w:date="2014-06-09T18:46:00Z">
        <w:r w:rsidRPr="00905A86">
          <w:rPr>
            <w:rStyle w:val="keyword1"/>
            <w:sz w:val="18"/>
            <w:rPrChange w:id="18009" w:author="shorny" w:date="2014-06-09T18:46:00Z">
              <w:rPr>
                <w:rStyle w:val="keyword1"/>
              </w:rPr>
            </w:rPrChange>
          </w:rPr>
          <w:t>INSERT</w:t>
        </w:r>
        <w:r w:rsidRPr="00905A86">
          <w:rPr>
            <w:sz w:val="18"/>
            <w:rPrChange w:id="18010" w:author="shorny" w:date="2014-06-09T18:46:00Z">
              <w:rPr/>
            </w:rPrChange>
          </w:rPr>
          <w:t xml:space="preserve"> </w:t>
        </w:r>
        <w:r w:rsidRPr="00905A86">
          <w:rPr>
            <w:rStyle w:val="keyword1"/>
            <w:sz w:val="18"/>
            <w:rPrChange w:id="18011" w:author="shorny" w:date="2014-06-09T18:46:00Z">
              <w:rPr>
                <w:rStyle w:val="keyword1"/>
              </w:rPr>
            </w:rPrChange>
          </w:rPr>
          <w:t>INTO</w:t>
        </w:r>
        <w:r w:rsidRPr="00905A86">
          <w:rPr>
            <w:sz w:val="18"/>
            <w:rPrChange w:id="18012" w:author="shorny" w:date="2014-06-09T18:46:00Z">
              <w:rPr/>
            </w:rPrChange>
          </w:rPr>
          <w:t xml:space="preserve"> Document (UploadLink, ApplicantID, ApplicationID, DocTypeID,</w:t>
        </w:r>
      </w:ins>
    </w:p>
    <w:p w14:paraId="37D0CCE6" w14:textId="77777777" w:rsidR="00905A86" w:rsidRPr="00905A86" w:rsidRDefault="00905A86">
      <w:pPr>
        <w:pStyle w:val="HTMLPreformatted"/>
        <w:divId w:val="1587107075"/>
        <w:rPr>
          <w:ins w:id="18013" w:author="shorny" w:date="2014-06-09T18:46:00Z"/>
          <w:sz w:val="18"/>
          <w:rPrChange w:id="18014" w:author="shorny" w:date="2014-06-09T18:46:00Z">
            <w:rPr>
              <w:ins w:id="18015" w:author="shorny" w:date="2014-06-09T18:46:00Z"/>
            </w:rPr>
          </w:rPrChange>
        </w:rPr>
      </w:pPr>
      <w:ins w:id="18016" w:author="shorny" w:date="2014-06-09T18:46:00Z">
        <w:r w:rsidRPr="00905A86">
          <w:rPr>
            <w:sz w:val="18"/>
            <w:rPrChange w:id="18017" w:author="shorny" w:date="2014-06-09T18:46:00Z">
              <w:rPr/>
            </w:rPrChange>
          </w:rPr>
          <w:t>DocStatusID)</w:t>
        </w:r>
      </w:ins>
    </w:p>
    <w:p w14:paraId="60515677" w14:textId="77777777" w:rsidR="00905A86" w:rsidRPr="00905A86" w:rsidRDefault="00905A86">
      <w:pPr>
        <w:pStyle w:val="HTMLPreformatted"/>
        <w:divId w:val="1587107075"/>
        <w:rPr>
          <w:ins w:id="18018" w:author="shorny" w:date="2014-06-09T18:46:00Z"/>
          <w:sz w:val="18"/>
          <w:rPrChange w:id="18019" w:author="shorny" w:date="2014-06-09T18:46:00Z">
            <w:rPr>
              <w:ins w:id="18020" w:author="shorny" w:date="2014-06-09T18:46:00Z"/>
            </w:rPr>
          </w:rPrChange>
        </w:rPr>
      </w:pPr>
      <w:ins w:id="18021" w:author="shorny" w:date="2014-06-09T18:46:00Z">
        <w:r w:rsidRPr="00905A86">
          <w:rPr>
            <w:rStyle w:val="keyword1"/>
            <w:sz w:val="18"/>
            <w:rPrChange w:id="18022" w:author="shorny" w:date="2014-06-09T18:46:00Z">
              <w:rPr>
                <w:rStyle w:val="keyword1"/>
              </w:rPr>
            </w:rPrChange>
          </w:rPr>
          <w:t>VALUES</w:t>
        </w:r>
        <w:r w:rsidRPr="00905A86">
          <w:rPr>
            <w:sz w:val="18"/>
            <w:rPrChange w:id="18023" w:author="shorny" w:date="2014-06-09T18:46:00Z">
              <w:rPr/>
            </w:rPrChange>
          </w:rPr>
          <w:t xml:space="preserve"> (</w:t>
        </w:r>
        <w:r w:rsidRPr="00905A86">
          <w:rPr>
            <w:rStyle w:val="string1"/>
            <w:sz w:val="18"/>
            <w:rPrChange w:id="18024" w:author="shorny" w:date="2014-06-09T18:46:00Z">
              <w:rPr>
                <w:rStyle w:val="string1"/>
              </w:rPr>
            </w:rPrChange>
          </w:rPr>
          <w:t>'/mnt/data/rhd/06/certificate/0001.pdf'</w:t>
        </w:r>
        <w:r w:rsidRPr="00905A86">
          <w:rPr>
            <w:sz w:val="18"/>
            <w:rPrChange w:id="18025" w:author="shorny" w:date="2014-06-09T18:46:00Z">
              <w:rPr/>
            </w:rPrChange>
          </w:rPr>
          <w:t>, 06, 611, 20004, 30000);</w:t>
        </w:r>
      </w:ins>
    </w:p>
    <w:p w14:paraId="2B6EF4F0" w14:textId="77777777" w:rsidR="00905A86" w:rsidRPr="00905A86" w:rsidRDefault="00905A86">
      <w:pPr>
        <w:pStyle w:val="HTMLPreformatted"/>
        <w:divId w:val="1587107075"/>
        <w:rPr>
          <w:ins w:id="18026" w:author="shorny" w:date="2014-06-09T18:46:00Z"/>
          <w:sz w:val="18"/>
          <w:rPrChange w:id="18027" w:author="shorny" w:date="2014-06-09T18:46:00Z">
            <w:rPr>
              <w:ins w:id="18028" w:author="shorny" w:date="2014-06-09T18:46:00Z"/>
            </w:rPr>
          </w:rPrChange>
        </w:rPr>
      </w:pPr>
    </w:p>
    <w:p w14:paraId="5AB76FA1" w14:textId="77777777" w:rsidR="00905A86" w:rsidRPr="00905A86" w:rsidRDefault="00905A86">
      <w:pPr>
        <w:pStyle w:val="HTMLPreformatted"/>
        <w:divId w:val="1587107075"/>
        <w:rPr>
          <w:ins w:id="18029" w:author="shorny" w:date="2014-06-09T18:46:00Z"/>
          <w:sz w:val="18"/>
          <w:rPrChange w:id="18030" w:author="shorny" w:date="2014-06-09T18:46:00Z">
            <w:rPr>
              <w:ins w:id="18031" w:author="shorny" w:date="2014-06-09T18:46:00Z"/>
            </w:rPr>
          </w:rPrChange>
        </w:rPr>
      </w:pPr>
      <w:ins w:id="18032" w:author="shorny" w:date="2014-06-09T18:46:00Z">
        <w:r w:rsidRPr="00905A86">
          <w:rPr>
            <w:rStyle w:val="keyword1"/>
            <w:sz w:val="18"/>
            <w:rPrChange w:id="18033" w:author="shorny" w:date="2014-06-09T18:46:00Z">
              <w:rPr>
                <w:rStyle w:val="keyword1"/>
              </w:rPr>
            </w:rPrChange>
          </w:rPr>
          <w:t>INSERT</w:t>
        </w:r>
        <w:r w:rsidRPr="00905A86">
          <w:rPr>
            <w:sz w:val="18"/>
            <w:rPrChange w:id="18034" w:author="shorny" w:date="2014-06-09T18:46:00Z">
              <w:rPr/>
            </w:rPrChange>
          </w:rPr>
          <w:t xml:space="preserve"> </w:t>
        </w:r>
        <w:r w:rsidRPr="00905A86">
          <w:rPr>
            <w:rStyle w:val="keyword1"/>
            <w:sz w:val="18"/>
            <w:rPrChange w:id="18035" w:author="shorny" w:date="2014-06-09T18:46:00Z">
              <w:rPr>
                <w:rStyle w:val="keyword1"/>
              </w:rPr>
            </w:rPrChange>
          </w:rPr>
          <w:t>INTO</w:t>
        </w:r>
        <w:r w:rsidRPr="00905A86">
          <w:rPr>
            <w:sz w:val="18"/>
            <w:rPrChange w:id="18036" w:author="shorny" w:date="2014-06-09T18:46:00Z">
              <w:rPr/>
            </w:rPrChange>
          </w:rPr>
          <w:t xml:space="preserve"> Document (UploadLink, ApplicantID, DocTypeID, DocStatusID)</w:t>
        </w:r>
      </w:ins>
    </w:p>
    <w:p w14:paraId="4A426887" w14:textId="77777777" w:rsidR="00905A86" w:rsidRPr="00905A86" w:rsidRDefault="00905A86">
      <w:pPr>
        <w:pStyle w:val="HTMLPreformatted"/>
        <w:divId w:val="1587107075"/>
        <w:rPr>
          <w:ins w:id="18037" w:author="shorny" w:date="2014-06-09T18:46:00Z"/>
          <w:sz w:val="18"/>
          <w:rPrChange w:id="18038" w:author="shorny" w:date="2014-06-09T18:46:00Z">
            <w:rPr>
              <w:ins w:id="18039" w:author="shorny" w:date="2014-06-09T18:46:00Z"/>
            </w:rPr>
          </w:rPrChange>
        </w:rPr>
      </w:pPr>
      <w:ins w:id="18040" w:author="shorny" w:date="2014-06-09T18:46:00Z">
        <w:r w:rsidRPr="00905A86">
          <w:rPr>
            <w:rStyle w:val="keyword1"/>
            <w:sz w:val="18"/>
            <w:rPrChange w:id="18041" w:author="shorny" w:date="2014-06-09T18:46:00Z">
              <w:rPr>
                <w:rStyle w:val="keyword1"/>
              </w:rPr>
            </w:rPrChange>
          </w:rPr>
          <w:t>VALUES</w:t>
        </w:r>
        <w:r w:rsidRPr="00905A86">
          <w:rPr>
            <w:sz w:val="18"/>
            <w:rPrChange w:id="18042" w:author="shorny" w:date="2014-06-09T18:46:00Z">
              <w:rPr/>
            </w:rPrChange>
          </w:rPr>
          <w:t xml:space="preserve"> (</w:t>
        </w:r>
        <w:r w:rsidRPr="00905A86">
          <w:rPr>
            <w:rStyle w:val="string1"/>
            <w:sz w:val="18"/>
            <w:rPrChange w:id="18043" w:author="shorny" w:date="2014-06-09T18:46:00Z">
              <w:rPr>
                <w:rStyle w:val="string1"/>
              </w:rPr>
            </w:rPrChange>
          </w:rPr>
          <w:t>'/mnt/data/rhd/06/cv/0001.pdf'</w:t>
        </w:r>
        <w:r w:rsidRPr="00905A86">
          <w:rPr>
            <w:sz w:val="18"/>
            <w:rPrChange w:id="18044" w:author="shorny" w:date="2014-06-09T18:46:00Z">
              <w:rPr/>
            </w:rPrChange>
          </w:rPr>
          <w:t>, 06, 20001, 30000</w:t>
        </w:r>
        <w:proofErr w:type="gramStart"/>
        <w:r w:rsidRPr="00905A86">
          <w:rPr>
            <w:sz w:val="18"/>
            <w:rPrChange w:id="18045" w:author="shorny" w:date="2014-06-09T18:46:00Z">
              <w:rPr/>
            </w:rPrChange>
          </w:rPr>
          <w:t>) ;</w:t>
        </w:r>
        <w:proofErr w:type="gramEnd"/>
      </w:ins>
    </w:p>
    <w:p w14:paraId="70B0D23D" w14:textId="77777777" w:rsidR="00905A86" w:rsidRPr="00905A86" w:rsidRDefault="00905A86">
      <w:pPr>
        <w:pStyle w:val="HTMLPreformatted"/>
        <w:divId w:val="1587107075"/>
        <w:rPr>
          <w:ins w:id="18046" w:author="shorny" w:date="2014-06-09T18:46:00Z"/>
          <w:sz w:val="18"/>
          <w:rPrChange w:id="18047" w:author="shorny" w:date="2014-06-09T18:46:00Z">
            <w:rPr>
              <w:ins w:id="18048" w:author="shorny" w:date="2014-06-09T18:46:00Z"/>
            </w:rPr>
          </w:rPrChange>
        </w:rPr>
      </w:pPr>
    </w:p>
    <w:p w14:paraId="4A7E6E23" w14:textId="77777777" w:rsidR="00905A86" w:rsidRPr="00905A86" w:rsidRDefault="00905A86">
      <w:pPr>
        <w:pStyle w:val="HTMLPreformatted"/>
        <w:divId w:val="1587107075"/>
        <w:rPr>
          <w:ins w:id="18049" w:author="shorny" w:date="2014-06-09T18:46:00Z"/>
          <w:sz w:val="18"/>
          <w:rPrChange w:id="18050" w:author="shorny" w:date="2014-06-09T18:46:00Z">
            <w:rPr>
              <w:ins w:id="18051" w:author="shorny" w:date="2014-06-09T18:46:00Z"/>
            </w:rPr>
          </w:rPrChange>
        </w:rPr>
      </w:pPr>
      <w:ins w:id="18052" w:author="shorny" w:date="2014-06-09T18:46:00Z">
        <w:r w:rsidRPr="00905A86">
          <w:rPr>
            <w:rStyle w:val="keyword1"/>
            <w:sz w:val="18"/>
            <w:rPrChange w:id="18053" w:author="shorny" w:date="2014-06-09T18:46:00Z">
              <w:rPr>
                <w:rStyle w:val="keyword1"/>
              </w:rPr>
            </w:rPrChange>
          </w:rPr>
          <w:t>INSERT</w:t>
        </w:r>
        <w:r w:rsidRPr="00905A86">
          <w:rPr>
            <w:sz w:val="18"/>
            <w:rPrChange w:id="18054" w:author="shorny" w:date="2014-06-09T18:46:00Z">
              <w:rPr/>
            </w:rPrChange>
          </w:rPr>
          <w:t xml:space="preserve"> </w:t>
        </w:r>
        <w:r w:rsidRPr="00905A86">
          <w:rPr>
            <w:rStyle w:val="keyword1"/>
            <w:sz w:val="18"/>
            <w:rPrChange w:id="18055" w:author="shorny" w:date="2014-06-09T18:46:00Z">
              <w:rPr>
                <w:rStyle w:val="keyword1"/>
              </w:rPr>
            </w:rPrChange>
          </w:rPr>
          <w:t>INTO</w:t>
        </w:r>
        <w:r w:rsidRPr="00905A86">
          <w:rPr>
            <w:sz w:val="18"/>
            <w:rPrChange w:id="18056" w:author="shorny" w:date="2014-06-09T18:46:00Z">
              <w:rPr/>
            </w:rPrChange>
          </w:rPr>
          <w:t xml:space="preserve"> Document (UploadLink, ApplicantID, DocTypeID, Description,</w:t>
        </w:r>
      </w:ins>
    </w:p>
    <w:p w14:paraId="6F5417D8" w14:textId="77777777" w:rsidR="00905A86" w:rsidRPr="00905A86" w:rsidRDefault="00905A86">
      <w:pPr>
        <w:pStyle w:val="HTMLPreformatted"/>
        <w:divId w:val="1587107075"/>
        <w:rPr>
          <w:ins w:id="18057" w:author="shorny" w:date="2014-06-09T18:46:00Z"/>
          <w:sz w:val="18"/>
          <w:rPrChange w:id="18058" w:author="shorny" w:date="2014-06-09T18:46:00Z">
            <w:rPr>
              <w:ins w:id="18059" w:author="shorny" w:date="2014-06-09T18:46:00Z"/>
            </w:rPr>
          </w:rPrChange>
        </w:rPr>
      </w:pPr>
      <w:ins w:id="18060" w:author="shorny" w:date="2014-06-09T18:46:00Z">
        <w:r w:rsidRPr="00905A86">
          <w:rPr>
            <w:sz w:val="18"/>
            <w:rPrChange w:id="18061" w:author="shorny" w:date="2014-06-09T18:46:00Z">
              <w:rPr/>
            </w:rPrChange>
          </w:rPr>
          <w:lastRenderedPageBreak/>
          <w:t>DocStatusID)</w:t>
        </w:r>
      </w:ins>
    </w:p>
    <w:p w14:paraId="08239F3A" w14:textId="77777777" w:rsidR="00905A86" w:rsidRPr="00905A86" w:rsidRDefault="00905A86">
      <w:pPr>
        <w:pStyle w:val="HTMLPreformatted"/>
        <w:divId w:val="1587107075"/>
        <w:rPr>
          <w:ins w:id="18062" w:author="shorny" w:date="2014-06-09T18:46:00Z"/>
          <w:sz w:val="18"/>
          <w:rPrChange w:id="18063" w:author="shorny" w:date="2014-06-09T18:46:00Z">
            <w:rPr>
              <w:ins w:id="18064" w:author="shorny" w:date="2014-06-09T18:46:00Z"/>
            </w:rPr>
          </w:rPrChange>
        </w:rPr>
      </w:pPr>
      <w:ins w:id="18065" w:author="shorny" w:date="2014-06-09T18:46:00Z">
        <w:r w:rsidRPr="00905A86">
          <w:rPr>
            <w:rStyle w:val="keyword1"/>
            <w:sz w:val="18"/>
            <w:rPrChange w:id="18066" w:author="shorny" w:date="2014-06-09T18:46:00Z">
              <w:rPr>
                <w:rStyle w:val="keyword1"/>
              </w:rPr>
            </w:rPrChange>
          </w:rPr>
          <w:t>VALUES</w:t>
        </w:r>
        <w:r w:rsidRPr="00905A86">
          <w:rPr>
            <w:sz w:val="18"/>
            <w:rPrChange w:id="18067" w:author="shorny" w:date="2014-06-09T18:46:00Z">
              <w:rPr/>
            </w:rPrChange>
          </w:rPr>
          <w:t xml:space="preserve"> (</w:t>
        </w:r>
        <w:r w:rsidRPr="00905A86">
          <w:rPr>
            <w:rStyle w:val="string1"/>
            <w:sz w:val="18"/>
            <w:rPrChange w:id="18068" w:author="shorny" w:date="2014-06-09T18:46:00Z">
              <w:rPr>
                <w:rStyle w:val="string1"/>
              </w:rPr>
            </w:rPrChange>
          </w:rPr>
          <w:t>'/mnt/data/rhd/06/certificate/0002.pdf'</w:t>
        </w:r>
        <w:r w:rsidRPr="00905A86">
          <w:rPr>
            <w:sz w:val="18"/>
            <w:rPrChange w:id="18069" w:author="shorny" w:date="2014-06-09T18:46:00Z">
              <w:rPr/>
            </w:rPrChange>
          </w:rPr>
          <w:t xml:space="preserve">, 06, 20004, </w:t>
        </w:r>
        <w:r w:rsidRPr="00905A86">
          <w:rPr>
            <w:rStyle w:val="string1"/>
            <w:sz w:val="18"/>
            <w:rPrChange w:id="18070" w:author="shorny" w:date="2014-06-09T18:46:00Z">
              <w:rPr>
                <w:rStyle w:val="string1"/>
              </w:rPr>
            </w:rPrChange>
          </w:rPr>
          <w:t>'English cert'</w:t>
        </w:r>
        <w:r w:rsidRPr="00905A86">
          <w:rPr>
            <w:sz w:val="18"/>
            <w:rPrChange w:id="18071" w:author="shorny" w:date="2014-06-09T18:46:00Z">
              <w:rPr/>
            </w:rPrChange>
          </w:rPr>
          <w:t>,</w:t>
        </w:r>
      </w:ins>
    </w:p>
    <w:p w14:paraId="59A01ACF" w14:textId="77777777" w:rsidR="00905A86" w:rsidRPr="00905A86" w:rsidRDefault="00905A86">
      <w:pPr>
        <w:pStyle w:val="HTMLPreformatted"/>
        <w:divId w:val="1587107075"/>
        <w:rPr>
          <w:ins w:id="18072" w:author="shorny" w:date="2014-06-09T18:46:00Z"/>
          <w:sz w:val="18"/>
          <w:rPrChange w:id="18073" w:author="shorny" w:date="2014-06-09T18:46:00Z">
            <w:rPr>
              <w:ins w:id="18074" w:author="shorny" w:date="2014-06-09T18:46:00Z"/>
            </w:rPr>
          </w:rPrChange>
        </w:rPr>
      </w:pPr>
      <w:ins w:id="18075" w:author="shorny" w:date="2014-06-09T18:46:00Z">
        <w:r w:rsidRPr="00905A86">
          <w:rPr>
            <w:sz w:val="18"/>
            <w:rPrChange w:id="18076" w:author="shorny" w:date="2014-06-09T18:46:00Z">
              <w:rPr/>
            </w:rPrChange>
          </w:rPr>
          <w:t>30000);</w:t>
        </w:r>
      </w:ins>
    </w:p>
    <w:p w14:paraId="6E314D84" w14:textId="77777777" w:rsidR="00905A86" w:rsidRPr="00905A86" w:rsidRDefault="00905A86">
      <w:pPr>
        <w:pStyle w:val="HTMLPreformatted"/>
        <w:divId w:val="1587107075"/>
        <w:rPr>
          <w:ins w:id="18077" w:author="shorny" w:date="2014-06-09T18:46:00Z"/>
          <w:sz w:val="18"/>
          <w:rPrChange w:id="18078" w:author="shorny" w:date="2014-06-09T18:46:00Z">
            <w:rPr>
              <w:ins w:id="18079" w:author="shorny" w:date="2014-06-09T18:46:00Z"/>
            </w:rPr>
          </w:rPrChange>
        </w:rPr>
      </w:pPr>
    </w:p>
    <w:p w14:paraId="7477A461" w14:textId="77777777" w:rsidR="00905A86" w:rsidRPr="00905A86" w:rsidRDefault="00905A86">
      <w:pPr>
        <w:pStyle w:val="HTMLPreformatted"/>
        <w:divId w:val="1587107075"/>
        <w:rPr>
          <w:ins w:id="18080" w:author="shorny" w:date="2014-06-09T18:46:00Z"/>
          <w:rStyle w:val="comment1"/>
          <w:sz w:val="18"/>
          <w:rPrChange w:id="18081" w:author="shorny" w:date="2014-06-09T18:46:00Z">
            <w:rPr>
              <w:ins w:id="18082" w:author="shorny" w:date="2014-06-09T18:46:00Z"/>
              <w:rStyle w:val="comment1"/>
            </w:rPr>
          </w:rPrChange>
        </w:rPr>
      </w:pPr>
      <w:ins w:id="18083" w:author="shorny" w:date="2014-06-09T18:46:00Z">
        <w:r w:rsidRPr="00905A86">
          <w:rPr>
            <w:rStyle w:val="comment1"/>
            <w:sz w:val="18"/>
            <w:rPrChange w:id="18084" w:author="shorny" w:date="2014-06-09T18:46:00Z">
              <w:rPr>
                <w:rStyle w:val="comment1"/>
              </w:rPr>
            </w:rPrChange>
          </w:rPr>
          <w:t>-- add the thesis to documents</w:t>
        </w:r>
      </w:ins>
    </w:p>
    <w:p w14:paraId="2CEA1EF1" w14:textId="77777777" w:rsidR="00905A86" w:rsidRPr="00905A86" w:rsidRDefault="00905A86">
      <w:pPr>
        <w:pStyle w:val="HTMLPreformatted"/>
        <w:divId w:val="1587107075"/>
        <w:rPr>
          <w:ins w:id="18085" w:author="shorny" w:date="2014-06-09T18:46:00Z"/>
          <w:sz w:val="18"/>
          <w:rPrChange w:id="18086" w:author="shorny" w:date="2014-06-09T18:46:00Z">
            <w:rPr>
              <w:ins w:id="18087" w:author="shorny" w:date="2014-06-09T18:46:00Z"/>
            </w:rPr>
          </w:rPrChange>
        </w:rPr>
      </w:pPr>
      <w:ins w:id="18088" w:author="shorny" w:date="2014-06-09T18:46:00Z">
        <w:r w:rsidRPr="00905A86">
          <w:rPr>
            <w:rStyle w:val="keyword1"/>
            <w:sz w:val="18"/>
            <w:rPrChange w:id="18089" w:author="shorny" w:date="2014-06-09T18:46:00Z">
              <w:rPr>
                <w:rStyle w:val="keyword1"/>
              </w:rPr>
            </w:rPrChange>
          </w:rPr>
          <w:t>INSERT</w:t>
        </w:r>
        <w:r w:rsidRPr="00905A86">
          <w:rPr>
            <w:sz w:val="18"/>
            <w:rPrChange w:id="18090" w:author="shorny" w:date="2014-06-09T18:46:00Z">
              <w:rPr/>
            </w:rPrChange>
          </w:rPr>
          <w:t xml:space="preserve"> </w:t>
        </w:r>
        <w:r w:rsidRPr="00905A86">
          <w:rPr>
            <w:rStyle w:val="keyword1"/>
            <w:sz w:val="18"/>
            <w:rPrChange w:id="18091" w:author="shorny" w:date="2014-06-09T18:46:00Z">
              <w:rPr>
                <w:rStyle w:val="keyword1"/>
              </w:rPr>
            </w:rPrChange>
          </w:rPr>
          <w:t>INTO</w:t>
        </w:r>
        <w:r w:rsidRPr="00905A86">
          <w:rPr>
            <w:sz w:val="18"/>
            <w:rPrChange w:id="18092" w:author="shorny" w:date="2014-06-09T18:46:00Z">
              <w:rPr/>
            </w:rPrChange>
          </w:rPr>
          <w:t xml:space="preserve"> Document (UploadLink, ApplicantID, DocTypeID, Description,</w:t>
        </w:r>
      </w:ins>
    </w:p>
    <w:p w14:paraId="2CB1C736" w14:textId="77777777" w:rsidR="00905A86" w:rsidRPr="00905A86" w:rsidRDefault="00905A86">
      <w:pPr>
        <w:pStyle w:val="HTMLPreformatted"/>
        <w:divId w:val="1587107075"/>
        <w:rPr>
          <w:ins w:id="18093" w:author="shorny" w:date="2014-06-09T18:46:00Z"/>
          <w:sz w:val="18"/>
          <w:rPrChange w:id="18094" w:author="shorny" w:date="2014-06-09T18:46:00Z">
            <w:rPr>
              <w:ins w:id="18095" w:author="shorny" w:date="2014-06-09T18:46:00Z"/>
            </w:rPr>
          </w:rPrChange>
        </w:rPr>
      </w:pPr>
      <w:ins w:id="18096" w:author="shorny" w:date="2014-06-09T18:46:00Z">
        <w:r w:rsidRPr="00905A86">
          <w:rPr>
            <w:sz w:val="18"/>
            <w:rPrChange w:id="18097" w:author="shorny" w:date="2014-06-09T18:46:00Z">
              <w:rPr/>
            </w:rPrChange>
          </w:rPr>
          <w:t>DocStatusID)</w:t>
        </w:r>
      </w:ins>
    </w:p>
    <w:p w14:paraId="3B343D48" w14:textId="77777777" w:rsidR="00905A86" w:rsidRPr="00905A86" w:rsidRDefault="00905A86">
      <w:pPr>
        <w:pStyle w:val="HTMLPreformatted"/>
        <w:divId w:val="1587107075"/>
        <w:rPr>
          <w:ins w:id="18098" w:author="shorny" w:date="2014-06-09T18:46:00Z"/>
          <w:sz w:val="18"/>
          <w:rPrChange w:id="18099" w:author="shorny" w:date="2014-06-09T18:46:00Z">
            <w:rPr>
              <w:ins w:id="18100" w:author="shorny" w:date="2014-06-09T18:46:00Z"/>
            </w:rPr>
          </w:rPrChange>
        </w:rPr>
      </w:pPr>
      <w:ins w:id="18101" w:author="shorny" w:date="2014-06-09T18:46:00Z">
        <w:r w:rsidRPr="00905A86">
          <w:rPr>
            <w:rStyle w:val="keyword1"/>
            <w:sz w:val="18"/>
            <w:rPrChange w:id="18102" w:author="shorny" w:date="2014-06-09T18:46:00Z">
              <w:rPr>
                <w:rStyle w:val="keyword1"/>
              </w:rPr>
            </w:rPrChange>
          </w:rPr>
          <w:t>VALUES</w:t>
        </w:r>
        <w:r w:rsidRPr="00905A86">
          <w:rPr>
            <w:sz w:val="18"/>
            <w:rPrChange w:id="18103" w:author="shorny" w:date="2014-06-09T18:46:00Z">
              <w:rPr/>
            </w:rPrChange>
          </w:rPr>
          <w:t xml:space="preserve"> (</w:t>
        </w:r>
        <w:r w:rsidRPr="00905A86">
          <w:rPr>
            <w:rStyle w:val="string1"/>
            <w:sz w:val="18"/>
            <w:rPrChange w:id="18104" w:author="shorny" w:date="2014-06-09T18:46:00Z">
              <w:rPr>
                <w:rStyle w:val="string1"/>
              </w:rPr>
            </w:rPrChange>
          </w:rPr>
          <w:t>'/mnt/data/rhd/06/publication/0001.pdf'</w:t>
        </w:r>
        <w:r w:rsidRPr="00905A86">
          <w:rPr>
            <w:sz w:val="18"/>
            <w:rPrChange w:id="18105" w:author="shorny" w:date="2014-06-09T18:46:00Z">
              <w:rPr/>
            </w:rPrChange>
          </w:rPr>
          <w:t xml:space="preserve">, 06, 20006, </w:t>
        </w:r>
        <w:r w:rsidRPr="00905A86">
          <w:rPr>
            <w:rStyle w:val="string1"/>
            <w:sz w:val="18"/>
            <w:rPrChange w:id="18106" w:author="shorny" w:date="2014-06-09T18:46:00Z">
              <w:rPr>
                <w:rStyle w:val="string1"/>
              </w:rPr>
            </w:rPrChange>
          </w:rPr>
          <w:t>'masters thesis'</w:t>
        </w:r>
        <w:r w:rsidRPr="00905A86">
          <w:rPr>
            <w:sz w:val="18"/>
            <w:rPrChange w:id="18107" w:author="shorny" w:date="2014-06-09T18:46:00Z">
              <w:rPr/>
            </w:rPrChange>
          </w:rPr>
          <w:t>,</w:t>
        </w:r>
      </w:ins>
    </w:p>
    <w:p w14:paraId="5E1FC4C0" w14:textId="77777777" w:rsidR="00905A86" w:rsidRPr="00905A86" w:rsidRDefault="00905A86">
      <w:pPr>
        <w:pStyle w:val="HTMLPreformatted"/>
        <w:divId w:val="1587107075"/>
        <w:rPr>
          <w:ins w:id="18108" w:author="shorny" w:date="2014-06-09T18:46:00Z"/>
          <w:sz w:val="18"/>
          <w:rPrChange w:id="18109" w:author="shorny" w:date="2014-06-09T18:46:00Z">
            <w:rPr>
              <w:ins w:id="18110" w:author="shorny" w:date="2014-06-09T18:46:00Z"/>
            </w:rPr>
          </w:rPrChange>
        </w:rPr>
      </w:pPr>
      <w:ins w:id="18111" w:author="shorny" w:date="2014-06-09T18:46:00Z">
        <w:r w:rsidRPr="00905A86">
          <w:rPr>
            <w:sz w:val="18"/>
            <w:rPrChange w:id="18112" w:author="shorny" w:date="2014-06-09T18:46:00Z">
              <w:rPr/>
            </w:rPrChange>
          </w:rPr>
          <w:t>30000);</w:t>
        </w:r>
      </w:ins>
    </w:p>
    <w:p w14:paraId="03CBF28A" w14:textId="77777777" w:rsidR="00905A86" w:rsidRPr="00905A86" w:rsidRDefault="00905A86">
      <w:pPr>
        <w:pStyle w:val="HTMLPreformatted"/>
        <w:divId w:val="1587107075"/>
        <w:rPr>
          <w:ins w:id="18113" w:author="shorny" w:date="2014-06-09T18:46:00Z"/>
          <w:sz w:val="18"/>
          <w:rPrChange w:id="18114" w:author="shorny" w:date="2014-06-09T18:46:00Z">
            <w:rPr>
              <w:ins w:id="18115" w:author="shorny" w:date="2014-06-09T18:46:00Z"/>
            </w:rPr>
          </w:rPrChange>
        </w:rPr>
      </w:pPr>
    </w:p>
    <w:p w14:paraId="4224441E" w14:textId="77777777" w:rsidR="00905A86" w:rsidRPr="00905A86" w:rsidRDefault="00905A86">
      <w:pPr>
        <w:pStyle w:val="HTMLPreformatted"/>
        <w:divId w:val="1587107075"/>
        <w:rPr>
          <w:ins w:id="18116" w:author="shorny" w:date="2014-06-09T18:46:00Z"/>
          <w:rStyle w:val="comment1"/>
          <w:sz w:val="18"/>
          <w:rPrChange w:id="18117" w:author="shorny" w:date="2014-06-09T18:46:00Z">
            <w:rPr>
              <w:ins w:id="18118" w:author="shorny" w:date="2014-06-09T18:46:00Z"/>
              <w:rStyle w:val="comment1"/>
            </w:rPr>
          </w:rPrChange>
        </w:rPr>
      </w:pPr>
      <w:ins w:id="18119" w:author="shorny" w:date="2014-06-09T18:46:00Z">
        <w:r w:rsidRPr="00905A86">
          <w:rPr>
            <w:rStyle w:val="comment1"/>
            <w:sz w:val="18"/>
            <w:rPrChange w:id="18120" w:author="shorny" w:date="2014-06-09T18:46:00Z">
              <w:rPr>
                <w:rStyle w:val="comment1"/>
              </w:rPr>
            </w:rPrChange>
          </w:rPr>
          <w:t>-- add the transcript to documents</w:t>
        </w:r>
      </w:ins>
    </w:p>
    <w:p w14:paraId="0455FE48" w14:textId="77777777" w:rsidR="00905A86" w:rsidRPr="00905A86" w:rsidRDefault="00905A86">
      <w:pPr>
        <w:pStyle w:val="HTMLPreformatted"/>
        <w:divId w:val="1587107075"/>
        <w:rPr>
          <w:ins w:id="18121" w:author="shorny" w:date="2014-06-09T18:46:00Z"/>
          <w:sz w:val="18"/>
          <w:rPrChange w:id="18122" w:author="shorny" w:date="2014-06-09T18:46:00Z">
            <w:rPr>
              <w:ins w:id="18123" w:author="shorny" w:date="2014-06-09T18:46:00Z"/>
            </w:rPr>
          </w:rPrChange>
        </w:rPr>
      </w:pPr>
      <w:ins w:id="18124" w:author="shorny" w:date="2014-06-09T18:46:00Z">
        <w:r w:rsidRPr="00905A86">
          <w:rPr>
            <w:rStyle w:val="keyword1"/>
            <w:sz w:val="18"/>
            <w:rPrChange w:id="18125" w:author="shorny" w:date="2014-06-09T18:46:00Z">
              <w:rPr>
                <w:rStyle w:val="keyword1"/>
              </w:rPr>
            </w:rPrChange>
          </w:rPr>
          <w:t>INSERT</w:t>
        </w:r>
        <w:r w:rsidRPr="00905A86">
          <w:rPr>
            <w:sz w:val="18"/>
            <w:rPrChange w:id="18126" w:author="shorny" w:date="2014-06-09T18:46:00Z">
              <w:rPr/>
            </w:rPrChange>
          </w:rPr>
          <w:t xml:space="preserve"> </w:t>
        </w:r>
        <w:r w:rsidRPr="00905A86">
          <w:rPr>
            <w:rStyle w:val="keyword1"/>
            <w:sz w:val="18"/>
            <w:rPrChange w:id="18127" w:author="shorny" w:date="2014-06-09T18:46:00Z">
              <w:rPr>
                <w:rStyle w:val="keyword1"/>
              </w:rPr>
            </w:rPrChange>
          </w:rPr>
          <w:t>INTO</w:t>
        </w:r>
        <w:r w:rsidRPr="00905A86">
          <w:rPr>
            <w:sz w:val="18"/>
            <w:rPrChange w:id="18128" w:author="shorny" w:date="2014-06-09T18:46:00Z">
              <w:rPr/>
            </w:rPrChange>
          </w:rPr>
          <w:t xml:space="preserve"> Document (UploadLink, ApplicantID, DocTypeID, Description,</w:t>
        </w:r>
      </w:ins>
    </w:p>
    <w:p w14:paraId="7208B94A" w14:textId="77777777" w:rsidR="00905A86" w:rsidRPr="00905A86" w:rsidRDefault="00905A86">
      <w:pPr>
        <w:pStyle w:val="HTMLPreformatted"/>
        <w:divId w:val="1587107075"/>
        <w:rPr>
          <w:ins w:id="18129" w:author="shorny" w:date="2014-06-09T18:46:00Z"/>
          <w:sz w:val="18"/>
          <w:rPrChange w:id="18130" w:author="shorny" w:date="2014-06-09T18:46:00Z">
            <w:rPr>
              <w:ins w:id="18131" w:author="shorny" w:date="2014-06-09T18:46:00Z"/>
            </w:rPr>
          </w:rPrChange>
        </w:rPr>
      </w:pPr>
      <w:ins w:id="18132" w:author="shorny" w:date="2014-06-09T18:46:00Z">
        <w:r w:rsidRPr="00905A86">
          <w:rPr>
            <w:sz w:val="18"/>
            <w:rPrChange w:id="18133" w:author="shorny" w:date="2014-06-09T18:46:00Z">
              <w:rPr/>
            </w:rPrChange>
          </w:rPr>
          <w:t>DocStatusID)</w:t>
        </w:r>
      </w:ins>
    </w:p>
    <w:p w14:paraId="53B9415F" w14:textId="77777777" w:rsidR="00905A86" w:rsidRPr="00905A86" w:rsidRDefault="00905A86">
      <w:pPr>
        <w:pStyle w:val="HTMLPreformatted"/>
        <w:divId w:val="1587107075"/>
        <w:rPr>
          <w:ins w:id="18134" w:author="shorny" w:date="2014-06-09T18:46:00Z"/>
          <w:sz w:val="18"/>
          <w:rPrChange w:id="18135" w:author="shorny" w:date="2014-06-09T18:46:00Z">
            <w:rPr>
              <w:ins w:id="18136" w:author="shorny" w:date="2014-06-09T18:46:00Z"/>
            </w:rPr>
          </w:rPrChange>
        </w:rPr>
      </w:pPr>
      <w:ins w:id="18137" w:author="shorny" w:date="2014-06-09T18:46:00Z">
        <w:r w:rsidRPr="00905A86">
          <w:rPr>
            <w:rStyle w:val="keyword1"/>
            <w:sz w:val="18"/>
            <w:rPrChange w:id="18138" w:author="shorny" w:date="2014-06-09T18:46:00Z">
              <w:rPr>
                <w:rStyle w:val="keyword1"/>
              </w:rPr>
            </w:rPrChange>
          </w:rPr>
          <w:t>VALUES</w:t>
        </w:r>
        <w:r w:rsidRPr="00905A86">
          <w:rPr>
            <w:sz w:val="18"/>
            <w:rPrChange w:id="18139" w:author="shorny" w:date="2014-06-09T18:46:00Z">
              <w:rPr/>
            </w:rPrChange>
          </w:rPr>
          <w:t xml:space="preserve"> (</w:t>
        </w:r>
        <w:r w:rsidRPr="00905A86">
          <w:rPr>
            <w:rStyle w:val="string1"/>
            <w:sz w:val="18"/>
            <w:rPrChange w:id="18140" w:author="shorny" w:date="2014-06-09T18:46:00Z">
              <w:rPr>
                <w:rStyle w:val="string1"/>
              </w:rPr>
            </w:rPrChange>
          </w:rPr>
          <w:t>'/mnt/data/rhd/06/transcript/0001.pdf'</w:t>
        </w:r>
        <w:r w:rsidRPr="00905A86">
          <w:rPr>
            <w:sz w:val="18"/>
            <w:rPrChange w:id="18141" w:author="shorny" w:date="2014-06-09T18:46:00Z">
              <w:rPr/>
            </w:rPrChange>
          </w:rPr>
          <w:t xml:space="preserve">, 06, 20005, </w:t>
        </w:r>
        <w:r w:rsidRPr="00905A86">
          <w:rPr>
            <w:rStyle w:val="string1"/>
            <w:sz w:val="18"/>
            <w:rPrChange w:id="18142" w:author="shorny" w:date="2014-06-09T18:46:00Z">
              <w:rPr>
                <w:rStyle w:val="string1"/>
              </w:rPr>
            </w:rPrChange>
          </w:rPr>
          <w:t>'masters transcript'</w:t>
        </w:r>
        <w:r w:rsidRPr="00905A86">
          <w:rPr>
            <w:sz w:val="18"/>
            <w:rPrChange w:id="18143" w:author="shorny" w:date="2014-06-09T18:46:00Z">
              <w:rPr/>
            </w:rPrChange>
          </w:rPr>
          <w:t>,</w:t>
        </w:r>
      </w:ins>
    </w:p>
    <w:p w14:paraId="050DAC29" w14:textId="77777777" w:rsidR="00905A86" w:rsidRPr="00905A86" w:rsidRDefault="00905A86">
      <w:pPr>
        <w:pStyle w:val="HTMLPreformatted"/>
        <w:divId w:val="1587107075"/>
        <w:rPr>
          <w:ins w:id="18144" w:author="shorny" w:date="2014-06-09T18:46:00Z"/>
          <w:sz w:val="18"/>
          <w:rPrChange w:id="18145" w:author="shorny" w:date="2014-06-09T18:46:00Z">
            <w:rPr>
              <w:ins w:id="18146" w:author="shorny" w:date="2014-06-09T18:46:00Z"/>
            </w:rPr>
          </w:rPrChange>
        </w:rPr>
      </w:pPr>
      <w:ins w:id="18147" w:author="shorny" w:date="2014-06-09T18:46:00Z">
        <w:r w:rsidRPr="00905A86">
          <w:rPr>
            <w:sz w:val="18"/>
            <w:rPrChange w:id="18148" w:author="shorny" w:date="2014-06-09T18:46:00Z">
              <w:rPr/>
            </w:rPrChange>
          </w:rPr>
          <w:t>30000);</w:t>
        </w:r>
      </w:ins>
    </w:p>
    <w:p w14:paraId="789261C8" w14:textId="77777777" w:rsidR="00905A86" w:rsidRPr="00905A86" w:rsidRDefault="00905A86">
      <w:pPr>
        <w:pStyle w:val="HTMLPreformatted"/>
        <w:divId w:val="1587107075"/>
        <w:rPr>
          <w:ins w:id="18149" w:author="shorny" w:date="2014-06-09T18:46:00Z"/>
          <w:sz w:val="18"/>
          <w:rPrChange w:id="18150" w:author="shorny" w:date="2014-06-09T18:46:00Z">
            <w:rPr>
              <w:ins w:id="18151" w:author="shorny" w:date="2014-06-09T18:46:00Z"/>
            </w:rPr>
          </w:rPrChange>
        </w:rPr>
      </w:pPr>
    </w:p>
    <w:p w14:paraId="22BE1B09" w14:textId="77777777" w:rsidR="00905A86" w:rsidRPr="00905A86" w:rsidRDefault="00905A86">
      <w:pPr>
        <w:pStyle w:val="HTMLPreformatted"/>
        <w:divId w:val="1587107075"/>
        <w:rPr>
          <w:ins w:id="18152" w:author="shorny" w:date="2014-06-09T18:46:00Z"/>
          <w:rStyle w:val="comment1"/>
          <w:sz w:val="18"/>
          <w:rPrChange w:id="18153" w:author="shorny" w:date="2014-06-09T18:46:00Z">
            <w:rPr>
              <w:ins w:id="18154" w:author="shorny" w:date="2014-06-09T18:46:00Z"/>
              <w:rStyle w:val="comment1"/>
            </w:rPr>
          </w:rPrChange>
        </w:rPr>
      </w:pPr>
      <w:ins w:id="18155" w:author="shorny" w:date="2014-06-09T18:46:00Z">
        <w:r w:rsidRPr="00905A86">
          <w:rPr>
            <w:rStyle w:val="comment1"/>
            <w:sz w:val="18"/>
            <w:rPrChange w:id="18156" w:author="shorny" w:date="2014-06-09T18:46:00Z">
              <w:rPr>
                <w:rStyle w:val="comment1"/>
              </w:rPr>
            </w:rPrChange>
          </w:rPr>
          <w:t>-- add a reference statement as a document</w:t>
        </w:r>
      </w:ins>
    </w:p>
    <w:p w14:paraId="721FF8F7" w14:textId="77777777" w:rsidR="00905A86" w:rsidRPr="00905A86" w:rsidRDefault="00905A86">
      <w:pPr>
        <w:pStyle w:val="HTMLPreformatted"/>
        <w:divId w:val="1587107075"/>
        <w:rPr>
          <w:ins w:id="18157" w:author="shorny" w:date="2014-06-09T18:46:00Z"/>
          <w:sz w:val="18"/>
          <w:rPrChange w:id="18158" w:author="shorny" w:date="2014-06-09T18:46:00Z">
            <w:rPr>
              <w:ins w:id="18159" w:author="shorny" w:date="2014-06-09T18:46:00Z"/>
            </w:rPr>
          </w:rPrChange>
        </w:rPr>
      </w:pPr>
      <w:ins w:id="18160" w:author="shorny" w:date="2014-06-09T18:46:00Z">
        <w:r w:rsidRPr="00905A86">
          <w:rPr>
            <w:rStyle w:val="keyword1"/>
            <w:sz w:val="18"/>
            <w:rPrChange w:id="18161" w:author="shorny" w:date="2014-06-09T18:46:00Z">
              <w:rPr>
                <w:rStyle w:val="keyword1"/>
              </w:rPr>
            </w:rPrChange>
          </w:rPr>
          <w:t>INSERT</w:t>
        </w:r>
        <w:r w:rsidRPr="00905A86">
          <w:rPr>
            <w:sz w:val="18"/>
            <w:rPrChange w:id="18162" w:author="shorny" w:date="2014-06-09T18:46:00Z">
              <w:rPr/>
            </w:rPrChange>
          </w:rPr>
          <w:t xml:space="preserve"> </w:t>
        </w:r>
        <w:r w:rsidRPr="00905A86">
          <w:rPr>
            <w:rStyle w:val="keyword1"/>
            <w:sz w:val="18"/>
            <w:rPrChange w:id="18163" w:author="shorny" w:date="2014-06-09T18:46:00Z">
              <w:rPr>
                <w:rStyle w:val="keyword1"/>
              </w:rPr>
            </w:rPrChange>
          </w:rPr>
          <w:t>INTO</w:t>
        </w:r>
        <w:r w:rsidRPr="00905A86">
          <w:rPr>
            <w:sz w:val="18"/>
            <w:rPrChange w:id="18164" w:author="shorny" w:date="2014-06-09T18:46:00Z">
              <w:rPr/>
            </w:rPrChange>
          </w:rPr>
          <w:t xml:space="preserve"> Document (UploadLink, ApplicantID, ApplicationID, DocTypeID,</w:t>
        </w:r>
      </w:ins>
    </w:p>
    <w:p w14:paraId="4F9F0D9F" w14:textId="77777777" w:rsidR="00905A86" w:rsidRPr="00905A86" w:rsidRDefault="00905A86">
      <w:pPr>
        <w:pStyle w:val="HTMLPreformatted"/>
        <w:divId w:val="1587107075"/>
        <w:rPr>
          <w:ins w:id="18165" w:author="shorny" w:date="2014-06-09T18:46:00Z"/>
          <w:sz w:val="18"/>
          <w:rPrChange w:id="18166" w:author="shorny" w:date="2014-06-09T18:46:00Z">
            <w:rPr>
              <w:ins w:id="18167" w:author="shorny" w:date="2014-06-09T18:46:00Z"/>
            </w:rPr>
          </w:rPrChange>
        </w:rPr>
      </w:pPr>
      <w:ins w:id="18168" w:author="shorny" w:date="2014-06-09T18:46:00Z">
        <w:r w:rsidRPr="00905A86">
          <w:rPr>
            <w:sz w:val="18"/>
            <w:rPrChange w:id="18169" w:author="shorny" w:date="2014-06-09T18:46:00Z">
              <w:rPr/>
            </w:rPrChange>
          </w:rPr>
          <w:t>DocStatusID)</w:t>
        </w:r>
      </w:ins>
    </w:p>
    <w:p w14:paraId="23DA6A33" w14:textId="77777777" w:rsidR="00905A86" w:rsidRPr="00905A86" w:rsidRDefault="00905A86">
      <w:pPr>
        <w:pStyle w:val="HTMLPreformatted"/>
        <w:divId w:val="1587107075"/>
        <w:rPr>
          <w:ins w:id="18170" w:author="shorny" w:date="2014-06-09T18:46:00Z"/>
          <w:sz w:val="18"/>
          <w:rPrChange w:id="18171" w:author="shorny" w:date="2014-06-09T18:46:00Z">
            <w:rPr>
              <w:ins w:id="18172" w:author="shorny" w:date="2014-06-09T18:46:00Z"/>
            </w:rPr>
          </w:rPrChange>
        </w:rPr>
      </w:pPr>
      <w:ins w:id="18173" w:author="shorny" w:date="2014-06-09T18:46:00Z">
        <w:r w:rsidRPr="00905A86">
          <w:rPr>
            <w:rStyle w:val="keyword1"/>
            <w:sz w:val="18"/>
            <w:rPrChange w:id="18174" w:author="shorny" w:date="2014-06-09T18:46:00Z">
              <w:rPr>
                <w:rStyle w:val="keyword1"/>
              </w:rPr>
            </w:rPrChange>
          </w:rPr>
          <w:t>VALUES</w:t>
        </w:r>
        <w:r w:rsidRPr="00905A86">
          <w:rPr>
            <w:sz w:val="18"/>
            <w:rPrChange w:id="18175" w:author="shorny" w:date="2014-06-09T18:46:00Z">
              <w:rPr/>
            </w:rPrChange>
          </w:rPr>
          <w:t xml:space="preserve"> (</w:t>
        </w:r>
        <w:r w:rsidRPr="00905A86">
          <w:rPr>
            <w:rStyle w:val="string1"/>
            <w:sz w:val="18"/>
            <w:rPrChange w:id="18176" w:author="shorny" w:date="2014-06-09T18:46:00Z">
              <w:rPr>
                <w:rStyle w:val="string1"/>
              </w:rPr>
            </w:rPrChange>
          </w:rPr>
          <w:t>'/mnt/data/rhd/06/reference/0001.pdf'</w:t>
        </w:r>
        <w:r w:rsidRPr="00905A86">
          <w:rPr>
            <w:sz w:val="18"/>
            <w:rPrChange w:id="18177" w:author="shorny" w:date="2014-06-09T18:46:00Z">
              <w:rPr/>
            </w:rPrChange>
          </w:rPr>
          <w:t>, 06, 611, 20008, 30000</w:t>
        </w:r>
        <w:proofErr w:type="gramStart"/>
        <w:r w:rsidRPr="00905A86">
          <w:rPr>
            <w:sz w:val="18"/>
            <w:rPrChange w:id="18178" w:author="shorny" w:date="2014-06-09T18:46:00Z">
              <w:rPr/>
            </w:rPrChange>
          </w:rPr>
          <w:t>) ;</w:t>
        </w:r>
        <w:proofErr w:type="gramEnd"/>
      </w:ins>
    </w:p>
    <w:p w14:paraId="0D28ED6A" w14:textId="77777777" w:rsidR="00905A86" w:rsidRPr="00905A86" w:rsidRDefault="00905A86">
      <w:pPr>
        <w:pStyle w:val="HTMLPreformatted"/>
        <w:divId w:val="1587107075"/>
        <w:rPr>
          <w:ins w:id="18179" w:author="shorny" w:date="2014-06-09T18:46:00Z"/>
          <w:sz w:val="18"/>
          <w:rPrChange w:id="18180" w:author="shorny" w:date="2014-06-09T18:46:00Z">
            <w:rPr>
              <w:ins w:id="18181" w:author="shorny" w:date="2014-06-09T18:46:00Z"/>
            </w:rPr>
          </w:rPrChange>
        </w:rPr>
      </w:pPr>
    </w:p>
    <w:p w14:paraId="7628A889" w14:textId="77777777" w:rsidR="00905A86" w:rsidRPr="00905A86" w:rsidRDefault="00905A86">
      <w:pPr>
        <w:pStyle w:val="HTMLPreformatted"/>
        <w:divId w:val="1587107075"/>
        <w:rPr>
          <w:ins w:id="18182" w:author="shorny" w:date="2014-06-09T18:46:00Z"/>
          <w:rStyle w:val="comment1"/>
          <w:sz w:val="18"/>
          <w:rPrChange w:id="18183" w:author="shorny" w:date="2014-06-09T18:46:00Z">
            <w:rPr>
              <w:ins w:id="18184" w:author="shorny" w:date="2014-06-09T18:46:00Z"/>
              <w:rStyle w:val="comment1"/>
            </w:rPr>
          </w:rPrChange>
        </w:rPr>
      </w:pPr>
      <w:ins w:id="18185" w:author="shorny" w:date="2014-06-09T18:46:00Z">
        <w:r w:rsidRPr="00905A86">
          <w:rPr>
            <w:rStyle w:val="comment1"/>
            <w:sz w:val="18"/>
            <w:rPrChange w:id="18186" w:author="shorny" w:date="2014-06-09T18:46:00Z">
              <w:rPr>
                <w:rStyle w:val="comment1"/>
              </w:rPr>
            </w:rPrChange>
          </w:rPr>
          <w:t>-- add the other reference statement as a document</w:t>
        </w:r>
      </w:ins>
    </w:p>
    <w:p w14:paraId="10D69658" w14:textId="77777777" w:rsidR="00905A86" w:rsidRPr="00905A86" w:rsidRDefault="00905A86">
      <w:pPr>
        <w:pStyle w:val="HTMLPreformatted"/>
        <w:divId w:val="1587107075"/>
        <w:rPr>
          <w:ins w:id="18187" w:author="shorny" w:date="2014-06-09T18:46:00Z"/>
          <w:sz w:val="18"/>
          <w:rPrChange w:id="18188" w:author="shorny" w:date="2014-06-09T18:46:00Z">
            <w:rPr>
              <w:ins w:id="18189" w:author="shorny" w:date="2014-06-09T18:46:00Z"/>
            </w:rPr>
          </w:rPrChange>
        </w:rPr>
      </w:pPr>
      <w:ins w:id="18190" w:author="shorny" w:date="2014-06-09T18:46:00Z">
        <w:r w:rsidRPr="00905A86">
          <w:rPr>
            <w:rStyle w:val="keyword1"/>
            <w:sz w:val="18"/>
            <w:rPrChange w:id="18191" w:author="shorny" w:date="2014-06-09T18:46:00Z">
              <w:rPr>
                <w:rStyle w:val="keyword1"/>
              </w:rPr>
            </w:rPrChange>
          </w:rPr>
          <w:t>INSERT</w:t>
        </w:r>
        <w:r w:rsidRPr="00905A86">
          <w:rPr>
            <w:sz w:val="18"/>
            <w:rPrChange w:id="18192" w:author="shorny" w:date="2014-06-09T18:46:00Z">
              <w:rPr/>
            </w:rPrChange>
          </w:rPr>
          <w:t xml:space="preserve"> </w:t>
        </w:r>
        <w:r w:rsidRPr="00905A86">
          <w:rPr>
            <w:rStyle w:val="keyword1"/>
            <w:sz w:val="18"/>
            <w:rPrChange w:id="18193" w:author="shorny" w:date="2014-06-09T18:46:00Z">
              <w:rPr>
                <w:rStyle w:val="keyword1"/>
              </w:rPr>
            </w:rPrChange>
          </w:rPr>
          <w:t>INTO</w:t>
        </w:r>
        <w:r w:rsidRPr="00905A86">
          <w:rPr>
            <w:sz w:val="18"/>
            <w:rPrChange w:id="18194" w:author="shorny" w:date="2014-06-09T18:46:00Z">
              <w:rPr/>
            </w:rPrChange>
          </w:rPr>
          <w:t xml:space="preserve"> Document (UploadLink, ApplicantID, ApplicationID, DocTypeID,</w:t>
        </w:r>
      </w:ins>
    </w:p>
    <w:p w14:paraId="13526A24" w14:textId="77777777" w:rsidR="00905A86" w:rsidRPr="00905A86" w:rsidRDefault="00905A86">
      <w:pPr>
        <w:pStyle w:val="HTMLPreformatted"/>
        <w:divId w:val="1587107075"/>
        <w:rPr>
          <w:ins w:id="18195" w:author="shorny" w:date="2014-06-09T18:46:00Z"/>
          <w:sz w:val="18"/>
          <w:rPrChange w:id="18196" w:author="shorny" w:date="2014-06-09T18:46:00Z">
            <w:rPr>
              <w:ins w:id="18197" w:author="shorny" w:date="2014-06-09T18:46:00Z"/>
            </w:rPr>
          </w:rPrChange>
        </w:rPr>
      </w:pPr>
      <w:ins w:id="18198" w:author="shorny" w:date="2014-06-09T18:46:00Z">
        <w:r w:rsidRPr="00905A86">
          <w:rPr>
            <w:sz w:val="18"/>
            <w:rPrChange w:id="18199" w:author="shorny" w:date="2014-06-09T18:46:00Z">
              <w:rPr/>
            </w:rPrChange>
          </w:rPr>
          <w:t>DocStatusID)</w:t>
        </w:r>
      </w:ins>
    </w:p>
    <w:p w14:paraId="5BBE9515" w14:textId="77777777" w:rsidR="00905A86" w:rsidRPr="00905A86" w:rsidRDefault="00905A86">
      <w:pPr>
        <w:pStyle w:val="HTMLPreformatted"/>
        <w:divId w:val="1587107075"/>
        <w:rPr>
          <w:ins w:id="18200" w:author="shorny" w:date="2014-06-09T18:46:00Z"/>
          <w:sz w:val="18"/>
          <w:rPrChange w:id="18201" w:author="shorny" w:date="2014-06-09T18:46:00Z">
            <w:rPr>
              <w:ins w:id="18202" w:author="shorny" w:date="2014-06-09T18:46:00Z"/>
            </w:rPr>
          </w:rPrChange>
        </w:rPr>
      </w:pPr>
      <w:ins w:id="18203" w:author="shorny" w:date="2014-06-09T18:46:00Z">
        <w:r w:rsidRPr="00905A86">
          <w:rPr>
            <w:rStyle w:val="keyword1"/>
            <w:sz w:val="18"/>
            <w:rPrChange w:id="18204" w:author="shorny" w:date="2014-06-09T18:46:00Z">
              <w:rPr>
                <w:rStyle w:val="keyword1"/>
              </w:rPr>
            </w:rPrChange>
          </w:rPr>
          <w:t>VALUES</w:t>
        </w:r>
        <w:r w:rsidRPr="00905A86">
          <w:rPr>
            <w:sz w:val="18"/>
            <w:rPrChange w:id="18205" w:author="shorny" w:date="2014-06-09T18:46:00Z">
              <w:rPr/>
            </w:rPrChange>
          </w:rPr>
          <w:t xml:space="preserve"> (</w:t>
        </w:r>
        <w:r w:rsidRPr="00905A86">
          <w:rPr>
            <w:rStyle w:val="string1"/>
            <w:sz w:val="18"/>
            <w:rPrChange w:id="18206" w:author="shorny" w:date="2014-06-09T18:46:00Z">
              <w:rPr>
                <w:rStyle w:val="string1"/>
              </w:rPr>
            </w:rPrChange>
          </w:rPr>
          <w:t>'/mnt/data/rhd/06/reference/0002.pdf'</w:t>
        </w:r>
        <w:r w:rsidRPr="00905A86">
          <w:rPr>
            <w:sz w:val="18"/>
            <w:rPrChange w:id="18207" w:author="shorny" w:date="2014-06-09T18:46:00Z">
              <w:rPr/>
            </w:rPrChange>
          </w:rPr>
          <w:t>, 06, 611, 20008, 30000</w:t>
        </w:r>
        <w:proofErr w:type="gramStart"/>
        <w:r w:rsidRPr="00905A86">
          <w:rPr>
            <w:sz w:val="18"/>
            <w:rPrChange w:id="18208" w:author="shorny" w:date="2014-06-09T18:46:00Z">
              <w:rPr/>
            </w:rPrChange>
          </w:rPr>
          <w:t>) ;</w:t>
        </w:r>
        <w:proofErr w:type="gramEnd"/>
      </w:ins>
    </w:p>
    <w:p w14:paraId="396A34B3" w14:textId="77777777" w:rsidR="00905A86" w:rsidRPr="00905A86" w:rsidRDefault="00905A86">
      <w:pPr>
        <w:pStyle w:val="HTMLPreformatted"/>
        <w:divId w:val="1587107075"/>
        <w:rPr>
          <w:ins w:id="18209" w:author="shorny" w:date="2014-06-09T18:46:00Z"/>
          <w:sz w:val="18"/>
          <w:rPrChange w:id="18210" w:author="shorny" w:date="2014-06-09T18:46:00Z">
            <w:rPr>
              <w:ins w:id="18211" w:author="shorny" w:date="2014-06-09T18:46:00Z"/>
            </w:rPr>
          </w:rPrChange>
        </w:rPr>
      </w:pPr>
    </w:p>
    <w:p w14:paraId="3A748A59" w14:textId="77777777" w:rsidR="00905A86" w:rsidRPr="00905A86" w:rsidRDefault="00905A86">
      <w:pPr>
        <w:pStyle w:val="HTMLPreformatted"/>
        <w:divId w:val="1587107075"/>
        <w:rPr>
          <w:ins w:id="18212" w:author="shorny" w:date="2014-06-09T18:46:00Z"/>
          <w:sz w:val="18"/>
          <w:rPrChange w:id="18213" w:author="shorny" w:date="2014-06-09T18:46:00Z">
            <w:rPr>
              <w:ins w:id="18214" w:author="shorny" w:date="2014-06-09T18:46:00Z"/>
            </w:rPr>
          </w:rPrChange>
        </w:rPr>
      </w:pPr>
    </w:p>
    <w:p w14:paraId="23EC5193" w14:textId="77777777" w:rsidR="00905A86" w:rsidRPr="00905A86" w:rsidRDefault="00905A86">
      <w:pPr>
        <w:pStyle w:val="HTMLPreformatted"/>
        <w:divId w:val="1587107075"/>
        <w:rPr>
          <w:ins w:id="18215" w:author="shorny" w:date="2014-06-09T18:46:00Z"/>
          <w:sz w:val="18"/>
          <w:rPrChange w:id="18216" w:author="shorny" w:date="2014-06-09T18:46:00Z">
            <w:rPr>
              <w:ins w:id="18217" w:author="shorny" w:date="2014-06-09T18:46:00Z"/>
            </w:rPr>
          </w:rPrChange>
        </w:rPr>
      </w:pPr>
    </w:p>
    <w:p w14:paraId="3C0234B1" w14:textId="77777777" w:rsidR="00905A86" w:rsidRPr="00905A86" w:rsidRDefault="00905A86">
      <w:pPr>
        <w:pStyle w:val="HTMLPreformatted"/>
        <w:divId w:val="1587107075"/>
        <w:rPr>
          <w:ins w:id="18218" w:author="shorny" w:date="2014-06-09T18:46:00Z"/>
          <w:rStyle w:val="comment1"/>
          <w:sz w:val="18"/>
          <w:rPrChange w:id="18219" w:author="shorny" w:date="2014-06-09T18:46:00Z">
            <w:rPr>
              <w:ins w:id="18220" w:author="shorny" w:date="2014-06-09T18:46:00Z"/>
              <w:rStyle w:val="comment1"/>
            </w:rPr>
          </w:rPrChange>
        </w:rPr>
      </w:pPr>
      <w:ins w:id="18221" w:author="shorny" w:date="2014-06-09T18:46:00Z">
        <w:r w:rsidRPr="00905A86">
          <w:rPr>
            <w:rStyle w:val="comment1"/>
            <w:sz w:val="18"/>
            <w:rPrChange w:id="18222" w:author="shorny" w:date="2014-06-09T18:46:00Z">
              <w:rPr>
                <w:rStyle w:val="comment1"/>
              </w:rPr>
            </w:rPrChange>
          </w:rPr>
          <w:t>-- -----------------------------------------------------------------------------</w:t>
        </w:r>
      </w:ins>
    </w:p>
    <w:p w14:paraId="3BAC3E4C" w14:textId="77777777" w:rsidR="00905A86" w:rsidRPr="00905A86" w:rsidRDefault="00905A86">
      <w:pPr>
        <w:pStyle w:val="HTMLPreformatted"/>
        <w:divId w:val="1587107075"/>
        <w:rPr>
          <w:ins w:id="18223" w:author="shorny" w:date="2014-06-09T18:46:00Z"/>
          <w:rStyle w:val="comment1"/>
          <w:sz w:val="18"/>
          <w:rPrChange w:id="18224" w:author="shorny" w:date="2014-06-09T18:46:00Z">
            <w:rPr>
              <w:ins w:id="18225" w:author="shorny" w:date="2014-06-09T18:46:00Z"/>
              <w:rStyle w:val="comment1"/>
            </w:rPr>
          </w:rPrChange>
        </w:rPr>
      </w:pPr>
      <w:ins w:id="18226" w:author="shorny" w:date="2014-06-09T18:46:00Z">
        <w:r w:rsidRPr="00905A86">
          <w:rPr>
            <w:rStyle w:val="comment1"/>
            <w:sz w:val="18"/>
            <w:rPrChange w:id="18227" w:author="shorny" w:date="2014-06-09T18:46:00Z">
              <w:rPr>
                <w:rStyle w:val="comment1"/>
              </w:rPr>
            </w:rPrChange>
          </w:rPr>
          <w:t>-- Fwd Requesting for PhD supervision.txt</w:t>
        </w:r>
      </w:ins>
    </w:p>
    <w:p w14:paraId="59DEB4D6" w14:textId="77777777" w:rsidR="00905A86" w:rsidRPr="00905A86" w:rsidRDefault="00905A86">
      <w:pPr>
        <w:pStyle w:val="HTMLPreformatted"/>
        <w:divId w:val="1587107075"/>
        <w:rPr>
          <w:ins w:id="18228" w:author="shorny" w:date="2014-06-09T18:46:00Z"/>
          <w:rStyle w:val="comment1"/>
          <w:sz w:val="18"/>
          <w:rPrChange w:id="18229" w:author="shorny" w:date="2014-06-09T18:46:00Z">
            <w:rPr>
              <w:ins w:id="18230" w:author="shorny" w:date="2014-06-09T18:46:00Z"/>
              <w:rStyle w:val="comment1"/>
            </w:rPr>
          </w:rPrChange>
        </w:rPr>
      </w:pPr>
      <w:ins w:id="18231" w:author="shorny" w:date="2014-06-09T18:46:00Z">
        <w:r w:rsidRPr="00905A86">
          <w:rPr>
            <w:rStyle w:val="comment1"/>
            <w:sz w:val="18"/>
            <w:rPrChange w:id="18232" w:author="shorny" w:date="2014-06-09T18:46:00Z">
              <w:rPr>
                <w:rStyle w:val="comment1"/>
              </w:rPr>
            </w:rPrChange>
          </w:rPr>
          <w:t>-- 7</w:t>
        </w:r>
      </w:ins>
    </w:p>
    <w:p w14:paraId="4FCC5DAB" w14:textId="77777777" w:rsidR="00905A86" w:rsidRPr="00905A86" w:rsidRDefault="00905A86">
      <w:pPr>
        <w:pStyle w:val="HTMLPreformatted"/>
        <w:divId w:val="1587107075"/>
        <w:rPr>
          <w:ins w:id="18233" w:author="shorny" w:date="2014-06-09T18:46:00Z"/>
          <w:sz w:val="18"/>
          <w:rPrChange w:id="18234" w:author="shorny" w:date="2014-06-09T18:46:00Z">
            <w:rPr>
              <w:ins w:id="18235" w:author="shorny" w:date="2014-06-09T18:46:00Z"/>
            </w:rPr>
          </w:rPrChange>
        </w:rPr>
      </w:pPr>
      <w:ins w:id="18236" w:author="shorny" w:date="2014-06-09T18:46:00Z">
        <w:r w:rsidRPr="00905A86">
          <w:rPr>
            <w:rStyle w:val="keyword1"/>
            <w:sz w:val="18"/>
            <w:rPrChange w:id="18237" w:author="shorny" w:date="2014-06-09T18:46:00Z">
              <w:rPr>
                <w:rStyle w:val="keyword1"/>
              </w:rPr>
            </w:rPrChange>
          </w:rPr>
          <w:t>SELECT</w:t>
        </w:r>
        <w:r w:rsidRPr="00905A86">
          <w:rPr>
            <w:sz w:val="18"/>
            <w:rPrChange w:id="18238" w:author="shorny" w:date="2014-06-09T18:46:00Z">
              <w:rPr/>
            </w:rPrChange>
          </w:rPr>
          <w:t xml:space="preserve"> "Populating Applicant 7 info</w:t>
        </w:r>
        <w:proofErr w:type="gramStart"/>
        <w:r w:rsidRPr="00905A86">
          <w:rPr>
            <w:sz w:val="18"/>
            <w:rPrChange w:id="18239" w:author="shorny" w:date="2014-06-09T18:46:00Z">
              <w:rPr/>
            </w:rPrChange>
          </w:rPr>
          <w:t>" ;</w:t>
        </w:r>
        <w:proofErr w:type="gramEnd"/>
      </w:ins>
    </w:p>
    <w:p w14:paraId="6E32407C" w14:textId="77777777" w:rsidR="00905A86" w:rsidRPr="00905A86" w:rsidRDefault="00905A86">
      <w:pPr>
        <w:pStyle w:val="HTMLPreformatted"/>
        <w:divId w:val="1587107075"/>
        <w:rPr>
          <w:ins w:id="18240" w:author="shorny" w:date="2014-06-09T18:46:00Z"/>
          <w:sz w:val="18"/>
          <w:rPrChange w:id="18241" w:author="shorny" w:date="2014-06-09T18:46:00Z">
            <w:rPr>
              <w:ins w:id="18242" w:author="shorny" w:date="2014-06-09T18:46:00Z"/>
            </w:rPr>
          </w:rPrChange>
        </w:rPr>
      </w:pPr>
    </w:p>
    <w:p w14:paraId="18E0CD4F" w14:textId="77777777" w:rsidR="00905A86" w:rsidRPr="00905A86" w:rsidRDefault="00905A86">
      <w:pPr>
        <w:pStyle w:val="HTMLPreformatted"/>
        <w:divId w:val="1587107075"/>
        <w:rPr>
          <w:ins w:id="18243" w:author="shorny" w:date="2014-06-09T18:46:00Z"/>
          <w:sz w:val="18"/>
          <w:rPrChange w:id="18244" w:author="shorny" w:date="2014-06-09T18:46:00Z">
            <w:rPr>
              <w:ins w:id="18245" w:author="shorny" w:date="2014-06-09T18:46:00Z"/>
            </w:rPr>
          </w:rPrChange>
        </w:rPr>
      </w:pPr>
      <w:ins w:id="18246" w:author="shorny" w:date="2014-06-09T18:46:00Z">
        <w:r w:rsidRPr="00905A86">
          <w:rPr>
            <w:rStyle w:val="keyword1"/>
            <w:sz w:val="18"/>
            <w:rPrChange w:id="18247" w:author="shorny" w:date="2014-06-09T18:46:00Z">
              <w:rPr>
                <w:rStyle w:val="keyword1"/>
              </w:rPr>
            </w:rPrChange>
          </w:rPr>
          <w:t>INSERT</w:t>
        </w:r>
        <w:r w:rsidRPr="00905A86">
          <w:rPr>
            <w:sz w:val="18"/>
            <w:rPrChange w:id="18248" w:author="shorny" w:date="2014-06-09T18:46:00Z">
              <w:rPr/>
            </w:rPrChange>
          </w:rPr>
          <w:t xml:space="preserve"> </w:t>
        </w:r>
        <w:r w:rsidRPr="00905A86">
          <w:rPr>
            <w:rStyle w:val="keyword1"/>
            <w:sz w:val="18"/>
            <w:rPrChange w:id="18249" w:author="shorny" w:date="2014-06-09T18:46:00Z">
              <w:rPr>
                <w:rStyle w:val="keyword1"/>
              </w:rPr>
            </w:rPrChange>
          </w:rPr>
          <w:t>INTO</w:t>
        </w:r>
        <w:r w:rsidRPr="00905A86">
          <w:rPr>
            <w:sz w:val="18"/>
            <w:rPrChange w:id="18250" w:author="shorny" w:date="2014-06-09T18:46:00Z">
              <w:rPr/>
            </w:rPrChange>
          </w:rPr>
          <w:t xml:space="preserve"> Applicant (ApplicantID, FName, DateAdded, Email,</w:t>
        </w:r>
      </w:ins>
    </w:p>
    <w:p w14:paraId="033117B6" w14:textId="77777777" w:rsidR="00905A86" w:rsidRPr="00905A86" w:rsidRDefault="00905A86">
      <w:pPr>
        <w:pStyle w:val="HTMLPreformatted"/>
        <w:divId w:val="1587107075"/>
        <w:rPr>
          <w:ins w:id="18251" w:author="shorny" w:date="2014-06-09T18:46:00Z"/>
          <w:sz w:val="18"/>
          <w:rPrChange w:id="18252" w:author="shorny" w:date="2014-06-09T18:46:00Z">
            <w:rPr>
              <w:ins w:id="18253" w:author="shorny" w:date="2014-06-09T18:46:00Z"/>
            </w:rPr>
          </w:rPrChange>
        </w:rPr>
      </w:pPr>
      <w:ins w:id="18254" w:author="shorny" w:date="2014-06-09T18:46:00Z">
        <w:r w:rsidRPr="00905A86">
          <w:rPr>
            <w:sz w:val="18"/>
            <w:rPrChange w:id="18255" w:author="shorny" w:date="2014-06-09T18:46:00Z">
              <w:rPr/>
            </w:rPrChange>
          </w:rPr>
          <w:t>LastModifiedByStaffID)</w:t>
        </w:r>
      </w:ins>
    </w:p>
    <w:p w14:paraId="0D674396" w14:textId="77777777" w:rsidR="00905A86" w:rsidRPr="00905A86" w:rsidRDefault="00905A86">
      <w:pPr>
        <w:pStyle w:val="HTMLPreformatted"/>
        <w:divId w:val="1587107075"/>
        <w:rPr>
          <w:ins w:id="18256" w:author="shorny" w:date="2014-06-09T18:46:00Z"/>
          <w:sz w:val="18"/>
          <w:rPrChange w:id="18257" w:author="shorny" w:date="2014-06-09T18:46:00Z">
            <w:rPr>
              <w:ins w:id="18258" w:author="shorny" w:date="2014-06-09T18:46:00Z"/>
            </w:rPr>
          </w:rPrChange>
        </w:rPr>
      </w:pPr>
      <w:ins w:id="18259" w:author="shorny" w:date="2014-06-09T18:46:00Z">
        <w:r w:rsidRPr="00905A86">
          <w:rPr>
            <w:rStyle w:val="keyword1"/>
            <w:sz w:val="18"/>
            <w:rPrChange w:id="18260" w:author="shorny" w:date="2014-06-09T18:46:00Z">
              <w:rPr>
                <w:rStyle w:val="keyword1"/>
              </w:rPr>
            </w:rPrChange>
          </w:rPr>
          <w:t>VALUES</w:t>
        </w:r>
        <w:r w:rsidRPr="00905A86">
          <w:rPr>
            <w:sz w:val="18"/>
            <w:rPrChange w:id="18261" w:author="shorny" w:date="2014-06-09T18:46:00Z">
              <w:rPr/>
            </w:rPrChange>
          </w:rPr>
          <w:t xml:space="preserve"> (07, </w:t>
        </w:r>
        <w:r w:rsidRPr="00905A86">
          <w:rPr>
            <w:rStyle w:val="string1"/>
            <w:sz w:val="18"/>
            <w:rPrChange w:id="18262" w:author="shorny" w:date="2014-06-09T18:46:00Z">
              <w:rPr>
                <w:rStyle w:val="string1"/>
              </w:rPr>
            </w:rPrChange>
          </w:rPr>
          <w:t>'Nemo'</w:t>
        </w:r>
        <w:r w:rsidRPr="00905A86">
          <w:rPr>
            <w:sz w:val="18"/>
            <w:rPrChange w:id="18263" w:author="shorny" w:date="2014-06-09T18:46:00Z">
              <w:rPr/>
            </w:rPrChange>
          </w:rPr>
          <w:t xml:space="preserve">, </w:t>
        </w:r>
        <w:r w:rsidRPr="00905A86">
          <w:rPr>
            <w:rStyle w:val="string1"/>
            <w:sz w:val="18"/>
            <w:rPrChange w:id="18264" w:author="shorny" w:date="2014-06-09T18:46:00Z">
              <w:rPr>
                <w:rStyle w:val="string1"/>
              </w:rPr>
            </w:rPrChange>
          </w:rPr>
          <w:t>'2014-05-07'</w:t>
        </w:r>
        <w:r w:rsidRPr="00905A86">
          <w:rPr>
            <w:sz w:val="18"/>
            <w:rPrChange w:id="18265" w:author="shorny" w:date="2014-06-09T18:46:00Z">
              <w:rPr/>
            </w:rPrChange>
          </w:rPr>
          <w:t xml:space="preserve">, </w:t>
        </w:r>
        <w:r w:rsidRPr="00905A86">
          <w:rPr>
            <w:rStyle w:val="string1"/>
            <w:sz w:val="18"/>
            <w:rPrChange w:id="18266" w:author="shorny" w:date="2014-06-09T18:46:00Z">
              <w:rPr>
                <w:rStyle w:val="string1"/>
              </w:rPr>
            </w:rPrChange>
          </w:rPr>
          <w:t>'nemo@gmail.com'</w:t>
        </w:r>
        <w:r w:rsidRPr="00905A86">
          <w:rPr>
            <w:sz w:val="18"/>
            <w:rPrChange w:id="18267" w:author="shorny" w:date="2014-06-09T18:46:00Z">
              <w:rPr/>
            </w:rPrChange>
          </w:rPr>
          <w:t>, 1000</w:t>
        </w:r>
        <w:proofErr w:type="gramStart"/>
        <w:r w:rsidRPr="00905A86">
          <w:rPr>
            <w:sz w:val="18"/>
            <w:rPrChange w:id="18268" w:author="shorny" w:date="2014-06-09T18:46:00Z">
              <w:rPr/>
            </w:rPrChange>
          </w:rPr>
          <w:t>) ;</w:t>
        </w:r>
        <w:proofErr w:type="gramEnd"/>
      </w:ins>
    </w:p>
    <w:p w14:paraId="4D989A40" w14:textId="77777777" w:rsidR="00905A86" w:rsidRPr="00905A86" w:rsidRDefault="00905A86">
      <w:pPr>
        <w:pStyle w:val="HTMLPreformatted"/>
        <w:divId w:val="1587107075"/>
        <w:rPr>
          <w:ins w:id="18269" w:author="shorny" w:date="2014-06-09T18:46:00Z"/>
          <w:sz w:val="18"/>
          <w:rPrChange w:id="18270" w:author="shorny" w:date="2014-06-09T18:46:00Z">
            <w:rPr>
              <w:ins w:id="18271" w:author="shorny" w:date="2014-06-09T18:46:00Z"/>
            </w:rPr>
          </w:rPrChange>
        </w:rPr>
      </w:pPr>
    </w:p>
    <w:p w14:paraId="7262620A" w14:textId="77777777" w:rsidR="00905A86" w:rsidRPr="00905A86" w:rsidRDefault="00905A86">
      <w:pPr>
        <w:pStyle w:val="HTMLPreformatted"/>
        <w:divId w:val="1587107075"/>
        <w:rPr>
          <w:ins w:id="18272" w:author="shorny" w:date="2014-06-09T18:46:00Z"/>
          <w:sz w:val="18"/>
          <w:rPrChange w:id="18273" w:author="shorny" w:date="2014-06-09T18:46:00Z">
            <w:rPr>
              <w:ins w:id="18274" w:author="shorny" w:date="2014-06-09T18:46:00Z"/>
            </w:rPr>
          </w:rPrChange>
        </w:rPr>
      </w:pPr>
      <w:ins w:id="18275" w:author="shorny" w:date="2014-06-09T18:46:00Z">
        <w:r w:rsidRPr="00905A86">
          <w:rPr>
            <w:rStyle w:val="keyword1"/>
            <w:sz w:val="18"/>
            <w:rPrChange w:id="18276" w:author="shorny" w:date="2014-06-09T18:46:00Z">
              <w:rPr>
                <w:rStyle w:val="keyword1"/>
              </w:rPr>
            </w:rPrChange>
          </w:rPr>
          <w:t>INSERT</w:t>
        </w:r>
        <w:r w:rsidRPr="00905A86">
          <w:rPr>
            <w:sz w:val="18"/>
            <w:rPrChange w:id="18277" w:author="shorny" w:date="2014-06-09T18:46:00Z">
              <w:rPr/>
            </w:rPrChange>
          </w:rPr>
          <w:t xml:space="preserve"> </w:t>
        </w:r>
        <w:r w:rsidRPr="00905A86">
          <w:rPr>
            <w:rStyle w:val="keyword1"/>
            <w:sz w:val="18"/>
            <w:rPrChange w:id="18278" w:author="shorny" w:date="2014-06-09T18:46:00Z">
              <w:rPr>
                <w:rStyle w:val="keyword1"/>
              </w:rPr>
            </w:rPrChange>
          </w:rPr>
          <w:t>INTO</w:t>
        </w:r>
        <w:r w:rsidRPr="00905A86">
          <w:rPr>
            <w:sz w:val="18"/>
            <w:rPrChange w:id="18279" w:author="shorny" w:date="2014-06-09T18:46:00Z">
              <w:rPr/>
            </w:rPrChange>
          </w:rPr>
          <w:t xml:space="preserve"> Degree (DegID, ApplicantID, </w:t>
        </w:r>
        <w:r w:rsidRPr="00905A86">
          <w:rPr>
            <w:rStyle w:val="keyword1"/>
            <w:sz w:val="18"/>
            <w:rPrChange w:id="18280" w:author="shorny" w:date="2014-06-09T18:46:00Z">
              <w:rPr>
                <w:rStyle w:val="keyword1"/>
              </w:rPr>
            </w:rPrChange>
          </w:rPr>
          <w:t>Name</w:t>
        </w:r>
        <w:r w:rsidRPr="00905A86">
          <w:rPr>
            <w:sz w:val="18"/>
            <w:rPrChange w:id="18281" w:author="shorny" w:date="2014-06-09T18:46:00Z">
              <w:rPr/>
            </w:rPrChange>
          </w:rPr>
          <w:t xml:space="preserve">, </w:t>
        </w:r>
        <w:r w:rsidRPr="00905A86">
          <w:rPr>
            <w:rStyle w:val="keyword1"/>
            <w:sz w:val="18"/>
            <w:rPrChange w:id="18282" w:author="shorny" w:date="2014-06-09T18:46:00Z">
              <w:rPr>
                <w:rStyle w:val="keyword1"/>
              </w:rPr>
            </w:rPrChange>
          </w:rPr>
          <w:t>Type</w:t>
        </w:r>
        <w:r w:rsidRPr="00905A86">
          <w:rPr>
            <w:sz w:val="18"/>
            <w:rPrChange w:id="18283" w:author="shorny" w:date="2014-06-09T18:46:00Z">
              <w:rPr/>
            </w:rPrChange>
          </w:rPr>
          <w:t>, InstitutionName,</w:t>
        </w:r>
      </w:ins>
    </w:p>
    <w:p w14:paraId="4357FCD7" w14:textId="77777777" w:rsidR="00905A86" w:rsidRPr="00905A86" w:rsidRDefault="00905A86">
      <w:pPr>
        <w:pStyle w:val="HTMLPreformatted"/>
        <w:divId w:val="1587107075"/>
        <w:rPr>
          <w:ins w:id="18284" w:author="shorny" w:date="2014-06-09T18:46:00Z"/>
          <w:sz w:val="18"/>
          <w:rPrChange w:id="18285" w:author="shorny" w:date="2014-06-09T18:46:00Z">
            <w:rPr>
              <w:ins w:id="18286" w:author="shorny" w:date="2014-06-09T18:46:00Z"/>
            </w:rPr>
          </w:rPrChange>
        </w:rPr>
      </w:pPr>
      <w:ins w:id="18287" w:author="shorny" w:date="2014-06-09T18:46:00Z">
        <w:r w:rsidRPr="00905A86">
          <w:rPr>
            <w:sz w:val="18"/>
            <w:rPrChange w:id="18288" w:author="shorny" w:date="2014-06-09T18:46:00Z">
              <w:rPr/>
            </w:rPrChange>
          </w:rPr>
          <w:t>InstitutionCountryISOCode)</w:t>
        </w:r>
      </w:ins>
    </w:p>
    <w:p w14:paraId="218B8A77" w14:textId="77777777" w:rsidR="00905A86" w:rsidRPr="00905A86" w:rsidRDefault="00905A86">
      <w:pPr>
        <w:pStyle w:val="HTMLPreformatted"/>
        <w:divId w:val="1587107075"/>
        <w:rPr>
          <w:ins w:id="18289" w:author="shorny" w:date="2014-06-09T18:46:00Z"/>
          <w:sz w:val="18"/>
          <w:rPrChange w:id="18290" w:author="shorny" w:date="2014-06-09T18:46:00Z">
            <w:rPr>
              <w:ins w:id="18291" w:author="shorny" w:date="2014-06-09T18:46:00Z"/>
            </w:rPr>
          </w:rPrChange>
        </w:rPr>
      </w:pPr>
      <w:ins w:id="18292" w:author="shorny" w:date="2014-06-09T18:46:00Z">
        <w:r w:rsidRPr="00905A86">
          <w:rPr>
            <w:rStyle w:val="keyword1"/>
            <w:sz w:val="18"/>
            <w:rPrChange w:id="18293" w:author="shorny" w:date="2014-06-09T18:46:00Z">
              <w:rPr>
                <w:rStyle w:val="keyword1"/>
              </w:rPr>
            </w:rPrChange>
          </w:rPr>
          <w:t>VALUES</w:t>
        </w:r>
        <w:r w:rsidRPr="00905A86">
          <w:rPr>
            <w:sz w:val="18"/>
            <w:rPrChange w:id="18294" w:author="shorny" w:date="2014-06-09T18:46:00Z">
              <w:rPr/>
            </w:rPrChange>
          </w:rPr>
          <w:t xml:space="preserve"> (721, 07, </w:t>
        </w:r>
        <w:r w:rsidRPr="00905A86">
          <w:rPr>
            <w:rStyle w:val="string1"/>
            <w:sz w:val="18"/>
            <w:rPrChange w:id="18295" w:author="shorny" w:date="2014-06-09T18:46:00Z">
              <w:rPr>
                <w:rStyle w:val="string1"/>
              </w:rPr>
            </w:rPrChange>
          </w:rPr>
          <w:t>'IT'</w:t>
        </w:r>
        <w:r w:rsidRPr="00905A86">
          <w:rPr>
            <w:sz w:val="18"/>
            <w:rPrChange w:id="18296" w:author="shorny" w:date="2014-06-09T18:46:00Z">
              <w:rPr/>
            </w:rPrChange>
          </w:rPr>
          <w:t xml:space="preserve">, </w:t>
        </w:r>
        <w:r w:rsidRPr="00905A86">
          <w:rPr>
            <w:rStyle w:val="string1"/>
            <w:sz w:val="18"/>
            <w:rPrChange w:id="18297" w:author="shorny" w:date="2014-06-09T18:46:00Z">
              <w:rPr>
                <w:rStyle w:val="string1"/>
              </w:rPr>
            </w:rPrChange>
          </w:rPr>
          <w:t>'bachelors'</w:t>
        </w:r>
        <w:r w:rsidRPr="00905A86">
          <w:rPr>
            <w:sz w:val="18"/>
            <w:rPrChange w:id="18298" w:author="shorny" w:date="2014-06-09T18:46:00Z">
              <w:rPr/>
            </w:rPrChange>
          </w:rPr>
          <w:t xml:space="preserve">, </w:t>
        </w:r>
        <w:r w:rsidRPr="00905A86">
          <w:rPr>
            <w:rStyle w:val="string1"/>
            <w:sz w:val="18"/>
            <w:rPrChange w:id="18299" w:author="shorny" w:date="2014-06-09T18:46:00Z">
              <w:rPr>
                <w:rStyle w:val="string1"/>
              </w:rPr>
            </w:rPrChange>
          </w:rPr>
          <w:t>'Manipal University'</w:t>
        </w:r>
        <w:r w:rsidRPr="00905A86">
          <w:rPr>
            <w:sz w:val="18"/>
            <w:rPrChange w:id="18300" w:author="shorny" w:date="2014-06-09T18:46:00Z">
              <w:rPr/>
            </w:rPrChange>
          </w:rPr>
          <w:t xml:space="preserve">, </w:t>
        </w:r>
        <w:r w:rsidRPr="00905A86">
          <w:rPr>
            <w:rStyle w:val="string1"/>
            <w:sz w:val="18"/>
            <w:rPrChange w:id="18301" w:author="shorny" w:date="2014-06-09T18:46:00Z">
              <w:rPr>
                <w:rStyle w:val="string1"/>
              </w:rPr>
            </w:rPrChange>
          </w:rPr>
          <w:t>'IN'</w:t>
        </w:r>
        <w:proofErr w:type="gramStart"/>
        <w:r w:rsidRPr="00905A86">
          <w:rPr>
            <w:sz w:val="18"/>
            <w:rPrChange w:id="18302" w:author="shorny" w:date="2014-06-09T18:46:00Z">
              <w:rPr/>
            </w:rPrChange>
          </w:rPr>
          <w:t>) ;</w:t>
        </w:r>
        <w:proofErr w:type="gramEnd"/>
      </w:ins>
    </w:p>
    <w:p w14:paraId="014BC037" w14:textId="77777777" w:rsidR="00905A86" w:rsidRPr="00905A86" w:rsidRDefault="00905A86">
      <w:pPr>
        <w:pStyle w:val="HTMLPreformatted"/>
        <w:divId w:val="1587107075"/>
        <w:rPr>
          <w:ins w:id="18303" w:author="shorny" w:date="2014-06-09T18:46:00Z"/>
          <w:sz w:val="18"/>
          <w:rPrChange w:id="18304" w:author="shorny" w:date="2014-06-09T18:46:00Z">
            <w:rPr>
              <w:ins w:id="18305" w:author="shorny" w:date="2014-06-09T18:46:00Z"/>
            </w:rPr>
          </w:rPrChange>
        </w:rPr>
      </w:pPr>
    </w:p>
    <w:p w14:paraId="5219AE4F" w14:textId="77777777" w:rsidR="00905A86" w:rsidRPr="00905A86" w:rsidRDefault="00905A86">
      <w:pPr>
        <w:pStyle w:val="HTMLPreformatted"/>
        <w:divId w:val="1587107075"/>
        <w:rPr>
          <w:ins w:id="18306" w:author="shorny" w:date="2014-06-09T18:46:00Z"/>
          <w:sz w:val="18"/>
          <w:rPrChange w:id="18307" w:author="shorny" w:date="2014-06-09T18:46:00Z">
            <w:rPr>
              <w:ins w:id="18308" w:author="shorny" w:date="2014-06-09T18:46:00Z"/>
            </w:rPr>
          </w:rPrChange>
        </w:rPr>
      </w:pPr>
      <w:ins w:id="18309" w:author="shorny" w:date="2014-06-09T18:46:00Z">
        <w:r w:rsidRPr="00905A86">
          <w:rPr>
            <w:rStyle w:val="keyword1"/>
            <w:sz w:val="18"/>
            <w:rPrChange w:id="18310" w:author="shorny" w:date="2014-06-09T18:46:00Z">
              <w:rPr>
                <w:rStyle w:val="keyword1"/>
              </w:rPr>
            </w:rPrChange>
          </w:rPr>
          <w:t>INSERT</w:t>
        </w:r>
        <w:r w:rsidRPr="00905A86">
          <w:rPr>
            <w:sz w:val="18"/>
            <w:rPrChange w:id="18311" w:author="shorny" w:date="2014-06-09T18:46:00Z">
              <w:rPr/>
            </w:rPrChange>
          </w:rPr>
          <w:t xml:space="preserve"> </w:t>
        </w:r>
        <w:r w:rsidRPr="00905A86">
          <w:rPr>
            <w:rStyle w:val="keyword1"/>
            <w:sz w:val="18"/>
            <w:rPrChange w:id="18312" w:author="shorny" w:date="2014-06-09T18:46:00Z">
              <w:rPr>
                <w:rStyle w:val="keyword1"/>
              </w:rPr>
            </w:rPrChange>
          </w:rPr>
          <w:t>INTO</w:t>
        </w:r>
        <w:r w:rsidRPr="00905A86">
          <w:rPr>
            <w:sz w:val="18"/>
            <w:rPrChange w:id="18313" w:author="shorny" w:date="2014-06-09T18:46:00Z">
              <w:rPr/>
            </w:rPrChange>
          </w:rPr>
          <w:t xml:space="preserve"> Degree (DegID, ApplicantID, </w:t>
        </w:r>
        <w:r w:rsidRPr="00905A86">
          <w:rPr>
            <w:rStyle w:val="keyword1"/>
            <w:sz w:val="18"/>
            <w:rPrChange w:id="18314" w:author="shorny" w:date="2014-06-09T18:46:00Z">
              <w:rPr>
                <w:rStyle w:val="keyword1"/>
              </w:rPr>
            </w:rPrChange>
          </w:rPr>
          <w:t>Name</w:t>
        </w:r>
        <w:r w:rsidRPr="00905A86">
          <w:rPr>
            <w:sz w:val="18"/>
            <w:rPrChange w:id="18315" w:author="shorny" w:date="2014-06-09T18:46:00Z">
              <w:rPr/>
            </w:rPrChange>
          </w:rPr>
          <w:t xml:space="preserve">, </w:t>
        </w:r>
        <w:r w:rsidRPr="00905A86">
          <w:rPr>
            <w:rStyle w:val="keyword1"/>
            <w:sz w:val="18"/>
            <w:rPrChange w:id="18316" w:author="shorny" w:date="2014-06-09T18:46:00Z">
              <w:rPr>
                <w:rStyle w:val="keyword1"/>
              </w:rPr>
            </w:rPrChange>
          </w:rPr>
          <w:t>Type</w:t>
        </w:r>
        <w:r w:rsidRPr="00905A86">
          <w:rPr>
            <w:sz w:val="18"/>
            <w:rPrChange w:id="18317" w:author="shorny" w:date="2014-06-09T18:46:00Z">
              <w:rPr/>
            </w:rPrChange>
          </w:rPr>
          <w:t>, InstitutionName,</w:t>
        </w:r>
      </w:ins>
    </w:p>
    <w:p w14:paraId="3E40EC9C" w14:textId="77777777" w:rsidR="00905A86" w:rsidRPr="00905A86" w:rsidRDefault="00905A86">
      <w:pPr>
        <w:pStyle w:val="HTMLPreformatted"/>
        <w:divId w:val="1587107075"/>
        <w:rPr>
          <w:ins w:id="18318" w:author="shorny" w:date="2014-06-09T18:46:00Z"/>
          <w:sz w:val="18"/>
          <w:rPrChange w:id="18319" w:author="shorny" w:date="2014-06-09T18:46:00Z">
            <w:rPr>
              <w:ins w:id="18320" w:author="shorny" w:date="2014-06-09T18:46:00Z"/>
            </w:rPr>
          </w:rPrChange>
        </w:rPr>
      </w:pPr>
      <w:ins w:id="18321" w:author="shorny" w:date="2014-06-09T18:46:00Z">
        <w:r w:rsidRPr="00905A86">
          <w:rPr>
            <w:sz w:val="18"/>
            <w:rPrChange w:id="18322" w:author="shorny" w:date="2014-06-09T18:46:00Z">
              <w:rPr/>
            </w:rPrChange>
          </w:rPr>
          <w:t>InstitutionCountryISOCode)</w:t>
        </w:r>
      </w:ins>
    </w:p>
    <w:p w14:paraId="5BC1EECB" w14:textId="77777777" w:rsidR="00905A86" w:rsidRPr="00905A86" w:rsidRDefault="00905A86">
      <w:pPr>
        <w:pStyle w:val="HTMLPreformatted"/>
        <w:divId w:val="1587107075"/>
        <w:rPr>
          <w:ins w:id="18323" w:author="shorny" w:date="2014-06-09T18:46:00Z"/>
          <w:sz w:val="18"/>
          <w:rPrChange w:id="18324" w:author="shorny" w:date="2014-06-09T18:46:00Z">
            <w:rPr>
              <w:ins w:id="18325" w:author="shorny" w:date="2014-06-09T18:46:00Z"/>
            </w:rPr>
          </w:rPrChange>
        </w:rPr>
      </w:pPr>
      <w:ins w:id="18326" w:author="shorny" w:date="2014-06-09T18:46:00Z">
        <w:r w:rsidRPr="00905A86">
          <w:rPr>
            <w:rStyle w:val="keyword1"/>
            <w:sz w:val="18"/>
            <w:rPrChange w:id="18327" w:author="shorny" w:date="2014-06-09T18:46:00Z">
              <w:rPr>
                <w:rStyle w:val="keyword1"/>
              </w:rPr>
            </w:rPrChange>
          </w:rPr>
          <w:t>VALUES</w:t>
        </w:r>
        <w:r w:rsidRPr="00905A86">
          <w:rPr>
            <w:sz w:val="18"/>
            <w:rPrChange w:id="18328" w:author="shorny" w:date="2014-06-09T18:46:00Z">
              <w:rPr/>
            </w:rPrChange>
          </w:rPr>
          <w:t xml:space="preserve"> (722, 07, </w:t>
        </w:r>
        <w:r w:rsidRPr="00905A86">
          <w:rPr>
            <w:rStyle w:val="string1"/>
            <w:sz w:val="18"/>
            <w:rPrChange w:id="18329" w:author="shorny" w:date="2014-06-09T18:46:00Z">
              <w:rPr>
                <w:rStyle w:val="string1"/>
              </w:rPr>
            </w:rPrChange>
          </w:rPr>
          <w:t>'Software development and engineering'</w:t>
        </w:r>
        <w:r w:rsidRPr="00905A86">
          <w:rPr>
            <w:sz w:val="18"/>
            <w:rPrChange w:id="18330" w:author="shorny" w:date="2014-06-09T18:46:00Z">
              <w:rPr/>
            </w:rPrChange>
          </w:rPr>
          <w:t>,</w:t>
        </w:r>
      </w:ins>
    </w:p>
    <w:p w14:paraId="39F2BE95" w14:textId="77777777" w:rsidR="00905A86" w:rsidRPr="00905A86" w:rsidRDefault="00905A86">
      <w:pPr>
        <w:pStyle w:val="HTMLPreformatted"/>
        <w:divId w:val="1587107075"/>
        <w:rPr>
          <w:ins w:id="18331" w:author="shorny" w:date="2014-06-09T18:46:00Z"/>
          <w:sz w:val="18"/>
          <w:rPrChange w:id="18332" w:author="shorny" w:date="2014-06-09T18:46:00Z">
            <w:rPr>
              <w:ins w:id="18333" w:author="shorny" w:date="2014-06-09T18:46:00Z"/>
            </w:rPr>
          </w:rPrChange>
        </w:rPr>
      </w:pPr>
      <w:ins w:id="18334" w:author="shorny" w:date="2014-06-09T18:46:00Z">
        <w:r w:rsidRPr="00905A86">
          <w:rPr>
            <w:rStyle w:val="string1"/>
            <w:sz w:val="18"/>
            <w:rPrChange w:id="18335" w:author="shorny" w:date="2014-06-09T18:46:00Z">
              <w:rPr>
                <w:rStyle w:val="string1"/>
              </w:rPr>
            </w:rPrChange>
          </w:rPr>
          <w:t>'</w:t>
        </w:r>
        <w:proofErr w:type="gramStart"/>
        <w:r w:rsidRPr="00905A86">
          <w:rPr>
            <w:rStyle w:val="string1"/>
            <w:sz w:val="18"/>
            <w:rPrChange w:id="18336" w:author="shorny" w:date="2014-06-09T18:46:00Z">
              <w:rPr>
                <w:rStyle w:val="string1"/>
              </w:rPr>
            </w:rPrChange>
          </w:rPr>
          <w:t>masters</w:t>
        </w:r>
        <w:proofErr w:type="gramEnd"/>
        <w:r w:rsidRPr="00905A86">
          <w:rPr>
            <w:rStyle w:val="string1"/>
            <w:sz w:val="18"/>
            <w:rPrChange w:id="18337" w:author="shorny" w:date="2014-06-09T18:46:00Z">
              <w:rPr>
                <w:rStyle w:val="string1"/>
              </w:rPr>
            </w:rPrChange>
          </w:rPr>
          <w:t>'</w:t>
        </w:r>
        <w:r w:rsidRPr="00905A86">
          <w:rPr>
            <w:sz w:val="18"/>
            <w:rPrChange w:id="18338" w:author="shorny" w:date="2014-06-09T18:46:00Z">
              <w:rPr/>
            </w:rPrChange>
          </w:rPr>
          <w:t xml:space="preserve">, </w:t>
        </w:r>
        <w:r w:rsidRPr="00905A86">
          <w:rPr>
            <w:rStyle w:val="string1"/>
            <w:sz w:val="18"/>
            <w:rPrChange w:id="18339" w:author="shorny" w:date="2014-06-09T18:46:00Z">
              <w:rPr>
                <w:rStyle w:val="string1"/>
              </w:rPr>
            </w:rPrChange>
          </w:rPr>
          <w:t>'West Bengal University'</w:t>
        </w:r>
        <w:r w:rsidRPr="00905A86">
          <w:rPr>
            <w:sz w:val="18"/>
            <w:rPrChange w:id="18340" w:author="shorny" w:date="2014-06-09T18:46:00Z">
              <w:rPr/>
            </w:rPrChange>
          </w:rPr>
          <w:t xml:space="preserve">, </w:t>
        </w:r>
        <w:r w:rsidRPr="00905A86">
          <w:rPr>
            <w:rStyle w:val="string1"/>
            <w:sz w:val="18"/>
            <w:rPrChange w:id="18341" w:author="shorny" w:date="2014-06-09T18:46:00Z">
              <w:rPr>
                <w:rStyle w:val="string1"/>
              </w:rPr>
            </w:rPrChange>
          </w:rPr>
          <w:t>'IN'</w:t>
        </w:r>
        <w:r w:rsidRPr="00905A86">
          <w:rPr>
            <w:sz w:val="18"/>
            <w:rPrChange w:id="18342" w:author="shorny" w:date="2014-06-09T18:46:00Z">
              <w:rPr/>
            </w:rPrChange>
          </w:rPr>
          <w:t>) ;</w:t>
        </w:r>
      </w:ins>
    </w:p>
    <w:p w14:paraId="308635FE" w14:textId="77777777" w:rsidR="00905A86" w:rsidRPr="00905A86" w:rsidRDefault="00905A86">
      <w:pPr>
        <w:pStyle w:val="HTMLPreformatted"/>
        <w:divId w:val="1587107075"/>
        <w:rPr>
          <w:ins w:id="18343" w:author="shorny" w:date="2014-06-09T18:46:00Z"/>
          <w:sz w:val="18"/>
          <w:rPrChange w:id="18344" w:author="shorny" w:date="2014-06-09T18:46:00Z">
            <w:rPr>
              <w:ins w:id="18345" w:author="shorny" w:date="2014-06-09T18:46:00Z"/>
            </w:rPr>
          </w:rPrChange>
        </w:rPr>
      </w:pPr>
    </w:p>
    <w:p w14:paraId="27D21F47" w14:textId="77777777" w:rsidR="00905A86" w:rsidRPr="00905A86" w:rsidRDefault="00905A86">
      <w:pPr>
        <w:pStyle w:val="HTMLPreformatted"/>
        <w:divId w:val="1587107075"/>
        <w:rPr>
          <w:ins w:id="18346" w:author="shorny" w:date="2014-06-09T18:46:00Z"/>
          <w:sz w:val="18"/>
          <w:rPrChange w:id="18347" w:author="shorny" w:date="2014-06-09T18:46:00Z">
            <w:rPr>
              <w:ins w:id="18348" w:author="shorny" w:date="2014-06-09T18:46:00Z"/>
            </w:rPr>
          </w:rPrChange>
        </w:rPr>
      </w:pPr>
      <w:ins w:id="18349" w:author="shorny" w:date="2014-06-09T18:46:00Z">
        <w:r w:rsidRPr="00905A86">
          <w:rPr>
            <w:rStyle w:val="keyword1"/>
            <w:sz w:val="18"/>
            <w:rPrChange w:id="18350" w:author="shorny" w:date="2014-06-09T18:46:00Z">
              <w:rPr>
                <w:rStyle w:val="keyword1"/>
              </w:rPr>
            </w:rPrChange>
          </w:rPr>
          <w:t>INSERT</w:t>
        </w:r>
        <w:r w:rsidRPr="00905A86">
          <w:rPr>
            <w:sz w:val="18"/>
            <w:rPrChange w:id="18351" w:author="shorny" w:date="2014-06-09T18:46:00Z">
              <w:rPr/>
            </w:rPrChange>
          </w:rPr>
          <w:t xml:space="preserve"> </w:t>
        </w:r>
        <w:r w:rsidRPr="00905A86">
          <w:rPr>
            <w:rStyle w:val="keyword1"/>
            <w:sz w:val="18"/>
            <w:rPrChange w:id="18352" w:author="shorny" w:date="2014-06-09T18:46:00Z">
              <w:rPr>
                <w:rStyle w:val="keyword1"/>
              </w:rPr>
            </w:rPrChange>
          </w:rPr>
          <w:t>INTO</w:t>
        </w:r>
        <w:r w:rsidRPr="00905A86">
          <w:rPr>
            <w:sz w:val="18"/>
            <w:rPrChange w:id="18353" w:author="shorny" w:date="2014-06-09T18:46:00Z">
              <w:rPr/>
            </w:rPrChange>
          </w:rPr>
          <w:t xml:space="preserve"> Application (ApplicationID, ApplicantID, awardID, DateAdded,</w:t>
        </w:r>
      </w:ins>
    </w:p>
    <w:p w14:paraId="43069DA4" w14:textId="77777777" w:rsidR="00905A86" w:rsidRPr="00905A86" w:rsidRDefault="00905A86">
      <w:pPr>
        <w:pStyle w:val="HTMLPreformatted"/>
        <w:divId w:val="1587107075"/>
        <w:rPr>
          <w:ins w:id="18354" w:author="shorny" w:date="2014-06-09T18:46:00Z"/>
          <w:sz w:val="18"/>
          <w:rPrChange w:id="18355" w:author="shorny" w:date="2014-06-09T18:46:00Z">
            <w:rPr>
              <w:ins w:id="18356" w:author="shorny" w:date="2014-06-09T18:46:00Z"/>
            </w:rPr>
          </w:rPrChange>
        </w:rPr>
      </w:pPr>
      <w:ins w:id="18357" w:author="shorny" w:date="2014-06-09T18:46:00Z">
        <w:r w:rsidRPr="00905A86">
          <w:rPr>
            <w:sz w:val="18"/>
            <w:rPrChange w:id="18358" w:author="shorny" w:date="2014-06-09T18:46:00Z">
              <w:rPr/>
            </w:rPrChange>
          </w:rPr>
          <w:t>DateLastChecked, DateLastModified, LastModifiedByStaffID, applicationStatusID)</w:t>
        </w:r>
      </w:ins>
    </w:p>
    <w:p w14:paraId="6FDA74EA" w14:textId="77777777" w:rsidR="00905A86" w:rsidRPr="00905A86" w:rsidRDefault="00905A86">
      <w:pPr>
        <w:pStyle w:val="HTMLPreformatted"/>
        <w:divId w:val="1587107075"/>
        <w:rPr>
          <w:ins w:id="18359" w:author="shorny" w:date="2014-06-09T18:46:00Z"/>
          <w:sz w:val="18"/>
          <w:rPrChange w:id="18360" w:author="shorny" w:date="2014-06-09T18:46:00Z">
            <w:rPr>
              <w:ins w:id="18361" w:author="shorny" w:date="2014-06-09T18:46:00Z"/>
            </w:rPr>
          </w:rPrChange>
        </w:rPr>
      </w:pPr>
      <w:ins w:id="18362" w:author="shorny" w:date="2014-06-09T18:46:00Z">
        <w:r w:rsidRPr="00905A86">
          <w:rPr>
            <w:rStyle w:val="keyword1"/>
            <w:sz w:val="18"/>
            <w:rPrChange w:id="18363" w:author="shorny" w:date="2014-06-09T18:46:00Z">
              <w:rPr>
                <w:rStyle w:val="keyword1"/>
              </w:rPr>
            </w:rPrChange>
          </w:rPr>
          <w:t>VALUE</w:t>
        </w:r>
        <w:r w:rsidRPr="00905A86">
          <w:rPr>
            <w:sz w:val="18"/>
            <w:rPrChange w:id="18364" w:author="shorny" w:date="2014-06-09T18:46:00Z">
              <w:rPr/>
            </w:rPrChange>
          </w:rPr>
          <w:t xml:space="preserve"> (711, 07, 40000, </w:t>
        </w:r>
        <w:r w:rsidRPr="00905A86">
          <w:rPr>
            <w:rStyle w:val="string1"/>
            <w:sz w:val="18"/>
            <w:rPrChange w:id="18365" w:author="shorny" w:date="2014-06-09T18:46:00Z">
              <w:rPr>
                <w:rStyle w:val="string1"/>
              </w:rPr>
            </w:rPrChange>
          </w:rPr>
          <w:t>'2014-05-07'</w:t>
        </w:r>
        <w:r w:rsidRPr="00905A86">
          <w:rPr>
            <w:sz w:val="18"/>
            <w:rPrChange w:id="18366" w:author="shorny" w:date="2014-06-09T18:46:00Z">
              <w:rPr/>
            </w:rPrChange>
          </w:rPr>
          <w:t xml:space="preserve">, </w:t>
        </w:r>
        <w:r w:rsidRPr="00905A86">
          <w:rPr>
            <w:rStyle w:val="string1"/>
            <w:sz w:val="18"/>
            <w:rPrChange w:id="18367" w:author="shorny" w:date="2014-06-09T18:46:00Z">
              <w:rPr>
                <w:rStyle w:val="string1"/>
              </w:rPr>
            </w:rPrChange>
          </w:rPr>
          <w:t>'2014-05-07'</w:t>
        </w:r>
        <w:r w:rsidRPr="00905A86">
          <w:rPr>
            <w:sz w:val="18"/>
            <w:rPrChange w:id="18368" w:author="shorny" w:date="2014-06-09T18:46:00Z">
              <w:rPr/>
            </w:rPrChange>
          </w:rPr>
          <w:t xml:space="preserve">, </w:t>
        </w:r>
        <w:r w:rsidRPr="00905A86">
          <w:rPr>
            <w:rStyle w:val="string1"/>
            <w:sz w:val="18"/>
            <w:rPrChange w:id="18369" w:author="shorny" w:date="2014-06-09T18:46:00Z">
              <w:rPr>
                <w:rStyle w:val="string1"/>
              </w:rPr>
            </w:rPrChange>
          </w:rPr>
          <w:t>'2014-05-07'</w:t>
        </w:r>
        <w:r w:rsidRPr="00905A86">
          <w:rPr>
            <w:sz w:val="18"/>
            <w:rPrChange w:id="18370" w:author="shorny" w:date="2014-06-09T18:46:00Z">
              <w:rPr/>
            </w:rPrChange>
          </w:rPr>
          <w:t>, 1000, 10000</w:t>
        </w:r>
        <w:proofErr w:type="gramStart"/>
        <w:r w:rsidRPr="00905A86">
          <w:rPr>
            <w:sz w:val="18"/>
            <w:rPrChange w:id="18371" w:author="shorny" w:date="2014-06-09T18:46:00Z">
              <w:rPr/>
            </w:rPrChange>
          </w:rPr>
          <w:t>) ;</w:t>
        </w:r>
        <w:proofErr w:type="gramEnd"/>
      </w:ins>
    </w:p>
    <w:p w14:paraId="2AC43B22" w14:textId="77777777" w:rsidR="00905A86" w:rsidRPr="00905A86" w:rsidRDefault="00905A86">
      <w:pPr>
        <w:pStyle w:val="HTMLPreformatted"/>
        <w:divId w:val="1587107075"/>
        <w:rPr>
          <w:ins w:id="18372" w:author="shorny" w:date="2014-06-09T18:46:00Z"/>
          <w:sz w:val="18"/>
          <w:rPrChange w:id="18373" w:author="shorny" w:date="2014-06-09T18:46:00Z">
            <w:rPr>
              <w:ins w:id="18374" w:author="shorny" w:date="2014-06-09T18:46:00Z"/>
            </w:rPr>
          </w:rPrChange>
        </w:rPr>
      </w:pPr>
    </w:p>
    <w:p w14:paraId="451D4013" w14:textId="77777777" w:rsidR="00905A86" w:rsidRPr="00905A86" w:rsidRDefault="00905A86">
      <w:pPr>
        <w:pStyle w:val="HTMLPreformatted"/>
        <w:divId w:val="1587107075"/>
        <w:rPr>
          <w:ins w:id="18375" w:author="shorny" w:date="2014-06-09T18:46:00Z"/>
          <w:sz w:val="18"/>
          <w:rPrChange w:id="18376" w:author="shorny" w:date="2014-06-09T18:46:00Z">
            <w:rPr>
              <w:ins w:id="18377" w:author="shorny" w:date="2014-06-09T18:46:00Z"/>
            </w:rPr>
          </w:rPrChange>
        </w:rPr>
      </w:pPr>
      <w:ins w:id="18378" w:author="shorny" w:date="2014-06-09T18:46:00Z">
        <w:r w:rsidRPr="00905A86">
          <w:rPr>
            <w:rStyle w:val="keyword1"/>
            <w:sz w:val="18"/>
            <w:rPrChange w:id="18379" w:author="shorny" w:date="2014-06-09T18:46:00Z">
              <w:rPr>
                <w:rStyle w:val="keyword1"/>
              </w:rPr>
            </w:rPrChange>
          </w:rPr>
          <w:t>INSERT</w:t>
        </w:r>
        <w:r w:rsidRPr="00905A86">
          <w:rPr>
            <w:sz w:val="18"/>
            <w:rPrChange w:id="18380" w:author="shorny" w:date="2014-06-09T18:46:00Z">
              <w:rPr/>
            </w:rPrChange>
          </w:rPr>
          <w:t xml:space="preserve"> </w:t>
        </w:r>
        <w:r w:rsidRPr="00905A86">
          <w:rPr>
            <w:rStyle w:val="keyword1"/>
            <w:sz w:val="18"/>
            <w:rPrChange w:id="18381" w:author="shorny" w:date="2014-06-09T18:46:00Z">
              <w:rPr>
                <w:rStyle w:val="keyword1"/>
              </w:rPr>
            </w:rPrChange>
          </w:rPr>
          <w:t>INTO</w:t>
        </w:r>
        <w:r w:rsidRPr="00905A86">
          <w:rPr>
            <w:sz w:val="18"/>
            <w:rPrChange w:id="18382" w:author="shorny" w:date="2014-06-09T18:46:00Z">
              <w:rPr/>
            </w:rPrChange>
          </w:rPr>
          <w:t xml:space="preserve"> Document (UploadLink, ApplicantID, DocTypeID, DocStatusID)</w:t>
        </w:r>
      </w:ins>
    </w:p>
    <w:p w14:paraId="0E2FDFA3" w14:textId="77777777" w:rsidR="00905A86" w:rsidRPr="00905A86" w:rsidRDefault="00905A86">
      <w:pPr>
        <w:pStyle w:val="HTMLPreformatted"/>
        <w:divId w:val="1587107075"/>
        <w:rPr>
          <w:ins w:id="18383" w:author="shorny" w:date="2014-06-09T18:46:00Z"/>
          <w:sz w:val="18"/>
          <w:rPrChange w:id="18384" w:author="shorny" w:date="2014-06-09T18:46:00Z">
            <w:rPr>
              <w:ins w:id="18385" w:author="shorny" w:date="2014-06-09T18:46:00Z"/>
            </w:rPr>
          </w:rPrChange>
        </w:rPr>
      </w:pPr>
      <w:ins w:id="18386" w:author="shorny" w:date="2014-06-09T18:46:00Z">
        <w:r w:rsidRPr="00905A86">
          <w:rPr>
            <w:rStyle w:val="keyword1"/>
            <w:sz w:val="18"/>
            <w:rPrChange w:id="18387" w:author="shorny" w:date="2014-06-09T18:46:00Z">
              <w:rPr>
                <w:rStyle w:val="keyword1"/>
              </w:rPr>
            </w:rPrChange>
          </w:rPr>
          <w:t>VALUES</w:t>
        </w:r>
        <w:r w:rsidRPr="00905A86">
          <w:rPr>
            <w:sz w:val="18"/>
            <w:rPrChange w:id="18388" w:author="shorny" w:date="2014-06-09T18:46:00Z">
              <w:rPr/>
            </w:rPrChange>
          </w:rPr>
          <w:t xml:space="preserve"> (</w:t>
        </w:r>
        <w:r w:rsidRPr="00905A86">
          <w:rPr>
            <w:rStyle w:val="string1"/>
            <w:sz w:val="18"/>
            <w:rPrChange w:id="18389" w:author="shorny" w:date="2014-06-09T18:46:00Z">
              <w:rPr>
                <w:rStyle w:val="string1"/>
              </w:rPr>
            </w:rPrChange>
          </w:rPr>
          <w:t>'/mnt/data/rhd/07/resume/0001.pdf'</w:t>
        </w:r>
        <w:r w:rsidRPr="00905A86">
          <w:rPr>
            <w:sz w:val="18"/>
            <w:rPrChange w:id="18390" w:author="shorny" w:date="2014-06-09T18:46:00Z">
              <w:rPr/>
            </w:rPrChange>
          </w:rPr>
          <w:t>, 07, 20002, 30000);</w:t>
        </w:r>
      </w:ins>
    </w:p>
    <w:p w14:paraId="5DA335AC" w14:textId="77777777" w:rsidR="00905A86" w:rsidRPr="00905A86" w:rsidRDefault="00905A86">
      <w:pPr>
        <w:pStyle w:val="HTMLPreformatted"/>
        <w:divId w:val="1587107075"/>
        <w:rPr>
          <w:ins w:id="18391" w:author="shorny" w:date="2014-06-09T18:46:00Z"/>
          <w:sz w:val="18"/>
          <w:rPrChange w:id="18392" w:author="shorny" w:date="2014-06-09T18:46:00Z">
            <w:rPr>
              <w:ins w:id="18393" w:author="shorny" w:date="2014-06-09T18:46:00Z"/>
            </w:rPr>
          </w:rPrChange>
        </w:rPr>
      </w:pPr>
    </w:p>
    <w:p w14:paraId="594EEFEF" w14:textId="77777777" w:rsidR="00905A86" w:rsidRPr="00905A86" w:rsidRDefault="00905A86">
      <w:pPr>
        <w:pStyle w:val="HTMLPreformatted"/>
        <w:divId w:val="1587107075"/>
        <w:rPr>
          <w:ins w:id="18394" w:author="shorny" w:date="2014-06-09T18:46:00Z"/>
          <w:rStyle w:val="comment1"/>
          <w:sz w:val="18"/>
          <w:rPrChange w:id="18395" w:author="shorny" w:date="2014-06-09T18:46:00Z">
            <w:rPr>
              <w:ins w:id="18396" w:author="shorny" w:date="2014-06-09T18:46:00Z"/>
              <w:rStyle w:val="comment1"/>
            </w:rPr>
          </w:rPrChange>
        </w:rPr>
      </w:pPr>
      <w:ins w:id="18397" w:author="shorny" w:date="2014-06-09T18:46:00Z">
        <w:r w:rsidRPr="00905A86">
          <w:rPr>
            <w:rStyle w:val="comment1"/>
            <w:sz w:val="18"/>
            <w:rPrChange w:id="18398" w:author="shorny" w:date="2014-06-09T18:46:00Z">
              <w:rPr>
                <w:rStyle w:val="comment1"/>
              </w:rPr>
            </w:rPrChange>
          </w:rPr>
          <w:t>-- add the publication to documents</w:t>
        </w:r>
      </w:ins>
    </w:p>
    <w:p w14:paraId="4457859B" w14:textId="77777777" w:rsidR="00905A86" w:rsidRPr="00905A86" w:rsidRDefault="00905A86">
      <w:pPr>
        <w:pStyle w:val="HTMLPreformatted"/>
        <w:divId w:val="1587107075"/>
        <w:rPr>
          <w:ins w:id="18399" w:author="shorny" w:date="2014-06-09T18:46:00Z"/>
          <w:sz w:val="18"/>
          <w:rPrChange w:id="18400" w:author="shorny" w:date="2014-06-09T18:46:00Z">
            <w:rPr>
              <w:ins w:id="18401" w:author="shorny" w:date="2014-06-09T18:46:00Z"/>
            </w:rPr>
          </w:rPrChange>
        </w:rPr>
      </w:pPr>
      <w:ins w:id="18402" w:author="shorny" w:date="2014-06-09T18:46:00Z">
        <w:r w:rsidRPr="00905A86">
          <w:rPr>
            <w:rStyle w:val="keyword1"/>
            <w:sz w:val="18"/>
            <w:rPrChange w:id="18403" w:author="shorny" w:date="2014-06-09T18:46:00Z">
              <w:rPr>
                <w:rStyle w:val="keyword1"/>
              </w:rPr>
            </w:rPrChange>
          </w:rPr>
          <w:t>INSERT</w:t>
        </w:r>
        <w:r w:rsidRPr="00905A86">
          <w:rPr>
            <w:sz w:val="18"/>
            <w:rPrChange w:id="18404" w:author="shorny" w:date="2014-06-09T18:46:00Z">
              <w:rPr/>
            </w:rPrChange>
          </w:rPr>
          <w:t xml:space="preserve"> </w:t>
        </w:r>
        <w:r w:rsidRPr="00905A86">
          <w:rPr>
            <w:rStyle w:val="keyword1"/>
            <w:sz w:val="18"/>
            <w:rPrChange w:id="18405" w:author="shorny" w:date="2014-06-09T18:46:00Z">
              <w:rPr>
                <w:rStyle w:val="keyword1"/>
              </w:rPr>
            </w:rPrChange>
          </w:rPr>
          <w:t>INTO</w:t>
        </w:r>
        <w:r w:rsidRPr="00905A86">
          <w:rPr>
            <w:sz w:val="18"/>
            <w:rPrChange w:id="18406" w:author="shorny" w:date="2014-06-09T18:46:00Z">
              <w:rPr/>
            </w:rPrChange>
          </w:rPr>
          <w:t xml:space="preserve"> Document (UploadLink, ApplicantID, DocTypeID, Description,</w:t>
        </w:r>
      </w:ins>
    </w:p>
    <w:p w14:paraId="6CAD66B8" w14:textId="77777777" w:rsidR="00905A86" w:rsidRPr="00905A86" w:rsidRDefault="00905A86">
      <w:pPr>
        <w:pStyle w:val="HTMLPreformatted"/>
        <w:divId w:val="1587107075"/>
        <w:rPr>
          <w:ins w:id="18407" w:author="shorny" w:date="2014-06-09T18:46:00Z"/>
          <w:sz w:val="18"/>
          <w:rPrChange w:id="18408" w:author="shorny" w:date="2014-06-09T18:46:00Z">
            <w:rPr>
              <w:ins w:id="18409" w:author="shorny" w:date="2014-06-09T18:46:00Z"/>
            </w:rPr>
          </w:rPrChange>
        </w:rPr>
      </w:pPr>
      <w:ins w:id="18410" w:author="shorny" w:date="2014-06-09T18:46:00Z">
        <w:r w:rsidRPr="00905A86">
          <w:rPr>
            <w:sz w:val="18"/>
            <w:rPrChange w:id="18411" w:author="shorny" w:date="2014-06-09T18:46:00Z">
              <w:rPr/>
            </w:rPrChange>
          </w:rPr>
          <w:t>DocStatusID)</w:t>
        </w:r>
      </w:ins>
    </w:p>
    <w:p w14:paraId="534A91C3" w14:textId="77777777" w:rsidR="00905A86" w:rsidRPr="00905A86" w:rsidRDefault="00905A86">
      <w:pPr>
        <w:pStyle w:val="HTMLPreformatted"/>
        <w:divId w:val="1587107075"/>
        <w:rPr>
          <w:ins w:id="18412" w:author="shorny" w:date="2014-06-09T18:46:00Z"/>
          <w:rStyle w:val="string1"/>
          <w:sz w:val="18"/>
          <w:rPrChange w:id="18413" w:author="shorny" w:date="2014-06-09T18:46:00Z">
            <w:rPr>
              <w:ins w:id="18414" w:author="shorny" w:date="2014-06-09T18:46:00Z"/>
              <w:rStyle w:val="string1"/>
            </w:rPr>
          </w:rPrChange>
        </w:rPr>
      </w:pPr>
      <w:ins w:id="18415" w:author="shorny" w:date="2014-06-09T18:46:00Z">
        <w:r w:rsidRPr="00905A86">
          <w:rPr>
            <w:rStyle w:val="keyword1"/>
            <w:sz w:val="18"/>
            <w:rPrChange w:id="18416" w:author="shorny" w:date="2014-06-09T18:46:00Z">
              <w:rPr>
                <w:rStyle w:val="keyword1"/>
              </w:rPr>
            </w:rPrChange>
          </w:rPr>
          <w:t>VALUES</w:t>
        </w:r>
        <w:r w:rsidRPr="00905A86">
          <w:rPr>
            <w:sz w:val="18"/>
            <w:rPrChange w:id="18417" w:author="shorny" w:date="2014-06-09T18:46:00Z">
              <w:rPr/>
            </w:rPrChange>
          </w:rPr>
          <w:t xml:space="preserve"> (</w:t>
        </w:r>
        <w:r w:rsidRPr="00905A86">
          <w:rPr>
            <w:rStyle w:val="string1"/>
            <w:sz w:val="18"/>
            <w:rPrChange w:id="18418" w:author="shorny" w:date="2014-06-09T18:46:00Z">
              <w:rPr>
                <w:rStyle w:val="string1"/>
              </w:rPr>
            </w:rPrChange>
          </w:rPr>
          <w:t>'/mnt/data/rhd/07/publication/0001.pptx'</w:t>
        </w:r>
        <w:r w:rsidRPr="00905A86">
          <w:rPr>
            <w:sz w:val="18"/>
            <w:rPrChange w:id="18419" w:author="shorny" w:date="2014-06-09T18:46:00Z">
              <w:rPr/>
            </w:rPrChange>
          </w:rPr>
          <w:t xml:space="preserve">, 07, 20009, </w:t>
        </w:r>
        <w:r w:rsidRPr="00905A86">
          <w:rPr>
            <w:rStyle w:val="string1"/>
            <w:sz w:val="18"/>
            <w:rPrChange w:id="18420" w:author="shorny" w:date="2014-06-09T18:46:00Z">
              <w:rPr>
                <w:rStyle w:val="string1"/>
              </w:rPr>
            </w:rPrChange>
          </w:rPr>
          <w:t>'Six-plus</w:t>
        </w:r>
      </w:ins>
    </w:p>
    <w:p w14:paraId="6EC6B57C" w14:textId="77777777" w:rsidR="00905A86" w:rsidRPr="00905A86" w:rsidRDefault="00905A86">
      <w:pPr>
        <w:pStyle w:val="HTMLPreformatted"/>
        <w:divId w:val="1587107075"/>
        <w:rPr>
          <w:ins w:id="18421" w:author="shorny" w:date="2014-06-09T18:46:00Z"/>
          <w:sz w:val="18"/>
          <w:rPrChange w:id="18422" w:author="shorny" w:date="2014-06-09T18:46:00Z">
            <w:rPr>
              <w:ins w:id="18423" w:author="shorny" w:date="2014-06-09T18:46:00Z"/>
            </w:rPr>
          </w:rPrChange>
        </w:rPr>
      </w:pPr>
      <w:proofErr w:type="gramStart"/>
      <w:ins w:id="18424" w:author="shorny" w:date="2014-06-09T18:46:00Z">
        <w:r w:rsidRPr="00905A86">
          <w:rPr>
            <w:rStyle w:val="string1"/>
            <w:sz w:val="18"/>
            <w:rPrChange w:id="18425" w:author="shorny" w:date="2014-06-09T18:46:00Z">
              <w:rPr>
                <w:rStyle w:val="string1"/>
              </w:rPr>
            </w:rPrChange>
          </w:rPr>
          <w:t>presenting</w:t>
        </w:r>
        <w:proofErr w:type="gramEnd"/>
        <w:r w:rsidRPr="00905A86">
          <w:rPr>
            <w:rStyle w:val="string1"/>
            <w:sz w:val="18"/>
            <w:rPrChange w:id="18426" w:author="shorny" w:date="2014-06-09T18:46:00Z">
              <w:rPr>
                <w:rStyle w:val="string1"/>
              </w:rPr>
            </w:rPrChange>
          </w:rPr>
          <w:t xml:space="preserve"> a six-element framework for sentiment analysis.pptx'</w:t>
        </w:r>
        <w:r w:rsidRPr="00905A86">
          <w:rPr>
            <w:sz w:val="18"/>
            <w:rPrChange w:id="18427" w:author="shorny" w:date="2014-06-09T18:46:00Z">
              <w:rPr/>
            </w:rPrChange>
          </w:rPr>
          <w:t>, 30000);</w:t>
        </w:r>
      </w:ins>
    </w:p>
    <w:p w14:paraId="582D5978" w14:textId="77777777" w:rsidR="00905A86" w:rsidRPr="00905A86" w:rsidRDefault="00905A86">
      <w:pPr>
        <w:pStyle w:val="HTMLPreformatted"/>
        <w:divId w:val="1587107075"/>
        <w:rPr>
          <w:ins w:id="18428" w:author="shorny" w:date="2014-06-09T18:46:00Z"/>
          <w:sz w:val="18"/>
          <w:rPrChange w:id="18429" w:author="shorny" w:date="2014-06-09T18:46:00Z">
            <w:rPr>
              <w:ins w:id="18430" w:author="shorny" w:date="2014-06-09T18:46:00Z"/>
            </w:rPr>
          </w:rPrChange>
        </w:rPr>
      </w:pPr>
    </w:p>
    <w:p w14:paraId="5ECE415C" w14:textId="77777777" w:rsidR="00905A86" w:rsidRPr="00905A86" w:rsidRDefault="00905A86">
      <w:pPr>
        <w:pStyle w:val="HTMLPreformatted"/>
        <w:divId w:val="1587107075"/>
        <w:rPr>
          <w:ins w:id="18431" w:author="shorny" w:date="2014-06-09T18:46:00Z"/>
          <w:sz w:val="18"/>
          <w:rPrChange w:id="18432" w:author="shorny" w:date="2014-06-09T18:46:00Z">
            <w:rPr>
              <w:ins w:id="18433" w:author="shorny" w:date="2014-06-09T18:46:00Z"/>
            </w:rPr>
          </w:rPrChange>
        </w:rPr>
      </w:pPr>
      <w:ins w:id="18434" w:author="shorny" w:date="2014-06-09T18:46:00Z">
        <w:r w:rsidRPr="00905A86">
          <w:rPr>
            <w:rStyle w:val="keyword1"/>
            <w:sz w:val="18"/>
            <w:rPrChange w:id="18435" w:author="shorny" w:date="2014-06-09T18:46:00Z">
              <w:rPr>
                <w:rStyle w:val="keyword1"/>
              </w:rPr>
            </w:rPrChange>
          </w:rPr>
          <w:t>INSERT</w:t>
        </w:r>
        <w:r w:rsidRPr="00905A86">
          <w:rPr>
            <w:sz w:val="18"/>
            <w:rPrChange w:id="18436" w:author="shorny" w:date="2014-06-09T18:46:00Z">
              <w:rPr/>
            </w:rPrChange>
          </w:rPr>
          <w:t xml:space="preserve"> </w:t>
        </w:r>
        <w:r w:rsidRPr="00905A86">
          <w:rPr>
            <w:rStyle w:val="keyword1"/>
            <w:sz w:val="18"/>
            <w:rPrChange w:id="18437" w:author="shorny" w:date="2014-06-09T18:46:00Z">
              <w:rPr>
                <w:rStyle w:val="keyword1"/>
              </w:rPr>
            </w:rPrChange>
          </w:rPr>
          <w:t>INTO</w:t>
        </w:r>
        <w:r w:rsidRPr="00905A86">
          <w:rPr>
            <w:sz w:val="18"/>
            <w:rPrChange w:id="18438" w:author="shorny" w:date="2014-06-09T18:46:00Z">
              <w:rPr/>
            </w:rPrChange>
          </w:rPr>
          <w:t xml:space="preserve"> Document (UploadLink, ApplicantID, DocTypeID, Description,</w:t>
        </w:r>
      </w:ins>
    </w:p>
    <w:p w14:paraId="29AE4E6D" w14:textId="77777777" w:rsidR="00905A86" w:rsidRPr="00905A86" w:rsidRDefault="00905A86">
      <w:pPr>
        <w:pStyle w:val="HTMLPreformatted"/>
        <w:divId w:val="1587107075"/>
        <w:rPr>
          <w:ins w:id="18439" w:author="shorny" w:date="2014-06-09T18:46:00Z"/>
          <w:sz w:val="18"/>
          <w:rPrChange w:id="18440" w:author="shorny" w:date="2014-06-09T18:46:00Z">
            <w:rPr>
              <w:ins w:id="18441" w:author="shorny" w:date="2014-06-09T18:46:00Z"/>
            </w:rPr>
          </w:rPrChange>
        </w:rPr>
      </w:pPr>
      <w:ins w:id="18442" w:author="shorny" w:date="2014-06-09T18:46:00Z">
        <w:r w:rsidRPr="00905A86">
          <w:rPr>
            <w:sz w:val="18"/>
            <w:rPrChange w:id="18443" w:author="shorny" w:date="2014-06-09T18:46:00Z">
              <w:rPr/>
            </w:rPrChange>
          </w:rPr>
          <w:t>DocStatusID)</w:t>
        </w:r>
      </w:ins>
    </w:p>
    <w:p w14:paraId="1F036392" w14:textId="77777777" w:rsidR="00905A86" w:rsidRPr="00905A86" w:rsidRDefault="00905A86">
      <w:pPr>
        <w:pStyle w:val="HTMLPreformatted"/>
        <w:divId w:val="1587107075"/>
        <w:rPr>
          <w:ins w:id="18444" w:author="shorny" w:date="2014-06-09T18:46:00Z"/>
          <w:rStyle w:val="string1"/>
          <w:sz w:val="18"/>
          <w:rPrChange w:id="18445" w:author="shorny" w:date="2014-06-09T18:46:00Z">
            <w:rPr>
              <w:ins w:id="18446" w:author="shorny" w:date="2014-06-09T18:46:00Z"/>
              <w:rStyle w:val="string1"/>
            </w:rPr>
          </w:rPrChange>
        </w:rPr>
      </w:pPr>
      <w:ins w:id="18447" w:author="shorny" w:date="2014-06-09T18:46:00Z">
        <w:r w:rsidRPr="00905A86">
          <w:rPr>
            <w:rStyle w:val="keyword1"/>
            <w:sz w:val="18"/>
            <w:rPrChange w:id="18448" w:author="shorny" w:date="2014-06-09T18:46:00Z">
              <w:rPr>
                <w:rStyle w:val="keyword1"/>
              </w:rPr>
            </w:rPrChange>
          </w:rPr>
          <w:t>VALUES</w:t>
        </w:r>
        <w:r w:rsidRPr="00905A86">
          <w:rPr>
            <w:sz w:val="18"/>
            <w:rPrChange w:id="18449" w:author="shorny" w:date="2014-06-09T18:46:00Z">
              <w:rPr/>
            </w:rPrChange>
          </w:rPr>
          <w:t xml:space="preserve"> (</w:t>
        </w:r>
        <w:r w:rsidRPr="00905A86">
          <w:rPr>
            <w:rStyle w:val="string1"/>
            <w:sz w:val="18"/>
            <w:rPrChange w:id="18450" w:author="shorny" w:date="2014-06-09T18:46:00Z">
              <w:rPr>
                <w:rStyle w:val="string1"/>
              </w:rPr>
            </w:rPrChange>
          </w:rPr>
          <w:t>'/mnt/data/rhd/07/publication/0002.docx'</w:t>
        </w:r>
        <w:r w:rsidRPr="00905A86">
          <w:rPr>
            <w:sz w:val="18"/>
            <w:rPrChange w:id="18451" w:author="shorny" w:date="2014-06-09T18:46:00Z">
              <w:rPr/>
            </w:rPrChange>
          </w:rPr>
          <w:t xml:space="preserve">, 07, 20009, </w:t>
        </w:r>
        <w:r w:rsidRPr="00905A86">
          <w:rPr>
            <w:rStyle w:val="string1"/>
            <w:sz w:val="18"/>
            <w:rPrChange w:id="18452" w:author="shorny" w:date="2014-06-09T18:46:00Z">
              <w:rPr>
                <w:rStyle w:val="string1"/>
              </w:rPr>
            </w:rPrChange>
          </w:rPr>
          <w:t>'The price</w:t>
        </w:r>
      </w:ins>
    </w:p>
    <w:p w14:paraId="600FA5D0" w14:textId="77777777" w:rsidR="00905A86" w:rsidRPr="00905A86" w:rsidRDefault="00905A86">
      <w:pPr>
        <w:pStyle w:val="HTMLPreformatted"/>
        <w:divId w:val="1587107075"/>
        <w:rPr>
          <w:ins w:id="18453" w:author="shorny" w:date="2014-06-09T18:46:00Z"/>
          <w:sz w:val="18"/>
          <w:rPrChange w:id="18454" w:author="shorny" w:date="2014-06-09T18:46:00Z">
            <w:rPr>
              <w:ins w:id="18455" w:author="shorny" w:date="2014-06-09T18:46:00Z"/>
            </w:rPr>
          </w:rPrChange>
        </w:rPr>
      </w:pPr>
      <w:proofErr w:type="gramStart"/>
      <w:ins w:id="18456" w:author="shorny" w:date="2014-06-09T18:46:00Z">
        <w:r w:rsidRPr="00905A86">
          <w:rPr>
            <w:rStyle w:val="string1"/>
            <w:sz w:val="18"/>
            <w:rPrChange w:id="18457" w:author="shorny" w:date="2014-06-09T18:46:00Z">
              <w:rPr>
                <w:rStyle w:val="string1"/>
              </w:rPr>
            </w:rPrChange>
          </w:rPr>
          <w:t>prediction</w:t>
        </w:r>
        <w:proofErr w:type="gramEnd"/>
        <w:r w:rsidRPr="00905A86">
          <w:rPr>
            <w:rStyle w:val="string1"/>
            <w:sz w:val="18"/>
            <w:rPrChange w:id="18458" w:author="shorny" w:date="2014-06-09T18:46:00Z">
              <w:rPr>
                <w:rStyle w:val="string1"/>
              </w:rPr>
            </w:rPrChange>
          </w:rPr>
          <w:t xml:space="preserve"> framework based upon representation of the opinions'</w:t>
        </w:r>
        <w:r w:rsidRPr="00905A86">
          <w:rPr>
            <w:sz w:val="18"/>
            <w:rPrChange w:id="18459" w:author="shorny" w:date="2014-06-09T18:46:00Z">
              <w:rPr/>
            </w:rPrChange>
          </w:rPr>
          <w:t>, 30000);</w:t>
        </w:r>
      </w:ins>
    </w:p>
    <w:p w14:paraId="53590B3B" w14:textId="77777777" w:rsidR="00905A86" w:rsidRPr="00905A86" w:rsidRDefault="00905A86">
      <w:pPr>
        <w:pStyle w:val="HTMLPreformatted"/>
        <w:divId w:val="1587107075"/>
        <w:rPr>
          <w:ins w:id="18460" w:author="shorny" w:date="2014-06-09T18:46:00Z"/>
          <w:sz w:val="18"/>
          <w:rPrChange w:id="18461" w:author="shorny" w:date="2014-06-09T18:46:00Z">
            <w:rPr>
              <w:ins w:id="18462" w:author="shorny" w:date="2014-06-09T18:46:00Z"/>
            </w:rPr>
          </w:rPrChange>
        </w:rPr>
      </w:pPr>
    </w:p>
    <w:p w14:paraId="1A10BB24" w14:textId="77777777" w:rsidR="00905A86" w:rsidRPr="00905A86" w:rsidRDefault="00905A86">
      <w:pPr>
        <w:pStyle w:val="HTMLPreformatted"/>
        <w:divId w:val="1587107075"/>
        <w:rPr>
          <w:ins w:id="18463" w:author="shorny" w:date="2014-06-09T18:46:00Z"/>
          <w:sz w:val="18"/>
          <w:rPrChange w:id="18464" w:author="shorny" w:date="2014-06-09T18:46:00Z">
            <w:rPr>
              <w:ins w:id="18465" w:author="shorny" w:date="2014-06-09T18:46:00Z"/>
            </w:rPr>
          </w:rPrChange>
        </w:rPr>
      </w:pPr>
      <w:ins w:id="18466" w:author="shorny" w:date="2014-06-09T18:46:00Z">
        <w:r w:rsidRPr="00905A86">
          <w:rPr>
            <w:rStyle w:val="keyword1"/>
            <w:sz w:val="18"/>
            <w:rPrChange w:id="18467" w:author="shorny" w:date="2014-06-09T18:46:00Z">
              <w:rPr>
                <w:rStyle w:val="keyword1"/>
              </w:rPr>
            </w:rPrChange>
          </w:rPr>
          <w:t>INSERT</w:t>
        </w:r>
        <w:r w:rsidRPr="00905A86">
          <w:rPr>
            <w:sz w:val="18"/>
            <w:rPrChange w:id="18468" w:author="shorny" w:date="2014-06-09T18:46:00Z">
              <w:rPr/>
            </w:rPrChange>
          </w:rPr>
          <w:t xml:space="preserve"> </w:t>
        </w:r>
        <w:r w:rsidRPr="00905A86">
          <w:rPr>
            <w:rStyle w:val="keyword1"/>
            <w:sz w:val="18"/>
            <w:rPrChange w:id="18469" w:author="shorny" w:date="2014-06-09T18:46:00Z">
              <w:rPr>
                <w:rStyle w:val="keyword1"/>
              </w:rPr>
            </w:rPrChange>
          </w:rPr>
          <w:t>INTO</w:t>
        </w:r>
        <w:r w:rsidRPr="00905A86">
          <w:rPr>
            <w:sz w:val="18"/>
            <w:rPrChange w:id="18470" w:author="shorny" w:date="2014-06-09T18:46:00Z">
              <w:rPr/>
            </w:rPrChange>
          </w:rPr>
          <w:t xml:space="preserve"> Document (UploadLink, ApplicantID, DocTypeID, Description,</w:t>
        </w:r>
      </w:ins>
    </w:p>
    <w:p w14:paraId="0EE80C5A" w14:textId="77777777" w:rsidR="00905A86" w:rsidRPr="00905A86" w:rsidRDefault="00905A86">
      <w:pPr>
        <w:pStyle w:val="HTMLPreformatted"/>
        <w:divId w:val="1587107075"/>
        <w:rPr>
          <w:ins w:id="18471" w:author="shorny" w:date="2014-06-09T18:46:00Z"/>
          <w:sz w:val="18"/>
          <w:rPrChange w:id="18472" w:author="shorny" w:date="2014-06-09T18:46:00Z">
            <w:rPr>
              <w:ins w:id="18473" w:author="shorny" w:date="2014-06-09T18:46:00Z"/>
            </w:rPr>
          </w:rPrChange>
        </w:rPr>
      </w:pPr>
      <w:ins w:id="18474" w:author="shorny" w:date="2014-06-09T18:46:00Z">
        <w:r w:rsidRPr="00905A86">
          <w:rPr>
            <w:sz w:val="18"/>
            <w:rPrChange w:id="18475" w:author="shorny" w:date="2014-06-09T18:46:00Z">
              <w:rPr/>
            </w:rPrChange>
          </w:rPr>
          <w:t>DocStatusID)</w:t>
        </w:r>
      </w:ins>
    </w:p>
    <w:p w14:paraId="772E9BFA" w14:textId="77777777" w:rsidR="00905A86" w:rsidRPr="00905A86" w:rsidRDefault="00905A86">
      <w:pPr>
        <w:pStyle w:val="HTMLPreformatted"/>
        <w:divId w:val="1587107075"/>
        <w:rPr>
          <w:ins w:id="18476" w:author="shorny" w:date="2014-06-09T18:46:00Z"/>
          <w:sz w:val="18"/>
          <w:rPrChange w:id="18477" w:author="shorny" w:date="2014-06-09T18:46:00Z">
            <w:rPr>
              <w:ins w:id="18478" w:author="shorny" w:date="2014-06-09T18:46:00Z"/>
            </w:rPr>
          </w:rPrChange>
        </w:rPr>
      </w:pPr>
      <w:ins w:id="18479" w:author="shorny" w:date="2014-06-09T18:46:00Z">
        <w:r w:rsidRPr="00905A86">
          <w:rPr>
            <w:rStyle w:val="keyword1"/>
            <w:sz w:val="18"/>
            <w:rPrChange w:id="18480" w:author="shorny" w:date="2014-06-09T18:46:00Z">
              <w:rPr>
                <w:rStyle w:val="keyword1"/>
              </w:rPr>
            </w:rPrChange>
          </w:rPr>
          <w:t>VALUES</w:t>
        </w:r>
        <w:r w:rsidRPr="00905A86">
          <w:rPr>
            <w:sz w:val="18"/>
            <w:rPrChange w:id="18481" w:author="shorny" w:date="2014-06-09T18:46:00Z">
              <w:rPr/>
            </w:rPrChange>
          </w:rPr>
          <w:t xml:space="preserve"> (</w:t>
        </w:r>
        <w:r w:rsidRPr="00905A86">
          <w:rPr>
            <w:rStyle w:val="string1"/>
            <w:sz w:val="18"/>
            <w:rPrChange w:id="18482" w:author="shorny" w:date="2014-06-09T18:46:00Z">
              <w:rPr>
                <w:rStyle w:val="string1"/>
              </w:rPr>
            </w:rPrChange>
          </w:rPr>
          <w:t>'/mnt/data/rhd/07/publication/0003.docx'</w:t>
        </w:r>
        <w:r w:rsidRPr="00905A86">
          <w:rPr>
            <w:sz w:val="18"/>
            <w:rPrChange w:id="18483" w:author="shorny" w:date="2014-06-09T18:46:00Z">
              <w:rPr/>
            </w:rPrChange>
          </w:rPr>
          <w:t>, 07, 20009,</w:t>
        </w:r>
      </w:ins>
    </w:p>
    <w:p w14:paraId="5222CA5E" w14:textId="77777777" w:rsidR="00905A86" w:rsidRPr="00905A86" w:rsidRDefault="00905A86">
      <w:pPr>
        <w:pStyle w:val="HTMLPreformatted"/>
        <w:divId w:val="1587107075"/>
        <w:rPr>
          <w:ins w:id="18484" w:author="shorny" w:date="2014-06-09T18:46:00Z"/>
          <w:sz w:val="18"/>
          <w:rPrChange w:id="18485" w:author="shorny" w:date="2014-06-09T18:46:00Z">
            <w:rPr>
              <w:ins w:id="18486" w:author="shorny" w:date="2014-06-09T18:46:00Z"/>
            </w:rPr>
          </w:rPrChange>
        </w:rPr>
      </w:pPr>
      <w:ins w:id="18487" w:author="shorny" w:date="2014-06-09T18:46:00Z">
        <w:r w:rsidRPr="00905A86">
          <w:rPr>
            <w:rStyle w:val="string1"/>
            <w:sz w:val="18"/>
            <w:rPrChange w:id="18488" w:author="shorny" w:date="2014-06-09T18:46:00Z">
              <w:rPr>
                <w:rStyle w:val="string1"/>
              </w:rPr>
            </w:rPrChange>
          </w:rPr>
          <w:t>'The classification framework for the representation of opinions'</w:t>
        </w:r>
        <w:r w:rsidRPr="00905A86">
          <w:rPr>
            <w:sz w:val="18"/>
            <w:rPrChange w:id="18489" w:author="shorny" w:date="2014-06-09T18:46:00Z">
              <w:rPr/>
            </w:rPrChange>
          </w:rPr>
          <w:t>, 30000);</w:t>
        </w:r>
      </w:ins>
    </w:p>
    <w:p w14:paraId="1BBA5E6E" w14:textId="77777777" w:rsidR="00905A86" w:rsidRPr="00905A86" w:rsidRDefault="00905A86">
      <w:pPr>
        <w:pStyle w:val="HTMLPreformatted"/>
        <w:divId w:val="1587107075"/>
        <w:rPr>
          <w:ins w:id="18490" w:author="shorny" w:date="2014-06-09T18:46:00Z"/>
          <w:sz w:val="18"/>
          <w:rPrChange w:id="18491" w:author="shorny" w:date="2014-06-09T18:46:00Z">
            <w:rPr>
              <w:ins w:id="18492" w:author="shorny" w:date="2014-06-09T18:46:00Z"/>
            </w:rPr>
          </w:rPrChange>
        </w:rPr>
      </w:pPr>
    </w:p>
    <w:p w14:paraId="57C5531D" w14:textId="77777777" w:rsidR="00905A86" w:rsidRPr="00905A86" w:rsidRDefault="00905A86">
      <w:pPr>
        <w:pStyle w:val="HTMLPreformatted"/>
        <w:divId w:val="1587107075"/>
        <w:rPr>
          <w:ins w:id="18493" w:author="shorny" w:date="2014-06-09T18:46:00Z"/>
          <w:rStyle w:val="comment1"/>
          <w:sz w:val="18"/>
          <w:rPrChange w:id="18494" w:author="shorny" w:date="2014-06-09T18:46:00Z">
            <w:rPr>
              <w:ins w:id="18495" w:author="shorny" w:date="2014-06-09T18:46:00Z"/>
              <w:rStyle w:val="comment1"/>
            </w:rPr>
          </w:rPrChange>
        </w:rPr>
      </w:pPr>
      <w:ins w:id="18496" w:author="shorny" w:date="2014-06-09T18:46:00Z">
        <w:r w:rsidRPr="00905A86">
          <w:rPr>
            <w:rStyle w:val="comment1"/>
            <w:sz w:val="18"/>
            <w:rPrChange w:id="18497" w:author="shorny" w:date="2014-06-09T18:46:00Z">
              <w:rPr>
                <w:rStyle w:val="comment1"/>
              </w:rPr>
            </w:rPrChange>
          </w:rPr>
          <w:t>-- Denise de Vries flags interest in this application</w:t>
        </w:r>
      </w:ins>
    </w:p>
    <w:p w14:paraId="48125F5E" w14:textId="77777777" w:rsidR="00905A86" w:rsidRPr="00905A86" w:rsidRDefault="00905A86">
      <w:pPr>
        <w:pStyle w:val="HTMLPreformatted"/>
        <w:divId w:val="1587107075"/>
        <w:rPr>
          <w:ins w:id="18498" w:author="shorny" w:date="2014-06-09T18:46:00Z"/>
          <w:sz w:val="18"/>
          <w:rPrChange w:id="18499" w:author="shorny" w:date="2014-06-09T18:46:00Z">
            <w:rPr>
              <w:ins w:id="18500" w:author="shorny" w:date="2014-06-09T18:46:00Z"/>
            </w:rPr>
          </w:rPrChange>
        </w:rPr>
      </w:pPr>
      <w:ins w:id="18501" w:author="shorny" w:date="2014-06-09T18:46:00Z">
        <w:r w:rsidRPr="00905A86">
          <w:rPr>
            <w:rStyle w:val="keyword1"/>
            <w:sz w:val="18"/>
            <w:rPrChange w:id="18502" w:author="shorny" w:date="2014-06-09T18:46:00Z">
              <w:rPr>
                <w:rStyle w:val="keyword1"/>
              </w:rPr>
            </w:rPrChange>
          </w:rPr>
          <w:t>INSERT</w:t>
        </w:r>
        <w:r w:rsidRPr="00905A86">
          <w:rPr>
            <w:sz w:val="18"/>
            <w:rPrChange w:id="18503" w:author="shorny" w:date="2014-06-09T18:46:00Z">
              <w:rPr/>
            </w:rPrChange>
          </w:rPr>
          <w:t xml:space="preserve"> </w:t>
        </w:r>
        <w:r w:rsidRPr="00905A86">
          <w:rPr>
            <w:rStyle w:val="keyword1"/>
            <w:sz w:val="18"/>
            <w:rPrChange w:id="18504" w:author="shorny" w:date="2014-06-09T18:46:00Z">
              <w:rPr>
                <w:rStyle w:val="keyword1"/>
              </w:rPr>
            </w:rPrChange>
          </w:rPr>
          <w:t>INTO</w:t>
        </w:r>
        <w:r w:rsidRPr="00905A86">
          <w:rPr>
            <w:sz w:val="18"/>
            <w:rPrChange w:id="18505" w:author="shorny" w:date="2014-06-09T18:46:00Z">
              <w:rPr/>
            </w:rPrChange>
          </w:rPr>
          <w:t xml:space="preserve"> `University Staff Member_Application` (StaffID, ApplicationID)</w:t>
        </w:r>
      </w:ins>
    </w:p>
    <w:p w14:paraId="03E17F34" w14:textId="77777777" w:rsidR="00905A86" w:rsidRPr="00905A86" w:rsidRDefault="00905A86">
      <w:pPr>
        <w:pStyle w:val="HTMLPreformatted"/>
        <w:divId w:val="1587107075"/>
        <w:rPr>
          <w:ins w:id="18506" w:author="shorny" w:date="2014-06-09T18:46:00Z"/>
          <w:sz w:val="18"/>
          <w:rPrChange w:id="18507" w:author="shorny" w:date="2014-06-09T18:46:00Z">
            <w:rPr>
              <w:ins w:id="18508" w:author="shorny" w:date="2014-06-09T18:46:00Z"/>
            </w:rPr>
          </w:rPrChange>
        </w:rPr>
      </w:pPr>
      <w:ins w:id="18509" w:author="shorny" w:date="2014-06-09T18:46:00Z">
        <w:r w:rsidRPr="00905A86">
          <w:rPr>
            <w:rStyle w:val="keyword1"/>
            <w:sz w:val="18"/>
            <w:rPrChange w:id="18510" w:author="shorny" w:date="2014-06-09T18:46:00Z">
              <w:rPr>
                <w:rStyle w:val="keyword1"/>
              </w:rPr>
            </w:rPrChange>
          </w:rPr>
          <w:t>VALUES</w:t>
        </w:r>
        <w:r w:rsidRPr="00905A86">
          <w:rPr>
            <w:sz w:val="18"/>
            <w:rPrChange w:id="18511" w:author="shorny" w:date="2014-06-09T18:46:00Z">
              <w:rPr/>
            </w:rPrChange>
          </w:rPr>
          <w:t xml:space="preserve"> (1000, 711);</w:t>
        </w:r>
      </w:ins>
    </w:p>
    <w:p w14:paraId="7CD9B080" w14:textId="77777777" w:rsidR="00905A86" w:rsidRPr="00905A86" w:rsidRDefault="00905A86">
      <w:pPr>
        <w:pStyle w:val="HTMLPreformatted"/>
        <w:divId w:val="1587107075"/>
        <w:rPr>
          <w:ins w:id="18512" w:author="shorny" w:date="2014-06-09T18:46:00Z"/>
          <w:sz w:val="18"/>
          <w:rPrChange w:id="18513" w:author="shorny" w:date="2014-06-09T18:46:00Z">
            <w:rPr>
              <w:ins w:id="18514" w:author="shorny" w:date="2014-06-09T18:46:00Z"/>
            </w:rPr>
          </w:rPrChange>
        </w:rPr>
      </w:pPr>
    </w:p>
    <w:p w14:paraId="46550AB2" w14:textId="77777777" w:rsidR="00905A86" w:rsidRPr="00905A86" w:rsidRDefault="00905A86">
      <w:pPr>
        <w:pStyle w:val="HTMLPreformatted"/>
        <w:divId w:val="1587107075"/>
        <w:rPr>
          <w:ins w:id="18515" w:author="shorny" w:date="2014-06-09T18:46:00Z"/>
          <w:rStyle w:val="comment1"/>
          <w:sz w:val="18"/>
          <w:rPrChange w:id="18516" w:author="shorny" w:date="2014-06-09T18:46:00Z">
            <w:rPr>
              <w:ins w:id="18517" w:author="shorny" w:date="2014-06-09T18:46:00Z"/>
              <w:rStyle w:val="comment1"/>
            </w:rPr>
          </w:rPrChange>
        </w:rPr>
      </w:pPr>
      <w:ins w:id="18518" w:author="shorny" w:date="2014-06-09T18:46:00Z">
        <w:r w:rsidRPr="00905A86">
          <w:rPr>
            <w:rStyle w:val="comment1"/>
            <w:sz w:val="18"/>
            <w:rPrChange w:id="18519" w:author="shorny" w:date="2014-06-09T18:46:00Z">
              <w:rPr>
                <w:rStyle w:val="comment1"/>
              </w:rPr>
            </w:rPrChange>
          </w:rPr>
          <w:t>-- John Roddick flags interest in this application</w:t>
        </w:r>
      </w:ins>
    </w:p>
    <w:p w14:paraId="47883398" w14:textId="77777777" w:rsidR="00905A86" w:rsidRPr="00905A86" w:rsidRDefault="00905A86">
      <w:pPr>
        <w:pStyle w:val="HTMLPreformatted"/>
        <w:divId w:val="1587107075"/>
        <w:rPr>
          <w:ins w:id="18520" w:author="shorny" w:date="2014-06-09T18:46:00Z"/>
          <w:sz w:val="18"/>
          <w:rPrChange w:id="18521" w:author="shorny" w:date="2014-06-09T18:46:00Z">
            <w:rPr>
              <w:ins w:id="18522" w:author="shorny" w:date="2014-06-09T18:46:00Z"/>
            </w:rPr>
          </w:rPrChange>
        </w:rPr>
      </w:pPr>
      <w:ins w:id="18523" w:author="shorny" w:date="2014-06-09T18:46:00Z">
        <w:r w:rsidRPr="00905A86">
          <w:rPr>
            <w:rStyle w:val="keyword1"/>
            <w:sz w:val="18"/>
            <w:rPrChange w:id="18524" w:author="shorny" w:date="2014-06-09T18:46:00Z">
              <w:rPr>
                <w:rStyle w:val="keyword1"/>
              </w:rPr>
            </w:rPrChange>
          </w:rPr>
          <w:t>INSERT</w:t>
        </w:r>
        <w:r w:rsidRPr="00905A86">
          <w:rPr>
            <w:sz w:val="18"/>
            <w:rPrChange w:id="18525" w:author="shorny" w:date="2014-06-09T18:46:00Z">
              <w:rPr/>
            </w:rPrChange>
          </w:rPr>
          <w:t xml:space="preserve"> </w:t>
        </w:r>
        <w:r w:rsidRPr="00905A86">
          <w:rPr>
            <w:rStyle w:val="keyword1"/>
            <w:sz w:val="18"/>
            <w:rPrChange w:id="18526" w:author="shorny" w:date="2014-06-09T18:46:00Z">
              <w:rPr>
                <w:rStyle w:val="keyword1"/>
              </w:rPr>
            </w:rPrChange>
          </w:rPr>
          <w:t>INTO</w:t>
        </w:r>
        <w:r w:rsidRPr="00905A86">
          <w:rPr>
            <w:sz w:val="18"/>
            <w:rPrChange w:id="18527" w:author="shorny" w:date="2014-06-09T18:46:00Z">
              <w:rPr/>
            </w:rPrChange>
          </w:rPr>
          <w:t xml:space="preserve"> `University Staff Member_Application` (StaffID, ApplicationID)</w:t>
        </w:r>
      </w:ins>
    </w:p>
    <w:p w14:paraId="4F301B65" w14:textId="77777777" w:rsidR="00905A86" w:rsidRPr="00905A86" w:rsidRDefault="00905A86">
      <w:pPr>
        <w:pStyle w:val="HTMLPreformatted"/>
        <w:divId w:val="1587107075"/>
        <w:rPr>
          <w:ins w:id="18528" w:author="shorny" w:date="2014-06-09T18:46:00Z"/>
          <w:sz w:val="18"/>
          <w:rPrChange w:id="18529" w:author="shorny" w:date="2014-06-09T18:46:00Z">
            <w:rPr>
              <w:ins w:id="18530" w:author="shorny" w:date="2014-06-09T18:46:00Z"/>
            </w:rPr>
          </w:rPrChange>
        </w:rPr>
      </w:pPr>
      <w:ins w:id="18531" w:author="shorny" w:date="2014-06-09T18:46:00Z">
        <w:r w:rsidRPr="00905A86">
          <w:rPr>
            <w:rStyle w:val="keyword1"/>
            <w:sz w:val="18"/>
            <w:rPrChange w:id="18532" w:author="shorny" w:date="2014-06-09T18:46:00Z">
              <w:rPr>
                <w:rStyle w:val="keyword1"/>
              </w:rPr>
            </w:rPrChange>
          </w:rPr>
          <w:t>VALUES</w:t>
        </w:r>
        <w:r w:rsidRPr="00905A86">
          <w:rPr>
            <w:sz w:val="18"/>
            <w:rPrChange w:id="18533" w:author="shorny" w:date="2014-06-09T18:46:00Z">
              <w:rPr/>
            </w:rPrChange>
          </w:rPr>
          <w:t xml:space="preserve"> (1002, 711);</w:t>
        </w:r>
      </w:ins>
    </w:p>
    <w:p w14:paraId="0397CEFB" w14:textId="77777777" w:rsidR="00905A86" w:rsidRPr="00905A86" w:rsidRDefault="00905A86">
      <w:pPr>
        <w:pStyle w:val="HTMLPreformatted"/>
        <w:divId w:val="1587107075"/>
        <w:rPr>
          <w:ins w:id="18534" w:author="shorny" w:date="2014-06-09T18:46:00Z"/>
          <w:sz w:val="18"/>
          <w:rPrChange w:id="18535" w:author="shorny" w:date="2014-06-09T18:46:00Z">
            <w:rPr>
              <w:ins w:id="18536" w:author="shorny" w:date="2014-06-09T18:46:00Z"/>
            </w:rPr>
          </w:rPrChange>
        </w:rPr>
      </w:pPr>
    </w:p>
    <w:p w14:paraId="71EC2C20" w14:textId="77777777" w:rsidR="00905A86" w:rsidRPr="00905A86" w:rsidRDefault="00905A86">
      <w:pPr>
        <w:pStyle w:val="HTMLPreformatted"/>
        <w:divId w:val="1587107075"/>
        <w:rPr>
          <w:ins w:id="18537" w:author="shorny" w:date="2014-06-09T18:46:00Z"/>
          <w:rStyle w:val="comment1"/>
          <w:sz w:val="18"/>
          <w:rPrChange w:id="18538" w:author="shorny" w:date="2014-06-09T18:46:00Z">
            <w:rPr>
              <w:ins w:id="18539" w:author="shorny" w:date="2014-06-09T18:46:00Z"/>
              <w:rStyle w:val="comment1"/>
            </w:rPr>
          </w:rPrChange>
        </w:rPr>
      </w:pPr>
      <w:ins w:id="18540" w:author="shorny" w:date="2014-06-09T18:46:00Z">
        <w:r w:rsidRPr="00905A86">
          <w:rPr>
            <w:rStyle w:val="comment1"/>
            <w:sz w:val="18"/>
            <w:rPrChange w:id="18541" w:author="shorny" w:date="2014-06-09T18:46:00Z">
              <w:rPr>
                <w:rStyle w:val="comment1"/>
              </w:rPr>
            </w:rPrChange>
          </w:rPr>
          <w:t>-- -----------------------------------------------------------------------------</w:t>
        </w:r>
      </w:ins>
    </w:p>
    <w:p w14:paraId="0C65C9A1" w14:textId="77777777" w:rsidR="00905A86" w:rsidRPr="00905A86" w:rsidRDefault="00905A86">
      <w:pPr>
        <w:pStyle w:val="HTMLPreformatted"/>
        <w:divId w:val="1587107075"/>
        <w:rPr>
          <w:ins w:id="18542" w:author="shorny" w:date="2014-06-09T18:46:00Z"/>
          <w:rStyle w:val="comment1"/>
          <w:sz w:val="18"/>
          <w:rPrChange w:id="18543" w:author="shorny" w:date="2014-06-09T18:46:00Z">
            <w:rPr>
              <w:ins w:id="18544" w:author="shorny" w:date="2014-06-09T18:46:00Z"/>
              <w:rStyle w:val="comment1"/>
            </w:rPr>
          </w:rPrChange>
        </w:rPr>
      </w:pPr>
      <w:ins w:id="18545" w:author="shorny" w:date="2014-06-09T18:46:00Z">
        <w:r w:rsidRPr="00905A86">
          <w:rPr>
            <w:rStyle w:val="comment1"/>
            <w:sz w:val="18"/>
            <w:rPrChange w:id="18546" w:author="shorny" w:date="2014-06-09T18:46:00Z">
              <w:rPr>
                <w:rStyle w:val="comment1"/>
              </w:rPr>
            </w:rPrChange>
          </w:rPr>
          <w:t>-- PhD Student.txt</w:t>
        </w:r>
      </w:ins>
    </w:p>
    <w:p w14:paraId="37F4DEA9" w14:textId="77777777" w:rsidR="00905A86" w:rsidRPr="00905A86" w:rsidRDefault="00905A86">
      <w:pPr>
        <w:pStyle w:val="HTMLPreformatted"/>
        <w:divId w:val="1587107075"/>
        <w:rPr>
          <w:ins w:id="18547" w:author="shorny" w:date="2014-06-09T18:46:00Z"/>
          <w:rStyle w:val="comment1"/>
          <w:sz w:val="18"/>
          <w:rPrChange w:id="18548" w:author="shorny" w:date="2014-06-09T18:46:00Z">
            <w:rPr>
              <w:ins w:id="18549" w:author="shorny" w:date="2014-06-09T18:46:00Z"/>
              <w:rStyle w:val="comment1"/>
            </w:rPr>
          </w:rPrChange>
        </w:rPr>
      </w:pPr>
      <w:ins w:id="18550" w:author="shorny" w:date="2014-06-09T18:46:00Z">
        <w:r w:rsidRPr="00905A86">
          <w:rPr>
            <w:rStyle w:val="comment1"/>
            <w:sz w:val="18"/>
            <w:rPrChange w:id="18551" w:author="shorny" w:date="2014-06-09T18:46:00Z">
              <w:rPr>
                <w:rStyle w:val="comment1"/>
              </w:rPr>
            </w:rPrChange>
          </w:rPr>
          <w:t>-- 8</w:t>
        </w:r>
      </w:ins>
    </w:p>
    <w:p w14:paraId="480EC393" w14:textId="77777777" w:rsidR="00905A86" w:rsidRPr="00905A86" w:rsidRDefault="00905A86">
      <w:pPr>
        <w:pStyle w:val="HTMLPreformatted"/>
        <w:divId w:val="1587107075"/>
        <w:rPr>
          <w:ins w:id="18552" w:author="shorny" w:date="2014-06-09T18:46:00Z"/>
          <w:sz w:val="18"/>
          <w:rPrChange w:id="18553" w:author="shorny" w:date="2014-06-09T18:46:00Z">
            <w:rPr>
              <w:ins w:id="18554" w:author="shorny" w:date="2014-06-09T18:46:00Z"/>
            </w:rPr>
          </w:rPrChange>
        </w:rPr>
      </w:pPr>
      <w:ins w:id="18555" w:author="shorny" w:date="2014-06-09T18:46:00Z">
        <w:r w:rsidRPr="00905A86">
          <w:rPr>
            <w:rStyle w:val="keyword1"/>
            <w:sz w:val="18"/>
            <w:rPrChange w:id="18556" w:author="shorny" w:date="2014-06-09T18:46:00Z">
              <w:rPr>
                <w:rStyle w:val="keyword1"/>
              </w:rPr>
            </w:rPrChange>
          </w:rPr>
          <w:t>SELECT</w:t>
        </w:r>
        <w:r w:rsidRPr="00905A86">
          <w:rPr>
            <w:sz w:val="18"/>
            <w:rPrChange w:id="18557" w:author="shorny" w:date="2014-06-09T18:46:00Z">
              <w:rPr/>
            </w:rPrChange>
          </w:rPr>
          <w:t xml:space="preserve"> "Populating Applicant 8 info</w:t>
        </w:r>
        <w:proofErr w:type="gramStart"/>
        <w:r w:rsidRPr="00905A86">
          <w:rPr>
            <w:sz w:val="18"/>
            <w:rPrChange w:id="18558" w:author="shorny" w:date="2014-06-09T18:46:00Z">
              <w:rPr/>
            </w:rPrChange>
          </w:rPr>
          <w:t>" ;</w:t>
        </w:r>
        <w:proofErr w:type="gramEnd"/>
      </w:ins>
    </w:p>
    <w:p w14:paraId="7971B17F" w14:textId="77777777" w:rsidR="00905A86" w:rsidRPr="00905A86" w:rsidRDefault="00905A86">
      <w:pPr>
        <w:pStyle w:val="HTMLPreformatted"/>
        <w:divId w:val="1587107075"/>
        <w:rPr>
          <w:ins w:id="18559" w:author="shorny" w:date="2014-06-09T18:46:00Z"/>
          <w:sz w:val="18"/>
          <w:rPrChange w:id="18560" w:author="shorny" w:date="2014-06-09T18:46:00Z">
            <w:rPr>
              <w:ins w:id="18561" w:author="shorny" w:date="2014-06-09T18:46:00Z"/>
            </w:rPr>
          </w:rPrChange>
        </w:rPr>
      </w:pPr>
    </w:p>
    <w:p w14:paraId="19B33FD6" w14:textId="77777777" w:rsidR="00905A86" w:rsidRPr="00905A86" w:rsidRDefault="00905A86">
      <w:pPr>
        <w:pStyle w:val="HTMLPreformatted"/>
        <w:divId w:val="1587107075"/>
        <w:rPr>
          <w:ins w:id="18562" w:author="shorny" w:date="2014-06-09T18:46:00Z"/>
          <w:sz w:val="18"/>
          <w:rPrChange w:id="18563" w:author="shorny" w:date="2014-06-09T18:46:00Z">
            <w:rPr>
              <w:ins w:id="18564" w:author="shorny" w:date="2014-06-09T18:46:00Z"/>
            </w:rPr>
          </w:rPrChange>
        </w:rPr>
      </w:pPr>
      <w:ins w:id="18565" w:author="shorny" w:date="2014-06-09T18:46:00Z">
        <w:r w:rsidRPr="00905A86">
          <w:rPr>
            <w:rStyle w:val="keyword1"/>
            <w:sz w:val="18"/>
            <w:rPrChange w:id="18566" w:author="shorny" w:date="2014-06-09T18:46:00Z">
              <w:rPr>
                <w:rStyle w:val="keyword1"/>
              </w:rPr>
            </w:rPrChange>
          </w:rPr>
          <w:t>INSERT</w:t>
        </w:r>
        <w:r w:rsidRPr="00905A86">
          <w:rPr>
            <w:sz w:val="18"/>
            <w:rPrChange w:id="18567" w:author="shorny" w:date="2014-06-09T18:46:00Z">
              <w:rPr/>
            </w:rPrChange>
          </w:rPr>
          <w:t xml:space="preserve"> </w:t>
        </w:r>
        <w:r w:rsidRPr="00905A86">
          <w:rPr>
            <w:rStyle w:val="keyword1"/>
            <w:sz w:val="18"/>
            <w:rPrChange w:id="18568" w:author="shorny" w:date="2014-06-09T18:46:00Z">
              <w:rPr>
                <w:rStyle w:val="keyword1"/>
              </w:rPr>
            </w:rPrChange>
          </w:rPr>
          <w:t>INTO</w:t>
        </w:r>
        <w:r w:rsidRPr="00905A86">
          <w:rPr>
            <w:sz w:val="18"/>
            <w:rPrChange w:id="18569" w:author="shorny" w:date="2014-06-09T18:46:00Z">
              <w:rPr/>
            </w:rPrChange>
          </w:rPr>
          <w:t xml:space="preserve"> Applicant (ApplicantID, FName, Email, DateAdded,</w:t>
        </w:r>
      </w:ins>
    </w:p>
    <w:p w14:paraId="0CA4C166" w14:textId="77777777" w:rsidR="00905A86" w:rsidRPr="00905A86" w:rsidRDefault="00905A86">
      <w:pPr>
        <w:pStyle w:val="HTMLPreformatted"/>
        <w:divId w:val="1587107075"/>
        <w:rPr>
          <w:ins w:id="18570" w:author="shorny" w:date="2014-06-09T18:46:00Z"/>
          <w:sz w:val="18"/>
          <w:rPrChange w:id="18571" w:author="shorny" w:date="2014-06-09T18:46:00Z">
            <w:rPr>
              <w:ins w:id="18572" w:author="shorny" w:date="2014-06-09T18:46:00Z"/>
            </w:rPr>
          </w:rPrChange>
        </w:rPr>
      </w:pPr>
      <w:ins w:id="18573" w:author="shorny" w:date="2014-06-09T18:46:00Z">
        <w:r w:rsidRPr="00905A86">
          <w:rPr>
            <w:sz w:val="18"/>
            <w:rPrChange w:id="18574" w:author="shorny" w:date="2014-06-09T18:46:00Z">
              <w:rPr/>
            </w:rPrChange>
          </w:rPr>
          <w:t>LastModifiedByStaffID)</w:t>
        </w:r>
      </w:ins>
    </w:p>
    <w:p w14:paraId="279C1290" w14:textId="77777777" w:rsidR="00905A86" w:rsidRPr="00905A86" w:rsidRDefault="00905A86">
      <w:pPr>
        <w:pStyle w:val="HTMLPreformatted"/>
        <w:divId w:val="1587107075"/>
        <w:rPr>
          <w:ins w:id="18575" w:author="shorny" w:date="2014-06-09T18:46:00Z"/>
          <w:sz w:val="18"/>
          <w:rPrChange w:id="18576" w:author="shorny" w:date="2014-06-09T18:46:00Z">
            <w:rPr>
              <w:ins w:id="18577" w:author="shorny" w:date="2014-06-09T18:46:00Z"/>
            </w:rPr>
          </w:rPrChange>
        </w:rPr>
      </w:pPr>
      <w:ins w:id="18578" w:author="shorny" w:date="2014-06-09T18:46:00Z">
        <w:r w:rsidRPr="00905A86">
          <w:rPr>
            <w:rStyle w:val="keyword1"/>
            <w:sz w:val="18"/>
            <w:rPrChange w:id="18579" w:author="shorny" w:date="2014-06-09T18:46:00Z">
              <w:rPr>
                <w:rStyle w:val="keyword1"/>
              </w:rPr>
            </w:rPrChange>
          </w:rPr>
          <w:t>VALUES</w:t>
        </w:r>
        <w:r w:rsidRPr="00905A86">
          <w:rPr>
            <w:sz w:val="18"/>
            <w:rPrChange w:id="18580" w:author="shorny" w:date="2014-06-09T18:46:00Z">
              <w:rPr/>
            </w:rPrChange>
          </w:rPr>
          <w:t xml:space="preserve"> (08, </w:t>
        </w:r>
        <w:r w:rsidRPr="00905A86">
          <w:rPr>
            <w:rStyle w:val="string1"/>
            <w:sz w:val="18"/>
            <w:rPrChange w:id="18581" w:author="shorny" w:date="2014-06-09T18:46:00Z">
              <w:rPr>
                <w:rStyle w:val="string1"/>
              </w:rPr>
            </w:rPrChange>
          </w:rPr>
          <w:t>'Sara'</w:t>
        </w:r>
        <w:r w:rsidRPr="00905A86">
          <w:rPr>
            <w:sz w:val="18"/>
            <w:rPrChange w:id="18582" w:author="shorny" w:date="2014-06-09T18:46:00Z">
              <w:rPr/>
            </w:rPrChange>
          </w:rPr>
          <w:t xml:space="preserve">, </w:t>
        </w:r>
        <w:r w:rsidRPr="00905A86">
          <w:rPr>
            <w:rStyle w:val="string1"/>
            <w:sz w:val="18"/>
            <w:rPrChange w:id="18583" w:author="shorny" w:date="2014-06-09T18:46:00Z">
              <w:rPr>
                <w:rStyle w:val="string1"/>
              </w:rPr>
            </w:rPrChange>
          </w:rPr>
          <w:t>'sara@gmail.com'</w:t>
        </w:r>
        <w:r w:rsidRPr="00905A86">
          <w:rPr>
            <w:sz w:val="18"/>
            <w:rPrChange w:id="18584" w:author="shorny" w:date="2014-06-09T18:46:00Z">
              <w:rPr/>
            </w:rPrChange>
          </w:rPr>
          <w:t xml:space="preserve">, </w:t>
        </w:r>
        <w:r w:rsidRPr="00905A86">
          <w:rPr>
            <w:rStyle w:val="string1"/>
            <w:sz w:val="18"/>
            <w:rPrChange w:id="18585" w:author="shorny" w:date="2014-06-09T18:46:00Z">
              <w:rPr>
                <w:rStyle w:val="string1"/>
              </w:rPr>
            </w:rPrChange>
          </w:rPr>
          <w:t>'2014-05-08'</w:t>
        </w:r>
        <w:r w:rsidRPr="00905A86">
          <w:rPr>
            <w:sz w:val="18"/>
            <w:rPrChange w:id="18586" w:author="shorny" w:date="2014-06-09T18:46:00Z">
              <w:rPr/>
            </w:rPrChange>
          </w:rPr>
          <w:t>, 1003</w:t>
        </w:r>
        <w:proofErr w:type="gramStart"/>
        <w:r w:rsidRPr="00905A86">
          <w:rPr>
            <w:sz w:val="18"/>
            <w:rPrChange w:id="18587" w:author="shorny" w:date="2014-06-09T18:46:00Z">
              <w:rPr/>
            </w:rPrChange>
          </w:rPr>
          <w:t>) ;</w:t>
        </w:r>
        <w:proofErr w:type="gramEnd"/>
      </w:ins>
    </w:p>
    <w:p w14:paraId="2980F41B" w14:textId="77777777" w:rsidR="00905A86" w:rsidRPr="00905A86" w:rsidRDefault="00905A86">
      <w:pPr>
        <w:pStyle w:val="HTMLPreformatted"/>
        <w:divId w:val="1587107075"/>
        <w:rPr>
          <w:ins w:id="18588" w:author="shorny" w:date="2014-06-09T18:46:00Z"/>
          <w:sz w:val="18"/>
          <w:rPrChange w:id="18589" w:author="shorny" w:date="2014-06-09T18:46:00Z">
            <w:rPr>
              <w:ins w:id="18590" w:author="shorny" w:date="2014-06-09T18:46:00Z"/>
            </w:rPr>
          </w:rPrChange>
        </w:rPr>
      </w:pPr>
    </w:p>
    <w:p w14:paraId="532188D3" w14:textId="77777777" w:rsidR="00905A86" w:rsidRPr="00905A86" w:rsidRDefault="00905A86">
      <w:pPr>
        <w:pStyle w:val="HTMLPreformatted"/>
        <w:divId w:val="1587107075"/>
        <w:rPr>
          <w:ins w:id="18591" w:author="shorny" w:date="2014-06-09T18:46:00Z"/>
          <w:sz w:val="18"/>
          <w:rPrChange w:id="18592" w:author="shorny" w:date="2014-06-09T18:46:00Z">
            <w:rPr>
              <w:ins w:id="18593" w:author="shorny" w:date="2014-06-09T18:46:00Z"/>
            </w:rPr>
          </w:rPrChange>
        </w:rPr>
      </w:pPr>
      <w:ins w:id="18594" w:author="shorny" w:date="2014-06-09T18:46:00Z">
        <w:r w:rsidRPr="00905A86">
          <w:rPr>
            <w:rStyle w:val="keyword1"/>
            <w:sz w:val="18"/>
            <w:rPrChange w:id="18595" w:author="shorny" w:date="2014-06-09T18:46:00Z">
              <w:rPr>
                <w:rStyle w:val="keyword1"/>
              </w:rPr>
            </w:rPrChange>
          </w:rPr>
          <w:t>INSERT</w:t>
        </w:r>
        <w:r w:rsidRPr="00905A86">
          <w:rPr>
            <w:sz w:val="18"/>
            <w:rPrChange w:id="18596" w:author="shorny" w:date="2014-06-09T18:46:00Z">
              <w:rPr/>
            </w:rPrChange>
          </w:rPr>
          <w:t xml:space="preserve"> </w:t>
        </w:r>
        <w:r w:rsidRPr="00905A86">
          <w:rPr>
            <w:rStyle w:val="keyword1"/>
            <w:sz w:val="18"/>
            <w:rPrChange w:id="18597" w:author="shorny" w:date="2014-06-09T18:46:00Z">
              <w:rPr>
                <w:rStyle w:val="keyword1"/>
              </w:rPr>
            </w:rPrChange>
          </w:rPr>
          <w:t>INTO</w:t>
        </w:r>
        <w:r w:rsidRPr="00905A86">
          <w:rPr>
            <w:sz w:val="18"/>
            <w:rPrChange w:id="18598" w:author="shorny" w:date="2014-06-09T18:46:00Z">
              <w:rPr/>
            </w:rPrChange>
          </w:rPr>
          <w:t xml:space="preserve"> Degree (DegID, ApplicantID, </w:t>
        </w:r>
        <w:r w:rsidRPr="00905A86">
          <w:rPr>
            <w:rStyle w:val="keyword1"/>
            <w:sz w:val="18"/>
            <w:rPrChange w:id="18599" w:author="shorny" w:date="2014-06-09T18:46:00Z">
              <w:rPr>
                <w:rStyle w:val="keyword1"/>
              </w:rPr>
            </w:rPrChange>
          </w:rPr>
          <w:t>Name</w:t>
        </w:r>
        <w:r w:rsidRPr="00905A86">
          <w:rPr>
            <w:sz w:val="18"/>
            <w:rPrChange w:id="18600" w:author="shorny" w:date="2014-06-09T18:46:00Z">
              <w:rPr/>
            </w:rPrChange>
          </w:rPr>
          <w:t xml:space="preserve">, </w:t>
        </w:r>
        <w:r w:rsidRPr="00905A86">
          <w:rPr>
            <w:rStyle w:val="keyword1"/>
            <w:sz w:val="18"/>
            <w:rPrChange w:id="18601" w:author="shorny" w:date="2014-06-09T18:46:00Z">
              <w:rPr>
                <w:rStyle w:val="keyword1"/>
              </w:rPr>
            </w:rPrChange>
          </w:rPr>
          <w:t>Type</w:t>
        </w:r>
        <w:r w:rsidRPr="00905A86">
          <w:rPr>
            <w:sz w:val="18"/>
            <w:rPrChange w:id="18602" w:author="shorny" w:date="2014-06-09T18:46:00Z">
              <w:rPr/>
            </w:rPrChange>
          </w:rPr>
          <w:t>, YearCompleted, GPA,</w:t>
        </w:r>
      </w:ins>
    </w:p>
    <w:p w14:paraId="488AD866" w14:textId="77777777" w:rsidR="00905A86" w:rsidRPr="00905A86" w:rsidRDefault="00905A86">
      <w:pPr>
        <w:pStyle w:val="HTMLPreformatted"/>
        <w:divId w:val="1587107075"/>
        <w:rPr>
          <w:ins w:id="18603" w:author="shorny" w:date="2014-06-09T18:46:00Z"/>
          <w:sz w:val="18"/>
          <w:rPrChange w:id="18604" w:author="shorny" w:date="2014-06-09T18:46:00Z">
            <w:rPr>
              <w:ins w:id="18605" w:author="shorny" w:date="2014-06-09T18:46:00Z"/>
            </w:rPr>
          </w:rPrChange>
        </w:rPr>
      </w:pPr>
      <w:ins w:id="18606" w:author="shorny" w:date="2014-06-09T18:46:00Z">
        <w:r w:rsidRPr="00905A86">
          <w:rPr>
            <w:sz w:val="18"/>
            <w:rPrChange w:id="18607" w:author="shorny" w:date="2014-06-09T18:46:00Z">
              <w:rPr/>
            </w:rPrChange>
          </w:rPr>
          <w:t>InstitutionCountryISOCode)</w:t>
        </w:r>
      </w:ins>
    </w:p>
    <w:p w14:paraId="119CA16A" w14:textId="77777777" w:rsidR="00905A86" w:rsidRPr="00905A86" w:rsidRDefault="00905A86">
      <w:pPr>
        <w:pStyle w:val="HTMLPreformatted"/>
        <w:divId w:val="1587107075"/>
        <w:rPr>
          <w:ins w:id="18608" w:author="shorny" w:date="2014-06-09T18:46:00Z"/>
          <w:sz w:val="18"/>
          <w:rPrChange w:id="18609" w:author="shorny" w:date="2014-06-09T18:46:00Z">
            <w:rPr>
              <w:ins w:id="18610" w:author="shorny" w:date="2014-06-09T18:46:00Z"/>
            </w:rPr>
          </w:rPrChange>
        </w:rPr>
      </w:pPr>
    </w:p>
    <w:p w14:paraId="40E9299D" w14:textId="77777777" w:rsidR="00905A86" w:rsidRPr="00905A86" w:rsidRDefault="00905A86">
      <w:pPr>
        <w:pStyle w:val="HTMLPreformatted"/>
        <w:divId w:val="1587107075"/>
        <w:rPr>
          <w:ins w:id="18611" w:author="shorny" w:date="2014-06-09T18:46:00Z"/>
          <w:sz w:val="18"/>
          <w:rPrChange w:id="18612" w:author="shorny" w:date="2014-06-09T18:46:00Z">
            <w:rPr>
              <w:ins w:id="18613" w:author="shorny" w:date="2014-06-09T18:46:00Z"/>
            </w:rPr>
          </w:rPrChange>
        </w:rPr>
      </w:pPr>
      <w:ins w:id="18614" w:author="shorny" w:date="2014-06-09T18:46:00Z">
        <w:r w:rsidRPr="00905A86">
          <w:rPr>
            <w:rStyle w:val="keyword1"/>
            <w:sz w:val="18"/>
            <w:rPrChange w:id="18615" w:author="shorny" w:date="2014-06-09T18:46:00Z">
              <w:rPr>
                <w:rStyle w:val="keyword1"/>
              </w:rPr>
            </w:rPrChange>
          </w:rPr>
          <w:t>VALUES</w:t>
        </w:r>
        <w:r w:rsidRPr="00905A86">
          <w:rPr>
            <w:sz w:val="18"/>
            <w:rPrChange w:id="18616" w:author="shorny" w:date="2014-06-09T18:46:00Z">
              <w:rPr/>
            </w:rPrChange>
          </w:rPr>
          <w:t xml:space="preserve"> (821, 08, </w:t>
        </w:r>
        <w:r w:rsidRPr="00905A86">
          <w:rPr>
            <w:rStyle w:val="string1"/>
            <w:sz w:val="18"/>
            <w:rPrChange w:id="18617" w:author="shorny" w:date="2014-06-09T18:46:00Z">
              <w:rPr>
                <w:rStyle w:val="string1"/>
              </w:rPr>
            </w:rPrChange>
          </w:rPr>
          <w:t>'Masters Comp Sc (Information Security)'</w:t>
        </w:r>
        <w:r w:rsidRPr="00905A86">
          <w:rPr>
            <w:sz w:val="18"/>
            <w:rPrChange w:id="18618" w:author="shorny" w:date="2014-06-09T18:46:00Z">
              <w:rPr/>
            </w:rPrChange>
          </w:rPr>
          <w:t xml:space="preserve">, </w:t>
        </w:r>
        <w:r w:rsidRPr="00905A86">
          <w:rPr>
            <w:rStyle w:val="string1"/>
            <w:sz w:val="18"/>
            <w:rPrChange w:id="18619" w:author="shorny" w:date="2014-06-09T18:46:00Z">
              <w:rPr>
                <w:rStyle w:val="string1"/>
              </w:rPr>
            </w:rPrChange>
          </w:rPr>
          <w:t>'masters'</w:t>
        </w:r>
        <w:r w:rsidRPr="00905A86">
          <w:rPr>
            <w:sz w:val="18"/>
            <w:rPrChange w:id="18620" w:author="shorny" w:date="2014-06-09T18:46:00Z">
              <w:rPr/>
            </w:rPrChange>
          </w:rPr>
          <w:t>,</w:t>
        </w:r>
      </w:ins>
    </w:p>
    <w:p w14:paraId="4BEE3829" w14:textId="77777777" w:rsidR="00905A86" w:rsidRPr="00905A86" w:rsidRDefault="00905A86">
      <w:pPr>
        <w:pStyle w:val="HTMLPreformatted"/>
        <w:divId w:val="1587107075"/>
        <w:rPr>
          <w:ins w:id="18621" w:author="shorny" w:date="2014-06-09T18:46:00Z"/>
          <w:sz w:val="18"/>
          <w:rPrChange w:id="18622" w:author="shorny" w:date="2014-06-09T18:46:00Z">
            <w:rPr>
              <w:ins w:id="18623" w:author="shorny" w:date="2014-06-09T18:46:00Z"/>
            </w:rPr>
          </w:rPrChange>
        </w:rPr>
      </w:pPr>
      <w:ins w:id="18624" w:author="shorny" w:date="2014-06-09T18:46:00Z">
        <w:r w:rsidRPr="00905A86">
          <w:rPr>
            <w:rStyle w:val="string1"/>
            <w:sz w:val="18"/>
            <w:rPrChange w:id="18625" w:author="shorny" w:date="2014-06-09T18:46:00Z">
              <w:rPr>
                <w:rStyle w:val="string1"/>
              </w:rPr>
            </w:rPrChange>
          </w:rPr>
          <w:t>'2013-12-31'</w:t>
        </w:r>
        <w:r w:rsidRPr="00905A86">
          <w:rPr>
            <w:sz w:val="18"/>
            <w:rPrChange w:id="18626" w:author="shorny" w:date="2014-06-09T18:46:00Z">
              <w:rPr/>
            </w:rPrChange>
          </w:rPr>
          <w:t xml:space="preserve">, 6.79, </w:t>
        </w:r>
        <w:r w:rsidRPr="00905A86">
          <w:rPr>
            <w:rStyle w:val="string1"/>
            <w:sz w:val="18"/>
            <w:rPrChange w:id="18627" w:author="shorny" w:date="2014-06-09T18:46:00Z">
              <w:rPr>
                <w:rStyle w:val="string1"/>
              </w:rPr>
            </w:rPrChange>
          </w:rPr>
          <w:t>'MY'</w:t>
        </w:r>
        <w:r w:rsidRPr="00905A86">
          <w:rPr>
            <w:sz w:val="18"/>
            <w:rPrChange w:id="18628" w:author="shorny" w:date="2014-06-09T18:46:00Z">
              <w:rPr/>
            </w:rPrChange>
          </w:rPr>
          <w:t>);</w:t>
        </w:r>
      </w:ins>
    </w:p>
    <w:p w14:paraId="0CED6BB8" w14:textId="77777777" w:rsidR="00905A86" w:rsidRPr="00905A86" w:rsidRDefault="00905A86">
      <w:pPr>
        <w:pStyle w:val="HTMLPreformatted"/>
        <w:divId w:val="1587107075"/>
        <w:rPr>
          <w:ins w:id="18629" w:author="shorny" w:date="2014-06-09T18:46:00Z"/>
          <w:sz w:val="18"/>
          <w:rPrChange w:id="18630" w:author="shorny" w:date="2014-06-09T18:46:00Z">
            <w:rPr>
              <w:ins w:id="18631" w:author="shorny" w:date="2014-06-09T18:46:00Z"/>
            </w:rPr>
          </w:rPrChange>
        </w:rPr>
      </w:pPr>
    </w:p>
    <w:p w14:paraId="0B4A17C3" w14:textId="77777777" w:rsidR="00905A86" w:rsidRPr="00905A86" w:rsidRDefault="00905A86">
      <w:pPr>
        <w:pStyle w:val="HTMLPreformatted"/>
        <w:divId w:val="1587107075"/>
        <w:rPr>
          <w:ins w:id="18632" w:author="shorny" w:date="2014-06-09T18:46:00Z"/>
          <w:sz w:val="18"/>
          <w:rPrChange w:id="18633" w:author="shorny" w:date="2014-06-09T18:46:00Z">
            <w:rPr>
              <w:ins w:id="18634" w:author="shorny" w:date="2014-06-09T18:46:00Z"/>
            </w:rPr>
          </w:rPrChange>
        </w:rPr>
      </w:pPr>
      <w:ins w:id="18635" w:author="shorny" w:date="2014-06-09T18:46:00Z">
        <w:r w:rsidRPr="00905A86">
          <w:rPr>
            <w:rStyle w:val="keyword1"/>
            <w:sz w:val="18"/>
            <w:rPrChange w:id="18636" w:author="shorny" w:date="2014-06-09T18:46:00Z">
              <w:rPr>
                <w:rStyle w:val="keyword1"/>
              </w:rPr>
            </w:rPrChange>
          </w:rPr>
          <w:t>INSERT</w:t>
        </w:r>
        <w:r w:rsidRPr="00905A86">
          <w:rPr>
            <w:sz w:val="18"/>
            <w:rPrChange w:id="18637" w:author="shorny" w:date="2014-06-09T18:46:00Z">
              <w:rPr/>
            </w:rPrChange>
          </w:rPr>
          <w:t xml:space="preserve"> </w:t>
        </w:r>
        <w:r w:rsidRPr="00905A86">
          <w:rPr>
            <w:rStyle w:val="keyword1"/>
            <w:sz w:val="18"/>
            <w:rPrChange w:id="18638" w:author="shorny" w:date="2014-06-09T18:46:00Z">
              <w:rPr>
                <w:rStyle w:val="keyword1"/>
              </w:rPr>
            </w:rPrChange>
          </w:rPr>
          <w:t>INTO</w:t>
        </w:r>
        <w:r w:rsidRPr="00905A86">
          <w:rPr>
            <w:sz w:val="18"/>
            <w:rPrChange w:id="18639" w:author="shorny" w:date="2014-06-09T18:46:00Z">
              <w:rPr/>
            </w:rPrChange>
          </w:rPr>
          <w:t xml:space="preserve"> Application (ApplicationID, ApplicantID, awardID, DateAdded,</w:t>
        </w:r>
      </w:ins>
    </w:p>
    <w:p w14:paraId="347E43DF" w14:textId="77777777" w:rsidR="00905A86" w:rsidRPr="00905A86" w:rsidRDefault="00905A86">
      <w:pPr>
        <w:pStyle w:val="HTMLPreformatted"/>
        <w:divId w:val="1587107075"/>
        <w:rPr>
          <w:ins w:id="18640" w:author="shorny" w:date="2014-06-09T18:46:00Z"/>
          <w:sz w:val="18"/>
          <w:rPrChange w:id="18641" w:author="shorny" w:date="2014-06-09T18:46:00Z">
            <w:rPr>
              <w:ins w:id="18642" w:author="shorny" w:date="2014-06-09T18:46:00Z"/>
            </w:rPr>
          </w:rPrChange>
        </w:rPr>
      </w:pPr>
      <w:ins w:id="18643" w:author="shorny" w:date="2014-06-09T18:46:00Z">
        <w:r w:rsidRPr="00905A86">
          <w:rPr>
            <w:sz w:val="18"/>
            <w:rPrChange w:id="18644" w:author="shorny" w:date="2014-06-09T18:46:00Z">
              <w:rPr/>
            </w:rPrChange>
          </w:rPr>
          <w:t>DateLastChecked, DateLastModified, LastModifiedByStaffID, applicationStatusID)</w:t>
        </w:r>
      </w:ins>
    </w:p>
    <w:p w14:paraId="6AFE860B" w14:textId="77777777" w:rsidR="00905A86" w:rsidRPr="00905A86" w:rsidRDefault="00905A86">
      <w:pPr>
        <w:pStyle w:val="HTMLPreformatted"/>
        <w:divId w:val="1587107075"/>
        <w:rPr>
          <w:ins w:id="18645" w:author="shorny" w:date="2014-06-09T18:46:00Z"/>
          <w:sz w:val="18"/>
          <w:rPrChange w:id="18646" w:author="shorny" w:date="2014-06-09T18:46:00Z">
            <w:rPr>
              <w:ins w:id="18647" w:author="shorny" w:date="2014-06-09T18:46:00Z"/>
            </w:rPr>
          </w:rPrChange>
        </w:rPr>
      </w:pPr>
      <w:ins w:id="18648" w:author="shorny" w:date="2014-06-09T18:46:00Z">
        <w:r w:rsidRPr="00905A86">
          <w:rPr>
            <w:rStyle w:val="keyword1"/>
            <w:sz w:val="18"/>
            <w:rPrChange w:id="18649" w:author="shorny" w:date="2014-06-09T18:46:00Z">
              <w:rPr>
                <w:rStyle w:val="keyword1"/>
              </w:rPr>
            </w:rPrChange>
          </w:rPr>
          <w:t>VALUES</w:t>
        </w:r>
        <w:r w:rsidRPr="00905A86">
          <w:rPr>
            <w:sz w:val="18"/>
            <w:rPrChange w:id="18650" w:author="shorny" w:date="2014-06-09T18:46:00Z">
              <w:rPr/>
            </w:rPrChange>
          </w:rPr>
          <w:t xml:space="preserve"> (811, 08, 40000, </w:t>
        </w:r>
        <w:r w:rsidRPr="00905A86">
          <w:rPr>
            <w:rStyle w:val="string1"/>
            <w:sz w:val="18"/>
            <w:rPrChange w:id="18651" w:author="shorny" w:date="2014-06-09T18:46:00Z">
              <w:rPr>
                <w:rStyle w:val="string1"/>
              </w:rPr>
            </w:rPrChange>
          </w:rPr>
          <w:t>'2014-05-08'</w:t>
        </w:r>
        <w:r w:rsidRPr="00905A86">
          <w:rPr>
            <w:sz w:val="18"/>
            <w:rPrChange w:id="18652" w:author="shorny" w:date="2014-06-09T18:46:00Z">
              <w:rPr/>
            </w:rPrChange>
          </w:rPr>
          <w:t xml:space="preserve">, </w:t>
        </w:r>
        <w:r w:rsidRPr="00905A86">
          <w:rPr>
            <w:rStyle w:val="string1"/>
            <w:sz w:val="18"/>
            <w:rPrChange w:id="18653" w:author="shorny" w:date="2014-06-09T18:46:00Z">
              <w:rPr>
                <w:rStyle w:val="string1"/>
              </w:rPr>
            </w:rPrChange>
          </w:rPr>
          <w:t>'2014-05-08'</w:t>
        </w:r>
        <w:r w:rsidRPr="00905A86">
          <w:rPr>
            <w:sz w:val="18"/>
            <w:rPrChange w:id="18654" w:author="shorny" w:date="2014-06-09T18:46:00Z">
              <w:rPr/>
            </w:rPrChange>
          </w:rPr>
          <w:t xml:space="preserve">, </w:t>
        </w:r>
        <w:r w:rsidRPr="00905A86">
          <w:rPr>
            <w:rStyle w:val="string1"/>
            <w:sz w:val="18"/>
            <w:rPrChange w:id="18655" w:author="shorny" w:date="2014-06-09T18:46:00Z">
              <w:rPr>
                <w:rStyle w:val="string1"/>
              </w:rPr>
            </w:rPrChange>
          </w:rPr>
          <w:t>'2014-05-08'</w:t>
        </w:r>
        <w:r w:rsidRPr="00905A86">
          <w:rPr>
            <w:sz w:val="18"/>
            <w:rPrChange w:id="18656" w:author="shorny" w:date="2014-06-09T18:46:00Z">
              <w:rPr/>
            </w:rPrChange>
          </w:rPr>
          <w:t>, 1003, 10000);</w:t>
        </w:r>
      </w:ins>
    </w:p>
    <w:p w14:paraId="41695180" w14:textId="77777777" w:rsidR="00905A86" w:rsidRPr="00905A86" w:rsidRDefault="00905A86">
      <w:pPr>
        <w:pStyle w:val="HTMLPreformatted"/>
        <w:divId w:val="1587107075"/>
        <w:rPr>
          <w:ins w:id="18657" w:author="shorny" w:date="2014-06-09T18:46:00Z"/>
          <w:sz w:val="18"/>
          <w:rPrChange w:id="18658" w:author="shorny" w:date="2014-06-09T18:46:00Z">
            <w:rPr>
              <w:ins w:id="18659" w:author="shorny" w:date="2014-06-09T18:46:00Z"/>
            </w:rPr>
          </w:rPrChange>
        </w:rPr>
      </w:pPr>
    </w:p>
    <w:p w14:paraId="00687EEF" w14:textId="77777777" w:rsidR="00905A86" w:rsidRPr="00905A86" w:rsidRDefault="00905A86">
      <w:pPr>
        <w:pStyle w:val="HTMLPreformatted"/>
        <w:divId w:val="1587107075"/>
        <w:rPr>
          <w:ins w:id="18660" w:author="shorny" w:date="2014-06-09T18:46:00Z"/>
          <w:rStyle w:val="comment1"/>
          <w:sz w:val="18"/>
          <w:rPrChange w:id="18661" w:author="shorny" w:date="2014-06-09T18:46:00Z">
            <w:rPr>
              <w:ins w:id="18662" w:author="shorny" w:date="2014-06-09T18:46:00Z"/>
              <w:rStyle w:val="comment1"/>
            </w:rPr>
          </w:rPrChange>
        </w:rPr>
      </w:pPr>
      <w:ins w:id="18663" w:author="shorny" w:date="2014-06-09T18:46:00Z">
        <w:r w:rsidRPr="00905A86">
          <w:rPr>
            <w:rStyle w:val="comment1"/>
            <w:sz w:val="18"/>
            <w:rPrChange w:id="18664" w:author="shorny" w:date="2014-06-09T18:46:00Z">
              <w:rPr>
                <w:rStyle w:val="comment1"/>
              </w:rPr>
            </w:rPrChange>
          </w:rPr>
          <w:t xml:space="preserve">-- </w:t>
        </w:r>
        <w:proofErr w:type="gramStart"/>
        <w:r w:rsidRPr="00905A86">
          <w:rPr>
            <w:rStyle w:val="comment1"/>
            <w:sz w:val="18"/>
            <w:rPrChange w:id="18665" w:author="shorny" w:date="2014-06-09T18:46:00Z">
              <w:rPr>
                <w:rStyle w:val="comment1"/>
              </w:rPr>
            </w:rPrChange>
          </w:rPr>
          <w:t>some</w:t>
        </w:r>
        <w:proofErr w:type="gramEnd"/>
        <w:r w:rsidRPr="00905A86">
          <w:rPr>
            <w:rStyle w:val="comment1"/>
            <w:sz w:val="18"/>
            <w:rPrChange w:id="18666" w:author="shorny" w:date="2014-06-09T18:46:00Z">
              <w:rPr>
                <w:rStyle w:val="comment1"/>
              </w:rPr>
            </w:rPrChange>
          </w:rPr>
          <w:t xml:space="preserve"> research areas</w:t>
        </w:r>
      </w:ins>
    </w:p>
    <w:p w14:paraId="43DA4BB9" w14:textId="77777777" w:rsidR="00905A86" w:rsidRPr="00905A86" w:rsidRDefault="00905A86">
      <w:pPr>
        <w:pStyle w:val="HTMLPreformatted"/>
        <w:divId w:val="1587107075"/>
        <w:rPr>
          <w:ins w:id="18667" w:author="shorny" w:date="2014-06-09T18:46:00Z"/>
          <w:sz w:val="18"/>
          <w:rPrChange w:id="18668" w:author="shorny" w:date="2014-06-09T18:46:00Z">
            <w:rPr>
              <w:ins w:id="18669" w:author="shorny" w:date="2014-06-09T18:46:00Z"/>
            </w:rPr>
          </w:rPrChange>
        </w:rPr>
      </w:pPr>
      <w:ins w:id="18670" w:author="shorny" w:date="2014-06-09T18:46:00Z">
        <w:r w:rsidRPr="00905A86">
          <w:rPr>
            <w:rStyle w:val="keyword1"/>
            <w:sz w:val="18"/>
            <w:rPrChange w:id="18671" w:author="shorny" w:date="2014-06-09T18:46:00Z">
              <w:rPr>
                <w:rStyle w:val="keyword1"/>
              </w:rPr>
            </w:rPrChange>
          </w:rPr>
          <w:t>INSERT</w:t>
        </w:r>
        <w:r w:rsidRPr="00905A86">
          <w:rPr>
            <w:sz w:val="18"/>
            <w:rPrChange w:id="18672" w:author="shorny" w:date="2014-06-09T18:46:00Z">
              <w:rPr/>
            </w:rPrChange>
          </w:rPr>
          <w:t xml:space="preserve"> </w:t>
        </w:r>
        <w:r w:rsidRPr="00905A86">
          <w:rPr>
            <w:rStyle w:val="keyword1"/>
            <w:sz w:val="18"/>
            <w:rPrChange w:id="18673" w:author="shorny" w:date="2014-06-09T18:46:00Z">
              <w:rPr>
                <w:rStyle w:val="keyword1"/>
              </w:rPr>
            </w:rPrChange>
          </w:rPr>
          <w:t>INTO</w:t>
        </w:r>
        <w:r w:rsidRPr="00905A86">
          <w:rPr>
            <w:sz w:val="18"/>
            <w:rPrChange w:id="18674" w:author="shorny" w:date="2014-06-09T18:46:00Z">
              <w:rPr/>
            </w:rPrChange>
          </w:rPr>
          <w:t xml:space="preserve"> `Application_Research Area` (ApplicationID, FORCode)</w:t>
        </w:r>
      </w:ins>
    </w:p>
    <w:p w14:paraId="2897DB31" w14:textId="77777777" w:rsidR="00905A86" w:rsidRPr="00905A86" w:rsidRDefault="00905A86">
      <w:pPr>
        <w:pStyle w:val="HTMLPreformatted"/>
        <w:divId w:val="1587107075"/>
        <w:rPr>
          <w:ins w:id="18675" w:author="shorny" w:date="2014-06-09T18:46:00Z"/>
          <w:sz w:val="18"/>
          <w:rPrChange w:id="18676" w:author="shorny" w:date="2014-06-09T18:46:00Z">
            <w:rPr>
              <w:ins w:id="18677" w:author="shorny" w:date="2014-06-09T18:46:00Z"/>
            </w:rPr>
          </w:rPrChange>
        </w:rPr>
      </w:pPr>
      <w:ins w:id="18678" w:author="shorny" w:date="2014-06-09T18:46:00Z">
        <w:r w:rsidRPr="00905A86">
          <w:rPr>
            <w:rStyle w:val="keyword1"/>
            <w:sz w:val="18"/>
            <w:rPrChange w:id="18679" w:author="shorny" w:date="2014-06-09T18:46:00Z">
              <w:rPr>
                <w:rStyle w:val="keyword1"/>
              </w:rPr>
            </w:rPrChange>
          </w:rPr>
          <w:t>VALUES</w:t>
        </w:r>
        <w:r w:rsidRPr="00905A86">
          <w:rPr>
            <w:sz w:val="18"/>
            <w:rPrChange w:id="18680" w:author="shorny" w:date="2014-06-09T18:46:00Z">
              <w:rPr/>
            </w:rPrChange>
          </w:rPr>
          <w:t xml:space="preserve"> (811, 100503</w:t>
        </w:r>
        <w:proofErr w:type="gramStart"/>
        <w:r w:rsidRPr="00905A86">
          <w:rPr>
            <w:sz w:val="18"/>
            <w:rPrChange w:id="18681" w:author="shorny" w:date="2014-06-09T18:46:00Z">
              <w:rPr/>
            </w:rPrChange>
          </w:rPr>
          <w:t>) ;</w:t>
        </w:r>
        <w:proofErr w:type="gramEnd"/>
      </w:ins>
    </w:p>
    <w:p w14:paraId="64C0A6A3" w14:textId="77777777" w:rsidR="00905A86" w:rsidRPr="00905A86" w:rsidRDefault="00905A86">
      <w:pPr>
        <w:pStyle w:val="HTMLPreformatted"/>
        <w:divId w:val="1587107075"/>
        <w:rPr>
          <w:ins w:id="18682" w:author="shorny" w:date="2014-06-09T18:46:00Z"/>
          <w:sz w:val="18"/>
          <w:rPrChange w:id="18683" w:author="shorny" w:date="2014-06-09T18:46:00Z">
            <w:rPr>
              <w:ins w:id="18684" w:author="shorny" w:date="2014-06-09T18:46:00Z"/>
            </w:rPr>
          </w:rPrChange>
        </w:rPr>
      </w:pPr>
    </w:p>
    <w:p w14:paraId="4DC5B220" w14:textId="77777777" w:rsidR="00905A86" w:rsidRPr="00905A86" w:rsidRDefault="00905A86">
      <w:pPr>
        <w:pStyle w:val="HTMLPreformatted"/>
        <w:divId w:val="1587107075"/>
        <w:rPr>
          <w:ins w:id="18685" w:author="shorny" w:date="2014-06-09T18:46:00Z"/>
          <w:sz w:val="18"/>
          <w:rPrChange w:id="18686" w:author="shorny" w:date="2014-06-09T18:46:00Z">
            <w:rPr>
              <w:ins w:id="18687" w:author="shorny" w:date="2014-06-09T18:46:00Z"/>
            </w:rPr>
          </w:rPrChange>
        </w:rPr>
      </w:pPr>
      <w:ins w:id="18688" w:author="shorny" w:date="2014-06-09T18:46:00Z">
        <w:r w:rsidRPr="00905A86">
          <w:rPr>
            <w:rStyle w:val="keyword1"/>
            <w:sz w:val="18"/>
            <w:rPrChange w:id="18689" w:author="shorny" w:date="2014-06-09T18:46:00Z">
              <w:rPr>
                <w:rStyle w:val="keyword1"/>
              </w:rPr>
            </w:rPrChange>
          </w:rPr>
          <w:t>INSERT</w:t>
        </w:r>
        <w:r w:rsidRPr="00905A86">
          <w:rPr>
            <w:sz w:val="18"/>
            <w:rPrChange w:id="18690" w:author="shorny" w:date="2014-06-09T18:46:00Z">
              <w:rPr/>
            </w:rPrChange>
          </w:rPr>
          <w:t xml:space="preserve"> </w:t>
        </w:r>
        <w:r w:rsidRPr="00905A86">
          <w:rPr>
            <w:rStyle w:val="keyword1"/>
            <w:sz w:val="18"/>
            <w:rPrChange w:id="18691" w:author="shorny" w:date="2014-06-09T18:46:00Z">
              <w:rPr>
                <w:rStyle w:val="keyword1"/>
              </w:rPr>
            </w:rPrChange>
          </w:rPr>
          <w:t>INTO</w:t>
        </w:r>
        <w:r w:rsidRPr="00905A86">
          <w:rPr>
            <w:sz w:val="18"/>
            <w:rPrChange w:id="18692" w:author="shorny" w:date="2014-06-09T18:46:00Z">
              <w:rPr/>
            </w:rPrChange>
          </w:rPr>
          <w:t xml:space="preserve"> `Application_Research Area` (ApplicationID, FORCode)</w:t>
        </w:r>
      </w:ins>
    </w:p>
    <w:p w14:paraId="344F5995" w14:textId="77777777" w:rsidR="00905A86" w:rsidRPr="00905A86" w:rsidRDefault="00905A86">
      <w:pPr>
        <w:pStyle w:val="HTMLPreformatted"/>
        <w:divId w:val="1587107075"/>
        <w:rPr>
          <w:ins w:id="18693" w:author="shorny" w:date="2014-06-09T18:46:00Z"/>
          <w:sz w:val="18"/>
          <w:rPrChange w:id="18694" w:author="shorny" w:date="2014-06-09T18:46:00Z">
            <w:rPr>
              <w:ins w:id="18695" w:author="shorny" w:date="2014-06-09T18:46:00Z"/>
            </w:rPr>
          </w:rPrChange>
        </w:rPr>
      </w:pPr>
      <w:ins w:id="18696" w:author="shorny" w:date="2014-06-09T18:46:00Z">
        <w:r w:rsidRPr="00905A86">
          <w:rPr>
            <w:rStyle w:val="keyword1"/>
            <w:sz w:val="18"/>
            <w:rPrChange w:id="18697" w:author="shorny" w:date="2014-06-09T18:46:00Z">
              <w:rPr>
                <w:rStyle w:val="keyword1"/>
              </w:rPr>
            </w:rPrChange>
          </w:rPr>
          <w:t>VALUES</w:t>
        </w:r>
        <w:r w:rsidRPr="00905A86">
          <w:rPr>
            <w:sz w:val="18"/>
            <w:rPrChange w:id="18698" w:author="shorny" w:date="2014-06-09T18:46:00Z">
              <w:rPr/>
            </w:rPrChange>
          </w:rPr>
          <w:t xml:space="preserve"> (811, 89999</w:t>
        </w:r>
        <w:proofErr w:type="gramStart"/>
        <w:r w:rsidRPr="00905A86">
          <w:rPr>
            <w:sz w:val="18"/>
            <w:rPrChange w:id="18699" w:author="shorny" w:date="2014-06-09T18:46:00Z">
              <w:rPr/>
            </w:rPrChange>
          </w:rPr>
          <w:t>) ;</w:t>
        </w:r>
        <w:proofErr w:type="gramEnd"/>
      </w:ins>
    </w:p>
    <w:p w14:paraId="632C6871" w14:textId="77777777" w:rsidR="00905A86" w:rsidRPr="00905A86" w:rsidRDefault="00905A86">
      <w:pPr>
        <w:pStyle w:val="HTMLPreformatted"/>
        <w:divId w:val="1587107075"/>
        <w:rPr>
          <w:ins w:id="18700" w:author="shorny" w:date="2014-06-09T18:46:00Z"/>
          <w:sz w:val="18"/>
          <w:rPrChange w:id="18701" w:author="shorny" w:date="2014-06-09T18:46:00Z">
            <w:rPr>
              <w:ins w:id="18702" w:author="shorny" w:date="2014-06-09T18:46:00Z"/>
            </w:rPr>
          </w:rPrChange>
        </w:rPr>
      </w:pPr>
    </w:p>
    <w:p w14:paraId="39AFA38C" w14:textId="77777777" w:rsidR="00905A86" w:rsidRPr="00905A86" w:rsidRDefault="00905A86">
      <w:pPr>
        <w:pStyle w:val="HTMLPreformatted"/>
        <w:divId w:val="1587107075"/>
        <w:rPr>
          <w:ins w:id="18703" w:author="shorny" w:date="2014-06-09T18:46:00Z"/>
          <w:sz w:val="18"/>
          <w:rPrChange w:id="18704" w:author="shorny" w:date="2014-06-09T18:46:00Z">
            <w:rPr>
              <w:ins w:id="18705" w:author="shorny" w:date="2014-06-09T18:46:00Z"/>
            </w:rPr>
          </w:rPrChange>
        </w:rPr>
      </w:pPr>
    </w:p>
    <w:p w14:paraId="22220C4D" w14:textId="77777777" w:rsidR="00905A86" w:rsidRPr="00905A86" w:rsidRDefault="00905A86">
      <w:pPr>
        <w:pStyle w:val="HTMLPreformatted"/>
        <w:divId w:val="1587107075"/>
        <w:rPr>
          <w:ins w:id="18706" w:author="shorny" w:date="2014-06-09T18:46:00Z"/>
          <w:rStyle w:val="comment1"/>
          <w:sz w:val="18"/>
          <w:rPrChange w:id="18707" w:author="shorny" w:date="2014-06-09T18:46:00Z">
            <w:rPr>
              <w:ins w:id="18708" w:author="shorny" w:date="2014-06-09T18:46:00Z"/>
              <w:rStyle w:val="comment1"/>
            </w:rPr>
          </w:rPrChange>
        </w:rPr>
      </w:pPr>
      <w:ins w:id="18709" w:author="shorny" w:date="2014-06-09T18:46:00Z">
        <w:r w:rsidRPr="00905A86">
          <w:rPr>
            <w:rStyle w:val="comment1"/>
            <w:sz w:val="18"/>
            <w:rPrChange w:id="18710" w:author="shorny" w:date="2014-06-09T18:46:00Z">
              <w:rPr>
                <w:rStyle w:val="comment1"/>
              </w:rPr>
            </w:rPrChange>
          </w:rPr>
          <w:t>-- -----------------------------------------------------------------------------</w:t>
        </w:r>
      </w:ins>
    </w:p>
    <w:p w14:paraId="0F3EA2AB" w14:textId="77777777" w:rsidR="00905A86" w:rsidRPr="00905A86" w:rsidRDefault="00905A86">
      <w:pPr>
        <w:pStyle w:val="HTMLPreformatted"/>
        <w:divId w:val="1587107075"/>
        <w:rPr>
          <w:ins w:id="18711" w:author="shorny" w:date="2014-06-09T18:46:00Z"/>
          <w:rStyle w:val="comment1"/>
          <w:sz w:val="18"/>
          <w:rPrChange w:id="18712" w:author="shorny" w:date="2014-06-09T18:46:00Z">
            <w:rPr>
              <w:ins w:id="18713" w:author="shorny" w:date="2014-06-09T18:46:00Z"/>
              <w:rStyle w:val="comment1"/>
            </w:rPr>
          </w:rPrChange>
        </w:rPr>
      </w:pPr>
      <w:ins w:id="18714" w:author="shorny" w:date="2014-06-09T18:46:00Z">
        <w:r w:rsidRPr="00905A86">
          <w:rPr>
            <w:rStyle w:val="comment1"/>
            <w:sz w:val="18"/>
            <w:rPrChange w:id="18715" w:author="shorny" w:date="2014-06-09T18:46:00Z">
              <w:rPr>
                <w:rStyle w:val="comment1"/>
              </w:rPr>
            </w:rPrChange>
          </w:rPr>
          <w:t>-- PhD Student1.txt</w:t>
        </w:r>
      </w:ins>
    </w:p>
    <w:p w14:paraId="70F3328A" w14:textId="77777777" w:rsidR="00905A86" w:rsidRPr="00905A86" w:rsidRDefault="00905A86">
      <w:pPr>
        <w:pStyle w:val="HTMLPreformatted"/>
        <w:divId w:val="1587107075"/>
        <w:rPr>
          <w:ins w:id="18716" w:author="shorny" w:date="2014-06-09T18:46:00Z"/>
          <w:rStyle w:val="comment1"/>
          <w:sz w:val="18"/>
          <w:rPrChange w:id="18717" w:author="shorny" w:date="2014-06-09T18:46:00Z">
            <w:rPr>
              <w:ins w:id="18718" w:author="shorny" w:date="2014-06-09T18:46:00Z"/>
              <w:rStyle w:val="comment1"/>
            </w:rPr>
          </w:rPrChange>
        </w:rPr>
      </w:pPr>
      <w:ins w:id="18719" w:author="shorny" w:date="2014-06-09T18:46:00Z">
        <w:r w:rsidRPr="00905A86">
          <w:rPr>
            <w:rStyle w:val="comment1"/>
            <w:sz w:val="18"/>
            <w:rPrChange w:id="18720" w:author="shorny" w:date="2014-06-09T18:46:00Z">
              <w:rPr>
                <w:rStyle w:val="comment1"/>
              </w:rPr>
            </w:rPrChange>
          </w:rPr>
          <w:t>-- 9</w:t>
        </w:r>
      </w:ins>
    </w:p>
    <w:p w14:paraId="3CE6CFB8" w14:textId="77777777" w:rsidR="00905A86" w:rsidRPr="00905A86" w:rsidRDefault="00905A86">
      <w:pPr>
        <w:pStyle w:val="HTMLPreformatted"/>
        <w:divId w:val="1587107075"/>
        <w:rPr>
          <w:ins w:id="18721" w:author="shorny" w:date="2014-06-09T18:46:00Z"/>
          <w:sz w:val="18"/>
          <w:rPrChange w:id="18722" w:author="shorny" w:date="2014-06-09T18:46:00Z">
            <w:rPr>
              <w:ins w:id="18723" w:author="shorny" w:date="2014-06-09T18:46:00Z"/>
            </w:rPr>
          </w:rPrChange>
        </w:rPr>
      </w:pPr>
      <w:ins w:id="18724" w:author="shorny" w:date="2014-06-09T18:46:00Z">
        <w:r w:rsidRPr="00905A86">
          <w:rPr>
            <w:rStyle w:val="keyword1"/>
            <w:sz w:val="18"/>
            <w:rPrChange w:id="18725" w:author="shorny" w:date="2014-06-09T18:46:00Z">
              <w:rPr>
                <w:rStyle w:val="keyword1"/>
              </w:rPr>
            </w:rPrChange>
          </w:rPr>
          <w:t>SELECT</w:t>
        </w:r>
        <w:r w:rsidRPr="00905A86">
          <w:rPr>
            <w:sz w:val="18"/>
            <w:rPrChange w:id="18726" w:author="shorny" w:date="2014-06-09T18:46:00Z">
              <w:rPr/>
            </w:rPrChange>
          </w:rPr>
          <w:t xml:space="preserve"> "Populating Applicant 9 info</w:t>
        </w:r>
        <w:proofErr w:type="gramStart"/>
        <w:r w:rsidRPr="00905A86">
          <w:rPr>
            <w:sz w:val="18"/>
            <w:rPrChange w:id="18727" w:author="shorny" w:date="2014-06-09T18:46:00Z">
              <w:rPr/>
            </w:rPrChange>
          </w:rPr>
          <w:t>" ;</w:t>
        </w:r>
        <w:proofErr w:type="gramEnd"/>
      </w:ins>
    </w:p>
    <w:p w14:paraId="7DBB9BC8" w14:textId="77777777" w:rsidR="00905A86" w:rsidRPr="00905A86" w:rsidRDefault="00905A86">
      <w:pPr>
        <w:pStyle w:val="HTMLPreformatted"/>
        <w:divId w:val="1587107075"/>
        <w:rPr>
          <w:ins w:id="18728" w:author="shorny" w:date="2014-06-09T18:46:00Z"/>
          <w:sz w:val="18"/>
          <w:rPrChange w:id="18729" w:author="shorny" w:date="2014-06-09T18:46:00Z">
            <w:rPr>
              <w:ins w:id="18730" w:author="shorny" w:date="2014-06-09T18:46:00Z"/>
            </w:rPr>
          </w:rPrChange>
        </w:rPr>
      </w:pPr>
    </w:p>
    <w:p w14:paraId="215454F9" w14:textId="77777777" w:rsidR="00905A86" w:rsidRPr="00905A86" w:rsidRDefault="00905A86">
      <w:pPr>
        <w:pStyle w:val="HTMLPreformatted"/>
        <w:divId w:val="1587107075"/>
        <w:rPr>
          <w:ins w:id="18731" w:author="shorny" w:date="2014-06-09T18:46:00Z"/>
          <w:sz w:val="18"/>
          <w:rPrChange w:id="18732" w:author="shorny" w:date="2014-06-09T18:46:00Z">
            <w:rPr>
              <w:ins w:id="18733" w:author="shorny" w:date="2014-06-09T18:46:00Z"/>
            </w:rPr>
          </w:rPrChange>
        </w:rPr>
      </w:pPr>
      <w:ins w:id="18734" w:author="shorny" w:date="2014-06-09T18:46:00Z">
        <w:r w:rsidRPr="00905A86">
          <w:rPr>
            <w:rStyle w:val="keyword1"/>
            <w:sz w:val="18"/>
            <w:rPrChange w:id="18735" w:author="shorny" w:date="2014-06-09T18:46:00Z">
              <w:rPr>
                <w:rStyle w:val="keyword1"/>
              </w:rPr>
            </w:rPrChange>
          </w:rPr>
          <w:t>INSERT</w:t>
        </w:r>
        <w:r w:rsidRPr="00905A86">
          <w:rPr>
            <w:sz w:val="18"/>
            <w:rPrChange w:id="18736" w:author="shorny" w:date="2014-06-09T18:46:00Z">
              <w:rPr/>
            </w:rPrChange>
          </w:rPr>
          <w:t xml:space="preserve"> </w:t>
        </w:r>
        <w:r w:rsidRPr="00905A86">
          <w:rPr>
            <w:rStyle w:val="keyword1"/>
            <w:sz w:val="18"/>
            <w:rPrChange w:id="18737" w:author="shorny" w:date="2014-06-09T18:46:00Z">
              <w:rPr>
                <w:rStyle w:val="keyword1"/>
              </w:rPr>
            </w:rPrChange>
          </w:rPr>
          <w:t>INTO</w:t>
        </w:r>
        <w:r w:rsidRPr="00905A86">
          <w:rPr>
            <w:sz w:val="18"/>
            <w:rPrChange w:id="18738" w:author="shorny" w:date="2014-06-09T18:46:00Z">
              <w:rPr/>
            </w:rPrChange>
          </w:rPr>
          <w:t xml:space="preserve"> Applicant (ApplicantID, FName, LName, Email, DateAdded,</w:t>
        </w:r>
      </w:ins>
    </w:p>
    <w:p w14:paraId="3B4C9DF6" w14:textId="77777777" w:rsidR="00905A86" w:rsidRPr="00905A86" w:rsidRDefault="00905A86">
      <w:pPr>
        <w:pStyle w:val="HTMLPreformatted"/>
        <w:divId w:val="1587107075"/>
        <w:rPr>
          <w:ins w:id="18739" w:author="shorny" w:date="2014-06-09T18:46:00Z"/>
          <w:sz w:val="18"/>
          <w:rPrChange w:id="18740" w:author="shorny" w:date="2014-06-09T18:46:00Z">
            <w:rPr>
              <w:ins w:id="18741" w:author="shorny" w:date="2014-06-09T18:46:00Z"/>
            </w:rPr>
          </w:rPrChange>
        </w:rPr>
      </w:pPr>
      <w:ins w:id="18742" w:author="shorny" w:date="2014-06-09T18:46:00Z">
        <w:r w:rsidRPr="00905A86">
          <w:rPr>
            <w:sz w:val="18"/>
            <w:rPrChange w:id="18743" w:author="shorny" w:date="2014-06-09T18:46:00Z">
              <w:rPr/>
            </w:rPrChange>
          </w:rPr>
          <w:t>LastModifiedByStaffID)</w:t>
        </w:r>
      </w:ins>
    </w:p>
    <w:p w14:paraId="0554C77A" w14:textId="77777777" w:rsidR="00905A86" w:rsidRPr="00905A86" w:rsidRDefault="00905A86">
      <w:pPr>
        <w:pStyle w:val="HTMLPreformatted"/>
        <w:divId w:val="1587107075"/>
        <w:rPr>
          <w:ins w:id="18744" w:author="shorny" w:date="2014-06-09T18:46:00Z"/>
          <w:sz w:val="18"/>
          <w:rPrChange w:id="18745" w:author="shorny" w:date="2014-06-09T18:46:00Z">
            <w:rPr>
              <w:ins w:id="18746" w:author="shorny" w:date="2014-06-09T18:46:00Z"/>
            </w:rPr>
          </w:rPrChange>
        </w:rPr>
      </w:pPr>
      <w:ins w:id="18747" w:author="shorny" w:date="2014-06-09T18:46:00Z">
        <w:r w:rsidRPr="00905A86">
          <w:rPr>
            <w:rStyle w:val="keyword1"/>
            <w:sz w:val="18"/>
            <w:rPrChange w:id="18748" w:author="shorny" w:date="2014-06-09T18:46:00Z">
              <w:rPr>
                <w:rStyle w:val="keyword1"/>
              </w:rPr>
            </w:rPrChange>
          </w:rPr>
          <w:t>VALUES</w:t>
        </w:r>
        <w:r w:rsidRPr="00905A86">
          <w:rPr>
            <w:sz w:val="18"/>
            <w:rPrChange w:id="18749" w:author="shorny" w:date="2014-06-09T18:46:00Z">
              <w:rPr/>
            </w:rPrChange>
          </w:rPr>
          <w:t xml:space="preserve"> (09, </w:t>
        </w:r>
        <w:r w:rsidRPr="00905A86">
          <w:rPr>
            <w:rStyle w:val="string1"/>
            <w:sz w:val="18"/>
            <w:rPrChange w:id="18750" w:author="shorny" w:date="2014-06-09T18:46:00Z">
              <w:rPr>
                <w:rStyle w:val="string1"/>
              </w:rPr>
            </w:rPrChange>
          </w:rPr>
          <w:t>'Abdul-Allah'</w:t>
        </w:r>
        <w:r w:rsidRPr="00905A86">
          <w:rPr>
            <w:sz w:val="18"/>
            <w:rPrChange w:id="18751" w:author="shorny" w:date="2014-06-09T18:46:00Z">
              <w:rPr/>
            </w:rPrChange>
          </w:rPr>
          <w:t xml:space="preserve">, </w:t>
        </w:r>
        <w:r w:rsidRPr="00905A86">
          <w:rPr>
            <w:rStyle w:val="string1"/>
            <w:sz w:val="18"/>
            <w:rPrChange w:id="18752" w:author="shorny" w:date="2014-06-09T18:46:00Z">
              <w:rPr>
                <w:rStyle w:val="string1"/>
              </w:rPr>
            </w:rPrChange>
          </w:rPr>
          <w:t>'Al-Sadhan'</w:t>
        </w:r>
        <w:r w:rsidRPr="00905A86">
          <w:rPr>
            <w:sz w:val="18"/>
            <w:rPrChange w:id="18753" w:author="shorny" w:date="2014-06-09T18:46:00Z">
              <w:rPr/>
            </w:rPrChange>
          </w:rPr>
          <w:t xml:space="preserve">, </w:t>
        </w:r>
        <w:r w:rsidRPr="00905A86">
          <w:rPr>
            <w:rStyle w:val="string1"/>
            <w:sz w:val="18"/>
            <w:rPrChange w:id="18754" w:author="shorny" w:date="2014-06-09T18:46:00Z">
              <w:rPr>
                <w:rStyle w:val="string1"/>
              </w:rPr>
            </w:rPrChange>
          </w:rPr>
          <w:t>'abdul-allah.al-sadhan@gmail.com'</w:t>
        </w:r>
        <w:r w:rsidRPr="00905A86">
          <w:rPr>
            <w:sz w:val="18"/>
            <w:rPrChange w:id="18755" w:author="shorny" w:date="2014-06-09T18:46:00Z">
              <w:rPr/>
            </w:rPrChange>
          </w:rPr>
          <w:t>,</w:t>
        </w:r>
      </w:ins>
    </w:p>
    <w:p w14:paraId="20755662" w14:textId="77777777" w:rsidR="00905A86" w:rsidRPr="00905A86" w:rsidRDefault="00905A86">
      <w:pPr>
        <w:pStyle w:val="HTMLPreformatted"/>
        <w:divId w:val="1587107075"/>
        <w:rPr>
          <w:ins w:id="18756" w:author="shorny" w:date="2014-06-09T18:46:00Z"/>
          <w:sz w:val="18"/>
          <w:rPrChange w:id="18757" w:author="shorny" w:date="2014-06-09T18:46:00Z">
            <w:rPr>
              <w:ins w:id="18758" w:author="shorny" w:date="2014-06-09T18:46:00Z"/>
            </w:rPr>
          </w:rPrChange>
        </w:rPr>
      </w:pPr>
      <w:ins w:id="18759" w:author="shorny" w:date="2014-06-09T18:46:00Z">
        <w:r w:rsidRPr="00905A86">
          <w:rPr>
            <w:rStyle w:val="string1"/>
            <w:sz w:val="18"/>
            <w:rPrChange w:id="18760" w:author="shorny" w:date="2014-06-09T18:46:00Z">
              <w:rPr>
                <w:rStyle w:val="string1"/>
              </w:rPr>
            </w:rPrChange>
          </w:rPr>
          <w:t>'2014-05-09'</w:t>
        </w:r>
        <w:r w:rsidRPr="00905A86">
          <w:rPr>
            <w:sz w:val="18"/>
            <w:rPrChange w:id="18761" w:author="shorny" w:date="2014-06-09T18:46:00Z">
              <w:rPr/>
            </w:rPrChange>
          </w:rPr>
          <w:t>, 1000</w:t>
        </w:r>
        <w:proofErr w:type="gramStart"/>
        <w:r w:rsidRPr="00905A86">
          <w:rPr>
            <w:sz w:val="18"/>
            <w:rPrChange w:id="18762" w:author="shorny" w:date="2014-06-09T18:46:00Z">
              <w:rPr/>
            </w:rPrChange>
          </w:rPr>
          <w:t>) ;</w:t>
        </w:r>
        <w:proofErr w:type="gramEnd"/>
      </w:ins>
    </w:p>
    <w:p w14:paraId="507FB6E1" w14:textId="77777777" w:rsidR="00905A86" w:rsidRPr="00905A86" w:rsidRDefault="00905A86">
      <w:pPr>
        <w:pStyle w:val="HTMLPreformatted"/>
        <w:divId w:val="1587107075"/>
        <w:rPr>
          <w:ins w:id="18763" w:author="shorny" w:date="2014-06-09T18:46:00Z"/>
          <w:sz w:val="18"/>
          <w:rPrChange w:id="18764" w:author="shorny" w:date="2014-06-09T18:46:00Z">
            <w:rPr>
              <w:ins w:id="18765" w:author="shorny" w:date="2014-06-09T18:46:00Z"/>
            </w:rPr>
          </w:rPrChange>
        </w:rPr>
      </w:pPr>
    </w:p>
    <w:p w14:paraId="4E97C84E" w14:textId="77777777" w:rsidR="00905A86" w:rsidRPr="00905A86" w:rsidRDefault="00905A86">
      <w:pPr>
        <w:pStyle w:val="HTMLPreformatted"/>
        <w:divId w:val="1587107075"/>
        <w:rPr>
          <w:ins w:id="18766" w:author="shorny" w:date="2014-06-09T18:46:00Z"/>
          <w:sz w:val="18"/>
          <w:rPrChange w:id="18767" w:author="shorny" w:date="2014-06-09T18:46:00Z">
            <w:rPr>
              <w:ins w:id="18768" w:author="shorny" w:date="2014-06-09T18:46:00Z"/>
            </w:rPr>
          </w:rPrChange>
        </w:rPr>
      </w:pPr>
      <w:ins w:id="18769" w:author="shorny" w:date="2014-06-09T18:46:00Z">
        <w:r w:rsidRPr="00905A86">
          <w:rPr>
            <w:rStyle w:val="keyword1"/>
            <w:sz w:val="18"/>
            <w:rPrChange w:id="18770" w:author="shorny" w:date="2014-06-09T18:46:00Z">
              <w:rPr>
                <w:rStyle w:val="keyword1"/>
              </w:rPr>
            </w:rPrChange>
          </w:rPr>
          <w:t>INSERT</w:t>
        </w:r>
        <w:r w:rsidRPr="00905A86">
          <w:rPr>
            <w:sz w:val="18"/>
            <w:rPrChange w:id="18771" w:author="shorny" w:date="2014-06-09T18:46:00Z">
              <w:rPr/>
            </w:rPrChange>
          </w:rPr>
          <w:t xml:space="preserve"> </w:t>
        </w:r>
        <w:r w:rsidRPr="00905A86">
          <w:rPr>
            <w:rStyle w:val="keyword1"/>
            <w:sz w:val="18"/>
            <w:rPrChange w:id="18772" w:author="shorny" w:date="2014-06-09T18:46:00Z">
              <w:rPr>
                <w:rStyle w:val="keyword1"/>
              </w:rPr>
            </w:rPrChange>
          </w:rPr>
          <w:t>INTO</w:t>
        </w:r>
        <w:r w:rsidRPr="00905A86">
          <w:rPr>
            <w:sz w:val="18"/>
            <w:rPrChange w:id="18773" w:author="shorny" w:date="2014-06-09T18:46:00Z">
              <w:rPr/>
            </w:rPrChange>
          </w:rPr>
          <w:t xml:space="preserve"> Application (ApplicationID, ApplicantID, awardID, DateAdded,</w:t>
        </w:r>
      </w:ins>
    </w:p>
    <w:p w14:paraId="2FEC27C3" w14:textId="77777777" w:rsidR="00905A86" w:rsidRPr="00905A86" w:rsidRDefault="00905A86">
      <w:pPr>
        <w:pStyle w:val="HTMLPreformatted"/>
        <w:divId w:val="1587107075"/>
        <w:rPr>
          <w:ins w:id="18774" w:author="shorny" w:date="2014-06-09T18:46:00Z"/>
          <w:sz w:val="18"/>
          <w:rPrChange w:id="18775" w:author="shorny" w:date="2014-06-09T18:46:00Z">
            <w:rPr>
              <w:ins w:id="18776" w:author="shorny" w:date="2014-06-09T18:46:00Z"/>
            </w:rPr>
          </w:rPrChange>
        </w:rPr>
      </w:pPr>
      <w:ins w:id="18777" w:author="shorny" w:date="2014-06-09T18:46:00Z">
        <w:r w:rsidRPr="00905A86">
          <w:rPr>
            <w:sz w:val="18"/>
            <w:rPrChange w:id="18778" w:author="shorny" w:date="2014-06-09T18:46:00Z">
              <w:rPr/>
            </w:rPrChange>
          </w:rPr>
          <w:t>DateLastChecked, DateLastModified, LastModifiedByStaffID, applicationStatusID)</w:t>
        </w:r>
      </w:ins>
    </w:p>
    <w:p w14:paraId="11BE2C00" w14:textId="77777777" w:rsidR="00905A86" w:rsidRPr="00905A86" w:rsidRDefault="00905A86">
      <w:pPr>
        <w:pStyle w:val="HTMLPreformatted"/>
        <w:divId w:val="1587107075"/>
        <w:rPr>
          <w:ins w:id="18779" w:author="shorny" w:date="2014-06-09T18:46:00Z"/>
          <w:sz w:val="18"/>
          <w:rPrChange w:id="18780" w:author="shorny" w:date="2014-06-09T18:46:00Z">
            <w:rPr>
              <w:ins w:id="18781" w:author="shorny" w:date="2014-06-09T18:46:00Z"/>
            </w:rPr>
          </w:rPrChange>
        </w:rPr>
      </w:pPr>
      <w:ins w:id="18782" w:author="shorny" w:date="2014-06-09T18:46:00Z">
        <w:r w:rsidRPr="00905A86">
          <w:rPr>
            <w:rStyle w:val="keyword1"/>
            <w:sz w:val="18"/>
            <w:rPrChange w:id="18783" w:author="shorny" w:date="2014-06-09T18:46:00Z">
              <w:rPr>
                <w:rStyle w:val="keyword1"/>
              </w:rPr>
            </w:rPrChange>
          </w:rPr>
          <w:t>VALUES</w:t>
        </w:r>
        <w:r w:rsidRPr="00905A86">
          <w:rPr>
            <w:sz w:val="18"/>
            <w:rPrChange w:id="18784" w:author="shorny" w:date="2014-06-09T18:46:00Z">
              <w:rPr/>
            </w:rPrChange>
          </w:rPr>
          <w:t xml:space="preserve"> (911, 09, 40000, </w:t>
        </w:r>
        <w:r w:rsidRPr="00905A86">
          <w:rPr>
            <w:rStyle w:val="string1"/>
            <w:sz w:val="18"/>
            <w:rPrChange w:id="18785" w:author="shorny" w:date="2014-06-09T18:46:00Z">
              <w:rPr>
                <w:rStyle w:val="string1"/>
              </w:rPr>
            </w:rPrChange>
          </w:rPr>
          <w:t>'2014-05-09'</w:t>
        </w:r>
        <w:r w:rsidRPr="00905A86">
          <w:rPr>
            <w:sz w:val="18"/>
            <w:rPrChange w:id="18786" w:author="shorny" w:date="2014-06-09T18:46:00Z">
              <w:rPr/>
            </w:rPrChange>
          </w:rPr>
          <w:t xml:space="preserve">, </w:t>
        </w:r>
        <w:r w:rsidRPr="00905A86">
          <w:rPr>
            <w:rStyle w:val="string1"/>
            <w:sz w:val="18"/>
            <w:rPrChange w:id="18787" w:author="shorny" w:date="2014-06-09T18:46:00Z">
              <w:rPr>
                <w:rStyle w:val="string1"/>
              </w:rPr>
            </w:rPrChange>
          </w:rPr>
          <w:t>'2014-05-09'</w:t>
        </w:r>
        <w:r w:rsidRPr="00905A86">
          <w:rPr>
            <w:sz w:val="18"/>
            <w:rPrChange w:id="18788" w:author="shorny" w:date="2014-06-09T18:46:00Z">
              <w:rPr/>
            </w:rPrChange>
          </w:rPr>
          <w:t xml:space="preserve">, </w:t>
        </w:r>
        <w:r w:rsidRPr="00905A86">
          <w:rPr>
            <w:rStyle w:val="string1"/>
            <w:sz w:val="18"/>
            <w:rPrChange w:id="18789" w:author="shorny" w:date="2014-06-09T18:46:00Z">
              <w:rPr>
                <w:rStyle w:val="string1"/>
              </w:rPr>
            </w:rPrChange>
          </w:rPr>
          <w:t>'2014-05-09'</w:t>
        </w:r>
        <w:r w:rsidRPr="00905A86">
          <w:rPr>
            <w:sz w:val="18"/>
            <w:rPrChange w:id="18790" w:author="shorny" w:date="2014-06-09T18:46:00Z">
              <w:rPr/>
            </w:rPrChange>
          </w:rPr>
          <w:t>, 1000, 10000);</w:t>
        </w:r>
      </w:ins>
    </w:p>
    <w:p w14:paraId="47AAAC67" w14:textId="77777777" w:rsidR="00905A86" w:rsidRPr="00905A86" w:rsidRDefault="00905A86">
      <w:pPr>
        <w:pStyle w:val="HTMLPreformatted"/>
        <w:divId w:val="1587107075"/>
        <w:rPr>
          <w:ins w:id="18791" w:author="shorny" w:date="2014-06-09T18:46:00Z"/>
          <w:sz w:val="18"/>
          <w:rPrChange w:id="18792" w:author="shorny" w:date="2014-06-09T18:46:00Z">
            <w:rPr>
              <w:ins w:id="18793" w:author="shorny" w:date="2014-06-09T18:46:00Z"/>
            </w:rPr>
          </w:rPrChange>
        </w:rPr>
      </w:pPr>
    </w:p>
    <w:p w14:paraId="79A4D24B" w14:textId="77777777" w:rsidR="00905A86" w:rsidRPr="00905A86" w:rsidRDefault="00905A86">
      <w:pPr>
        <w:pStyle w:val="HTMLPreformatted"/>
        <w:divId w:val="1587107075"/>
        <w:rPr>
          <w:ins w:id="18794" w:author="shorny" w:date="2014-06-09T18:46:00Z"/>
          <w:rStyle w:val="comment1"/>
          <w:sz w:val="18"/>
          <w:rPrChange w:id="18795" w:author="shorny" w:date="2014-06-09T18:46:00Z">
            <w:rPr>
              <w:ins w:id="18796" w:author="shorny" w:date="2014-06-09T18:46:00Z"/>
              <w:rStyle w:val="comment1"/>
            </w:rPr>
          </w:rPrChange>
        </w:rPr>
      </w:pPr>
      <w:ins w:id="18797" w:author="shorny" w:date="2014-06-09T18:46:00Z">
        <w:r w:rsidRPr="00905A86">
          <w:rPr>
            <w:rStyle w:val="comment1"/>
            <w:sz w:val="18"/>
            <w:rPrChange w:id="18798" w:author="shorny" w:date="2014-06-09T18:46:00Z">
              <w:rPr>
                <w:rStyle w:val="comment1"/>
              </w:rPr>
            </w:rPrChange>
          </w:rPr>
          <w:t>-- -----------------------------------------------------------------------------</w:t>
        </w:r>
      </w:ins>
    </w:p>
    <w:p w14:paraId="43247025" w14:textId="77777777" w:rsidR="00905A86" w:rsidRPr="00905A86" w:rsidRDefault="00905A86">
      <w:pPr>
        <w:pStyle w:val="HTMLPreformatted"/>
        <w:divId w:val="1587107075"/>
        <w:rPr>
          <w:ins w:id="18799" w:author="shorny" w:date="2014-06-09T18:46:00Z"/>
          <w:rStyle w:val="comment1"/>
          <w:sz w:val="18"/>
          <w:rPrChange w:id="18800" w:author="shorny" w:date="2014-06-09T18:46:00Z">
            <w:rPr>
              <w:ins w:id="18801" w:author="shorny" w:date="2014-06-09T18:46:00Z"/>
              <w:rStyle w:val="comment1"/>
            </w:rPr>
          </w:rPrChange>
        </w:rPr>
      </w:pPr>
      <w:ins w:id="18802" w:author="shorny" w:date="2014-06-09T18:46:00Z">
        <w:r w:rsidRPr="00905A86">
          <w:rPr>
            <w:rStyle w:val="comment1"/>
            <w:sz w:val="18"/>
            <w:rPrChange w:id="18803" w:author="shorny" w:date="2014-06-09T18:46:00Z">
              <w:rPr>
                <w:rStyle w:val="comment1"/>
              </w:rPr>
            </w:rPrChange>
          </w:rPr>
          <w:t>-- PhD Student2.txt</w:t>
        </w:r>
      </w:ins>
    </w:p>
    <w:p w14:paraId="67EF20AB" w14:textId="77777777" w:rsidR="00905A86" w:rsidRPr="00905A86" w:rsidRDefault="00905A86">
      <w:pPr>
        <w:pStyle w:val="HTMLPreformatted"/>
        <w:divId w:val="1587107075"/>
        <w:rPr>
          <w:ins w:id="18804" w:author="shorny" w:date="2014-06-09T18:46:00Z"/>
          <w:rStyle w:val="comment1"/>
          <w:sz w:val="18"/>
          <w:rPrChange w:id="18805" w:author="shorny" w:date="2014-06-09T18:46:00Z">
            <w:rPr>
              <w:ins w:id="18806" w:author="shorny" w:date="2014-06-09T18:46:00Z"/>
              <w:rStyle w:val="comment1"/>
            </w:rPr>
          </w:rPrChange>
        </w:rPr>
      </w:pPr>
      <w:ins w:id="18807" w:author="shorny" w:date="2014-06-09T18:46:00Z">
        <w:r w:rsidRPr="00905A86">
          <w:rPr>
            <w:rStyle w:val="comment1"/>
            <w:sz w:val="18"/>
            <w:rPrChange w:id="18808" w:author="shorny" w:date="2014-06-09T18:46:00Z">
              <w:rPr>
                <w:rStyle w:val="comment1"/>
              </w:rPr>
            </w:rPrChange>
          </w:rPr>
          <w:t>-- 10</w:t>
        </w:r>
      </w:ins>
    </w:p>
    <w:p w14:paraId="5BC5292B" w14:textId="77777777" w:rsidR="00905A86" w:rsidRPr="00905A86" w:rsidRDefault="00905A86">
      <w:pPr>
        <w:pStyle w:val="HTMLPreformatted"/>
        <w:divId w:val="1587107075"/>
        <w:rPr>
          <w:ins w:id="18809" w:author="shorny" w:date="2014-06-09T18:46:00Z"/>
          <w:sz w:val="18"/>
          <w:rPrChange w:id="18810" w:author="shorny" w:date="2014-06-09T18:46:00Z">
            <w:rPr>
              <w:ins w:id="18811" w:author="shorny" w:date="2014-06-09T18:46:00Z"/>
            </w:rPr>
          </w:rPrChange>
        </w:rPr>
      </w:pPr>
      <w:ins w:id="18812" w:author="shorny" w:date="2014-06-09T18:46:00Z">
        <w:r w:rsidRPr="00905A86">
          <w:rPr>
            <w:rStyle w:val="keyword1"/>
            <w:sz w:val="18"/>
            <w:rPrChange w:id="18813" w:author="shorny" w:date="2014-06-09T18:46:00Z">
              <w:rPr>
                <w:rStyle w:val="keyword1"/>
              </w:rPr>
            </w:rPrChange>
          </w:rPr>
          <w:t>SELECT</w:t>
        </w:r>
        <w:r w:rsidRPr="00905A86">
          <w:rPr>
            <w:sz w:val="18"/>
            <w:rPrChange w:id="18814" w:author="shorny" w:date="2014-06-09T18:46:00Z">
              <w:rPr/>
            </w:rPrChange>
          </w:rPr>
          <w:t xml:space="preserve"> "Populating Applicant 10 info</w:t>
        </w:r>
        <w:proofErr w:type="gramStart"/>
        <w:r w:rsidRPr="00905A86">
          <w:rPr>
            <w:sz w:val="18"/>
            <w:rPrChange w:id="18815" w:author="shorny" w:date="2014-06-09T18:46:00Z">
              <w:rPr/>
            </w:rPrChange>
          </w:rPr>
          <w:t>" ;</w:t>
        </w:r>
        <w:proofErr w:type="gramEnd"/>
      </w:ins>
    </w:p>
    <w:p w14:paraId="35C949C9" w14:textId="77777777" w:rsidR="00905A86" w:rsidRPr="00905A86" w:rsidRDefault="00905A86">
      <w:pPr>
        <w:pStyle w:val="HTMLPreformatted"/>
        <w:divId w:val="1587107075"/>
        <w:rPr>
          <w:ins w:id="18816" w:author="shorny" w:date="2014-06-09T18:46:00Z"/>
          <w:sz w:val="18"/>
          <w:rPrChange w:id="18817" w:author="shorny" w:date="2014-06-09T18:46:00Z">
            <w:rPr>
              <w:ins w:id="18818" w:author="shorny" w:date="2014-06-09T18:46:00Z"/>
            </w:rPr>
          </w:rPrChange>
        </w:rPr>
      </w:pPr>
    </w:p>
    <w:p w14:paraId="062084D5" w14:textId="77777777" w:rsidR="00905A86" w:rsidRPr="00905A86" w:rsidRDefault="00905A86">
      <w:pPr>
        <w:pStyle w:val="HTMLPreformatted"/>
        <w:divId w:val="1587107075"/>
        <w:rPr>
          <w:ins w:id="18819" w:author="shorny" w:date="2014-06-09T18:46:00Z"/>
          <w:sz w:val="18"/>
          <w:rPrChange w:id="18820" w:author="shorny" w:date="2014-06-09T18:46:00Z">
            <w:rPr>
              <w:ins w:id="18821" w:author="shorny" w:date="2014-06-09T18:46:00Z"/>
            </w:rPr>
          </w:rPrChange>
        </w:rPr>
      </w:pPr>
      <w:ins w:id="18822" w:author="shorny" w:date="2014-06-09T18:46:00Z">
        <w:r w:rsidRPr="00905A86">
          <w:rPr>
            <w:rStyle w:val="keyword1"/>
            <w:sz w:val="18"/>
            <w:rPrChange w:id="18823" w:author="shorny" w:date="2014-06-09T18:46:00Z">
              <w:rPr>
                <w:rStyle w:val="keyword1"/>
              </w:rPr>
            </w:rPrChange>
          </w:rPr>
          <w:t>INSERT</w:t>
        </w:r>
        <w:r w:rsidRPr="00905A86">
          <w:rPr>
            <w:sz w:val="18"/>
            <w:rPrChange w:id="18824" w:author="shorny" w:date="2014-06-09T18:46:00Z">
              <w:rPr/>
            </w:rPrChange>
          </w:rPr>
          <w:t xml:space="preserve"> </w:t>
        </w:r>
        <w:r w:rsidRPr="00905A86">
          <w:rPr>
            <w:rStyle w:val="keyword1"/>
            <w:sz w:val="18"/>
            <w:rPrChange w:id="18825" w:author="shorny" w:date="2014-06-09T18:46:00Z">
              <w:rPr>
                <w:rStyle w:val="keyword1"/>
              </w:rPr>
            </w:rPrChange>
          </w:rPr>
          <w:t>INTO</w:t>
        </w:r>
        <w:r w:rsidRPr="00905A86">
          <w:rPr>
            <w:sz w:val="18"/>
            <w:rPrChange w:id="18826" w:author="shorny" w:date="2014-06-09T18:46:00Z">
              <w:rPr/>
            </w:rPrChange>
          </w:rPr>
          <w:t xml:space="preserve"> Applicant (ApplicantID, FName, LName, Email, DateAdded,</w:t>
        </w:r>
      </w:ins>
    </w:p>
    <w:p w14:paraId="28948691" w14:textId="77777777" w:rsidR="00905A86" w:rsidRPr="00905A86" w:rsidRDefault="00905A86">
      <w:pPr>
        <w:pStyle w:val="HTMLPreformatted"/>
        <w:divId w:val="1587107075"/>
        <w:rPr>
          <w:ins w:id="18827" w:author="shorny" w:date="2014-06-09T18:46:00Z"/>
          <w:sz w:val="18"/>
          <w:rPrChange w:id="18828" w:author="shorny" w:date="2014-06-09T18:46:00Z">
            <w:rPr>
              <w:ins w:id="18829" w:author="shorny" w:date="2014-06-09T18:46:00Z"/>
            </w:rPr>
          </w:rPrChange>
        </w:rPr>
      </w:pPr>
      <w:ins w:id="18830" w:author="shorny" w:date="2014-06-09T18:46:00Z">
        <w:r w:rsidRPr="00905A86">
          <w:rPr>
            <w:sz w:val="18"/>
            <w:rPrChange w:id="18831" w:author="shorny" w:date="2014-06-09T18:46:00Z">
              <w:rPr/>
            </w:rPrChange>
          </w:rPr>
          <w:t>LastModifiedByStaffID)</w:t>
        </w:r>
      </w:ins>
    </w:p>
    <w:p w14:paraId="64FB4270" w14:textId="77777777" w:rsidR="00905A86" w:rsidRPr="00905A86" w:rsidRDefault="00905A86">
      <w:pPr>
        <w:pStyle w:val="HTMLPreformatted"/>
        <w:divId w:val="1587107075"/>
        <w:rPr>
          <w:ins w:id="18832" w:author="shorny" w:date="2014-06-09T18:46:00Z"/>
          <w:sz w:val="18"/>
          <w:rPrChange w:id="18833" w:author="shorny" w:date="2014-06-09T18:46:00Z">
            <w:rPr>
              <w:ins w:id="18834" w:author="shorny" w:date="2014-06-09T18:46:00Z"/>
            </w:rPr>
          </w:rPrChange>
        </w:rPr>
      </w:pPr>
      <w:ins w:id="18835" w:author="shorny" w:date="2014-06-09T18:46:00Z">
        <w:r w:rsidRPr="00905A86">
          <w:rPr>
            <w:rStyle w:val="keyword1"/>
            <w:sz w:val="18"/>
            <w:rPrChange w:id="18836" w:author="shorny" w:date="2014-06-09T18:46:00Z">
              <w:rPr>
                <w:rStyle w:val="keyword1"/>
              </w:rPr>
            </w:rPrChange>
          </w:rPr>
          <w:t>VALUES</w:t>
        </w:r>
        <w:r w:rsidRPr="00905A86">
          <w:rPr>
            <w:sz w:val="18"/>
            <w:rPrChange w:id="18837" w:author="shorny" w:date="2014-06-09T18:46:00Z">
              <w:rPr/>
            </w:rPrChange>
          </w:rPr>
          <w:t xml:space="preserve"> (10, </w:t>
        </w:r>
        <w:r w:rsidRPr="00905A86">
          <w:rPr>
            <w:rStyle w:val="string1"/>
            <w:sz w:val="18"/>
            <w:rPrChange w:id="18838" w:author="shorny" w:date="2014-06-09T18:46:00Z">
              <w:rPr>
                <w:rStyle w:val="string1"/>
              </w:rPr>
            </w:rPrChange>
          </w:rPr>
          <w:t>'Fahd'</w:t>
        </w:r>
        <w:r w:rsidRPr="00905A86">
          <w:rPr>
            <w:sz w:val="18"/>
            <w:rPrChange w:id="18839" w:author="shorny" w:date="2014-06-09T18:46:00Z">
              <w:rPr/>
            </w:rPrChange>
          </w:rPr>
          <w:t xml:space="preserve">, </w:t>
        </w:r>
        <w:r w:rsidRPr="00905A86">
          <w:rPr>
            <w:rStyle w:val="string1"/>
            <w:sz w:val="18"/>
            <w:rPrChange w:id="18840" w:author="shorny" w:date="2014-06-09T18:46:00Z">
              <w:rPr>
                <w:rStyle w:val="string1"/>
              </w:rPr>
            </w:rPrChange>
          </w:rPr>
          <w:t>'Al-Hayyan'</w:t>
        </w:r>
        <w:r w:rsidRPr="00905A86">
          <w:rPr>
            <w:sz w:val="18"/>
            <w:rPrChange w:id="18841" w:author="shorny" w:date="2014-06-09T18:46:00Z">
              <w:rPr/>
            </w:rPrChange>
          </w:rPr>
          <w:t xml:space="preserve">, </w:t>
        </w:r>
        <w:r w:rsidRPr="00905A86">
          <w:rPr>
            <w:rStyle w:val="string1"/>
            <w:sz w:val="18"/>
            <w:rPrChange w:id="18842" w:author="shorny" w:date="2014-06-09T18:46:00Z">
              <w:rPr>
                <w:rStyle w:val="string1"/>
              </w:rPr>
            </w:rPrChange>
          </w:rPr>
          <w:t>'fahd.al-hayyan@ut.edu.sa'</w:t>
        </w:r>
        <w:r w:rsidRPr="00905A86">
          <w:rPr>
            <w:sz w:val="18"/>
            <w:rPrChange w:id="18843" w:author="shorny" w:date="2014-06-09T18:46:00Z">
              <w:rPr/>
            </w:rPrChange>
          </w:rPr>
          <w:t xml:space="preserve">, </w:t>
        </w:r>
        <w:r w:rsidRPr="00905A86">
          <w:rPr>
            <w:rStyle w:val="string1"/>
            <w:sz w:val="18"/>
            <w:rPrChange w:id="18844" w:author="shorny" w:date="2014-06-09T18:46:00Z">
              <w:rPr>
                <w:rStyle w:val="string1"/>
              </w:rPr>
            </w:rPrChange>
          </w:rPr>
          <w:t>'2014-05-10'</w:t>
        </w:r>
        <w:r w:rsidRPr="00905A86">
          <w:rPr>
            <w:sz w:val="18"/>
            <w:rPrChange w:id="18845" w:author="shorny" w:date="2014-06-09T18:46:00Z">
              <w:rPr/>
            </w:rPrChange>
          </w:rPr>
          <w:t>, 1002)</w:t>
        </w:r>
      </w:ins>
    </w:p>
    <w:p w14:paraId="1630B3C2" w14:textId="77777777" w:rsidR="00905A86" w:rsidRPr="00905A86" w:rsidRDefault="00905A86">
      <w:pPr>
        <w:pStyle w:val="HTMLPreformatted"/>
        <w:divId w:val="1587107075"/>
        <w:rPr>
          <w:ins w:id="18846" w:author="shorny" w:date="2014-06-09T18:46:00Z"/>
          <w:sz w:val="18"/>
          <w:rPrChange w:id="18847" w:author="shorny" w:date="2014-06-09T18:46:00Z">
            <w:rPr>
              <w:ins w:id="18848" w:author="shorny" w:date="2014-06-09T18:46:00Z"/>
            </w:rPr>
          </w:rPrChange>
        </w:rPr>
      </w:pPr>
      <w:ins w:id="18849" w:author="shorny" w:date="2014-06-09T18:46:00Z">
        <w:r w:rsidRPr="00905A86">
          <w:rPr>
            <w:sz w:val="18"/>
            <w:rPrChange w:id="18850" w:author="shorny" w:date="2014-06-09T18:46:00Z">
              <w:rPr/>
            </w:rPrChange>
          </w:rPr>
          <w:t>;</w:t>
        </w:r>
      </w:ins>
    </w:p>
    <w:p w14:paraId="656CD09F" w14:textId="77777777" w:rsidR="00905A86" w:rsidRPr="00905A86" w:rsidRDefault="00905A86">
      <w:pPr>
        <w:pStyle w:val="HTMLPreformatted"/>
        <w:divId w:val="1587107075"/>
        <w:rPr>
          <w:ins w:id="18851" w:author="shorny" w:date="2014-06-09T18:46:00Z"/>
          <w:sz w:val="18"/>
          <w:rPrChange w:id="18852" w:author="shorny" w:date="2014-06-09T18:46:00Z">
            <w:rPr>
              <w:ins w:id="18853" w:author="shorny" w:date="2014-06-09T18:46:00Z"/>
            </w:rPr>
          </w:rPrChange>
        </w:rPr>
      </w:pPr>
    </w:p>
    <w:p w14:paraId="1A8C57FA" w14:textId="77777777" w:rsidR="00905A86" w:rsidRPr="00905A86" w:rsidRDefault="00905A86">
      <w:pPr>
        <w:pStyle w:val="HTMLPreformatted"/>
        <w:divId w:val="1587107075"/>
        <w:rPr>
          <w:ins w:id="18854" w:author="shorny" w:date="2014-06-09T18:46:00Z"/>
          <w:sz w:val="18"/>
          <w:rPrChange w:id="18855" w:author="shorny" w:date="2014-06-09T18:46:00Z">
            <w:rPr>
              <w:ins w:id="18856" w:author="shorny" w:date="2014-06-09T18:46:00Z"/>
            </w:rPr>
          </w:rPrChange>
        </w:rPr>
      </w:pPr>
      <w:ins w:id="18857" w:author="shorny" w:date="2014-06-09T18:46:00Z">
        <w:r w:rsidRPr="00905A86">
          <w:rPr>
            <w:rStyle w:val="keyword1"/>
            <w:sz w:val="18"/>
            <w:rPrChange w:id="18858" w:author="shorny" w:date="2014-06-09T18:46:00Z">
              <w:rPr>
                <w:rStyle w:val="keyword1"/>
              </w:rPr>
            </w:rPrChange>
          </w:rPr>
          <w:t>INSERT</w:t>
        </w:r>
        <w:r w:rsidRPr="00905A86">
          <w:rPr>
            <w:sz w:val="18"/>
            <w:rPrChange w:id="18859" w:author="shorny" w:date="2014-06-09T18:46:00Z">
              <w:rPr/>
            </w:rPrChange>
          </w:rPr>
          <w:t xml:space="preserve"> </w:t>
        </w:r>
        <w:r w:rsidRPr="00905A86">
          <w:rPr>
            <w:rStyle w:val="keyword1"/>
            <w:sz w:val="18"/>
            <w:rPrChange w:id="18860" w:author="shorny" w:date="2014-06-09T18:46:00Z">
              <w:rPr>
                <w:rStyle w:val="keyword1"/>
              </w:rPr>
            </w:rPrChange>
          </w:rPr>
          <w:t>INTO</w:t>
        </w:r>
        <w:r w:rsidRPr="00905A86">
          <w:rPr>
            <w:sz w:val="18"/>
            <w:rPrChange w:id="18861" w:author="shorny" w:date="2014-06-09T18:46:00Z">
              <w:rPr/>
            </w:rPrChange>
          </w:rPr>
          <w:t xml:space="preserve"> Application (ApplicationID, ApplicantID, awardID, DateAdded,</w:t>
        </w:r>
      </w:ins>
    </w:p>
    <w:p w14:paraId="1517E119" w14:textId="77777777" w:rsidR="00905A86" w:rsidRPr="00905A86" w:rsidRDefault="00905A86">
      <w:pPr>
        <w:pStyle w:val="HTMLPreformatted"/>
        <w:divId w:val="1587107075"/>
        <w:rPr>
          <w:ins w:id="18862" w:author="shorny" w:date="2014-06-09T18:46:00Z"/>
          <w:sz w:val="18"/>
          <w:rPrChange w:id="18863" w:author="shorny" w:date="2014-06-09T18:46:00Z">
            <w:rPr>
              <w:ins w:id="18864" w:author="shorny" w:date="2014-06-09T18:46:00Z"/>
            </w:rPr>
          </w:rPrChange>
        </w:rPr>
      </w:pPr>
      <w:ins w:id="18865" w:author="shorny" w:date="2014-06-09T18:46:00Z">
        <w:r w:rsidRPr="00905A86">
          <w:rPr>
            <w:sz w:val="18"/>
            <w:rPrChange w:id="18866" w:author="shorny" w:date="2014-06-09T18:46:00Z">
              <w:rPr/>
            </w:rPrChange>
          </w:rPr>
          <w:t>DateLastChecked, DateLastModified, LastModifiedByStaffID, applicationStatusID)</w:t>
        </w:r>
      </w:ins>
    </w:p>
    <w:p w14:paraId="5023364D" w14:textId="77777777" w:rsidR="00905A86" w:rsidRPr="00905A86" w:rsidRDefault="00905A86">
      <w:pPr>
        <w:pStyle w:val="HTMLPreformatted"/>
        <w:divId w:val="1587107075"/>
        <w:rPr>
          <w:ins w:id="18867" w:author="shorny" w:date="2014-06-09T18:46:00Z"/>
          <w:sz w:val="18"/>
          <w:rPrChange w:id="18868" w:author="shorny" w:date="2014-06-09T18:46:00Z">
            <w:rPr>
              <w:ins w:id="18869" w:author="shorny" w:date="2014-06-09T18:46:00Z"/>
            </w:rPr>
          </w:rPrChange>
        </w:rPr>
      </w:pPr>
      <w:ins w:id="18870" w:author="shorny" w:date="2014-06-09T18:46:00Z">
        <w:r w:rsidRPr="00905A86">
          <w:rPr>
            <w:rStyle w:val="keyword1"/>
            <w:sz w:val="18"/>
            <w:rPrChange w:id="18871" w:author="shorny" w:date="2014-06-09T18:46:00Z">
              <w:rPr>
                <w:rStyle w:val="keyword1"/>
              </w:rPr>
            </w:rPrChange>
          </w:rPr>
          <w:t>VALUES</w:t>
        </w:r>
        <w:r w:rsidRPr="00905A86">
          <w:rPr>
            <w:sz w:val="18"/>
            <w:rPrChange w:id="18872" w:author="shorny" w:date="2014-06-09T18:46:00Z">
              <w:rPr/>
            </w:rPrChange>
          </w:rPr>
          <w:t xml:space="preserve"> (1011, 10, 40000, </w:t>
        </w:r>
        <w:r w:rsidRPr="00905A86">
          <w:rPr>
            <w:rStyle w:val="string1"/>
            <w:sz w:val="18"/>
            <w:rPrChange w:id="18873" w:author="shorny" w:date="2014-06-09T18:46:00Z">
              <w:rPr>
                <w:rStyle w:val="string1"/>
              </w:rPr>
            </w:rPrChange>
          </w:rPr>
          <w:t>'2014-05-10'</w:t>
        </w:r>
        <w:r w:rsidRPr="00905A86">
          <w:rPr>
            <w:sz w:val="18"/>
            <w:rPrChange w:id="18874" w:author="shorny" w:date="2014-06-09T18:46:00Z">
              <w:rPr/>
            </w:rPrChange>
          </w:rPr>
          <w:t xml:space="preserve">, </w:t>
        </w:r>
        <w:r w:rsidRPr="00905A86">
          <w:rPr>
            <w:rStyle w:val="string1"/>
            <w:sz w:val="18"/>
            <w:rPrChange w:id="18875" w:author="shorny" w:date="2014-06-09T18:46:00Z">
              <w:rPr>
                <w:rStyle w:val="string1"/>
              </w:rPr>
            </w:rPrChange>
          </w:rPr>
          <w:t>'2014-05-10'</w:t>
        </w:r>
        <w:r w:rsidRPr="00905A86">
          <w:rPr>
            <w:sz w:val="18"/>
            <w:rPrChange w:id="18876" w:author="shorny" w:date="2014-06-09T18:46:00Z">
              <w:rPr/>
            </w:rPrChange>
          </w:rPr>
          <w:t xml:space="preserve">, </w:t>
        </w:r>
        <w:r w:rsidRPr="00905A86">
          <w:rPr>
            <w:rStyle w:val="string1"/>
            <w:sz w:val="18"/>
            <w:rPrChange w:id="18877" w:author="shorny" w:date="2014-06-09T18:46:00Z">
              <w:rPr>
                <w:rStyle w:val="string1"/>
              </w:rPr>
            </w:rPrChange>
          </w:rPr>
          <w:t>'2014-05-10'</w:t>
        </w:r>
        <w:r w:rsidRPr="00905A86">
          <w:rPr>
            <w:sz w:val="18"/>
            <w:rPrChange w:id="18878" w:author="shorny" w:date="2014-06-09T18:46:00Z">
              <w:rPr/>
            </w:rPrChange>
          </w:rPr>
          <w:t>, 1002, 10000);</w:t>
        </w:r>
      </w:ins>
    </w:p>
    <w:p w14:paraId="71E706FB" w14:textId="77777777" w:rsidR="00905A86" w:rsidRPr="00905A86" w:rsidRDefault="00905A86">
      <w:pPr>
        <w:pStyle w:val="HTMLPreformatted"/>
        <w:divId w:val="1587107075"/>
        <w:rPr>
          <w:ins w:id="18879" w:author="shorny" w:date="2014-06-09T18:46:00Z"/>
          <w:sz w:val="18"/>
          <w:rPrChange w:id="18880" w:author="shorny" w:date="2014-06-09T18:46:00Z">
            <w:rPr>
              <w:ins w:id="18881" w:author="shorny" w:date="2014-06-09T18:46:00Z"/>
            </w:rPr>
          </w:rPrChange>
        </w:rPr>
      </w:pPr>
    </w:p>
    <w:p w14:paraId="4703B150" w14:textId="77777777" w:rsidR="00905A86" w:rsidRPr="00905A86" w:rsidRDefault="00905A86">
      <w:pPr>
        <w:pStyle w:val="HTMLPreformatted"/>
        <w:divId w:val="1587107075"/>
        <w:rPr>
          <w:ins w:id="18882" w:author="shorny" w:date="2014-06-09T18:46:00Z"/>
          <w:rStyle w:val="comment1"/>
          <w:sz w:val="18"/>
          <w:rPrChange w:id="18883" w:author="shorny" w:date="2014-06-09T18:46:00Z">
            <w:rPr>
              <w:ins w:id="18884" w:author="shorny" w:date="2014-06-09T18:46:00Z"/>
              <w:rStyle w:val="comment1"/>
            </w:rPr>
          </w:rPrChange>
        </w:rPr>
      </w:pPr>
      <w:ins w:id="18885" w:author="shorny" w:date="2014-06-09T18:46:00Z">
        <w:r w:rsidRPr="00905A86">
          <w:rPr>
            <w:rStyle w:val="comment1"/>
            <w:sz w:val="18"/>
            <w:rPrChange w:id="18886" w:author="shorny" w:date="2014-06-09T18:46:00Z">
              <w:rPr>
                <w:rStyle w:val="comment1"/>
              </w:rPr>
            </w:rPrChange>
          </w:rPr>
          <w:t>-- -----------------------------------------------------------------------------</w:t>
        </w:r>
      </w:ins>
    </w:p>
    <w:p w14:paraId="73B613B7" w14:textId="77777777" w:rsidR="00905A86" w:rsidRPr="00905A86" w:rsidRDefault="00905A86">
      <w:pPr>
        <w:pStyle w:val="HTMLPreformatted"/>
        <w:divId w:val="1587107075"/>
        <w:rPr>
          <w:ins w:id="18887" w:author="shorny" w:date="2014-06-09T18:46:00Z"/>
          <w:rStyle w:val="comment1"/>
          <w:sz w:val="18"/>
          <w:rPrChange w:id="18888" w:author="shorny" w:date="2014-06-09T18:46:00Z">
            <w:rPr>
              <w:ins w:id="18889" w:author="shorny" w:date="2014-06-09T18:46:00Z"/>
              <w:rStyle w:val="comment1"/>
            </w:rPr>
          </w:rPrChange>
        </w:rPr>
      </w:pPr>
      <w:ins w:id="18890" w:author="shorny" w:date="2014-06-09T18:46:00Z">
        <w:r w:rsidRPr="00905A86">
          <w:rPr>
            <w:rStyle w:val="comment1"/>
            <w:sz w:val="18"/>
            <w:rPrChange w:id="18891" w:author="shorny" w:date="2014-06-09T18:46:00Z">
              <w:rPr>
                <w:rStyle w:val="comment1"/>
              </w:rPr>
            </w:rPrChange>
          </w:rPr>
          <w:t>-- Request for PhD Supervision.txt</w:t>
        </w:r>
      </w:ins>
    </w:p>
    <w:p w14:paraId="2B1F4287" w14:textId="77777777" w:rsidR="00905A86" w:rsidRPr="00905A86" w:rsidRDefault="00905A86">
      <w:pPr>
        <w:pStyle w:val="HTMLPreformatted"/>
        <w:divId w:val="1587107075"/>
        <w:rPr>
          <w:ins w:id="18892" w:author="shorny" w:date="2014-06-09T18:46:00Z"/>
          <w:rStyle w:val="comment1"/>
          <w:sz w:val="18"/>
          <w:rPrChange w:id="18893" w:author="shorny" w:date="2014-06-09T18:46:00Z">
            <w:rPr>
              <w:ins w:id="18894" w:author="shorny" w:date="2014-06-09T18:46:00Z"/>
              <w:rStyle w:val="comment1"/>
            </w:rPr>
          </w:rPrChange>
        </w:rPr>
      </w:pPr>
      <w:ins w:id="18895" w:author="shorny" w:date="2014-06-09T18:46:00Z">
        <w:r w:rsidRPr="00905A86">
          <w:rPr>
            <w:rStyle w:val="comment1"/>
            <w:sz w:val="18"/>
            <w:rPrChange w:id="18896" w:author="shorny" w:date="2014-06-09T18:46:00Z">
              <w:rPr>
                <w:rStyle w:val="comment1"/>
              </w:rPr>
            </w:rPrChange>
          </w:rPr>
          <w:t>-- 11</w:t>
        </w:r>
      </w:ins>
    </w:p>
    <w:p w14:paraId="6947EFDC" w14:textId="77777777" w:rsidR="00905A86" w:rsidRPr="00905A86" w:rsidRDefault="00905A86">
      <w:pPr>
        <w:pStyle w:val="HTMLPreformatted"/>
        <w:divId w:val="1587107075"/>
        <w:rPr>
          <w:ins w:id="18897" w:author="shorny" w:date="2014-06-09T18:46:00Z"/>
          <w:sz w:val="18"/>
          <w:rPrChange w:id="18898" w:author="shorny" w:date="2014-06-09T18:46:00Z">
            <w:rPr>
              <w:ins w:id="18899" w:author="shorny" w:date="2014-06-09T18:46:00Z"/>
            </w:rPr>
          </w:rPrChange>
        </w:rPr>
      </w:pPr>
      <w:ins w:id="18900" w:author="shorny" w:date="2014-06-09T18:46:00Z">
        <w:r w:rsidRPr="00905A86">
          <w:rPr>
            <w:rStyle w:val="keyword1"/>
            <w:sz w:val="18"/>
            <w:rPrChange w:id="18901" w:author="shorny" w:date="2014-06-09T18:46:00Z">
              <w:rPr>
                <w:rStyle w:val="keyword1"/>
              </w:rPr>
            </w:rPrChange>
          </w:rPr>
          <w:t>SELECT</w:t>
        </w:r>
        <w:r w:rsidRPr="00905A86">
          <w:rPr>
            <w:sz w:val="18"/>
            <w:rPrChange w:id="18902" w:author="shorny" w:date="2014-06-09T18:46:00Z">
              <w:rPr/>
            </w:rPrChange>
          </w:rPr>
          <w:t xml:space="preserve"> "Populating Applicant 11 info</w:t>
        </w:r>
        <w:proofErr w:type="gramStart"/>
        <w:r w:rsidRPr="00905A86">
          <w:rPr>
            <w:sz w:val="18"/>
            <w:rPrChange w:id="18903" w:author="shorny" w:date="2014-06-09T18:46:00Z">
              <w:rPr/>
            </w:rPrChange>
          </w:rPr>
          <w:t>" ;</w:t>
        </w:r>
        <w:proofErr w:type="gramEnd"/>
      </w:ins>
    </w:p>
    <w:p w14:paraId="07C9BB51" w14:textId="77777777" w:rsidR="00905A86" w:rsidRPr="00905A86" w:rsidRDefault="00905A86">
      <w:pPr>
        <w:pStyle w:val="HTMLPreformatted"/>
        <w:divId w:val="1587107075"/>
        <w:rPr>
          <w:ins w:id="18904" w:author="shorny" w:date="2014-06-09T18:46:00Z"/>
          <w:sz w:val="18"/>
          <w:rPrChange w:id="18905" w:author="shorny" w:date="2014-06-09T18:46:00Z">
            <w:rPr>
              <w:ins w:id="18906" w:author="shorny" w:date="2014-06-09T18:46:00Z"/>
            </w:rPr>
          </w:rPrChange>
        </w:rPr>
      </w:pPr>
    </w:p>
    <w:p w14:paraId="6123D795" w14:textId="77777777" w:rsidR="00905A86" w:rsidRPr="00905A86" w:rsidRDefault="00905A86">
      <w:pPr>
        <w:pStyle w:val="HTMLPreformatted"/>
        <w:divId w:val="1587107075"/>
        <w:rPr>
          <w:ins w:id="18907" w:author="shorny" w:date="2014-06-09T18:46:00Z"/>
          <w:sz w:val="18"/>
          <w:rPrChange w:id="18908" w:author="shorny" w:date="2014-06-09T18:46:00Z">
            <w:rPr>
              <w:ins w:id="18909" w:author="shorny" w:date="2014-06-09T18:46:00Z"/>
            </w:rPr>
          </w:rPrChange>
        </w:rPr>
      </w:pPr>
      <w:ins w:id="18910" w:author="shorny" w:date="2014-06-09T18:46:00Z">
        <w:r w:rsidRPr="00905A86">
          <w:rPr>
            <w:rStyle w:val="keyword1"/>
            <w:sz w:val="18"/>
            <w:rPrChange w:id="18911" w:author="shorny" w:date="2014-06-09T18:46:00Z">
              <w:rPr>
                <w:rStyle w:val="keyword1"/>
              </w:rPr>
            </w:rPrChange>
          </w:rPr>
          <w:t>INSERT</w:t>
        </w:r>
        <w:r w:rsidRPr="00905A86">
          <w:rPr>
            <w:sz w:val="18"/>
            <w:rPrChange w:id="18912" w:author="shorny" w:date="2014-06-09T18:46:00Z">
              <w:rPr/>
            </w:rPrChange>
          </w:rPr>
          <w:t xml:space="preserve"> </w:t>
        </w:r>
        <w:r w:rsidRPr="00905A86">
          <w:rPr>
            <w:rStyle w:val="keyword1"/>
            <w:sz w:val="18"/>
            <w:rPrChange w:id="18913" w:author="shorny" w:date="2014-06-09T18:46:00Z">
              <w:rPr>
                <w:rStyle w:val="keyword1"/>
              </w:rPr>
            </w:rPrChange>
          </w:rPr>
          <w:t>INTO</w:t>
        </w:r>
        <w:r w:rsidRPr="00905A86">
          <w:rPr>
            <w:sz w:val="18"/>
            <w:rPrChange w:id="18914" w:author="shorny" w:date="2014-06-09T18:46:00Z">
              <w:rPr/>
            </w:rPrChange>
          </w:rPr>
          <w:t xml:space="preserve"> Applicant (ApplicantID, FName, LName, Email, DateAdded,</w:t>
        </w:r>
      </w:ins>
    </w:p>
    <w:p w14:paraId="37126212" w14:textId="77777777" w:rsidR="00905A86" w:rsidRPr="00905A86" w:rsidRDefault="00905A86">
      <w:pPr>
        <w:pStyle w:val="HTMLPreformatted"/>
        <w:divId w:val="1587107075"/>
        <w:rPr>
          <w:ins w:id="18915" w:author="shorny" w:date="2014-06-09T18:46:00Z"/>
          <w:sz w:val="18"/>
          <w:rPrChange w:id="18916" w:author="shorny" w:date="2014-06-09T18:46:00Z">
            <w:rPr>
              <w:ins w:id="18917" w:author="shorny" w:date="2014-06-09T18:46:00Z"/>
            </w:rPr>
          </w:rPrChange>
        </w:rPr>
      </w:pPr>
      <w:ins w:id="18918" w:author="shorny" w:date="2014-06-09T18:46:00Z">
        <w:r w:rsidRPr="00905A86">
          <w:rPr>
            <w:sz w:val="18"/>
            <w:rPrChange w:id="18919" w:author="shorny" w:date="2014-06-09T18:46:00Z">
              <w:rPr/>
            </w:rPrChange>
          </w:rPr>
          <w:t>LastModifiedByStaffID)</w:t>
        </w:r>
      </w:ins>
    </w:p>
    <w:p w14:paraId="57491871" w14:textId="77777777" w:rsidR="00905A86" w:rsidRPr="00905A86" w:rsidRDefault="00905A86">
      <w:pPr>
        <w:pStyle w:val="HTMLPreformatted"/>
        <w:divId w:val="1587107075"/>
        <w:rPr>
          <w:ins w:id="18920" w:author="shorny" w:date="2014-06-09T18:46:00Z"/>
          <w:sz w:val="18"/>
          <w:rPrChange w:id="18921" w:author="shorny" w:date="2014-06-09T18:46:00Z">
            <w:rPr>
              <w:ins w:id="18922" w:author="shorny" w:date="2014-06-09T18:46:00Z"/>
            </w:rPr>
          </w:rPrChange>
        </w:rPr>
      </w:pPr>
      <w:ins w:id="18923" w:author="shorny" w:date="2014-06-09T18:46:00Z">
        <w:r w:rsidRPr="00905A86">
          <w:rPr>
            <w:rStyle w:val="keyword1"/>
            <w:sz w:val="18"/>
            <w:rPrChange w:id="18924" w:author="shorny" w:date="2014-06-09T18:46:00Z">
              <w:rPr>
                <w:rStyle w:val="keyword1"/>
              </w:rPr>
            </w:rPrChange>
          </w:rPr>
          <w:t>VALUES</w:t>
        </w:r>
        <w:r w:rsidRPr="00905A86">
          <w:rPr>
            <w:sz w:val="18"/>
            <w:rPrChange w:id="18925" w:author="shorny" w:date="2014-06-09T18:46:00Z">
              <w:rPr/>
            </w:rPrChange>
          </w:rPr>
          <w:t xml:space="preserve"> (11, </w:t>
        </w:r>
        <w:r w:rsidRPr="00905A86">
          <w:rPr>
            <w:rStyle w:val="string1"/>
            <w:sz w:val="18"/>
            <w:rPrChange w:id="18926" w:author="shorny" w:date="2014-06-09T18:46:00Z">
              <w:rPr>
                <w:rStyle w:val="string1"/>
              </w:rPr>
            </w:rPrChange>
          </w:rPr>
          <w:t>'Venkatraman'</w:t>
        </w:r>
        <w:r w:rsidRPr="00905A86">
          <w:rPr>
            <w:sz w:val="18"/>
            <w:rPrChange w:id="18927" w:author="shorny" w:date="2014-06-09T18:46:00Z">
              <w:rPr/>
            </w:rPrChange>
          </w:rPr>
          <w:t xml:space="preserve">, </w:t>
        </w:r>
        <w:r w:rsidRPr="00905A86">
          <w:rPr>
            <w:rStyle w:val="string1"/>
            <w:sz w:val="18"/>
            <w:rPrChange w:id="18928" w:author="shorny" w:date="2014-06-09T18:46:00Z">
              <w:rPr>
                <w:rStyle w:val="string1"/>
              </w:rPr>
            </w:rPrChange>
          </w:rPr>
          <w:t>'Ramakrishnan'</w:t>
        </w:r>
        <w:r w:rsidRPr="00905A86">
          <w:rPr>
            <w:sz w:val="18"/>
            <w:rPrChange w:id="18929" w:author="shorny" w:date="2014-06-09T18:46:00Z">
              <w:rPr/>
            </w:rPrChange>
          </w:rPr>
          <w:t>,</w:t>
        </w:r>
      </w:ins>
    </w:p>
    <w:p w14:paraId="2A3B80F7" w14:textId="77777777" w:rsidR="00905A86" w:rsidRPr="00905A86" w:rsidRDefault="00905A86">
      <w:pPr>
        <w:pStyle w:val="HTMLPreformatted"/>
        <w:divId w:val="1587107075"/>
        <w:rPr>
          <w:ins w:id="18930" w:author="shorny" w:date="2014-06-09T18:46:00Z"/>
          <w:sz w:val="18"/>
          <w:rPrChange w:id="18931" w:author="shorny" w:date="2014-06-09T18:46:00Z">
            <w:rPr>
              <w:ins w:id="18932" w:author="shorny" w:date="2014-06-09T18:46:00Z"/>
            </w:rPr>
          </w:rPrChange>
        </w:rPr>
      </w:pPr>
      <w:ins w:id="18933" w:author="shorny" w:date="2014-06-09T18:46:00Z">
        <w:r w:rsidRPr="00905A86">
          <w:rPr>
            <w:rStyle w:val="string1"/>
            <w:sz w:val="18"/>
            <w:rPrChange w:id="18934" w:author="shorny" w:date="2014-06-09T18:46:00Z">
              <w:rPr>
                <w:rStyle w:val="string1"/>
              </w:rPr>
            </w:rPrChange>
          </w:rPr>
          <w:t>'venkatraman.ramakrishnan@gmail.com'</w:t>
        </w:r>
        <w:r w:rsidRPr="00905A86">
          <w:rPr>
            <w:sz w:val="18"/>
            <w:rPrChange w:id="18935" w:author="shorny" w:date="2014-06-09T18:46:00Z">
              <w:rPr/>
            </w:rPrChange>
          </w:rPr>
          <w:t xml:space="preserve">, </w:t>
        </w:r>
        <w:r w:rsidRPr="00905A86">
          <w:rPr>
            <w:rStyle w:val="string1"/>
            <w:sz w:val="18"/>
            <w:rPrChange w:id="18936" w:author="shorny" w:date="2014-06-09T18:46:00Z">
              <w:rPr>
                <w:rStyle w:val="string1"/>
              </w:rPr>
            </w:rPrChange>
          </w:rPr>
          <w:t>'2014-05-11'</w:t>
        </w:r>
        <w:r w:rsidRPr="00905A86">
          <w:rPr>
            <w:sz w:val="18"/>
            <w:rPrChange w:id="18937" w:author="shorny" w:date="2014-06-09T18:46:00Z">
              <w:rPr/>
            </w:rPrChange>
          </w:rPr>
          <w:t>, 1003);</w:t>
        </w:r>
      </w:ins>
    </w:p>
    <w:p w14:paraId="47CF5C5F" w14:textId="77777777" w:rsidR="00905A86" w:rsidRPr="00905A86" w:rsidRDefault="00905A86">
      <w:pPr>
        <w:pStyle w:val="HTMLPreformatted"/>
        <w:divId w:val="1587107075"/>
        <w:rPr>
          <w:ins w:id="18938" w:author="shorny" w:date="2014-06-09T18:46:00Z"/>
          <w:sz w:val="18"/>
          <w:rPrChange w:id="18939" w:author="shorny" w:date="2014-06-09T18:46:00Z">
            <w:rPr>
              <w:ins w:id="18940" w:author="shorny" w:date="2014-06-09T18:46:00Z"/>
            </w:rPr>
          </w:rPrChange>
        </w:rPr>
      </w:pPr>
    </w:p>
    <w:p w14:paraId="79177DC7" w14:textId="77777777" w:rsidR="00905A86" w:rsidRPr="00905A86" w:rsidRDefault="00905A86">
      <w:pPr>
        <w:pStyle w:val="HTMLPreformatted"/>
        <w:divId w:val="1587107075"/>
        <w:rPr>
          <w:ins w:id="18941" w:author="shorny" w:date="2014-06-09T18:46:00Z"/>
          <w:sz w:val="18"/>
          <w:rPrChange w:id="18942" w:author="shorny" w:date="2014-06-09T18:46:00Z">
            <w:rPr>
              <w:ins w:id="18943" w:author="shorny" w:date="2014-06-09T18:46:00Z"/>
            </w:rPr>
          </w:rPrChange>
        </w:rPr>
      </w:pPr>
      <w:ins w:id="18944" w:author="shorny" w:date="2014-06-09T18:46:00Z">
        <w:r w:rsidRPr="00905A86">
          <w:rPr>
            <w:rStyle w:val="keyword1"/>
            <w:sz w:val="18"/>
            <w:rPrChange w:id="18945" w:author="shorny" w:date="2014-06-09T18:46:00Z">
              <w:rPr>
                <w:rStyle w:val="keyword1"/>
              </w:rPr>
            </w:rPrChange>
          </w:rPr>
          <w:t>INSERT</w:t>
        </w:r>
        <w:r w:rsidRPr="00905A86">
          <w:rPr>
            <w:sz w:val="18"/>
            <w:rPrChange w:id="18946" w:author="shorny" w:date="2014-06-09T18:46:00Z">
              <w:rPr/>
            </w:rPrChange>
          </w:rPr>
          <w:t xml:space="preserve"> </w:t>
        </w:r>
        <w:r w:rsidRPr="00905A86">
          <w:rPr>
            <w:rStyle w:val="keyword1"/>
            <w:sz w:val="18"/>
            <w:rPrChange w:id="18947" w:author="shorny" w:date="2014-06-09T18:46:00Z">
              <w:rPr>
                <w:rStyle w:val="keyword1"/>
              </w:rPr>
            </w:rPrChange>
          </w:rPr>
          <w:t>INTO</w:t>
        </w:r>
        <w:r w:rsidRPr="00905A86">
          <w:rPr>
            <w:sz w:val="18"/>
            <w:rPrChange w:id="18948" w:author="shorny" w:date="2014-06-09T18:46:00Z">
              <w:rPr/>
            </w:rPrChange>
          </w:rPr>
          <w:t xml:space="preserve"> Application (ApplicationID, ApplicantID, awardID, DateAdded,</w:t>
        </w:r>
      </w:ins>
    </w:p>
    <w:p w14:paraId="15413042" w14:textId="77777777" w:rsidR="00905A86" w:rsidRPr="00905A86" w:rsidRDefault="00905A86">
      <w:pPr>
        <w:pStyle w:val="HTMLPreformatted"/>
        <w:divId w:val="1587107075"/>
        <w:rPr>
          <w:ins w:id="18949" w:author="shorny" w:date="2014-06-09T18:46:00Z"/>
          <w:sz w:val="18"/>
          <w:rPrChange w:id="18950" w:author="shorny" w:date="2014-06-09T18:46:00Z">
            <w:rPr>
              <w:ins w:id="18951" w:author="shorny" w:date="2014-06-09T18:46:00Z"/>
            </w:rPr>
          </w:rPrChange>
        </w:rPr>
      </w:pPr>
      <w:ins w:id="18952" w:author="shorny" w:date="2014-06-09T18:46:00Z">
        <w:r w:rsidRPr="00905A86">
          <w:rPr>
            <w:sz w:val="18"/>
            <w:rPrChange w:id="18953" w:author="shorny" w:date="2014-06-09T18:46:00Z">
              <w:rPr/>
            </w:rPrChange>
          </w:rPr>
          <w:t>DateLastChecked, DateLastModified, LastModifiedByStaffID, applicationStatusID)</w:t>
        </w:r>
      </w:ins>
    </w:p>
    <w:p w14:paraId="00E51C49" w14:textId="77777777" w:rsidR="00905A86" w:rsidRPr="00905A86" w:rsidRDefault="00905A86">
      <w:pPr>
        <w:pStyle w:val="HTMLPreformatted"/>
        <w:divId w:val="1587107075"/>
        <w:rPr>
          <w:ins w:id="18954" w:author="shorny" w:date="2014-06-09T18:46:00Z"/>
          <w:sz w:val="18"/>
          <w:rPrChange w:id="18955" w:author="shorny" w:date="2014-06-09T18:46:00Z">
            <w:rPr>
              <w:ins w:id="18956" w:author="shorny" w:date="2014-06-09T18:46:00Z"/>
            </w:rPr>
          </w:rPrChange>
        </w:rPr>
      </w:pPr>
      <w:ins w:id="18957" w:author="shorny" w:date="2014-06-09T18:46:00Z">
        <w:r w:rsidRPr="00905A86">
          <w:rPr>
            <w:rStyle w:val="keyword1"/>
            <w:sz w:val="18"/>
            <w:rPrChange w:id="18958" w:author="shorny" w:date="2014-06-09T18:46:00Z">
              <w:rPr>
                <w:rStyle w:val="keyword1"/>
              </w:rPr>
            </w:rPrChange>
          </w:rPr>
          <w:t>VALUES</w:t>
        </w:r>
        <w:r w:rsidRPr="00905A86">
          <w:rPr>
            <w:sz w:val="18"/>
            <w:rPrChange w:id="18959" w:author="shorny" w:date="2014-06-09T18:46:00Z">
              <w:rPr/>
            </w:rPrChange>
          </w:rPr>
          <w:t xml:space="preserve"> (1111, 11, 40000, </w:t>
        </w:r>
        <w:r w:rsidRPr="00905A86">
          <w:rPr>
            <w:rStyle w:val="string1"/>
            <w:sz w:val="18"/>
            <w:rPrChange w:id="18960" w:author="shorny" w:date="2014-06-09T18:46:00Z">
              <w:rPr>
                <w:rStyle w:val="string1"/>
              </w:rPr>
            </w:rPrChange>
          </w:rPr>
          <w:t>'2014-05-11'</w:t>
        </w:r>
        <w:r w:rsidRPr="00905A86">
          <w:rPr>
            <w:sz w:val="18"/>
            <w:rPrChange w:id="18961" w:author="shorny" w:date="2014-06-09T18:46:00Z">
              <w:rPr/>
            </w:rPrChange>
          </w:rPr>
          <w:t xml:space="preserve">, </w:t>
        </w:r>
        <w:r w:rsidRPr="00905A86">
          <w:rPr>
            <w:rStyle w:val="string1"/>
            <w:sz w:val="18"/>
            <w:rPrChange w:id="18962" w:author="shorny" w:date="2014-06-09T18:46:00Z">
              <w:rPr>
                <w:rStyle w:val="string1"/>
              </w:rPr>
            </w:rPrChange>
          </w:rPr>
          <w:t>'2014-05-11'</w:t>
        </w:r>
        <w:r w:rsidRPr="00905A86">
          <w:rPr>
            <w:sz w:val="18"/>
            <w:rPrChange w:id="18963" w:author="shorny" w:date="2014-06-09T18:46:00Z">
              <w:rPr/>
            </w:rPrChange>
          </w:rPr>
          <w:t xml:space="preserve">, </w:t>
        </w:r>
        <w:r w:rsidRPr="00905A86">
          <w:rPr>
            <w:rStyle w:val="string1"/>
            <w:sz w:val="18"/>
            <w:rPrChange w:id="18964" w:author="shorny" w:date="2014-06-09T18:46:00Z">
              <w:rPr>
                <w:rStyle w:val="string1"/>
              </w:rPr>
            </w:rPrChange>
          </w:rPr>
          <w:t>'2014-05-11'</w:t>
        </w:r>
        <w:r w:rsidRPr="00905A86">
          <w:rPr>
            <w:sz w:val="18"/>
            <w:rPrChange w:id="18965" w:author="shorny" w:date="2014-06-09T18:46:00Z">
              <w:rPr/>
            </w:rPrChange>
          </w:rPr>
          <w:t>, 1003, 10000);</w:t>
        </w:r>
      </w:ins>
    </w:p>
    <w:p w14:paraId="707ADADB" w14:textId="77777777" w:rsidR="00905A86" w:rsidRPr="00905A86" w:rsidRDefault="00905A86">
      <w:pPr>
        <w:pStyle w:val="HTMLPreformatted"/>
        <w:divId w:val="1587107075"/>
        <w:rPr>
          <w:ins w:id="18966" w:author="shorny" w:date="2014-06-09T18:46:00Z"/>
          <w:sz w:val="18"/>
          <w:rPrChange w:id="18967" w:author="shorny" w:date="2014-06-09T18:46:00Z">
            <w:rPr>
              <w:ins w:id="18968" w:author="shorny" w:date="2014-06-09T18:46:00Z"/>
            </w:rPr>
          </w:rPrChange>
        </w:rPr>
      </w:pPr>
    </w:p>
    <w:p w14:paraId="342B088F" w14:textId="77777777" w:rsidR="00905A86" w:rsidRPr="00905A86" w:rsidRDefault="00905A86">
      <w:pPr>
        <w:pStyle w:val="HTMLPreformatted"/>
        <w:divId w:val="1587107075"/>
        <w:rPr>
          <w:ins w:id="18969" w:author="shorny" w:date="2014-06-09T18:46:00Z"/>
          <w:rStyle w:val="comment1"/>
          <w:sz w:val="18"/>
          <w:rPrChange w:id="18970" w:author="shorny" w:date="2014-06-09T18:46:00Z">
            <w:rPr>
              <w:ins w:id="18971" w:author="shorny" w:date="2014-06-09T18:46:00Z"/>
              <w:rStyle w:val="comment1"/>
            </w:rPr>
          </w:rPrChange>
        </w:rPr>
      </w:pPr>
      <w:ins w:id="18972" w:author="shorny" w:date="2014-06-09T18:46:00Z">
        <w:r w:rsidRPr="00905A86">
          <w:rPr>
            <w:rStyle w:val="comment1"/>
            <w:sz w:val="18"/>
            <w:rPrChange w:id="18973" w:author="shorny" w:date="2014-06-09T18:46:00Z">
              <w:rPr>
                <w:rStyle w:val="comment1"/>
              </w:rPr>
            </w:rPrChange>
          </w:rPr>
          <w:t>-- Publication (apps)</w:t>
        </w:r>
      </w:ins>
    </w:p>
    <w:p w14:paraId="71F424B2" w14:textId="77777777" w:rsidR="00905A86" w:rsidRPr="00905A86" w:rsidRDefault="00905A86">
      <w:pPr>
        <w:pStyle w:val="HTMLPreformatted"/>
        <w:divId w:val="1587107075"/>
        <w:rPr>
          <w:ins w:id="18974" w:author="shorny" w:date="2014-06-09T18:46:00Z"/>
          <w:sz w:val="18"/>
          <w:rPrChange w:id="18975" w:author="shorny" w:date="2014-06-09T18:46:00Z">
            <w:rPr>
              <w:ins w:id="18976" w:author="shorny" w:date="2014-06-09T18:46:00Z"/>
            </w:rPr>
          </w:rPrChange>
        </w:rPr>
      </w:pPr>
      <w:ins w:id="18977" w:author="shorny" w:date="2014-06-09T18:46:00Z">
        <w:r w:rsidRPr="00905A86">
          <w:rPr>
            <w:rStyle w:val="keyword1"/>
            <w:sz w:val="18"/>
            <w:rPrChange w:id="18978" w:author="shorny" w:date="2014-06-09T18:46:00Z">
              <w:rPr>
                <w:rStyle w:val="keyword1"/>
              </w:rPr>
            </w:rPrChange>
          </w:rPr>
          <w:t>INSERT</w:t>
        </w:r>
        <w:r w:rsidRPr="00905A86">
          <w:rPr>
            <w:sz w:val="18"/>
            <w:rPrChange w:id="18979" w:author="shorny" w:date="2014-06-09T18:46:00Z">
              <w:rPr/>
            </w:rPrChange>
          </w:rPr>
          <w:t xml:space="preserve"> </w:t>
        </w:r>
        <w:r w:rsidRPr="00905A86">
          <w:rPr>
            <w:rStyle w:val="keyword1"/>
            <w:sz w:val="18"/>
            <w:rPrChange w:id="18980" w:author="shorny" w:date="2014-06-09T18:46:00Z">
              <w:rPr>
                <w:rStyle w:val="keyword1"/>
              </w:rPr>
            </w:rPrChange>
          </w:rPr>
          <w:t>INTO</w:t>
        </w:r>
        <w:r w:rsidRPr="00905A86">
          <w:rPr>
            <w:sz w:val="18"/>
            <w:rPrChange w:id="18981" w:author="shorny" w:date="2014-06-09T18:46:00Z">
              <w:rPr/>
            </w:rPrChange>
          </w:rPr>
          <w:t xml:space="preserve"> `Publication` (PubID, ApplicantID, Title, Abstract, Publication, IssueNo, IssueDate, OnlineLink, OtherAuthorsNames, </w:t>
        </w:r>
        <w:r w:rsidRPr="00905A86">
          <w:rPr>
            <w:rStyle w:val="keyword1"/>
            <w:sz w:val="18"/>
            <w:rPrChange w:id="18982" w:author="shorny" w:date="2014-06-09T18:46:00Z">
              <w:rPr>
                <w:rStyle w:val="keyword1"/>
              </w:rPr>
            </w:rPrChange>
          </w:rPr>
          <w:t>Language</w:t>
        </w:r>
        <w:r w:rsidRPr="00905A86">
          <w:rPr>
            <w:sz w:val="18"/>
            <w:rPrChange w:id="18983" w:author="shorny" w:date="2014-06-09T18:46:00Z">
              <w:rPr/>
            </w:rPrChange>
          </w:rPr>
          <w:t>)</w:t>
        </w:r>
      </w:ins>
    </w:p>
    <w:p w14:paraId="3E30BD32" w14:textId="77777777" w:rsidR="00905A86" w:rsidRPr="00905A86" w:rsidRDefault="00905A86">
      <w:pPr>
        <w:pStyle w:val="HTMLPreformatted"/>
        <w:divId w:val="1587107075"/>
        <w:rPr>
          <w:ins w:id="18984" w:author="shorny" w:date="2014-06-09T18:46:00Z"/>
          <w:sz w:val="18"/>
          <w:rPrChange w:id="18985" w:author="shorny" w:date="2014-06-09T18:46:00Z">
            <w:rPr>
              <w:ins w:id="18986" w:author="shorny" w:date="2014-06-09T18:46:00Z"/>
            </w:rPr>
          </w:rPrChange>
        </w:rPr>
      </w:pPr>
      <w:ins w:id="18987" w:author="shorny" w:date="2014-06-09T18:46:00Z">
        <w:r w:rsidRPr="00905A86">
          <w:rPr>
            <w:rStyle w:val="keyword1"/>
            <w:sz w:val="18"/>
            <w:rPrChange w:id="18988" w:author="shorny" w:date="2014-06-09T18:46:00Z">
              <w:rPr>
                <w:rStyle w:val="keyword1"/>
              </w:rPr>
            </w:rPrChange>
          </w:rPr>
          <w:t>VALUES</w:t>
        </w:r>
        <w:r w:rsidRPr="00905A86">
          <w:rPr>
            <w:sz w:val="18"/>
            <w:rPrChange w:id="18989" w:author="shorny" w:date="2014-06-09T18:46:00Z">
              <w:rPr/>
            </w:rPrChange>
          </w:rPr>
          <w:t xml:space="preserve"> (2000, 09, "AI </w:t>
        </w:r>
        <w:r w:rsidRPr="00905A86">
          <w:rPr>
            <w:rStyle w:val="keyword1"/>
            <w:sz w:val="18"/>
            <w:rPrChange w:id="18990" w:author="shorny" w:date="2014-06-09T18:46:00Z">
              <w:rPr>
                <w:rStyle w:val="keyword1"/>
              </w:rPr>
            </w:rPrChange>
          </w:rPr>
          <w:t>in</w:t>
        </w:r>
        <w:r w:rsidRPr="00905A86">
          <w:rPr>
            <w:sz w:val="18"/>
            <w:rPrChange w:id="18991" w:author="shorny" w:date="2014-06-09T18:46:00Z">
              <w:rPr/>
            </w:rPrChange>
          </w:rPr>
          <w:t xml:space="preserve"> the movies", "This paper details AI portral </w:t>
        </w:r>
        <w:r w:rsidRPr="00905A86">
          <w:rPr>
            <w:rStyle w:val="keyword1"/>
            <w:sz w:val="18"/>
            <w:rPrChange w:id="18992" w:author="shorny" w:date="2014-06-09T18:46:00Z">
              <w:rPr>
                <w:rStyle w:val="keyword1"/>
              </w:rPr>
            </w:rPrChange>
          </w:rPr>
          <w:t>in</w:t>
        </w:r>
        <w:r w:rsidRPr="00905A86">
          <w:rPr>
            <w:sz w:val="18"/>
            <w:rPrChange w:id="18993" w:author="shorny" w:date="2014-06-09T18:46:00Z">
              <w:rPr/>
            </w:rPrChange>
          </w:rPr>
          <w:t xml:space="preserve"> the media </w:t>
        </w:r>
        <w:r w:rsidRPr="00905A86">
          <w:rPr>
            <w:rStyle w:val="keyword1"/>
            <w:sz w:val="18"/>
            <w:rPrChange w:id="18994" w:author="shorny" w:date="2014-06-09T18:46:00Z">
              <w:rPr>
                <w:rStyle w:val="keyword1"/>
              </w:rPr>
            </w:rPrChange>
          </w:rPr>
          <w:t>and</w:t>
        </w:r>
        <w:r w:rsidRPr="00905A86">
          <w:rPr>
            <w:sz w:val="18"/>
            <w:rPrChange w:id="18995" w:author="shorny" w:date="2014-06-09T18:46:00Z">
              <w:rPr/>
            </w:rPrChange>
          </w:rPr>
          <w:t xml:space="preserve"> the questions it raise </w:t>
        </w:r>
        <w:r w:rsidRPr="00905A86">
          <w:rPr>
            <w:rStyle w:val="keyword1"/>
            <w:sz w:val="18"/>
            <w:rPrChange w:id="18996" w:author="shorny" w:date="2014-06-09T18:46:00Z">
              <w:rPr>
                <w:rStyle w:val="keyword1"/>
              </w:rPr>
            </w:rPrChange>
          </w:rPr>
          <w:t>and</w:t>
        </w:r>
        <w:r w:rsidRPr="00905A86">
          <w:rPr>
            <w:sz w:val="18"/>
            <w:rPrChange w:id="18997" w:author="shorny" w:date="2014-06-09T18:46:00Z">
              <w:rPr/>
            </w:rPrChange>
          </w:rPr>
          <w:t xml:space="preserve"> how they </w:t>
        </w:r>
        <w:r w:rsidRPr="00905A86">
          <w:rPr>
            <w:rStyle w:val="keyword1"/>
            <w:sz w:val="18"/>
            <w:rPrChange w:id="18998" w:author="shorny" w:date="2014-06-09T18:46:00Z">
              <w:rPr>
                <w:rStyle w:val="keyword1"/>
              </w:rPr>
            </w:rPrChange>
          </w:rPr>
          <w:t>are</w:t>
        </w:r>
        <w:r w:rsidRPr="00905A86">
          <w:rPr>
            <w:sz w:val="18"/>
            <w:rPrChange w:id="18999" w:author="shorny" w:date="2014-06-09T18:46:00Z">
              <w:rPr/>
            </w:rPrChange>
          </w:rPr>
          <w:t xml:space="preserve"> answered </w:t>
        </w:r>
        <w:r w:rsidRPr="00905A86">
          <w:rPr>
            <w:rStyle w:val="keyword1"/>
            <w:sz w:val="18"/>
            <w:rPrChange w:id="19000" w:author="shorny" w:date="2014-06-09T18:46:00Z">
              <w:rPr>
                <w:rStyle w:val="keyword1"/>
              </w:rPr>
            </w:rPrChange>
          </w:rPr>
          <w:t>in</w:t>
        </w:r>
        <w:r w:rsidRPr="00905A86">
          <w:rPr>
            <w:sz w:val="18"/>
            <w:rPrChange w:id="19001" w:author="shorny" w:date="2014-06-09T18:46:00Z">
              <w:rPr/>
            </w:rPrChange>
          </w:rPr>
          <w:t xml:space="preserve"> the litrature ...","Science",7,</w:t>
        </w:r>
        <w:r w:rsidRPr="00905A86">
          <w:rPr>
            <w:rStyle w:val="string1"/>
            <w:sz w:val="18"/>
            <w:rPrChange w:id="19002" w:author="shorny" w:date="2014-06-09T18:46:00Z">
              <w:rPr>
                <w:rStyle w:val="string1"/>
              </w:rPr>
            </w:rPrChange>
          </w:rPr>
          <w:t>'5/5/2012'</w:t>
        </w:r>
        <w:r w:rsidRPr="00905A86">
          <w:rPr>
            <w:sz w:val="18"/>
            <w:rPrChange w:id="19003" w:author="shorny" w:date="2014-06-09T18:46:00Z">
              <w:rPr/>
            </w:rPrChange>
          </w:rPr>
          <w:t>,"www.science.com","ronald hume","english</w:t>
        </w:r>
        <w:proofErr w:type="gramStart"/>
        <w:r w:rsidRPr="00905A86">
          <w:rPr>
            <w:sz w:val="18"/>
            <w:rPrChange w:id="19004" w:author="shorny" w:date="2014-06-09T18:46:00Z">
              <w:rPr/>
            </w:rPrChange>
          </w:rPr>
          <w:t>" )</w:t>
        </w:r>
        <w:proofErr w:type="gramEnd"/>
        <w:r w:rsidRPr="00905A86">
          <w:rPr>
            <w:sz w:val="18"/>
            <w:rPrChange w:id="19005" w:author="shorny" w:date="2014-06-09T18:46:00Z">
              <w:rPr/>
            </w:rPrChange>
          </w:rPr>
          <w:t>;</w:t>
        </w:r>
      </w:ins>
    </w:p>
    <w:p w14:paraId="6ED6FCA8" w14:textId="77777777" w:rsidR="00905A86" w:rsidRPr="00905A86" w:rsidRDefault="00905A86">
      <w:pPr>
        <w:pStyle w:val="HTMLPreformatted"/>
        <w:divId w:val="1587107075"/>
        <w:rPr>
          <w:ins w:id="19006" w:author="shorny" w:date="2014-06-09T18:46:00Z"/>
          <w:sz w:val="18"/>
          <w:rPrChange w:id="19007" w:author="shorny" w:date="2014-06-09T18:46:00Z">
            <w:rPr>
              <w:ins w:id="19008" w:author="shorny" w:date="2014-06-09T18:46:00Z"/>
            </w:rPr>
          </w:rPrChange>
        </w:rPr>
      </w:pPr>
    </w:p>
    <w:p w14:paraId="48A79C89" w14:textId="77777777" w:rsidR="00905A86" w:rsidRPr="00905A86" w:rsidRDefault="00905A86">
      <w:pPr>
        <w:pStyle w:val="HTMLPreformatted"/>
        <w:divId w:val="1587107075"/>
        <w:rPr>
          <w:ins w:id="19009" w:author="shorny" w:date="2014-06-09T18:46:00Z"/>
          <w:rStyle w:val="comment1"/>
          <w:sz w:val="18"/>
          <w:rPrChange w:id="19010" w:author="shorny" w:date="2014-06-09T18:46:00Z">
            <w:rPr>
              <w:ins w:id="19011" w:author="shorny" w:date="2014-06-09T18:46:00Z"/>
              <w:rStyle w:val="comment1"/>
            </w:rPr>
          </w:rPrChange>
        </w:rPr>
      </w:pPr>
      <w:ins w:id="19012" w:author="shorny" w:date="2014-06-09T18:46:00Z">
        <w:r w:rsidRPr="00905A86">
          <w:rPr>
            <w:rStyle w:val="comment1"/>
            <w:sz w:val="18"/>
            <w:rPrChange w:id="19013" w:author="shorny" w:date="2014-06-09T18:46:00Z">
              <w:rPr>
                <w:rStyle w:val="comment1"/>
              </w:rPr>
            </w:rPrChange>
          </w:rPr>
          <w:t>-- -----------------------------------------------------------------------------</w:t>
        </w:r>
      </w:ins>
    </w:p>
    <w:p w14:paraId="612D1600" w14:textId="77777777" w:rsidR="00905A86" w:rsidRPr="00905A86" w:rsidRDefault="00905A86">
      <w:pPr>
        <w:pStyle w:val="HTMLPreformatted"/>
        <w:divId w:val="1587107075"/>
        <w:rPr>
          <w:ins w:id="19014" w:author="shorny" w:date="2014-06-09T18:46:00Z"/>
          <w:rStyle w:val="comment1"/>
          <w:sz w:val="18"/>
          <w:rPrChange w:id="19015" w:author="shorny" w:date="2014-06-09T18:46:00Z">
            <w:rPr>
              <w:ins w:id="19016" w:author="shorny" w:date="2014-06-09T18:46:00Z"/>
              <w:rStyle w:val="comment1"/>
            </w:rPr>
          </w:rPrChange>
        </w:rPr>
      </w:pPr>
      <w:ins w:id="19017" w:author="shorny" w:date="2014-06-09T18:46:00Z">
        <w:r w:rsidRPr="00905A86">
          <w:rPr>
            <w:rStyle w:val="comment1"/>
            <w:sz w:val="18"/>
            <w:rPrChange w:id="19018" w:author="shorny" w:date="2014-06-09T18:46:00Z">
              <w:rPr>
                <w:rStyle w:val="comment1"/>
              </w:rPr>
            </w:rPrChange>
          </w:rPr>
          <w:t>-- referee (apps)</w:t>
        </w:r>
      </w:ins>
    </w:p>
    <w:p w14:paraId="19B1DCDD" w14:textId="77777777" w:rsidR="00905A86" w:rsidRPr="00905A86" w:rsidRDefault="00905A86">
      <w:pPr>
        <w:pStyle w:val="HTMLPreformatted"/>
        <w:divId w:val="1587107075"/>
        <w:rPr>
          <w:ins w:id="19019" w:author="shorny" w:date="2014-06-09T18:46:00Z"/>
          <w:sz w:val="18"/>
          <w:rPrChange w:id="19020" w:author="shorny" w:date="2014-06-09T18:46:00Z">
            <w:rPr>
              <w:ins w:id="19021" w:author="shorny" w:date="2014-06-09T18:46:00Z"/>
            </w:rPr>
          </w:rPrChange>
        </w:rPr>
      </w:pPr>
      <w:ins w:id="19022" w:author="shorny" w:date="2014-06-09T18:46:00Z">
        <w:r w:rsidRPr="00905A86">
          <w:rPr>
            <w:rStyle w:val="keyword1"/>
            <w:sz w:val="18"/>
            <w:rPrChange w:id="19023" w:author="shorny" w:date="2014-06-09T18:46:00Z">
              <w:rPr>
                <w:rStyle w:val="keyword1"/>
              </w:rPr>
            </w:rPrChange>
          </w:rPr>
          <w:t>INSERT</w:t>
        </w:r>
        <w:r w:rsidRPr="00905A86">
          <w:rPr>
            <w:sz w:val="18"/>
            <w:rPrChange w:id="19024" w:author="shorny" w:date="2014-06-09T18:46:00Z">
              <w:rPr/>
            </w:rPrChange>
          </w:rPr>
          <w:t xml:space="preserve"> </w:t>
        </w:r>
        <w:r w:rsidRPr="00905A86">
          <w:rPr>
            <w:rStyle w:val="keyword1"/>
            <w:sz w:val="18"/>
            <w:rPrChange w:id="19025" w:author="shorny" w:date="2014-06-09T18:46:00Z">
              <w:rPr>
                <w:rStyle w:val="keyword1"/>
              </w:rPr>
            </w:rPrChange>
          </w:rPr>
          <w:t>INTO</w:t>
        </w:r>
        <w:r w:rsidRPr="00905A86">
          <w:rPr>
            <w:sz w:val="18"/>
            <w:rPrChange w:id="19026" w:author="shorny" w:date="2014-06-09T18:46:00Z">
              <w:rPr/>
            </w:rPrChange>
          </w:rPr>
          <w:t xml:space="preserve"> `Referee` (RefID</w:t>
        </w:r>
        <w:proofErr w:type="gramStart"/>
        <w:r w:rsidRPr="00905A86">
          <w:rPr>
            <w:sz w:val="18"/>
            <w:rPrChange w:id="19027" w:author="shorny" w:date="2014-06-09T18:46:00Z">
              <w:rPr/>
            </w:rPrChange>
          </w:rPr>
          <w:t>,ApplicationID,</w:t>
        </w:r>
        <w:r w:rsidRPr="00905A86">
          <w:rPr>
            <w:rStyle w:val="keyword1"/>
            <w:sz w:val="18"/>
            <w:rPrChange w:id="19028" w:author="shorny" w:date="2014-06-09T18:46:00Z">
              <w:rPr>
                <w:rStyle w:val="keyword1"/>
              </w:rPr>
            </w:rPrChange>
          </w:rPr>
          <w:t>Name</w:t>
        </w:r>
        <w:r w:rsidRPr="00905A86">
          <w:rPr>
            <w:sz w:val="18"/>
            <w:rPrChange w:id="19029" w:author="shorny" w:date="2014-06-09T18:46:00Z">
              <w:rPr/>
            </w:rPrChange>
          </w:rPr>
          <w:t>,Relation,Phone,Email,Profession,AcademicLink,EnglishSpeaker,EnglishLiterate</w:t>
        </w:r>
        <w:proofErr w:type="gramEnd"/>
        <w:r w:rsidRPr="00905A86">
          <w:rPr>
            <w:sz w:val="18"/>
            <w:rPrChange w:id="19030" w:author="shorny" w:date="2014-06-09T18:46:00Z">
              <w:rPr/>
            </w:rPrChange>
          </w:rPr>
          <w:t>)</w:t>
        </w:r>
      </w:ins>
    </w:p>
    <w:p w14:paraId="5772BC1D" w14:textId="77777777" w:rsidR="00905A86" w:rsidRPr="00905A86" w:rsidRDefault="00905A86">
      <w:pPr>
        <w:pStyle w:val="HTMLPreformatted"/>
        <w:divId w:val="1587107075"/>
        <w:rPr>
          <w:ins w:id="19031" w:author="shorny" w:date="2014-06-09T18:46:00Z"/>
          <w:sz w:val="18"/>
          <w:rPrChange w:id="19032" w:author="shorny" w:date="2014-06-09T18:46:00Z">
            <w:rPr>
              <w:ins w:id="19033" w:author="shorny" w:date="2014-06-09T18:46:00Z"/>
            </w:rPr>
          </w:rPrChange>
        </w:rPr>
      </w:pPr>
      <w:ins w:id="19034" w:author="shorny" w:date="2014-06-09T18:46:00Z">
        <w:r w:rsidRPr="00905A86">
          <w:rPr>
            <w:rStyle w:val="keyword1"/>
            <w:sz w:val="18"/>
            <w:rPrChange w:id="19035" w:author="shorny" w:date="2014-06-09T18:46:00Z">
              <w:rPr>
                <w:rStyle w:val="keyword1"/>
              </w:rPr>
            </w:rPrChange>
          </w:rPr>
          <w:t>VALUES</w:t>
        </w:r>
        <w:r w:rsidRPr="00905A86">
          <w:rPr>
            <w:sz w:val="18"/>
            <w:rPrChange w:id="19036" w:author="shorny" w:date="2014-06-09T18:46:00Z">
              <w:rPr/>
            </w:rPrChange>
          </w:rPr>
          <w:t xml:space="preserve"> (1111,111,"james brown","teacher","012456546","James@brown.com","singer","http://www.linkedin.com/pub/James-Brown/11/2d3/a40",1,0);</w:t>
        </w:r>
      </w:ins>
    </w:p>
    <w:p w14:paraId="67A7765B" w14:textId="77777777" w:rsidR="00905A86" w:rsidRPr="00905A86" w:rsidRDefault="00905A86">
      <w:pPr>
        <w:pStyle w:val="HTMLPreformatted"/>
        <w:divId w:val="1587107075"/>
        <w:rPr>
          <w:ins w:id="19037" w:author="shorny" w:date="2014-06-09T18:46:00Z"/>
          <w:sz w:val="18"/>
          <w:rPrChange w:id="19038" w:author="shorny" w:date="2014-06-09T18:46:00Z">
            <w:rPr>
              <w:ins w:id="19039" w:author="shorny" w:date="2014-06-09T18:46:00Z"/>
            </w:rPr>
          </w:rPrChange>
        </w:rPr>
      </w:pPr>
    </w:p>
    <w:p w14:paraId="1E746863" w14:textId="77777777" w:rsidR="00905A86" w:rsidRPr="00905A86" w:rsidRDefault="00905A86">
      <w:pPr>
        <w:pStyle w:val="HTMLPreformatted"/>
        <w:divId w:val="1587107075"/>
        <w:rPr>
          <w:ins w:id="19040" w:author="shorny" w:date="2014-06-09T18:46:00Z"/>
          <w:rStyle w:val="comment1"/>
          <w:sz w:val="18"/>
          <w:rPrChange w:id="19041" w:author="shorny" w:date="2014-06-09T18:46:00Z">
            <w:rPr>
              <w:ins w:id="19042" w:author="shorny" w:date="2014-06-09T18:46:00Z"/>
              <w:rStyle w:val="comment1"/>
            </w:rPr>
          </w:rPrChange>
        </w:rPr>
      </w:pPr>
      <w:ins w:id="19043" w:author="shorny" w:date="2014-06-09T18:46:00Z">
        <w:r w:rsidRPr="00905A86">
          <w:rPr>
            <w:rStyle w:val="comment1"/>
            <w:sz w:val="18"/>
            <w:rPrChange w:id="19044" w:author="shorny" w:date="2014-06-09T18:46:00Z">
              <w:rPr>
                <w:rStyle w:val="comment1"/>
              </w:rPr>
            </w:rPrChange>
          </w:rPr>
          <w:t>-- -----------------------------------------------------------------------------</w:t>
        </w:r>
      </w:ins>
    </w:p>
    <w:p w14:paraId="72D563F2" w14:textId="77777777" w:rsidR="00905A86" w:rsidRPr="00905A86" w:rsidRDefault="00905A86">
      <w:pPr>
        <w:pStyle w:val="HTMLPreformatted"/>
        <w:divId w:val="1587107075"/>
        <w:rPr>
          <w:ins w:id="19045" w:author="shorny" w:date="2014-06-09T18:46:00Z"/>
          <w:rStyle w:val="comment1"/>
          <w:sz w:val="18"/>
          <w:rPrChange w:id="19046" w:author="shorny" w:date="2014-06-09T18:46:00Z">
            <w:rPr>
              <w:ins w:id="19047" w:author="shorny" w:date="2014-06-09T18:46:00Z"/>
              <w:rStyle w:val="comment1"/>
            </w:rPr>
          </w:rPrChange>
        </w:rPr>
      </w:pPr>
      <w:ins w:id="19048" w:author="shorny" w:date="2014-06-09T18:46:00Z">
        <w:r w:rsidRPr="00905A86">
          <w:rPr>
            <w:rStyle w:val="comment1"/>
            <w:sz w:val="18"/>
            <w:rPrChange w:id="19049" w:author="shorny" w:date="2014-06-09T18:46:00Z">
              <w:rPr>
                <w:rStyle w:val="comment1"/>
              </w:rPr>
            </w:rPrChange>
          </w:rPr>
          <w:t>-- Visa (apps)</w:t>
        </w:r>
      </w:ins>
    </w:p>
    <w:p w14:paraId="7F682DC7" w14:textId="77777777" w:rsidR="00905A86" w:rsidRPr="00905A86" w:rsidRDefault="00905A86">
      <w:pPr>
        <w:pStyle w:val="HTMLPreformatted"/>
        <w:divId w:val="1587107075"/>
        <w:rPr>
          <w:ins w:id="19050" w:author="shorny" w:date="2014-06-09T18:46:00Z"/>
          <w:sz w:val="18"/>
          <w:rPrChange w:id="19051" w:author="shorny" w:date="2014-06-09T18:46:00Z">
            <w:rPr>
              <w:ins w:id="19052" w:author="shorny" w:date="2014-06-09T18:46:00Z"/>
            </w:rPr>
          </w:rPrChange>
        </w:rPr>
      </w:pPr>
      <w:ins w:id="19053" w:author="shorny" w:date="2014-06-09T18:46:00Z">
        <w:r w:rsidRPr="00905A86">
          <w:rPr>
            <w:rStyle w:val="keyword1"/>
            <w:sz w:val="18"/>
            <w:rPrChange w:id="19054" w:author="shorny" w:date="2014-06-09T18:46:00Z">
              <w:rPr>
                <w:rStyle w:val="keyword1"/>
              </w:rPr>
            </w:rPrChange>
          </w:rPr>
          <w:t>INSERT</w:t>
        </w:r>
        <w:r w:rsidRPr="00905A86">
          <w:rPr>
            <w:sz w:val="18"/>
            <w:rPrChange w:id="19055" w:author="shorny" w:date="2014-06-09T18:46:00Z">
              <w:rPr/>
            </w:rPrChange>
          </w:rPr>
          <w:t xml:space="preserve"> </w:t>
        </w:r>
        <w:r w:rsidRPr="00905A86">
          <w:rPr>
            <w:rStyle w:val="keyword1"/>
            <w:sz w:val="18"/>
            <w:rPrChange w:id="19056" w:author="shorny" w:date="2014-06-09T18:46:00Z">
              <w:rPr>
                <w:rStyle w:val="keyword1"/>
              </w:rPr>
            </w:rPrChange>
          </w:rPr>
          <w:t>INTO</w:t>
        </w:r>
        <w:r w:rsidRPr="00905A86">
          <w:rPr>
            <w:sz w:val="18"/>
            <w:rPrChange w:id="19057" w:author="shorny" w:date="2014-06-09T18:46:00Z">
              <w:rPr/>
            </w:rPrChange>
          </w:rPr>
          <w:t xml:space="preserve"> `Visa` (VisaID, CountryISOCode, ValidFrom, ValidTo, ApplicantID, VisaStatusID)</w:t>
        </w:r>
      </w:ins>
    </w:p>
    <w:p w14:paraId="5AB116AA" w14:textId="1167FF37" w:rsidR="00905A86" w:rsidRPr="00905A86" w:rsidRDefault="00905A86">
      <w:pPr>
        <w:pStyle w:val="HTMLPreformatted"/>
        <w:divId w:val="1587107075"/>
        <w:rPr>
          <w:ins w:id="19058" w:author="shorny" w:date="2014-06-09T18:46:00Z"/>
          <w:sz w:val="18"/>
          <w:rPrChange w:id="19059" w:author="shorny" w:date="2014-06-09T18:46:00Z">
            <w:rPr>
              <w:ins w:id="19060" w:author="shorny" w:date="2014-06-09T18:46:00Z"/>
            </w:rPr>
          </w:rPrChange>
        </w:rPr>
      </w:pPr>
      <w:ins w:id="19061" w:author="shorny" w:date="2014-06-09T18:46:00Z">
        <w:r w:rsidRPr="00905A86">
          <w:rPr>
            <w:rStyle w:val="keyword1"/>
            <w:sz w:val="18"/>
            <w:rPrChange w:id="19062" w:author="shorny" w:date="2014-06-09T18:46:00Z">
              <w:rPr>
                <w:rStyle w:val="keyword1"/>
              </w:rPr>
            </w:rPrChange>
          </w:rPr>
          <w:t>VALUES</w:t>
        </w:r>
        <w:r w:rsidRPr="00905A86">
          <w:rPr>
            <w:sz w:val="18"/>
            <w:rPrChange w:id="19063" w:author="shorny" w:date="2014-06-09T18:46:00Z">
              <w:rPr/>
            </w:rPrChange>
          </w:rPr>
          <w:t xml:space="preserve"> (3001,</w:t>
        </w:r>
        <w:r w:rsidRPr="00905A86">
          <w:rPr>
            <w:rStyle w:val="string1"/>
            <w:sz w:val="18"/>
            <w:rPrChange w:id="19064" w:author="shorny" w:date="2014-06-09T18:46:00Z">
              <w:rPr>
                <w:rStyle w:val="string1"/>
              </w:rPr>
            </w:rPrChange>
          </w:rPr>
          <w:t>'DE'</w:t>
        </w:r>
        <w:r w:rsidRPr="00905A86">
          <w:rPr>
            <w:sz w:val="18"/>
            <w:rPrChange w:id="19065" w:author="shorny" w:date="2014-06-09T18:46:00Z">
              <w:rPr/>
            </w:rPrChange>
          </w:rPr>
          <w:t>,</w:t>
        </w:r>
        <w:r w:rsidRPr="00905A86">
          <w:rPr>
            <w:rStyle w:val="string1"/>
            <w:sz w:val="18"/>
            <w:rPrChange w:id="19066" w:author="shorny" w:date="2014-06-09T18:46:00Z">
              <w:rPr>
                <w:rStyle w:val="string1"/>
              </w:rPr>
            </w:rPrChange>
          </w:rPr>
          <w:t>'01/01/2013'</w:t>
        </w:r>
        <w:r w:rsidRPr="00905A86">
          <w:rPr>
            <w:sz w:val="18"/>
            <w:rPrChange w:id="19067" w:author="shorny" w:date="2014-06-09T18:46:00Z">
              <w:rPr/>
            </w:rPrChange>
          </w:rPr>
          <w:t xml:space="preserve">, </w:t>
        </w:r>
        <w:r w:rsidRPr="00905A86">
          <w:rPr>
            <w:rStyle w:val="string1"/>
            <w:sz w:val="18"/>
            <w:rPrChange w:id="19068" w:author="shorny" w:date="2014-06-09T18:46:00Z">
              <w:rPr>
                <w:rStyle w:val="string1"/>
              </w:rPr>
            </w:rPrChange>
          </w:rPr>
          <w:t>'30/12/2015'</w:t>
        </w:r>
        <w:r w:rsidRPr="00905A86">
          <w:rPr>
            <w:sz w:val="18"/>
            <w:rPrChange w:id="19069" w:author="shorny" w:date="2014-06-09T18:46:00Z">
              <w:rPr/>
            </w:rPrChange>
          </w:rPr>
          <w:t>, 01,</w:t>
        </w:r>
      </w:ins>
      <w:ins w:id="19070" w:author="shorny" w:date="2014-06-09T18:47:00Z">
        <w:r w:rsidR="001A4548">
          <w:rPr>
            <w:sz w:val="18"/>
          </w:rPr>
          <w:t xml:space="preserve"> </w:t>
        </w:r>
      </w:ins>
      <w:ins w:id="19071" w:author="shorny" w:date="2014-06-09T18:46:00Z">
        <w:r w:rsidRPr="00905A86">
          <w:rPr>
            <w:sz w:val="18"/>
            <w:rPrChange w:id="19072" w:author="shorny" w:date="2014-06-09T18:46:00Z">
              <w:rPr/>
            </w:rPrChange>
          </w:rPr>
          <w:t>80002);</w:t>
        </w:r>
      </w:ins>
    </w:p>
    <w:p w14:paraId="059274DD" w14:textId="77777777" w:rsidR="00905A86" w:rsidRPr="00905A86" w:rsidRDefault="00905A86" w:rsidP="00905A86">
      <w:pPr>
        <w:rPr>
          <w:lang w:eastAsia="en-AU"/>
          <w:rPrChange w:id="19073" w:author="shorny" w:date="2014-06-09T18:45:00Z">
            <w:rPr>
              <w:lang w:eastAsia="en-AU"/>
            </w:rPr>
          </w:rPrChange>
        </w:rPr>
        <w:pPrChange w:id="19074" w:author="shorny" w:date="2014-06-09T18:45:00Z">
          <w:pPr>
            <w:pStyle w:val="Heading1"/>
            <w:numPr>
              <w:numId w:val="17"/>
            </w:numPr>
          </w:pPr>
        </w:pPrChange>
      </w:pPr>
    </w:p>
    <w:p w14:paraId="28829096" w14:textId="087B71C5" w:rsidR="005E4DF4" w:rsidRDefault="005E4DF4" w:rsidP="00597C9F">
      <w:pPr>
        <w:pStyle w:val="Heading1"/>
        <w:numPr>
          <w:ilvl w:val="0"/>
          <w:numId w:val="17"/>
        </w:numPr>
        <w:rPr>
          <w:lang w:eastAsia="en-AU"/>
        </w:rPr>
      </w:pPr>
      <w:bookmarkStart w:id="19075" w:name="_Toc388077035"/>
      <w:r>
        <w:rPr>
          <w:lang w:eastAsia="en-AU"/>
        </w:rPr>
        <w:t>Create SQL scripts for required queries</w:t>
      </w:r>
      <w:bookmarkEnd w:id="19075"/>
    </w:p>
    <w:p w14:paraId="1EF3C28E" w14:textId="5706133F" w:rsidR="005E4DF4" w:rsidRDefault="005E4DF4" w:rsidP="00597C9F">
      <w:pPr>
        <w:pStyle w:val="Heading1"/>
        <w:numPr>
          <w:ilvl w:val="0"/>
          <w:numId w:val="17"/>
        </w:numPr>
        <w:rPr>
          <w:lang w:eastAsia="en-AU"/>
        </w:rPr>
      </w:pPr>
      <w:bookmarkStart w:id="19076" w:name="_Toc388077036"/>
      <w:r>
        <w:rPr>
          <w:lang w:eastAsia="en-AU"/>
        </w:rPr>
        <w:t>Monitor and tune the operational system</w:t>
      </w:r>
      <w:bookmarkEnd w:id="19076"/>
    </w:p>
    <w:p w14:paraId="0942B554" w14:textId="4195F68D" w:rsidR="00533F34" w:rsidRDefault="00533F34" w:rsidP="00533F34">
      <w:pPr>
        <w:rPr>
          <w:lang w:eastAsia="en-AU"/>
        </w:rPr>
      </w:pPr>
      <w:r>
        <w:rPr>
          <w:lang w:eastAsia="en-AU"/>
        </w:rPr>
        <w:t>Possible performance enhancements</w:t>
      </w:r>
    </w:p>
    <w:p w14:paraId="4FC487AE" w14:textId="77777777" w:rsidR="00533F34" w:rsidRPr="00533F34" w:rsidRDefault="00533F34" w:rsidP="00533F34">
      <w:pPr>
        <w:rPr>
          <w:lang w:eastAsia="en-AU"/>
        </w:rPr>
      </w:pPr>
    </w:p>
    <w:p w14:paraId="02C83E2E" w14:textId="3F936387" w:rsidR="005E4DF4" w:rsidRDefault="005E4DF4" w:rsidP="00597C9F">
      <w:pPr>
        <w:pStyle w:val="Heading1"/>
        <w:numPr>
          <w:ilvl w:val="0"/>
          <w:numId w:val="17"/>
        </w:numPr>
        <w:rPr>
          <w:ins w:id="19077" w:author="shorny" w:date="2014-06-09T21:16:00Z"/>
          <w:lang w:eastAsia="en-AU"/>
        </w:rPr>
      </w:pPr>
      <w:bookmarkStart w:id="19078" w:name="_Toc388077037"/>
      <w:r>
        <w:rPr>
          <w:lang w:eastAsia="en-AU"/>
        </w:rPr>
        <w:t>Update test plan</w:t>
      </w:r>
      <w:bookmarkEnd w:id="19078"/>
    </w:p>
    <w:p w14:paraId="0E373428" w14:textId="77777777" w:rsidR="00195ABC" w:rsidRPr="00195ABC" w:rsidRDefault="00195ABC" w:rsidP="00195ABC">
      <w:pPr>
        <w:rPr>
          <w:lang w:eastAsia="en-AU"/>
          <w:rPrChange w:id="19079" w:author="shorny" w:date="2014-06-09T21:16:00Z">
            <w:rPr>
              <w:lang w:eastAsia="en-AU"/>
            </w:rPr>
          </w:rPrChange>
        </w:rPr>
        <w:pPrChange w:id="19080" w:author="shorny" w:date="2014-06-09T21:16:00Z">
          <w:pPr>
            <w:pStyle w:val="Heading1"/>
            <w:numPr>
              <w:numId w:val="17"/>
            </w:numPr>
          </w:pPr>
        </w:pPrChange>
      </w:pPr>
      <w:bookmarkStart w:id="19081" w:name="_GoBack"/>
      <w:bookmarkEnd w:id="19081"/>
    </w:p>
    <w:p w14:paraId="1F1D3BFF" w14:textId="772E6C71" w:rsidR="005E4DF4" w:rsidRDefault="005E4DF4" w:rsidP="00597C9F">
      <w:pPr>
        <w:pStyle w:val="Heading1"/>
        <w:numPr>
          <w:ilvl w:val="0"/>
          <w:numId w:val="17"/>
        </w:numPr>
        <w:rPr>
          <w:ins w:id="19082" w:author="shorny" w:date="2014-06-09T18:52:00Z"/>
          <w:lang w:eastAsia="en-AU"/>
        </w:rPr>
      </w:pPr>
      <w:bookmarkStart w:id="19083" w:name="_Toc388077038"/>
      <w:bookmarkStart w:id="19084" w:name="_Ref390109789"/>
      <w:r>
        <w:rPr>
          <w:lang w:eastAsia="en-AU"/>
        </w:rPr>
        <w:t>Create SQL scripts to test system</w:t>
      </w:r>
      <w:bookmarkEnd w:id="19083"/>
      <w:bookmarkEnd w:id="19084"/>
    </w:p>
    <w:p w14:paraId="4EF3235E" w14:textId="77777777" w:rsidR="00D26196" w:rsidRDefault="00D26196">
      <w:pPr>
        <w:pStyle w:val="HTMLPreformatted"/>
        <w:divId w:val="2032412305"/>
        <w:rPr>
          <w:ins w:id="19085" w:author="shorny" w:date="2014-06-09T18:54:00Z"/>
        </w:rPr>
      </w:pPr>
    </w:p>
    <w:p w14:paraId="60A0AA35" w14:textId="77777777" w:rsidR="00D26196" w:rsidRPr="00D26196" w:rsidRDefault="00D26196">
      <w:pPr>
        <w:pStyle w:val="HTMLPreformatted"/>
        <w:divId w:val="2032412305"/>
        <w:rPr>
          <w:ins w:id="19086" w:author="shorny" w:date="2014-06-09T18:54:00Z"/>
          <w:rStyle w:val="comment1"/>
          <w:sz w:val="18"/>
          <w:rPrChange w:id="19087" w:author="shorny" w:date="2014-06-09T18:55:00Z">
            <w:rPr>
              <w:ins w:id="19088" w:author="shorny" w:date="2014-06-09T18:54:00Z"/>
              <w:rStyle w:val="comment1"/>
            </w:rPr>
          </w:rPrChange>
        </w:rPr>
      </w:pPr>
      <w:ins w:id="19089" w:author="shorny" w:date="2014-06-09T18:54:00Z">
        <w:r w:rsidRPr="00D26196">
          <w:rPr>
            <w:rStyle w:val="comment1"/>
            <w:sz w:val="18"/>
            <w:rPrChange w:id="19090" w:author="shorny" w:date="2014-06-09T18:55:00Z">
              <w:rPr>
                <w:rStyle w:val="comment1"/>
              </w:rPr>
            </w:rPrChange>
          </w:rPr>
          <w:t>-- -----------------------------------------------------------------------------</w:t>
        </w:r>
      </w:ins>
    </w:p>
    <w:p w14:paraId="0EAEA406" w14:textId="77777777" w:rsidR="00D26196" w:rsidRPr="00D26196" w:rsidRDefault="00D26196">
      <w:pPr>
        <w:pStyle w:val="HTMLPreformatted"/>
        <w:divId w:val="2032412305"/>
        <w:rPr>
          <w:ins w:id="19091" w:author="shorny" w:date="2014-06-09T18:54:00Z"/>
          <w:rStyle w:val="comment1"/>
          <w:sz w:val="18"/>
          <w:rPrChange w:id="19092" w:author="shorny" w:date="2014-06-09T18:55:00Z">
            <w:rPr>
              <w:ins w:id="19093" w:author="shorny" w:date="2014-06-09T18:54:00Z"/>
              <w:rStyle w:val="comment1"/>
            </w:rPr>
          </w:rPrChange>
        </w:rPr>
      </w:pPr>
      <w:ins w:id="19094" w:author="shorny" w:date="2014-06-09T18:54:00Z">
        <w:r w:rsidRPr="00D26196">
          <w:rPr>
            <w:rStyle w:val="comment1"/>
            <w:sz w:val="18"/>
            <w:rPrChange w:id="19095" w:author="shorny" w:date="2014-06-09T18:55:00Z">
              <w:rPr>
                <w:rStyle w:val="comment1"/>
              </w:rPr>
            </w:rPrChange>
          </w:rPr>
          <w:t>-- The unit tests for RHD DB.</w:t>
        </w:r>
      </w:ins>
    </w:p>
    <w:p w14:paraId="5CD73BD1" w14:textId="77777777" w:rsidR="00D26196" w:rsidRPr="00D26196" w:rsidRDefault="00D26196">
      <w:pPr>
        <w:pStyle w:val="HTMLPreformatted"/>
        <w:divId w:val="2032412305"/>
        <w:rPr>
          <w:ins w:id="19096" w:author="shorny" w:date="2014-06-09T18:54:00Z"/>
          <w:rStyle w:val="comment1"/>
          <w:sz w:val="18"/>
          <w:rPrChange w:id="19097" w:author="shorny" w:date="2014-06-09T18:55:00Z">
            <w:rPr>
              <w:ins w:id="19098" w:author="shorny" w:date="2014-06-09T18:54:00Z"/>
              <w:rStyle w:val="comment1"/>
            </w:rPr>
          </w:rPrChange>
        </w:rPr>
      </w:pPr>
      <w:ins w:id="19099" w:author="shorny" w:date="2014-06-09T18:54:00Z">
        <w:r w:rsidRPr="00D26196">
          <w:rPr>
            <w:rStyle w:val="comment1"/>
            <w:sz w:val="18"/>
            <w:rPrChange w:id="19100" w:author="shorny" w:date="2014-06-09T18:55:00Z">
              <w:rPr>
                <w:rStyle w:val="comment1"/>
              </w:rPr>
            </w:rPrChange>
          </w:rPr>
          <w:t xml:space="preserve">-- </w:t>
        </w:r>
      </w:ins>
    </w:p>
    <w:p w14:paraId="481E9F43" w14:textId="77777777" w:rsidR="00D26196" w:rsidRPr="00D26196" w:rsidRDefault="00D26196">
      <w:pPr>
        <w:pStyle w:val="HTMLPreformatted"/>
        <w:divId w:val="2032412305"/>
        <w:rPr>
          <w:ins w:id="19101" w:author="shorny" w:date="2014-06-09T18:54:00Z"/>
          <w:rStyle w:val="comment1"/>
          <w:sz w:val="18"/>
          <w:rPrChange w:id="19102" w:author="shorny" w:date="2014-06-09T18:55:00Z">
            <w:rPr>
              <w:ins w:id="19103" w:author="shorny" w:date="2014-06-09T18:54:00Z"/>
              <w:rStyle w:val="comment1"/>
            </w:rPr>
          </w:rPrChange>
        </w:rPr>
      </w:pPr>
      <w:ins w:id="19104" w:author="shorny" w:date="2014-06-09T18:54:00Z">
        <w:r w:rsidRPr="00D26196">
          <w:rPr>
            <w:rStyle w:val="comment1"/>
            <w:sz w:val="18"/>
            <w:rPrChange w:id="19105" w:author="shorny" w:date="2014-06-09T18:55:00Z">
              <w:rPr>
                <w:rStyle w:val="comment1"/>
              </w:rPr>
            </w:rPrChange>
          </w:rPr>
          <w:t>-- First, load up the stk_unit utility. This must be done as DB admin. E.g.:</w:t>
        </w:r>
      </w:ins>
    </w:p>
    <w:p w14:paraId="59D09B1D" w14:textId="77777777" w:rsidR="00D26196" w:rsidRPr="00D26196" w:rsidRDefault="00D26196">
      <w:pPr>
        <w:pStyle w:val="HTMLPreformatted"/>
        <w:divId w:val="2032412305"/>
        <w:rPr>
          <w:ins w:id="19106" w:author="shorny" w:date="2014-06-09T18:54:00Z"/>
          <w:rStyle w:val="comment1"/>
          <w:sz w:val="18"/>
          <w:rPrChange w:id="19107" w:author="shorny" w:date="2014-06-09T18:55:00Z">
            <w:rPr>
              <w:ins w:id="19108" w:author="shorny" w:date="2014-06-09T18:54:00Z"/>
              <w:rStyle w:val="comment1"/>
            </w:rPr>
          </w:rPrChange>
        </w:rPr>
      </w:pPr>
      <w:ins w:id="19109" w:author="shorny" w:date="2014-06-09T18:54:00Z">
        <w:r w:rsidRPr="00D26196">
          <w:rPr>
            <w:rStyle w:val="comment1"/>
            <w:sz w:val="18"/>
            <w:rPrChange w:id="19110" w:author="shorny" w:date="2014-06-09T18:55:00Z">
              <w:rPr>
                <w:rStyle w:val="comment1"/>
              </w:rPr>
            </w:rPrChange>
          </w:rPr>
          <w:t xml:space="preserve">-- </w:t>
        </w:r>
      </w:ins>
    </w:p>
    <w:p w14:paraId="32DB9635" w14:textId="77777777" w:rsidR="00D26196" w:rsidRPr="00D26196" w:rsidRDefault="00D26196">
      <w:pPr>
        <w:pStyle w:val="HTMLPreformatted"/>
        <w:divId w:val="2032412305"/>
        <w:rPr>
          <w:ins w:id="19111" w:author="shorny" w:date="2014-06-09T18:54:00Z"/>
          <w:rStyle w:val="comment1"/>
          <w:sz w:val="18"/>
          <w:rPrChange w:id="19112" w:author="shorny" w:date="2014-06-09T18:55:00Z">
            <w:rPr>
              <w:ins w:id="19113" w:author="shorny" w:date="2014-06-09T18:54:00Z"/>
              <w:rStyle w:val="comment1"/>
            </w:rPr>
          </w:rPrChange>
        </w:rPr>
      </w:pPr>
      <w:ins w:id="19114" w:author="shorny" w:date="2014-06-09T18:54:00Z">
        <w:r w:rsidRPr="00D26196">
          <w:rPr>
            <w:rStyle w:val="comment1"/>
            <w:sz w:val="18"/>
            <w:rPrChange w:id="19115" w:author="shorny" w:date="2014-06-09T18:55:00Z">
              <w:rPr>
                <w:rStyle w:val="comment1"/>
              </w:rPr>
            </w:rPrChange>
          </w:rPr>
          <w:t xml:space="preserve">--     </w:t>
        </w:r>
        <w:proofErr w:type="gramStart"/>
        <w:r w:rsidRPr="00D26196">
          <w:rPr>
            <w:rStyle w:val="comment1"/>
            <w:sz w:val="18"/>
            <w:rPrChange w:id="19116" w:author="shorny" w:date="2014-06-09T18:55:00Z">
              <w:rPr>
                <w:rStyle w:val="comment1"/>
              </w:rPr>
            </w:rPrChange>
          </w:rPr>
          <w:t>sudo</w:t>
        </w:r>
        <w:proofErr w:type="gramEnd"/>
        <w:r w:rsidRPr="00D26196">
          <w:rPr>
            <w:rStyle w:val="comment1"/>
            <w:sz w:val="18"/>
            <w:rPrChange w:id="19117" w:author="shorny" w:date="2014-06-09T18:55:00Z">
              <w:rPr>
                <w:rStyle w:val="comment1"/>
              </w:rPr>
            </w:rPrChange>
          </w:rPr>
          <w:t xml:space="preserve"> bash -c \</w:t>
        </w:r>
      </w:ins>
    </w:p>
    <w:p w14:paraId="2D1E2D99" w14:textId="77777777" w:rsidR="00D26196" w:rsidRPr="00D26196" w:rsidRDefault="00D26196">
      <w:pPr>
        <w:pStyle w:val="HTMLPreformatted"/>
        <w:divId w:val="2032412305"/>
        <w:rPr>
          <w:ins w:id="19118" w:author="shorny" w:date="2014-06-09T18:54:00Z"/>
          <w:rStyle w:val="comment1"/>
          <w:sz w:val="18"/>
          <w:rPrChange w:id="19119" w:author="shorny" w:date="2014-06-09T18:55:00Z">
            <w:rPr>
              <w:ins w:id="19120" w:author="shorny" w:date="2014-06-09T18:54:00Z"/>
              <w:rStyle w:val="comment1"/>
            </w:rPr>
          </w:rPrChange>
        </w:rPr>
      </w:pPr>
      <w:ins w:id="19121" w:author="shorny" w:date="2014-06-09T18:54:00Z">
        <w:r w:rsidRPr="00D26196">
          <w:rPr>
            <w:rStyle w:val="comment1"/>
            <w:sz w:val="18"/>
            <w:rPrChange w:id="19122" w:author="shorny" w:date="2014-06-09T18:55:00Z">
              <w:rPr>
                <w:rStyle w:val="comment1"/>
              </w:rPr>
            </w:rPrChange>
          </w:rPr>
          <w:t xml:space="preserve">--       'mysql -h localhost -D </w:t>
        </w:r>
        <w:proofErr w:type="gramStart"/>
        <w:r w:rsidRPr="00D26196">
          <w:rPr>
            <w:rStyle w:val="comment1"/>
            <w:sz w:val="18"/>
            <w:rPrChange w:id="19123" w:author="shorny" w:date="2014-06-09T18:55:00Z">
              <w:rPr>
                <w:rStyle w:val="comment1"/>
              </w:rPr>
            </w:rPrChange>
          </w:rPr>
          <w:t>rhd  &lt;</w:t>
        </w:r>
        <w:proofErr w:type="gramEnd"/>
        <w:r w:rsidRPr="00D26196">
          <w:rPr>
            <w:rStyle w:val="comment1"/>
            <w:sz w:val="18"/>
            <w:rPrChange w:id="19124" w:author="shorny" w:date="2014-06-09T18:55:00Z">
              <w:rPr>
                <w:rStyle w:val="comment1"/>
              </w:rPr>
            </w:rPrChange>
          </w:rPr>
          <w:t xml:space="preserve"> ../stk_unit1.0-rc6/sql/stk_unit.sql'</w:t>
        </w:r>
      </w:ins>
    </w:p>
    <w:p w14:paraId="79C7FEDA" w14:textId="77777777" w:rsidR="00D26196" w:rsidRPr="00D26196" w:rsidRDefault="00D26196">
      <w:pPr>
        <w:pStyle w:val="HTMLPreformatted"/>
        <w:divId w:val="2032412305"/>
        <w:rPr>
          <w:ins w:id="19125" w:author="shorny" w:date="2014-06-09T18:54:00Z"/>
          <w:rStyle w:val="comment1"/>
          <w:sz w:val="18"/>
          <w:rPrChange w:id="19126" w:author="shorny" w:date="2014-06-09T18:55:00Z">
            <w:rPr>
              <w:ins w:id="19127" w:author="shorny" w:date="2014-06-09T18:54:00Z"/>
              <w:rStyle w:val="comment1"/>
            </w:rPr>
          </w:rPrChange>
        </w:rPr>
      </w:pPr>
      <w:ins w:id="19128" w:author="shorny" w:date="2014-06-09T18:54:00Z">
        <w:r w:rsidRPr="00D26196">
          <w:rPr>
            <w:rStyle w:val="comment1"/>
            <w:sz w:val="18"/>
            <w:rPrChange w:id="19129" w:author="shorny" w:date="2014-06-09T18:55:00Z">
              <w:rPr>
                <w:rStyle w:val="comment1"/>
              </w:rPr>
            </w:rPrChange>
          </w:rPr>
          <w:t>--</w:t>
        </w:r>
      </w:ins>
    </w:p>
    <w:p w14:paraId="0888DAD9" w14:textId="77777777" w:rsidR="00D26196" w:rsidRPr="00D26196" w:rsidRDefault="00D26196">
      <w:pPr>
        <w:pStyle w:val="HTMLPreformatted"/>
        <w:divId w:val="2032412305"/>
        <w:rPr>
          <w:ins w:id="19130" w:author="shorny" w:date="2014-06-09T18:54:00Z"/>
          <w:rStyle w:val="comment1"/>
          <w:sz w:val="18"/>
          <w:rPrChange w:id="19131" w:author="shorny" w:date="2014-06-09T18:55:00Z">
            <w:rPr>
              <w:ins w:id="19132" w:author="shorny" w:date="2014-06-09T18:54:00Z"/>
              <w:rStyle w:val="comment1"/>
            </w:rPr>
          </w:rPrChange>
        </w:rPr>
      </w:pPr>
      <w:ins w:id="19133" w:author="shorny" w:date="2014-06-09T18:54:00Z">
        <w:r w:rsidRPr="00D26196">
          <w:rPr>
            <w:rStyle w:val="comment1"/>
            <w:sz w:val="18"/>
            <w:rPrChange w:id="19134" w:author="shorny" w:date="2014-06-09T18:55:00Z">
              <w:rPr>
                <w:rStyle w:val="comment1"/>
              </w:rPr>
            </w:rPrChange>
          </w:rPr>
          <w:t>-- Then, read this file in as root.</w:t>
        </w:r>
      </w:ins>
    </w:p>
    <w:p w14:paraId="05406EA8" w14:textId="77777777" w:rsidR="00D26196" w:rsidRPr="00D26196" w:rsidRDefault="00D26196">
      <w:pPr>
        <w:pStyle w:val="HTMLPreformatted"/>
        <w:divId w:val="2032412305"/>
        <w:rPr>
          <w:ins w:id="19135" w:author="shorny" w:date="2014-06-09T18:54:00Z"/>
          <w:rStyle w:val="comment1"/>
          <w:sz w:val="18"/>
          <w:rPrChange w:id="19136" w:author="shorny" w:date="2014-06-09T18:55:00Z">
            <w:rPr>
              <w:ins w:id="19137" w:author="shorny" w:date="2014-06-09T18:54:00Z"/>
              <w:rStyle w:val="comment1"/>
            </w:rPr>
          </w:rPrChange>
        </w:rPr>
      </w:pPr>
      <w:ins w:id="19138" w:author="shorny" w:date="2014-06-09T18:54:00Z">
        <w:r w:rsidRPr="00D26196">
          <w:rPr>
            <w:rStyle w:val="comment1"/>
            <w:sz w:val="18"/>
            <w:rPrChange w:id="19139" w:author="shorny" w:date="2014-06-09T18:55:00Z">
              <w:rPr>
                <w:rStyle w:val="comment1"/>
              </w:rPr>
            </w:rPrChange>
          </w:rPr>
          <w:t>-- had to run as system root =&gt; we won't be able to run this on the uni system</w:t>
        </w:r>
      </w:ins>
    </w:p>
    <w:p w14:paraId="13E1E2E0" w14:textId="77777777" w:rsidR="00D26196" w:rsidRPr="00D26196" w:rsidRDefault="00D26196">
      <w:pPr>
        <w:pStyle w:val="HTMLPreformatted"/>
        <w:divId w:val="2032412305"/>
        <w:rPr>
          <w:ins w:id="19140" w:author="shorny" w:date="2014-06-09T18:54:00Z"/>
          <w:rStyle w:val="comment1"/>
          <w:sz w:val="18"/>
          <w:rPrChange w:id="19141" w:author="shorny" w:date="2014-06-09T18:55:00Z">
            <w:rPr>
              <w:ins w:id="19142" w:author="shorny" w:date="2014-06-09T18:54:00Z"/>
              <w:rStyle w:val="comment1"/>
            </w:rPr>
          </w:rPrChange>
        </w:rPr>
      </w:pPr>
      <w:ins w:id="19143" w:author="shorny" w:date="2014-06-09T18:54:00Z">
        <w:r w:rsidRPr="00D26196">
          <w:rPr>
            <w:rStyle w:val="comment1"/>
            <w:sz w:val="18"/>
            <w:rPrChange w:id="19144" w:author="shorny" w:date="2014-06-09T18:55:00Z">
              <w:rPr>
                <w:rStyle w:val="comment1"/>
              </w:rPr>
            </w:rPrChange>
          </w:rPr>
          <w:t>--</w:t>
        </w:r>
      </w:ins>
    </w:p>
    <w:p w14:paraId="5BC9558F" w14:textId="77777777" w:rsidR="00D26196" w:rsidRPr="00D26196" w:rsidRDefault="00D26196">
      <w:pPr>
        <w:pStyle w:val="HTMLPreformatted"/>
        <w:divId w:val="2032412305"/>
        <w:rPr>
          <w:ins w:id="19145" w:author="shorny" w:date="2014-06-09T18:54:00Z"/>
          <w:rStyle w:val="comment1"/>
          <w:sz w:val="18"/>
          <w:rPrChange w:id="19146" w:author="shorny" w:date="2014-06-09T18:55:00Z">
            <w:rPr>
              <w:ins w:id="19147" w:author="shorny" w:date="2014-06-09T18:54:00Z"/>
              <w:rStyle w:val="comment1"/>
            </w:rPr>
          </w:rPrChange>
        </w:rPr>
      </w:pPr>
      <w:ins w:id="19148" w:author="shorny" w:date="2014-06-09T18:54:00Z">
        <w:r w:rsidRPr="00D26196">
          <w:rPr>
            <w:rStyle w:val="comment1"/>
            <w:sz w:val="18"/>
            <w:rPrChange w:id="19149" w:author="shorny" w:date="2014-06-09T18:55:00Z">
              <w:rPr>
                <w:rStyle w:val="comment1"/>
              </w:rPr>
            </w:rPrChange>
          </w:rPr>
          <w:t>-- Run the test by issuing, as root:</w:t>
        </w:r>
      </w:ins>
    </w:p>
    <w:p w14:paraId="55E432E7" w14:textId="77777777" w:rsidR="00D26196" w:rsidRPr="00D26196" w:rsidRDefault="00D26196">
      <w:pPr>
        <w:pStyle w:val="HTMLPreformatted"/>
        <w:divId w:val="2032412305"/>
        <w:rPr>
          <w:ins w:id="19150" w:author="shorny" w:date="2014-06-09T18:54:00Z"/>
          <w:rStyle w:val="comment1"/>
          <w:sz w:val="18"/>
          <w:rPrChange w:id="19151" w:author="shorny" w:date="2014-06-09T18:55:00Z">
            <w:rPr>
              <w:ins w:id="19152" w:author="shorny" w:date="2014-06-09T18:54:00Z"/>
              <w:rStyle w:val="comment1"/>
            </w:rPr>
          </w:rPrChange>
        </w:rPr>
      </w:pPr>
      <w:ins w:id="19153" w:author="shorny" w:date="2014-06-09T18:54:00Z">
        <w:r w:rsidRPr="00D26196">
          <w:rPr>
            <w:rStyle w:val="comment1"/>
            <w:sz w:val="18"/>
            <w:rPrChange w:id="19154" w:author="shorny" w:date="2014-06-09T18:55:00Z">
              <w:rPr>
                <w:rStyle w:val="comment1"/>
              </w:rPr>
            </w:rPrChange>
          </w:rPr>
          <w:t>--</w:t>
        </w:r>
      </w:ins>
    </w:p>
    <w:p w14:paraId="2E81AD99" w14:textId="77777777" w:rsidR="00D26196" w:rsidRPr="00D26196" w:rsidRDefault="00D26196">
      <w:pPr>
        <w:pStyle w:val="HTMLPreformatted"/>
        <w:divId w:val="2032412305"/>
        <w:rPr>
          <w:ins w:id="19155" w:author="shorny" w:date="2014-06-09T18:54:00Z"/>
          <w:rStyle w:val="comment1"/>
          <w:sz w:val="18"/>
          <w:rPrChange w:id="19156" w:author="shorny" w:date="2014-06-09T18:55:00Z">
            <w:rPr>
              <w:ins w:id="19157" w:author="shorny" w:date="2014-06-09T18:54:00Z"/>
              <w:rStyle w:val="comment1"/>
            </w:rPr>
          </w:rPrChange>
        </w:rPr>
      </w:pPr>
      <w:ins w:id="19158" w:author="shorny" w:date="2014-06-09T18:54:00Z">
        <w:r w:rsidRPr="00D26196">
          <w:rPr>
            <w:rStyle w:val="comment1"/>
            <w:sz w:val="18"/>
            <w:rPrChange w:id="19159" w:author="shorny" w:date="2014-06-09T18:55:00Z">
              <w:rPr>
                <w:rStyle w:val="comment1"/>
              </w:rPr>
            </w:rPrChange>
          </w:rPr>
          <w:t>--     CALL stk_</w:t>
        </w:r>
        <w:proofErr w:type="gramStart"/>
        <w:r w:rsidRPr="00D26196">
          <w:rPr>
            <w:rStyle w:val="comment1"/>
            <w:sz w:val="18"/>
            <w:rPrChange w:id="19160" w:author="shorny" w:date="2014-06-09T18:55:00Z">
              <w:rPr>
                <w:rStyle w:val="comment1"/>
              </w:rPr>
            </w:rPrChange>
          </w:rPr>
          <w:t>unit.tc(</w:t>
        </w:r>
        <w:proofErr w:type="gramEnd"/>
        <w:r w:rsidRPr="00D26196">
          <w:rPr>
            <w:rStyle w:val="comment1"/>
            <w:sz w:val="18"/>
            <w:rPrChange w:id="19161" w:author="shorny" w:date="2014-06-09T18:55:00Z">
              <w:rPr>
                <w:rStyle w:val="comment1"/>
              </w:rPr>
            </w:rPrChange>
          </w:rPr>
          <w:t>'test_rhd');</w:t>
        </w:r>
      </w:ins>
    </w:p>
    <w:p w14:paraId="3FED8CB7" w14:textId="77777777" w:rsidR="00D26196" w:rsidRPr="00D26196" w:rsidRDefault="00D26196">
      <w:pPr>
        <w:pStyle w:val="HTMLPreformatted"/>
        <w:divId w:val="2032412305"/>
        <w:rPr>
          <w:ins w:id="19162" w:author="shorny" w:date="2014-06-09T18:54:00Z"/>
          <w:rStyle w:val="comment1"/>
          <w:sz w:val="18"/>
          <w:rPrChange w:id="19163" w:author="shorny" w:date="2014-06-09T18:55:00Z">
            <w:rPr>
              <w:ins w:id="19164" w:author="shorny" w:date="2014-06-09T18:54:00Z"/>
              <w:rStyle w:val="comment1"/>
            </w:rPr>
          </w:rPrChange>
        </w:rPr>
      </w:pPr>
      <w:ins w:id="19165" w:author="shorny" w:date="2014-06-09T18:54:00Z">
        <w:r w:rsidRPr="00D26196">
          <w:rPr>
            <w:rStyle w:val="comment1"/>
            <w:sz w:val="18"/>
            <w:rPrChange w:id="19166" w:author="shorny" w:date="2014-06-09T18:55:00Z">
              <w:rPr>
                <w:rStyle w:val="comment1"/>
              </w:rPr>
            </w:rPrChange>
          </w:rPr>
          <w:lastRenderedPageBreak/>
          <w:t xml:space="preserve">--    </w:t>
        </w:r>
      </w:ins>
    </w:p>
    <w:p w14:paraId="173C22EC" w14:textId="77777777" w:rsidR="00D26196" w:rsidRPr="00D26196" w:rsidRDefault="00D26196">
      <w:pPr>
        <w:pStyle w:val="HTMLPreformatted"/>
        <w:divId w:val="2032412305"/>
        <w:rPr>
          <w:ins w:id="19167" w:author="shorny" w:date="2014-06-09T18:54:00Z"/>
          <w:rStyle w:val="comment1"/>
          <w:sz w:val="18"/>
          <w:rPrChange w:id="19168" w:author="shorny" w:date="2014-06-09T18:55:00Z">
            <w:rPr>
              <w:ins w:id="19169" w:author="shorny" w:date="2014-06-09T18:54:00Z"/>
              <w:rStyle w:val="comment1"/>
            </w:rPr>
          </w:rPrChange>
        </w:rPr>
      </w:pPr>
      <w:ins w:id="19170" w:author="shorny" w:date="2014-06-09T18:54:00Z">
        <w:r w:rsidRPr="00D26196">
          <w:rPr>
            <w:rStyle w:val="comment1"/>
            <w:sz w:val="18"/>
            <w:rPrChange w:id="19171" w:author="shorny" w:date="2014-06-09T18:55:00Z">
              <w:rPr>
                <w:rStyle w:val="comment1"/>
              </w:rPr>
            </w:rPrChange>
          </w:rPr>
          <w:t>-- -----------------------------------------------------------------------------</w:t>
        </w:r>
      </w:ins>
    </w:p>
    <w:p w14:paraId="7914746C" w14:textId="77777777" w:rsidR="00D26196" w:rsidRPr="00D26196" w:rsidRDefault="00D26196">
      <w:pPr>
        <w:pStyle w:val="HTMLPreformatted"/>
        <w:divId w:val="2032412305"/>
        <w:rPr>
          <w:ins w:id="19172" w:author="shorny" w:date="2014-06-09T18:54:00Z"/>
          <w:sz w:val="18"/>
          <w:rPrChange w:id="19173" w:author="shorny" w:date="2014-06-09T18:55:00Z">
            <w:rPr>
              <w:ins w:id="19174" w:author="shorny" w:date="2014-06-09T18:54:00Z"/>
            </w:rPr>
          </w:rPrChange>
        </w:rPr>
      </w:pPr>
    </w:p>
    <w:p w14:paraId="20C35862" w14:textId="77777777" w:rsidR="00D26196" w:rsidRPr="00D26196" w:rsidRDefault="00D26196">
      <w:pPr>
        <w:pStyle w:val="HTMLPreformatted"/>
        <w:divId w:val="2032412305"/>
        <w:rPr>
          <w:ins w:id="19175" w:author="shorny" w:date="2014-06-09T18:54:00Z"/>
          <w:sz w:val="18"/>
          <w:rPrChange w:id="19176" w:author="shorny" w:date="2014-06-09T18:55:00Z">
            <w:rPr>
              <w:ins w:id="19177" w:author="shorny" w:date="2014-06-09T18:54:00Z"/>
            </w:rPr>
          </w:rPrChange>
        </w:rPr>
      </w:pPr>
      <w:ins w:id="19178" w:author="shorny" w:date="2014-06-09T18:54:00Z">
        <w:r w:rsidRPr="00D26196">
          <w:rPr>
            <w:rStyle w:val="keyword1"/>
            <w:sz w:val="18"/>
            <w:rPrChange w:id="19179" w:author="shorny" w:date="2014-06-09T18:55:00Z">
              <w:rPr>
                <w:rStyle w:val="keyword1"/>
              </w:rPr>
            </w:rPrChange>
          </w:rPr>
          <w:t>CONNECT</w:t>
        </w:r>
        <w:r w:rsidRPr="00D26196">
          <w:rPr>
            <w:sz w:val="18"/>
            <w:rPrChange w:id="19180" w:author="shorny" w:date="2014-06-09T18:55:00Z">
              <w:rPr/>
            </w:rPrChange>
          </w:rPr>
          <w:t xml:space="preserve"> </w:t>
        </w:r>
        <w:proofErr w:type="gramStart"/>
        <w:r w:rsidRPr="00D26196">
          <w:rPr>
            <w:sz w:val="18"/>
            <w:rPrChange w:id="19181" w:author="shorny" w:date="2014-06-09T18:55:00Z">
              <w:rPr/>
            </w:rPrChange>
          </w:rPr>
          <w:t>mysql ;</w:t>
        </w:r>
        <w:proofErr w:type="gramEnd"/>
        <w:r w:rsidRPr="00D26196">
          <w:rPr>
            <w:sz w:val="18"/>
            <w:rPrChange w:id="19182" w:author="shorny" w:date="2014-06-09T18:55:00Z">
              <w:rPr/>
            </w:rPrChange>
          </w:rPr>
          <w:t xml:space="preserve"> </w:t>
        </w:r>
      </w:ins>
    </w:p>
    <w:p w14:paraId="012278E7" w14:textId="77777777" w:rsidR="00D26196" w:rsidRPr="00D26196" w:rsidRDefault="00D26196">
      <w:pPr>
        <w:pStyle w:val="HTMLPreformatted"/>
        <w:divId w:val="2032412305"/>
        <w:rPr>
          <w:ins w:id="19183" w:author="shorny" w:date="2014-06-09T18:54:00Z"/>
          <w:sz w:val="18"/>
          <w:rPrChange w:id="19184" w:author="shorny" w:date="2014-06-09T18:55:00Z">
            <w:rPr>
              <w:ins w:id="19185" w:author="shorny" w:date="2014-06-09T18:54:00Z"/>
            </w:rPr>
          </w:rPrChange>
        </w:rPr>
      </w:pPr>
    </w:p>
    <w:p w14:paraId="2284EC78" w14:textId="77777777" w:rsidR="00D26196" w:rsidRPr="00D26196" w:rsidRDefault="00D26196">
      <w:pPr>
        <w:pStyle w:val="HTMLPreformatted"/>
        <w:divId w:val="2032412305"/>
        <w:rPr>
          <w:ins w:id="19186" w:author="shorny" w:date="2014-06-09T18:54:00Z"/>
          <w:sz w:val="18"/>
          <w:rPrChange w:id="19187" w:author="shorny" w:date="2014-06-09T18:55:00Z">
            <w:rPr>
              <w:ins w:id="19188" w:author="shorny" w:date="2014-06-09T18:54:00Z"/>
            </w:rPr>
          </w:rPrChange>
        </w:rPr>
      </w:pPr>
      <w:ins w:id="19189" w:author="shorny" w:date="2014-06-09T18:54:00Z">
        <w:r w:rsidRPr="00D26196">
          <w:rPr>
            <w:rStyle w:val="keyword1"/>
            <w:sz w:val="18"/>
            <w:rPrChange w:id="19190" w:author="shorny" w:date="2014-06-09T18:55:00Z">
              <w:rPr>
                <w:rStyle w:val="keyword1"/>
              </w:rPr>
            </w:rPrChange>
          </w:rPr>
          <w:t>DROP</w:t>
        </w:r>
        <w:r w:rsidRPr="00D26196">
          <w:rPr>
            <w:sz w:val="18"/>
            <w:rPrChange w:id="19191" w:author="shorny" w:date="2014-06-09T18:55:00Z">
              <w:rPr/>
            </w:rPrChange>
          </w:rPr>
          <w:t xml:space="preserve"> DATABASE IF </w:t>
        </w:r>
        <w:r w:rsidRPr="00D26196">
          <w:rPr>
            <w:rStyle w:val="keyword1"/>
            <w:sz w:val="18"/>
            <w:rPrChange w:id="19192" w:author="shorny" w:date="2014-06-09T18:55:00Z">
              <w:rPr>
                <w:rStyle w:val="keyword1"/>
              </w:rPr>
            </w:rPrChange>
          </w:rPr>
          <w:t>EXISTS</w:t>
        </w:r>
        <w:r w:rsidRPr="00D26196">
          <w:rPr>
            <w:sz w:val="18"/>
            <w:rPrChange w:id="19193" w:author="shorny" w:date="2014-06-09T18:55:00Z">
              <w:rPr/>
            </w:rPrChange>
          </w:rPr>
          <w:t xml:space="preserve"> test_</w:t>
        </w:r>
        <w:proofErr w:type="gramStart"/>
        <w:r w:rsidRPr="00D26196">
          <w:rPr>
            <w:sz w:val="18"/>
            <w:rPrChange w:id="19194" w:author="shorny" w:date="2014-06-09T18:55:00Z">
              <w:rPr/>
            </w:rPrChange>
          </w:rPr>
          <w:t>rhd ;</w:t>
        </w:r>
        <w:proofErr w:type="gramEnd"/>
      </w:ins>
    </w:p>
    <w:p w14:paraId="6070740F" w14:textId="77777777" w:rsidR="00D26196" w:rsidRPr="00D26196" w:rsidRDefault="00D26196">
      <w:pPr>
        <w:pStyle w:val="HTMLPreformatted"/>
        <w:divId w:val="2032412305"/>
        <w:rPr>
          <w:ins w:id="19195" w:author="shorny" w:date="2014-06-09T18:54:00Z"/>
          <w:sz w:val="18"/>
          <w:rPrChange w:id="19196" w:author="shorny" w:date="2014-06-09T18:55:00Z">
            <w:rPr>
              <w:ins w:id="19197" w:author="shorny" w:date="2014-06-09T18:54:00Z"/>
            </w:rPr>
          </w:rPrChange>
        </w:rPr>
      </w:pPr>
    </w:p>
    <w:p w14:paraId="55215F31" w14:textId="77777777" w:rsidR="00D26196" w:rsidRPr="00D26196" w:rsidRDefault="00D26196">
      <w:pPr>
        <w:pStyle w:val="HTMLPreformatted"/>
        <w:divId w:val="2032412305"/>
        <w:rPr>
          <w:ins w:id="19198" w:author="shorny" w:date="2014-06-09T18:54:00Z"/>
          <w:sz w:val="18"/>
          <w:rPrChange w:id="19199" w:author="shorny" w:date="2014-06-09T18:55:00Z">
            <w:rPr>
              <w:ins w:id="19200" w:author="shorny" w:date="2014-06-09T18:54:00Z"/>
            </w:rPr>
          </w:rPrChange>
        </w:rPr>
      </w:pPr>
      <w:ins w:id="19201" w:author="shorny" w:date="2014-06-09T18:54:00Z">
        <w:r w:rsidRPr="00D26196">
          <w:rPr>
            <w:rStyle w:val="keyword1"/>
            <w:sz w:val="18"/>
            <w:rPrChange w:id="19202" w:author="shorny" w:date="2014-06-09T18:55:00Z">
              <w:rPr>
                <w:rStyle w:val="keyword1"/>
              </w:rPr>
            </w:rPrChange>
          </w:rPr>
          <w:t>CREATE</w:t>
        </w:r>
        <w:r w:rsidRPr="00D26196">
          <w:rPr>
            <w:sz w:val="18"/>
            <w:rPrChange w:id="19203" w:author="shorny" w:date="2014-06-09T18:55:00Z">
              <w:rPr/>
            </w:rPrChange>
          </w:rPr>
          <w:t xml:space="preserve"> DATABASE test_rhd </w:t>
        </w:r>
        <w:r w:rsidRPr="00D26196">
          <w:rPr>
            <w:rStyle w:val="type1"/>
            <w:sz w:val="18"/>
            <w:rPrChange w:id="19204" w:author="shorny" w:date="2014-06-09T18:55:00Z">
              <w:rPr>
                <w:rStyle w:val="type1"/>
              </w:rPr>
            </w:rPrChange>
          </w:rPr>
          <w:t>CHARACTER</w:t>
        </w:r>
        <w:r w:rsidRPr="00D26196">
          <w:rPr>
            <w:sz w:val="18"/>
            <w:rPrChange w:id="19205" w:author="shorny" w:date="2014-06-09T18:55:00Z">
              <w:rPr/>
            </w:rPrChange>
          </w:rPr>
          <w:t xml:space="preserve"> </w:t>
        </w:r>
        <w:r w:rsidRPr="00D26196">
          <w:rPr>
            <w:rStyle w:val="keyword1"/>
            <w:sz w:val="18"/>
            <w:rPrChange w:id="19206" w:author="shorny" w:date="2014-06-09T18:55:00Z">
              <w:rPr>
                <w:rStyle w:val="keyword1"/>
              </w:rPr>
            </w:rPrChange>
          </w:rPr>
          <w:t>SET</w:t>
        </w:r>
        <w:r w:rsidRPr="00D26196">
          <w:rPr>
            <w:sz w:val="18"/>
            <w:rPrChange w:id="19207" w:author="shorny" w:date="2014-06-09T18:55:00Z">
              <w:rPr/>
            </w:rPrChange>
          </w:rPr>
          <w:t xml:space="preserve"> = utf8;</w:t>
        </w:r>
      </w:ins>
    </w:p>
    <w:p w14:paraId="7C4DC712" w14:textId="77777777" w:rsidR="00D26196" w:rsidRPr="00D26196" w:rsidRDefault="00D26196">
      <w:pPr>
        <w:pStyle w:val="HTMLPreformatted"/>
        <w:divId w:val="2032412305"/>
        <w:rPr>
          <w:ins w:id="19208" w:author="shorny" w:date="2014-06-09T18:54:00Z"/>
          <w:sz w:val="18"/>
          <w:rPrChange w:id="19209" w:author="shorny" w:date="2014-06-09T18:55:00Z">
            <w:rPr>
              <w:ins w:id="19210" w:author="shorny" w:date="2014-06-09T18:54:00Z"/>
            </w:rPr>
          </w:rPrChange>
        </w:rPr>
      </w:pPr>
    </w:p>
    <w:p w14:paraId="4EDAE96F" w14:textId="77777777" w:rsidR="00D26196" w:rsidRPr="00D26196" w:rsidRDefault="00D26196">
      <w:pPr>
        <w:pStyle w:val="HTMLPreformatted"/>
        <w:divId w:val="2032412305"/>
        <w:rPr>
          <w:ins w:id="19211" w:author="shorny" w:date="2014-06-09T18:54:00Z"/>
          <w:sz w:val="18"/>
          <w:rPrChange w:id="19212" w:author="shorny" w:date="2014-06-09T18:55:00Z">
            <w:rPr>
              <w:ins w:id="19213" w:author="shorny" w:date="2014-06-09T18:54:00Z"/>
            </w:rPr>
          </w:rPrChange>
        </w:rPr>
      </w:pPr>
      <w:ins w:id="19214" w:author="shorny" w:date="2014-06-09T18:54:00Z">
        <w:r w:rsidRPr="00D26196">
          <w:rPr>
            <w:rStyle w:val="keyword1"/>
            <w:sz w:val="18"/>
            <w:rPrChange w:id="19215" w:author="shorny" w:date="2014-06-09T18:55:00Z">
              <w:rPr>
                <w:rStyle w:val="keyword1"/>
              </w:rPr>
            </w:rPrChange>
          </w:rPr>
          <w:t>CONNECT</w:t>
        </w:r>
        <w:r w:rsidRPr="00D26196">
          <w:rPr>
            <w:sz w:val="18"/>
            <w:rPrChange w:id="19216" w:author="shorny" w:date="2014-06-09T18:55:00Z">
              <w:rPr/>
            </w:rPrChange>
          </w:rPr>
          <w:t xml:space="preserve"> test_rhd;</w:t>
        </w:r>
      </w:ins>
    </w:p>
    <w:p w14:paraId="3F3A36BE" w14:textId="77777777" w:rsidR="00D26196" w:rsidRPr="00D26196" w:rsidRDefault="00D26196">
      <w:pPr>
        <w:pStyle w:val="HTMLPreformatted"/>
        <w:divId w:val="2032412305"/>
        <w:rPr>
          <w:ins w:id="19217" w:author="shorny" w:date="2014-06-09T18:54:00Z"/>
          <w:sz w:val="18"/>
          <w:rPrChange w:id="19218" w:author="shorny" w:date="2014-06-09T18:55:00Z">
            <w:rPr>
              <w:ins w:id="19219" w:author="shorny" w:date="2014-06-09T18:54:00Z"/>
            </w:rPr>
          </w:rPrChange>
        </w:rPr>
      </w:pPr>
    </w:p>
    <w:p w14:paraId="3752F4AF" w14:textId="77777777" w:rsidR="00D26196" w:rsidRPr="00D26196" w:rsidRDefault="00D26196">
      <w:pPr>
        <w:pStyle w:val="HTMLPreformatted"/>
        <w:divId w:val="2032412305"/>
        <w:rPr>
          <w:ins w:id="19220" w:author="shorny" w:date="2014-06-09T18:54:00Z"/>
          <w:sz w:val="18"/>
          <w:rPrChange w:id="19221" w:author="shorny" w:date="2014-06-09T18:55:00Z">
            <w:rPr>
              <w:ins w:id="19222" w:author="shorny" w:date="2014-06-09T18:54:00Z"/>
            </w:rPr>
          </w:rPrChange>
        </w:rPr>
      </w:pPr>
      <w:ins w:id="19223" w:author="shorny" w:date="2014-06-09T18:54:00Z">
        <w:r w:rsidRPr="00D26196">
          <w:rPr>
            <w:sz w:val="18"/>
            <w:rPrChange w:id="19224" w:author="shorny" w:date="2014-06-09T18:55:00Z">
              <w:rPr/>
            </w:rPrChange>
          </w:rPr>
          <w:t>DELIMITER $$</w:t>
        </w:r>
      </w:ins>
    </w:p>
    <w:p w14:paraId="0481B95E" w14:textId="77777777" w:rsidR="00D26196" w:rsidRPr="00D26196" w:rsidRDefault="00D26196">
      <w:pPr>
        <w:pStyle w:val="HTMLPreformatted"/>
        <w:divId w:val="2032412305"/>
        <w:rPr>
          <w:ins w:id="19225" w:author="shorny" w:date="2014-06-09T18:54:00Z"/>
          <w:sz w:val="18"/>
          <w:rPrChange w:id="19226" w:author="shorny" w:date="2014-06-09T18:55:00Z">
            <w:rPr>
              <w:ins w:id="19227" w:author="shorny" w:date="2014-06-09T18:54:00Z"/>
            </w:rPr>
          </w:rPrChange>
        </w:rPr>
      </w:pPr>
    </w:p>
    <w:p w14:paraId="7FB0EBD0" w14:textId="77777777" w:rsidR="00D26196" w:rsidRPr="00D26196" w:rsidRDefault="00D26196">
      <w:pPr>
        <w:pStyle w:val="HTMLPreformatted"/>
        <w:divId w:val="2032412305"/>
        <w:rPr>
          <w:ins w:id="19228" w:author="shorny" w:date="2014-06-09T18:54:00Z"/>
          <w:rStyle w:val="comment1"/>
          <w:sz w:val="18"/>
          <w:rPrChange w:id="19229" w:author="shorny" w:date="2014-06-09T18:55:00Z">
            <w:rPr>
              <w:ins w:id="19230" w:author="shorny" w:date="2014-06-09T18:54:00Z"/>
              <w:rStyle w:val="comment1"/>
            </w:rPr>
          </w:rPrChange>
        </w:rPr>
      </w:pPr>
      <w:ins w:id="19231" w:author="shorny" w:date="2014-06-09T18:54:00Z">
        <w:r w:rsidRPr="00D26196">
          <w:rPr>
            <w:rStyle w:val="comment1"/>
            <w:sz w:val="18"/>
            <w:rPrChange w:id="19232" w:author="shorny" w:date="2014-06-09T18:55:00Z">
              <w:rPr>
                <w:rStyle w:val="comment1"/>
              </w:rPr>
            </w:rPrChange>
          </w:rPr>
          <w:t>-- ensure that our populate scripts put at least some data in every table</w:t>
        </w:r>
      </w:ins>
    </w:p>
    <w:p w14:paraId="41539242" w14:textId="77777777" w:rsidR="00D26196" w:rsidRPr="00D26196" w:rsidRDefault="00D26196">
      <w:pPr>
        <w:pStyle w:val="HTMLPreformatted"/>
        <w:divId w:val="2032412305"/>
        <w:rPr>
          <w:ins w:id="19233" w:author="shorny" w:date="2014-06-09T18:54:00Z"/>
          <w:sz w:val="18"/>
          <w:rPrChange w:id="19234" w:author="shorny" w:date="2014-06-09T18:55:00Z">
            <w:rPr>
              <w:ins w:id="19235" w:author="shorny" w:date="2014-06-09T18:54:00Z"/>
            </w:rPr>
          </w:rPrChange>
        </w:rPr>
      </w:pPr>
      <w:ins w:id="19236" w:author="shorny" w:date="2014-06-09T18:54:00Z">
        <w:r w:rsidRPr="00D26196">
          <w:rPr>
            <w:rStyle w:val="keyword1"/>
            <w:sz w:val="18"/>
            <w:rPrChange w:id="19237" w:author="shorny" w:date="2014-06-09T18:55:00Z">
              <w:rPr>
                <w:rStyle w:val="keyword1"/>
              </w:rPr>
            </w:rPrChange>
          </w:rPr>
          <w:t>CREATE</w:t>
        </w:r>
        <w:r w:rsidRPr="00D26196">
          <w:rPr>
            <w:sz w:val="18"/>
            <w:rPrChange w:id="19238" w:author="shorny" w:date="2014-06-09T18:55:00Z">
              <w:rPr/>
            </w:rPrChange>
          </w:rPr>
          <w:t xml:space="preserve"> </w:t>
        </w:r>
        <w:r w:rsidRPr="00D26196">
          <w:rPr>
            <w:rStyle w:val="keyword1"/>
            <w:sz w:val="18"/>
            <w:rPrChange w:id="19239" w:author="shorny" w:date="2014-06-09T18:55:00Z">
              <w:rPr>
                <w:rStyle w:val="keyword1"/>
              </w:rPr>
            </w:rPrChange>
          </w:rPr>
          <w:t>PROCEDURE</w:t>
        </w:r>
        <w:r w:rsidRPr="00D26196">
          <w:rPr>
            <w:sz w:val="18"/>
            <w:rPrChange w:id="19240" w:author="shorny" w:date="2014-06-09T18:55:00Z">
              <w:rPr/>
            </w:rPrChange>
          </w:rPr>
          <w:t xml:space="preserve"> </w:t>
        </w:r>
        <w:r w:rsidRPr="00D26196">
          <w:rPr>
            <w:rStyle w:val="function-name1"/>
            <w:sz w:val="18"/>
            <w:rPrChange w:id="19241" w:author="shorny" w:date="2014-06-09T18:55:00Z">
              <w:rPr>
                <w:rStyle w:val="function-name1"/>
              </w:rPr>
            </w:rPrChange>
          </w:rPr>
          <w:t>test_populate_</w:t>
        </w:r>
        <w:proofErr w:type="gramStart"/>
        <w:r w:rsidRPr="00D26196">
          <w:rPr>
            <w:rStyle w:val="function-name1"/>
            <w:sz w:val="18"/>
            <w:rPrChange w:id="19242" w:author="shorny" w:date="2014-06-09T18:55:00Z">
              <w:rPr>
                <w:rStyle w:val="function-name1"/>
              </w:rPr>
            </w:rPrChange>
          </w:rPr>
          <w:t>contents</w:t>
        </w:r>
        <w:r w:rsidRPr="00D26196">
          <w:rPr>
            <w:sz w:val="18"/>
            <w:rPrChange w:id="19243" w:author="shorny" w:date="2014-06-09T18:55:00Z">
              <w:rPr/>
            </w:rPrChange>
          </w:rPr>
          <w:t>()</w:t>
        </w:r>
        <w:proofErr w:type="gramEnd"/>
      </w:ins>
    </w:p>
    <w:p w14:paraId="3E1EC605" w14:textId="77777777" w:rsidR="00D26196" w:rsidRPr="00D26196" w:rsidRDefault="00D26196">
      <w:pPr>
        <w:pStyle w:val="HTMLPreformatted"/>
        <w:divId w:val="2032412305"/>
        <w:rPr>
          <w:ins w:id="19244" w:author="shorny" w:date="2014-06-09T18:54:00Z"/>
          <w:sz w:val="18"/>
          <w:rPrChange w:id="19245" w:author="shorny" w:date="2014-06-09T18:55:00Z">
            <w:rPr>
              <w:ins w:id="19246" w:author="shorny" w:date="2014-06-09T18:54:00Z"/>
            </w:rPr>
          </w:rPrChange>
        </w:rPr>
      </w:pPr>
      <w:ins w:id="19247" w:author="shorny" w:date="2014-06-09T18:54:00Z">
        <w:r w:rsidRPr="00D26196">
          <w:rPr>
            <w:rStyle w:val="keyword1"/>
            <w:sz w:val="18"/>
            <w:rPrChange w:id="19248" w:author="shorny" w:date="2014-06-09T18:55:00Z">
              <w:rPr>
                <w:rStyle w:val="keyword1"/>
              </w:rPr>
            </w:rPrChange>
          </w:rPr>
          <w:t>BEGIN</w:t>
        </w:r>
      </w:ins>
    </w:p>
    <w:p w14:paraId="3D9F71B4" w14:textId="77777777" w:rsidR="00D26196" w:rsidRPr="00D26196" w:rsidRDefault="00D26196">
      <w:pPr>
        <w:pStyle w:val="HTMLPreformatted"/>
        <w:divId w:val="2032412305"/>
        <w:rPr>
          <w:ins w:id="19249" w:author="shorny" w:date="2014-06-09T18:54:00Z"/>
          <w:sz w:val="18"/>
          <w:rPrChange w:id="19250" w:author="shorny" w:date="2014-06-09T18:55:00Z">
            <w:rPr>
              <w:ins w:id="19251" w:author="shorny" w:date="2014-06-09T18:54:00Z"/>
            </w:rPr>
          </w:rPrChange>
        </w:rPr>
      </w:pPr>
      <w:ins w:id="19252" w:author="shorny" w:date="2014-06-09T18:54:00Z">
        <w:r w:rsidRPr="00D26196">
          <w:rPr>
            <w:sz w:val="18"/>
            <w:rPrChange w:id="19253" w:author="shorny" w:date="2014-06-09T18:55:00Z">
              <w:rPr/>
            </w:rPrChange>
          </w:rPr>
          <w:t xml:space="preserve">  </w:t>
        </w:r>
        <w:r w:rsidRPr="00D26196">
          <w:rPr>
            <w:rStyle w:val="keyword1"/>
            <w:sz w:val="18"/>
            <w:rPrChange w:id="19254" w:author="shorny" w:date="2014-06-09T18:55:00Z">
              <w:rPr>
                <w:rStyle w:val="keyword1"/>
              </w:rPr>
            </w:rPrChange>
          </w:rPr>
          <w:t>DECLARE</w:t>
        </w:r>
        <w:r w:rsidRPr="00D26196">
          <w:rPr>
            <w:sz w:val="18"/>
            <w:rPrChange w:id="19255" w:author="shorny" w:date="2014-06-09T18:55:00Z">
              <w:rPr/>
            </w:rPrChange>
          </w:rPr>
          <w:t xml:space="preserve"> rowCount </w:t>
        </w:r>
        <w:r w:rsidRPr="00D26196">
          <w:rPr>
            <w:rStyle w:val="type1"/>
            <w:sz w:val="18"/>
            <w:rPrChange w:id="19256" w:author="shorny" w:date="2014-06-09T18:55:00Z">
              <w:rPr>
                <w:rStyle w:val="type1"/>
              </w:rPr>
            </w:rPrChange>
          </w:rPr>
          <w:t>INT</w:t>
        </w:r>
        <w:r w:rsidRPr="00D26196">
          <w:rPr>
            <w:sz w:val="18"/>
            <w:rPrChange w:id="19257" w:author="shorny" w:date="2014-06-09T18:55:00Z">
              <w:rPr/>
            </w:rPrChange>
          </w:rPr>
          <w:t>;</w:t>
        </w:r>
      </w:ins>
    </w:p>
    <w:p w14:paraId="28D9CF99" w14:textId="77777777" w:rsidR="00D26196" w:rsidRPr="00D26196" w:rsidRDefault="00D26196">
      <w:pPr>
        <w:pStyle w:val="HTMLPreformatted"/>
        <w:divId w:val="2032412305"/>
        <w:rPr>
          <w:ins w:id="19258" w:author="shorny" w:date="2014-06-09T18:54:00Z"/>
          <w:sz w:val="18"/>
          <w:rPrChange w:id="19259" w:author="shorny" w:date="2014-06-09T18:55:00Z">
            <w:rPr>
              <w:ins w:id="19260" w:author="shorny" w:date="2014-06-09T18:54:00Z"/>
            </w:rPr>
          </w:rPrChange>
        </w:rPr>
      </w:pPr>
      <w:ins w:id="19261" w:author="shorny" w:date="2014-06-09T18:54:00Z">
        <w:r w:rsidRPr="00D26196">
          <w:rPr>
            <w:sz w:val="18"/>
            <w:rPrChange w:id="19262" w:author="shorny" w:date="2014-06-09T18:55:00Z">
              <w:rPr/>
            </w:rPrChange>
          </w:rPr>
          <w:t xml:space="preserve">  </w:t>
        </w:r>
        <w:r w:rsidRPr="00D26196">
          <w:rPr>
            <w:rStyle w:val="keyword1"/>
            <w:sz w:val="18"/>
            <w:rPrChange w:id="19263" w:author="shorny" w:date="2014-06-09T18:55:00Z">
              <w:rPr>
                <w:rStyle w:val="keyword1"/>
              </w:rPr>
            </w:rPrChange>
          </w:rPr>
          <w:t>DECLARE</w:t>
        </w:r>
        <w:r w:rsidRPr="00D26196">
          <w:rPr>
            <w:sz w:val="18"/>
            <w:rPrChange w:id="19264" w:author="shorny" w:date="2014-06-09T18:55:00Z">
              <w:rPr/>
            </w:rPrChange>
          </w:rPr>
          <w:t xml:space="preserve"> tableName </w:t>
        </w:r>
        <w:proofErr w:type="gramStart"/>
        <w:r w:rsidRPr="00D26196">
          <w:rPr>
            <w:rStyle w:val="type1"/>
            <w:sz w:val="18"/>
            <w:rPrChange w:id="19265" w:author="shorny" w:date="2014-06-09T18:55:00Z">
              <w:rPr>
                <w:rStyle w:val="type1"/>
              </w:rPr>
            </w:rPrChange>
          </w:rPr>
          <w:t>varchar</w:t>
        </w:r>
        <w:r w:rsidRPr="00D26196">
          <w:rPr>
            <w:sz w:val="18"/>
            <w:rPrChange w:id="19266" w:author="shorny" w:date="2014-06-09T18:55:00Z">
              <w:rPr/>
            </w:rPrChange>
          </w:rPr>
          <w:t>(</w:t>
        </w:r>
        <w:proofErr w:type="gramEnd"/>
        <w:r w:rsidRPr="00D26196">
          <w:rPr>
            <w:sz w:val="18"/>
            <w:rPrChange w:id="19267" w:author="shorny" w:date="2014-06-09T18:55:00Z">
              <w:rPr/>
            </w:rPrChange>
          </w:rPr>
          <w:t xml:space="preserve">64) </w:t>
        </w:r>
        <w:r w:rsidRPr="00D26196">
          <w:rPr>
            <w:rStyle w:val="keyword1"/>
            <w:sz w:val="18"/>
            <w:rPrChange w:id="19268" w:author="shorny" w:date="2014-06-09T18:55:00Z">
              <w:rPr>
                <w:rStyle w:val="keyword1"/>
              </w:rPr>
            </w:rPrChange>
          </w:rPr>
          <w:t>DEFAULT</w:t>
        </w:r>
        <w:r w:rsidRPr="00D26196">
          <w:rPr>
            <w:sz w:val="18"/>
            <w:rPrChange w:id="19269" w:author="shorny" w:date="2014-06-09T18:55:00Z">
              <w:rPr/>
            </w:rPrChange>
          </w:rPr>
          <w:t xml:space="preserve"> "";</w:t>
        </w:r>
      </w:ins>
    </w:p>
    <w:p w14:paraId="46FDE5D1" w14:textId="77777777" w:rsidR="00D26196" w:rsidRPr="00D26196" w:rsidRDefault="00D26196">
      <w:pPr>
        <w:pStyle w:val="HTMLPreformatted"/>
        <w:divId w:val="2032412305"/>
        <w:rPr>
          <w:ins w:id="19270" w:author="shorny" w:date="2014-06-09T18:54:00Z"/>
          <w:sz w:val="18"/>
          <w:rPrChange w:id="19271" w:author="shorny" w:date="2014-06-09T18:55:00Z">
            <w:rPr>
              <w:ins w:id="19272" w:author="shorny" w:date="2014-06-09T18:54:00Z"/>
            </w:rPr>
          </w:rPrChange>
        </w:rPr>
      </w:pPr>
      <w:ins w:id="19273" w:author="shorny" w:date="2014-06-09T18:54:00Z">
        <w:r w:rsidRPr="00D26196">
          <w:rPr>
            <w:sz w:val="18"/>
            <w:rPrChange w:id="19274" w:author="shorny" w:date="2014-06-09T18:55:00Z">
              <w:rPr/>
            </w:rPrChange>
          </w:rPr>
          <w:t xml:space="preserve">  </w:t>
        </w:r>
        <w:r w:rsidRPr="00D26196">
          <w:rPr>
            <w:rStyle w:val="keyword1"/>
            <w:sz w:val="18"/>
            <w:rPrChange w:id="19275" w:author="shorny" w:date="2014-06-09T18:55:00Z">
              <w:rPr>
                <w:rStyle w:val="keyword1"/>
              </w:rPr>
            </w:rPrChange>
          </w:rPr>
          <w:t>DECLARE</w:t>
        </w:r>
        <w:r w:rsidRPr="00D26196">
          <w:rPr>
            <w:sz w:val="18"/>
            <w:rPrChange w:id="19276" w:author="shorny" w:date="2014-06-09T18:55:00Z">
              <w:rPr/>
            </w:rPrChange>
          </w:rPr>
          <w:t xml:space="preserve"> tablesDone </w:t>
        </w:r>
        <w:r w:rsidRPr="00D26196">
          <w:rPr>
            <w:rStyle w:val="type1"/>
            <w:sz w:val="18"/>
            <w:rPrChange w:id="19277" w:author="shorny" w:date="2014-06-09T18:55:00Z">
              <w:rPr>
                <w:rStyle w:val="type1"/>
              </w:rPr>
            </w:rPrChange>
          </w:rPr>
          <w:t>INTEGER</w:t>
        </w:r>
        <w:r w:rsidRPr="00D26196">
          <w:rPr>
            <w:sz w:val="18"/>
            <w:rPrChange w:id="19278" w:author="shorny" w:date="2014-06-09T18:55:00Z">
              <w:rPr/>
            </w:rPrChange>
          </w:rPr>
          <w:t xml:space="preserve"> </w:t>
        </w:r>
        <w:r w:rsidRPr="00D26196">
          <w:rPr>
            <w:rStyle w:val="keyword1"/>
            <w:sz w:val="18"/>
            <w:rPrChange w:id="19279" w:author="shorny" w:date="2014-06-09T18:55:00Z">
              <w:rPr>
                <w:rStyle w:val="keyword1"/>
              </w:rPr>
            </w:rPrChange>
          </w:rPr>
          <w:t>DEFAULT</w:t>
        </w:r>
        <w:r w:rsidRPr="00D26196">
          <w:rPr>
            <w:sz w:val="18"/>
            <w:rPrChange w:id="19280" w:author="shorny" w:date="2014-06-09T18:55:00Z">
              <w:rPr/>
            </w:rPrChange>
          </w:rPr>
          <w:t xml:space="preserve"> 0;</w:t>
        </w:r>
      </w:ins>
    </w:p>
    <w:p w14:paraId="15665679" w14:textId="77777777" w:rsidR="00D26196" w:rsidRPr="00D26196" w:rsidRDefault="00D26196">
      <w:pPr>
        <w:pStyle w:val="HTMLPreformatted"/>
        <w:divId w:val="2032412305"/>
        <w:rPr>
          <w:ins w:id="19281" w:author="shorny" w:date="2014-06-09T18:54:00Z"/>
          <w:sz w:val="18"/>
          <w:rPrChange w:id="19282" w:author="shorny" w:date="2014-06-09T18:55:00Z">
            <w:rPr>
              <w:ins w:id="19283" w:author="shorny" w:date="2014-06-09T18:54:00Z"/>
            </w:rPr>
          </w:rPrChange>
        </w:rPr>
      </w:pPr>
    </w:p>
    <w:p w14:paraId="121027BE" w14:textId="77777777" w:rsidR="00D26196" w:rsidRPr="00D26196" w:rsidRDefault="00D26196">
      <w:pPr>
        <w:pStyle w:val="HTMLPreformatted"/>
        <w:divId w:val="2032412305"/>
        <w:rPr>
          <w:ins w:id="19284" w:author="shorny" w:date="2014-06-09T18:54:00Z"/>
          <w:rStyle w:val="comment1"/>
          <w:sz w:val="18"/>
          <w:rPrChange w:id="19285" w:author="shorny" w:date="2014-06-09T18:55:00Z">
            <w:rPr>
              <w:ins w:id="19286" w:author="shorny" w:date="2014-06-09T18:54:00Z"/>
              <w:rStyle w:val="comment1"/>
            </w:rPr>
          </w:rPrChange>
        </w:rPr>
      </w:pPr>
      <w:ins w:id="19287" w:author="shorny" w:date="2014-06-09T18:54:00Z">
        <w:r w:rsidRPr="00D26196">
          <w:rPr>
            <w:sz w:val="18"/>
            <w:rPrChange w:id="19288" w:author="shorny" w:date="2014-06-09T18:55:00Z">
              <w:rPr/>
            </w:rPrChange>
          </w:rPr>
          <w:t xml:space="preserve">  </w:t>
        </w:r>
        <w:r w:rsidRPr="00D26196">
          <w:rPr>
            <w:rStyle w:val="comment1"/>
            <w:sz w:val="18"/>
            <w:rPrChange w:id="19289" w:author="shorny" w:date="2014-06-09T18:55:00Z">
              <w:rPr>
                <w:rStyle w:val="comment1"/>
              </w:rPr>
            </w:rPrChange>
          </w:rPr>
          <w:t>-- iterate over all the tables in RHD DB</w:t>
        </w:r>
      </w:ins>
    </w:p>
    <w:p w14:paraId="10D157F4" w14:textId="77777777" w:rsidR="00D26196" w:rsidRPr="00D26196" w:rsidRDefault="00D26196">
      <w:pPr>
        <w:pStyle w:val="HTMLPreformatted"/>
        <w:divId w:val="2032412305"/>
        <w:rPr>
          <w:ins w:id="19290" w:author="shorny" w:date="2014-06-09T18:54:00Z"/>
          <w:sz w:val="18"/>
          <w:rPrChange w:id="19291" w:author="shorny" w:date="2014-06-09T18:55:00Z">
            <w:rPr>
              <w:ins w:id="19292" w:author="shorny" w:date="2014-06-09T18:54:00Z"/>
            </w:rPr>
          </w:rPrChange>
        </w:rPr>
      </w:pPr>
      <w:ins w:id="19293" w:author="shorny" w:date="2014-06-09T18:54:00Z">
        <w:r w:rsidRPr="00D26196">
          <w:rPr>
            <w:sz w:val="18"/>
            <w:rPrChange w:id="19294" w:author="shorny" w:date="2014-06-09T18:55:00Z">
              <w:rPr/>
            </w:rPrChange>
          </w:rPr>
          <w:t xml:space="preserve">  </w:t>
        </w:r>
        <w:r w:rsidRPr="00D26196">
          <w:rPr>
            <w:rStyle w:val="keyword1"/>
            <w:sz w:val="18"/>
            <w:rPrChange w:id="19295" w:author="shorny" w:date="2014-06-09T18:55:00Z">
              <w:rPr>
                <w:rStyle w:val="keyword1"/>
              </w:rPr>
            </w:rPrChange>
          </w:rPr>
          <w:t>DECLARE</w:t>
        </w:r>
        <w:r w:rsidRPr="00D26196">
          <w:rPr>
            <w:sz w:val="18"/>
            <w:rPrChange w:id="19296" w:author="shorny" w:date="2014-06-09T18:55:00Z">
              <w:rPr/>
            </w:rPrChange>
          </w:rPr>
          <w:t xml:space="preserve"> curs </w:t>
        </w:r>
        <w:r w:rsidRPr="00D26196">
          <w:rPr>
            <w:rStyle w:val="keyword1"/>
            <w:sz w:val="18"/>
            <w:rPrChange w:id="19297" w:author="shorny" w:date="2014-06-09T18:55:00Z">
              <w:rPr>
                <w:rStyle w:val="keyword1"/>
              </w:rPr>
            </w:rPrChange>
          </w:rPr>
          <w:t>CURSOR</w:t>
        </w:r>
        <w:r w:rsidRPr="00D26196">
          <w:rPr>
            <w:sz w:val="18"/>
            <w:rPrChange w:id="19298" w:author="shorny" w:date="2014-06-09T18:55:00Z">
              <w:rPr/>
            </w:rPrChange>
          </w:rPr>
          <w:t xml:space="preserve"> </w:t>
        </w:r>
        <w:r w:rsidRPr="00D26196">
          <w:rPr>
            <w:rStyle w:val="keyword1"/>
            <w:sz w:val="18"/>
            <w:rPrChange w:id="19299" w:author="shorny" w:date="2014-06-09T18:55:00Z">
              <w:rPr>
                <w:rStyle w:val="keyword1"/>
              </w:rPr>
            </w:rPrChange>
          </w:rPr>
          <w:t>FOR</w:t>
        </w:r>
        <w:r w:rsidRPr="00D26196">
          <w:rPr>
            <w:sz w:val="18"/>
            <w:rPrChange w:id="19300" w:author="shorny" w:date="2014-06-09T18:55:00Z">
              <w:rPr/>
            </w:rPrChange>
          </w:rPr>
          <w:t xml:space="preserve"> </w:t>
        </w:r>
        <w:r w:rsidRPr="00D26196">
          <w:rPr>
            <w:rStyle w:val="keyword1"/>
            <w:sz w:val="18"/>
            <w:rPrChange w:id="19301" w:author="shorny" w:date="2014-06-09T18:55:00Z">
              <w:rPr>
                <w:rStyle w:val="keyword1"/>
              </w:rPr>
            </w:rPrChange>
          </w:rPr>
          <w:t>SELECT</w:t>
        </w:r>
        <w:r w:rsidRPr="00D26196">
          <w:rPr>
            <w:sz w:val="18"/>
            <w:rPrChange w:id="19302" w:author="shorny" w:date="2014-06-09T18:55:00Z">
              <w:rPr/>
            </w:rPrChange>
          </w:rPr>
          <w:t xml:space="preserve"> t.</w:t>
        </w:r>
        <w:r w:rsidRPr="00D26196">
          <w:rPr>
            <w:rStyle w:val="keyword1"/>
            <w:sz w:val="18"/>
            <w:rPrChange w:id="19303" w:author="shorny" w:date="2014-06-09T18:55:00Z">
              <w:rPr>
                <w:rStyle w:val="keyword1"/>
              </w:rPr>
            </w:rPrChange>
          </w:rPr>
          <w:t>TABLE_NAME</w:t>
        </w:r>
        <w:r w:rsidRPr="00D26196">
          <w:rPr>
            <w:sz w:val="18"/>
            <w:rPrChange w:id="19304" w:author="shorny" w:date="2014-06-09T18:55:00Z">
              <w:rPr/>
            </w:rPrChange>
          </w:rPr>
          <w:t xml:space="preserve"> </w:t>
        </w:r>
        <w:r w:rsidRPr="00D26196">
          <w:rPr>
            <w:rStyle w:val="keyword1"/>
            <w:sz w:val="18"/>
            <w:rPrChange w:id="19305" w:author="shorny" w:date="2014-06-09T18:55:00Z">
              <w:rPr>
                <w:rStyle w:val="keyword1"/>
              </w:rPr>
            </w:rPrChange>
          </w:rPr>
          <w:t>from</w:t>
        </w:r>
        <w:r w:rsidRPr="00D26196">
          <w:rPr>
            <w:sz w:val="18"/>
            <w:rPrChange w:id="19306" w:author="shorny" w:date="2014-06-09T18:55:00Z">
              <w:rPr/>
            </w:rPrChange>
          </w:rPr>
          <w:t xml:space="preserve"> information_schema.tables t</w:t>
        </w:r>
      </w:ins>
    </w:p>
    <w:p w14:paraId="4A27DA65" w14:textId="77777777" w:rsidR="00D26196" w:rsidRPr="00D26196" w:rsidRDefault="00D26196">
      <w:pPr>
        <w:pStyle w:val="HTMLPreformatted"/>
        <w:divId w:val="2032412305"/>
        <w:rPr>
          <w:ins w:id="19307" w:author="shorny" w:date="2014-06-09T18:54:00Z"/>
          <w:sz w:val="18"/>
          <w:rPrChange w:id="19308" w:author="shorny" w:date="2014-06-09T18:55:00Z">
            <w:rPr>
              <w:ins w:id="19309" w:author="shorny" w:date="2014-06-09T18:54:00Z"/>
            </w:rPr>
          </w:rPrChange>
        </w:rPr>
      </w:pPr>
      <w:ins w:id="19310" w:author="shorny" w:date="2014-06-09T18:54:00Z">
        <w:r w:rsidRPr="00D26196">
          <w:rPr>
            <w:sz w:val="18"/>
            <w:rPrChange w:id="19311" w:author="shorny" w:date="2014-06-09T18:55:00Z">
              <w:rPr/>
            </w:rPrChange>
          </w:rPr>
          <w:t xml:space="preserve">                          </w:t>
        </w:r>
        <w:r w:rsidRPr="00D26196">
          <w:rPr>
            <w:rStyle w:val="keyword1"/>
            <w:sz w:val="18"/>
            <w:rPrChange w:id="19312" w:author="shorny" w:date="2014-06-09T18:55:00Z">
              <w:rPr>
                <w:rStyle w:val="keyword1"/>
              </w:rPr>
            </w:rPrChange>
          </w:rPr>
          <w:t>WHERE</w:t>
        </w:r>
        <w:r w:rsidRPr="00D26196">
          <w:rPr>
            <w:sz w:val="18"/>
            <w:rPrChange w:id="19313" w:author="shorny" w:date="2014-06-09T18:55:00Z">
              <w:rPr/>
            </w:rPrChange>
          </w:rPr>
          <w:t xml:space="preserve"> t.TABLE_SCHEMA = </w:t>
        </w:r>
        <w:r w:rsidRPr="00D26196">
          <w:rPr>
            <w:rStyle w:val="string1"/>
            <w:sz w:val="18"/>
            <w:rPrChange w:id="19314" w:author="shorny" w:date="2014-06-09T18:55:00Z">
              <w:rPr>
                <w:rStyle w:val="string1"/>
              </w:rPr>
            </w:rPrChange>
          </w:rPr>
          <w:t>'rhd'</w:t>
        </w:r>
        <w:r w:rsidRPr="00D26196">
          <w:rPr>
            <w:sz w:val="18"/>
            <w:rPrChange w:id="19315" w:author="shorny" w:date="2014-06-09T18:55:00Z">
              <w:rPr/>
            </w:rPrChange>
          </w:rPr>
          <w:t xml:space="preserve"> </w:t>
        </w:r>
      </w:ins>
    </w:p>
    <w:p w14:paraId="75F23BB7" w14:textId="77777777" w:rsidR="00D26196" w:rsidRPr="00D26196" w:rsidRDefault="00D26196">
      <w:pPr>
        <w:pStyle w:val="HTMLPreformatted"/>
        <w:divId w:val="2032412305"/>
        <w:rPr>
          <w:ins w:id="19316" w:author="shorny" w:date="2014-06-09T18:54:00Z"/>
          <w:sz w:val="18"/>
          <w:rPrChange w:id="19317" w:author="shorny" w:date="2014-06-09T18:55:00Z">
            <w:rPr>
              <w:ins w:id="19318" w:author="shorny" w:date="2014-06-09T18:54:00Z"/>
            </w:rPr>
          </w:rPrChange>
        </w:rPr>
      </w:pPr>
      <w:ins w:id="19319" w:author="shorny" w:date="2014-06-09T18:54:00Z">
        <w:r w:rsidRPr="00D26196">
          <w:rPr>
            <w:sz w:val="18"/>
            <w:rPrChange w:id="19320" w:author="shorny" w:date="2014-06-09T18:55:00Z">
              <w:rPr/>
            </w:rPrChange>
          </w:rPr>
          <w:t xml:space="preserve">                            </w:t>
        </w:r>
        <w:r w:rsidRPr="00D26196">
          <w:rPr>
            <w:rStyle w:val="keyword1"/>
            <w:sz w:val="18"/>
            <w:rPrChange w:id="19321" w:author="shorny" w:date="2014-06-09T18:55:00Z">
              <w:rPr>
                <w:rStyle w:val="keyword1"/>
              </w:rPr>
            </w:rPrChange>
          </w:rPr>
          <w:t>AND</w:t>
        </w:r>
        <w:r w:rsidRPr="00D26196">
          <w:rPr>
            <w:sz w:val="18"/>
            <w:rPrChange w:id="19322" w:author="shorny" w:date="2014-06-09T18:55:00Z">
              <w:rPr/>
            </w:rPrChange>
          </w:rPr>
          <w:t xml:space="preserve"> t.table_type = </w:t>
        </w:r>
        <w:r w:rsidRPr="00D26196">
          <w:rPr>
            <w:rStyle w:val="string1"/>
            <w:sz w:val="18"/>
            <w:rPrChange w:id="19323" w:author="shorny" w:date="2014-06-09T18:55:00Z">
              <w:rPr>
                <w:rStyle w:val="string1"/>
              </w:rPr>
            </w:rPrChange>
          </w:rPr>
          <w:t>'BASE TABLE'</w:t>
        </w:r>
        <w:r w:rsidRPr="00D26196">
          <w:rPr>
            <w:sz w:val="18"/>
            <w:rPrChange w:id="19324" w:author="shorny" w:date="2014-06-09T18:55:00Z">
              <w:rPr/>
            </w:rPrChange>
          </w:rPr>
          <w:t>;</w:t>
        </w:r>
      </w:ins>
    </w:p>
    <w:p w14:paraId="68E9D251" w14:textId="77777777" w:rsidR="00D26196" w:rsidRPr="00D26196" w:rsidRDefault="00D26196">
      <w:pPr>
        <w:pStyle w:val="HTMLPreformatted"/>
        <w:divId w:val="2032412305"/>
        <w:rPr>
          <w:ins w:id="19325" w:author="shorny" w:date="2014-06-09T18:54:00Z"/>
          <w:sz w:val="18"/>
          <w:rPrChange w:id="19326" w:author="shorny" w:date="2014-06-09T18:55:00Z">
            <w:rPr>
              <w:ins w:id="19327" w:author="shorny" w:date="2014-06-09T18:54:00Z"/>
            </w:rPr>
          </w:rPrChange>
        </w:rPr>
      </w:pPr>
    </w:p>
    <w:p w14:paraId="6D364A69" w14:textId="77777777" w:rsidR="00D26196" w:rsidRPr="00D26196" w:rsidRDefault="00D26196">
      <w:pPr>
        <w:pStyle w:val="HTMLPreformatted"/>
        <w:divId w:val="2032412305"/>
        <w:rPr>
          <w:ins w:id="19328" w:author="shorny" w:date="2014-06-09T18:54:00Z"/>
          <w:sz w:val="18"/>
          <w:rPrChange w:id="19329" w:author="shorny" w:date="2014-06-09T18:55:00Z">
            <w:rPr>
              <w:ins w:id="19330" w:author="shorny" w:date="2014-06-09T18:54:00Z"/>
            </w:rPr>
          </w:rPrChange>
        </w:rPr>
      </w:pPr>
      <w:ins w:id="19331" w:author="shorny" w:date="2014-06-09T18:54:00Z">
        <w:r w:rsidRPr="00D26196">
          <w:rPr>
            <w:sz w:val="18"/>
            <w:rPrChange w:id="19332" w:author="shorny" w:date="2014-06-09T18:55:00Z">
              <w:rPr/>
            </w:rPrChange>
          </w:rPr>
          <w:t xml:space="preserve">  </w:t>
        </w:r>
        <w:r w:rsidRPr="00D26196">
          <w:rPr>
            <w:rStyle w:val="keyword1"/>
            <w:sz w:val="18"/>
            <w:rPrChange w:id="19333" w:author="shorny" w:date="2014-06-09T18:55:00Z">
              <w:rPr>
                <w:rStyle w:val="keyword1"/>
              </w:rPr>
            </w:rPrChange>
          </w:rPr>
          <w:t>DECLARE</w:t>
        </w:r>
        <w:r w:rsidRPr="00D26196">
          <w:rPr>
            <w:sz w:val="18"/>
            <w:rPrChange w:id="19334" w:author="shorny" w:date="2014-06-09T18:55:00Z">
              <w:rPr/>
            </w:rPrChange>
          </w:rPr>
          <w:t xml:space="preserve"> </w:t>
        </w:r>
        <w:r w:rsidRPr="00D26196">
          <w:rPr>
            <w:rStyle w:val="keyword1"/>
            <w:sz w:val="18"/>
            <w:rPrChange w:id="19335" w:author="shorny" w:date="2014-06-09T18:55:00Z">
              <w:rPr>
                <w:rStyle w:val="keyword1"/>
              </w:rPr>
            </w:rPrChange>
          </w:rPr>
          <w:t>CONTINUE</w:t>
        </w:r>
        <w:r w:rsidRPr="00D26196">
          <w:rPr>
            <w:sz w:val="18"/>
            <w:rPrChange w:id="19336" w:author="shorny" w:date="2014-06-09T18:55:00Z">
              <w:rPr/>
            </w:rPrChange>
          </w:rPr>
          <w:t xml:space="preserve"> HANDLER </w:t>
        </w:r>
        <w:r w:rsidRPr="00D26196">
          <w:rPr>
            <w:rStyle w:val="keyword1"/>
            <w:sz w:val="18"/>
            <w:rPrChange w:id="19337" w:author="shorny" w:date="2014-06-09T18:55:00Z">
              <w:rPr>
                <w:rStyle w:val="keyword1"/>
              </w:rPr>
            </w:rPrChange>
          </w:rPr>
          <w:t>FOR</w:t>
        </w:r>
        <w:r w:rsidRPr="00D26196">
          <w:rPr>
            <w:sz w:val="18"/>
            <w:rPrChange w:id="19338" w:author="shorny" w:date="2014-06-09T18:55:00Z">
              <w:rPr/>
            </w:rPrChange>
          </w:rPr>
          <w:t xml:space="preserve"> </w:t>
        </w:r>
        <w:r w:rsidRPr="00D26196">
          <w:rPr>
            <w:rStyle w:val="keyword1"/>
            <w:sz w:val="18"/>
            <w:rPrChange w:id="19339" w:author="shorny" w:date="2014-06-09T18:55:00Z">
              <w:rPr>
                <w:rStyle w:val="keyword1"/>
              </w:rPr>
            </w:rPrChange>
          </w:rPr>
          <w:t>NOT</w:t>
        </w:r>
        <w:r w:rsidRPr="00D26196">
          <w:rPr>
            <w:sz w:val="18"/>
            <w:rPrChange w:id="19340" w:author="shorny" w:date="2014-06-09T18:55:00Z">
              <w:rPr/>
            </w:rPrChange>
          </w:rPr>
          <w:t xml:space="preserve"> </w:t>
        </w:r>
        <w:r w:rsidRPr="00D26196">
          <w:rPr>
            <w:rStyle w:val="keyword1"/>
            <w:sz w:val="18"/>
            <w:rPrChange w:id="19341" w:author="shorny" w:date="2014-06-09T18:55:00Z">
              <w:rPr>
                <w:rStyle w:val="keyword1"/>
              </w:rPr>
            </w:rPrChange>
          </w:rPr>
          <w:t>FOUND</w:t>
        </w:r>
        <w:r w:rsidRPr="00D26196">
          <w:rPr>
            <w:sz w:val="18"/>
            <w:rPrChange w:id="19342" w:author="shorny" w:date="2014-06-09T18:55:00Z">
              <w:rPr/>
            </w:rPrChange>
          </w:rPr>
          <w:t xml:space="preserve"> </w:t>
        </w:r>
        <w:r w:rsidRPr="00D26196">
          <w:rPr>
            <w:rStyle w:val="keyword1"/>
            <w:sz w:val="18"/>
            <w:rPrChange w:id="19343" w:author="shorny" w:date="2014-06-09T18:55:00Z">
              <w:rPr>
                <w:rStyle w:val="keyword1"/>
              </w:rPr>
            </w:rPrChange>
          </w:rPr>
          <w:t>SET</w:t>
        </w:r>
        <w:r w:rsidRPr="00D26196">
          <w:rPr>
            <w:sz w:val="18"/>
            <w:rPrChange w:id="19344" w:author="shorny" w:date="2014-06-09T18:55:00Z">
              <w:rPr/>
            </w:rPrChange>
          </w:rPr>
          <w:t xml:space="preserve"> tablesDone = </w:t>
        </w:r>
        <w:proofErr w:type="gramStart"/>
        <w:r w:rsidRPr="00D26196">
          <w:rPr>
            <w:sz w:val="18"/>
            <w:rPrChange w:id="19345" w:author="shorny" w:date="2014-06-09T18:55:00Z">
              <w:rPr/>
            </w:rPrChange>
          </w:rPr>
          <w:t>1 ;</w:t>
        </w:r>
        <w:proofErr w:type="gramEnd"/>
      </w:ins>
    </w:p>
    <w:p w14:paraId="56D187F1" w14:textId="77777777" w:rsidR="00D26196" w:rsidRPr="00D26196" w:rsidRDefault="00D26196">
      <w:pPr>
        <w:pStyle w:val="HTMLPreformatted"/>
        <w:divId w:val="2032412305"/>
        <w:rPr>
          <w:ins w:id="19346" w:author="shorny" w:date="2014-06-09T18:54:00Z"/>
          <w:sz w:val="18"/>
          <w:rPrChange w:id="19347" w:author="shorny" w:date="2014-06-09T18:55:00Z">
            <w:rPr>
              <w:ins w:id="19348" w:author="shorny" w:date="2014-06-09T18:54:00Z"/>
            </w:rPr>
          </w:rPrChange>
        </w:rPr>
      </w:pPr>
    </w:p>
    <w:p w14:paraId="3F5914AC" w14:textId="77777777" w:rsidR="00D26196" w:rsidRPr="00D26196" w:rsidRDefault="00D26196">
      <w:pPr>
        <w:pStyle w:val="HTMLPreformatted"/>
        <w:divId w:val="2032412305"/>
        <w:rPr>
          <w:ins w:id="19349" w:author="shorny" w:date="2014-06-09T18:54:00Z"/>
          <w:sz w:val="18"/>
          <w:rPrChange w:id="19350" w:author="shorny" w:date="2014-06-09T18:55:00Z">
            <w:rPr>
              <w:ins w:id="19351" w:author="shorny" w:date="2014-06-09T18:54:00Z"/>
            </w:rPr>
          </w:rPrChange>
        </w:rPr>
      </w:pPr>
      <w:ins w:id="19352" w:author="shorny" w:date="2014-06-09T18:54:00Z">
        <w:r w:rsidRPr="00D26196">
          <w:rPr>
            <w:sz w:val="18"/>
            <w:rPrChange w:id="19353" w:author="shorny" w:date="2014-06-09T18:55:00Z">
              <w:rPr/>
            </w:rPrChange>
          </w:rPr>
          <w:t xml:space="preserve">  </w:t>
        </w:r>
        <w:r w:rsidRPr="00D26196">
          <w:rPr>
            <w:rStyle w:val="keyword1"/>
            <w:sz w:val="18"/>
            <w:rPrChange w:id="19354" w:author="shorny" w:date="2014-06-09T18:55:00Z">
              <w:rPr>
                <w:rStyle w:val="keyword1"/>
              </w:rPr>
            </w:rPrChange>
          </w:rPr>
          <w:t>OPEN</w:t>
        </w:r>
        <w:r w:rsidRPr="00D26196">
          <w:rPr>
            <w:sz w:val="18"/>
            <w:rPrChange w:id="19355" w:author="shorny" w:date="2014-06-09T18:55:00Z">
              <w:rPr/>
            </w:rPrChange>
          </w:rPr>
          <w:t xml:space="preserve"> </w:t>
        </w:r>
        <w:proofErr w:type="gramStart"/>
        <w:r w:rsidRPr="00D26196">
          <w:rPr>
            <w:sz w:val="18"/>
            <w:rPrChange w:id="19356" w:author="shorny" w:date="2014-06-09T18:55:00Z">
              <w:rPr/>
            </w:rPrChange>
          </w:rPr>
          <w:t>curs ;</w:t>
        </w:r>
        <w:proofErr w:type="gramEnd"/>
      </w:ins>
    </w:p>
    <w:p w14:paraId="577AE871" w14:textId="77777777" w:rsidR="00D26196" w:rsidRPr="00D26196" w:rsidRDefault="00D26196">
      <w:pPr>
        <w:pStyle w:val="HTMLPreformatted"/>
        <w:divId w:val="2032412305"/>
        <w:rPr>
          <w:ins w:id="19357" w:author="shorny" w:date="2014-06-09T18:54:00Z"/>
          <w:sz w:val="18"/>
          <w:rPrChange w:id="19358" w:author="shorny" w:date="2014-06-09T18:55:00Z">
            <w:rPr>
              <w:ins w:id="19359" w:author="shorny" w:date="2014-06-09T18:54:00Z"/>
            </w:rPr>
          </w:rPrChange>
        </w:rPr>
      </w:pPr>
    </w:p>
    <w:p w14:paraId="21342EB7" w14:textId="77777777" w:rsidR="00D26196" w:rsidRPr="00D26196" w:rsidRDefault="00D26196">
      <w:pPr>
        <w:pStyle w:val="HTMLPreformatted"/>
        <w:divId w:val="2032412305"/>
        <w:rPr>
          <w:ins w:id="19360" w:author="shorny" w:date="2014-06-09T18:54:00Z"/>
          <w:sz w:val="18"/>
          <w:rPrChange w:id="19361" w:author="shorny" w:date="2014-06-09T18:55:00Z">
            <w:rPr>
              <w:ins w:id="19362" w:author="shorny" w:date="2014-06-09T18:54:00Z"/>
            </w:rPr>
          </w:rPrChange>
        </w:rPr>
      </w:pPr>
      <w:ins w:id="19363" w:author="shorny" w:date="2014-06-09T18:54:00Z">
        <w:r w:rsidRPr="00D26196">
          <w:rPr>
            <w:sz w:val="18"/>
            <w:rPrChange w:id="19364" w:author="shorny" w:date="2014-06-09T18:55:00Z">
              <w:rPr/>
            </w:rPrChange>
          </w:rPr>
          <w:t xml:space="preserve">  test_count: LOOP</w:t>
        </w:r>
      </w:ins>
    </w:p>
    <w:p w14:paraId="69F0D907" w14:textId="77777777" w:rsidR="00D26196" w:rsidRPr="00D26196" w:rsidRDefault="00D26196">
      <w:pPr>
        <w:pStyle w:val="HTMLPreformatted"/>
        <w:divId w:val="2032412305"/>
        <w:rPr>
          <w:ins w:id="19365" w:author="shorny" w:date="2014-06-09T18:54:00Z"/>
          <w:sz w:val="18"/>
          <w:rPrChange w:id="19366" w:author="shorny" w:date="2014-06-09T18:55:00Z">
            <w:rPr>
              <w:ins w:id="19367" w:author="shorny" w:date="2014-06-09T18:54:00Z"/>
            </w:rPr>
          </w:rPrChange>
        </w:rPr>
      </w:pPr>
    </w:p>
    <w:p w14:paraId="57C2C45F" w14:textId="77777777" w:rsidR="00D26196" w:rsidRPr="00D26196" w:rsidRDefault="00D26196">
      <w:pPr>
        <w:pStyle w:val="HTMLPreformatted"/>
        <w:divId w:val="2032412305"/>
        <w:rPr>
          <w:ins w:id="19368" w:author="shorny" w:date="2014-06-09T18:54:00Z"/>
          <w:sz w:val="18"/>
          <w:rPrChange w:id="19369" w:author="shorny" w:date="2014-06-09T18:55:00Z">
            <w:rPr>
              <w:ins w:id="19370" w:author="shorny" w:date="2014-06-09T18:54:00Z"/>
            </w:rPr>
          </w:rPrChange>
        </w:rPr>
      </w:pPr>
      <w:ins w:id="19371" w:author="shorny" w:date="2014-06-09T18:54:00Z">
        <w:r w:rsidRPr="00D26196">
          <w:rPr>
            <w:sz w:val="18"/>
            <w:rPrChange w:id="19372" w:author="shorny" w:date="2014-06-09T18:55:00Z">
              <w:rPr/>
            </w:rPrChange>
          </w:rPr>
          <w:t xml:space="preserve">      </w:t>
        </w:r>
        <w:r w:rsidRPr="00D26196">
          <w:rPr>
            <w:rStyle w:val="keyword1"/>
            <w:sz w:val="18"/>
            <w:rPrChange w:id="19373" w:author="shorny" w:date="2014-06-09T18:55:00Z">
              <w:rPr>
                <w:rStyle w:val="keyword1"/>
              </w:rPr>
            </w:rPrChange>
          </w:rPr>
          <w:t>FETCH</w:t>
        </w:r>
        <w:r w:rsidRPr="00D26196">
          <w:rPr>
            <w:sz w:val="18"/>
            <w:rPrChange w:id="19374" w:author="shorny" w:date="2014-06-09T18:55:00Z">
              <w:rPr/>
            </w:rPrChange>
          </w:rPr>
          <w:t xml:space="preserve"> curs </w:t>
        </w:r>
        <w:r w:rsidRPr="00D26196">
          <w:rPr>
            <w:rStyle w:val="keyword1"/>
            <w:sz w:val="18"/>
            <w:rPrChange w:id="19375" w:author="shorny" w:date="2014-06-09T18:55:00Z">
              <w:rPr>
                <w:rStyle w:val="keyword1"/>
              </w:rPr>
            </w:rPrChange>
          </w:rPr>
          <w:t>INTO</w:t>
        </w:r>
        <w:r w:rsidRPr="00D26196">
          <w:rPr>
            <w:sz w:val="18"/>
            <w:rPrChange w:id="19376" w:author="shorny" w:date="2014-06-09T18:55:00Z">
              <w:rPr/>
            </w:rPrChange>
          </w:rPr>
          <w:t xml:space="preserve"> </w:t>
        </w:r>
        <w:proofErr w:type="gramStart"/>
        <w:r w:rsidRPr="00D26196">
          <w:rPr>
            <w:sz w:val="18"/>
            <w:rPrChange w:id="19377" w:author="shorny" w:date="2014-06-09T18:55:00Z">
              <w:rPr/>
            </w:rPrChange>
          </w:rPr>
          <w:t>tableName ;</w:t>
        </w:r>
        <w:proofErr w:type="gramEnd"/>
      </w:ins>
    </w:p>
    <w:p w14:paraId="65F460C1" w14:textId="77777777" w:rsidR="00D26196" w:rsidRPr="00D26196" w:rsidRDefault="00D26196">
      <w:pPr>
        <w:pStyle w:val="HTMLPreformatted"/>
        <w:divId w:val="2032412305"/>
        <w:rPr>
          <w:ins w:id="19378" w:author="shorny" w:date="2014-06-09T18:54:00Z"/>
          <w:sz w:val="18"/>
          <w:rPrChange w:id="19379" w:author="shorny" w:date="2014-06-09T18:55:00Z">
            <w:rPr>
              <w:ins w:id="19380" w:author="shorny" w:date="2014-06-09T18:54:00Z"/>
            </w:rPr>
          </w:rPrChange>
        </w:rPr>
      </w:pPr>
    </w:p>
    <w:p w14:paraId="6B30A9B2" w14:textId="77777777" w:rsidR="00D26196" w:rsidRPr="00D26196" w:rsidRDefault="00D26196">
      <w:pPr>
        <w:pStyle w:val="HTMLPreformatted"/>
        <w:divId w:val="2032412305"/>
        <w:rPr>
          <w:ins w:id="19381" w:author="shorny" w:date="2014-06-09T18:54:00Z"/>
          <w:sz w:val="18"/>
          <w:rPrChange w:id="19382" w:author="shorny" w:date="2014-06-09T18:55:00Z">
            <w:rPr>
              <w:ins w:id="19383" w:author="shorny" w:date="2014-06-09T18:54:00Z"/>
            </w:rPr>
          </w:rPrChange>
        </w:rPr>
      </w:pPr>
      <w:ins w:id="19384" w:author="shorny" w:date="2014-06-09T18:54:00Z">
        <w:r w:rsidRPr="00D26196">
          <w:rPr>
            <w:sz w:val="18"/>
            <w:rPrChange w:id="19385" w:author="shorny" w:date="2014-06-09T18:55:00Z">
              <w:rPr/>
            </w:rPrChange>
          </w:rPr>
          <w:t xml:space="preserve">      IF tablesDone = 1 </w:t>
        </w:r>
        <w:r w:rsidRPr="00D26196">
          <w:rPr>
            <w:rStyle w:val="keyword1"/>
            <w:sz w:val="18"/>
            <w:rPrChange w:id="19386" w:author="shorny" w:date="2014-06-09T18:55:00Z">
              <w:rPr>
                <w:rStyle w:val="keyword1"/>
              </w:rPr>
            </w:rPrChange>
          </w:rPr>
          <w:t>THEN</w:t>
        </w:r>
      </w:ins>
    </w:p>
    <w:p w14:paraId="44EB0CD9" w14:textId="77777777" w:rsidR="00D26196" w:rsidRPr="00D26196" w:rsidRDefault="00D26196">
      <w:pPr>
        <w:pStyle w:val="HTMLPreformatted"/>
        <w:divId w:val="2032412305"/>
        <w:rPr>
          <w:ins w:id="19387" w:author="shorny" w:date="2014-06-09T18:54:00Z"/>
          <w:sz w:val="18"/>
          <w:rPrChange w:id="19388" w:author="shorny" w:date="2014-06-09T18:55:00Z">
            <w:rPr>
              <w:ins w:id="19389" w:author="shorny" w:date="2014-06-09T18:54:00Z"/>
            </w:rPr>
          </w:rPrChange>
        </w:rPr>
      </w:pPr>
      <w:ins w:id="19390" w:author="shorny" w:date="2014-06-09T18:54:00Z">
        <w:r w:rsidRPr="00D26196">
          <w:rPr>
            <w:sz w:val="18"/>
            <w:rPrChange w:id="19391" w:author="shorny" w:date="2014-06-09T18:55:00Z">
              <w:rPr/>
            </w:rPrChange>
          </w:rPr>
          <w:t xml:space="preserve">        LEAVE test_</w:t>
        </w:r>
        <w:proofErr w:type="gramStart"/>
        <w:r w:rsidRPr="00D26196">
          <w:rPr>
            <w:sz w:val="18"/>
            <w:rPrChange w:id="19392" w:author="shorny" w:date="2014-06-09T18:55:00Z">
              <w:rPr/>
            </w:rPrChange>
          </w:rPr>
          <w:t>count ;</w:t>
        </w:r>
        <w:proofErr w:type="gramEnd"/>
        <w:r w:rsidRPr="00D26196">
          <w:rPr>
            <w:sz w:val="18"/>
            <w:rPrChange w:id="19393" w:author="shorny" w:date="2014-06-09T18:55:00Z">
              <w:rPr/>
            </w:rPrChange>
          </w:rPr>
          <w:t xml:space="preserve"> </w:t>
        </w:r>
      </w:ins>
    </w:p>
    <w:p w14:paraId="0858ABFD" w14:textId="77777777" w:rsidR="00D26196" w:rsidRPr="00D26196" w:rsidRDefault="00D26196">
      <w:pPr>
        <w:pStyle w:val="HTMLPreformatted"/>
        <w:divId w:val="2032412305"/>
        <w:rPr>
          <w:ins w:id="19394" w:author="shorny" w:date="2014-06-09T18:54:00Z"/>
          <w:sz w:val="18"/>
          <w:rPrChange w:id="19395" w:author="shorny" w:date="2014-06-09T18:55:00Z">
            <w:rPr>
              <w:ins w:id="19396" w:author="shorny" w:date="2014-06-09T18:54:00Z"/>
            </w:rPr>
          </w:rPrChange>
        </w:rPr>
      </w:pPr>
      <w:ins w:id="19397" w:author="shorny" w:date="2014-06-09T18:54:00Z">
        <w:r w:rsidRPr="00D26196">
          <w:rPr>
            <w:sz w:val="18"/>
            <w:rPrChange w:id="19398" w:author="shorny" w:date="2014-06-09T18:55:00Z">
              <w:rPr/>
            </w:rPrChange>
          </w:rPr>
          <w:t xml:space="preserve">      </w:t>
        </w:r>
        <w:r w:rsidRPr="00D26196">
          <w:rPr>
            <w:rStyle w:val="keyword1"/>
            <w:sz w:val="18"/>
            <w:rPrChange w:id="19399" w:author="shorny" w:date="2014-06-09T18:55:00Z">
              <w:rPr>
                <w:rStyle w:val="keyword1"/>
              </w:rPr>
            </w:rPrChange>
          </w:rPr>
          <w:t>END</w:t>
        </w:r>
        <w:r w:rsidRPr="00D26196">
          <w:rPr>
            <w:sz w:val="18"/>
            <w:rPrChange w:id="19400" w:author="shorny" w:date="2014-06-09T18:55:00Z">
              <w:rPr/>
            </w:rPrChange>
          </w:rPr>
          <w:t xml:space="preserve"> </w:t>
        </w:r>
        <w:proofErr w:type="gramStart"/>
        <w:r w:rsidRPr="00D26196">
          <w:rPr>
            <w:sz w:val="18"/>
            <w:rPrChange w:id="19401" w:author="shorny" w:date="2014-06-09T18:55:00Z">
              <w:rPr/>
            </w:rPrChange>
          </w:rPr>
          <w:t>IF ;</w:t>
        </w:r>
        <w:proofErr w:type="gramEnd"/>
      </w:ins>
    </w:p>
    <w:p w14:paraId="4CCAC381" w14:textId="77777777" w:rsidR="00D26196" w:rsidRPr="00D26196" w:rsidRDefault="00D26196">
      <w:pPr>
        <w:pStyle w:val="HTMLPreformatted"/>
        <w:divId w:val="2032412305"/>
        <w:rPr>
          <w:ins w:id="19402" w:author="shorny" w:date="2014-06-09T18:54:00Z"/>
          <w:sz w:val="18"/>
          <w:rPrChange w:id="19403" w:author="shorny" w:date="2014-06-09T18:55:00Z">
            <w:rPr>
              <w:ins w:id="19404" w:author="shorny" w:date="2014-06-09T18:54:00Z"/>
            </w:rPr>
          </w:rPrChange>
        </w:rPr>
      </w:pPr>
    </w:p>
    <w:p w14:paraId="19BB075A" w14:textId="77777777" w:rsidR="00D26196" w:rsidRPr="00D26196" w:rsidRDefault="00D26196">
      <w:pPr>
        <w:pStyle w:val="HTMLPreformatted"/>
        <w:divId w:val="2032412305"/>
        <w:rPr>
          <w:ins w:id="19405" w:author="shorny" w:date="2014-06-09T18:54:00Z"/>
          <w:sz w:val="18"/>
          <w:rPrChange w:id="19406" w:author="shorny" w:date="2014-06-09T18:55:00Z">
            <w:rPr>
              <w:ins w:id="19407" w:author="shorny" w:date="2014-06-09T18:54:00Z"/>
            </w:rPr>
          </w:rPrChange>
        </w:rPr>
      </w:pPr>
      <w:ins w:id="19408" w:author="shorny" w:date="2014-06-09T18:54:00Z">
        <w:r w:rsidRPr="00D26196">
          <w:rPr>
            <w:sz w:val="18"/>
            <w:rPrChange w:id="19409" w:author="shorny" w:date="2014-06-09T18:55:00Z">
              <w:rPr/>
            </w:rPrChange>
          </w:rPr>
          <w:t xml:space="preserve">      </w:t>
        </w:r>
        <w:r w:rsidRPr="00D26196">
          <w:rPr>
            <w:rStyle w:val="keyword1"/>
            <w:sz w:val="18"/>
            <w:rPrChange w:id="19410" w:author="shorny" w:date="2014-06-09T18:55:00Z">
              <w:rPr>
                <w:rStyle w:val="keyword1"/>
              </w:rPr>
            </w:rPrChange>
          </w:rPr>
          <w:t>SET</w:t>
        </w:r>
        <w:r w:rsidRPr="00D26196">
          <w:rPr>
            <w:sz w:val="18"/>
            <w:rPrChange w:id="19411" w:author="shorny" w:date="2014-06-09T18:55:00Z">
              <w:rPr/>
            </w:rPrChange>
          </w:rPr>
          <w:t xml:space="preserve"> @s = </w:t>
        </w:r>
        <w:proofErr w:type="gramStart"/>
        <w:r w:rsidRPr="00D26196">
          <w:rPr>
            <w:sz w:val="18"/>
            <w:rPrChange w:id="19412" w:author="shorny" w:date="2014-06-09T18:55:00Z">
              <w:rPr/>
            </w:rPrChange>
          </w:rPr>
          <w:t>CONCAT(</w:t>
        </w:r>
        <w:proofErr w:type="gramEnd"/>
        <w:r w:rsidRPr="00D26196">
          <w:rPr>
            <w:rStyle w:val="string1"/>
            <w:sz w:val="18"/>
            <w:rPrChange w:id="19413" w:author="shorny" w:date="2014-06-09T18:55:00Z">
              <w:rPr>
                <w:rStyle w:val="string1"/>
              </w:rPr>
            </w:rPrChange>
          </w:rPr>
          <w:t>'SELECT COUNT(*) FROM rhd.`'</w:t>
        </w:r>
        <w:r w:rsidRPr="00D26196">
          <w:rPr>
            <w:sz w:val="18"/>
            <w:rPrChange w:id="19414" w:author="shorny" w:date="2014-06-09T18:55:00Z">
              <w:rPr/>
            </w:rPrChange>
          </w:rPr>
          <w:t xml:space="preserve">, tableName, </w:t>
        </w:r>
        <w:r w:rsidRPr="00D26196">
          <w:rPr>
            <w:rStyle w:val="string1"/>
            <w:sz w:val="18"/>
            <w:rPrChange w:id="19415" w:author="shorny" w:date="2014-06-09T18:55:00Z">
              <w:rPr>
                <w:rStyle w:val="string1"/>
              </w:rPr>
            </w:rPrChange>
          </w:rPr>
          <w:t>'` into @OUTVAR'</w:t>
        </w:r>
        <w:r w:rsidRPr="00D26196">
          <w:rPr>
            <w:sz w:val="18"/>
            <w:rPrChange w:id="19416" w:author="shorny" w:date="2014-06-09T18:55:00Z">
              <w:rPr/>
            </w:rPrChange>
          </w:rPr>
          <w:t xml:space="preserve">) ; </w:t>
        </w:r>
      </w:ins>
    </w:p>
    <w:p w14:paraId="3715D938" w14:textId="77777777" w:rsidR="00D26196" w:rsidRPr="00D26196" w:rsidRDefault="00D26196">
      <w:pPr>
        <w:pStyle w:val="HTMLPreformatted"/>
        <w:divId w:val="2032412305"/>
        <w:rPr>
          <w:ins w:id="19417" w:author="shorny" w:date="2014-06-09T18:54:00Z"/>
          <w:sz w:val="18"/>
          <w:rPrChange w:id="19418" w:author="shorny" w:date="2014-06-09T18:55:00Z">
            <w:rPr>
              <w:ins w:id="19419" w:author="shorny" w:date="2014-06-09T18:54:00Z"/>
            </w:rPr>
          </w:rPrChange>
        </w:rPr>
      </w:pPr>
      <w:ins w:id="19420" w:author="shorny" w:date="2014-06-09T18:54:00Z">
        <w:r w:rsidRPr="00D26196">
          <w:rPr>
            <w:sz w:val="18"/>
            <w:rPrChange w:id="19421" w:author="shorny" w:date="2014-06-09T18:55:00Z">
              <w:rPr/>
            </w:rPrChange>
          </w:rPr>
          <w:t xml:space="preserve">      </w:t>
        </w:r>
        <w:r w:rsidRPr="00D26196">
          <w:rPr>
            <w:rStyle w:val="keyword1"/>
            <w:sz w:val="18"/>
            <w:rPrChange w:id="19422" w:author="shorny" w:date="2014-06-09T18:55:00Z">
              <w:rPr>
                <w:rStyle w:val="keyword1"/>
              </w:rPr>
            </w:rPrChange>
          </w:rPr>
          <w:t>PREPARE</w:t>
        </w:r>
        <w:r w:rsidRPr="00D26196">
          <w:rPr>
            <w:sz w:val="18"/>
            <w:rPrChange w:id="19423" w:author="shorny" w:date="2014-06-09T18:55:00Z">
              <w:rPr/>
            </w:rPrChange>
          </w:rPr>
          <w:t xml:space="preserve"> rowCountStmt </w:t>
        </w:r>
        <w:r w:rsidRPr="00D26196">
          <w:rPr>
            <w:rStyle w:val="keyword1"/>
            <w:sz w:val="18"/>
            <w:rPrChange w:id="19424" w:author="shorny" w:date="2014-06-09T18:55:00Z">
              <w:rPr>
                <w:rStyle w:val="keyword1"/>
              </w:rPr>
            </w:rPrChange>
          </w:rPr>
          <w:t>FROM</w:t>
        </w:r>
        <w:r w:rsidRPr="00D26196">
          <w:rPr>
            <w:sz w:val="18"/>
            <w:rPrChange w:id="19425" w:author="shorny" w:date="2014-06-09T18:55:00Z">
              <w:rPr/>
            </w:rPrChange>
          </w:rPr>
          <w:t xml:space="preserve"> </w:t>
        </w:r>
        <w:proofErr w:type="gramStart"/>
        <w:r w:rsidRPr="00D26196">
          <w:rPr>
            <w:sz w:val="18"/>
            <w:rPrChange w:id="19426" w:author="shorny" w:date="2014-06-09T18:55:00Z">
              <w:rPr/>
            </w:rPrChange>
          </w:rPr>
          <w:t>@s ;</w:t>
        </w:r>
        <w:proofErr w:type="gramEnd"/>
        <w:r w:rsidRPr="00D26196">
          <w:rPr>
            <w:sz w:val="18"/>
            <w:rPrChange w:id="19427" w:author="shorny" w:date="2014-06-09T18:55:00Z">
              <w:rPr/>
            </w:rPrChange>
          </w:rPr>
          <w:t xml:space="preserve"> </w:t>
        </w:r>
      </w:ins>
    </w:p>
    <w:p w14:paraId="5C3B04CC" w14:textId="77777777" w:rsidR="00D26196" w:rsidRPr="00D26196" w:rsidRDefault="00D26196">
      <w:pPr>
        <w:pStyle w:val="HTMLPreformatted"/>
        <w:divId w:val="2032412305"/>
        <w:rPr>
          <w:ins w:id="19428" w:author="shorny" w:date="2014-06-09T18:54:00Z"/>
          <w:sz w:val="18"/>
          <w:rPrChange w:id="19429" w:author="shorny" w:date="2014-06-09T18:55:00Z">
            <w:rPr>
              <w:ins w:id="19430" w:author="shorny" w:date="2014-06-09T18:54:00Z"/>
            </w:rPr>
          </w:rPrChange>
        </w:rPr>
      </w:pPr>
      <w:ins w:id="19431" w:author="shorny" w:date="2014-06-09T18:54:00Z">
        <w:r w:rsidRPr="00D26196">
          <w:rPr>
            <w:sz w:val="18"/>
            <w:rPrChange w:id="19432" w:author="shorny" w:date="2014-06-09T18:55:00Z">
              <w:rPr/>
            </w:rPrChange>
          </w:rPr>
          <w:t xml:space="preserve">      </w:t>
        </w:r>
        <w:r w:rsidRPr="00D26196">
          <w:rPr>
            <w:rStyle w:val="keyword1"/>
            <w:sz w:val="18"/>
            <w:rPrChange w:id="19433" w:author="shorny" w:date="2014-06-09T18:55:00Z">
              <w:rPr>
                <w:rStyle w:val="keyword1"/>
              </w:rPr>
            </w:rPrChange>
          </w:rPr>
          <w:t>EXECUTE</w:t>
        </w:r>
        <w:r w:rsidRPr="00D26196">
          <w:rPr>
            <w:sz w:val="18"/>
            <w:rPrChange w:id="19434" w:author="shorny" w:date="2014-06-09T18:55:00Z">
              <w:rPr/>
            </w:rPrChange>
          </w:rPr>
          <w:t xml:space="preserve"> rowCountStmt;</w:t>
        </w:r>
      </w:ins>
    </w:p>
    <w:p w14:paraId="5F33DC93" w14:textId="77777777" w:rsidR="00D26196" w:rsidRPr="00D26196" w:rsidRDefault="00D26196">
      <w:pPr>
        <w:pStyle w:val="HTMLPreformatted"/>
        <w:divId w:val="2032412305"/>
        <w:rPr>
          <w:ins w:id="19435" w:author="shorny" w:date="2014-06-09T18:54:00Z"/>
          <w:sz w:val="18"/>
          <w:rPrChange w:id="19436" w:author="shorny" w:date="2014-06-09T18:55:00Z">
            <w:rPr>
              <w:ins w:id="19437" w:author="shorny" w:date="2014-06-09T18:54:00Z"/>
            </w:rPr>
          </w:rPrChange>
        </w:rPr>
      </w:pPr>
      <w:ins w:id="19438" w:author="shorny" w:date="2014-06-09T18:54:00Z">
        <w:r w:rsidRPr="00D26196">
          <w:rPr>
            <w:sz w:val="18"/>
            <w:rPrChange w:id="19439" w:author="shorny" w:date="2014-06-09T18:55:00Z">
              <w:rPr/>
            </w:rPrChange>
          </w:rPr>
          <w:t xml:space="preserve">      </w:t>
        </w:r>
        <w:r w:rsidRPr="00D26196">
          <w:rPr>
            <w:rStyle w:val="keyword1"/>
            <w:sz w:val="18"/>
            <w:rPrChange w:id="19440" w:author="shorny" w:date="2014-06-09T18:55:00Z">
              <w:rPr>
                <w:rStyle w:val="keyword1"/>
              </w:rPr>
            </w:rPrChange>
          </w:rPr>
          <w:t>SELECT</w:t>
        </w:r>
        <w:r w:rsidRPr="00D26196">
          <w:rPr>
            <w:sz w:val="18"/>
            <w:rPrChange w:id="19441" w:author="shorny" w:date="2014-06-09T18:55:00Z">
              <w:rPr/>
            </w:rPrChange>
          </w:rPr>
          <w:t xml:space="preserve"> @OUTVAR </w:t>
        </w:r>
        <w:r w:rsidRPr="00D26196">
          <w:rPr>
            <w:rStyle w:val="keyword1"/>
            <w:sz w:val="18"/>
            <w:rPrChange w:id="19442" w:author="shorny" w:date="2014-06-09T18:55:00Z">
              <w:rPr>
                <w:rStyle w:val="keyword1"/>
              </w:rPr>
            </w:rPrChange>
          </w:rPr>
          <w:t>INTO</w:t>
        </w:r>
        <w:r w:rsidRPr="00D26196">
          <w:rPr>
            <w:sz w:val="18"/>
            <w:rPrChange w:id="19443" w:author="shorny" w:date="2014-06-09T18:55:00Z">
              <w:rPr/>
            </w:rPrChange>
          </w:rPr>
          <w:t xml:space="preserve"> rowCount;</w:t>
        </w:r>
      </w:ins>
    </w:p>
    <w:p w14:paraId="63A1E4C4" w14:textId="77777777" w:rsidR="00D26196" w:rsidRPr="00D26196" w:rsidRDefault="00D26196">
      <w:pPr>
        <w:pStyle w:val="HTMLPreformatted"/>
        <w:divId w:val="2032412305"/>
        <w:rPr>
          <w:ins w:id="19444" w:author="shorny" w:date="2014-06-09T18:54:00Z"/>
          <w:sz w:val="18"/>
          <w:rPrChange w:id="19445" w:author="shorny" w:date="2014-06-09T18:55:00Z">
            <w:rPr>
              <w:ins w:id="19446" w:author="shorny" w:date="2014-06-09T18:54:00Z"/>
            </w:rPr>
          </w:rPrChange>
        </w:rPr>
      </w:pPr>
    </w:p>
    <w:p w14:paraId="54D22C96" w14:textId="77777777" w:rsidR="00D26196" w:rsidRPr="00D26196" w:rsidRDefault="00D26196">
      <w:pPr>
        <w:pStyle w:val="HTMLPreformatted"/>
        <w:divId w:val="2032412305"/>
        <w:rPr>
          <w:ins w:id="19447" w:author="shorny" w:date="2014-06-09T18:54:00Z"/>
          <w:sz w:val="18"/>
          <w:rPrChange w:id="19448" w:author="shorny" w:date="2014-06-09T18:55:00Z">
            <w:rPr>
              <w:ins w:id="19449" w:author="shorny" w:date="2014-06-09T18:54:00Z"/>
            </w:rPr>
          </w:rPrChange>
        </w:rPr>
      </w:pPr>
      <w:ins w:id="19450" w:author="shorny" w:date="2014-06-09T18:54:00Z">
        <w:r w:rsidRPr="00D26196">
          <w:rPr>
            <w:sz w:val="18"/>
            <w:rPrChange w:id="19451" w:author="shorny" w:date="2014-06-09T18:55:00Z">
              <w:rPr/>
            </w:rPrChange>
          </w:rPr>
          <w:t xml:space="preserve">      </w:t>
        </w:r>
        <w:r w:rsidRPr="00D26196">
          <w:rPr>
            <w:rStyle w:val="keyword1"/>
            <w:sz w:val="18"/>
            <w:rPrChange w:id="19452" w:author="shorny" w:date="2014-06-09T18:55:00Z">
              <w:rPr>
                <w:rStyle w:val="keyword1"/>
              </w:rPr>
            </w:rPrChange>
          </w:rPr>
          <w:t>CALL</w:t>
        </w:r>
        <w:r w:rsidRPr="00D26196">
          <w:rPr>
            <w:sz w:val="18"/>
            <w:rPrChange w:id="19453" w:author="shorny" w:date="2014-06-09T18:55:00Z">
              <w:rPr/>
            </w:rPrChange>
          </w:rPr>
          <w:t xml:space="preserve"> stk_unit.assert_</w:t>
        </w:r>
        <w:proofErr w:type="gramStart"/>
        <w:r w:rsidRPr="00D26196">
          <w:rPr>
            <w:sz w:val="18"/>
            <w:rPrChange w:id="19454" w:author="shorny" w:date="2014-06-09T18:55:00Z">
              <w:rPr/>
            </w:rPrChange>
          </w:rPr>
          <w:t>false(</w:t>
        </w:r>
        <w:proofErr w:type="gramEnd"/>
        <w:r w:rsidRPr="00D26196">
          <w:rPr>
            <w:sz w:val="18"/>
            <w:rPrChange w:id="19455" w:author="shorny" w:date="2014-06-09T18:55:00Z">
              <w:rPr/>
            </w:rPrChange>
          </w:rPr>
          <w:t>rowCount = 0, CONCAT(</w:t>
        </w:r>
        <w:r w:rsidRPr="00D26196">
          <w:rPr>
            <w:rStyle w:val="string1"/>
            <w:sz w:val="18"/>
            <w:rPrChange w:id="19456" w:author="shorny" w:date="2014-06-09T18:55:00Z">
              <w:rPr>
                <w:rStyle w:val="string1"/>
              </w:rPr>
            </w:rPrChange>
          </w:rPr>
          <w:t>'Table has zero rows: '</w:t>
        </w:r>
        <w:r w:rsidRPr="00D26196">
          <w:rPr>
            <w:sz w:val="18"/>
            <w:rPrChange w:id="19457" w:author="shorny" w:date="2014-06-09T18:55:00Z">
              <w:rPr/>
            </w:rPrChange>
          </w:rPr>
          <w:t>,</w:t>
        </w:r>
      </w:ins>
    </w:p>
    <w:p w14:paraId="1E055A39" w14:textId="77777777" w:rsidR="00D26196" w:rsidRPr="00D26196" w:rsidRDefault="00D26196">
      <w:pPr>
        <w:pStyle w:val="HTMLPreformatted"/>
        <w:divId w:val="2032412305"/>
        <w:rPr>
          <w:ins w:id="19458" w:author="shorny" w:date="2014-06-09T18:54:00Z"/>
          <w:sz w:val="18"/>
          <w:rPrChange w:id="19459" w:author="shorny" w:date="2014-06-09T18:55:00Z">
            <w:rPr>
              <w:ins w:id="19460" w:author="shorny" w:date="2014-06-09T18:54:00Z"/>
            </w:rPr>
          </w:rPrChange>
        </w:rPr>
      </w:pPr>
      <w:ins w:id="19461" w:author="shorny" w:date="2014-06-09T18:54:00Z">
        <w:r w:rsidRPr="00D26196">
          <w:rPr>
            <w:sz w:val="18"/>
            <w:rPrChange w:id="19462" w:author="shorny" w:date="2014-06-09T18:55:00Z">
              <w:rPr/>
            </w:rPrChange>
          </w:rPr>
          <w:t xml:space="preserve">                                               </w:t>
        </w:r>
        <w:proofErr w:type="gramStart"/>
        <w:r w:rsidRPr="00D26196">
          <w:rPr>
            <w:sz w:val="18"/>
            <w:rPrChange w:id="19463" w:author="shorny" w:date="2014-06-09T18:55:00Z">
              <w:rPr/>
            </w:rPrChange>
          </w:rPr>
          <w:t>tableName</w:t>
        </w:r>
        <w:proofErr w:type="gramEnd"/>
        <w:r w:rsidRPr="00D26196">
          <w:rPr>
            <w:sz w:val="18"/>
            <w:rPrChange w:id="19464" w:author="shorny" w:date="2014-06-09T18:55:00Z">
              <w:rPr/>
            </w:rPrChange>
          </w:rPr>
          <w:t>)) ;</w:t>
        </w:r>
      </w:ins>
    </w:p>
    <w:p w14:paraId="4E630D7B" w14:textId="77777777" w:rsidR="00D26196" w:rsidRPr="00D26196" w:rsidRDefault="00D26196">
      <w:pPr>
        <w:pStyle w:val="HTMLPreformatted"/>
        <w:divId w:val="2032412305"/>
        <w:rPr>
          <w:ins w:id="19465" w:author="shorny" w:date="2014-06-09T18:54:00Z"/>
          <w:sz w:val="18"/>
          <w:rPrChange w:id="19466" w:author="shorny" w:date="2014-06-09T18:55:00Z">
            <w:rPr>
              <w:ins w:id="19467" w:author="shorny" w:date="2014-06-09T18:54:00Z"/>
            </w:rPr>
          </w:rPrChange>
        </w:rPr>
      </w:pPr>
    </w:p>
    <w:p w14:paraId="4908FA2E" w14:textId="77777777" w:rsidR="00D26196" w:rsidRPr="00D26196" w:rsidRDefault="00D26196">
      <w:pPr>
        <w:pStyle w:val="HTMLPreformatted"/>
        <w:divId w:val="2032412305"/>
        <w:rPr>
          <w:ins w:id="19468" w:author="shorny" w:date="2014-06-09T18:54:00Z"/>
          <w:sz w:val="18"/>
          <w:rPrChange w:id="19469" w:author="shorny" w:date="2014-06-09T18:55:00Z">
            <w:rPr>
              <w:ins w:id="19470" w:author="shorny" w:date="2014-06-09T18:54:00Z"/>
            </w:rPr>
          </w:rPrChange>
        </w:rPr>
      </w:pPr>
      <w:ins w:id="19471" w:author="shorny" w:date="2014-06-09T18:54:00Z">
        <w:r w:rsidRPr="00D26196">
          <w:rPr>
            <w:sz w:val="18"/>
            <w:rPrChange w:id="19472" w:author="shorny" w:date="2014-06-09T18:55:00Z">
              <w:rPr/>
            </w:rPrChange>
          </w:rPr>
          <w:t xml:space="preserve">    </w:t>
        </w:r>
        <w:r w:rsidRPr="00D26196">
          <w:rPr>
            <w:rStyle w:val="keyword1"/>
            <w:sz w:val="18"/>
            <w:rPrChange w:id="19473" w:author="shorny" w:date="2014-06-09T18:55:00Z">
              <w:rPr>
                <w:rStyle w:val="keyword1"/>
              </w:rPr>
            </w:rPrChange>
          </w:rPr>
          <w:t>END</w:t>
        </w:r>
        <w:r w:rsidRPr="00D26196">
          <w:rPr>
            <w:sz w:val="18"/>
            <w:rPrChange w:id="19474" w:author="shorny" w:date="2014-06-09T18:55:00Z">
              <w:rPr/>
            </w:rPrChange>
          </w:rPr>
          <w:t xml:space="preserve"> LOOP test_</w:t>
        </w:r>
        <w:proofErr w:type="gramStart"/>
        <w:r w:rsidRPr="00D26196">
          <w:rPr>
            <w:sz w:val="18"/>
            <w:rPrChange w:id="19475" w:author="shorny" w:date="2014-06-09T18:55:00Z">
              <w:rPr/>
            </w:rPrChange>
          </w:rPr>
          <w:t>count ;</w:t>
        </w:r>
        <w:proofErr w:type="gramEnd"/>
      </w:ins>
    </w:p>
    <w:p w14:paraId="78729006" w14:textId="77777777" w:rsidR="00D26196" w:rsidRPr="00D26196" w:rsidRDefault="00D26196">
      <w:pPr>
        <w:pStyle w:val="HTMLPreformatted"/>
        <w:divId w:val="2032412305"/>
        <w:rPr>
          <w:ins w:id="19476" w:author="shorny" w:date="2014-06-09T18:54:00Z"/>
          <w:sz w:val="18"/>
          <w:rPrChange w:id="19477" w:author="shorny" w:date="2014-06-09T18:55:00Z">
            <w:rPr>
              <w:ins w:id="19478" w:author="shorny" w:date="2014-06-09T18:54:00Z"/>
            </w:rPr>
          </w:rPrChange>
        </w:rPr>
      </w:pPr>
      <w:ins w:id="19479" w:author="shorny" w:date="2014-06-09T18:54:00Z">
        <w:r w:rsidRPr="00D26196">
          <w:rPr>
            <w:sz w:val="18"/>
            <w:rPrChange w:id="19480" w:author="shorny" w:date="2014-06-09T18:55:00Z">
              <w:rPr/>
            </w:rPrChange>
          </w:rPr>
          <w:t xml:space="preserve">        </w:t>
        </w:r>
      </w:ins>
    </w:p>
    <w:p w14:paraId="5E0C23CC" w14:textId="77777777" w:rsidR="00D26196" w:rsidRPr="00D26196" w:rsidRDefault="00D26196">
      <w:pPr>
        <w:pStyle w:val="HTMLPreformatted"/>
        <w:divId w:val="2032412305"/>
        <w:rPr>
          <w:ins w:id="19481" w:author="shorny" w:date="2014-06-09T18:54:00Z"/>
          <w:sz w:val="18"/>
          <w:rPrChange w:id="19482" w:author="shorny" w:date="2014-06-09T18:55:00Z">
            <w:rPr>
              <w:ins w:id="19483" w:author="shorny" w:date="2014-06-09T18:54:00Z"/>
            </w:rPr>
          </w:rPrChange>
        </w:rPr>
      </w:pPr>
      <w:ins w:id="19484" w:author="shorny" w:date="2014-06-09T18:54:00Z">
        <w:r w:rsidRPr="00D26196">
          <w:rPr>
            <w:sz w:val="18"/>
            <w:rPrChange w:id="19485" w:author="shorny" w:date="2014-06-09T18:55:00Z">
              <w:rPr/>
            </w:rPrChange>
          </w:rPr>
          <w:t xml:space="preserve">  </w:t>
        </w:r>
        <w:r w:rsidRPr="00D26196">
          <w:rPr>
            <w:rStyle w:val="keyword1"/>
            <w:sz w:val="18"/>
            <w:rPrChange w:id="19486" w:author="shorny" w:date="2014-06-09T18:55:00Z">
              <w:rPr>
                <w:rStyle w:val="keyword1"/>
              </w:rPr>
            </w:rPrChange>
          </w:rPr>
          <w:t>CLOSE</w:t>
        </w:r>
        <w:r w:rsidRPr="00D26196">
          <w:rPr>
            <w:sz w:val="18"/>
            <w:rPrChange w:id="19487" w:author="shorny" w:date="2014-06-09T18:55:00Z">
              <w:rPr/>
            </w:rPrChange>
          </w:rPr>
          <w:t xml:space="preserve"> </w:t>
        </w:r>
        <w:proofErr w:type="gramStart"/>
        <w:r w:rsidRPr="00D26196">
          <w:rPr>
            <w:sz w:val="18"/>
            <w:rPrChange w:id="19488" w:author="shorny" w:date="2014-06-09T18:55:00Z">
              <w:rPr/>
            </w:rPrChange>
          </w:rPr>
          <w:t>curs ;</w:t>
        </w:r>
        <w:proofErr w:type="gramEnd"/>
      </w:ins>
    </w:p>
    <w:p w14:paraId="12C63F6D" w14:textId="77777777" w:rsidR="00D26196" w:rsidRPr="00D26196" w:rsidRDefault="00D26196">
      <w:pPr>
        <w:pStyle w:val="HTMLPreformatted"/>
        <w:divId w:val="2032412305"/>
        <w:rPr>
          <w:ins w:id="19489" w:author="shorny" w:date="2014-06-09T18:54:00Z"/>
          <w:sz w:val="18"/>
          <w:rPrChange w:id="19490" w:author="shorny" w:date="2014-06-09T18:55:00Z">
            <w:rPr>
              <w:ins w:id="19491" w:author="shorny" w:date="2014-06-09T18:54:00Z"/>
            </w:rPr>
          </w:rPrChange>
        </w:rPr>
      </w:pPr>
      <w:ins w:id="19492" w:author="shorny" w:date="2014-06-09T18:54:00Z">
        <w:r w:rsidRPr="00D26196">
          <w:rPr>
            <w:sz w:val="18"/>
            <w:rPrChange w:id="19493" w:author="shorny" w:date="2014-06-09T18:55:00Z">
              <w:rPr/>
            </w:rPrChange>
          </w:rPr>
          <w:t xml:space="preserve">  </w:t>
        </w:r>
      </w:ins>
    </w:p>
    <w:p w14:paraId="5A7BE4CE" w14:textId="77777777" w:rsidR="00D26196" w:rsidRPr="00D26196" w:rsidRDefault="00D26196">
      <w:pPr>
        <w:pStyle w:val="HTMLPreformatted"/>
        <w:divId w:val="2032412305"/>
        <w:rPr>
          <w:ins w:id="19494" w:author="shorny" w:date="2014-06-09T18:54:00Z"/>
          <w:sz w:val="18"/>
          <w:rPrChange w:id="19495" w:author="shorny" w:date="2014-06-09T18:55:00Z">
            <w:rPr>
              <w:ins w:id="19496" w:author="shorny" w:date="2014-06-09T18:54:00Z"/>
            </w:rPr>
          </w:rPrChange>
        </w:rPr>
      </w:pPr>
      <w:ins w:id="19497" w:author="shorny" w:date="2014-06-09T18:54:00Z">
        <w:r w:rsidRPr="00D26196">
          <w:rPr>
            <w:rStyle w:val="keyword1"/>
            <w:sz w:val="18"/>
            <w:rPrChange w:id="19498" w:author="shorny" w:date="2014-06-09T18:55:00Z">
              <w:rPr>
                <w:rStyle w:val="keyword1"/>
              </w:rPr>
            </w:rPrChange>
          </w:rPr>
          <w:t>END</w:t>
        </w:r>
        <w:r w:rsidRPr="00D26196">
          <w:rPr>
            <w:sz w:val="18"/>
            <w:rPrChange w:id="19499" w:author="shorny" w:date="2014-06-09T18:55:00Z">
              <w:rPr/>
            </w:rPrChange>
          </w:rPr>
          <w:t xml:space="preserve"> $$</w:t>
        </w:r>
      </w:ins>
    </w:p>
    <w:p w14:paraId="5E05931E" w14:textId="77777777" w:rsidR="00D26196" w:rsidRPr="00D26196" w:rsidRDefault="00D26196">
      <w:pPr>
        <w:pStyle w:val="HTMLPreformatted"/>
        <w:divId w:val="2032412305"/>
        <w:rPr>
          <w:ins w:id="19500" w:author="shorny" w:date="2014-06-09T18:54:00Z"/>
          <w:sz w:val="18"/>
          <w:rPrChange w:id="19501" w:author="shorny" w:date="2014-06-09T18:55:00Z">
            <w:rPr>
              <w:ins w:id="19502" w:author="shorny" w:date="2014-06-09T18:54:00Z"/>
            </w:rPr>
          </w:rPrChange>
        </w:rPr>
      </w:pPr>
    </w:p>
    <w:p w14:paraId="16E9CF66" w14:textId="77777777" w:rsidR="00D26196" w:rsidRPr="00D26196" w:rsidRDefault="00D26196">
      <w:pPr>
        <w:pStyle w:val="HTMLPreformatted"/>
        <w:divId w:val="2032412305"/>
        <w:rPr>
          <w:ins w:id="19503" w:author="shorny" w:date="2014-06-09T18:54:00Z"/>
          <w:sz w:val="18"/>
          <w:rPrChange w:id="19504" w:author="shorny" w:date="2014-06-09T18:55:00Z">
            <w:rPr>
              <w:ins w:id="19505" w:author="shorny" w:date="2014-06-09T18:54:00Z"/>
            </w:rPr>
          </w:rPrChange>
        </w:rPr>
      </w:pPr>
    </w:p>
    <w:p w14:paraId="22C64C4E" w14:textId="77777777" w:rsidR="00D26196" w:rsidRPr="00D26196" w:rsidRDefault="00D26196">
      <w:pPr>
        <w:pStyle w:val="HTMLPreformatted"/>
        <w:divId w:val="2032412305"/>
        <w:rPr>
          <w:ins w:id="19506" w:author="shorny" w:date="2014-06-09T18:54:00Z"/>
          <w:sz w:val="18"/>
          <w:rPrChange w:id="19507" w:author="shorny" w:date="2014-06-09T18:55:00Z">
            <w:rPr>
              <w:ins w:id="19508" w:author="shorny" w:date="2014-06-09T18:54:00Z"/>
            </w:rPr>
          </w:rPrChange>
        </w:rPr>
      </w:pPr>
      <w:ins w:id="19509" w:author="shorny" w:date="2014-06-09T18:54:00Z">
        <w:r w:rsidRPr="00D26196">
          <w:rPr>
            <w:rStyle w:val="keyword1"/>
            <w:sz w:val="18"/>
            <w:rPrChange w:id="19510" w:author="shorny" w:date="2014-06-09T18:55:00Z">
              <w:rPr>
                <w:rStyle w:val="keyword1"/>
              </w:rPr>
            </w:rPrChange>
          </w:rPr>
          <w:t>CREATE</w:t>
        </w:r>
        <w:r w:rsidRPr="00D26196">
          <w:rPr>
            <w:sz w:val="18"/>
            <w:rPrChange w:id="19511" w:author="shorny" w:date="2014-06-09T18:55:00Z">
              <w:rPr/>
            </w:rPrChange>
          </w:rPr>
          <w:t xml:space="preserve"> </w:t>
        </w:r>
        <w:r w:rsidRPr="00D26196">
          <w:rPr>
            <w:rStyle w:val="keyword1"/>
            <w:sz w:val="18"/>
            <w:rPrChange w:id="19512" w:author="shorny" w:date="2014-06-09T18:55:00Z">
              <w:rPr>
                <w:rStyle w:val="keyword1"/>
              </w:rPr>
            </w:rPrChange>
          </w:rPr>
          <w:t>PROCEDURE</w:t>
        </w:r>
        <w:r w:rsidRPr="00D26196">
          <w:rPr>
            <w:sz w:val="18"/>
            <w:rPrChange w:id="19513" w:author="shorny" w:date="2014-06-09T18:55:00Z">
              <w:rPr/>
            </w:rPrChange>
          </w:rPr>
          <w:t xml:space="preserve"> </w:t>
        </w:r>
        <w:r w:rsidRPr="00D26196">
          <w:rPr>
            <w:rStyle w:val="function-name1"/>
            <w:sz w:val="18"/>
            <w:rPrChange w:id="19514" w:author="shorny" w:date="2014-06-09T18:55:00Z">
              <w:rPr>
                <w:rStyle w:val="function-name1"/>
              </w:rPr>
            </w:rPrChange>
          </w:rPr>
          <w:t>test_utrans_</w:t>
        </w:r>
        <w:proofErr w:type="gramStart"/>
        <w:r w:rsidRPr="00D26196">
          <w:rPr>
            <w:rStyle w:val="function-name1"/>
            <w:sz w:val="18"/>
            <w:rPrChange w:id="19515" w:author="shorny" w:date="2014-06-09T18:55:00Z">
              <w:rPr>
                <w:rStyle w:val="function-name1"/>
              </w:rPr>
            </w:rPrChange>
          </w:rPr>
          <w:t>a1</w:t>
        </w:r>
        <w:r w:rsidRPr="00D26196">
          <w:rPr>
            <w:sz w:val="18"/>
            <w:rPrChange w:id="19516" w:author="shorny" w:date="2014-06-09T18:55:00Z">
              <w:rPr/>
            </w:rPrChange>
          </w:rPr>
          <w:t>()</w:t>
        </w:r>
        <w:proofErr w:type="gramEnd"/>
      </w:ins>
    </w:p>
    <w:p w14:paraId="2C6A146B" w14:textId="77777777" w:rsidR="00D26196" w:rsidRPr="00D26196" w:rsidRDefault="00D26196">
      <w:pPr>
        <w:pStyle w:val="HTMLPreformatted"/>
        <w:divId w:val="2032412305"/>
        <w:rPr>
          <w:ins w:id="19517" w:author="shorny" w:date="2014-06-09T18:54:00Z"/>
          <w:sz w:val="18"/>
          <w:rPrChange w:id="19518" w:author="shorny" w:date="2014-06-09T18:55:00Z">
            <w:rPr>
              <w:ins w:id="19519" w:author="shorny" w:date="2014-06-09T18:54:00Z"/>
            </w:rPr>
          </w:rPrChange>
        </w:rPr>
      </w:pPr>
      <w:ins w:id="19520" w:author="shorny" w:date="2014-06-09T18:54:00Z">
        <w:r w:rsidRPr="00D26196">
          <w:rPr>
            <w:rStyle w:val="keyword1"/>
            <w:sz w:val="18"/>
            <w:rPrChange w:id="19521" w:author="shorny" w:date="2014-06-09T18:55:00Z">
              <w:rPr>
                <w:rStyle w:val="keyword1"/>
              </w:rPr>
            </w:rPrChange>
          </w:rPr>
          <w:t>BEGIN</w:t>
        </w:r>
      </w:ins>
    </w:p>
    <w:p w14:paraId="7C9E1CAB" w14:textId="77777777" w:rsidR="00D26196" w:rsidRPr="00D26196" w:rsidRDefault="00D26196">
      <w:pPr>
        <w:pStyle w:val="HTMLPreformatted"/>
        <w:divId w:val="2032412305"/>
        <w:rPr>
          <w:ins w:id="19522" w:author="shorny" w:date="2014-06-09T18:54:00Z"/>
          <w:sz w:val="18"/>
          <w:rPrChange w:id="19523" w:author="shorny" w:date="2014-06-09T18:55:00Z">
            <w:rPr>
              <w:ins w:id="19524" w:author="shorny" w:date="2014-06-09T18:54:00Z"/>
            </w:rPr>
          </w:rPrChange>
        </w:rPr>
      </w:pPr>
      <w:ins w:id="19525" w:author="shorny" w:date="2014-06-09T18:54:00Z">
        <w:r w:rsidRPr="00D26196">
          <w:rPr>
            <w:sz w:val="18"/>
            <w:rPrChange w:id="19526" w:author="shorny" w:date="2014-06-09T18:55:00Z">
              <w:rPr/>
            </w:rPrChange>
          </w:rPr>
          <w:t xml:space="preserve">  </w:t>
        </w:r>
        <w:r w:rsidRPr="00D26196">
          <w:rPr>
            <w:rStyle w:val="keyword1"/>
            <w:sz w:val="18"/>
            <w:rPrChange w:id="19527" w:author="shorny" w:date="2014-06-09T18:55:00Z">
              <w:rPr>
                <w:rStyle w:val="keyword1"/>
              </w:rPr>
            </w:rPrChange>
          </w:rPr>
          <w:t>DECLARE</w:t>
        </w:r>
        <w:r w:rsidRPr="00D26196">
          <w:rPr>
            <w:sz w:val="18"/>
            <w:rPrChange w:id="19528" w:author="shorny" w:date="2014-06-09T18:55:00Z">
              <w:rPr/>
            </w:rPrChange>
          </w:rPr>
          <w:t xml:space="preserve"> appID </w:t>
        </w:r>
        <w:proofErr w:type="gramStart"/>
        <w:r w:rsidRPr="00D26196">
          <w:rPr>
            <w:rStyle w:val="type1"/>
            <w:sz w:val="18"/>
            <w:rPrChange w:id="19529" w:author="shorny" w:date="2014-06-09T18:55:00Z">
              <w:rPr>
                <w:rStyle w:val="type1"/>
              </w:rPr>
            </w:rPrChange>
          </w:rPr>
          <w:t>INT</w:t>
        </w:r>
        <w:r w:rsidRPr="00D26196">
          <w:rPr>
            <w:sz w:val="18"/>
            <w:rPrChange w:id="19530" w:author="shorny" w:date="2014-06-09T18:55:00Z">
              <w:rPr/>
            </w:rPrChange>
          </w:rPr>
          <w:t>(</w:t>
        </w:r>
        <w:proofErr w:type="gramEnd"/>
        <w:r w:rsidRPr="00D26196">
          <w:rPr>
            <w:sz w:val="18"/>
            <w:rPrChange w:id="19531" w:author="shorny" w:date="2014-06-09T18:55:00Z">
              <w:rPr/>
            </w:rPrChange>
          </w:rPr>
          <w:t>10);</w:t>
        </w:r>
      </w:ins>
    </w:p>
    <w:p w14:paraId="58BEB71E" w14:textId="77777777" w:rsidR="00D26196" w:rsidRPr="00D26196" w:rsidRDefault="00D26196">
      <w:pPr>
        <w:pStyle w:val="HTMLPreformatted"/>
        <w:divId w:val="2032412305"/>
        <w:rPr>
          <w:ins w:id="19532" w:author="shorny" w:date="2014-06-09T18:54:00Z"/>
          <w:sz w:val="18"/>
          <w:rPrChange w:id="19533" w:author="shorny" w:date="2014-06-09T18:55:00Z">
            <w:rPr>
              <w:ins w:id="19534" w:author="shorny" w:date="2014-06-09T18:54:00Z"/>
            </w:rPr>
          </w:rPrChange>
        </w:rPr>
      </w:pPr>
      <w:ins w:id="19535" w:author="shorny" w:date="2014-06-09T18:54:00Z">
        <w:r w:rsidRPr="00D26196">
          <w:rPr>
            <w:sz w:val="18"/>
            <w:rPrChange w:id="19536" w:author="shorny" w:date="2014-06-09T18:55:00Z">
              <w:rPr/>
            </w:rPrChange>
          </w:rPr>
          <w:t xml:space="preserve">  </w:t>
        </w:r>
        <w:r w:rsidRPr="00D26196">
          <w:rPr>
            <w:rStyle w:val="keyword1"/>
            <w:sz w:val="18"/>
            <w:rPrChange w:id="19537" w:author="shorny" w:date="2014-06-09T18:55:00Z">
              <w:rPr>
                <w:rStyle w:val="keyword1"/>
              </w:rPr>
            </w:rPrChange>
          </w:rPr>
          <w:t>DECLARE</w:t>
        </w:r>
        <w:r w:rsidRPr="00D26196">
          <w:rPr>
            <w:sz w:val="18"/>
            <w:rPrChange w:id="19538" w:author="shorny" w:date="2014-06-09T18:55:00Z">
              <w:rPr/>
            </w:rPrChange>
          </w:rPr>
          <w:t xml:space="preserve"> v_count </w:t>
        </w:r>
        <w:r w:rsidRPr="00D26196">
          <w:rPr>
            <w:rStyle w:val="type1"/>
            <w:sz w:val="18"/>
            <w:rPrChange w:id="19539" w:author="shorny" w:date="2014-06-09T18:55:00Z">
              <w:rPr>
                <w:rStyle w:val="type1"/>
              </w:rPr>
            </w:rPrChange>
          </w:rPr>
          <w:t>INT</w:t>
        </w:r>
        <w:r w:rsidRPr="00D26196">
          <w:rPr>
            <w:sz w:val="18"/>
            <w:rPrChange w:id="19540" w:author="shorny" w:date="2014-06-09T18:55:00Z">
              <w:rPr/>
            </w:rPrChange>
          </w:rPr>
          <w:t>;</w:t>
        </w:r>
      </w:ins>
    </w:p>
    <w:p w14:paraId="2783E26D" w14:textId="77777777" w:rsidR="00D26196" w:rsidRPr="00D26196" w:rsidRDefault="00D26196">
      <w:pPr>
        <w:pStyle w:val="HTMLPreformatted"/>
        <w:divId w:val="2032412305"/>
        <w:rPr>
          <w:ins w:id="19541" w:author="shorny" w:date="2014-06-09T18:54:00Z"/>
          <w:sz w:val="18"/>
          <w:rPrChange w:id="19542" w:author="shorny" w:date="2014-06-09T18:55:00Z">
            <w:rPr>
              <w:ins w:id="19543" w:author="shorny" w:date="2014-06-09T18:54:00Z"/>
            </w:rPr>
          </w:rPrChange>
        </w:rPr>
      </w:pPr>
    </w:p>
    <w:p w14:paraId="099231FD" w14:textId="77777777" w:rsidR="00D26196" w:rsidRPr="00D26196" w:rsidRDefault="00D26196">
      <w:pPr>
        <w:pStyle w:val="HTMLPreformatted"/>
        <w:divId w:val="2032412305"/>
        <w:rPr>
          <w:ins w:id="19544" w:author="shorny" w:date="2014-06-09T18:54:00Z"/>
          <w:sz w:val="18"/>
          <w:rPrChange w:id="19545" w:author="shorny" w:date="2014-06-09T18:55:00Z">
            <w:rPr>
              <w:ins w:id="19546" w:author="shorny" w:date="2014-06-09T18:54:00Z"/>
            </w:rPr>
          </w:rPrChange>
        </w:rPr>
      </w:pPr>
      <w:ins w:id="19547" w:author="shorny" w:date="2014-06-09T18:54:00Z">
        <w:r w:rsidRPr="00D26196">
          <w:rPr>
            <w:sz w:val="18"/>
            <w:rPrChange w:id="19548" w:author="shorny" w:date="2014-06-09T18:55:00Z">
              <w:rPr/>
            </w:rPrChange>
          </w:rPr>
          <w:t xml:space="preserve">  </w:t>
        </w:r>
        <w:r w:rsidRPr="00D26196">
          <w:rPr>
            <w:rStyle w:val="keyword1"/>
            <w:sz w:val="18"/>
            <w:rPrChange w:id="19549" w:author="shorny" w:date="2014-06-09T18:55:00Z">
              <w:rPr>
                <w:rStyle w:val="keyword1"/>
              </w:rPr>
            </w:rPrChange>
          </w:rPr>
          <w:t>SELECT</w:t>
        </w:r>
        <w:r w:rsidRPr="00D26196">
          <w:rPr>
            <w:sz w:val="18"/>
            <w:rPrChange w:id="19550" w:author="shorny" w:date="2014-06-09T18:55:00Z">
              <w:rPr/>
            </w:rPrChange>
          </w:rPr>
          <w:t xml:space="preserve"> ApplicantID, </w:t>
        </w:r>
        <w:proofErr w:type="gramStart"/>
        <w:r w:rsidRPr="00D26196">
          <w:rPr>
            <w:rStyle w:val="builtin1"/>
            <w:sz w:val="18"/>
            <w:rPrChange w:id="19551" w:author="shorny" w:date="2014-06-09T18:55:00Z">
              <w:rPr>
                <w:rStyle w:val="builtin1"/>
              </w:rPr>
            </w:rPrChange>
          </w:rPr>
          <w:t>COUNT</w:t>
        </w:r>
        <w:r w:rsidRPr="00D26196">
          <w:rPr>
            <w:sz w:val="18"/>
            <w:rPrChange w:id="19552" w:author="shorny" w:date="2014-06-09T18:55:00Z">
              <w:rPr/>
            </w:rPrChange>
          </w:rPr>
          <w:t>(</w:t>
        </w:r>
        <w:proofErr w:type="gramEnd"/>
        <w:r w:rsidRPr="00D26196">
          <w:rPr>
            <w:sz w:val="18"/>
            <w:rPrChange w:id="19553" w:author="shorny" w:date="2014-06-09T18:55:00Z">
              <w:rPr/>
            </w:rPrChange>
          </w:rPr>
          <w:t xml:space="preserve">*) </w:t>
        </w:r>
      </w:ins>
    </w:p>
    <w:p w14:paraId="489467D7" w14:textId="77777777" w:rsidR="00D26196" w:rsidRPr="00D26196" w:rsidRDefault="00D26196">
      <w:pPr>
        <w:pStyle w:val="HTMLPreformatted"/>
        <w:divId w:val="2032412305"/>
        <w:rPr>
          <w:ins w:id="19554" w:author="shorny" w:date="2014-06-09T18:54:00Z"/>
          <w:sz w:val="18"/>
          <w:rPrChange w:id="19555" w:author="shorny" w:date="2014-06-09T18:55:00Z">
            <w:rPr>
              <w:ins w:id="19556" w:author="shorny" w:date="2014-06-09T18:54:00Z"/>
            </w:rPr>
          </w:rPrChange>
        </w:rPr>
      </w:pPr>
      <w:ins w:id="19557" w:author="shorny" w:date="2014-06-09T18:54:00Z">
        <w:r w:rsidRPr="00D26196">
          <w:rPr>
            <w:sz w:val="18"/>
            <w:rPrChange w:id="19558" w:author="shorny" w:date="2014-06-09T18:55:00Z">
              <w:rPr/>
            </w:rPrChange>
          </w:rPr>
          <w:t xml:space="preserve">  </w:t>
        </w:r>
        <w:r w:rsidRPr="00D26196">
          <w:rPr>
            <w:rStyle w:val="keyword1"/>
            <w:sz w:val="18"/>
            <w:rPrChange w:id="19559" w:author="shorny" w:date="2014-06-09T18:55:00Z">
              <w:rPr>
                <w:rStyle w:val="keyword1"/>
              </w:rPr>
            </w:rPrChange>
          </w:rPr>
          <w:t>FROM</w:t>
        </w:r>
        <w:r w:rsidRPr="00D26196">
          <w:rPr>
            <w:sz w:val="18"/>
            <w:rPrChange w:id="19560" w:author="shorny" w:date="2014-06-09T18:55:00Z">
              <w:rPr/>
            </w:rPrChange>
          </w:rPr>
          <w:t xml:space="preserve"> rhd.Applicant </w:t>
        </w:r>
      </w:ins>
    </w:p>
    <w:p w14:paraId="00606E0A" w14:textId="77777777" w:rsidR="00D26196" w:rsidRPr="00D26196" w:rsidRDefault="00D26196">
      <w:pPr>
        <w:pStyle w:val="HTMLPreformatted"/>
        <w:divId w:val="2032412305"/>
        <w:rPr>
          <w:ins w:id="19561" w:author="shorny" w:date="2014-06-09T18:54:00Z"/>
          <w:sz w:val="18"/>
          <w:rPrChange w:id="19562" w:author="shorny" w:date="2014-06-09T18:55:00Z">
            <w:rPr>
              <w:ins w:id="19563" w:author="shorny" w:date="2014-06-09T18:54:00Z"/>
            </w:rPr>
          </w:rPrChange>
        </w:rPr>
      </w:pPr>
      <w:ins w:id="19564" w:author="shorny" w:date="2014-06-09T18:54:00Z">
        <w:r w:rsidRPr="00D26196">
          <w:rPr>
            <w:sz w:val="18"/>
            <w:rPrChange w:id="19565" w:author="shorny" w:date="2014-06-09T18:55:00Z">
              <w:rPr/>
            </w:rPrChange>
          </w:rPr>
          <w:t xml:space="preserve">  </w:t>
        </w:r>
        <w:r w:rsidRPr="00D26196">
          <w:rPr>
            <w:rStyle w:val="keyword1"/>
            <w:sz w:val="18"/>
            <w:rPrChange w:id="19566" w:author="shorny" w:date="2014-06-09T18:55:00Z">
              <w:rPr>
                <w:rStyle w:val="keyword1"/>
              </w:rPr>
            </w:rPrChange>
          </w:rPr>
          <w:t>WHERE</w:t>
        </w:r>
        <w:r w:rsidRPr="00D26196">
          <w:rPr>
            <w:sz w:val="18"/>
            <w:rPrChange w:id="19567" w:author="shorny" w:date="2014-06-09T18:55:00Z">
              <w:rPr/>
            </w:rPrChange>
          </w:rPr>
          <w:t xml:space="preserve"> Applicant.FName = </w:t>
        </w:r>
        <w:r w:rsidRPr="00D26196">
          <w:rPr>
            <w:rStyle w:val="string1"/>
            <w:sz w:val="18"/>
            <w:rPrChange w:id="19568" w:author="shorny" w:date="2014-06-09T18:55:00Z">
              <w:rPr>
                <w:rStyle w:val="string1"/>
              </w:rPr>
            </w:rPrChange>
          </w:rPr>
          <w:t>'Shirin'</w:t>
        </w:r>
        <w:r w:rsidRPr="00D26196">
          <w:rPr>
            <w:sz w:val="18"/>
            <w:rPrChange w:id="19569" w:author="shorny" w:date="2014-06-09T18:55:00Z">
              <w:rPr/>
            </w:rPrChange>
          </w:rPr>
          <w:t xml:space="preserve"> </w:t>
        </w:r>
      </w:ins>
    </w:p>
    <w:p w14:paraId="0E6A1B53" w14:textId="77777777" w:rsidR="00D26196" w:rsidRPr="00D26196" w:rsidRDefault="00D26196">
      <w:pPr>
        <w:pStyle w:val="HTMLPreformatted"/>
        <w:divId w:val="2032412305"/>
        <w:rPr>
          <w:ins w:id="19570" w:author="shorny" w:date="2014-06-09T18:54:00Z"/>
          <w:sz w:val="18"/>
          <w:rPrChange w:id="19571" w:author="shorny" w:date="2014-06-09T18:55:00Z">
            <w:rPr>
              <w:ins w:id="19572" w:author="shorny" w:date="2014-06-09T18:54:00Z"/>
            </w:rPr>
          </w:rPrChange>
        </w:rPr>
      </w:pPr>
      <w:ins w:id="19573" w:author="shorny" w:date="2014-06-09T18:54:00Z">
        <w:r w:rsidRPr="00D26196">
          <w:rPr>
            <w:sz w:val="18"/>
            <w:rPrChange w:id="19574" w:author="shorny" w:date="2014-06-09T18:55:00Z">
              <w:rPr/>
            </w:rPrChange>
          </w:rPr>
          <w:t xml:space="preserve">    </w:t>
        </w:r>
        <w:r w:rsidRPr="00D26196">
          <w:rPr>
            <w:rStyle w:val="keyword1"/>
            <w:sz w:val="18"/>
            <w:rPrChange w:id="19575" w:author="shorny" w:date="2014-06-09T18:55:00Z">
              <w:rPr>
                <w:rStyle w:val="keyword1"/>
              </w:rPr>
            </w:rPrChange>
          </w:rPr>
          <w:t>AND</w:t>
        </w:r>
        <w:r w:rsidRPr="00D26196">
          <w:rPr>
            <w:sz w:val="18"/>
            <w:rPrChange w:id="19576" w:author="shorny" w:date="2014-06-09T18:55:00Z">
              <w:rPr/>
            </w:rPrChange>
          </w:rPr>
          <w:t xml:space="preserve"> Applicant.LName = </w:t>
        </w:r>
        <w:r w:rsidRPr="00D26196">
          <w:rPr>
            <w:rStyle w:val="string1"/>
            <w:sz w:val="18"/>
            <w:rPrChange w:id="19577" w:author="shorny" w:date="2014-06-09T18:55:00Z">
              <w:rPr>
                <w:rStyle w:val="string1"/>
              </w:rPr>
            </w:rPrChange>
          </w:rPr>
          <w:t>'Ebadi'</w:t>
        </w:r>
        <w:r w:rsidRPr="00D26196">
          <w:rPr>
            <w:sz w:val="18"/>
            <w:rPrChange w:id="19578" w:author="shorny" w:date="2014-06-09T18:55:00Z">
              <w:rPr/>
            </w:rPrChange>
          </w:rPr>
          <w:t xml:space="preserve"> </w:t>
        </w:r>
      </w:ins>
    </w:p>
    <w:p w14:paraId="17A700A5" w14:textId="77777777" w:rsidR="00D26196" w:rsidRPr="00D26196" w:rsidRDefault="00D26196">
      <w:pPr>
        <w:pStyle w:val="HTMLPreformatted"/>
        <w:divId w:val="2032412305"/>
        <w:rPr>
          <w:ins w:id="19579" w:author="shorny" w:date="2014-06-09T18:54:00Z"/>
          <w:sz w:val="18"/>
          <w:rPrChange w:id="19580" w:author="shorny" w:date="2014-06-09T18:55:00Z">
            <w:rPr>
              <w:ins w:id="19581" w:author="shorny" w:date="2014-06-09T18:54:00Z"/>
            </w:rPr>
          </w:rPrChange>
        </w:rPr>
      </w:pPr>
      <w:ins w:id="19582" w:author="shorny" w:date="2014-06-09T18:54:00Z">
        <w:r w:rsidRPr="00D26196">
          <w:rPr>
            <w:sz w:val="18"/>
            <w:rPrChange w:id="19583" w:author="shorny" w:date="2014-06-09T18:55:00Z">
              <w:rPr/>
            </w:rPrChange>
          </w:rPr>
          <w:t xml:space="preserve">  </w:t>
        </w:r>
        <w:r w:rsidRPr="00D26196">
          <w:rPr>
            <w:rStyle w:val="keyword1"/>
            <w:sz w:val="18"/>
            <w:rPrChange w:id="19584" w:author="shorny" w:date="2014-06-09T18:55:00Z">
              <w:rPr>
                <w:rStyle w:val="keyword1"/>
              </w:rPr>
            </w:rPrChange>
          </w:rPr>
          <w:t>INTO</w:t>
        </w:r>
        <w:r w:rsidRPr="00D26196">
          <w:rPr>
            <w:sz w:val="18"/>
            <w:rPrChange w:id="19585" w:author="shorny" w:date="2014-06-09T18:55:00Z">
              <w:rPr/>
            </w:rPrChange>
          </w:rPr>
          <w:t xml:space="preserve"> appID, v_</w:t>
        </w:r>
        <w:proofErr w:type="gramStart"/>
        <w:r w:rsidRPr="00D26196">
          <w:rPr>
            <w:sz w:val="18"/>
            <w:rPrChange w:id="19586" w:author="shorny" w:date="2014-06-09T18:55:00Z">
              <w:rPr/>
            </w:rPrChange>
          </w:rPr>
          <w:t>count ;</w:t>
        </w:r>
        <w:proofErr w:type="gramEnd"/>
      </w:ins>
    </w:p>
    <w:p w14:paraId="7CD07257" w14:textId="77777777" w:rsidR="00D26196" w:rsidRPr="00D26196" w:rsidRDefault="00D26196">
      <w:pPr>
        <w:pStyle w:val="HTMLPreformatted"/>
        <w:divId w:val="2032412305"/>
        <w:rPr>
          <w:ins w:id="19587" w:author="shorny" w:date="2014-06-09T18:54:00Z"/>
          <w:sz w:val="18"/>
          <w:rPrChange w:id="19588" w:author="shorny" w:date="2014-06-09T18:55:00Z">
            <w:rPr>
              <w:ins w:id="19589" w:author="shorny" w:date="2014-06-09T18:54:00Z"/>
            </w:rPr>
          </w:rPrChange>
        </w:rPr>
      </w:pPr>
    </w:p>
    <w:p w14:paraId="63BF730A" w14:textId="77777777" w:rsidR="00D26196" w:rsidRPr="00D26196" w:rsidRDefault="00D26196">
      <w:pPr>
        <w:pStyle w:val="HTMLPreformatted"/>
        <w:divId w:val="2032412305"/>
        <w:rPr>
          <w:ins w:id="19590" w:author="shorny" w:date="2014-06-09T18:54:00Z"/>
          <w:sz w:val="18"/>
          <w:rPrChange w:id="19591" w:author="shorny" w:date="2014-06-09T18:55:00Z">
            <w:rPr>
              <w:ins w:id="19592" w:author="shorny" w:date="2014-06-09T18:54:00Z"/>
            </w:rPr>
          </w:rPrChange>
        </w:rPr>
      </w:pPr>
      <w:ins w:id="19593" w:author="shorny" w:date="2014-06-09T18:54:00Z">
        <w:r w:rsidRPr="00D26196">
          <w:rPr>
            <w:sz w:val="18"/>
            <w:rPrChange w:id="19594" w:author="shorny" w:date="2014-06-09T18:55:00Z">
              <w:rPr/>
            </w:rPrChange>
          </w:rPr>
          <w:t xml:space="preserve">  </w:t>
        </w:r>
        <w:r w:rsidRPr="00D26196">
          <w:rPr>
            <w:rStyle w:val="keyword1"/>
            <w:sz w:val="18"/>
            <w:rPrChange w:id="19595" w:author="shorny" w:date="2014-06-09T18:55:00Z">
              <w:rPr>
                <w:rStyle w:val="keyword1"/>
              </w:rPr>
            </w:rPrChange>
          </w:rPr>
          <w:t>CALL</w:t>
        </w:r>
        <w:r w:rsidRPr="00D26196">
          <w:rPr>
            <w:sz w:val="18"/>
            <w:rPrChange w:id="19596" w:author="shorny" w:date="2014-06-09T18:55:00Z">
              <w:rPr/>
            </w:rPrChange>
          </w:rPr>
          <w:t xml:space="preserve"> stk_unit.assert_</w:t>
        </w:r>
        <w:proofErr w:type="gramStart"/>
        <w:r w:rsidRPr="00D26196">
          <w:rPr>
            <w:sz w:val="18"/>
            <w:rPrChange w:id="19597" w:author="shorny" w:date="2014-06-09T18:55:00Z">
              <w:rPr/>
            </w:rPrChange>
          </w:rPr>
          <w:t>true(</w:t>
        </w:r>
        <w:proofErr w:type="gramEnd"/>
      </w:ins>
    </w:p>
    <w:p w14:paraId="42AD2737" w14:textId="77777777" w:rsidR="00D26196" w:rsidRPr="00D26196" w:rsidRDefault="00D26196">
      <w:pPr>
        <w:pStyle w:val="HTMLPreformatted"/>
        <w:divId w:val="2032412305"/>
        <w:rPr>
          <w:ins w:id="19598" w:author="shorny" w:date="2014-06-09T18:54:00Z"/>
          <w:sz w:val="18"/>
          <w:rPrChange w:id="19599" w:author="shorny" w:date="2014-06-09T18:55:00Z">
            <w:rPr>
              <w:ins w:id="19600" w:author="shorny" w:date="2014-06-09T18:54:00Z"/>
            </w:rPr>
          </w:rPrChange>
        </w:rPr>
      </w:pPr>
      <w:ins w:id="19601" w:author="shorny" w:date="2014-06-09T18:54:00Z">
        <w:r w:rsidRPr="00D26196">
          <w:rPr>
            <w:sz w:val="18"/>
            <w:rPrChange w:id="19602" w:author="shorny" w:date="2014-06-09T18:55:00Z">
              <w:rPr/>
            </w:rPrChange>
          </w:rPr>
          <w:t xml:space="preserve">    v_count = 1, </w:t>
        </w:r>
      </w:ins>
    </w:p>
    <w:p w14:paraId="07C647FE" w14:textId="77777777" w:rsidR="00D26196" w:rsidRPr="00D26196" w:rsidRDefault="00D26196">
      <w:pPr>
        <w:pStyle w:val="HTMLPreformatted"/>
        <w:divId w:val="2032412305"/>
        <w:rPr>
          <w:ins w:id="19603" w:author="shorny" w:date="2014-06-09T18:54:00Z"/>
          <w:sz w:val="18"/>
          <w:rPrChange w:id="19604" w:author="shorny" w:date="2014-06-09T18:55:00Z">
            <w:rPr>
              <w:ins w:id="19605" w:author="shorny" w:date="2014-06-09T18:54:00Z"/>
            </w:rPr>
          </w:rPrChange>
        </w:rPr>
      </w:pPr>
      <w:ins w:id="19606" w:author="shorny" w:date="2014-06-09T18:54:00Z">
        <w:r w:rsidRPr="00D26196">
          <w:rPr>
            <w:sz w:val="18"/>
            <w:rPrChange w:id="19607" w:author="shorny" w:date="2014-06-09T18:55:00Z">
              <w:rPr/>
            </w:rPrChange>
          </w:rPr>
          <w:t xml:space="preserve">    </w:t>
        </w:r>
        <w:r w:rsidRPr="00D26196">
          <w:rPr>
            <w:rStyle w:val="string1"/>
            <w:sz w:val="18"/>
            <w:rPrChange w:id="19608" w:author="shorny" w:date="2014-06-09T18:55:00Z">
              <w:rPr>
                <w:rStyle w:val="string1"/>
              </w:rPr>
            </w:rPrChange>
          </w:rPr>
          <w:t>'Expected exactly one applicant of given name'</w:t>
        </w:r>
        <w:proofErr w:type="gramStart"/>
        <w:r w:rsidRPr="00D26196">
          <w:rPr>
            <w:sz w:val="18"/>
            <w:rPrChange w:id="19609" w:author="shorny" w:date="2014-06-09T18:55:00Z">
              <w:rPr/>
            </w:rPrChange>
          </w:rPr>
          <w:t>) ;</w:t>
        </w:r>
        <w:proofErr w:type="gramEnd"/>
      </w:ins>
    </w:p>
    <w:p w14:paraId="5CC49B09" w14:textId="77777777" w:rsidR="00D26196" w:rsidRPr="00D26196" w:rsidRDefault="00D26196">
      <w:pPr>
        <w:pStyle w:val="HTMLPreformatted"/>
        <w:divId w:val="2032412305"/>
        <w:rPr>
          <w:ins w:id="19610" w:author="shorny" w:date="2014-06-09T18:54:00Z"/>
          <w:sz w:val="18"/>
          <w:rPrChange w:id="19611" w:author="shorny" w:date="2014-06-09T18:55:00Z">
            <w:rPr>
              <w:ins w:id="19612" w:author="shorny" w:date="2014-06-09T18:54:00Z"/>
            </w:rPr>
          </w:rPrChange>
        </w:rPr>
      </w:pPr>
    </w:p>
    <w:p w14:paraId="7D7C9835" w14:textId="77777777" w:rsidR="00D26196" w:rsidRPr="00D26196" w:rsidRDefault="00D26196">
      <w:pPr>
        <w:pStyle w:val="HTMLPreformatted"/>
        <w:divId w:val="2032412305"/>
        <w:rPr>
          <w:ins w:id="19613" w:author="shorny" w:date="2014-06-09T18:54:00Z"/>
          <w:sz w:val="18"/>
          <w:rPrChange w:id="19614" w:author="shorny" w:date="2014-06-09T18:55:00Z">
            <w:rPr>
              <w:ins w:id="19615" w:author="shorny" w:date="2014-06-09T18:54:00Z"/>
            </w:rPr>
          </w:rPrChange>
        </w:rPr>
      </w:pPr>
      <w:ins w:id="19616" w:author="shorny" w:date="2014-06-09T18:54:00Z">
        <w:r w:rsidRPr="00D26196">
          <w:rPr>
            <w:sz w:val="18"/>
            <w:rPrChange w:id="19617" w:author="shorny" w:date="2014-06-09T18:55:00Z">
              <w:rPr/>
            </w:rPrChange>
          </w:rPr>
          <w:t xml:space="preserve">  </w:t>
        </w:r>
        <w:r w:rsidRPr="00D26196">
          <w:rPr>
            <w:rStyle w:val="keyword1"/>
            <w:sz w:val="18"/>
            <w:rPrChange w:id="19618" w:author="shorny" w:date="2014-06-09T18:55:00Z">
              <w:rPr>
                <w:rStyle w:val="keyword1"/>
              </w:rPr>
            </w:rPrChange>
          </w:rPr>
          <w:t>CALL</w:t>
        </w:r>
        <w:r w:rsidRPr="00D26196">
          <w:rPr>
            <w:sz w:val="18"/>
            <w:rPrChange w:id="19619" w:author="shorny" w:date="2014-06-09T18:55:00Z">
              <w:rPr/>
            </w:rPrChange>
          </w:rPr>
          <w:t xml:space="preserve"> stk_unit.assert_</w:t>
        </w:r>
        <w:proofErr w:type="gramStart"/>
        <w:r w:rsidRPr="00D26196">
          <w:rPr>
            <w:sz w:val="18"/>
            <w:rPrChange w:id="19620" w:author="shorny" w:date="2014-06-09T18:55:00Z">
              <w:rPr/>
            </w:rPrChange>
          </w:rPr>
          <w:t>true(</w:t>
        </w:r>
        <w:proofErr w:type="gramEnd"/>
      </w:ins>
    </w:p>
    <w:p w14:paraId="2FE837B2" w14:textId="77777777" w:rsidR="00D26196" w:rsidRPr="00D26196" w:rsidRDefault="00D26196">
      <w:pPr>
        <w:pStyle w:val="HTMLPreformatted"/>
        <w:divId w:val="2032412305"/>
        <w:rPr>
          <w:ins w:id="19621" w:author="shorny" w:date="2014-06-09T18:54:00Z"/>
          <w:sz w:val="18"/>
          <w:rPrChange w:id="19622" w:author="shorny" w:date="2014-06-09T18:55:00Z">
            <w:rPr>
              <w:ins w:id="19623" w:author="shorny" w:date="2014-06-09T18:54:00Z"/>
            </w:rPr>
          </w:rPrChange>
        </w:rPr>
      </w:pPr>
      <w:ins w:id="19624" w:author="shorny" w:date="2014-06-09T18:54:00Z">
        <w:r w:rsidRPr="00D26196">
          <w:rPr>
            <w:sz w:val="18"/>
            <w:rPrChange w:id="19625" w:author="shorny" w:date="2014-06-09T18:55:00Z">
              <w:rPr/>
            </w:rPrChange>
          </w:rPr>
          <w:lastRenderedPageBreak/>
          <w:t xml:space="preserve">    </w:t>
        </w:r>
        <w:proofErr w:type="gramStart"/>
        <w:r w:rsidRPr="00D26196">
          <w:rPr>
            <w:sz w:val="18"/>
            <w:rPrChange w:id="19626" w:author="shorny" w:date="2014-06-09T18:55:00Z">
              <w:rPr/>
            </w:rPrChange>
          </w:rPr>
          <w:t>appID</w:t>
        </w:r>
        <w:proofErr w:type="gramEnd"/>
        <w:r w:rsidRPr="00D26196">
          <w:rPr>
            <w:sz w:val="18"/>
            <w:rPrChange w:id="19627" w:author="shorny" w:date="2014-06-09T18:55:00Z">
              <w:rPr/>
            </w:rPrChange>
          </w:rPr>
          <w:t xml:space="preserve"> = 1, </w:t>
        </w:r>
      </w:ins>
    </w:p>
    <w:p w14:paraId="7AAD66AD" w14:textId="77777777" w:rsidR="00D26196" w:rsidRPr="00D26196" w:rsidRDefault="00D26196">
      <w:pPr>
        <w:pStyle w:val="HTMLPreformatted"/>
        <w:divId w:val="2032412305"/>
        <w:rPr>
          <w:ins w:id="19628" w:author="shorny" w:date="2014-06-09T18:54:00Z"/>
          <w:sz w:val="18"/>
          <w:rPrChange w:id="19629" w:author="shorny" w:date="2014-06-09T18:55:00Z">
            <w:rPr>
              <w:ins w:id="19630" w:author="shorny" w:date="2014-06-09T18:54:00Z"/>
            </w:rPr>
          </w:rPrChange>
        </w:rPr>
      </w:pPr>
      <w:ins w:id="19631" w:author="shorny" w:date="2014-06-09T18:54:00Z">
        <w:r w:rsidRPr="00D26196">
          <w:rPr>
            <w:sz w:val="18"/>
            <w:rPrChange w:id="19632" w:author="shorny" w:date="2014-06-09T18:55:00Z">
              <w:rPr/>
            </w:rPrChange>
          </w:rPr>
          <w:t xml:space="preserve">    </w:t>
        </w:r>
        <w:r w:rsidRPr="00D26196">
          <w:rPr>
            <w:rStyle w:val="string1"/>
            <w:sz w:val="18"/>
            <w:rPrChange w:id="19633" w:author="shorny" w:date="2014-06-09T18:55:00Z">
              <w:rPr>
                <w:rStyle w:val="string1"/>
              </w:rPr>
            </w:rPrChange>
          </w:rPr>
          <w:t>'Expected exactly one applicant of given name'</w:t>
        </w:r>
        <w:proofErr w:type="gramStart"/>
        <w:r w:rsidRPr="00D26196">
          <w:rPr>
            <w:sz w:val="18"/>
            <w:rPrChange w:id="19634" w:author="shorny" w:date="2014-06-09T18:55:00Z">
              <w:rPr/>
            </w:rPrChange>
          </w:rPr>
          <w:t>) ;</w:t>
        </w:r>
        <w:proofErr w:type="gramEnd"/>
      </w:ins>
    </w:p>
    <w:p w14:paraId="6948F1D5" w14:textId="77777777" w:rsidR="00D26196" w:rsidRPr="00D26196" w:rsidRDefault="00D26196">
      <w:pPr>
        <w:pStyle w:val="HTMLPreformatted"/>
        <w:divId w:val="2032412305"/>
        <w:rPr>
          <w:ins w:id="19635" w:author="shorny" w:date="2014-06-09T18:54:00Z"/>
          <w:sz w:val="18"/>
          <w:rPrChange w:id="19636" w:author="shorny" w:date="2014-06-09T18:55:00Z">
            <w:rPr>
              <w:ins w:id="19637" w:author="shorny" w:date="2014-06-09T18:54:00Z"/>
            </w:rPr>
          </w:rPrChange>
        </w:rPr>
      </w:pPr>
      <w:ins w:id="19638" w:author="shorny" w:date="2014-06-09T18:54:00Z">
        <w:r w:rsidRPr="00D26196">
          <w:rPr>
            <w:rStyle w:val="keyword1"/>
            <w:sz w:val="18"/>
            <w:rPrChange w:id="19639" w:author="shorny" w:date="2014-06-09T18:55:00Z">
              <w:rPr>
                <w:rStyle w:val="keyword1"/>
              </w:rPr>
            </w:rPrChange>
          </w:rPr>
          <w:t>END</w:t>
        </w:r>
        <w:r w:rsidRPr="00D26196">
          <w:rPr>
            <w:sz w:val="18"/>
            <w:rPrChange w:id="19640" w:author="shorny" w:date="2014-06-09T18:55:00Z">
              <w:rPr/>
            </w:rPrChange>
          </w:rPr>
          <w:t xml:space="preserve"> $$</w:t>
        </w:r>
      </w:ins>
    </w:p>
    <w:p w14:paraId="2E72634E" w14:textId="77777777" w:rsidR="00D26196" w:rsidRPr="00D26196" w:rsidRDefault="00D26196">
      <w:pPr>
        <w:pStyle w:val="HTMLPreformatted"/>
        <w:divId w:val="2032412305"/>
        <w:rPr>
          <w:ins w:id="19641" w:author="shorny" w:date="2014-06-09T18:54:00Z"/>
          <w:sz w:val="18"/>
          <w:rPrChange w:id="19642" w:author="shorny" w:date="2014-06-09T18:55:00Z">
            <w:rPr>
              <w:ins w:id="19643" w:author="shorny" w:date="2014-06-09T18:54:00Z"/>
            </w:rPr>
          </w:rPrChange>
        </w:rPr>
      </w:pPr>
    </w:p>
    <w:p w14:paraId="75586287" w14:textId="77777777" w:rsidR="00D26196" w:rsidRPr="00D26196" w:rsidRDefault="00D26196">
      <w:pPr>
        <w:pStyle w:val="HTMLPreformatted"/>
        <w:divId w:val="2032412305"/>
        <w:rPr>
          <w:ins w:id="19644" w:author="shorny" w:date="2014-06-09T18:54:00Z"/>
          <w:rStyle w:val="comment1"/>
          <w:sz w:val="18"/>
          <w:rPrChange w:id="19645" w:author="shorny" w:date="2014-06-09T18:55:00Z">
            <w:rPr>
              <w:ins w:id="19646" w:author="shorny" w:date="2014-06-09T18:54:00Z"/>
              <w:rStyle w:val="comment1"/>
            </w:rPr>
          </w:rPrChange>
        </w:rPr>
      </w:pPr>
      <w:ins w:id="19647" w:author="shorny" w:date="2014-06-09T18:54:00Z">
        <w:r w:rsidRPr="00D26196">
          <w:rPr>
            <w:rStyle w:val="comment1"/>
            <w:sz w:val="18"/>
            <w:rPrChange w:id="19648" w:author="shorny" w:date="2014-06-09T18:55:00Z">
              <w:rPr>
                <w:rStyle w:val="comment1"/>
              </w:rPr>
            </w:rPrChange>
          </w:rPr>
          <w:t>-- CREATE PROCEDURE test_utrans_</w:t>
        </w:r>
        <w:proofErr w:type="gramStart"/>
        <w:r w:rsidRPr="00D26196">
          <w:rPr>
            <w:rStyle w:val="comment1"/>
            <w:sz w:val="18"/>
            <w:rPrChange w:id="19649" w:author="shorny" w:date="2014-06-09T18:55:00Z">
              <w:rPr>
                <w:rStyle w:val="comment1"/>
              </w:rPr>
            </w:rPrChange>
          </w:rPr>
          <w:t>a2()</w:t>
        </w:r>
        <w:proofErr w:type="gramEnd"/>
      </w:ins>
    </w:p>
    <w:p w14:paraId="5AC8C1EA" w14:textId="77777777" w:rsidR="00D26196" w:rsidRPr="00D26196" w:rsidRDefault="00D26196">
      <w:pPr>
        <w:pStyle w:val="HTMLPreformatted"/>
        <w:divId w:val="2032412305"/>
        <w:rPr>
          <w:ins w:id="19650" w:author="shorny" w:date="2014-06-09T18:54:00Z"/>
          <w:rStyle w:val="comment1"/>
          <w:sz w:val="18"/>
          <w:rPrChange w:id="19651" w:author="shorny" w:date="2014-06-09T18:55:00Z">
            <w:rPr>
              <w:ins w:id="19652" w:author="shorny" w:date="2014-06-09T18:54:00Z"/>
              <w:rStyle w:val="comment1"/>
            </w:rPr>
          </w:rPrChange>
        </w:rPr>
      </w:pPr>
      <w:ins w:id="19653" w:author="shorny" w:date="2014-06-09T18:54:00Z">
        <w:r w:rsidRPr="00D26196">
          <w:rPr>
            <w:rStyle w:val="comment1"/>
            <w:sz w:val="18"/>
            <w:rPrChange w:id="19654" w:author="shorny" w:date="2014-06-09T18:55:00Z">
              <w:rPr>
                <w:rStyle w:val="comment1"/>
              </w:rPr>
            </w:rPrChange>
          </w:rPr>
          <w:t>-- BEGIN</w:t>
        </w:r>
      </w:ins>
    </w:p>
    <w:p w14:paraId="62C404FF" w14:textId="77777777" w:rsidR="00D26196" w:rsidRPr="00D26196" w:rsidRDefault="00D26196">
      <w:pPr>
        <w:pStyle w:val="HTMLPreformatted"/>
        <w:divId w:val="2032412305"/>
        <w:rPr>
          <w:ins w:id="19655" w:author="shorny" w:date="2014-06-09T18:54:00Z"/>
          <w:rStyle w:val="comment1"/>
          <w:sz w:val="18"/>
          <w:rPrChange w:id="19656" w:author="shorny" w:date="2014-06-09T18:55:00Z">
            <w:rPr>
              <w:ins w:id="19657" w:author="shorny" w:date="2014-06-09T18:54:00Z"/>
              <w:rStyle w:val="comment1"/>
            </w:rPr>
          </w:rPrChange>
        </w:rPr>
      </w:pPr>
      <w:ins w:id="19658" w:author="shorny" w:date="2014-06-09T18:54:00Z">
        <w:r w:rsidRPr="00D26196">
          <w:rPr>
            <w:rStyle w:val="comment1"/>
            <w:sz w:val="18"/>
            <w:rPrChange w:id="19659" w:author="shorny" w:date="2014-06-09T18:55:00Z">
              <w:rPr>
                <w:rStyle w:val="comment1"/>
              </w:rPr>
            </w:rPrChange>
          </w:rPr>
          <w:t xml:space="preserve">--   DECLARE pubID </w:t>
        </w:r>
        <w:proofErr w:type="gramStart"/>
        <w:r w:rsidRPr="00D26196">
          <w:rPr>
            <w:rStyle w:val="comment1"/>
            <w:sz w:val="18"/>
            <w:rPrChange w:id="19660" w:author="shorny" w:date="2014-06-09T18:55:00Z">
              <w:rPr>
                <w:rStyle w:val="comment1"/>
              </w:rPr>
            </w:rPrChange>
          </w:rPr>
          <w:t>INT(</w:t>
        </w:r>
        <w:proofErr w:type="gramEnd"/>
        <w:r w:rsidRPr="00D26196">
          <w:rPr>
            <w:rStyle w:val="comment1"/>
            <w:sz w:val="18"/>
            <w:rPrChange w:id="19661" w:author="shorny" w:date="2014-06-09T18:55:00Z">
              <w:rPr>
                <w:rStyle w:val="comment1"/>
              </w:rPr>
            </w:rPrChange>
          </w:rPr>
          <w:t>10);</w:t>
        </w:r>
      </w:ins>
    </w:p>
    <w:p w14:paraId="1500A66C" w14:textId="77777777" w:rsidR="00D26196" w:rsidRPr="00D26196" w:rsidRDefault="00D26196">
      <w:pPr>
        <w:pStyle w:val="HTMLPreformatted"/>
        <w:divId w:val="2032412305"/>
        <w:rPr>
          <w:ins w:id="19662" w:author="shorny" w:date="2014-06-09T18:54:00Z"/>
          <w:rStyle w:val="comment1"/>
          <w:sz w:val="18"/>
          <w:rPrChange w:id="19663" w:author="shorny" w:date="2014-06-09T18:55:00Z">
            <w:rPr>
              <w:ins w:id="19664" w:author="shorny" w:date="2014-06-09T18:54:00Z"/>
              <w:rStyle w:val="comment1"/>
            </w:rPr>
          </w:rPrChange>
        </w:rPr>
      </w:pPr>
      <w:ins w:id="19665" w:author="shorny" w:date="2014-06-09T18:54:00Z">
        <w:r w:rsidRPr="00D26196">
          <w:rPr>
            <w:rStyle w:val="comment1"/>
            <w:sz w:val="18"/>
            <w:rPrChange w:id="19666" w:author="shorny" w:date="2014-06-09T18:55:00Z">
              <w:rPr>
                <w:rStyle w:val="comment1"/>
              </w:rPr>
            </w:rPrChange>
          </w:rPr>
          <w:t>--   DECLARE v_count INT;</w:t>
        </w:r>
      </w:ins>
    </w:p>
    <w:p w14:paraId="54FD3368" w14:textId="77777777" w:rsidR="00D26196" w:rsidRPr="00D26196" w:rsidRDefault="00D26196">
      <w:pPr>
        <w:pStyle w:val="HTMLPreformatted"/>
        <w:divId w:val="2032412305"/>
        <w:rPr>
          <w:ins w:id="19667" w:author="shorny" w:date="2014-06-09T18:54:00Z"/>
          <w:sz w:val="18"/>
          <w:rPrChange w:id="19668" w:author="shorny" w:date="2014-06-09T18:55:00Z">
            <w:rPr>
              <w:ins w:id="19669" w:author="shorny" w:date="2014-06-09T18:54:00Z"/>
            </w:rPr>
          </w:rPrChange>
        </w:rPr>
      </w:pPr>
    </w:p>
    <w:p w14:paraId="10AA0323" w14:textId="77777777" w:rsidR="00D26196" w:rsidRPr="00D26196" w:rsidRDefault="00D26196">
      <w:pPr>
        <w:pStyle w:val="HTMLPreformatted"/>
        <w:divId w:val="2032412305"/>
        <w:rPr>
          <w:ins w:id="19670" w:author="shorny" w:date="2014-06-09T18:54:00Z"/>
          <w:rStyle w:val="comment1"/>
          <w:sz w:val="18"/>
          <w:rPrChange w:id="19671" w:author="shorny" w:date="2014-06-09T18:55:00Z">
            <w:rPr>
              <w:ins w:id="19672" w:author="shorny" w:date="2014-06-09T18:54:00Z"/>
              <w:rStyle w:val="comment1"/>
            </w:rPr>
          </w:rPrChange>
        </w:rPr>
      </w:pPr>
      <w:ins w:id="19673" w:author="shorny" w:date="2014-06-09T18:54:00Z">
        <w:r w:rsidRPr="00D26196">
          <w:rPr>
            <w:rStyle w:val="comment1"/>
            <w:sz w:val="18"/>
            <w:rPrChange w:id="19674" w:author="shorny" w:date="2014-06-09T18:55:00Z">
              <w:rPr>
                <w:rStyle w:val="comment1"/>
              </w:rPr>
            </w:rPrChange>
          </w:rPr>
          <w:t xml:space="preserve">--   SELECT p.PubID, </w:t>
        </w:r>
        <w:proofErr w:type="gramStart"/>
        <w:r w:rsidRPr="00D26196">
          <w:rPr>
            <w:rStyle w:val="comment1"/>
            <w:sz w:val="18"/>
            <w:rPrChange w:id="19675" w:author="shorny" w:date="2014-06-09T18:55:00Z">
              <w:rPr>
                <w:rStyle w:val="comment1"/>
              </w:rPr>
            </w:rPrChange>
          </w:rPr>
          <w:t>COUNT(</w:t>
        </w:r>
        <w:proofErr w:type="gramEnd"/>
        <w:r w:rsidRPr="00D26196">
          <w:rPr>
            <w:rStyle w:val="comment1"/>
            <w:sz w:val="18"/>
            <w:rPrChange w:id="19676" w:author="shorny" w:date="2014-06-09T18:55:00Z">
              <w:rPr>
                <w:rStyle w:val="comment1"/>
              </w:rPr>
            </w:rPrChange>
          </w:rPr>
          <w:t>*) FROM rhd.Publication p, rhd.Applicant a</w:t>
        </w:r>
      </w:ins>
    </w:p>
    <w:p w14:paraId="65470DD6" w14:textId="77777777" w:rsidR="00D26196" w:rsidRPr="00D26196" w:rsidRDefault="00D26196">
      <w:pPr>
        <w:pStyle w:val="HTMLPreformatted"/>
        <w:divId w:val="2032412305"/>
        <w:rPr>
          <w:ins w:id="19677" w:author="shorny" w:date="2014-06-09T18:54:00Z"/>
          <w:rStyle w:val="comment1"/>
          <w:sz w:val="18"/>
          <w:rPrChange w:id="19678" w:author="shorny" w:date="2014-06-09T18:55:00Z">
            <w:rPr>
              <w:ins w:id="19679" w:author="shorny" w:date="2014-06-09T18:54:00Z"/>
              <w:rStyle w:val="comment1"/>
            </w:rPr>
          </w:rPrChange>
        </w:rPr>
      </w:pPr>
      <w:ins w:id="19680" w:author="shorny" w:date="2014-06-09T18:54:00Z">
        <w:r w:rsidRPr="00D26196">
          <w:rPr>
            <w:rStyle w:val="comment1"/>
            <w:sz w:val="18"/>
            <w:rPrChange w:id="19681" w:author="shorny" w:date="2014-06-09T18:55:00Z">
              <w:rPr>
                <w:rStyle w:val="comment1"/>
              </w:rPr>
            </w:rPrChange>
          </w:rPr>
          <w:t xml:space="preserve">--   WHERE p.ApplicantID = a.ApplicantID </w:t>
        </w:r>
      </w:ins>
    </w:p>
    <w:p w14:paraId="71EAA674" w14:textId="77777777" w:rsidR="00D26196" w:rsidRPr="00D26196" w:rsidRDefault="00D26196">
      <w:pPr>
        <w:pStyle w:val="HTMLPreformatted"/>
        <w:divId w:val="2032412305"/>
        <w:rPr>
          <w:ins w:id="19682" w:author="shorny" w:date="2014-06-09T18:54:00Z"/>
          <w:rStyle w:val="comment1"/>
          <w:sz w:val="18"/>
          <w:rPrChange w:id="19683" w:author="shorny" w:date="2014-06-09T18:55:00Z">
            <w:rPr>
              <w:ins w:id="19684" w:author="shorny" w:date="2014-06-09T18:54:00Z"/>
              <w:rStyle w:val="comment1"/>
            </w:rPr>
          </w:rPrChange>
        </w:rPr>
      </w:pPr>
      <w:ins w:id="19685" w:author="shorny" w:date="2014-06-09T18:54:00Z">
        <w:r w:rsidRPr="00D26196">
          <w:rPr>
            <w:rStyle w:val="comment1"/>
            <w:sz w:val="18"/>
            <w:rPrChange w:id="19686" w:author="shorny" w:date="2014-06-09T18:55:00Z">
              <w:rPr>
                <w:rStyle w:val="comment1"/>
              </w:rPr>
            </w:rPrChange>
          </w:rPr>
          <w:t>--     AND a.FName = 'Shirin'</w:t>
        </w:r>
      </w:ins>
    </w:p>
    <w:p w14:paraId="52009691" w14:textId="77777777" w:rsidR="00D26196" w:rsidRPr="00D26196" w:rsidRDefault="00D26196">
      <w:pPr>
        <w:pStyle w:val="HTMLPreformatted"/>
        <w:divId w:val="2032412305"/>
        <w:rPr>
          <w:ins w:id="19687" w:author="shorny" w:date="2014-06-09T18:54:00Z"/>
          <w:rStyle w:val="comment1"/>
          <w:sz w:val="18"/>
          <w:rPrChange w:id="19688" w:author="shorny" w:date="2014-06-09T18:55:00Z">
            <w:rPr>
              <w:ins w:id="19689" w:author="shorny" w:date="2014-06-09T18:54:00Z"/>
              <w:rStyle w:val="comment1"/>
            </w:rPr>
          </w:rPrChange>
        </w:rPr>
      </w:pPr>
      <w:ins w:id="19690" w:author="shorny" w:date="2014-06-09T18:54:00Z">
        <w:r w:rsidRPr="00D26196">
          <w:rPr>
            <w:rStyle w:val="comment1"/>
            <w:sz w:val="18"/>
            <w:rPrChange w:id="19691" w:author="shorny" w:date="2014-06-09T18:55:00Z">
              <w:rPr>
                <w:rStyle w:val="comment1"/>
              </w:rPr>
            </w:rPrChange>
          </w:rPr>
          <w:t>--     AND a.LName = 'Ebadi'</w:t>
        </w:r>
      </w:ins>
    </w:p>
    <w:p w14:paraId="7B9D1E33" w14:textId="77777777" w:rsidR="00D26196" w:rsidRPr="00D26196" w:rsidRDefault="00D26196">
      <w:pPr>
        <w:pStyle w:val="HTMLPreformatted"/>
        <w:divId w:val="2032412305"/>
        <w:rPr>
          <w:ins w:id="19692" w:author="shorny" w:date="2014-06-09T18:54:00Z"/>
          <w:rStyle w:val="comment1"/>
          <w:sz w:val="18"/>
          <w:rPrChange w:id="19693" w:author="shorny" w:date="2014-06-09T18:55:00Z">
            <w:rPr>
              <w:ins w:id="19694" w:author="shorny" w:date="2014-06-09T18:54:00Z"/>
              <w:rStyle w:val="comment1"/>
            </w:rPr>
          </w:rPrChange>
        </w:rPr>
      </w:pPr>
      <w:ins w:id="19695" w:author="shorny" w:date="2014-06-09T18:54:00Z">
        <w:r w:rsidRPr="00D26196">
          <w:rPr>
            <w:rStyle w:val="comment1"/>
            <w:sz w:val="18"/>
            <w:rPrChange w:id="19696" w:author="shorny" w:date="2014-06-09T18:55:00Z">
              <w:rPr>
                <w:rStyle w:val="comment1"/>
              </w:rPr>
            </w:rPrChange>
          </w:rPr>
          <w:t xml:space="preserve">--   INTO pubID, </w:t>
        </w:r>
      </w:ins>
    </w:p>
    <w:p w14:paraId="559C8F73" w14:textId="77777777" w:rsidR="00D26196" w:rsidRPr="00D26196" w:rsidRDefault="00D26196">
      <w:pPr>
        <w:pStyle w:val="HTMLPreformatted"/>
        <w:divId w:val="2032412305"/>
        <w:rPr>
          <w:ins w:id="19697" w:author="shorny" w:date="2014-06-09T18:54:00Z"/>
          <w:sz w:val="18"/>
          <w:rPrChange w:id="19698" w:author="shorny" w:date="2014-06-09T18:55:00Z">
            <w:rPr>
              <w:ins w:id="19699" w:author="shorny" w:date="2014-06-09T18:54:00Z"/>
            </w:rPr>
          </w:rPrChange>
        </w:rPr>
      </w:pPr>
    </w:p>
    <w:p w14:paraId="72381175" w14:textId="77777777" w:rsidR="00D26196" w:rsidRPr="00D26196" w:rsidRDefault="00D26196">
      <w:pPr>
        <w:pStyle w:val="HTMLPreformatted"/>
        <w:divId w:val="2032412305"/>
        <w:rPr>
          <w:ins w:id="19700" w:author="shorny" w:date="2014-06-09T18:54:00Z"/>
          <w:rStyle w:val="comment1"/>
          <w:sz w:val="18"/>
          <w:rPrChange w:id="19701" w:author="shorny" w:date="2014-06-09T18:55:00Z">
            <w:rPr>
              <w:ins w:id="19702" w:author="shorny" w:date="2014-06-09T18:54:00Z"/>
              <w:rStyle w:val="comment1"/>
            </w:rPr>
          </w:rPrChange>
        </w:rPr>
      </w:pPr>
      <w:ins w:id="19703" w:author="shorny" w:date="2014-06-09T18:54:00Z">
        <w:r w:rsidRPr="00D26196">
          <w:rPr>
            <w:rStyle w:val="comment1"/>
            <w:sz w:val="18"/>
            <w:rPrChange w:id="19704" w:author="shorny" w:date="2014-06-09T18:55:00Z">
              <w:rPr>
                <w:rStyle w:val="comment1"/>
              </w:rPr>
            </w:rPrChange>
          </w:rPr>
          <w:t xml:space="preserve">--   SELECT ApplicantID, </w:t>
        </w:r>
        <w:proofErr w:type="gramStart"/>
        <w:r w:rsidRPr="00D26196">
          <w:rPr>
            <w:rStyle w:val="comment1"/>
            <w:sz w:val="18"/>
            <w:rPrChange w:id="19705" w:author="shorny" w:date="2014-06-09T18:55:00Z">
              <w:rPr>
                <w:rStyle w:val="comment1"/>
              </w:rPr>
            </w:rPrChange>
          </w:rPr>
          <w:t>COUNT(</w:t>
        </w:r>
        <w:proofErr w:type="gramEnd"/>
        <w:r w:rsidRPr="00D26196">
          <w:rPr>
            <w:rStyle w:val="comment1"/>
            <w:sz w:val="18"/>
            <w:rPrChange w:id="19706" w:author="shorny" w:date="2014-06-09T18:55:00Z">
              <w:rPr>
                <w:rStyle w:val="comment1"/>
              </w:rPr>
            </w:rPrChange>
          </w:rPr>
          <w:t xml:space="preserve">*) </w:t>
        </w:r>
      </w:ins>
    </w:p>
    <w:p w14:paraId="6C0297CF" w14:textId="77777777" w:rsidR="00D26196" w:rsidRPr="00D26196" w:rsidRDefault="00D26196">
      <w:pPr>
        <w:pStyle w:val="HTMLPreformatted"/>
        <w:divId w:val="2032412305"/>
        <w:rPr>
          <w:ins w:id="19707" w:author="shorny" w:date="2014-06-09T18:54:00Z"/>
          <w:rStyle w:val="comment1"/>
          <w:sz w:val="18"/>
          <w:rPrChange w:id="19708" w:author="shorny" w:date="2014-06-09T18:55:00Z">
            <w:rPr>
              <w:ins w:id="19709" w:author="shorny" w:date="2014-06-09T18:54:00Z"/>
              <w:rStyle w:val="comment1"/>
            </w:rPr>
          </w:rPrChange>
        </w:rPr>
      </w:pPr>
      <w:ins w:id="19710" w:author="shorny" w:date="2014-06-09T18:54:00Z">
        <w:r w:rsidRPr="00D26196">
          <w:rPr>
            <w:rStyle w:val="comment1"/>
            <w:sz w:val="18"/>
            <w:rPrChange w:id="19711" w:author="shorny" w:date="2014-06-09T18:55:00Z">
              <w:rPr>
                <w:rStyle w:val="comment1"/>
              </w:rPr>
            </w:rPrChange>
          </w:rPr>
          <w:t xml:space="preserve">--   FROM rhd.Applicant </w:t>
        </w:r>
      </w:ins>
    </w:p>
    <w:p w14:paraId="3A86C607" w14:textId="77777777" w:rsidR="00D26196" w:rsidRPr="00D26196" w:rsidRDefault="00D26196">
      <w:pPr>
        <w:pStyle w:val="HTMLPreformatted"/>
        <w:divId w:val="2032412305"/>
        <w:rPr>
          <w:ins w:id="19712" w:author="shorny" w:date="2014-06-09T18:54:00Z"/>
          <w:rStyle w:val="comment1"/>
          <w:sz w:val="18"/>
          <w:rPrChange w:id="19713" w:author="shorny" w:date="2014-06-09T18:55:00Z">
            <w:rPr>
              <w:ins w:id="19714" w:author="shorny" w:date="2014-06-09T18:54:00Z"/>
              <w:rStyle w:val="comment1"/>
            </w:rPr>
          </w:rPrChange>
        </w:rPr>
      </w:pPr>
      <w:ins w:id="19715" w:author="shorny" w:date="2014-06-09T18:54:00Z">
        <w:r w:rsidRPr="00D26196">
          <w:rPr>
            <w:rStyle w:val="comment1"/>
            <w:sz w:val="18"/>
            <w:rPrChange w:id="19716" w:author="shorny" w:date="2014-06-09T18:55:00Z">
              <w:rPr>
                <w:rStyle w:val="comment1"/>
              </w:rPr>
            </w:rPrChange>
          </w:rPr>
          <w:t xml:space="preserve">--   WHERE Applicant.FName = 'Shirin' </w:t>
        </w:r>
      </w:ins>
    </w:p>
    <w:p w14:paraId="5F67CEB0" w14:textId="77777777" w:rsidR="00D26196" w:rsidRPr="00D26196" w:rsidRDefault="00D26196">
      <w:pPr>
        <w:pStyle w:val="HTMLPreformatted"/>
        <w:divId w:val="2032412305"/>
        <w:rPr>
          <w:ins w:id="19717" w:author="shorny" w:date="2014-06-09T18:54:00Z"/>
          <w:rStyle w:val="comment1"/>
          <w:sz w:val="18"/>
          <w:rPrChange w:id="19718" w:author="shorny" w:date="2014-06-09T18:55:00Z">
            <w:rPr>
              <w:ins w:id="19719" w:author="shorny" w:date="2014-06-09T18:54:00Z"/>
              <w:rStyle w:val="comment1"/>
            </w:rPr>
          </w:rPrChange>
        </w:rPr>
      </w:pPr>
      <w:ins w:id="19720" w:author="shorny" w:date="2014-06-09T18:54:00Z">
        <w:r w:rsidRPr="00D26196">
          <w:rPr>
            <w:rStyle w:val="comment1"/>
            <w:sz w:val="18"/>
            <w:rPrChange w:id="19721" w:author="shorny" w:date="2014-06-09T18:55:00Z">
              <w:rPr>
                <w:rStyle w:val="comment1"/>
              </w:rPr>
            </w:rPrChange>
          </w:rPr>
          <w:t xml:space="preserve">--     AND Applicant.LName = 'Ebadi' </w:t>
        </w:r>
      </w:ins>
    </w:p>
    <w:p w14:paraId="2C710F1B" w14:textId="77777777" w:rsidR="00D26196" w:rsidRPr="00D26196" w:rsidRDefault="00D26196">
      <w:pPr>
        <w:pStyle w:val="HTMLPreformatted"/>
        <w:divId w:val="2032412305"/>
        <w:rPr>
          <w:ins w:id="19722" w:author="shorny" w:date="2014-06-09T18:54:00Z"/>
          <w:rStyle w:val="comment1"/>
          <w:sz w:val="18"/>
          <w:rPrChange w:id="19723" w:author="shorny" w:date="2014-06-09T18:55:00Z">
            <w:rPr>
              <w:ins w:id="19724" w:author="shorny" w:date="2014-06-09T18:54:00Z"/>
              <w:rStyle w:val="comment1"/>
            </w:rPr>
          </w:rPrChange>
        </w:rPr>
      </w:pPr>
      <w:ins w:id="19725" w:author="shorny" w:date="2014-06-09T18:54:00Z">
        <w:r w:rsidRPr="00D26196">
          <w:rPr>
            <w:rStyle w:val="comment1"/>
            <w:sz w:val="18"/>
            <w:rPrChange w:id="19726" w:author="shorny" w:date="2014-06-09T18:55:00Z">
              <w:rPr>
                <w:rStyle w:val="comment1"/>
              </w:rPr>
            </w:rPrChange>
          </w:rPr>
          <w:t>--   INTO appID, v_</w:t>
        </w:r>
        <w:proofErr w:type="gramStart"/>
        <w:r w:rsidRPr="00D26196">
          <w:rPr>
            <w:rStyle w:val="comment1"/>
            <w:sz w:val="18"/>
            <w:rPrChange w:id="19727" w:author="shorny" w:date="2014-06-09T18:55:00Z">
              <w:rPr>
                <w:rStyle w:val="comment1"/>
              </w:rPr>
            </w:rPrChange>
          </w:rPr>
          <w:t>count ;</w:t>
        </w:r>
        <w:proofErr w:type="gramEnd"/>
      </w:ins>
    </w:p>
    <w:p w14:paraId="085D3822" w14:textId="77777777" w:rsidR="00D26196" w:rsidRPr="00D26196" w:rsidRDefault="00D26196">
      <w:pPr>
        <w:pStyle w:val="HTMLPreformatted"/>
        <w:divId w:val="2032412305"/>
        <w:rPr>
          <w:ins w:id="19728" w:author="shorny" w:date="2014-06-09T18:54:00Z"/>
          <w:sz w:val="18"/>
          <w:rPrChange w:id="19729" w:author="shorny" w:date="2014-06-09T18:55:00Z">
            <w:rPr>
              <w:ins w:id="19730" w:author="shorny" w:date="2014-06-09T18:54:00Z"/>
            </w:rPr>
          </w:rPrChange>
        </w:rPr>
      </w:pPr>
    </w:p>
    <w:p w14:paraId="7B3F221A" w14:textId="77777777" w:rsidR="00D26196" w:rsidRPr="00D26196" w:rsidRDefault="00D26196">
      <w:pPr>
        <w:pStyle w:val="HTMLPreformatted"/>
        <w:divId w:val="2032412305"/>
        <w:rPr>
          <w:ins w:id="19731" w:author="shorny" w:date="2014-06-09T18:54:00Z"/>
          <w:rStyle w:val="comment1"/>
          <w:sz w:val="18"/>
          <w:rPrChange w:id="19732" w:author="shorny" w:date="2014-06-09T18:55:00Z">
            <w:rPr>
              <w:ins w:id="19733" w:author="shorny" w:date="2014-06-09T18:54:00Z"/>
              <w:rStyle w:val="comment1"/>
            </w:rPr>
          </w:rPrChange>
        </w:rPr>
      </w:pPr>
      <w:ins w:id="19734" w:author="shorny" w:date="2014-06-09T18:54:00Z">
        <w:r w:rsidRPr="00D26196">
          <w:rPr>
            <w:rStyle w:val="comment1"/>
            <w:sz w:val="18"/>
            <w:rPrChange w:id="19735" w:author="shorny" w:date="2014-06-09T18:55:00Z">
              <w:rPr>
                <w:rStyle w:val="comment1"/>
              </w:rPr>
            </w:rPrChange>
          </w:rPr>
          <w:t>--   CALL stk_unit.assert_</w:t>
        </w:r>
        <w:proofErr w:type="gramStart"/>
        <w:r w:rsidRPr="00D26196">
          <w:rPr>
            <w:rStyle w:val="comment1"/>
            <w:sz w:val="18"/>
            <w:rPrChange w:id="19736" w:author="shorny" w:date="2014-06-09T18:55:00Z">
              <w:rPr>
                <w:rStyle w:val="comment1"/>
              </w:rPr>
            </w:rPrChange>
          </w:rPr>
          <w:t>true(</w:t>
        </w:r>
        <w:proofErr w:type="gramEnd"/>
      </w:ins>
    </w:p>
    <w:p w14:paraId="400C30AA" w14:textId="77777777" w:rsidR="00D26196" w:rsidRPr="00D26196" w:rsidRDefault="00D26196">
      <w:pPr>
        <w:pStyle w:val="HTMLPreformatted"/>
        <w:divId w:val="2032412305"/>
        <w:rPr>
          <w:ins w:id="19737" w:author="shorny" w:date="2014-06-09T18:54:00Z"/>
          <w:rStyle w:val="comment1"/>
          <w:sz w:val="18"/>
          <w:rPrChange w:id="19738" w:author="shorny" w:date="2014-06-09T18:55:00Z">
            <w:rPr>
              <w:ins w:id="19739" w:author="shorny" w:date="2014-06-09T18:54:00Z"/>
              <w:rStyle w:val="comment1"/>
            </w:rPr>
          </w:rPrChange>
        </w:rPr>
      </w:pPr>
      <w:ins w:id="19740" w:author="shorny" w:date="2014-06-09T18:54:00Z">
        <w:r w:rsidRPr="00D26196">
          <w:rPr>
            <w:rStyle w:val="comment1"/>
            <w:sz w:val="18"/>
            <w:rPrChange w:id="19741" w:author="shorny" w:date="2014-06-09T18:55:00Z">
              <w:rPr>
                <w:rStyle w:val="comment1"/>
              </w:rPr>
            </w:rPrChange>
          </w:rPr>
          <w:t xml:space="preserve">--     v_count = 1, </w:t>
        </w:r>
      </w:ins>
    </w:p>
    <w:p w14:paraId="2EB3AEEB" w14:textId="77777777" w:rsidR="00D26196" w:rsidRPr="00D26196" w:rsidRDefault="00D26196">
      <w:pPr>
        <w:pStyle w:val="HTMLPreformatted"/>
        <w:divId w:val="2032412305"/>
        <w:rPr>
          <w:ins w:id="19742" w:author="shorny" w:date="2014-06-09T18:54:00Z"/>
          <w:rStyle w:val="comment1"/>
          <w:sz w:val="18"/>
          <w:rPrChange w:id="19743" w:author="shorny" w:date="2014-06-09T18:55:00Z">
            <w:rPr>
              <w:ins w:id="19744" w:author="shorny" w:date="2014-06-09T18:54:00Z"/>
              <w:rStyle w:val="comment1"/>
            </w:rPr>
          </w:rPrChange>
        </w:rPr>
      </w:pPr>
      <w:ins w:id="19745" w:author="shorny" w:date="2014-06-09T18:54:00Z">
        <w:r w:rsidRPr="00D26196">
          <w:rPr>
            <w:rStyle w:val="comment1"/>
            <w:sz w:val="18"/>
            <w:rPrChange w:id="19746" w:author="shorny" w:date="2014-06-09T18:55:00Z">
              <w:rPr>
                <w:rStyle w:val="comment1"/>
              </w:rPr>
            </w:rPrChange>
          </w:rPr>
          <w:t>--     'Expected exactly one applicant of given name'</w:t>
        </w:r>
        <w:proofErr w:type="gramStart"/>
        <w:r w:rsidRPr="00D26196">
          <w:rPr>
            <w:rStyle w:val="comment1"/>
            <w:sz w:val="18"/>
            <w:rPrChange w:id="19747" w:author="shorny" w:date="2014-06-09T18:55:00Z">
              <w:rPr>
                <w:rStyle w:val="comment1"/>
              </w:rPr>
            </w:rPrChange>
          </w:rPr>
          <w:t>) ;</w:t>
        </w:r>
        <w:proofErr w:type="gramEnd"/>
      </w:ins>
    </w:p>
    <w:p w14:paraId="3E4A39F3" w14:textId="77777777" w:rsidR="00D26196" w:rsidRPr="00D26196" w:rsidRDefault="00D26196">
      <w:pPr>
        <w:pStyle w:val="HTMLPreformatted"/>
        <w:divId w:val="2032412305"/>
        <w:rPr>
          <w:ins w:id="19748" w:author="shorny" w:date="2014-06-09T18:54:00Z"/>
          <w:sz w:val="18"/>
          <w:rPrChange w:id="19749" w:author="shorny" w:date="2014-06-09T18:55:00Z">
            <w:rPr>
              <w:ins w:id="19750" w:author="shorny" w:date="2014-06-09T18:54:00Z"/>
            </w:rPr>
          </w:rPrChange>
        </w:rPr>
      </w:pPr>
    </w:p>
    <w:p w14:paraId="409DEB2E" w14:textId="77777777" w:rsidR="00D26196" w:rsidRPr="00D26196" w:rsidRDefault="00D26196">
      <w:pPr>
        <w:pStyle w:val="HTMLPreformatted"/>
        <w:divId w:val="2032412305"/>
        <w:rPr>
          <w:ins w:id="19751" w:author="shorny" w:date="2014-06-09T18:54:00Z"/>
          <w:rStyle w:val="comment1"/>
          <w:sz w:val="18"/>
          <w:rPrChange w:id="19752" w:author="shorny" w:date="2014-06-09T18:55:00Z">
            <w:rPr>
              <w:ins w:id="19753" w:author="shorny" w:date="2014-06-09T18:54:00Z"/>
              <w:rStyle w:val="comment1"/>
            </w:rPr>
          </w:rPrChange>
        </w:rPr>
      </w:pPr>
      <w:ins w:id="19754" w:author="shorny" w:date="2014-06-09T18:54:00Z">
        <w:r w:rsidRPr="00D26196">
          <w:rPr>
            <w:rStyle w:val="comment1"/>
            <w:sz w:val="18"/>
            <w:rPrChange w:id="19755" w:author="shorny" w:date="2014-06-09T18:55:00Z">
              <w:rPr>
                <w:rStyle w:val="comment1"/>
              </w:rPr>
            </w:rPrChange>
          </w:rPr>
          <w:t>--   CALL stk_unit.assert_</w:t>
        </w:r>
        <w:proofErr w:type="gramStart"/>
        <w:r w:rsidRPr="00D26196">
          <w:rPr>
            <w:rStyle w:val="comment1"/>
            <w:sz w:val="18"/>
            <w:rPrChange w:id="19756" w:author="shorny" w:date="2014-06-09T18:55:00Z">
              <w:rPr>
                <w:rStyle w:val="comment1"/>
              </w:rPr>
            </w:rPrChange>
          </w:rPr>
          <w:t>true(</w:t>
        </w:r>
        <w:proofErr w:type="gramEnd"/>
      </w:ins>
    </w:p>
    <w:p w14:paraId="05541DA1" w14:textId="77777777" w:rsidR="00D26196" w:rsidRPr="00D26196" w:rsidRDefault="00D26196">
      <w:pPr>
        <w:pStyle w:val="HTMLPreformatted"/>
        <w:divId w:val="2032412305"/>
        <w:rPr>
          <w:ins w:id="19757" w:author="shorny" w:date="2014-06-09T18:54:00Z"/>
          <w:rStyle w:val="comment1"/>
          <w:sz w:val="18"/>
          <w:rPrChange w:id="19758" w:author="shorny" w:date="2014-06-09T18:55:00Z">
            <w:rPr>
              <w:ins w:id="19759" w:author="shorny" w:date="2014-06-09T18:54:00Z"/>
              <w:rStyle w:val="comment1"/>
            </w:rPr>
          </w:rPrChange>
        </w:rPr>
      </w:pPr>
      <w:ins w:id="19760" w:author="shorny" w:date="2014-06-09T18:54:00Z">
        <w:r w:rsidRPr="00D26196">
          <w:rPr>
            <w:rStyle w:val="comment1"/>
            <w:sz w:val="18"/>
            <w:rPrChange w:id="19761" w:author="shorny" w:date="2014-06-09T18:55:00Z">
              <w:rPr>
                <w:rStyle w:val="comment1"/>
              </w:rPr>
            </w:rPrChange>
          </w:rPr>
          <w:t xml:space="preserve">--     </w:t>
        </w:r>
        <w:proofErr w:type="gramStart"/>
        <w:r w:rsidRPr="00D26196">
          <w:rPr>
            <w:rStyle w:val="comment1"/>
            <w:sz w:val="18"/>
            <w:rPrChange w:id="19762" w:author="shorny" w:date="2014-06-09T18:55:00Z">
              <w:rPr>
                <w:rStyle w:val="comment1"/>
              </w:rPr>
            </w:rPrChange>
          </w:rPr>
          <w:t>appID</w:t>
        </w:r>
        <w:proofErr w:type="gramEnd"/>
        <w:r w:rsidRPr="00D26196">
          <w:rPr>
            <w:rStyle w:val="comment1"/>
            <w:sz w:val="18"/>
            <w:rPrChange w:id="19763" w:author="shorny" w:date="2014-06-09T18:55:00Z">
              <w:rPr>
                <w:rStyle w:val="comment1"/>
              </w:rPr>
            </w:rPrChange>
          </w:rPr>
          <w:t xml:space="preserve"> = 1, </w:t>
        </w:r>
      </w:ins>
    </w:p>
    <w:p w14:paraId="07015BC5" w14:textId="77777777" w:rsidR="00D26196" w:rsidRPr="00D26196" w:rsidRDefault="00D26196">
      <w:pPr>
        <w:pStyle w:val="HTMLPreformatted"/>
        <w:divId w:val="2032412305"/>
        <w:rPr>
          <w:ins w:id="19764" w:author="shorny" w:date="2014-06-09T18:54:00Z"/>
          <w:rStyle w:val="comment1"/>
          <w:sz w:val="18"/>
          <w:rPrChange w:id="19765" w:author="shorny" w:date="2014-06-09T18:55:00Z">
            <w:rPr>
              <w:ins w:id="19766" w:author="shorny" w:date="2014-06-09T18:54:00Z"/>
              <w:rStyle w:val="comment1"/>
            </w:rPr>
          </w:rPrChange>
        </w:rPr>
      </w:pPr>
      <w:ins w:id="19767" w:author="shorny" w:date="2014-06-09T18:54:00Z">
        <w:r w:rsidRPr="00D26196">
          <w:rPr>
            <w:rStyle w:val="comment1"/>
            <w:sz w:val="18"/>
            <w:rPrChange w:id="19768" w:author="shorny" w:date="2014-06-09T18:55:00Z">
              <w:rPr>
                <w:rStyle w:val="comment1"/>
              </w:rPr>
            </w:rPrChange>
          </w:rPr>
          <w:t>--     'Expected exactly one applicant of given name'</w:t>
        </w:r>
        <w:proofErr w:type="gramStart"/>
        <w:r w:rsidRPr="00D26196">
          <w:rPr>
            <w:rStyle w:val="comment1"/>
            <w:sz w:val="18"/>
            <w:rPrChange w:id="19769" w:author="shorny" w:date="2014-06-09T18:55:00Z">
              <w:rPr>
                <w:rStyle w:val="comment1"/>
              </w:rPr>
            </w:rPrChange>
          </w:rPr>
          <w:t>) ;</w:t>
        </w:r>
        <w:proofErr w:type="gramEnd"/>
      </w:ins>
    </w:p>
    <w:p w14:paraId="5A2A4378" w14:textId="77777777" w:rsidR="00D26196" w:rsidRPr="00D26196" w:rsidRDefault="00D26196">
      <w:pPr>
        <w:pStyle w:val="HTMLPreformatted"/>
        <w:divId w:val="2032412305"/>
        <w:rPr>
          <w:ins w:id="19770" w:author="shorny" w:date="2014-06-09T18:54:00Z"/>
          <w:rStyle w:val="comment1"/>
          <w:sz w:val="18"/>
          <w:rPrChange w:id="19771" w:author="shorny" w:date="2014-06-09T18:55:00Z">
            <w:rPr>
              <w:ins w:id="19772" w:author="shorny" w:date="2014-06-09T18:54:00Z"/>
              <w:rStyle w:val="comment1"/>
            </w:rPr>
          </w:rPrChange>
        </w:rPr>
      </w:pPr>
      <w:ins w:id="19773" w:author="shorny" w:date="2014-06-09T18:54:00Z">
        <w:r w:rsidRPr="00D26196">
          <w:rPr>
            <w:rStyle w:val="comment1"/>
            <w:sz w:val="18"/>
            <w:rPrChange w:id="19774" w:author="shorny" w:date="2014-06-09T18:55:00Z">
              <w:rPr>
                <w:rStyle w:val="comment1"/>
              </w:rPr>
            </w:rPrChange>
          </w:rPr>
          <w:t>-- END $$</w:t>
        </w:r>
      </w:ins>
    </w:p>
    <w:p w14:paraId="226B478F" w14:textId="77777777" w:rsidR="00D26196" w:rsidRPr="00D26196" w:rsidRDefault="00D26196">
      <w:pPr>
        <w:pStyle w:val="HTMLPreformatted"/>
        <w:divId w:val="2032412305"/>
        <w:rPr>
          <w:ins w:id="19775" w:author="shorny" w:date="2014-06-09T18:54:00Z"/>
          <w:sz w:val="18"/>
          <w:rPrChange w:id="19776" w:author="shorny" w:date="2014-06-09T18:55:00Z">
            <w:rPr>
              <w:ins w:id="19777" w:author="shorny" w:date="2014-06-09T18:54:00Z"/>
            </w:rPr>
          </w:rPrChange>
        </w:rPr>
      </w:pPr>
    </w:p>
    <w:p w14:paraId="08A5012F" w14:textId="77777777" w:rsidR="00D26196" w:rsidRPr="00D26196" w:rsidRDefault="00D26196">
      <w:pPr>
        <w:pStyle w:val="HTMLPreformatted"/>
        <w:divId w:val="2032412305"/>
        <w:rPr>
          <w:ins w:id="19778" w:author="shorny" w:date="2014-06-09T18:54:00Z"/>
          <w:sz w:val="18"/>
          <w:rPrChange w:id="19779" w:author="shorny" w:date="2014-06-09T18:55:00Z">
            <w:rPr>
              <w:ins w:id="19780" w:author="shorny" w:date="2014-06-09T18:54:00Z"/>
            </w:rPr>
          </w:rPrChange>
        </w:rPr>
      </w:pPr>
      <w:ins w:id="19781" w:author="shorny" w:date="2014-06-09T18:54:00Z">
        <w:r w:rsidRPr="00D26196">
          <w:rPr>
            <w:rStyle w:val="keyword1"/>
            <w:sz w:val="18"/>
            <w:rPrChange w:id="19782" w:author="shorny" w:date="2014-06-09T18:55:00Z">
              <w:rPr>
                <w:rStyle w:val="keyword1"/>
              </w:rPr>
            </w:rPrChange>
          </w:rPr>
          <w:t>CREATE</w:t>
        </w:r>
        <w:r w:rsidRPr="00D26196">
          <w:rPr>
            <w:sz w:val="18"/>
            <w:rPrChange w:id="19783" w:author="shorny" w:date="2014-06-09T18:55:00Z">
              <w:rPr/>
            </w:rPrChange>
          </w:rPr>
          <w:t xml:space="preserve"> </w:t>
        </w:r>
        <w:r w:rsidRPr="00D26196">
          <w:rPr>
            <w:rStyle w:val="keyword1"/>
            <w:sz w:val="18"/>
            <w:rPrChange w:id="19784" w:author="shorny" w:date="2014-06-09T18:55:00Z">
              <w:rPr>
                <w:rStyle w:val="keyword1"/>
              </w:rPr>
            </w:rPrChange>
          </w:rPr>
          <w:t>PROCEDURE</w:t>
        </w:r>
        <w:r w:rsidRPr="00D26196">
          <w:rPr>
            <w:sz w:val="18"/>
            <w:rPrChange w:id="19785" w:author="shorny" w:date="2014-06-09T18:55:00Z">
              <w:rPr/>
            </w:rPrChange>
          </w:rPr>
          <w:t xml:space="preserve"> </w:t>
        </w:r>
        <w:r w:rsidRPr="00D26196">
          <w:rPr>
            <w:rStyle w:val="function-name1"/>
            <w:sz w:val="18"/>
            <w:rPrChange w:id="19786" w:author="shorny" w:date="2014-06-09T18:55:00Z">
              <w:rPr>
                <w:rStyle w:val="function-name1"/>
              </w:rPr>
            </w:rPrChange>
          </w:rPr>
          <w:t>test_utrans_</w:t>
        </w:r>
        <w:proofErr w:type="gramStart"/>
        <w:r w:rsidRPr="00D26196">
          <w:rPr>
            <w:rStyle w:val="function-name1"/>
            <w:sz w:val="18"/>
            <w:rPrChange w:id="19787" w:author="shorny" w:date="2014-06-09T18:55:00Z">
              <w:rPr>
                <w:rStyle w:val="function-name1"/>
              </w:rPr>
            </w:rPrChange>
          </w:rPr>
          <w:t>a3</w:t>
        </w:r>
        <w:r w:rsidRPr="00D26196">
          <w:rPr>
            <w:sz w:val="18"/>
            <w:rPrChange w:id="19788" w:author="shorny" w:date="2014-06-09T18:55:00Z">
              <w:rPr/>
            </w:rPrChange>
          </w:rPr>
          <w:t>()</w:t>
        </w:r>
        <w:proofErr w:type="gramEnd"/>
        <w:r w:rsidRPr="00D26196">
          <w:rPr>
            <w:sz w:val="18"/>
            <w:rPrChange w:id="19789" w:author="shorny" w:date="2014-06-09T18:55:00Z">
              <w:rPr/>
            </w:rPrChange>
          </w:rPr>
          <w:t xml:space="preserve"> </w:t>
        </w:r>
      </w:ins>
    </w:p>
    <w:p w14:paraId="3D2B1F72" w14:textId="77777777" w:rsidR="00D26196" w:rsidRPr="00D26196" w:rsidRDefault="00D26196">
      <w:pPr>
        <w:pStyle w:val="HTMLPreformatted"/>
        <w:divId w:val="2032412305"/>
        <w:rPr>
          <w:ins w:id="19790" w:author="shorny" w:date="2014-06-09T18:54:00Z"/>
          <w:sz w:val="18"/>
          <w:rPrChange w:id="19791" w:author="shorny" w:date="2014-06-09T18:55:00Z">
            <w:rPr>
              <w:ins w:id="19792" w:author="shorny" w:date="2014-06-09T18:54:00Z"/>
            </w:rPr>
          </w:rPrChange>
        </w:rPr>
      </w:pPr>
      <w:ins w:id="19793" w:author="shorny" w:date="2014-06-09T18:54:00Z">
        <w:r w:rsidRPr="00D26196">
          <w:rPr>
            <w:rStyle w:val="keyword1"/>
            <w:sz w:val="18"/>
            <w:rPrChange w:id="19794" w:author="shorny" w:date="2014-06-09T18:55:00Z">
              <w:rPr>
                <w:rStyle w:val="keyword1"/>
              </w:rPr>
            </w:rPrChange>
          </w:rPr>
          <w:t>BEGIN</w:t>
        </w:r>
      </w:ins>
    </w:p>
    <w:p w14:paraId="3A623B2C" w14:textId="77777777" w:rsidR="00D26196" w:rsidRPr="00D26196" w:rsidRDefault="00D26196">
      <w:pPr>
        <w:pStyle w:val="HTMLPreformatted"/>
        <w:divId w:val="2032412305"/>
        <w:rPr>
          <w:ins w:id="19795" w:author="shorny" w:date="2014-06-09T18:54:00Z"/>
          <w:sz w:val="18"/>
          <w:rPrChange w:id="19796" w:author="shorny" w:date="2014-06-09T18:55:00Z">
            <w:rPr>
              <w:ins w:id="19797" w:author="shorny" w:date="2014-06-09T18:54:00Z"/>
            </w:rPr>
          </w:rPrChange>
        </w:rPr>
      </w:pPr>
    </w:p>
    <w:p w14:paraId="6584C9E5" w14:textId="77777777" w:rsidR="00D26196" w:rsidRPr="00D26196" w:rsidRDefault="00D26196">
      <w:pPr>
        <w:pStyle w:val="HTMLPreformatted"/>
        <w:divId w:val="2032412305"/>
        <w:rPr>
          <w:ins w:id="19798" w:author="shorny" w:date="2014-06-09T18:54:00Z"/>
          <w:rStyle w:val="comment1"/>
          <w:sz w:val="18"/>
          <w:rPrChange w:id="19799" w:author="shorny" w:date="2014-06-09T18:55:00Z">
            <w:rPr>
              <w:ins w:id="19800" w:author="shorny" w:date="2014-06-09T18:54:00Z"/>
              <w:rStyle w:val="comment1"/>
            </w:rPr>
          </w:rPrChange>
        </w:rPr>
      </w:pPr>
      <w:ins w:id="19801" w:author="shorny" w:date="2014-06-09T18:54:00Z">
        <w:r w:rsidRPr="00D26196">
          <w:rPr>
            <w:sz w:val="18"/>
            <w:rPrChange w:id="19802" w:author="shorny" w:date="2014-06-09T18:55:00Z">
              <w:rPr/>
            </w:rPrChange>
          </w:rPr>
          <w:t xml:space="preserve">  </w:t>
        </w:r>
        <w:r w:rsidRPr="00D26196">
          <w:rPr>
            <w:rStyle w:val="comment1"/>
            <w:sz w:val="18"/>
            <w:rPrChange w:id="19803" w:author="shorny" w:date="2014-06-09T18:55:00Z">
              <w:rPr>
                <w:rStyle w:val="comment1"/>
              </w:rPr>
            </w:rPrChange>
          </w:rPr>
          <w:t>-- run the query for this test and create a temporary table for results</w:t>
        </w:r>
      </w:ins>
    </w:p>
    <w:p w14:paraId="324237E6" w14:textId="77777777" w:rsidR="00D26196" w:rsidRPr="00D26196" w:rsidRDefault="00D26196">
      <w:pPr>
        <w:pStyle w:val="HTMLPreformatted"/>
        <w:divId w:val="2032412305"/>
        <w:rPr>
          <w:ins w:id="19804" w:author="shorny" w:date="2014-06-09T18:54:00Z"/>
          <w:sz w:val="18"/>
          <w:rPrChange w:id="19805" w:author="shorny" w:date="2014-06-09T18:55:00Z">
            <w:rPr>
              <w:ins w:id="19806" w:author="shorny" w:date="2014-06-09T18:54:00Z"/>
            </w:rPr>
          </w:rPrChange>
        </w:rPr>
      </w:pPr>
      <w:ins w:id="19807" w:author="shorny" w:date="2014-06-09T18:54:00Z">
        <w:r w:rsidRPr="00D26196">
          <w:rPr>
            <w:sz w:val="18"/>
            <w:rPrChange w:id="19808" w:author="shorny" w:date="2014-06-09T18:55:00Z">
              <w:rPr/>
            </w:rPrChange>
          </w:rPr>
          <w:t xml:space="preserve">  </w:t>
        </w:r>
        <w:r w:rsidRPr="00D26196">
          <w:rPr>
            <w:rStyle w:val="keyword1"/>
            <w:sz w:val="18"/>
            <w:rPrChange w:id="19809" w:author="shorny" w:date="2014-06-09T18:55:00Z">
              <w:rPr>
                <w:rStyle w:val="keyword1"/>
              </w:rPr>
            </w:rPrChange>
          </w:rPr>
          <w:t>CREATE</w:t>
        </w:r>
        <w:r w:rsidRPr="00D26196">
          <w:rPr>
            <w:sz w:val="18"/>
            <w:rPrChange w:id="19810" w:author="shorny" w:date="2014-06-09T18:55:00Z">
              <w:rPr/>
            </w:rPrChange>
          </w:rPr>
          <w:t xml:space="preserve"> </w:t>
        </w:r>
        <w:r w:rsidRPr="00D26196">
          <w:rPr>
            <w:rStyle w:val="keyword1"/>
            <w:sz w:val="18"/>
            <w:rPrChange w:id="19811" w:author="shorny" w:date="2014-06-09T18:55:00Z">
              <w:rPr>
                <w:rStyle w:val="keyword1"/>
              </w:rPr>
            </w:rPrChange>
          </w:rPr>
          <w:t>TEMPORARY</w:t>
        </w:r>
        <w:r w:rsidRPr="00D26196">
          <w:rPr>
            <w:sz w:val="18"/>
            <w:rPrChange w:id="19812" w:author="shorny" w:date="2014-06-09T18:55:00Z">
              <w:rPr/>
            </w:rPrChange>
          </w:rPr>
          <w:t xml:space="preserve"> </w:t>
        </w:r>
        <w:r w:rsidRPr="00D26196">
          <w:rPr>
            <w:rStyle w:val="keyword1"/>
            <w:sz w:val="18"/>
            <w:rPrChange w:id="19813" w:author="shorny" w:date="2014-06-09T18:55:00Z">
              <w:rPr>
                <w:rStyle w:val="keyword1"/>
              </w:rPr>
            </w:rPrChange>
          </w:rPr>
          <w:t>TABLE</w:t>
        </w:r>
        <w:r w:rsidRPr="00D26196">
          <w:rPr>
            <w:sz w:val="18"/>
            <w:rPrChange w:id="19814" w:author="shorny" w:date="2014-06-09T18:55:00Z">
              <w:rPr/>
            </w:rPrChange>
          </w:rPr>
          <w:t xml:space="preserve"> </w:t>
        </w:r>
        <w:r w:rsidRPr="00D26196">
          <w:rPr>
            <w:rStyle w:val="function-name1"/>
            <w:sz w:val="18"/>
            <w:rPrChange w:id="19815" w:author="shorny" w:date="2014-06-09T18:55:00Z">
              <w:rPr>
                <w:rStyle w:val="function-name1"/>
              </w:rPr>
            </w:rPrChange>
          </w:rPr>
          <w:t>utrans_a3_actuals</w:t>
        </w:r>
      </w:ins>
    </w:p>
    <w:p w14:paraId="31674700" w14:textId="77777777" w:rsidR="00D26196" w:rsidRPr="00D26196" w:rsidRDefault="00D26196">
      <w:pPr>
        <w:pStyle w:val="HTMLPreformatted"/>
        <w:divId w:val="2032412305"/>
        <w:rPr>
          <w:ins w:id="19816" w:author="shorny" w:date="2014-06-09T18:54:00Z"/>
          <w:sz w:val="18"/>
          <w:rPrChange w:id="19817" w:author="shorny" w:date="2014-06-09T18:55:00Z">
            <w:rPr>
              <w:ins w:id="19818" w:author="shorny" w:date="2014-06-09T18:54:00Z"/>
            </w:rPr>
          </w:rPrChange>
        </w:rPr>
      </w:pPr>
      <w:ins w:id="19819" w:author="shorny" w:date="2014-06-09T18:54:00Z">
        <w:r w:rsidRPr="00D26196">
          <w:rPr>
            <w:sz w:val="18"/>
            <w:rPrChange w:id="19820" w:author="shorny" w:date="2014-06-09T18:55:00Z">
              <w:rPr/>
            </w:rPrChange>
          </w:rPr>
          <w:t xml:space="preserve">  </w:t>
        </w:r>
        <w:r w:rsidRPr="00D26196">
          <w:rPr>
            <w:rStyle w:val="keyword1"/>
            <w:sz w:val="18"/>
            <w:rPrChange w:id="19821" w:author="shorny" w:date="2014-06-09T18:55:00Z">
              <w:rPr>
                <w:rStyle w:val="keyword1"/>
              </w:rPr>
            </w:rPrChange>
          </w:rPr>
          <w:t>SELECT</w:t>
        </w:r>
        <w:r w:rsidRPr="00D26196">
          <w:rPr>
            <w:sz w:val="18"/>
            <w:rPrChange w:id="19822" w:author="shorny" w:date="2014-06-09T18:55:00Z">
              <w:rPr/>
            </w:rPrChange>
          </w:rPr>
          <w:t xml:space="preserve"> d.DegID </w:t>
        </w:r>
        <w:r w:rsidRPr="00D26196">
          <w:rPr>
            <w:rStyle w:val="keyword1"/>
            <w:sz w:val="18"/>
            <w:rPrChange w:id="19823" w:author="shorny" w:date="2014-06-09T18:55:00Z">
              <w:rPr>
                <w:rStyle w:val="keyword1"/>
              </w:rPr>
            </w:rPrChange>
          </w:rPr>
          <w:t>FROM</w:t>
        </w:r>
        <w:r w:rsidRPr="00D26196">
          <w:rPr>
            <w:sz w:val="18"/>
            <w:rPrChange w:id="19824" w:author="shorny" w:date="2014-06-09T18:55:00Z">
              <w:rPr/>
            </w:rPrChange>
          </w:rPr>
          <w:t xml:space="preserve"> rhd.Degree d, rhd.Applicant a</w:t>
        </w:r>
      </w:ins>
    </w:p>
    <w:p w14:paraId="621B99AC" w14:textId="77777777" w:rsidR="00D26196" w:rsidRPr="00D26196" w:rsidRDefault="00D26196">
      <w:pPr>
        <w:pStyle w:val="HTMLPreformatted"/>
        <w:divId w:val="2032412305"/>
        <w:rPr>
          <w:ins w:id="19825" w:author="shorny" w:date="2014-06-09T18:54:00Z"/>
          <w:sz w:val="18"/>
          <w:rPrChange w:id="19826" w:author="shorny" w:date="2014-06-09T18:55:00Z">
            <w:rPr>
              <w:ins w:id="19827" w:author="shorny" w:date="2014-06-09T18:54:00Z"/>
            </w:rPr>
          </w:rPrChange>
        </w:rPr>
      </w:pPr>
      <w:ins w:id="19828" w:author="shorny" w:date="2014-06-09T18:54:00Z">
        <w:r w:rsidRPr="00D26196">
          <w:rPr>
            <w:sz w:val="18"/>
            <w:rPrChange w:id="19829" w:author="shorny" w:date="2014-06-09T18:55:00Z">
              <w:rPr/>
            </w:rPrChange>
          </w:rPr>
          <w:t xml:space="preserve">  </w:t>
        </w:r>
        <w:r w:rsidRPr="00D26196">
          <w:rPr>
            <w:rStyle w:val="keyword1"/>
            <w:sz w:val="18"/>
            <w:rPrChange w:id="19830" w:author="shorny" w:date="2014-06-09T18:55:00Z">
              <w:rPr>
                <w:rStyle w:val="keyword1"/>
              </w:rPr>
            </w:rPrChange>
          </w:rPr>
          <w:t>WHERE</w:t>
        </w:r>
        <w:r w:rsidRPr="00D26196">
          <w:rPr>
            <w:sz w:val="18"/>
            <w:rPrChange w:id="19831" w:author="shorny" w:date="2014-06-09T18:55:00Z">
              <w:rPr/>
            </w:rPrChange>
          </w:rPr>
          <w:t xml:space="preserve"> d.ApplicantID = a.ApplicantID </w:t>
        </w:r>
      </w:ins>
    </w:p>
    <w:p w14:paraId="57E3510C" w14:textId="77777777" w:rsidR="00D26196" w:rsidRPr="00D26196" w:rsidRDefault="00D26196">
      <w:pPr>
        <w:pStyle w:val="HTMLPreformatted"/>
        <w:divId w:val="2032412305"/>
        <w:rPr>
          <w:ins w:id="19832" w:author="shorny" w:date="2014-06-09T18:54:00Z"/>
          <w:sz w:val="18"/>
          <w:rPrChange w:id="19833" w:author="shorny" w:date="2014-06-09T18:55:00Z">
            <w:rPr>
              <w:ins w:id="19834" w:author="shorny" w:date="2014-06-09T18:54:00Z"/>
            </w:rPr>
          </w:rPrChange>
        </w:rPr>
      </w:pPr>
      <w:ins w:id="19835" w:author="shorny" w:date="2014-06-09T18:54:00Z">
        <w:r w:rsidRPr="00D26196">
          <w:rPr>
            <w:sz w:val="18"/>
            <w:rPrChange w:id="19836" w:author="shorny" w:date="2014-06-09T18:55:00Z">
              <w:rPr/>
            </w:rPrChange>
          </w:rPr>
          <w:t xml:space="preserve">    </w:t>
        </w:r>
        <w:r w:rsidRPr="00D26196">
          <w:rPr>
            <w:rStyle w:val="keyword1"/>
            <w:sz w:val="18"/>
            <w:rPrChange w:id="19837" w:author="shorny" w:date="2014-06-09T18:55:00Z">
              <w:rPr>
                <w:rStyle w:val="keyword1"/>
              </w:rPr>
            </w:rPrChange>
          </w:rPr>
          <w:t>AND</w:t>
        </w:r>
        <w:r w:rsidRPr="00D26196">
          <w:rPr>
            <w:sz w:val="18"/>
            <w:rPrChange w:id="19838" w:author="shorny" w:date="2014-06-09T18:55:00Z">
              <w:rPr/>
            </w:rPrChange>
          </w:rPr>
          <w:t xml:space="preserve"> a.FName = </w:t>
        </w:r>
        <w:r w:rsidRPr="00D26196">
          <w:rPr>
            <w:rStyle w:val="string1"/>
            <w:sz w:val="18"/>
            <w:rPrChange w:id="19839" w:author="shorny" w:date="2014-06-09T18:55:00Z">
              <w:rPr>
                <w:rStyle w:val="string1"/>
              </w:rPr>
            </w:rPrChange>
          </w:rPr>
          <w:t>'Shirin'</w:t>
        </w:r>
      </w:ins>
    </w:p>
    <w:p w14:paraId="46A912F9" w14:textId="77777777" w:rsidR="00D26196" w:rsidRPr="00D26196" w:rsidRDefault="00D26196">
      <w:pPr>
        <w:pStyle w:val="HTMLPreformatted"/>
        <w:divId w:val="2032412305"/>
        <w:rPr>
          <w:ins w:id="19840" w:author="shorny" w:date="2014-06-09T18:54:00Z"/>
          <w:sz w:val="18"/>
          <w:rPrChange w:id="19841" w:author="shorny" w:date="2014-06-09T18:55:00Z">
            <w:rPr>
              <w:ins w:id="19842" w:author="shorny" w:date="2014-06-09T18:54:00Z"/>
            </w:rPr>
          </w:rPrChange>
        </w:rPr>
      </w:pPr>
      <w:ins w:id="19843" w:author="shorny" w:date="2014-06-09T18:54:00Z">
        <w:r w:rsidRPr="00D26196">
          <w:rPr>
            <w:sz w:val="18"/>
            <w:rPrChange w:id="19844" w:author="shorny" w:date="2014-06-09T18:55:00Z">
              <w:rPr/>
            </w:rPrChange>
          </w:rPr>
          <w:t xml:space="preserve">    </w:t>
        </w:r>
        <w:r w:rsidRPr="00D26196">
          <w:rPr>
            <w:rStyle w:val="keyword1"/>
            <w:sz w:val="18"/>
            <w:rPrChange w:id="19845" w:author="shorny" w:date="2014-06-09T18:55:00Z">
              <w:rPr>
                <w:rStyle w:val="keyword1"/>
              </w:rPr>
            </w:rPrChange>
          </w:rPr>
          <w:t>AND</w:t>
        </w:r>
        <w:r w:rsidRPr="00D26196">
          <w:rPr>
            <w:sz w:val="18"/>
            <w:rPrChange w:id="19846" w:author="shorny" w:date="2014-06-09T18:55:00Z">
              <w:rPr/>
            </w:rPrChange>
          </w:rPr>
          <w:t xml:space="preserve"> a.LName = </w:t>
        </w:r>
        <w:proofErr w:type="gramStart"/>
        <w:r w:rsidRPr="00D26196">
          <w:rPr>
            <w:rStyle w:val="string1"/>
            <w:sz w:val="18"/>
            <w:rPrChange w:id="19847" w:author="shorny" w:date="2014-06-09T18:55:00Z">
              <w:rPr>
                <w:rStyle w:val="string1"/>
              </w:rPr>
            </w:rPrChange>
          </w:rPr>
          <w:t>'Ebadi'</w:t>
        </w:r>
        <w:r w:rsidRPr="00D26196">
          <w:rPr>
            <w:sz w:val="18"/>
            <w:rPrChange w:id="19848" w:author="shorny" w:date="2014-06-09T18:55:00Z">
              <w:rPr/>
            </w:rPrChange>
          </w:rPr>
          <w:t xml:space="preserve"> ;</w:t>
        </w:r>
        <w:proofErr w:type="gramEnd"/>
      </w:ins>
    </w:p>
    <w:p w14:paraId="5F49BD96" w14:textId="77777777" w:rsidR="00D26196" w:rsidRPr="00D26196" w:rsidRDefault="00D26196">
      <w:pPr>
        <w:pStyle w:val="HTMLPreformatted"/>
        <w:divId w:val="2032412305"/>
        <w:rPr>
          <w:ins w:id="19849" w:author="shorny" w:date="2014-06-09T18:54:00Z"/>
          <w:sz w:val="18"/>
          <w:rPrChange w:id="19850" w:author="shorny" w:date="2014-06-09T18:55:00Z">
            <w:rPr>
              <w:ins w:id="19851" w:author="shorny" w:date="2014-06-09T18:54:00Z"/>
            </w:rPr>
          </w:rPrChange>
        </w:rPr>
      </w:pPr>
    </w:p>
    <w:p w14:paraId="2AFB093F" w14:textId="77777777" w:rsidR="00D26196" w:rsidRPr="00D26196" w:rsidRDefault="00D26196">
      <w:pPr>
        <w:pStyle w:val="HTMLPreformatted"/>
        <w:divId w:val="2032412305"/>
        <w:rPr>
          <w:ins w:id="19852" w:author="shorny" w:date="2014-06-09T18:54:00Z"/>
          <w:rStyle w:val="comment1"/>
          <w:sz w:val="18"/>
          <w:rPrChange w:id="19853" w:author="shorny" w:date="2014-06-09T18:55:00Z">
            <w:rPr>
              <w:ins w:id="19854" w:author="shorny" w:date="2014-06-09T18:54:00Z"/>
              <w:rStyle w:val="comment1"/>
            </w:rPr>
          </w:rPrChange>
        </w:rPr>
      </w:pPr>
      <w:ins w:id="19855" w:author="shorny" w:date="2014-06-09T18:54:00Z">
        <w:r w:rsidRPr="00D26196">
          <w:rPr>
            <w:sz w:val="18"/>
            <w:rPrChange w:id="19856" w:author="shorny" w:date="2014-06-09T18:55:00Z">
              <w:rPr/>
            </w:rPrChange>
          </w:rPr>
          <w:t xml:space="preserve">  </w:t>
        </w:r>
        <w:r w:rsidRPr="00D26196">
          <w:rPr>
            <w:rStyle w:val="comment1"/>
            <w:sz w:val="18"/>
            <w:rPrChange w:id="19857" w:author="shorny" w:date="2014-06-09T18:55:00Z">
              <w:rPr>
                <w:rStyle w:val="comment1"/>
              </w:rPr>
            </w:rPrChange>
          </w:rPr>
          <w:t>-- create a temporary table to store the expected results</w:t>
        </w:r>
      </w:ins>
    </w:p>
    <w:p w14:paraId="7B9E82FC" w14:textId="77777777" w:rsidR="00D26196" w:rsidRPr="00D26196" w:rsidRDefault="00D26196">
      <w:pPr>
        <w:pStyle w:val="HTMLPreformatted"/>
        <w:divId w:val="2032412305"/>
        <w:rPr>
          <w:ins w:id="19858" w:author="shorny" w:date="2014-06-09T18:54:00Z"/>
          <w:sz w:val="18"/>
          <w:rPrChange w:id="19859" w:author="shorny" w:date="2014-06-09T18:55:00Z">
            <w:rPr>
              <w:ins w:id="19860" w:author="shorny" w:date="2014-06-09T18:54:00Z"/>
            </w:rPr>
          </w:rPrChange>
        </w:rPr>
      </w:pPr>
      <w:ins w:id="19861" w:author="shorny" w:date="2014-06-09T18:54:00Z">
        <w:r w:rsidRPr="00D26196">
          <w:rPr>
            <w:sz w:val="18"/>
            <w:rPrChange w:id="19862" w:author="shorny" w:date="2014-06-09T18:55:00Z">
              <w:rPr/>
            </w:rPrChange>
          </w:rPr>
          <w:t xml:space="preserve">  </w:t>
        </w:r>
        <w:r w:rsidRPr="00D26196">
          <w:rPr>
            <w:rStyle w:val="keyword1"/>
            <w:sz w:val="18"/>
            <w:rPrChange w:id="19863" w:author="shorny" w:date="2014-06-09T18:55:00Z">
              <w:rPr>
                <w:rStyle w:val="keyword1"/>
              </w:rPr>
            </w:rPrChange>
          </w:rPr>
          <w:t>CREATE</w:t>
        </w:r>
        <w:r w:rsidRPr="00D26196">
          <w:rPr>
            <w:sz w:val="18"/>
            <w:rPrChange w:id="19864" w:author="shorny" w:date="2014-06-09T18:55:00Z">
              <w:rPr/>
            </w:rPrChange>
          </w:rPr>
          <w:t xml:space="preserve"> </w:t>
        </w:r>
        <w:r w:rsidRPr="00D26196">
          <w:rPr>
            <w:rStyle w:val="keyword1"/>
            <w:sz w:val="18"/>
            <w:rPrChange w:id="19865" w:author="shorny" w:date="2014-06-09T18:55:00Z">
              <w:rPr>
                <w:rStyle w:val="keyword1"/>
              </w:rPr>
            </w:rPrChange>
          </w:rPr>
          <w:t>TEMPORARY</w:t>
        </w:r>
        <w:r w:rsidRPr="00D26196">
          <w:rPr>
            <w:sz w:val="18"/>
            <w:rPrChange w:id="19866" w:author="shorny" w:date="2014-06-09T18:55:00Z">
              <w:rPr/>
            </w:rPrChange>
          </w:rPr>
          <w:t xml:space="preserve"> </w:t>
        </w:r>
        <w:r w:rsidRPr="00D26196">
          <w:rPr>
            <w:rStyle w:val="keyword1"/>
            <w:sz w:val="18"/>
            <w:rPrChange w:id="19867" w:author="shorny" w:date="2014-06-09T18:55:00Z">
              <w:rPr>
                <w:rStyle w:val="keyword1"/>
              </w:rPr>
            </w:rPrChange>
          </w:rPr>
          <w:t>TABLE</w:t>
        </w:r>
        <w:r w:rsidRPr="00D26196">
          <w:rPr>
            <w:sz w:val="18"/>
            <w:rPrChange w:id="19868" w:author="shorny" w:date="2014-06-09T18:55:00Z">
              <w:rPr/>
            </w:rPrChange>
          </w:rPr>
          <w:t xml:space="preserve"> </w:t>
        </w:r>
        <w:r w:rsidRPr="00D26196">
          <w:rPr>
            <w:rStyle w:val="function-name1"/>
            <w:sz w:val="18"/>
            <w:rPrChange w:id="19869" w:author="shorny" w:date="2014-06-09T18:55:00Z">
              <w:rPr>
                <w:rStyle w:val="function-name1"/>
              </w:rPr>
            </w:rPrChange>
          </w:rPr>
          <w:t>utrans_a3_expecteds</w:t>
        </w:r>
        <w:r w:rsidRPr="00D26196">
          <w:rPr>
            <w:sz w:val="18"/>
            <w:rPrChange w:id="19870" w:author="shorny" w:date="2014-06-09T18:55:00Z">
              <w:rPr/>
            </w:rPrChange>
          </w:rPr>
          <w:t xml:space="preserve"> (</w:t>
        </w:r>
      </w:ins>
    </w:p>
    <w:p w14:paraId="0B13FA3B" w14:textId="77777777" w:rsidR="00D26196" w:rsidRPr="00D26196" w:rsidRDefault="00D26196">
      <w:pPr>
        <w:pStyle w:val="HTMLPreformatted"/>
        <w:divId w:val="2032412305"/>
        <w:rPr>
          <w:ins w:id="19871" w:author="shorny" w:date="2014-06-09T18:54:00Z"/>
          <w:sz w:val="18"/>
          <w:rPrChange w:id="19872" w:author="shorny" w:date="2014-06-09T18:55:00Z">
            <w:rPr>
              <w:ins w:id="19873" w:author="shorny" w:date="2014-06-09T18:54:00Z"/>
            </w:rPr>
          </w:rPrChange>
        </w:rPr>
      </w:pPr>
      <w:ins w:id="19874" w:author="shorny" w:date="2014-06-09T18:54:00Z">
        <w:r w:rsidRPr="00D26196">
          <w:rPr>
            <w:sz w:val="18"/>
            <w:rPrChange w:id="19875" w:author="shorny" w:date="2014-06-09T18:55:00Z">
              <w:rPr/>
            </w:rPrChange>
          </w:rPr>
          <w:t xml:space="preserve">    DegID </w:t>
        </w:r>
        <w:proofErr w:type="gramStart"/>
        <w:r w:rsidRPr="00D26196">
          <w:rPr>
            <w:rStyle w:val="type1"/>
            <w:sz w:val="18"/>
            <w:rPrChange w:id="19876" w:author="shorny" w:date="2014-06-09T18:55:00Z">
              <w:rPr>
                <w:rStyle w:val="type1"/>
              </w:rPr>
            </w:rPrChange>
          </w:rPr>
          <w:t>int</w:t>
        </w:r>
        <w:r w:rsidRPr="00D26196">
          <w:rPr>
            <w:sz w:val="18"/>
            <w:rPrChange w:id="19877" w:author="shorny" w:date="2014-06-09T18:55:00Z">
              <w:rPr/>
            </w:rPrChange>
          </w:rPr>
          <w:t>(</w:t>
        </w:r>
        <w:proofErr w:type="gramEnd"/>
        <w:r w:rsidRPr="00D26196">
          <w:rPr>
            <w:sz w:val="18"/>
            <w:rPrChange w:id="19878" w:author="shorny" w:date="2014-06-09T18:55:00Z">
              <w:rPr/>
            </w:rPrChange>
          </w:rPr>
          <w:t xml:space="preserve">10) </w:t>
        </w:r>
        <w:r w:rsidRPr="00D26196">
          <w:rPr>
            <w:rStyle w:val="keyword1"/>
            <w:sz w:val="18"/>
            <w:rPrChange w:id="19879" w:author="shorny" w:date="2014-06-09T18:55:00Z">
              <w:rPr>
                <w:rStyle w:val="keyword1"/>
              </w:rPr>
            </w:rPrChange>
          </w:rPr>
          <w:t>NOT</w:t>
        </w:r>
        <w:r w:rsidRPr="00D26196">
          <w:rPr>
            <w:sz w:val="18"/>
            <w:rPrChange w:id="19880" w:author="shorny" w:date="2014-06-09T18:55:00Z">
              <w:rPr/>
            </w:rPrChange>
          </w:rPr>
          <w:t xml:space="preserve"> </w:t>
        </w:r>
        <w:r w:rsidRPr="00D26196">
          <w:rPr>
            <w:rStyle w:val="keyword1"/>
            <w:sz w:val="18"/>
            <w:rPrChange w:id="19881" w:author="shorny" w:date="2014-06-09T18:55:00Z">
              <w:rPr>
                <w:rStyle w:val="keyword1"/>
              </w:rPr>
            </w:rPrChange>
          </w:rPr>
          <w:t>NULL</w:t>
        </w:r>
        <w:r w:rsidRPr="00D26196">
          <w:rPr>
            <w:sz w:val="18"/>
            <w:rPrChange w:id="19882" w:author="shorny" w:date="2014-06-09T18:55:00Z">
              <w:rPr/>
            </w:rPrChange>
          </w:rPr>
          <w:t>,</w:t>
        </w:r>
      </w:ins>
    </w:p>
    <w:p w14:paraId="18736681" w14:textId="77777777" w:rsidR="00D26196" w:rsidRPr="00D26196" w:rsidRDefault="00D26196">
      <w:pPr>
        <w:pStyle w:val="HTMLPreformatted"/>
        <w:divId w:val="2032412305"/>
        <w:rPr>
          <w:ins w:id="19883" w:author="shorny" w:date="2014-06-09T18:54:00Z"/>
          <w:sz w:val="18"/>
          <w:rPrChange w:id="19884" w:author="shorny" w:date="2014-06-09T18:55:00Z">
            <w:rPr>
              <w:ins w:id="19885" w:author="shorny" w:date="2014-06-09T18:54:00Z"/>
            </w:rPr>
          </w:rPrChange>
        </w:rPr>
      </w:pPr>
      <w:ins w:id="19886" w:author="shorny" w:date="2014-06-09T18:54:00Z">
        <w:r w:rsidRPr="00D26196">
          <w:rPr>
            <w:sz w:val="18"/>
            <w:rPrChange w:id="19887" w:author="shorny" w:date="2014-06-09T18:55:00Z">
              <w:rPr/>
            </w:rPrChange>
          </w:rPr>
          <w:t xml:space="preserve">    </w:t>
        </w:r>
        <w:r w:rsidRPr="00D26196">
          <w:rPr>
            <w:rStyle w:val="keyword1"/>
            <w:sz w:val="18"/>
            <w:rPrChange w:id="19888" w:author="shorny" w:date="2014-06-09T18:55:00Z">
              <w:rPr>
                <w:rStyle w:val="keyword1"/>
              </w:rPr>
            </w:rPrChange>
          </w:rPr>
          <w:t>PRIMARY</w:t>
        </w:r>
        <w:r w:rsidRPr="00D26196">
          <w:rPr>
            <w:sz w:val="18"/>
            <w:rPrChange w:id="19889" w:author="shorny" w:date="2014-06-09T18:55:00Z">
              <w:rPr/>
            </w:rPrChange>
          </w:rPr>
          <w:t xml:space="preserve"> </w:t>
        </w:r>
        <w:r w:rsidRPr="00D26196">
          <w:rPr>
            <w:rStyle w:val="keyword1"/>
            <w:sz w:val="18"/>
            <w:rPrChange w:id="19890" w:author="shorny" w:date="2014-06-09T18:55:00Z">
              <w:rPr>
                <w:rStyle w:val="keyword1"/>
              </w:rPr>
            </w:rPrChange>
          </w:rPr>
          <w:t>KEY</w:t>
        </w:r>
        <w:r w:rsidRPr="00D26196">
          <w:rPr>
            <w:sz w:val="18"/>
            <w:rPrChange w:id="19891" w:author="shorny" w:date="2014-06-09T18:55:00Z">
              <w:rPr/>
            </w:rPrChange>
          </w:rPr>
          <w:t xml:space="preserve"> (DegID)</w:t>
        </w:r>
      </w:ins>
    </w:p>
    <w:p w14:paraId="1E3017C4" w14:textId="77777777" w:rsidR="00D26196" w:rsidRPr="00D26196" w:rsidRDefault="00D26196">
      <w:pPr>
        <w:pStyle w:val="HTMLPreformatted"/>
        <w:divId w:val="2032412305"/>
        <w:rPr>
          <w:ins w:id="19892" w:author="shorny" w:date="2014-06-09T18:54:00Z"/>
          <w:sz w:val="18"/>
          <w:rPrChange w:id="19893" w:author="shorny" w:date="2014-06-09T18:55:00Z">
            <w:rPr>
              <w:ins w:id="19894" w:author="shorny" w:date="2014-06-09T18:54:00Z"/>
            </w:rPr>
          </w:rPrChange>
        </w:rPr>
      </w:pPr>
      <w:ins w:id="19895" w:author="shorny" w:date="2014-06-09T18:54:00Z">
        <w:r w:rsidRPr="00D26196">
          <w:rPr>
            <w:sz w:val="18"/>
            <w:rPrChange w:id="19896" w:author="shorny" w:date="2014-06-09T18:55:00Z">
              <w:rPr/>
            </w:rPrChange>
          </w:rPr>
          <w:t xml:space="preserve">  ) ;</w:t>
        </w:r>
      </w:ins>
    </w:p>
    <w:p w14:paraId="360C76D2" w14:textId="77777777" w:rsidR="00D26196" w:rsidRPr="00D26196" w:rsidRDefault="00D26196">
      <w:pPr>
        <w:pStyle w:val="HTMLPreformatted"/>
        <w:divId w:val="2032412305"/>
        <w:rPr>
          <w:ins w:id="19897" w:author="shorny" w:date="2014-06-09T18:54:00Z"/>
          <w:sz w:val="18"/>
          <w:rPrChange w:id="19898" w:author="shorny" w:date="2014-06-09T18:55:00Z">
            <w:rPr>
              <w:ins w:id="19899" w:author="shorny" w:date="2014-06-09T18:54:00Z"/>
            </w:rPr>
          </w:rPrChange>
        </w:rPr>
      </w:pPr>
      <w:ins w:id="19900" w:author="shorny" w:date="2014-06-09T18:54:00Z">
        <w:r w:rsidRPr="00D26196">
          <w:rPr>
            <w:sz w:val="18"/>
            <w:rPrChange w:id="19901" w:author="shorny" w:date="2014-06-09T18:55:00Z">
              <w:rPr/>
            </w:rPrChange>
          </w:rPr>
          <w:t xml:space="preserve">  </w:t>
        </w:r>
        <w:r w:rsidRPr="00D26196">
          <w:rPr>
            <w:rStyle w:val="keyword1"/>
            <w:sz w:val="18"/>
            <w:rPrChange w:id="19902" w:author="shorny" w:date="2014-06-09T18:55:00Z">
              <w:rPr>
                <w:rStyle w:val="keyword1"/>
              </w:rPr>
            </w:rPrChange>
          </w:rPr>
          <w:t>INSERT</w:t>
        </w:r>
        <w:r w:rsidRPr="00D26196">
          <w:rPr>
            <w:sz w:val="18"/>
            <w:rPrChange w:id="19903" w:author="shorny" w:date="2014-06-09T18:55:00Z">
              <w:rPr/>
            </w:rPrChange>
          </w:rPr>
          <w:t xml:space="preserve"> </w:t>
        </w:r>
        <w:r w:rsidRPr="00D26196">
          <w:rPr>
            <w:rStyle w:val="keyword1"/>
            <w:sz w:val="18"/>
            <w:rPrChange w:id="19904" w:author="shorny" w:date="2014-06-09T18:55:00Z">
              <w:rPr>
                <w:rStyle w:val="keyword1"/>
              </w:rPr>
            </w:rPrChange>
          </w:rPr>
          <w:t>INTO</w:t>
        </w:r>
        <w:r w:rsidRPr="00D26196">
          <w:rPr>
            <w:sz w:val="18"/>
            <w:rPrChange w:id="19905" w:author="shorny" w:date="2014-06-09T18:55:00Z">
              <w:rPr/>
            </w:rPrChange>
          </w:rPr>
          <w:t xml:space="preserve"> utrans_a3_expecteds (DegID)</w:t>
        </w:r>
      </w:ins>
    </w:p>
    <w:p w14:paraId="17372E1C" w14:textId="77777777" w:rsidR="00D26196" w:rsidRPr="00D26196" w:rsidRDefault="00D26196">
      <w:pPr>
        <w:pStyle w:val="HTMLPreformatted"/>
        <w:divId w:val="2032412305"/>
        <w:rPr>
          <w:ins w:id="19906" w:author="shorny" w:date="2014-06-09T18:54:00Z"/>
          <w:sz w:val="18"/>
          <w:rPrChange w:id="19907" w:author="shorny" w:date="2014-06-09T18:55:00Z">
            <w:rPr>
              <w:ins w:id="19908" w:author="shorny" w:date="2014-06-09T18:54:00Z"/>
            </w:rPr>
          </w:rPrChange>
        </w:rPr>
      </w:pPr>
      <w:ins w:id="19909" w:author="shorny" w:date="2014-06-09T18:54:00Z">
        <w:r w:rsidRPr="00D26196">
          <w:rPr>
            <w:sz w:val="18"/>
            <w:rPrChange w:id="19910" w:author="shorny" w:date="2014-06-09T18:55:00Z">
              <w:rPr/>
            </w:rPrChange>
          </w:rPr>
          <w:t xml:space="preserve">  </w:t>
        </w:r>
        <w:r w:rsidRPr="00D26196">
          <w:rPr>
            <w:rStyle w:val="keyword1"/>
            <w:sz w:val="18"/>
            <w:rPrChange w:id="19911" w:author="shorny" w:date="2014-06-09T18:55:00Z">
              <w:rPr>
                <w:rStyle w:val="keyword1"/>
              </w:rPr>
            </w:rPrChange>
          </w:rPr>
          <w:t>VALUES</w:t>
        </w:r>
        <w:r w:rsidRPr="00D26196">
          <w:rPr>
            <w:sz w:val="18"/>
            <w:rPrChange w:id="19912" w:author="shorny" w:date="2014-06-09T18:55:00Z">
              <w:rPr/>
            </w:rPrChange>
          </w:rPr>
          <w:t xml:space="preserve"> (121), (122);</w:t>
        </w:r>
      </w:ins>
    </w:p>
    <w:p w14:paraId="3AF09727" w14:textId="77777777" w:rsidR="00D26196" w:rsidRPr="00D26196" w:rsidRDefault="00D26196">
      <w:pPr>
        <w:pStyle w:val="HTMLPreformatted"/>
        <w:divId w:val="2032412305"/>
        <w:rPr>
          <w:ins w:id="19913" w:author="shorny" w:date="2014-06-09T18:54:00Z"/>
          <w:sz w:val="18"/>
          <w:rPrChange w:id="19914" w:author="shorny" w:date="2014-06-09T18:55:00Z">
            <w:rPr>
              <w:ins w:id="19915" w:author="shorny" w:date="2014-06-09T18:54:00Z"/>
            </w:rPr>
          </w:rPrChange>
        </w:rPr>
      </w:pPr>
    </w:p>
    <w:p w14:paraId="3AE388BD" w14:textId="77777777" w:rsidR="00D26196" w:rsidRPr="00D26196" w:rsidRDefault="00D26196">
      <w:pPr>
        <w:pStyle w:val="HTMLPreformatted"/>
        <w:divId w:val="2032412305"/>
        <w:rPr>
          <w:ins w:id="19916" w:author="shorny" w:date="2014-06-09T18:54:00Z"/>
          <w:rStyle w:val="comment1"/>
          <w:sz w:val="18"/>
          <w:rPrChange w:id="19917" w:author="shorny" w:date="2014-06-09T18:55:00Z">
            <w:rPr>
              <w:ins w:id="19918" w:author="shorny" w:date="2014-06-09T18:54:00Z"/>
              <w:rStyle w:val="comment1"/>
            </w:rPr>
          </w:rPrChange>
        </w:rPr>
      </w:pPr>
      <w:ins w:id="19919" w:author="shorny" w:date="2014-06-09T18:54:00Z">
        <w:r w:rsidRPr="00D26196">
          <w:rPr>
            <w:sz w:val="18"/>
            <w:rPrChange w:id="19920" w:author="shorny" w:date="2014-06-09T18:55:00Z">
              <w:rPr/>
            </w:rPrChange>
          </w:rPr>
          <w:t xml:space="preserve">  </w:t>
        </w:r>
        <w:r w:rsidRPr="00D26196">
          <w:rPr>
            <w:rStyle w:val="comment1"/>
            <w:sz w:val="18"/>
            <w:rPrChange w:id="19921" w:author="shorny" w:date="2014-06-09T18:55:00Z">
              <w:rPr>
                <w:rStyle w:val="comment1"/>
              </w:rPr>
            </w:rPrChange>
          </w:rPr>
          <w:t>-- create another temporary table that lists the differences between expected</w:t>
        </w:r>
      </w:ins>
    </w:p>
    <w:p w14:paraId="46017EC5" w14:textId="77777777" w:rsidR="00D26196" w:rsidRPr="00D26196" w:rsidRDefault="00D26196">
      <w:pPr>
        <w:pStyle w:val="HTMLPreformatted"/>
        <w:divId w:val="2032412305"/>
        <w:rPr>
          <w:ins w:id="19922" w:author="shorny" w:date="2014-06-09T18:54:00Z"/>
          <w:rStyle w:val="comment1"/>
          <w:sz w:val="18"/>
          <w:rPrChange w:id="19923" w:author="shorny" w:date="2014-06-09T18:55:00Z">
            <w:rPr>
              <w:ins w:id="19924" w:author="shorny" w:date="2014-06-09T18:54:00Z"/>
              <w:rStyle w:val="comment1"/>
            </w:rPr>
          </w:rPrChange>
        </w:rPr>
      </w:pPr>
      <w:ins w:id="19925" w:author="shorny" w:date="2014-06-09T18:54:00Z">
        <w:r w:rsidRPr="00D26196">
          <w:rPr>
            <w:sz w:val="18"/>
            <w:rPrChange w:id="19926" w:author="shorny" w:date="2014-06-09T18:55:00Z">
              <w:rPr/>
            </w:rPrChange>
          </w:rPr>
          <w:t xml:space="preserve">  </w:t>
        </w:r>
        <w:r w:rsidRPr="00D26196">
          <w:rPr>
            <w:rStyle w:val="comment1"/>
            <w:sz w:val="18"/>
            <w:rPrChange w:id="19927" w:author="shorny" w:date="2014-06-09T18:55:00Z">
              <w:rPr>
                <w:rStyle w:val="comment1"/>
              </w:rPr>
            </w:rPrChange>
          </w:rPr>
          <w:t xml:space="preserve">-- </w:t>
        </w:r>
        <w:proofErr w:type="gramStart"/>
        <w:r w:rsidRPr="00D26196">
          <w:rPr>
            <w:rStyle w:val="comment1"/>
            <w:sz w:val="18"/>
            <w:rPrChange w:id="19928" w:author="shorny" w:date="2014-06-09T18:55:00Z">
              <w:rPr>
                <w:rStyle w:val="comment1"/>
              </w:rPr>
            </w:rPrChange>
          </w:rPr>
          <w:t>results</w:t>
        </w:r>
        <w:proofErr w:type="gramEnd"/>
        <w:r w:rsidRPr="00D26196">
          <w:rPr>
            <w:rStyle w:val="comment1"/>
            <w:sz w:val="18"/>
            <w:rPrChange w:id="19929" w:author="shorny" w:date="2014-06-09T18:55:00Z">
              <w:rPr>
                <w:rStyle w:val="comment1"/>
              </w:rPr>
            </w:rPrChange>
          </w:rPr>
          <w:t xml:space="preserve"> and actuals</w:t>
        </w:r>
      </w:ins>
    </w:p>
    <w:p w14:paraId="426929AD" w14:textId="77777777" w:rsidR="00D26196" w:rsidRPr="00D26196" w:rsidRDefault="00D26196">
      <w:pPr>
        <w:pStyle w:val="HTMLPreformatted"/>
        <w:divId w:val="2032412305"/>
        <w:rPr>
          <w:ins w:id="19930" w:author="shorny" w:date="2014-06-09T18:54:00Z"/>
          <w:sz w:val="18"/>
          <w:rPrChange w:id="19931" w:author="shorny" w:date="2014-06-09T18:55:00Z">
            <w:rPr>
              <w:ins w:id="19932" w:author="shorny" w:date="2014-06-09T18:54:00Z"/>
            </w:rPr>
          </w:rPrChange>
        </w:rPr>
      </w:pPr>
      <w:ins w:id="19933" w:author="shorny" w:date="2014-06-09T18:54:00Z">
        <w:r w:rsidRPr="00D26196">
          <w:rPr>
            <w:sz w:val="18"/>
            <w:rPrChange w:id="19934" w:author="shorny" w:date="2014-06-09T18:55:00Z">
              <w:rPr/>
            </w:rPrChange>
          </w:rPr>
          <w:t xml:space="preserve">  </w:t>
        </w:r>
        <w:r w:rsidRPr="00D26196">
          <w:rPr>
            <w:rStyle w:val="keyword1"/>
            <w:sz w:val="18"/>
            <w:rPrChange w:id="19935" w:author="shorny" w:date="2014-06-09T18:55:00Z">
              <w:rPr>
                <w:rStyle w:val="keyword1"/>
              </w:rPr>
            </w:rPrChange>
          </w:rPr>
          <w:t>CREATE</w:t>
        </w:r>
        <w:r w:rsidRPr="00D26196">
          <w:rPr>
            <w:sz w:val="18"/>
            <w:rPrChange w:id="19936" w:author="shorny" w:date="2014-06-09T18:55:00Z">
              <w:rPr/>
            </w:rPrChange>
          </w:rPr>
          <w:t xml:space="preserve"> </w:t>
        </w:r>
        <w:r w:rsidRPr="00D26196">
          <w:rPr>
            <w:rStyle w:val="keyword1"/>
            <w:sz w:val="18"/>
            <w:rPrChange w:id="19937" w:author="shorny" w:date="2014-06-09T18:55:00Z">
              <w:rPr>
                <w:rStyle w:val="keyword1"/>
              </w:rPr>
            </w:rPrChange>
          </w:rPr>
          <w:t>TEMPORARY</w:t>
        </w:r>
        <w:r w:rsidRPr="00D26196">
          <w:rPr>
            <w:sz w:val="18"/>
            <w:rPrChange w:id="19938" w:author="shorny" w:date="2014-06-09T18:55:00Z">
              <w:rPr/>
            </w:rPrChange>
          </w:rPr>
          <w:t xml:space="preserve"> </w:t>
        </w:r>
        <w:r w:rsidRPr="00D26196">
          <w:rPr>
            <w:rStyle w:val="keyword1"/>
            <w:sz w:val="18"/>
            <w:rPrChange w:id="19939" w:author="shorny" w:date="2014-06-09T18:55:00Z">
              <w:rPr>
                <w:rStyle w:val="keyword1"/>
              </w:rPr>
            </w:rPrChange>
          </w:rPr>
          <w:t>TABLE</w:t>
        </w:r>
        <w:r w:rsidRPr="00D26196">
          <w:rPr>
            <w:sz w:val="18"/>
            <w:rPrChange w:id="19940" w:author="shorny" w:date="2014-06-09T18:55:00Z">
              <w:rPr/>
            </w:rPrChange>
          </w:rPr>
          <w:t xml:space="preserve"> </w:t>
        </w:r>
        <w:r w:rsidRPr="00D26196">
          <w:rPr>
            <w:rStyle w:val="function-name1"/>
            <w:sz w:val="18"/>
            <w:rPrChange w:id="19941" w:author="shorny" w:date="2014-06-09T18:55:00Z">
              <w:rPr>
                <w:rStyle w:val="function-name1"/>
              </w:rPr>
            </w:rPrChange>
          </w:rPr>
          <w:t>utrans_a3_problems</w:t>
        </w:r>
      </w:ins>
    </w:p>
    <w:p w14:paraId="5770B115" w14:textId="77777777" w:rsidR="00D26196" w:rsidRPr="00D26196" w:rsidRDefault="00D26196">
      <w:pPr>
        <w:pStyle w:val="HTMLPreformatted"/>
        <w:divId w:val="2032412305"/>
        <w:rPr>
          <w:ins w:id="19942" w:author="shorny" w:date="2014-06-09T18:54:00Z"/>
          <w:sz w:val="18"/>
          <w:rPrChange w:id="19943" w:author="shorny" w:date="2014-06-09T18:55:00Z">
            <w:rPr>
              <w:ins w:id="19944" w:author="shorny" w:date="2014-06-09T18:54:00Z"/>
            </w:rPr>
          </w:rPrChange>
        </w:rPr>
      </w:pPr>
      <w:ins w:id="19945" w:author="shorny" w:date="2014-06-09T18:54:00Z">
        <w:r w:rsidRPr="00D26196">
          <w:rPr>
            <w:sz w:val="18"/>
            <w:rPrChange w:id="19946" w:author="shorny" w:date="2014-06-09T18:55:00Z">
              <w:rPr/>
            </w:rPrChange>
          </w:rPr>
          <w:t xml:space="preserve">  </w:t>
        </w:r>
        <w:r w:rsidRPr="00D26196">
          <w:rPr>
            <w:rStyle w:val="keyword1"/>
            <w:sz w:val="18"/>
            <w:rPrChange w:id="19947" w:author="shorny" w:date="2014-06-09T18:55:00Z">
              <w:rPr>
                <w:rStyle w:val="keyword1"/>
              </w:rPr>
            </w:rPrChange>
          </w:rPr>
          <w:t>SELECT</w:t>
        </w:r>
        <w:r w:rsidRPr="00D26196">
          <w:rPr>
            <w:sz w:val="18"/>
            <w:rPrChange w:id="19948" w:author="shorny" w:date="2014-06-09T18:55:00Z">
              <w:rPr/>
            </w:rPrChange>
          </w:rPr>
          <w:t xml:space="preserve"> problems.DegID</w:t>
        </w:r>
      </w:ins>
    </w:p>
    <w:p w14:paraId="1946474D" w14:textId="77777777" w:rsidR="00D26196" w:rsidRPr="00D26196" w:rsidRDefault="00D26196">
      <w:pPr>
        <w:pStyle w:val="HTMLPreformatted"/>
        <w:divId w:val="2032412305"/>
        <w:rPr>
          <w:ins w:id="19949" w:author="shorny" w:date="2014-06-09T18:54:00Z"/>
          <w:sz w:val="18"/>
          <w:rPrChange w:id="19950" w:author="shorny" w:date="2014-06-09T18:55:00Z">
            <w:rPr>
              <w:ins w:id="19951" w:author="shorny" w:date="2014-06-09T18:54:00Z"/>
            </w:rPr>
          </w:rPrChange>
        </w:rPr>
      </w:pPr>
      <w:ins w:id="19952" w:author="shorny" w:date="2014-06-09T18:54:00Z">
        <w:r w:rsidRPr="00D26196">
          <w:rPr>
            <w:sz w:val="18"/>
            <w:rPrChange w:id="19953" w:author="shorny" w:date="2014-06-09T18:55:00Z">
              <w:rPr/>
            </w:rPrChange>
          </w:rPr>
          <w:t xml:space="preserve">  </w:t>
        </w:r>
        <w:r w:rsidRPr="00D26196">
          <w:rPr>
            <w:rStyle w:val="keyword1"/>
            <w:sz w:val="18"/>
            <w:rPrChange w:id="19954" w:author="shorny" w:date="2014-06-09T18:55:00Z">
              <w:rPr>
                <w:rStyle w:val="keyword1"/>
              </w:rPr>
            </w:rPrChange>
          </w:rPr>
          <w:t>FROM</w:t>
        </w:r>
      </w:ins>
    </w:p>
    <w:p w14:paraId="382A1231" w14:textId="77777777" w:rsidR="00D26196" w:rsidRPr="00D26196" w:rsidRDefault="00D26196">
      <w:pPr>
        <w:pStyle w:val="HTMLPreformatted"/>
        <w:divId w:val="2032412305"/>
        <w:rPr>
          <w:ins w:id="19955" w:author="shorny" w:date="2014-06-09T18:54:00Z"/>
          <w:sz w:val="18"/>
          <w:rPrChange w:id="19956" w:author="shorny" w:date="2014-06-09T18:55:00Z">
            <w:rPr>
              <w:ins w:id="19957" w:author="shorny" w:date="2014-06-09T18:54:00Z"/>
            </w:rPr>
          </w:rPrChange>
        </w:rPr>
      </w:pPr>
      <w:ins w:id="19958" w:author="shorny" w:date="2014-06-09T18:54:00Z">
        <w:r w:rsidRPr="00D26196">
          <w:rPr>
            <w:sz w:val="18"/>
            <w:rPrChange w:id="19959" w:author="shorny" w:date="2014-06-09T18:55:00Z">
              <w:rPr/>
            </w:rPrChange>
          </w:rPr>
          <w:t xml:space="preserve">  (</w:t>
        </w:r>
      </w:ins>
    </w:p>
    <w:p w14:paraId="4108A4A3" w14:textId="77777777" w:rsidR="00D26196" w:rsidRPr="00D26196" w:rsidRDefault="00D26196">
      <w:pPr>
        <w:pStyle w:val="HTMLPreformatted"/>
        <w:divId w:val="2032412305"/>
        <w:rPr>
          <w:ins w:id="19960" w:author="shorny" w:date="2014-06-09T18:54:00Z"/>
          <w:sz w:val="18"/>
          <w:rPrChange w:id="19961" w:author="shorny" w:date="2014-06-09T18:55:00Z">
            <w:rPr>
              <w:ins w:id="19962" w:author="shorny" w:date="2014-06-09T18:54:00Z"/>
            </w:rPr>
          </w:rPrChange>
        </w:rPr>
      </w:pPr>
      <w:ins w:id="19963" w:author="shorny" w:date="2014-06-09T18:54:00Z">
        <w:r w:rsidRPr="00D26196">
          <w:rPr>
            <w:sz w:val="18"/>
            <w:rPrChange w:id="19964" w:author="shorny" w:date="2014-06-09T18:55:00Z">
              <w:rPr/>
            </w:rPrChange>
          </w:rPr>
          <w:t xml:space="preserve">      </w:t>
        </w:r>
        <w:r w:rsidRPr="00D26196">
          <w:rPr>
            <w:rStyle w:val="keyword1"/>
            <w:sz w:val="18"/>
            <w:rPrChange w:id="19965" w:author="shorny" w:date="2014-06-09T18:55:00Z">
              <w:rPr>
                <w:rStyle w:val="keyword1"/>
              </w:rPr>
            </w:rPrChange>
          </w:rPr>
          <w:t>SELECT</w:t>
        </w:r>
        <w:r w:rsidRPr="00D26196">
          <w:rPr>
            <w:sz w:val="18"/>
            <w:rPrChange w:id="19966" w:author="shorny" w:date="2014-06-09T18:55:00Z">
              <w:rPr/>
            </w:rPrChange>
          </w:rPr>
          <w:t xml:space="preserve"> actuals.DegID</w:t>
        </w:r>
      </w:ins>
    </w:p>
    <w:p w14:paraId="03A0DBF5" w14:textId="77777777" w:rsidR="00D26196" w:rsidRPr="00D26196" w:rsidRDefault="00D26196">
      <w:pPr>
        <w:pStyle w:val="HTMLPreformatted"/>
        <w:divId w:val="2032412305"/>
        <w:rPr>
          <w:ins w:id="19967" w:author="shorny" w:date="2014-06-09T18:54:00Z"/>
          <w:sz w:val="18"/>
          <w:rPrChange w:id="19968" w:author="shorny" w:date="2014-06-09T18:55:00Z">
            <w:rPr>
              <w:ins w:id="19969" w:author="shorny" w:date="2014-06-09T18:54:00Z"/>
            </w:rPr>
          </w:rPrChange>
        </w:rPr>
      </w:pPr>
      <w:ins w:id="19970" w:author="shorny" w:date="2014-06-09T18:54:00Z">
        <w:r w:rsidRPr="00D26196">
          <w:rPr>
            <w:sz w:val="18"/>
            <w:rPrChange w:id="19971" w:author="shorny" w:date="2014-06-09T18:55:00Z">
              <w:rPr/>
            </w:rPrChange>
          </w:rPr>
          <w:t xml:space="preserve">      </w:t>
        </w:r>
        <w:r w:rsidRPr="00D26196">
          <w:rPr>
            <w:rStyle w:val="keyword1"/>
            <w:sz w:val="18"/>
            <w:rPrChange w:id="19972" w:author="shorny" w:date="2014-06-09T18:55:00Z">
              <w:rPr>
                <w:rStyle w:val="keyword1"/>
              </w:rPr>
            </w:rPrChange>
          </w:rPr>
          <w:t>FROM</w:t>
        </w:r>
        <w:r w:rsidRPr="00D26196">
          <w:rPr>
            <w:sz w:val="18"/>
            <w:rPrChange w:id="19973" w:author="shorny" w:date="2014-06-09T18:55:00Z">
              <w:rPr/>
            </w:rPrChange>
          </w:rPr>
          <w:t xml:space="preserve"> utrans_a3_actuals actuals</w:t>
        </w:r>
      </w:ins>
    </w:p>
    <w:p w14:paraId="4D22F835" w14:textId="77777777" w:rsidR="00D26196" w:rsidRPr="00D26196" w:rsidRDefault="00D26196">
      <w:pPr>
        <w:pStyle w:val="HTMLPreformatted"/>
        <w:divId w:val="2032412305"/>
        <w:rPr>
          <w:ins w:id="19974" w:author="shorny" w:date="2014-06-09T18:54:00Z"/>
          <w:sz w:val="18"/>
          <w:rPrChange w:id="19975" w:author="shorny" w:date="2014-06-09T18:55:00Z">
            <w:rPr>
              <w:ins w:id="19976" w:author="shorny" w:date="2014-06-09T18:54:00Z"/>
            </w:rPr>
          </w:rPrChange>
        </w:rPr>
      </w:pPr>
      <w:ins w:id="19977" w:author="shorny" w:date="2014-06-09T18:54:00Z">
        <w:r w:rsidRPr="00D26196">
          <w:rPr>
            <w:sz w:val="18"/>
            <w:rPrChange w:id="19978" w:author="shorny" w:date="2014-06-09T18:55:00Z">
              <w:rPr/>
            </w:rPrChange>
          </w:rPr>
          <w:t xml:space="preserve">      </w:t>
        </w:r>
        <w:r w:rsidRPr="00D26196">
          <w:rPr>
            <w:rStyle w:val="keyword1"/>
            <w:sz w:val="18"/>
            <w:rPrChange w:id="19979" w:author="shorny" w:date="2014-06-09T18:55:00Z">
              <w:rPr>
                <w:rStyle w:val="keyword1"/>
              </w:rPr>
            </w:rPrChange>
          </w:rPr>
          <w:t>UNION</w:t>
        </w:r>
        <w:r w:rsidRPr="00D26196">
          <w:rPr>
            <w:sz w:val="18"/>
            <w:rPrChange w:id="19980" w:author="shorny" w:date="2014-06-09T18:55:00Z">
              <w:rPr/>
            </w:rPrChange>
          </w:rPr>
          <w:t xml:space="preserve"> </w:t>
        </w:r>
        <w:r w:rsidRPr="00D26196">
          <w:rPr>
            <w:rStyle w:val="keyword1"/>
            <w:sz w:val="18"/>
            <w:rPrChange w:id="19981" w:author="shorny" w:date="2014-06-09T18:55:00Z">
              <w:rPr>
                <w:rStyle w:val="keyword1"/>
              </w:rPr>
            </w:rPrChange>
          </w:rPr>
          <w:t>ALL</w:t>
        </w:r>
      </w:ins>
    </w:p>
    <w:p w14:paraId="5198D78E" w14:textId="77777777" w:rsidR="00D26196" w:rsidRPr="00D26196" w:rsidRDefault="00D26196">
      <w:pPr>
        <w:pStyle w:val="HTMLPreformatted"/>
        <w:divId w:val="2032412305"/>
        <w:rPr>
          <w:ins w:id="19982" w:author="shorny" w:date="2014-06-09T18:54:00Z"/>
          <w:sz w:val="18"/>
          <w:rPrChange w:id="19983" w:author="shorny" w:date="2014-06-09T18:55:00Z">
            <w:rPr>
              <w:ins w:id="19984" w:author="shorny" w:date="2014-06-09T18:54:00Z"/>
            </w:rPr>
          </w:rPrChange>
        </w:rPr>
      </w:pPr>
      <w:ins w:id="19985" w:author="shorny" w:date="2014-06-09T18:54:00Z">
        <w:r w:rsidRPr="00D26196">
          <w:rPr>
            <w:sz w:val="18"/>
            <w:rPrChange w:id="19986" w:author="shorny" w:date="2014-06-09T18:55:00Z">
              <w:rPr/>
            </w:rPrChange>
          </w:rPr>
          <w:t xml:space="preserve">      </w:t>
        </w:r>
        <w:r w:rsidRPr="00D26196">
          <w:rPr>
            <w:rStyle w:val="keyword1"/>
            <w:sz w:val="18"/>
            <w:rPrChange w:id="19987" w:author="shorny" w:date="2014-06-09T18:55:00Z">
              <w:rPr>
                <w:rStyle w:val="keyword1"/>
              </w:rPr>
            </w:rPrChange>
          </w:rPr>
          <w:t>SELECT</w:t>
        </w:r>
        <w:r w:rsidRPr="00D26196">
          <w:rPr>
            <w:sz w:val="18"/>
            <w:rPrChange w:id="19988" w:author="shorny" w:date="2014-06-09T18:55:00Z">
              <w:rPr/>
            </w:rPrChange>
          </w:rPr>
          <w:t xml:space="preserve"> expecteds.DegID</w:t>
        </w:r>
      </w:ins>
    </w:p>
    <w:p w14:paraId="6F92354E" w14:textId="77777777" w:rsidR="00D26196" w:rsidRPr="00D26196" w:rsidRDefault="00D26196">
      <w:pPr>
        <w:pStyle w:val="HTMLPreformatted"/>
        <w:divId w:val="2032412305"/>
        <w:rPr>
          <w:ins w:id="19989" w:author="shorny" w:date="2014-06-09T18:54:00Z"/>
          <w:sz w:val="18"/>
          <w:rPrChange w:id="19990" w:author="shorny" w:date="2014-06-09T18:55:00Z">
            <w:rPr>
              <w:ins w:id="19991" w:author="shorny" w:date="2014-06-09T18:54:00Z"/>
            </w:rPr>
          </w:rPrChange>
        </w:rPr>
      </w:pPr>
      <w:ins w:id="19992" w:author="shorny" w:date="2014-06-09T18:54:00Z">
        <w:r w:rsidRPr="00D26196">
          <w:rPr>
            <w:sz w:val="18"/>
            <w:rPrChange w:id="19993" w:author="shorny" w:date="2014-06-09T18:55:00Z">
              <w:rPr/>
            </w:rPrChange>
          </w:rPr>
          <w:t xml:space="preserve">      </w:t>
        </w:r>
        <w:r w:rsidRPr="00D26196">
          <w:rPr>
            <w:rStyle w:val="keyword1"/>
            <w:sz w:val="18"/>
            <w:rPrChange w:id="19994" w:author="shorny" w:date="2014-06-09T18:55:00Z">
              <w:rPr>
                <w:rStyle w:val="keyword1"/>
              </w:rPr>
            </w:rPrChange>
          </w:rPr>
          <w:t>FROM</w:t>
        </w:r>
        <w:r w:rsidRPr="00D26196">
          <w:rPr>
            <w:sz w:val="18"/>
            <w:rPrChange w:id="19995" w:author="shorny" w:date="2014-06-09T18:55:00Z">
              <w:rPr/>
            </w:rPrChange>
          </w:rPr>
          <w:t xml:space="preserve"> utrans_a3_expecteds expecteds</w:t>
        </w:r>
      </w:ins>
    </w:p>
    <w:p w14:paraId="5713DF8E" w14:textId="77777777" w:rsidR="00D26196" w:rsidRPr="00D26196" w:rsidRDefault="00D26196">
      <w:pPr>
        <w:pStyle w:val="HTMLPreformatted"/>
        <w:divId w:val="2032412305"/>
        <w:rPr>
          <w:ins w:id="19996" w:author="shorny" w:date="2014-06-09T18:54:00Z"/>
          <w:sz w:val="18"/>
          <w:rPrChange w:id="19997" w:author="shorny" w:date="2014-06-09T18:55:00Z">
            <w:rPr>
              <w:ins w:id="19998" w:author="shorny" w:date="2014-06-09T18:54:00Z"/>
            </w:rPr>
          </w:rPrChange>
        </w:rPr>
      </w:pPr>
      <w:ins w:id="19999" w:author="shorny" w:date="2014-06-09T18:54:00Z">
        <w:r w:rsidRPr="00D26196">
          <w:rPr>
            <w:sz w:val="18"/>
            <w:rPrChange w:id="20000" w:author="shorny" w:date="2014-06-09T18:55:00Z">
              <w:rPr/>
            </w:rPrChange>
          </w:rPr>
          <w:t xml:space="preserve">  )  problems</w:t>
        </w:r>
      </w:ins>
    </w:p>
    <w:p w14:paraId="30742BEB" w14:textId="77777777" w:rsidR="00D26196" w:rsidRPr="00D26196" w:rsidRDefault="00D26196">
      <w:pPr>
        <w:pStyle w:val="HTMLPreformatted"/>
        <w:divId w:val="2032412305"/>
        <w:rPr>
          <w:ins w:id="20001" w:author="shorny" w:date="2014-06-09T18:54:00Z"/>
          <w:sz w:val="18"/>
          <w:rPrChange w:id="20002" w:author="shorny" w:date="2014-06-09T18:55:00Z">
            <w:rPr>
              <w:ins w:id="20003" w:author="shorny" w:date="2014-06-09T18:54:00Z"/>
            </w:rPr>
          </w:rPrChange>
        </w:rPr>
      </w:pPr>
      <w:ins w:id="20004" w:author="shorny" w:date="2014-06-09T18:54:00Z">
        <w:r w:rsidRPr="00D26196">
          <w:rPr>
            <w:sz w:val="18"/>
            <w:rPrChange w:id="20005" w:author="shorny" w:date="2014-06-09T18:55:00Z">
              <w:rPr/>
            </w:rPrChange>
          </w:rPr>
          <w:t xml:space="preserve">  </w:t>
        </w:r>
        <w:r w:rsidRPr="00D26196">
          <w:rPr>
            <w:rStyle w:val="keyword1"/>
            <w:sz w:val="18"/>
            <w:rPrChange w:id="20006" w:author="shorny" w:date="2014-06-09T18:55:00Z">
              <w:rPr>
                <w:rStyle w:val="keyword1"/>
              </w:rPr>
            </w:rPrChange>
          </w:rPr>
          <w:t>GROUP</w:t>
        </w:r>
        <w:r w:rsidRPr="00D26196">
          <w:rPr>
            <w:sz w:val="18"/>
            <w:rPrChange w:id="20007" w:author="shorny" w:date="2014-06-09T18:55:00Z">
              <w:rPr/>
            </w:rPrChange>
          </w:rPr>
          <w:t xml:space="preserve"> </w:t>
        </w:r>
        <w:r w:rsidRPr="00D26196">
          <w:rPr>
            <w:rStyle w:val="keyword1"/>
            <w:sz w:val="18"/>
            <w:rPrChange w:id="20008" w:author="shorny" w:date="2014-06-09T18:55:00Z">
              <w:rPr>
                <w:rStyle w:val="keyword1"/>
              </w:rPr>
            </w:rPrChange>
          </w:rPr>
          <w:t>BY</w:t>
        </w:r>
        <w:r w:rsidRPr="00D26196">
          <w:rPr>
            <w:sz w:val="18"/>
            <w:rPrChange w:id="20009" w:author="shorny" w:date="2014-06-09T18:55:00Z">
              <w:rPr/>
            </w:rPrChange>
          </w:rPr>
          <w:t xml:space="preserve"> problems.DegID</w:t>
        </w:r>
      </w:ins>
    </w:p>
    <w:p w14:paraId="73C5AE56" w14:textId="77777777" w:rsidR="00D26196" w:rsidRPr="00D26196" w:rsidRDefault="00D26196">
      <w:pPr>
        <w:pStyle w:val="HTMLPreformatted"/>
        <w:divId w:val="2032412305"/>
        <w:rPr>
          <w:ins w:id="20010" w:author="shorny" w:date="2014-06-09T18:54:00Z"/>
          <w:sz w:val="18"/>
          <w:rPrChange w:id="20011" w:author="shorny" w:date="2014-06-09T18:55:00Z">
            <w:rPr>
              <w:ins w:id="20012" w:author="shorny" w:date="2014-06-09T18:54:00Z"/>
            </w:rPr>
          </w:rPrChange>
        </w:rPr>
      </w:pPr>
      <w:ins w:id="20013" w:author="shorny" w:date="2014-06-09T18:54:00Z">
        <w:r w:rsidRPr="00D26196">
          <w:rPr>
            <w:sz w:val="18"/>
            <w:rPrChange w:id="20014" w:author="shorny" w:date="2014-06-09T18:55:00Z">
              <w:rPr/>
            </w:rPrChange>
          </w:rPr>
          <w:t xml:space="preserve">  </w:t>
        </w:r>
        <w:r w:rsidRPr="00D26196">
          <w:rPr>
            <w:rStyle w:val="keyword1"/>
            <w:sz w:val="18"/>
            <w:rPrChange w:id="20015" w:author="shorny" w:date="2014-06-09T18:55:00Z">
              <w:rPr>
                <w:rStyle w:val="keyword1"/>
              </w:rPr>
            </w:rPrChange>
          </w:rPr>
          <w:t>HAVING</w:t>
        </w:r>
        <w:r w:rsidRPr="00D26196">
          <w:rPr>
            <w:sz w:val="18"/>
            <w:rPrChange w:id="20016" w:author="shorny" w:date="2014-06-09T18:55:00Z">
              <w:rPr/>
            </w:rPrChange>
          </w:rPr>
          <w:t xml:space="preserve"> </w:t>
        </w:r>
        <w:proofErr w:type="gramStart"/>
        <w:r w:rsidRPr="00D26196">
          <w:rPr>
            <w:rStyle w:val="builtin1"/>
            <w:sz w:val="18"/>
            <w:rPrChange w:id="20017" w:author="shorny" w:date="2014-06-09T18:55:00Z">
              <w:rPr>
                <w:rStyle w:val="builtin1"/>
              </w:rPr>
            </w:rPrChange>
          </w:rPr>
          <w:t>COUNT</w:t>
        </w:r>
        <w:r w:rsidRPr="00D26196">
          <w:rPr>
            <w:sz w:val="18"/>
            <w:rPrChange w:id="20018" w:author="shorny" w:date="2014-06-09T18:55:00Z">
              <w:rPr/>
            </w:rPrChange>
          </w:rPr>
          <w:t>(</w:t>
        </w:r>
        <w:proofErr w:type="gramEnd"/>
        <w:r w:rsidRPr="00D26196">
          <w:rPr>
            <w:sz w:val="18"/>
            <w:rPrChange w:id="20019" w:author="shorny" w:date="2014-06-09T18:55:00Z">
              <w:rPr/>
            </w:rPrChange>
          </w:rPr>
          <w:t>*) = 1</w:t>
        </w:r>
      </w:ins>
    </w:p>
    <w:p w14:paraId="01BDFC87" w14:textId="77777777" w:rsidR="00D26196" w:rsidRPr="00D26196" w:rsidRDefault="00D26196">
      <w:pPr>
        <w:pStyle w:val="HTMLPreformatted"/>
        <w:divId w:val="2032412305"/>
        <w:rPr>
          <w:ins w:id="20020" w:author="shorny" w:date="2014-06-09T18:54:00Z"/>
          <w:sz w:val="18"/>
          <w:rPrChange w:id="20021" w:author="shorny" w:date="2014-06-09T18:55:00Z">
            <w:rPr>
              <w:ins w:id="20022" w:author="shorny" w:date="2014-06-09T18:54:00Z"/>
            </w:rPr>
          </w:rPrChange>
        </w:rPr>
      </w:pPr>
      <w:ins w:id="20023" w:author="shorny" w:date="2014-06-09T18:54:00Z">
        <w:r w:rsidRPr="00D26196">
          <w:rPr>
            <w:sz w:val="18"/>
            <w:rPrChange w:id="20024" w:author="shorny" w:date="2014-06-09T18:55:00Z">
              <w:rPr/>
            </w:rPrChange>
          </w:rPr>
          <w:t xml:space="preserve">  </w:t>
        </w:r>
        <w:r w:rsidRPr="00D26196">
          <w:rPr>
            <w:rStyle w:val="keyword1"/>
            <w:sz w:val="18"/>
            <w:rPrChange w:id="20025" w:author="shorny" w:date="2014-06-09T18:55:00Z">
              <w:rPr>
                <w:rStyle w:val="keyword1"/>
              </w:rPr>
            </w:rPrChange>
          </w:rPr>
          <w:t>ORDER</w:t>
        </w:r>
        <w:r w:rsidRPr="00D26196">
          <w:rPr>
            <w:sz w:val="18"/>
            <w:rPrChange w:id="20026" w:author="shorny" w:date="2014-06-09T18:55:00Z">
              <w:rPr/>
            </w:rPrChange>
          </w:rPr>
          <w:t xml:space="preserve"> </w:t>
        </w:r>
        <w:r w:rsidRPr="00D26196">
          <w:rPr>
            <w:rStyle w:val="keyword1"/>
            <w:sz w:val="18"/>
            <w:rPrChange w:id="20027" w:author="shorny" w:date="2014-06-09T18:55:00Z">
              <w:rPr>
                <w:rStyle w:val="keyword1"/>
              </w:rPr>
            </w:rPrChange>
          </w:rPr>
          <w:t>BY</w:t>
        </w:r>
        <w:r w:rsidRPr="00D26196">
          <w:rPr>
            <w:sz w:val="18"/>
            <w:rPrChange w:id="20028" w:author="shorny" w:date="2014-06-09T18:55:00Z">
              <w:rPr/>
            </w:rPrChange>
          </w:rPr>
          <w:t xml:space="preserve"> </w:t>
        </w:r>
        <w:proofErr w:type="gramStart"/>
        <w:r w:rsidRPr="00D26196">
          <w:rPr>
            <w:sz w:val="18"/>
            <w:rPrChange w:id="20029" w:author="shorny" w:date="2014-06-09T18:55:00Z">
              <w:rPr/>
            </w:rPrChange>
          </w:rPr>
          <w:t>problems.DegID ;</w:t>
        </w:r>
        <w:proofErr w:type="gramEnd"/>
      </w:ins>
    </w:p>
    <w:p w14:paraId="708D6E14" w14:textId="77777777" w:rsidR="00D26196" w:rsidRPr="00D26196" w:rsidRDefault="00D26196">
      <w:pPr>
        <w:pStyle w:val="HTMLPreformatted"/>
        <w:divId w:val="2032412305"/>
        <w:rPr>
          <w:ins w:id="20030" w:author="shorny" w:date="2014-06-09T18:54:00Z"/>
          <w:sz w:val="18"/>
          <w:rPrChange w:id="20031" w:author="shorny" w:date="2014-06-09T18:55:00Z">
            <w:rPr>
              <w:ins w:id="20032" w:author="shorny" w:date="2014-06-09T18:54:00Z"/>
            </w:rPr>
          </w:rPrChange>
        </w:rPr>
      </w:pPr>
    </w:p>
    <w:p w14:paraId="7CC4E775" w14:textId="77777777" w:rsidR="00D26196" w:rsidRPr="00D26196" w:rsidRDefault="00D26196">
      <w:pPr>
        <w:pStyle w:val="HTMLPreformatted"/>
        <w:divId w:val="2032412305"/>
        <w:rPr>
          <w:ins w:id="20033" w:author="shorny" w:date="2014-06-09T18:54:00Z"/>
          <w:rStyle w:val="comment1"/>
          <w:sz w:val="18"/>
          <w:rPrChange w:id="20034" w:author="shorny" w:date="2014-06-09T18:55:00Z">
            <w:rPr>
              <w:ins w:id="20035" w:author="shorny" w:date="2014-06-09T18:54:00Z"/>
              <w:rStyle w:val="comment1"/>
            </w:rPr>
          </w:rPrChange>
        </w:rPr>
      </w:pPr>
      <w:ins w:id="20036" w:author="shorny" w:date="2014-06-09T18:54:00Z">
        <w:r w:rsidRPr="00D26196">
          <w:rPr>
            <w:sz w:val="18"/>
            <w:rPrChange w:id="20037" w:author="shorny" w:date="2014-06-09T18:55:00Z">
              <w:rPr/>
            </w:rPrChange>
          </w:rPr>
          <w:t xml:space="preserve">  </w:t>
        </w:r>
        <w:r w:rsidRPr="00D26196">
          <w:rPr>
            <w:rStyle w:val="comment1"/>
            <w:sz w:val="18"/>
            <w:rPrChange w:id="20038" w:author="shorny" w:date="2014-06-09T18:55:00Z">
              <w:rPr>
                <w:rStyle w:val="comment1"/>
              </w:rPr>
            </w:rPrChange>
          </w:rPr>
          <w:t xml:space="preserve">-- </w:t>
        </w:r>
        <w:proofErr w:type="gramStart"/>
        <w:r w:rsidRPr="00D26196">
          <w:rPr>
            <w:rStyle w:val="comment1"/>
            <w:sz w:val="18"/>
            <w:rPrChange w:id="20039" w:author="shorny" w:date="2014-06-09T18:55:00Z">
              <w:rPr>
                <w:rStyle w:val="comment1"/>
              </w:rPr>
            </w:rPrChange>
          </w:rPr>
          <w:t>report</w:t>
        </w:r>
        <w:proofErr w:type="gramEnd"/>
        <w:r w:rsidRPr="00D26196">
          <w:rPr>
            <w:rStyle w:val="comment1"/>
            <w:sz w:val="18"/>
            <w:rPrChange w:id="20040" w:author="shorny" w:date="2014-06-09T18:55:00Z">
              <w:rPr>
                <w:rStyle w:val="comment1"/>
              </w:rPr>
            </w:rPrChange>
          </w:rPr>
          <w:t xml:space="preserve"> an error if the 'problems' table isn't empty</w:t>
        </w:r>
      </w:ins>
    </w:p>
    <w:p w14:paraId="28F05D61" w14:textId="77777777" w:rsidR="00D26196" w:rsidRPr="00D26196" w:rsidRDefault="00D26196">
      <w:pPr>
        <w:pStyle w:val="HTMLPreformatted"/>
        <w:divId w:val="2032412305"/>
        <w:rPr>
          <w:ins w:id="20041" w:author="shorny" w:date="2014-06-09T18:54:00Z"/>
          <w:sz w:val="18"/>
          <w:rPrChange w:id="20042" w:author="shorny" w:date="2014-06-09T18:55:00Z">
            <w:rPr>
              <w:ins w:id="20043" w:author="shorny" w:date="2014-06-09T18:54:00Z"/>
            </w:rPr>
          </w:rPrChange>
        </w:rPr>
      </w:pPr>
      <w:ins w:id="20044" w:author="shorny" w:date="2014-06-09T18:54:00Z">
        <w:r w:rsidRPr="00D26196">
          <w:rPr>
            <w:sz w:val="18"/>
            <w:rPrChange w:id="20045" w:author="shorny" w:date="2014-06-09T18:55:00Z">
              <w:rPr/>
            </w:rPrChange>
          </w:rPr>
          <w:t xml:space="preserve">  </w:t>
        </w:r>
        <w:r w:rsidRPr="00D26196">
          <w:rPr>
            <w:rStyle w:val="keyword1"/>
            <w:sz w:val="18"/>
            <w:rPrChange w:id="20046" w:author="shorny" w:date="2014-06-09T18:55:00Z">
              <w:rPr>
                <w:rStyle w:val="keyword1"/>
              </w:rPr>
            </w:rPrChange>
          </w:rPr>
          <w:t>CALL</w:t>
        </w:r>
        <w:r w:rsidRPr="00D26196">
          <w:rPr>
            <w:sz w:val="18"/>
            <w:rPrChange w:id="20047" w:author="shorny" w:date="2014-06-09T18:55:00Z">
              <w:rPr/>
            </w:rPrChange>
          </w:rPr>
          <w:t xml:space="preserve"> stk_unit.assert_table_</w:t>
        </w:r>
        <w:proofErr w:type="gramStart"/>
        <w:r w:rsidRPr="00D26196">
          <w:rPr>
            <w:sz w:val="18"/>
            <w:rPrChange w:id="20048" w:author="shorny" w:date="2014-06-09T18:55:00Z">
              <w:rPr/>
            </w:rPrChange>
          </w:rPr>
          <w:t>empty(</w:t>
        </w:r>
        <w:proofErr w:type="gramEnd"/>
        <w:r w:rsidRPr="00D26196">
          <w:rPr>
            <w:sz w:val="18"/>
            <w:rPrChange w:id="20049" w:author="shorny" w:date="2014-06-09T18:55:00Z">
              <w:rPr/>
            </w:rPrChange>
          </w:rPr>
          <w:t xml:space="preserve"> </w:t>
        </w:r>
      </w:ins>
    </w:p>
    <w:p w14:paraId="283B1F0B" w14:textId="77777777" w:rsidR="00D26196" w:rsidRPr="00D26196" w:rsidRDefault="00D26196">
      <w:pPr>
        <w:pStyle w:val="HTMLPreformatted"/>
        <w:divId w:val="2032412305"/>
        <w:rPr>
          <w:ins w:id="20050" w:author="shorny" w:date="2014-06-09T18:54:00Z"/>
          <w:sz w:val="18"/>
          <w:rPrChange w:id="20051" w:author="shorny" w:date="2014-06-09T18:55:00Z">
            <w:rPr>
              <w:ins w:id="20052" w:author="shorny" w:date="2014-06-09T18:54:00Z"/>
            </w:rPr>
          </w:rPrChange>
        </w:rPr>
      </w:pPr>
      <w:ins w:id="20053" w:author="shorny" w:date="2014-06-09T18:54:00Z">
        <w:r w:rsidRPr="00D26196">
          <w:rPr>
            <w:sz w:val="18"/>
            <w:rPrChange w:id="20054" w:author="shorny" w:date="2014-06-09T18:55:00Z">
              <w:rPr/>
            </w:rPrChange>
          </w:rPr>
          <w:t xml:space="preserve">    </w:t>
        </w:r>
        <w:proofErr w:type="gramStart"/>
        <w:r w:rsidRPr="00D26196">
          <w:rPr>
            <w:sz w:val="18"/>
            <w:rPrChange w:id="20055" w:author="shorny" w:date="2014-06-09T18:55:00Z">
              <w:rPr/>
            </w:rPrChange>
          </w:rPr>
          <w:t>DATABASE(</w:t>
        </w:r>
        <w:proofErr w:type="gramEnd"/>
        <w:r w:rsidRPr="00D26196">
          <w:rPr>
            <w:sz w:val="18"/>
            <w:rPrChange w:id="20056" w:author="shorny" w:date="2014-06-09T18:55:00Z">
              <w:rPr/>
            </w:rPrChange>
          </w:rPr>
          <w:t>),</w:t>
        </w:r>
      </w:ins>
    </w:p>
    <w:p w14:paraId="7F22A370" w14:textId="77777777" w:rsidR="00D26196" w:rsidRPr="00D26196" w:rsidRDefault="00D26196">
      <w:pPr>
        <w:pStyle w:val="HTMLPreformatted"/>
        <w:divId w:val="2032412305"/>
        <w:rPr>
          <w:ins w:id="20057" w:author="shorny" w:date="2014-06-09T18:54:00Z"/>
          <w:sz w:val="18"/>
          <w:rPrChange w:id="20058" w:author="shorny" w:date="2014-06-09T18:55:00Z">
            <w:rPr>
              <w:ins w:id="20059" w:author="shorny" w:date="2014-06-09T18:54:00Z"/>
            </w:rPr>
          </w:rPrChange>
        </w:rPr>
      </w:pPr>
      <w:ins w:id="20060" w:author="shorny" w:date="2014-06-09T18:54:00Z">
        <w:r w:rsidRPr="00D26196">
          <w:rPr>
            <w:sz w:val="18"/>
            <w:rPrChange w:id="20061" w:author="shorny" w:date="2014-06-09T18:55:00Z">
              <w:rPr/>
            </w:rPrChange>
          </w:rPr>
          <w:t xml:space="preserve">    </w:t>
        </w:r>
        <w:r w:rsidRPr="00D26196">
          <w:rPr>
            <w:rStyle w:val="string1"/>
            <w:sz w:val="18"/>
            <w:rPrChange w:id="20062" w:author="shorny" w:date="2014-06-09T18:55:00Z">
              <w:rPr>
                <w:rStyle w:val="string1"/>
              </w:rPr>
            </w:rPrChange>
          </w:rPr>
          <w:t>'utrans_a3_problems'</w:t>
        </w:r>
        <w:r w:rsidRPr="00D26196">
          <w:rPr>
            <w:sz w:val="18"/>
            <w:rPrChange w:id="20063" w:author="shorny" w:date="2014-06-09T18:55:00Z">
              <w:rPr/>
            </w:rPrChange>
          </w:rPr>
          <w:t xml:space="preserve">, </w:t>
        </w:r>
      </w:ins>
    </w:p>
    <w:p w14:paraId="6EE4F399" w14:textId="77777777" w:rsidR="00D26196" w:rsidRPr="00D26196" w:rsidRDefault="00D26196">
      <w:pPr>
        <w:pStyle w:val="HTMLPreformatted"/>
        <w:divId w:val="2032412305"/>
        <w:rPr>
          <w:ins w:id="20064" w:author="shorny" w:date="2014-06-09T18:54:00Z"/>
          <w:sz w:val="18"/>
          <w:rPrChange w:id="20065" w:author="shorny" w:date="2014-06-09T18:55:00Z">
            <w:rPr>
              <w:ins w:id="20066" w:author="shorny" w:date="2014-06-09T18:54:00Z"/>
            </w:rPr>
          </w:rPrChange>
        </w:rPr>
      </w:pPr>
      <w:ins w:id="20067" w:author="shorny" w:date="2014-06-09T18:54:00Z">
        <w:r w:rsidRPr="00D26196">
          <w:rPr>
            <w:sz w:val="18"/>
            <w:rPrChange w:id="20068" w:author="shorny" w:date="2014-06-09T18:55:00Z">
              <w:rPr/>
            </w:rPrChange>
          </w:rPr>
          <w:lastRenderedPageBreak/>
          <w:t xml:space="preserve">    </w:t>
        </w:r>
        <w:r w:rsidRPr="00D26196">
          <w:rPr>
            <w:rStyle w:val="string1"/>
            <w:sz w:val="18"/>
            <w:rPrChange w:id="20069" w:author="shorny" w:date="2014-06-09T18:55:00Z">
              <w:rPr>
                <w:rStyle w:val="string1"/>
              </w:rPr>
            </w:rPrChange>
          </w:rPr>
          <w:t>'Incorrect results'</w:t>
        </w:r>
        <w:proofErr w:type="gramStart"/>
        <w:r w:rsidRPr="00D26196">
          <w:rPr>
            <w:sz w:val="18"/>
            <w:rPrChange w:id="20070" w:author="shorny" w:date="2014-06-09T18:55:00Z">
              <w:rPr/>
            </w:rPrChange>
          </w:rPr>
          <w:t>) ;</w:t>
        </w:r>
        <w:proofErr w:type="gramEnd"/>
        <w:r w:rsidRPr="00D26196">
          <w:rPr>
            <w:sz w:val="18"/>
            <w:rPrChange w:id="20071" w:author="shorny" w:date="2014-06-09T18:55:00Z">
              <w:rPr/>
            </w:rPrChange>
          </w:rPr>
          <w:t xml:space="preserve"> </w:t>
        </w:r>
      </w:ins>
    </w:p>
    <w:p w14:paraId="606234C8" w14:textId="77777777" w:rsidR="00D26196" w:rsidRPr="00D26196" w:rsidRDefault="00D26196">
      <w:pPr>
        <w:pStyle w:val="HTMLPreformatted"/>
        <w:divId w:val="2032412305"/>
        <w:rPr>
          <w:ins w:id="20072" w:author="shorny" w:date="2014-06-09T18:54:00Z"/>
          <w:sz w:val="18"/>
          <w:rPrChange w:id="20073" w:author="shorny" w:date="2014-06-09T18:55:00Z">
            <w:rPr>
              <w:ins w:id="20074" w:author="shorny" w:date="2014-06-09T18:54:00Z"/>
            </w:rPr>
          </w:rPrChange>
        </w:rPr>
      </w:pPr>
    </w:p>
    <w:p w14:paraId="328FD4C4" w14:textId="77777777" w:rsidR="00D26196" w:rsidRPr="00D26196" w:rsidRDefault="00D26196">
      <w:pPr>
        <w:pStyle w:val="HTMLPreformatted"/>
        <w:divId w:val="2032412305"/>
        <w:rPr>
          <w:ins w:id="20075" w:author="shorny" w:date="2014-06-09T18:54:00Z"/>
          <w:sz w:val="18"/>
          <w:rPrChange w:id="20076" w:author="shorny" w:date="2014-06-09T18:55:00Z">
            <w:rPr>
              <w:ins w:id="20077" w:author="shorny" w:date="2014-06-09T18:54:00Z"/>
            </w:rPr>
          </w:rPrChange>
        </w:rPr>
      </w:pPr>
      <w:ins w:id="20078" w:author="shorny" w:date="2014-06-09T18:54:00Z">
        <w:r w:rsidRPr="00D26196">
          <w:rPr>
            <w:sz w:val="18"/>
            <w:rPrChange w:id="20079" w:author="shorny" w:date="2014-06-09T18:55:00Z">
              <w:rPr/>
            </w:rPrChange>
          </w:rPr>
          <w:t xml:space="preserve">  </w:t>
        </w:r>
        <w:r w:rsidRPr="00D26196">
          <w:rPr>
            <w:rStyle w:val="keyword1"/>
            <w:sz w:val="18"/>
            <w:rPrChange w:id="20080" w:author="shorny" w:date="2014-06-09T18:55:00Z">
              <w:rPr>
                <w:rStyle w:val="keyword1"/>
              </w:rPr>
            </w:rPrChange>
          </w:rPr>
          <w:t>DROP</w:t>
        </w:r>
        <w:r w:rsidRPr="00D26196">
          <w:rPr>
            <w:sz w:val="18"/>
            <w:rPrChange w:id="20081" w:author="shorny" w:date="2014-06-09T18:55:00Z">
              <w:rPr/>
            </w:rPrChange>
          </w:rPr>
          <w:t xml:space="preserve"> </w:t>
        </w:r>
        <w:r w:rsidRPr="00D26196">
          <w:rPr>
            <w:rStyle w:val="keyword1"/>
            <w:sz w:val="18"/>
            <w:rPrChange w:id="20082" w:author="shorny" w:date="2014-06-09T18:55:00Z">
              <w:rPr>
                <w:rStyle w:val="keyword1"/>
              </w:rPr>
            </w:rPrChange>
          </w:rPr>
          <w:t>TABLE</w:t>
        </w:r>
        <w:r w:rsidRPr="00D26196">
          <w:rPr>
            <w:sz w:val="18"/>
            <w:rPrChange w:id="20083" w:author="shorny" w:date="2014-06-09T18:55:00Z">
              <w:rPr/>
            </w:rPrChange>
          </w:rPr>
          <w:t xml:space="preserve"> </w:t>
        </w:r>
        <w:r w:rsidRPr="00D26196">
          <w:rPr>
            <w:rStyle w:val="function-name1"/>
            <w:sz w:val="18"/>
            <w:rPrChange w:id="20084" w:author="shorny" w:date="2014-06-09T18:55:00Z">
              <w:rPr>
                <w:rStyle w:val="function-name1"/>
              </w:rPr>
            </w:rPrChange>
          </w:rPr>
          <w:t>utrans_a3_</w:t>
        </w:r>
        <w:proofErr w:type="gramStart"/>
        <w:r w:rsidRPr="00D26196">
          <w:rPr>
            <w:rStyle w:val="function-name1"/>
            <w:sz w:val="18"/>
            <w:rPrChange w:id="20085" w:author="shorny" w:date="2014-06-09T18:55:00Z">
              <w:rPr>
                <w:rStyle w:val="function-name1"/>
              </w:rPr>
            </w:rPrChange>
          </w:rPr>
          <w:t>expecteds</w:t>
        </w:r>
        <w:r w:rsidRPr="00D26196">
          <w:rPr>
            <w:sz w:val="18"/>
            <w:rPrChange w:id="20086" w:author="shorny" w:date="2014-06-09T18:55:00Z">
              <w:rPr/>
            </w:rPrChange>
          </w:rPr>
          <w:t xml:space="preserve"> ;</w:t>
        </w:r>
        <w:proofErr w:type="gramEnd"/>
      </w:ins>
    </w:p>
    <w:p w14:paraId="52E2438F" w14:textId="77777777" w:rsidR="00D26196" w:rsidRPr="00D26196" w:rsidRDefault="00D26196">
      <w:pPr>
        <w:pStyle w:val="HTMLPreformatted"/>
        <w:divId w:val="2032412305"/>
        <w:rPr>
          <w:ins w:id="20087" w:author="shorny" w:date="2014-06-09T18:54:00Z"/>
          <w:sz w:val="18"/>
          <w:rPrChange w:id="20088" w:author="shorny" w:date="2014-06-09T18:55:00Z">
            <w:rPr>
              <w:ins w:id="20089" w:author="shorny" w:date="2014-06-09T18:54:00Z"/>
            </w:rPr>
          </w:rPrChange>
        </w:rPr>
      </w:pPr>
      <w:ins w:id="20090" w:author="shorny" w:date="2014-06-09T18:54:00Z">
        <w:r w:rsidRPr="00D26196">
          <w:rPr>
            <w:sz w:val="18"/>
            <w:rPrChange w:id="20091" w:author="shorny" w:date="2014-06-09T18:55:00Z">
              <w:rPr/>
            </w:rPrChange>
          </w:rPr>
          <w:t xml:space="preserve">  </w:t>
        </w:r>
        <w:r w:rsidRPr="00D26196">
          <w:rPr>
            <w:rStyle w:val="keyword1"/>
            <w:sz w:val="18"/>
            <w:rPrChange w:id="20092" w:author="shorny" w:date="2014-06-09T18:55:00Z">
              <w:rPr>
                <w:rStyle w:val="keyword1"/>
              </w:rPr>
            </w:rPrChange>
          </w:rPr>
          <w:t>DROP</w:t>
        </w:r>
        <w:r w:rsidRPr="00D26196">
          <w:rPr>
            <w:sz w:val="18"/>
            <w:rPrChange w:id="20093" w:author="shorny" w:date="2014-06-09T18:55:00Z">
              <w:rPr/>
            </w:rPrChange>
          </w:rPr>
          <w:t xml:space="preserve"> </w:t>
        </w:r>
        <w:r w:rsidRPr="00D26196">
          <w:rPr>
            <w:rStyle w:val="keyword1"/>
            <w:sz w:val="18"/>
            <w:rPrChange w:id="20094" w:author="shorny" w:date="2014-06-09T18:55:00Z">
              <w:rPr>
                <w:rStyle w:val="keyword1"/>
              </w:rPr>
            </w:rPrChange>
          </w:rPr>
          <w:t>TABLE</w:t>
        </w:r>
        <w:r w:rsidRPr="00D26196">
          <w:rPr>
            <w:sz w:val="18"/>
            <w:rPrChange w:id="20095" w:author="shorny" w:date="2014-06-09T18:55:00Z">
              <w:rPr/>
            </w:rPrChange>
          </w:rPr>
          <w:t xml:space="preserve"> </w:t>
        </w:r>
        <w:r w:rsidRPr="00D26196">
          <w:rPr>
            <w:rStyle w:val="function-name1"/>
            <w:sz w:val="18"/>
            <w:rPrChange w:id="20096" w:author="shorny" w:date="2014-06-09T18:55:00Z">
              <w:rPr>
                <w:rStyle w:val="function-name1"/>
              </w:rPr>
            </w:rPrChange>
          </w:rPr>
          <w:t>utrans_a3_</w:t>
        </w:r>
        <w:proofErr w:type="gramStart"/>
        <w:r w:rsidRPr="00D26196">
          <w:rPr>
            <w:rStyle w:val="function-name1"/>
            <w:sz w:val="18"/>
            <w:rPrChange w:id="20097" w:author="shorny" w:date="2014-06-09T18:55:00Z">
              <w:rPr>
                <w:rStyle w:val="function-name1"/>
              </w:rPr>
            </w:rPrChange>
          </w:rPr>
          <w:t>actuals</w:t>
        </w:r>
        <w:r w:rsidRPr="00D26196">
          <w:rPr>
            <w:sz w:val="18"/>
            <w:rPrChange w:id="20098" w:author="shorny" w:date="2014-06-09T18:55:00Z">
              <w:rPr/>
            </w:rPrChange>
          </w:rPr>
          <w:t xml:space="preserve"> ;</w:t>
        </w:r>
        <w:proofErr w:type="gramEnd"/>
      </w:ins>
    </w:p>
    <w:p w14:paraId="4D46B56B" w14:textId="77777777" w:rsidR="00D26196" w:rsidRPr="00D26196" w:rsidRDefault="00D26196">
      <w:pPr>
        <w:pStyle w:val="HTMLPreformatted"/>
        <w:divId w:val="2032412305"/>
        <w:rPr>
          <w:ins w:id="20099" w:author="shorny" w:date="2014-06-09T18:54:00Z"/>
          <w:sz w:val="18"/>
          <w:rPrChange w:id="20100" w:author="shorny" w:date="2014-06-09T18:55:00Z">
            <w:rPr>
              <w:ins w:id="20101" w:author="shorny" w:date="2014-06-09T18:54:00Z"/>
            </w:rPr>
          </w:rPrChange>
        </w:rPr>
      </w:pPr>
      <w:ins w:id="20102" w:author="shorny" w:date="2014-06-09T18:54:00Z">
        <w:r w:rsidRPr="00D26196">
          <w:rPr>
            <w:sz w:val="18"/>
            <w:rPrChange w:id="20103" w:author="shorny" w:date="2014-06-09T18:55:00Z">
              <w:rPr/>
            </w:rPrChange>
          </w:rPr>
          <w:t xml:space="preserve">  </w:t>
        </w:r>
        <w:r w:rsidRPr="00D26196">
          <w:rPr>
            <w:rStyle w:val="keyword1"/>
            <w:sz w:val="18"/>
            <w:rPrChange w:id="20104" w:author="shorny" w:date="2014-06-09T18:55:00Z">
              <w:rPr>
                <w:rStyle w:val="keyword1"/>
              </w:rPr>
            </w:rPrChange>
          </w:rPr>
          <w:t>DROP</w:t>
        </w:r>
        <w:r w:rsidRPr="00D26196">
          <w:rPr>
            <w:sz w:val="18"/>
            <w:rPrChange w:id="20105" w:author="shorny" w:date="2014-06-09T18:55:00Z">
              <w:rPr/>
            </w:rPrChange>
          </w:rPr>
          <w:t xml:space="preserve"> </w:t>
        </w:r>
        <w:r w:rsidRPr="00D26196">
          <w:rPr>
            <w:rStyle w:val="keyword1"/>
            <w:sz w:val="18"/>
            <w:rPrChange w:id="20106" w:author="shorny" w:date="2014-06-09T18:55:00Z">
              <w:rPr>
                <w:rStyle w:val="keyword1"/>
              </w:rPr>
            </w:rPrChange>
          </w:rPr>
          <w:t>TABLE</w:t>
        </w:r>
        <w:r w:rsidRPr="00D26196">
          <w:rPr>
            <w:sz w:val="18"/>
            <w:rPrChange w:id="20107" w:author="shorny" w:date="2014-06-09T18:55:00Z">
              <w:rPr/>
            </w:rPrChange>
          </w:rPr>
          <w:t xml:space="preserve"> </w:t>
        </w:r>
        <w:r w:rsidRPr="00D26196">
          <w:rPr>
            <w:rStyle w:val="function-name1"/>
            <w:sz w:val="18"/>
            <w:rPrChange w:id="20108" w:author="shorny" w:date="2014-06-09T18:55:00Z">
              <w:rPr>
                <w:rStyle w:val="function-name1"/>
              </w:rPr>
            </w:rPrChange>
          </w:rPr>
          <w:t>utrans_a3_</w:t>
        </w:r>
        <w:proofErr w:type="gramStart"/>
        <w:r w:rsidRPr="00D26196">
          <w:rPr>
            <w:rStyle w:val="function-name1"/>
            <w:sz w:val="18"/>
            <w:rPrChange w:id="20109" w:author="shorny" w:date="2014-06-09T18:55:00Z">
              <w:rPr>
                <w:rStyle w:val="function-name1"/>
              </w:rPr>
            </w:rPrChange>
          </w:rPr>
          <w:t>problems</w:t>
        </w:r>
        <w:r w:rsidRPr="00D26196">
          <w:rPr>
            <w:sz w:val="18"/>
            <w:rPrChange w:id="20110" w:author="shorny" w:date="2014-06-09T18:55:00Z">
              <w:rPr/>
            </w:rPrChange>
          </w:rPr>
          <w:t xml:space="preserve"> ;</w:t>
        </w:r>
        <w:proofErr w:type="gramEnd"/>
      </w:ins>
    </w:p>
    <w:p w14:paraId="2CAA9600" w14:textId="77777777" w:rsidR="00D26196" w:rsidRPr="00D26196" w:rsidRDefault="00D26196">
      <w:pPr>
        <w:pStyle w:val="HTMLPreformatted"/>
        <w:divId w:val="2032412305"/>
        <w:rPr>
          <w:ins w:id="20111" w:author="shorny" w:date="2014-06-09T18:54:00Z"/>
          <w:sz w:val="18"/>
          <w:rPrChange w:id="20112" w:author="shorny" w:date="2014-06-09T18:55:00Z">
            <w:rPr>
              <w:ins w:id="20113" w:author="shorny" w:date="2014-06-09T18:54:00Z"/>
            </w:rPr>
          </w:rPrChange>
        </w:rPr>
      </w:pPr>
      <w:ins w:id="20114" w:author="shorny" w:date="2014-06-09T18:54:00Z">
        <w:r w:rsidRPr="00D26196">
          <w:rPr>
            <w:rStyle w:val="keyword1"/>
            <w:sz w:val="18"/>
            <w:rPrChange w:id="20115" w:author="shorny" w:date="2014-06-09T18:55:00Z">
              <w:rPr>
                <w:rStyle w:val="keyword1"/>
              </w:rPr>
            </w:rPrChange>
          </w:rPr>
          <w:t>END</w:t>
        </w:r>
        <w:r w:rsidRPr="00D26196">
          <w:rPr>
            <w:sz w:val="18"/>
            <w:rPrChange w:id="20116" w:author="shorny" w:date="2014-06-09T18:55:00Z">
              <w:rPr/>
            </w:rPrChange>
          </w:rPr>
          <w:t xml:space="preserve"> $$</w:t>
        </w:r>
      </w:ins>
    </w:p>
    <w:p w14:paraId="27494675" w14:textId="77777777" w:rsidR="00D26196" w:rsidRPr="00D26196" w:rsidRDefault="00D26196">
      <w:pPr>
        <w:pStyle w:val="HTMLPreformatted"/>
        <w:divId w:val="2032412305"/>
        <w:rPr>
          <w:ins w:id="20117" w:author="shorny" w:date="2014-06-09T18:54:00Z"/>
          <w:sz w:val="18"/>
          <w:rPrChange w:id="20118" w:author="shorny" w:date="2014-06-09T18:55:00Z">
            <w:rPr>
              <w:ins w:id="20119" w:author="shorny" w:date="2014-06-09T18:54:00Z"/>
            </w:rPr>
          </w:rPrChange>
        </w:rPr>
      </w:pPr>
    </w:p>
    <w:p w14:paraId="4120C2C8" w14:textId="77777777" w:rsidR="00D26196" w:rsidRPr="00D26196" w:rsidRDefault="00D26196">
      <w:pPr>
        <w:pStyle w:val="HTMLPreformatted"/>
        <w:divId w:val="2032412305"/>
        <w:rPr>
          <w:ins w:id="20120" w:author="shorny" w:date="2014-06-09T18:54:00Z"/>
          <w:sz w:val="18"/>
          <w:rPrChange w:id="20121" w:author="shorny" w:date="2014-06-09T18:55:00Z">
            <w:rPr>
              <w:ins w:id="20122" w:author="shorny" w:date="2014-06-09T18:54:00Z"/>
            </w:rPr>
          </w:rPrChange>
        </w:rPr>
      </w:pPr>
    </w:p>
    <w:p w14:paraId="20DD490D" w14:textId="77777777" w:rsidR="00D26196" w:rsidRPr="00D26196" w:rsidRDefault="00D26196">
      <w:pPr>
        <w:pStyle w:val="HTMLPreformatted"/>
        <w:divId w:val="2032412305"/>
        <w:rPr>
          <w:ins w:id="20123" w:author="shorny" w:date="2014-06-09T18:54:00Z"/>
          <w:rStyle w:val="comment1"/>
          <w:sz w:val="18"/>
          <w:rPrChange w:id="20124" w:author="shorny" w:date="2014-06-09T18:55:00Z">
            <w:rPr>
              <w:ins w:id="20125" w:author="shorny" w:date="2014-06-09T18:54:00Z"/>
              <w:rStyle w:val="comment1"/>
            </w:rPr>
          </w:rPrChange>
        </w:rPr>
      </w:pPr>
      <w:ins w:id="20126" w:author="shorny" w:date="2014-06-09T18:54:00Z">
        <w:r w:rsidRPr="00D26196">
          <w:rPr>
            <w:rStyle w:val="comment1"/>
            <w:sz w:val="18"/>
            <w:rPrChange w:id="20127" w:author="shorny" w:date="2014-06-09T18:55:00Z">
              <w:rPr>
                <w:rStyle w:val="comment1"/>
              </w:rPr>
            </w:rPrChange>
          </w:rPr>
          <w:t xml:space="preserve">-- </w:t>
        </w:r>
        <w:proofErr w:type="gramStart"/>
        <w:r w:rsidRPr="00D26196">
          <w:rPr>
            <w:rStyle w:val="comment1"/>
            <w:sz w:val="18"/>
            <w:rPrChange w:id="20128" w:author="shorny" w:date="2014-06-09T18:55:00Z">
              <w:rPr>
                <w:rStyle w:val="comment1"/>
              </w:rPr>
            </w:rPrChange>
          </w:rPr>
          <w:t>a4</w:t>
        </w:r>
        <w:proofErr w:type="gramEnd"/>
        <w:r w:rsidRPr="00D26196">
          <w:rPr>
            <w:rStyle w:val="comment1"/>
            <w:sz w:val="18"/>
            <w:rPrChange w:id="20129" w:author="shorny" w:date="2014-06-09T18:55:00Z">
              <w:rPr>
                <w:rStyle w:val="comment1"/>
              </w:rPr>
            </w:rPrChange>
          </w:rPr>
          <w:t xml:space="preserve"> TODO: need to add visa info</w:t>
        </w:r>
      </w:ins>
    </w:p>
    <w:p w14:paraId="64483BC1" w14:textId="77777777" w:rsidR="00D26196" w:rsidRPr="00D26196" w:rsidRDefault="00D26196">
      <w:pPr>
        <w:pStyle w:val="HTMLPreformatted"/>
        <w:divId w:val="2032412305"/>
        <w:rPr>
          <w:ins w:id="20130" w:author="shorny" w:date="2014-06-09T18:54:00Z"/>
          <w:sz w:val="18"/>
          <w:rPrChange w:id="20131" w:author="shorny" w:date="2014-06-09T18:55:00Z">
            <w:rPr>
              <w:ins w:id="20132" w:author="shorny" w:date="2014-06-09T18:54:00Z"/>
            </w:rPr>
          </w:rPrChange>
        </w:rPr>
      </w:pPr>
    </w:p>
    <w:p w14:paraId="4229589E" w14:textId="77777777" w:rsidR="00D26196" w:rsidRPr="00D26196" w:rsidRDefault="00D26196">
      <w:pPr>
        <w:pStyle w:val="HTMLPreformatted"/>
        <w:divId w:val="2032412305"/>
        <w:rPr>
          <w:ins w:id="20133" w:author="shorny" w:date="2014-06-09T18:54:00Z"/>
          <w:rStyle w:val="comment1"/>
          <w:sz w:val="18"/>
          <w:rPrChange w:id="20134" w:author="shorny" w:date="2014-06-09T18:55:00Z">
            <w:rPr>
              <w:ins w:id="20135" w:author="shorny" w:date="2014-06-09T18:54:00Z"/>
              <w:rStyle w:val="comment1"/>
            </w:rPr>
          </w:rPrChange>
        </w:rPr>
      </w:pPr>
      <w:ins w:id="20136" w:author="shorny" w:date="2014-06-09T18:54:00Z">
        <w:r w:rsidRPr="00D26196">
          <w:rPr>
            <w:rStyle w:val="comment1"/>
            <w:sz w:val="18"/>
            <w:rPrChange w:id="20137" w:author="shorny" w:date="2014-06-09T18:55:00Z">
              <w:rPr>
                <w:rStyle w:val="comment1"/>
              </w:rPr>
            </w:rPrChange>
          </w:rPr>
          <w:t>-- -----------------------------------------------------------------------------</w:t>
        </w:r>
      </w:ins>
    </w:p>
    <w:p w14:paraId="473988C1" w14:textId="77777777" w:rsidR="00D26196" w:rsidRPr="00D26196" w:rsidRDefault="00D26196">
      <w:pPr>
        <w:pStyle w:val="HTMLPreformatted"/>
        <w:divId w:val="2032412305"/>
        <w:rPr>
          <w:ins w:id="20138" w:author="shorny" w:date="2014-06-09T18:54:00Z"/>
          <w:rStyle w:val="comment1"/>
          <w:sz w:val="18"/>
          <w:rPrChange w:id="20139" w:author="shorny" w:date="2014-06-09T18:55:00Z">
            <w:rPr>
              <w:ins w:id="20140" w:author="shorny" w:date="2014-06-09T18:54:00Z"/>
              <w:rStyle w:val="comment1"/>
            </w:rPr>
          </w:rPrChange>
        </w:rPr>
      </w:pPr>
      <w:ins w:id="20141" w:author="shorny" w:date="2014-06-09T18:54:00Z">
        <w:r w:rsidRPr="00D26196">
          <w:rPr>
            <w:rStyle w:val="comment1"/>
            <w:sz w:val="18"/>
            <w:rPrChange w:id="20142" w:author="shorny" w:date="2014-06-09T18:55:00Z">
              <w:rPr>
                <w:rStyle w:val="comment1"/>
              </w:rPr>
            </w:rPrChange>
          </w:rPr>
          <w:t>-- a5</w:t>
        </w:r>
      </w:ins>
    </w:p>
    <w:p w14:paraId="05402869" w14:textId="77777777" w:rsidR="00D26196" w:rsidRPr="00D26196" w:rsidRDefault="00D26196">
      <w:pPr>
        <w:pStyle w:val="HTMLPreformatted"/>
        <w:divId w:val="2032412305"/>
        <w:rPr>
          <w:ins w:id="20143" w:author="shorny" w:date="2014-06-09T18:54:00Z"/>
          <w:sz w:val="18"/>
          <w:rPrChange w:id="20144" w:author="shorny" w:date="2014-06-09T18:55:00Z">
            <w:rPr>
              <w:ins w:id="20145" w:author="shorny" w:date="2014-06-09T18:54:00Z"/>
            </w:rPr>
          </w:rPrChange>
        </w:rPr>
      </w:pPr>
      <w:ins w:id="20146" w:author="shorny" w:date="2014-06-09T18:54:00Z">
        <w:r w:rsidRPr="00D26196">
          <w:rPr>
            <w:rStyle w:val="keyword1"/>
            <w:sz w:val="18"/>
            <w:rPrChange w:id="20147" w:author="shorny" w:date="2014-06-09T18:55:00Z">
              <w:rPr>
                <w:rStyle w:val="keyword1"/>
              </w:rPr>
            </w:rPrChange>
          </w:rPr>
          <w:t>CREATE</w:t>
        </w:r>
        <w:r w:rsidRPr="00D26196">
          <w:rPr>
            <w:sz w:val="18"/>
            <w:rPrChange w:id="20148" w:author="shorny" w:date="2014-06-09T18:55:00Z">
              <w:rPr/>
            </w:rPrChange>
          </w:rPr>
          <w:t xml:space="preserve"> </w:t>
        </w:r>
        <w:r w:rsidRPr="00D26196">
          <w:rPr>
            <w:rStyle w:val="keyword1"/>
            <w:sz w:val="18"/>
            <w:rPrChange w:id="20149" w:author="shorny" w:date="2014-06-09T18:55:00Z">
              <w:rPr>
                <w:rStyle w:val="keyword1"/>
              </w:rPr>
            </w:rPrChange>
          </w:rPr>
          <w:t>PROCEDURE</w:t>
        </w:r>
        <w:r w:rsidRPr="00D26196">
          <w:rPr>
            <w:sz w:val="18"/>
            <w:rPrChange w:id="20150" w:author="shorny" w:date="2014-06-09T18:55:00Z">
              <w:rPr/>
            </w:rPrChange>
          </w:rPr>
          <w:t xml:space="preserve"> </w:t>
        </w:r>
        <w:r w:rsidRPr="00D26196">
          <w:rPr>
            <w:rStyle w:val="function-name1"/>
            <w:sz w:val="18"/>
            <w:rPrChange w:id="20151" w:author="shorny" w:date="2014-06-09T18:55:00Z">
              <w:rPr>
                <w:rStyle w:val="function-name1"/>
              </w:rPr>
            </w:rPrChange>
          </w:rPr>
          <w:t>test_utrans_</w:t>
        </w:r>
        <w:proofErr w:type="gramStart"/>
        <w:r w:rsidRPr="00D26196">
          <w:rPr>
            <w:rStyle w:val="function-name1"/>
            <w:sz w:val="18"/>
            <w:rPrChange w:id="20152" w:author="shorny" w:date="2014-06-09T18:55:00Z">
              <w:rPr>
                <w:rStyle w:val="function-name1"/>
              </w:rPr>
            </w:rPrChange>
          </w:rPr>
          <w:t>a5</w:t>
        </w:r>
        <w:r w:rsidRPr="00D26196">
          <w:rPr>
            <w:sz w:val="18"/>
            <w:rPrChange w:id="20153" w:author="shorny" w:date="2014-06-09T18:55:00Z">
              <w:rPr/>
            </w:rPrChange>
          </w:rPr>
          <w:t>()</w:t>
        </w:r>
        <w:proofErr w:type="gramEnd"/>
        <w:r w:rsidRPr="00D26196">
          <w:rPr>
            <w:sz w:val="18"/>
            <w:rPrChange w:id="20154" w:author="shorny" w:date="2014-06-09T18:55:00Z">
              <w:rPr/>
            </w:rPrChange>
          </w:rPr>
          <w:t xml:space="preserve"> </w:t>
        </w:r>
      </w:ins>
    </w:p>
    <w:p w14:paraId="095B04E3" w14:textId="77777777" w:rsidR="00D26196" w:rsidRPr="00D26196" w:rsidRDefault="00D26196">
      <w:pPr>
        <w:pStyle w:val="HTMLPreformatted"/>
        <w:divId w:val="2032412305"/>
        <w:rPr>
          <w:ins w:id="20155" w:author="shorny" w:date="2014-06-09T18:54:00Z"/>
          <w:sz w:val="18"/>
          <w:rPrChange w:id="20156" w:author="shorny" w:date="2014-06-09T18:55:00Z">
            <w:rPr>
              <w:ins w:id="20157" w:author="shorny" w:date="2014-06-09T18:54:00Z"/>
            </w:rPr>
          </w:rPrChange>
        </w:rPr>
      </w:pPr>
      <w:ins w:id="20158" w:author="shorny" w:date="2014-06-09T18:54:00Z">
        <w:r w:rsidRPr="00D26196">
          <w:rPr>
            <w:rStyle w:val="keyword1"/>
            <w:sz w:val="18"/>
            <w:rPrChange w:id="20159" w:author="shorny" w:date="2014-06-09T18:55:00Z">
              <w:rPr>
                <w:rStyle w:val="keyword1"/>
              </w:rPr>
            </w:rPrChange>
          </w:rPr>
          <w:t>BEGIN</w:t>
        </w:r>
      </w:ins>
    </w:p>
    <w:p w14:paraId="03D7298C" w14:textId="77777777" w:rsidR="00D26196" w:rsidRPr="00D26196" w:rsidRDefault="00D26196">
      <w:pPr>
        <w:pStyle w:val="HTMLPreformatted"/>
        <w:divId w:val="2032412305"/>
        <w:rPr>
          <w:ins w:id="20160" w:author="shorny" w:date="2014-06-09T18:54:00Z"/>
          <w:sz w:val="18"/>
          <w:rPrChange w:id="20161" w:author="shorny" w:date="2014-06-09T18:55:00Z">
            <w:rPr>
              <w:ins w:id="20162" w:author="shorny" w:date="2014-06-09T18:54:00Z"/>
            </w:rPr>
          </w:rPrChange>
        </w:rPr>
      </w:pPr>
    </w:p>
    <w:p w14:paraId="7061925C" w14:textId="77777777" w:rsidR="00D26196" w:rsidRPr="00D26196" w:rsidRDefault="00D26196">
      <w:pPr>
        <w:pStyle w:val="HTMLPreformatted"/>
        <w:divId w:val="2032412305"/>
        <w:rPr>
          <w:ins w:id="20163" w:author="shorny" w:date="2014-06-09T18:54:00Z"/>
          <w:rStyle w:val="comment1"/>
          <w:sz w:val="18"/>
          <w:rPrChange w:id="20164" w:author="shorny" w:date="2014-06-09T18:55:00Z">
            <w:rPr>
              <w:ins w:id="20165" w:author="shorny" w:date="2014-06-09T18:54:00Z"/>
              <w:rStyle w:val="comment1"/>
            </w:rPr>
          </w:rPrChange>
        </w:rPr>
      </w:pPr>
      <w:ins w:id="20166" w:author="shorny" w:date="2014-06-09T18:54:00Z">
        <w:r w:rsidRPr="00D26196">
          <w:rPr>
            <w:sz w:val="18"/>
            <w:rPrChange w:id="20167" w:author="shorny" w:date="2014-06-09T18:55:00Z">
              <w:rPr/>
            </w:rPrChange>
          </w:rPr>
          <w:t xml:space="preserve">  </w:t>
        </w:r>
        <w:r w:rsidRPr="00D26196">
          <w:rPr>
            <w:rStyle w:val="comment1"/>
            <w:sz w:val="18"/>
            <w:rPrChange w:id="20168" w:author="shorny" w:date="2014-06-09T18:55:00Z">
              <w:rPr>
                <w:rStyle w:val="comment1"/>
              </w:rPr>
            </w:rPrChange>
          </w:rPr>
          <w:t>-- run the query for this test and create a temporary table for results</w:t>
        </w:r>
      </w:ins>
    </w:p>
    <w:p w14:paraId="6A38BD98" w14:textId="77777777" w:rsidR="00D26196" w:rsidRPr="00D26196" w:rsidRDefault="00D26196">
      <w:pPr>
        <w:pStyle w:val="HTMLPreformatted"/>
        <w:divId w:val="2032412305"/>
        <w:rPr>
          <w:ins w:id="20169" w:author="shorny" w:date="2014-06-09T18:54:00Z"/>
          <w:sz w:val="18"/>
          <w:rPrChange w:id="20170" w:author="shorny" w:date="2014-06-09T18:55:00Z">
            <w:rPr>
              <w:ins w:id="20171" w:author="shorny" w:date="2014-06-09T18:54:00Z"/>
            </w:rPr>
          </w:rPrChange>
        </w:rPr>
      </w:pPr>
      <w:ins w:id="20172" w:author="shorny" w:date="2014-06-09T18:54:00Z">
        <w:r w:rsidRPr="00D26196">
          <w:rPr>
            <w:sz w:val="18"/>
            <w:rPrChange w:id="20173" w:author="shorny" w:date="2014-06-09T18:55:00Z">
              <w:rPr/>
            </w:rPrChange>
          </w:rPr>
          <w:t xml:space="preserve">  </w:t>
        </w:r>
        <w:r w:rsidRPr="00D26196">
          <w:rPr>
            <w:rStyle w:val="keyword1"/>
            <w:sz w:val="18"/>
            <w:rPrChange w:id="20174" w:author="shorny" w:date="2014-06-09T18:55:00Z">
              <w:rPr>
                <w:rStyle w:val="keyword1"/>
              </w:rPr>
            </w:rPrChange>
          </w:rPr>
          <w:t>CREATE</w:t>
        </w:r>
        <w:r w:rsidRPr="00D26196">
          <w:rPr>
            <w:sz w:val="18"/>
            <w:rPrChange w:id="20175" w:author="shorny" w:date="2014-06-09T18:55:00Z">
              <w:rPr/>
            </w:rPrChange>
          </w:rPr>
          <w:t xml:space="preserve"> </w:t>
        </w:r>
        <w:r w:rsidRPr="00D26196">
          <w:rPr>
            <w:rStyle w:val="keyword1"/>
            <w:sz w:val="18"/>
            <w:rPrChange w:id="20176" w:author="shorny" w:date="2014-06-09T18:55:00Z">
              <w:rPr>
                <w:rStyle w:val="keyword1"/>
              </w:rPr>
            </w:rPrChange>
          </w:rPr>
          <w:t>TEMPORARY</w:t>
        </w:r>
        <w:r w:rsidRPr="00D26196">
          <w:rPr>
            <w:sz w:val="18"/>
            <w:rPrChange w:id="20177" w:author="shorny" w:date="2014-06-09T18:55:00Z">
              <w:rPr/>
            </w:rPrChange>
          </w:rPr>
          <w:t xml:space="preserve"> </w:t>
        </w:r>
        <w:r w:rsidRPr="00D26196">
          <w:rPr>
            <w:rStyle w:val="keyword1"/>
            <w:sz w:val="18"/>
            <w:rPrChange w:id="20178" w:author="shorny" w:date="2014-06-09T18:55:00Z">
              <w:rPr>
                <w:rStyle w:val="keyword1"/>
              </w:rPr>
            </w:rPrChange>
          </w:rPr>
          <w:t>TABLE</w:t>
        </w:r>
        <w:r w:rsidRPr="00D26196">
          <w:rPr>
            <w:sz w:val="18"/>
            <w:rPrChange w:id="20179" w:author="shorny" w:date="2014-06-09T18:55:00Z">
              <w:rPr/>
            </w:rPrChange>
          </w:rPr>
          <w:t xml:space="preserve"> </w:t>
        </w:r>
        <w:r w:rsidRPr="00D26196">
          <w:rPr>
            <w:rStyle w:val="function-name1"/>
            <w:sz w:val="18"/>
            <w:rPrChange w:id="20180" w:author="shorny" w:date="2014-06-09T18:55:00Z">
              <w:rPr>
                <w:rStyle w:val="function-name1"/>
              </w:rPr>
            </w:rPrChange>
          </w:rPr>
          <w:t>utrans_a5_actuals</w:t>
        </w:r>
      </w:ins>
    </w:p>
    <w:p w14:paraId="1DCE58E5" w14:textId="77777777" w:rsidR="00D26196" w:rsidRPr="00D26196" w:rsidRDefault="00D26196">
      <w:pPr>
        <w:pStyle w:val="HTMLPreformatted"/>
        <w:divId w:val="2032412305"/>
        <w:rPr>
          <w:ins w:id="20181" w:author="shorny" w:date="2014-06-09T18:54:00Z"/>
          <w:sz w:val="18"/>
          <w:rPrChange w:id="20182" w:author="shorny" w:date="2014-06-09T18:55:00Z">
            <w:rPr>
              <w:ins w:id="20183" w:author="shorny" w:date="2014-06-09T18:54:00Z"/>
            </w:rPr>
          </w:rPrChange>
        </w:rPr>
      </w:pPr>
      <w:ins w:id="20184" w:author="shorny" w:date="2014-06-09T18:54:00Z">
        <w:r w:rsidRPr="00D26196">
          <w:rPr>
            <w:sz w:val="18"/>
            <w:rPrChange w:id="20185" w:author="shorny" w:date="2014-06-09T18:55:00Z">
              <w:rPr/>
            </w:rPrChange>
          </w:rPr>
          <w:t xml:space="preserve">  </w:t>
        </w:r>
        <w:r w:rsidRPr="00D26196">
          <w:rPr>
            <w:rStyle w:val="keyword1"/>
            <w:sz w:val="18"/>
            <w:rPrChange w:id="20186" w:author="shorny" w:date="2014-06-09T18:55:00Z">
              <w:rPr>
                <w:rStyle w:val="keyword1"/>
              </w:rPr>
            </w:rPrChange>
          </w:rPr>
          <w:t>SELECT</w:t>
        </w:r>
        <w:r w:rsidRPr="00D26196">
          <w:rPr>
            <w:sz w:val="18"/>
            <w:rPrChange w:id="20187" w:author="shorny" w:date="2014-06-09T18:55:00Z">
              <w:rPr/>
            </w:rPrChange>
          </w:rPr>
          <w:t xml:space="preserve"> d.DocID, dt.</w:t>
        </w:r>
        <w:r w:rsidRPr="00D26196">
          <w:rPr>
            <w:rStyle w:val="keyword1"/>
            <w:sz w:val="18"/>
            <w:rPrChange w:id="20188" w:author="shorny" w:date="2014-06-09T18:55:00Z">
              <w:rPr>
                <w:rStyle w:val="keyword1"/>
              </w:rPr>
            </w:rPrChange>
          </w:rPr>
          <w:t>Type</w:t>
        </w:r>
        <w:r w:rsidRPr="00D26196">
          <w:rPr>
            <w:sz w:val="18"/>
            <w:rPrChange w:id="20189" w:author="shorny" w:date="2014-06-09T18:55:00Z">
              <w:rPr/>
            </w:rPrChange>
          </w:rPr>
          <w:t xml:space="preserve"> </w:t>
        </w:r>
        <w:r w:rsidRPr="00D26196">
          <w:rPr>
            <w:rStyle w:val="keyword1"/>
            <w:sz w:val="18"/>
            <w:rPrChange w:id="20190" w:author="shorny" w:date="2014-06-09T18:55:00Z">
              <w:rPr>
                <w:rStyle w:val="keyword1"/>
              </w:rPr>
            </w:rPrChange>
          </w:rPr>
          <w:t>AS</w:t>
        </w:r>
        <w:r w:rsidRPr="00D26196">
          <w:rPr>
            <w:sz w:val="18"/>
            <w:rPrChange w:id="20191" w:author="shorny" w:date="2014-06-09T18:55:00Z">
              <w:rPr/>
            </w:rPrChange>
          </w:rPr>
          <w:t xml:space="preserve"> DocType </w:t>
        </w:r>
      </w:ins>
    </w:p>
    <w:p w14:paraId="10351985" w14:textId="77777777" w:rsidR="00D26196" w:rsidRPr="00D26196" w:rsidRDefault="00D26196">
      <w:pPr>
        <w:pStyle w:val="HTMLPreformatted"/>
        <w:divId w:val="2032412305"/>
        <w:rPr>
          <w:ins w:id="20192" w:author="shorny" w:date="2014-06-09T18:54:00Z"/>
          <w:sz w:val="18"/>
          <w:rPrChange w:id="20193" w:author="shorny" w:date="2014-06-09T18:55:00Z">
            <w:rPr>
              <w:ins w:id="20194" w:author="shorny" w:date="2014-06-09T18:54:00Z"/>
            </w:rPr>
          </w:rPrChange>
        </w:rPr>
      </w:pPr>
      <w:ins w:id="20195" w:author="shorny" w:date="2014-06-09T18:54:00Z">
        <w:r w:rsidRPr="00D26196">
          <w:rPr>
            <w:sz w:val="18"/>
            <w:rPrChange w:id="20196" w:author="shorny" w:date="2014-06-09T18:55:00Z">
              <w:rPr/>
            </w:rPrChange>
          </w:rPr>
          <w:t xml:space="preserve">  </w:t>
        </w:r>
        <w:r w:rsidRPr="00D26196">
          <w:rPr>
            <w:rStyle w:val="keyword1"/>
            <w:sz w:val="18"/>
            <w:rPrChange w:id="20197" w:author="shorny" w:date="2014-06-09T18:55:00Z">
              <w:rPr>
                <w:rStyle w:val="keyword1"/>
              </w:rPr>
            </w:rPrChange>
          </w:rPr>
          <w:t>FROM</w:t>
        </w:r>
        <w:r w:rsidRPr="00D26196">
          <w:rPr>
            <w:sz w:val="18"/>
            <w:rPrChange w:id="20198" w:author="shorny" w:date="2014-06-09T18:55:00Z">
              <w:rPr/>
            </w:rPrChange>
          </w:rPr>
          <w:t xml:space="preserve"> rhd.Applicant App </w:t>
        </w:r>
      </w:ins>
    </w:p>
    <w:p w14:paraId="6020AC00" w14:textId="77777777" w:rsidR="00D26196" w:rsidRPr="00D26196" w:rsidRDefault="00D26196">
      <w:pPr>
        <w:pStyle w:val="HTMLPreformatted"/>
        <w:divId w:val="2032412305"/>
        <w:rPr>
          <w:ins w:id="20199" w:author="shorny" w:date="2014-06-09T18:54:00Z"/>
          <w:sz w:val="18"/>
          <w:rPrChange w:id="20200" w:author="shorny" w:date="2014-06-09T18:55:00Z">
            <w:rPr>
              <w:ins w:id="20201" w:author="shorny" w:date="2014-06-09T18:54:00Z"/>
            </w:rPr>
          </w:rPrChange>
        </w:rPr>
      </w:pPr>
      <w:ins w:id="20202" w:author="shorny" w:date="2014-06-09T18:54:00Z">
        <w:r w:rsidRPr="00D26196">
          <w:rPr>
            <w:sz w:val="18"/>
            <w:rPrChange w:id="20203" w:author="shorny" w:date="2014-06-09T18:55:00Z">
              <w:rPr/>
            </w:rPrChange>
          </w:rPr>
          <w:t xml:space="preserve">  </w:t>
        </w:r>
        <w:r w:rsidRPr="00D26196">
          <w:rPr>
            <w:rStyle w:val="keyword1"/>
            <w:sz w:val="18"/>
            <w:rPrChange w:id="20204" w:author="shorny" w:date="2014-06-09T18:55:00Z">
              <w:rPr>
                <w:rStyle w:val="keyword1"/>
              </w:rPr>
            </w:rPrChange>
          </w:rPr>
          <w:t>INNER</w:t>
        </w:r>
        <w:r w:rsidRPr="00D26196">
          <w:rPr>
            <w:sz w:val="18"/>
            <w:rPrChange w:id="20205" w:author="shorny" w:date="2014-06-09T18:55:00Z">
              <w:rPr/>
            </w:rPrChange>
          </w:rPr>
          <w:t xml:space="preserve"> </w:t>
        </w:r>
        <w:r w:rsidRPr="00D26196">
          <w:rPr>
            <w:rStyle w:val="keyword1"/>
            <w:sz w:val="18"/>
            <w:rPrChange w:id="20206" w:author="shorny" w:date="2014-06-09T18:55:00Z">
              <w:rPr>
                <w:rStyle w:val="keyword1"/>
              </w:rPr>
            </w:rPrChange>
          </w:rPr>
          <w:t>JOIN</w:t>
        </w:r>
        <w:r w:rsidRPr="00D26196">
          <w:rPr>
            <w:sz w:val="18"/>
            <w:rPrChange w:id="20207" w:author="shorny" w:date="2014-06-09T18:55:00Z">
              <w:rPr/>
            </w:rPrChange>
          </w:rPr>
          <w:t xml:space="preserve"> rhd.Document d </w:t>
        </w:r>
        <w:r w:rsidRPr="00D26196">
          <w:rPr>
            <w:rStyle w:val="keyword1"/>
            <w:sz w:val="18"/>
            <w:rPrChange w:id="20208" w:author="shorny" w:date="2014-06-09T18:55:00Z">
              <w:rPr>
                <w:rStyle w:val="keyword1"/>
              </w:rPr>
            </w:rPrChange>
          </w:rPr>
          <w:t>ON</w:t>
        </w:r>
        <w:r w:rsidRPr="00D26196">
          <w:rPr>
            <w:sz w:val="18"/>
            <w:rPrChange w:id="20209" w:author="shorny" w:date="2014-06-09T18:55:00Z">
              <w:rPr/>
            </w:rPrChange>
          </w:rPr>
          <w:t xml:space="preserve"> d.ApplicantID = App.ApplicantID </w:t>
        </w:r>
      </w:ins>
    </w:p>
    <w:p w14:paraId="60736E0A" w14:textId="77777777" w:rsidR="00D26196" w:rsidRPr="00D26196" w:rsidRDefault="00D26196">
      <w:pPr>
        <w:pStyle w:val="HTMLPreformatted"/>
        <w:divId w:val="2032412305"/>
        <w:rPr>
          <w:ins w:id="20210" w:author="shorny" w:date="2014-06-09T18:54:00Z"/>
          <w:sz w:val="18"/>
          <w:rPrChange w:id="20211" w:author="shorny" w:date="2014-06-09T18:55:00Z">
            <w:rPr>
              <w:ins w:id="20212" w:author="shorny" w:date="2014-06-09T18:54:00Z"/>
            </w:rPr>
          </w:rPrChange>
        </w:rPr>
      </w:pPr>
      <w:ins w:id="20213" w:author="shorny" w:date="2014-06-09T18:54:00Z">
        <w:r w:rsidRPr="00D26196">
          <w:rPr>
            <w:sz w:val="18"/>
            <w:rPrChange w:id="20214" w:author="shorny" w:date="2014-06-09T18:55:00Z">
              <w:rPr/>
            </w:rPrChange>
          </w:rPr>
          <w:t xml:space="preserve">  </w:t>
        </w:r>
        <w:r w:rsidRPr="00D26196">
          <w:rPr>
            <w:rStyle w:val="keyword1"/>
            <w:sz w:val="18"/>
            <w:rPrChange w:id="20215" w:author="shorny" w:date="2014-06-09T18:55:00Z">
              <w:rPr>
                <w:rStyle w:val="keyword1"/>
              </w:rPr>
            </w:rPrChange>
          </w:rPr>
          <w:t>INNER</w:t>
        </w:r>
        <w:r w:rsidRPr="00D26196">
          <w:rPr>
            <w:sz w:val="18"/>
            <w:rPrChange w:id="20216" w:author="shorny" w:date="2014-06-09T18:55:00Z">
              <w:rPr/>
            </w:rPrChange>
          </w:rPr>
          <w:t xml:space="preserve"> </w:t>
        </w:r>
        <w:r w:rsidRPr="00D26196">
          <w:rPr>
            <w:rStyle w:val="keyword1"/>
            <w:sz w:val="18"/>
            <w:rPrChange w:id="20217" w:author="shorny" w:date="2014-06-09T18:55:00Z">
              <w:rPr>
                <w:rStyle w:val="keyword1"/>
              </w:rPr>
            </w:rPrChange>
          </w:rPr>
          <w:t>JOIN</w:t>
        </w:r>
        <w:r w:rsidRPr="00D26196">
          <w:rPr>
            <w:sz w:val="18"/>
            <w:rPrChange w:id="20218" w:author="shorny" w:date="2014-06-09T18:55:00Z">
              <w:rPr/>
            </w:rPrChange>
          </w:rPr>
          <w:t xml:space="preserve"> rhd</w:t>
        </w:r>
        <w:proofErr w:type="gramStart"/>
        <w:r w:rsidRPr="00D26196">
          <w:rPr>
            <w:sz w:val="18"/>
            <w:rPrChange w:id="20219" w:author="shorny" w:date="2014-06-09T18:55:00Z">
              <w:rPr/>
            </w:rPrChange>
          </w:rPr>
          <w:t>.`</w:t>
        </w:r>
        <w:proofErr w:type="gramEnd"/>
        <w:r w:rsidRPr="00D26196">
          <w:rPr>
            <w:sz w:val="18"/>
            <w:rPrChange w:id="20220" w:author="shorny" w:date="2014-06-09T18:55:00Z">
              <w:rPr/>
            </w:rPrChange>
          </w:rPr>
          <w:t xml:space="preserve">Document </w:t>
        </w:r>
        <w:r w:rsidRPr="00D26196">
          <w:rPr>
            <w:rStyle w:val="keyword1"/>
            <w:sz w:val="18"/>
            <w:rPrChange w:id="20221" w:author="shorny" w:date="2014-06-09T18:55:00Z">
              <w:rPr>
                <w:rStyle w:val="keyword1"/>
              </w:rPr>
            </w:rPrChange>
          </w:rPr>
          <w:t>Type</w:t>
        </w:r>
        <w:r w:rsidRPr="00D26196">
          <w:rPr>
            <w:sz w:val="18"/>
            <w:rPrChange w:id="20222" w:author="shorny" w:date="2014-06-09T18:55:00Z">
              <w:rPr/>
            </w:rPrChange>
          </w:rPr>
          <w:t xml:space="preserve">` dt </w:t>
        </w:r>
        <w:r w:rsidRPr="00D26196">
          <w:rPr>
            <w:rStyle w:val="keyword1"/>
            <w:sz w:val="18"/>
            <w:rPrChange w:id="20223" w:author="shorny" w:date="2014-06-09T18:55:00Z">
              <w:rPr>
                <w:rStyle w:val="keyword1"/>
              </w:rPr>
            </w:rPrChange>
          </w:rPr>
          <w:t>ON</w:t>
        </w:r>
        <w:r w:rsidRPr="00D26196">
          <w:rPr>
            <w:sz w:val="18"/>
            <w:rPrChange w:id="20224" w:author="shorny" w:date="2014-06-09T18:55:00Z">
              <w:rPr/>
            </w:rPrChange>
          </w:rPr>
          <w:t xml:space="preserve"> d.DocTypeID = dt.DocTypeID </w:t>
        </w:r>
      </w:ins>
    </w:p>
    <w:p w14:paraId="47516101" w14:textId="77777777" w:rsidR="00D26196" w:rsidRPr="00D26196" w:rsidRDefault="00D26196">
      <w:pPr>
        <w:pStyle w:val="HTMLPreformatted"/>
        <w:divId w:val="2032412305"/>
        <w:rPr>
          <w:ins w:id="20225" w:author="shorny" w:date="2014-06-09T18:54:00Z"/>
          <w:sz w:val="18"/>
          <w:rPrChange w:id="20226" w:author="shorny" w:date="2014-06-09T18:55:00Z">
            <w:rPr>
              <w:ins w:id="20227" w:author="shorny" w:date="2014-06-09T18:54:00Z"/>
            </w:rPr>
          </w:rPrChange>
        </w:rPr>
      </w:pPr>
      <w:ins w:id="20228" w:author="shorny" w:date="2014-06-09T18:54:00Z">
        <w:r w:rsidRPr="00D26196">
          <w:rPr>
            <w:sz w:val="18"/>
            <w:rPrChange w:id="20229" w:author="shorny" w:date="2014-06-09T18:55:00Z">
              <w:rPr/>
            </w:rPrChange>
          </w:rPr>
          <w:t xml:space="preserve">  </w:t>
        </w:r>
        <w:r w:rsidRPr="00D26196">
          <w:rPr>
            <w:rStyle w:val="keyword1"/>
            <w:sz w:val="18"/>
            <w:rPrChange w:id="20230" w:author="shorny" w:date="2014-06-09T18:55:00Z">
              <w:rPr>
                <w:rStyle w:val="keyword1"/>
              </w:rPr>
            </w:rPrChange>
          </w:rPr>
          <w:t>WHERE</w:t>
        </w:r>
        <w:r w:rsidRPr="00D26196">
          <w:rPr>
            <w:sz w:val="18"/>
            <w:rPrChange w:id="20231" w:author="shorny" w:date="2014-06-09T18:55:00Z">
              <w:rPr/>
            </w:rPrChange>
          </w:rPr>
          <w:t xml:space="preserve"> App.FName = </w:t>
        </w:r>
        <w:r w:rsidRPr="00D26196">
          <w:rPr>
            <w:rStyle w:val="string1"/>
            <w:sz w:val="18"/>
            <w:rPrChange w:id="20232" w:author="shorny" w:date="2014-06-09T18:55:00Z">
              <w:rPr>
                <w:rStyle w:val="string1"/>
              </w:rPr>
            </w:rPrChange>
          </w:rPr>
          <w:t>'Shirin'</w:t>
        </w:r>
      </w:ins>
    </w:p>
    <w:p w14:paraId="1803485F" w14:textId="77777777" w:rsidR="00D26196" w:rsidRPr="00D26196" w:rsidRDefault="00D26196">
      <w:pPr>
        <w:pStyle w:val="HTMLPreformatted"/>
        <w:divId w:val="2032412305"/>
        <w:rPr>
          <w:ins w:id="20233" w:author="shorny" w:date="2014-06-09T18:54:00Z"/>
          <w:sz w:val="18"/>
          <w:rPrChange w:id="20234" w:author="shorny" w:date="2014-06-09T18:55:00Z">
            <w:rPr>
              <w:ins w:id="20235" w:author="shorny" w:date="2014-06-09T18:54:00Z"/>
            </w:rPr>
          </w:rPrChange>
        </w:rPr>
      </w:pPr>
      <w:ins w:id="20236" w:author="shorny" w:date="2014-06-09T18:54:00Z">
        <w:r w:rsidRPr="00D26196">
          <w:rPr>
            <w:sz w:val="18"/>
            <w:rPrChange w:id="20237" w:author="shorny" w:date="2014-06-09T18:55:00Z">
              <w:rPr/>
            </w:rPrChange>
          </w:rPr>
          <w:t xml:space="preserve">    </w:t>
        </w:r>
        <w:r w:rsidRPr="00D26196">
          <w:rPr>
            <w:rStyle w:val="keyword1"/>
            <w:sz w:val="18"/>
            <w:rPrChange w:id="20238" w:author="shorny" w:date="2014-06-09T18:55:00Z">
              <w:rPr>
                <w:rStyle w:val="keyword1"/>
              </w:rPr>
            </w:rPrChange>
          </w:rPr>
          <w:t>AND</w:t>
        </w:r>
        <w:r w:rsidRPr="00D26196">
          <w:rPr>
            <w:sz w:val="18"/>
            <w:rPrChange w:id="20239" w:author="shorny" w:date="2014-06-09T18:55:00Z">
              <w:rPr/>
            </w:rPrChange>
          </w:rPr>
          <w:t xml:space="preserve"> App.LName = </w:t>
        </w:r>
        <w:proofErr w:type="gramStart"/>
        <w:r w:rsidRPr="00D26196">
          <w:rPr>
            <w:rStyle w:val="string1"/>
            <w:sz w:val="18"/>
            <w:rPrChange w:id="20240" w:author="shorny" w:date="2014-06-09T18:55:00Z">
              <w:rPr>
                <w:rStyle w:val="string1"/>
              </w:rPr>
            </w:rPrChange>
          </w:rPr>
          <w:t>'Ebadi'</w:t>
        </w:r>
        <w:r w:rsidRPr="00D26196">
          <w:rPr>
            <w:sz w:val="18"/>
            <w:rPrChange w:id="20241" w:author="shorny" w:date="2014-06-09T18:55:00Z">
              <w:rPr/>
            </w:rPrChange>
          </w:rPr>
          <w:t xml:space="preserve"> ;</w:t>
        </w:r>
        <w:proofErr w:type="gramEnd"/>
      </w:ins>
    </w:p>
    <w:p w14:paraId="50FC124B" w14:textId="77777777" w:rsidR="00D26196" w:rsidRPr="00D26196" w:rsidRDefault="00D26196">
      <w:pPr>
        <w:pStyle w:val="HTMLPreformatted"/>
        <w:divId w:val="2032412305"/>
        <w:rPr>
          <w:ins w:id="20242" w:author="shorny" w:date="2014-06-09T18:54:00Z"/>
          <w:sz w:val="18"/>
          <w:rPrChange w:id="20243" w:author="shorny" w:date="2014-06-09T18:55:00Z">
            <w:rPr>
              <w:ins w:id="20244" w:author="shorny" w:date="2014-06-09T18:54:00Z"/>
            </w:rPr>
          </w:rPrChange>
        </w:rPr>
      </w:pPr>
    </w:p>
    <w:p w14:paraId="7156A068" w14:textId="77777777" w:rsidR="00D26196" w:rsidRPr="00D26196" w:rsidRDefault="00D26196">
      <w:pPr>
        <w:pStyle w:val="HTMLPreformatted"/>
        <w:divId w:val="2032412305"/>
        <w:rPr>
          <w:ins w:id="20245" w:author="shorny" w:date="2014-06-09T18:54:00Z"/>
          <w:rStyle w:val="comment1"/>
          <w:sz w:val="18"/>
          <w:rPrChange w:id="20246" w:author="shorny" w:date="2014-06-09T18:55:00Z">
            <w:rPr>
              <w:ins w:id="20247" w:author="shorny" w:date="2014-06-09T18:54:00Z"/>
              <w:rStyle w:val="comment1"/>
            </w:rPr>
          </w:rPrChange>
        </w:rPr>
      </w:pPr>
      <w:ins w:id="20248" w:author="shorny" w:date="2014-06-09T18:54:00Z">
        <w:r w:rsidRPr="00D26196">
          <w:rPr>
            <w:sz w:val="18"/>
            <w:rPrChange w:id="20249" w:author="shorny" w:date="2014-06-09T18:55:00Z">
              <w:rPr/>
            </w:rPrChange>
          </w:rPr>
          <w:t xml:space="preserve">  </w:t>
        </w:r>
        <w:r w:rsidRPr="00D26196">
          <w:rPr>
            <w:rStyle w:val="comment1"/>
            <w:sz w:val="18"/>
            <w:rPrChange w:id="20250" w:author="shorny" w:date="2014-06-09T18:55:00Z">
              <w:rPr>
                <w:rStyle w:val="comment1"/>
              </w:rPr>
            </w:rPrChange>
          </w:rPr>
          <w:t>-- create a temporary table to store the expected results</w:t>
        </w:r>
      </w:ins>
    </w:p>
    <w:p w14:paraId="2354BBD4" w14:textId="77777777" w:rsidR="00D26196" w:rsidRPr="00D26196" w:rsidRDefault="00D26196">
      <w:pPr>
        <w:pStyle w:val="HTMLPreformatted"/>
        <w:divId w:val="2032412305"/>
        <w:rPr>
          <w:ins w:id="20251" w:author="shorny" w:date="2014-06-09T18:54:00Z"/>
          <w:rStyle w:val="comment1"/>
          <w:sz w:val="18"/>
          <w:rPrChange w:id="20252" w:author="shorny" w:date="2014-06-09T18:55:00Z">
            <w:rPr>
              <w:ins w:id="20253" w:author="shorny" w:date="2014-06-09T18:54:00Z"/>
              <w:rStyle w:val="comment1"/>
            </w:rPr>
          </w:rPrChange>
        </w:rPr>
      </w:pPr>
      <w:ins w:id="20254" w:author="shorny" w:date="2014-06-09T18:54:00Z">
        <w:r w:rsidRPr="00D26196">
          <w:rPr>
            <w:sz w:val="18"/>
            <w:rPrChange w:id="20255" w:author="shorny" w:date="2014-06-09T18:55:00Z">
              <w:rPr/>
            </w:rPrChange>
          </w:rPr>
          <w:t xml:space="preserve">  </w:t>
        </w:r>
        <w:r w:rsidRPr="00D26196">
          <w:rPr>
            <w:rStyle w:val="comment1"/>
            <w:sz w:val="18"/>
            <w:rPrChange w:id="20256" w:author="shorny" w:date="2014-06-09T18:55:00Z">
              <w:rPr>
                <w:rStyle w:val="comment1"/>
              </w:rPr>
            </w:rPrChange>
          </w:rPr>
          <w:t xml:space="preserve">-- </w:t>
        </w:r>
        <w:proofErr w:type="gramStart"/>
        <w:r w:rsidRPr="00D26196">
          <w:rPr>
            <w:rStyle w:val="comment1"/>
            <w:sz w:val="18"/>
            <w:rPrChange w:id="20257" w:author="shorny" w:date="2014-06-09T18:55:00Z">
              <w:rPr>
                <w:rStyle w:val="comment1"/>
              </w:rPr>
            </w:rPrChange>
          </w:rPr>
          <w:t>one</w:t>
        </w:r>
        <w:proofErr w:type="gramEnd"/>
        <w:r w:rsidRPr="00D26196">
          <w:rPr>
            <w:rStyle w:val="comment1"/>
            <w:sz w:val="18"/>
            <w:rPrChange w:id="20258" w:author="shorny" w:date="2014-06-09T18:55:00Z">
              <w:rPr>
                <w:rStyle w:val="comment1"/>
              </w:rPr>
            </w:rPrChange>
          </w:rPr>
          <w:t xml:space="preserve"> row, id 131, cv</w:t>
        </w:r>
      </w:ins>
    </w:p>
    <w:p w14:paraId="04B68C36" w14:textId="77777777" w:rsidR="00D26196" w:rsidRPr="00D26196" w:rsidRDefault="00D26196">
      <w:pPr>
        <w:pStyle w:val="HTMLPreformatted"/>
        <w:divId w:val="2032412305"/>
        <w:rPr>
          <w:ins w:id="20259" w:author="shorny" w:date="2014-06-09T18:54:00Z"/>
          <w:sz w:val="18"/>
          <w:rPrChange w:id="20260" w:author="shorny" w:date="2014-06-09T18:55:00Z">
            <w:rPr>
              <w:ins w:id="20261" w:author="shorny" w:date="2014-06-09T18:54:00Z"/>
            </w:rPr>
          </w:rPrChange>
        </w:rPr>
      </w:pPr>
      <w:ins w:id="20262" w:author="shorny" w:date="2014-06-09T18:54:00Z">
        <w:r w:rsidRPr="00D26196">
          <w:rPr>
            <w:sz w:val="18"/>
            <w:rPrChange w:id="20263" w:author="shorny" w:date="2014-06-09T18:55:00Z">
              <w:rPr/>
            </w:rPrChange>
          </w:rPr>
          <w:t xml:space="preserve">  </w:t>
        </w:r>
        <w:r w:rsidRPr="00D26196">
          <w:rPr>
            <w:rStyle w:val="keyword1"/>
            <w:sz w:val="18"/>
            <w:rPrChange w:id="20264" w:author="shorny" w:date="2014-06-09T18:55:00Z">
              <w:rPr>
                <w:rStyle w:val="keyword1"/>
              </w:rPr>
            </w:rPrChange>
          </w:rPr>
          <w:t>CREATE</w:t>
        </w:r>
        <w:r w:rsidRPr="00D26196">
          <w:rPr>
            <w:sz w:val="18"/>
            <w:rPrChange w:id="20265" w:author="shorny" w:date="2014-06-09T18:55:00Z">
              <w:rPr/>
            </w:rPrChange>
          </w:rPr>
          <w:t xml:space="preserve"> </w:t>
        </w:r>
        <w:r w:rsidRPr="00D26196">
          <w:rPr>
            <w:rStyle w:val="keyword1"/>
            <w:sz w:val="18"/>
            <w:rPrChange w:id="20266" w:author="shorny" w:date="2014-06-09T18:55:00Z">
              <w:rPr>
                <w:rStyle w:val="keyword1"/>
              </w:rPr>
            </w:rPrChange>
          </w:rPr>
          <w:t>TEMPORARY</w:t>
        </w:r>
        <w:r w:rsidRPr="00D26196">
          <w:rPr>
            <w:sz w:val="18"/>
            <w:rPrChange w:id="20267" w:author="shorny" w:date="2014-06-09T18:55:00Z">
              <w:rPr/>
            </w:rPrChange>
          </w:rPr>
          <w:t xml:space="preserve"> </w:t>
        </w:r>
        <w:r w:rsidRPr="00D26196">
          <w:rPr>
            <w:rStyle w:val="keyword1"/>
            <w:sz w:val="18"/>
            <w:rPrChange w:id="20268" w:author="shorny" w:date="2014-06-09T18:55:00Z">
              <w:rPr>
                <w:rStyle w:val="keyword1"/>
              </w:rPr>
            </w:rPrChange>
          </w:rPr>
          <w:t>TABLE</w:t>
        </w:r>
        <w:r w:rsidRPr="00D26196">
          <w:rPr>
            <w:sz w:val="18"/>
            <w:rPrChange w:id="20269" w:author="shorny" w:date="2014-06-09T18:55:00Z">
              <w:rPr/>
            </w:rPrChange>
          </w:rPr>
          <w:t xml:space="preserve"> </w:t>
        </w:r>
        <w:r w:rsidRPr="00D26196">
          <w:rPr>
            <w:rStyle w:val="function-name1"/>
            <w:sz w:val="18"/>
            <w:rPrChange w:id="20270" w:author="shorny" w:date="2014-06-09T18:55:00Z">
              <w:rPr>
                <w:rStyle w:val="function-name1"/>
              </w:rPr>
            </w:rPrChange>
          </w:rPr>
          <w:t>utrans_a5_expecteds</w:t>
        </w:r>
        <w:r w:rsidRPr="00D26196">
          <w:rPr>
            <w:sz w:val="18"/>
            <w:rPrChange w:id="20271" w:author="shorny" w:date="2014-06-09T18:55:00Z">
              <w:rPr/>
            </w:rPrChange>
          </w:rPr>
          <w:t xml:space="preserve"> (</w:t>
        </w:r>
      </w:ins>
    </w:p>
    <w:p w14:paraId="6A2D9F13" w14:textId="77777777" w:rsidR="00D26196" w:rsidRPr="00D26196" w:rsidRDefault="00D26196">
      <w:pPr>
        <w:pStyle w:val="HTMLPreformatted"/>
        <w:divId w:val="2032412305"/>
        <w:rPr>
          <w:ins w:id="20272" w:author="shorny" w:date="2014-06-09T18:54:00Z"/>
          <w:sz w:val="18"/>
          <w:rPrChange w:id="20273" w:author="shorny" w:date="2014-06-09T18:55:00Z">
            <w:rPr>
              <w:ins w:id="20274" w:author="shorny" w:date="2014-06-09T18:54:00Z"/>
            </w:rPr>
          </w:rPrChange>
        </w:rPr>
      </w:pPr>
      <w:ins w:id="20275" w:author="shorny" w:date="2014-06-09T18:54:00Z">
        <w:r w:rsidRPr="00D26196">
          <w:rPr>
            <w:sz w:val="18"/>
            <w:rPrChange w:id="20276" w:author="shorny" w:date="2014-06-09T18:55:00Z">
              <w:rPr/>
            </w:rPrChange>
          </w:rPr>
          <w:t xml:space="preserve">    DocID </w:t>
        </w:r>
        <w:proofErr w:type="gramStart"/>
        <w:r w:rsidRPr="00D26196">
          <w:rPr>
            <w:rStyle w:val="type1"/>
            <w:sz w:val="18"/>
            <w:rPrChange w:id="20277" w:author="shorny" w:date="2014-06-09T18:55:00Z">
              <w:rPr>
                <w:rStyle w:val="type1"/>
              </w:rPr>
            </w:rPrChange>
          </w:rPr>
          <w:t>int</w:t>
        </w:r>
        <w:r w:rsidRPr="00D26196">
          <w:rPr>
            <w:sz w:val="18"/>
            <w:rPrChange w:id="20278" w:author="shorny" w:date="2014-06-09T18:55:00Z">
              <w:rPr/>
            </w:rPrChange>
          </w:rPr>
          <w:t>(</w:t>
        </w:r>
        <w:proofErr w:type="gramEnd"/>
        <w:r w:rsidRPr="00D26196">
          <w:rPr>
            <w:sz w:val="18"/>
            <w:rPrChange w:id="20279" w:author="shorny" w:date="2014-06-09T18:55:00Z">
              <w:rPr/>
            </w:rPrChange>
          </w:rPr>
          <w:t xml:space="preserve">10) </w:t>
        </w:r>
        <w:r w:rsidRPr="00D26196">
          <w:rPr>
            <w:rStyle w:val="keyword1"/>
            <w:sz w:val="18"/>
            <w:rPrChange w:id="20280" w:author="shorny" w:date="2014-06-09T18:55:00Z">
              <w:rPr>
                <w:rStyle w:val="keyword1"/>
              </w:rPr>
            </w:rPrChange>
          </w:rPr>
          <w:t>NOT</w:t>
        </w:r>
        <w:r w:rsidRPr="00D26196">
          <w:rPr>
            <w:sz w:val="18"/>
            <w:rPrChange w:id="20281" w:author="shorny" w:date="2014-06-09T18:55:00Z">
              <w:rPr/>
            </w:rPrChange>
          </w:rPr>
          <w:t xml:space="preserve"> </w:t>
        </w:r>
        <w:r w:rsidRPr="00D26196">
          <w:rPr>
            <w:rStyle w:val="keyword1"/>
            <w:sz w:val="18"/>
            <w:rPrChange w:id="20282" w:author="shorny" w:date="2014-06-09T18:55:00Z">
              <w:rPr>
                <w:rStyle w:val="keyword1"/>
              </w:rPr>
            </w:rPrChange>
          </w:rPr>
          <w:t>NULL</w:t>
        </w:r>
        <w:r w:rsidRPr="00D26196">
          <w:rPr>
            <w:sz w:val="18"/>
            <w:rPrChange w:id="20283" w:author="shorny" w:date="2014-06-09T18:55:00Z">
              <w:rPr/>
            </w:rPrChange>
          </w:rPr>
          <w:t>,</w:t>
        </w:r>
      </w:ins>
    </w:p>
    <w:p w14:paraId="733C833A" w14:textId="77777777" w:rsidR="00D26196" w:rsidRPr="00D26196" w:rsidRDefault="00D26196">
      <w:pPr>
        <w:pStyle w:val="HTMLPreformatted"/>
        <w:divId w:val="2032412305"/>
        <w:rPr>
          <w:ins w:id="20284" w:author="shorny" w:date="2014-06-09T18:54:00Z"/>
          <w:sz w:val="18"/>
          <w:rPrChange w:id="20285" w:author="shorny" w:date="2014-06-09T18:55:00Z">
            <w:rPr>
              <w:ins w:id="20286" w:author="shorny" w:date="2014-06-09T18:54:00Z"/>
            </w:rPr>
          </w:rPrChange>
        </w:rPr>
      </w:pPr>
      <w:ins w:id="20287" w:author="shorny" w:date="2014-06-09T18:54:00Z">
        <w:r w:rsidRPr="00D26196">
          <w:rPr>
            <w:sz w:val="18"/>
            <w:rPrChange w:id="20288" w:author="shorny" w:date="2014-06-09T18:55:00Z">
              <w:rPr/>
            </w:rPrChange>
          </w:rPr>
          <w:t xml:space="preserve">    DocType </w:t>
        </w:r>
        <w:proofErr w:type="gramStart"/>
        <w:r w:rsidRPr="00D26196">
          <w:rPr>
            <w:rStyle w:val="type1"/>
            <w:sz w:val="18"/>
            <w:rPrChange w:id="20289" w:author="shorny" w:date="2014-06-09T18:55:00Z">
              <w:rPr>
                <w:rStyle w:val="type1"/>
              </w:rPr>
            </w:rPrChange>
          </w:rPr>
          <w:t>varchar</w:t>
        </w:r>
        <w:r w:rsidRPr="00D26196">
          <w:rPr>
            <w:sz w:val="18"/>
            <w:rPrChange w:id="20290" w:author="shorny" w:date="2014-06-09T18:55:00Z">
              <w:rPr/>
            </w:rPrChange>
          </w:rPr>
          <w:t>(</w:t>
        </w:r>
        <w:proofErr w:type="gramEnd"/>
        <w:r w:rsidRPr="00D26196">
          <w:rPr>
            <w:sz w:val="18"/>
            <w:rPrChange w:id="20291" w:author="shorny" w:date="2014-06-09T18:55:00Z">
              <w:rPr/>
            </w:rPrChange>
          </w:rPr>
          <w:t>50)</w:t>
        </w:r>
      </w:ins>
    </w:p>
    <w:p w14:paraId="7383346A" w14:textId="77777777" w:rsidR="00D26196" w:rsidRPr="00D26196" w:rsidRDefault="00D26196">
      <w:pPr>
        <w:pStyle w:val="HTMLPreformatted"/>
        <w:divId w:val="2032412305"/>
        <w:rPr>
          <w:ins w:id="20292" w:author="shorny" w:date="2014-06-09T18:54:00Z"/>
          <w:sz w:val="18"/>
          <w:rPrChange w:id="20293" w:author="shorny" w:date="2014-06-09T18:55:00Z">
            <w:rPr>
              <w:ins w:id="20294" w:author="shorny" w:date="2014-06-09T18:54:00Z"/>
            </w:rPr>
          </w:rPrChange>
        </w:rPr>
      </w:pPr>
      <w:ins w:id="20295" w:author="shorny" w:date="2014-06-09T18:54:00Z">
        <w:r w:rsidRPr="00D26196">
          <w:rPr>
            <w:sz w:val="18"/>
            <w:rPrChange w:id="20296" w:author="shorny" w:date="2014-06-09T18:55:00Z">
              <w:rPr/>
            </w:rPrChange>
          </w:rPr>
          <w:t xml:space="preserve">  ) ;</w:t>
        </w:r>
      </w:ins>
    </w:p>
    <w:p w14:paraId="0B7EB960" w14:textId="77777777" w:rsidR="00D26196" w:rsidRPr="00D26196" w:rsidRDefault="00D26196">
      <w:pPr>
        <w:pStyle w:val="HTMLPreformatted"/>
        <w:divId w:val="2032412305"/>
        <w:rPr>
          <w:ins w:id="20297" w:author="shorny" w:date="2014-06-09T18:54:00Z"/>
          <w:sz w:val="18"/>
          <w:rPrChange w:id="20298" w:author="shorny" w:date="2014-06-09T18:55:00Z">
            <w:rPr>
              <w:ins w:id="20299" w:author="shorny" w:date="2014-06-09T18:54:00Z"/>
            </w:rPr>
          </w:rPrChange>
        </w:rPr>
      </w:pPr>
      <w:ins w:id="20300" w:author="shorny" w:date="2014-06-09T18:54:00Z">
        <w:r w:rsidRPr="00D26196">
          <w:rPr>
            <w:sz w:val="18"/>
            <w:rPrChange w:id="20301" w:author="shorny" w:date="2014-06-09T18:55:00Z">
              <w:rPr/>
            </w:rPrChange>
          </w:rPr>
          <w:t xml:space="preserve">  </w:t>
        </w:r>
        <w:r w:rsidRPr="00D26196">
          <w:rPr>
            <w:rStyle w:val="keyword1"/>
            <w:sz w:val="18"/>
            <w:rPrChange w:id="20302" w:author="shorny" w:date="2014-06-09T18:55:00Z">
              <w:rPr>
                <w:rStyle w:val="keyword1"/>
              </w:rPr>
            </w:rPrChange>
          </w:rPr>
          <w:t>INSERT</w:t>
        </w:r>
        <w:r w:rsidRPr="00D26196">
          <w:rPr>
            <w:sz w:val="18"/>
            <w:rPrChange w:id="20303" w:author="shorny" w:date="2014-06-09T18:55:00Z">
              <w:rPr/>
            </w:rPrChange>
          </w:rPr>
          <w:t xml:space="preserve"> </w:t>
        </w:r>
        <w:r w:rsidRPr="00D26196">
          <w:rPr>
            <w:rStyle w:val="keyword1"/>
            <w:sz w:val="18"/>
            <w:rPrChange w:id="20304" w:author="shorny" w:date="2014-06-09T18:55:00Z">
              <w:rPr>
                <w:rStyle w:val="keyword1"/>
              </w:rPr>
            </w:rPrChange>
          </w:rPr>
          <w:t>INTO</w:t>
        </w:r>
        <w:r w:rsidRPr="00D26196">
          <w:rPr>
            <w:sz w:val="18"/>
            <w:rPrChange w:id="20305" w:author="shorny" w:date="2014-06-09T18:55:00Z">
              <w:rPr/>
            </w:rPrChange>
          </w:rPr>
          <w:t xml:space="preserve"> utrans_a5_expecteds (DocID, DocType)</w:t>
        </w:r>
      </w:ins>
    </w:p>
    <w:p w14:paraId="179A5CE3" w14:textId="77777777" w:rsidR="00D26196" w:rsidRPr="00D26196" w:rsidRDefault="00D26196">
      <w:pPr>
        <w:pStyle w:val="HTMLPreformatted"/>
        <w:divId w:val="2032412305"/>
        <w:rPr>
          <w:ins w:id="20306" w:author="shorny" w:date="2014-06-09T18:54:00Z"/>
          <w:sz w:val="18"/>
          <w:rPrChange w:id="20307" w:author="shorny" w:date="2014-06-09T18:55:00Z">
            <w:rPr>
              <w:ins w:id="20308" w:author="shorny" w:date="2014-06-09T18:54:00Z"/>
            </w:rPr>
          </w:rPrChange>
        </w:rPr>
      </w:pPr>
      <w:ins w:id="20309" w:author="shorny" w:date="2014-06-09T18:54:00Z">
        <w:r w:rsidRPr="00D26196">
          <w:rPr>
            <w:sz w:val="18"/>
            <w:rPrChange w:id="20310" w:author="shorny" w:date="2014-06-09T18:55:00Z">
              <w:rPr/>
            </w:rPrChange>
          </w:rPr>
          <w:t xml:space="preserve">  </w:t>
        </w:r>
        <w:r w:rsidRPr="00D26196">
          <w:rPr>
            <w:rStyle w:val="keyword1"/>
            <w:sz w:val="18"/>
            <w:rPrChange w:id="20311" w:author="shorny" w:date="2014-06-09T18:55:00Z">
              <w:rPr>
                <w:rStyle w:val="keyword1"/>
              </w:rPr>
            </w:rPrChange>
          </w:rPr>
          <w:t>VALUES</w:t>
        </w:r>
        <w:r w:rsidRPr="00D26196">
          <w:rPr>
            <w:sz w:val="18"/>
            <w:rPrChange w:id="20312" w:author="shorny" w:date="2014-06-09T18:55:00Z">
              <w:rPr/>
            </w:rPrChange>
          </w:rPr>
          <w:t xml:space="preserve"> (131, </w:t>
        </w:r>
        <w:r w:rsidRPr="00D26196">
          <w:rPr>
            <w:rStyle w:val="string1"/>
            <w:sz w:val="18"/>
            <w:rPrChange w:id="20313" w:author="shorny" w:date="2014-06-09T18:55:00Z">
              <w:rPr>
                <w:rStyle w:val="string1"/>
              </w:rPr>
            </w:rPrChange>
          </w:rPr>
          <w:t>'cv'</w:t>
        </w:r>
        <w:r w:rsidRPr="00D26196">
          <w:rPr>
            <w:sz w:val="18"/>
            <w:rPrChange w:id="20314" w:author="shorny" w:date="2014-06-09T18:55:00Z">
              <w:rPr/>
            </w:rPrChange>
          </w:rPr>
          <w:t>);</w:t>
        </w:r>
      </w:ins>
    </w:p>
    <w:p w14:paraId="17EA2F1C" w14:textId="77777777" w:rsidR="00D26196" w:rsidRPr="00D26196" w:rsidRDefault="00D26196">
      <w:pPr>
        <w:pStyle w:val="HTMLPreformatted"/>
        <w:divId w:val="2032412305"/>
        <w:rPr>
          <w:ins w:id="20315" w:author="shorny" w:date="2014-06-09T18:54:00Z"/>
          <w:sz w:val="18"/>
          <w:rPrChange w:id="20316" w:author="shorny" w:date="2014-06-09T18:55:00Z">
            <w:rPr>
              <w:ins w:id="20317" w:author="shorny" w:date="2014-06-09T18:54:00Z"/>
            </w:rPr>
          </w:rPrChange>
        </w:rPr>
      </w:pPr>
    </w:p>
    <w:p w14:paraId="0E1DF2F5" w14:textId="77777777" w:rsidR="00D26196" w:rsidRPr="00D26196" w:rsidRDefault="00D26196">
      <w:pPr>
        <w:pStyle w:val="HTMLPreformatted"/>
        <w:divId w:val="2032412305"/>
        <w:rPr>
          <w:ins w:id="20318" w:author="shorny" w:date="2014-06-09T18:54:00Z"/>
          <w:rStyle w:val="comment1"/>
          <w:sz w:val="18"/>
          <w:rPrChange w:id="20319" w:author="shorny" w:date="2014-06-09T18:55:00Z">
            <w:rPr>
              <w:ins w:id="20320" w:author="shorny" w:date="2014-06-09T18:54:00Z"/>
              <w:rStyle w:val="comment1"/>
            </w:rPr>
          </w:rPrChange>
        </w:rPr>
      </w:pPr>
      <w:ins w:id="20321" w:author="shorny" w:date="2014-06-09T18:54:00Z">
        <w:r w:rsidRPr="00D26196">
          <w:rPr>
            <w:sz w:val="18"/>
            <w:rPrChange w:id="20322" w:author="shorny" w:date="2014-06-09T18:55:00Z">
              <w:rPr/>
            </w:rPrChange>
          </w:rPr>
          <w:t xml:space="preserve">  </w:t>
        </w:r>
        <w:r w:rsidRPr="00D26196">
          <w:rPr>
            <w:rStyle w:val="comment1"/>
            <w:sz w:val="18"/>
            <w:rPrChange w:id="20323" w:author="shorny" w:date="2014-06-09T18:55:00Z">
              <w:rPr>
                <w:rStyle w:val="comment1"/>
              </w:rPr>
            </w:rPrChange>
          </w:rPr>
          <w:t>-- create another temporary table that lists the differences between expected</w:t>
        </w:r>
      </w:ins>
    </w:p>
    <w:p w14:paraId="2DFE53CF" w14:textId="77777777" w:rsidR="00D26196" w:rsidRPr="00D26196" w:rsidRDefault="00D26196">
      <w:pPr>
        <w:pStyle w:val="HTMLPreformatted"/>
        <w:divId w:val="2032412305"/>
        <w:rPr>
          <w:ins w:id="20324" w:author="shorny" w:date="2014-06-09T18:54:00Z"/>
          <w:rStyle w:val="comment1"/>
          <w:sz w:val="18"/>
          <w:rPrChange w:id="20325" w:author="shorny" w:date="2014-06-09T18:55:00Z">
            <w:rPr>
              <w:ins w:id="20326" w:author="shorny" w:date="2014-06-09T18:54:00Z"/>
              <w:rStyle w:val="comment1"/>
            </w:rPr>
          </w:rPrChange>
        </w:rPr>
      </w:pPr>
      <w:ins w:id="20327" w:author="shorny" w:date="2014-06-09T18:54:00Z">
        <w:r w:rsidRPr="00D26196">
          <w:rPr>
            <w:sz w:val="18"/>
            <w:rPrChange w:id="20328" w:author="shorny" w:date="2014-06-09T18:55:00Z">
              <w:rPr/>
            </w:rPrChange>
          </w:rPr>
          <w:t xml:space="preserve">  </w:t>
        </w:r>
        <w:r w:rsidRPr="00D26196">
          <w:rPr>
            <w:rStyle w:val="comment1"/>
            <w:sz w:val="18"/>
            <w:rPrChange w:id="20329" w:author="shorny" w:date="2014-06-09T18:55:00Z">
              <w:rPr>
                <w:rStyle w:val="comment1"/>
              </w:rPr>
            </w:rPrChange>
          </w:rPr>
          <w:t xml:space="preserve">-- </w:t>
        </w:r>
        <w:proofErr w:type="gramStart"/>
        <w:r w:rsidRPr="00D26196">
          <w:rPr>
            <w:rStyle w:val="comment1"/>
            <w:sz w:val="18"/>
            <w:rPrChange w:id="20330" w:author="shorny" w:date="2014-06-09T18:55:00Z">
              <w:rPr>
                <w:rStyle w:val="comment1"/>
              </w:rPr>
            </w:rPrChange>
          </w:rPr>
          <w:t>results</w:t>
        </w:r>
        <w:proofErr w:type="gramEnd"/>
        <w:r w:rsidRPr="00D26196">
          <w:rPr>
            <w:rStyle w:val="comment1"/>
            <w:sz w:val="18"/>
            <w:rPrChange w:id="20331" w:author="shorny" w:date="2014-06-09T18:55:00Z">
              <w:rPr>
                <w:rStyle w:val="comment1"/>
              </w:rPr>
            </w:rPrChange>
          </w:rPr>
          <w:t xml:space="preserve"> and actuals</w:t>
        </w:r>
      </w:ins>
    </w:p>
    <w:p w14:paraId="10E1E586" w14:textId="77777777" w:rsidR="00D26196" w:rsidRPr="00D26196" w:rsidRDefault="00D26196">
      <w:pPr>
        <w:pStyle w:val="HTMLPreformatted"/>
        <w:divId w:val="2032412305"/>
        <w:rPr>
          <w:ins w:id="20332" w:author="shorny" w:date="2014-06-09T18:54:00Z"/>
          <w:sz w:val="18"/>
          <w:rPrChange w:id="20333" w:author="shorny" w:date="2014-06-09T18:55:00Z">
            <w:rPr>
              <w:ins w:id="20334" w:author="shorny" w:date="2014-06-09T18:54:00Z"/>
            </w:rPr>
          </w:rPrChange>
        </w:rPr>
      </w:pPr>
      <w:ins w:id="20335" w:author="shorny" w:date="2014-06-09T18:54:00Z">
        <w:r w:rsidRPr="00D26196">
          <w:rPr>
            <w:sz w:val="18"/>
            <w:rPrChange w:id="20336" w:author="shorny" w:date="2014-06-09T18:55:00Z">
              <w:rPr/>
            </w:rPrChange>
          </w:rPr>
          <w:t xml:space="preserve">  </w:t>
        </w:r>
        <w:r w:rsidRPr="00D26196">
          <w:rPr>
            <w:rStyle w:val="keyword1"/>
            <w:sz w:val="18"/>
            <w:rPrChange w:id="20337" w:author="shorny" w:date="2014-06-09T18:55:00Z">
              <w:rPr>
                <w:rStyle w:val="keyword1"/>
              </w:rPr>
            </w:rPrChange>
          </w:rPr>
          <w:t>CREATE</w:t>
        </w:r>
        <w:r w:rsidRPr="00D26196">
          <w:rPr>
            <w:sz w:val="18"/>
            <w:rPrChange w:id="20338" w:author="shorny" w:date="2014-06-09T18:55:00Z">
              <w:rPr/>
            </w:rPrChange>
          </w:rPr>
          <w:t xml:space="preserve"> </w:t>
        </w:r>
        <w:r w:rsidRPr="00D26196">
          <w:rPr>
            <w:rStyle w:val="keyword1"/>
            <w:sz w:val="18"/>
            <w:rPrChange w:id="20339" w:author="shorny" w:date="2014-06-09T18:55:00Z">
              <w:rPr>
                <w:rStyle w:val="keyword1"/>
              </w:rPr>
            </w:rPrChange>
          </w:rPr>
          <w:t>TEMPORARY</w:t>
        </w:r>
        <w:r w:rsidRPr="00D26196">
          <w:rPr>
            <w:sz w:val="18"/>
            <w:rPrChange w:id="20340" w:author="shorny" w:date="2014-06-09T18:55:00Z">
              <w:rPr/>
            </w:rPrChange>
          </w:rPr>
          <w:t xml:space="preserve"> </w:t>
        </w:r>
        <w:r w:rsidRPr="00D26196">
          <w:rPr>
            <w:rStyle w:val="keyword1"/>
            <w:sz w:val="18"/>
            <w:rPrChange w:id="20341" w:author="shorny" w:date="2014-06-09T18:55:00Z">
              <w:rPr>
                <w:rStyle w:val="keyword1"/>
              </w:rPr>
            </w:rPrChange>
          </w:rPr>
          <w:t>TABLE</w:t>
        </w:r>
        <w:r w:rsidRPr="00D26196">
          <w:rPr>
            <w:sz w:val="18"/>
            <w:rPrChange w:id="20342" w:author="shorny" w:date="2014-06-09T18:55:00Z">
              <w:rPr/>
            </w:rPrChange>
          </w:rPr>
          <w:t xml:space="preserve"> </w:t>
        </w:r>
        <w:r w:rsidRPr="00D26196">
          <w:rPr>
            <w:rStyle w:val="function-name1"/>
            <w:sz w:val="18"/>
            <w:rPrChange w:id="20343" w:author="shorny" w:date="2014-06-09T18:55:00Z">
              <w:rPr>
                <w:rStyle w:val="function-name1"/>
              </w:rPr>
            </w:rPrChange>
          </w:rPr>
          <w:t>utrans_a5_problems</w:t>
        </w:r>
      </w:ins>
    </w:p>
    <w:p w14:paraId="452EF76F" w14:textId="77777777" w:rsidR="00D26196" w:rsidRPr="00D26196" w:rsidRDefault="00D26196">
      <w:pPr>
        <w:pStyle w:val="HTMLPreformatted"/>
        <w:divId w:val="2032412305"/>
        <w:rPr>
          <w:ins w:id="20344" w:author="shorny" w:date="2014-06-09T18:54:00Z"/>
          <w:sz w:val="18"/>
          <w:rPrChange w:id="20345" w:author="shorny" w:date="2014-06-09T18:55:00Z">
            <w:rPr>
              <w:ins w:id="20346" w:author="shorny" w:date="2014-06-09T18:54:00Z"/>
            </w:rPr>
          </w:rPrChange>
        </w:rPr>
      </w:pPr>
      <w:ins w:id="20347" w:author="shorny" w:date="2014-06-09T18:54:00Z">
        <w:r w:rsidRPr="00D26196">
          <w:rPr>
            <w:sz w:val="18"/>
            <w:rPrChange w:id="20348" w:author="shorny" w:date="2014-06-09T18:55:00Z">
              <w:rPr/>
            </w:rPrChange>
          </w:rPr>
          <w:t xml:space="preserve">  </w:t>
        </w:r>
        <w:proofErr w:type="gramStart"/>
        <w:r w:rsidRPr="00D26196">
          <w:rPr>
            <w:rStyle w:val="keyword1"/>
            <w:sz w:val="18"/>
            <w:rPrChange w:id="20349" w:author="shorny" w:date="2014-06-09T18:55:00Z">
              <w:rPr>
                <w:rStyle w:val="keyword1"/>
              </w:rPr>
            </w:rPrChange>
          </w:rPr>
          <w:t>SELECT</w:t>
        </w:r>
        <w:r w:rsidRPr="00D26196">
          <w:rPr>
            <w:sz w:val="18"/>
            <w:rPrChange w:id="20350" w:author="shorny" w:date="2014-06-09T18:55:00Z">
              <w:rPr/>
            </w:rPrChange>
          </w:rPr>
          <w:t xml:space="preserve"> problems.*</w:t>
        </w:r>
        <w:proofErr w:type="gramEnd"/>
      </w:ins>
    </w:p>
    <w:p w14:paraId="35D7282E" w14:textId="77777777" w:rsidR="00D26196" w:rsidRPr="00D26196" w:rsidRDefault="00D26196">
      <w:pPr>
        <w:pStyle w:val="HTMLPreformatted"/>
        <w:divId w:val="2032412305"/>
        <w:rPr>
          <w:ins w:id="20351" w:author="shorny" w:date="2014-06-09T18:54:00Z"/>
          <w:sz w:val="18"/>
          <w:rPrChange w:id="20352" w:author="shorny" w:date="2014-06-09T18:55:00Z">
            <w:rPr>
              <w:ins w:id="20353" w:author="shorny" w:date="2014-06-09T18:54:00Z"/>
            </w:rPr>
          </w:rPrChange>
        </w:rPr>
      </w:pPr>
      <w:ins w:id="20354" w:author="shorny" w:date="2014-06-09T18:54:00Z">
        <w:r w:rsidRPr="00D26196">
          <w:rPr>
            <w:sz w:val="18"/>
            <w:rPrChange w:id="20355" w:author="shorny" w:date="2014-06-09T18:55:00Z">
              <w:rPr/>
            </w:rPrChange>
          </w:rPr>
          <w:t xml:space="preserve">  </w:t>
        </w:r>
        <w:r w:rsidRPr="00D26196">
          <w:rPr>
            <w:rStyle w:val="keyword1"/>
            <w:sz w:val="18"/>
            <w:rPrChange w:id="20356" w:author="shorny" w:date="2014-06-09T18:55:00Z">
              <w:rPr>
                <w:rStyle w:val="keyword1"/>
              </w:rPr>
            </w:rPrChange>
          </w:rPr>
          <w:t>FROM</w:t>
        </w:r>
      </w:ins>
    </w:p>
    <w:p w14:paraId="1A2D31CC" w14:textId="77777777" w:rsidR="00D26196" w:rsidRPr="00D26196" w:rsidRDefault="00D26196">
      <w:pPr>
        <w:pStyle w:val="HTMLPreformatted"/>
        <w:divId w:val="2032412305"/>
        <w:rPr>
          <w:ins w:id="20357" w:author="shorny" w:date="2014-06-09T18:54:00Z"/>
          <w:sz w:val="18"/>
          <w:rPrChange w:id="20358" w:author="shorny" w:date="2014-06-09T18:55:00Z">
            <w:rPr>
              <w:ins w:id="20359" w:author="shorny" w:date="2014-06-09T18:54:00Z"/>
            </w:rPr>
          </w:rPrChange>
        </w:rPr>
      </w:pPr>
      <w:ins w:id="20360" w:author="shorny" w:date="2014-06-09T18:54:00Z">
        <w:r w:rsidRPr="00D26196">
          <w:rPr>
            <w:sz w:val="18"/>
            <w:rPrChange w:id="20361" w:author="shorny" w:date="2014-06-09T18:55:00Z">
              <w:rPr/>
            </w:rPrChange>
          </w:rPr>
          <w:t xml:space="preserve">  (</w:t>
        </w:r>
      </w:ins>
    </w:p>
    <w:p w14:paraId="52DC24B8" w14:textId="77777777" w:rsidR="00D26196" w:rsidRPr="00D26196" w:rsidRDefault="00D26196">
      <w:pPr>
        <w:pStyle w:val="HTMLPreformatted"/>
        <w:divId w:val="2032412305"/>
        <w:rPr>
          <w:ins w:id="20362" w:author="shorny" w:date="2014-06-09T18:54:00Z"/>
          <w:sz w:val="18"/>
          <w:rPrChange w:id="20363" w:author="shorny" w:date="2014-06-09T18:55:00Z">
            <w:rPr>
              <w:ins w:id="20364" w:author="shorny" w:date="2014-06-09T18:54:00Z"/>
            </w:rPr>
          </w:rPrChange>
        </w:rPr>
      </w:pPr>
      <w:ins w:id="20365" w:author="shorny" w:date="2014-06-09T18:54:00Z">
        <w:r w:rsidRPr="00D26196">
          <w:rPr>
            <w:sz w:val="18"/>
            <w:rPrChange w:id="20366" w:author="shorny" w:date="2014-06-09T18:55:00Z">
              <w:rPr/>
            </w:rPrChange>
          </w:rPr>
          <w:t xml:space="preserve">      </w:t>
        </w:r>
        <w:proofErr w:type="gramStart"/>
        <w:r w:rsidRPr="00D26196">
          <w:rPr>
            <w:rStyle w:val="keyword1"/>
            <w:sz w:val="18"/>
            <w:rPrChange w:id="20367" w:author="shorny" w:date="2014-06-09T18:55:00Z">
              <w:rPr>
                <w:rStyle w:val="keyword1"/>
              </w:rPr>
            </w:rPrChange>
          </w:rPr>
          <w:t>SELECT</w:t>
        </w:r>
        <w:r w:rsidRPr="00D26196">
          <w:rPr>
            <w:sz w:val="18"/>
            <w:rPrChange w:id="20368" w:author="shorny" w:date="2014-06-09T18:55:00Z">
              <w:rPr/>
            </w:rPrChange>
          </w:rPr>
          <w:t xml:space="preserve"> actuals.*</w:t>
        </w:r>
        <w:proofErr w:type="gramEnd"/>
      </w:ins>
    </w:p>
    <w:p w14:paraId="627976DE" w14:textId="77777777" w:rsidR="00D26196" w:rsidRPr="00D26196" w:rsidRDefault="00D26196">
      <w:pPr>
        <w:pStyle w:val="HTMLPreformatted"/>
        <w:divId w:val="2032412305"/>
        <w:rPr>
          <w:ins w:id="20369" w:author="shorny" w:date="2014-06-09T18:54:00Z"/>
          <w:sz w:val="18"/>
          <w:rPrChange w:id="20370" w:author="shorny" w:date="2014-06-09T18:55:00Z">
            <w:rPr>
              <w:ins w:id="20371" w:author="shorny" w:date="2014-06-09T18:54:00Z"/>
            </w:rPr>
          </w:rPrChange>
        </w:rPr>
      </w:pPr>
      <w:ins w:id="20372" w:author="shorny" w:date="2014-06-09T18:54:00Z">
        <w:r w:rsidRPr="00D26196">
          <w:rPr>
            <w:sz w:val="18"/>
            <w:rPrChange w:id="20373" w:author="shorny" w:date="2014-06-09T18:55:00Z">
              <w:rPr/>
            </w:rPrChange>
          </w:rPr>
          <w:t xml:space="preserve">      </w:t>
        </w:r>
        <w:r w:rsidRPr="00D26196">
          <w:rPr>
            <w:rStyle w:val="keyword1"/>
            <w:sz w:val="18"/>
            <w:rPrChange w:id="20374" w:author="shorny" w:date="2014-06-09T18:55:00Z">
              <w:rPr>
                <w:rStyle w:val="keyword1"/>
              </w:rPr>
            </w:rPrChange>
          </w:rPr>
          <w:t>FROM</w:t>
        </w:r>
        <w:r w:rsidRPr="00D26196">
          <w:rPr>
            <w:sz w:val="18"/>
            <w:rPrChange w:id="20375" w:author="shorny" w:date="2014-06-09T18:55:00Z">
              <w:rPr/>
            </w:rPrChange>
          </w:rPr>
          <w:t xml:space="preserve"> utrans_a5_actuals actuals</w:t>
        </w:r>
      </w:ins>
    </w:p>
    <w:p w14:paraId="68D1FC30" w14:textId="77777777" w:rsidR="00D26196" w:rsidRPr="00D26196" w:rsidRDefault="00D26196">
      <w:pPr>
        <w:pStyle w:val="HTMLPreformatted"/>
        <w:divId w:val="2032412305"/>
        <w:rPr>
          <w:ins w:id="20376" w:author="shorny" w:date="2014-06-09T18:54:00Z"/>
          <w:sz w:val="18"/>
          <w:rPrChange w:id="20377" w:author="shorny" w:date="2014-06-09T18:55:00Z">
            <w:rPr>
              <w:ins w:id="20378" w:author="shorny" w:date="2014-06-09T18:54:00Z"/>
            </w:rPr>
          </w:rPrChange>
        </w:rPr>
      </w:pPr>
      <w:ins w:id="20379" w:author="shorny" w:date="2014-06-09T18:54:00Z">
        <w:r w:rsidRPr="00D26196">
          <w:rPr>
            <w:sz w:val="18"/>
            <w:rPrChange w:id="20380" w:author="shorny" w:date="2014-06-09T18:55:00Z">
              <w:rPr/>
            </w:rPrChange>
          </w:rPr>
          <w:t xml:space="preserve">      </w:t>
        </w:r>
        <w:r w:rsidRPr="00D26196">
          <w:rPr>
            <w:rStyle w:val="keyword1"/>
            <w:sz w:val="18"/>
            <w:rPrChange w:id="20381" w:author="shorny" w:date="2014-06-09T18:55:00Z">
              <w:rPr>
                <w:rStyle w:val="keyword1"/>
              </w:rPr>
            </w:rPrChange>
          </w:rPr>
          <w:t>UNION</w:t>
        </w:r>
        <w:r w:rsidRPr="00D26196">
          <w:rPr>
            <w:sz w:val="18"/>
            <w:rPrChange w:id="20382" w:author="shorny" w:date="2014-06-09T18:55:00Z">
              <w:rPr/>
            </w:rPrChange>
          </w:rPr>
          <w:t xml:space="preserve"> </w:t>
        </w:r>
        <w:r w:rsidRPr="00D26196">
          <w:rPr>
            <w:rStyle w:val="keyword1"/>
            <w:sz w:val="18"/>
            <w:rPrChange w:id="20383" w:author="shorny" w:date="2014-06-09T18:55:00Z">
              <w:rPr>
                <w:rStyle w:val="keyword1"/>
              </w:rPr>
            </w:rPrChange>
          </w:rPr>
          <w:t>ALL</w:t>
        </w:r>
      </w:ins>
    </w:p>
    <w:p w14:paraId="5AC49999" w14:textId="77777777" w:rsidR="00D26196" w:rsidRPr="00D26196" w:rsidRDefault="00D26196">
      <w:pPr>
        <w:pStyle w:val="HTMLPreformatted"/>
        <w:divId w:val="2032412305"/>
        <w:rPr>
          <w:ins w:id="20384" w:author="shorny" w:date="2014-06-09T18:54:00Z"/>
          <w:sz w:val="18"/>
          <w:rPrChange w:id="20385" w:author="shorny" w:date="2014-06-09T18:55:00Z">
            <w:rPr>
              <w:ins w:id="20386" w:author="shorny" w:date="2014-06-09T18:54:00Z"/>
            </w:rPr>
          </w:rPrChange>
        </w:rPr>
      </w:pPr>
      <w:ins w:id="20387" w:author="shorny" w:date="2014-06-09T18:54:00Z">
        <w:r w:rsidRPr="00D26196">
          <w:rPr>
            <w:sz w:val="18"/>
            <w:rPrChange w:id="20388" w:author="shorny" w:date="2014-06-09T18:55:00Z">
              <w:rPr/>
            </w:rPrChange>
          </w:rPr>
          <w:t xml:space="preserve">      </w:t>
        </w:r>
        <w:proofErr w:type="gramStart"/>
        <w:r w:rsidRPr="00D26196">
          <w:rPr>
            <w:rStyle w:val="keyword1"/>
            <w:sz w:val="18"/>
            <w:rPrChange w:id="20389" w:author="shorny" w:date="2014-06-09T18:55:00Z">
              <w:rPr>
                <w:rStyle w:val="keyword1"/>
              </w:rPr>
            </w:rPrChange>
          </w:rPr>
          <w:t>SELECT</w:t>
        </w:r>
        <w:r w:rsidRPr="00D26196">
          <w:rPr>
            <w:sz w:val="18"/>
            <w:rPrChange w:id="20390" w:author="shorny" w:date="2014-06-09T18:55:00Z">
              <w:rPr/>
            </w:rPrChange>
          </w:rPr>
          <w:t xml:space="preserve"> expecteds.*</w:t>
        </w:r>
        <w:proofErr w:type="gramEnd"/>
      </w:ins>
    </w:p>
    <w:p w14:paraId="43456C75" w14:textId="77777777" w:rsidR="00D26196" w:rsidRPr="00D26196" w:rsidRDefault="00D26196">
      <w:pPr>
        <w:pStyle w:val="HTMLPreformatted"/>
        <w:divId w:val="2032412305"/>
        <w:rPr>
          <w:ins w:id="20391" w:author="shorny" w:date="2014-06-09T18:54:00Z"/>
          <w:sz w:val="18"/>
          <w:rPrChange w:id="20392" w:author="shorny" w:date="2014-06-09T18:55:00Z">
            <w:rPr>
              <w:ins w:id="20393" w:author="shorny" w:date="2014-06-09T18:54:00Z"/>
            </w:rPr>
          </w:rPrChange>
        </w:rPr>
      </w:pPr>
      <w:ins w:id="20394" w:author="shorny" w:date="2014-06-09T18:54:00Z">
        <w:r w:rsidRPr="00D26196">
          <w:rPr>
            <w:sz w:val="18"/>
            <w:rPrChange w:id="20395" w:author="shorny" w:date="2014-06-09T18:55:00Z">
              <w:rPr/>
            </w:rPrChange>
          </w:rPr>
          <w:t xml:space="preserve">      </w:t>
        </w:r>
        <w:r w:rsidRPr="00D26196">
          <w:rPr>
            <w:rStyle w:val="keyword1"/>
            <w:sz w:val="18"/>
            <w:rPrChange w:id="20396" w:author="shorny" w:date="2014-06-09T18:55:00Z">
              <w:rPr>
                <w:rStyle w:val="keyword1"/>
              </w:rPr>
            </w:rPrChange>
          </w:rPr>
          <w:t>FROM</w:t>
        </w:r>
        <w:r w:rsidRPr="00D26196">
          <w:rPr>
            <w:sz w:val="18"/>
            <w:rPrChange w:id="20397" w:author="shorny" w:date="2014-06-09T18:55:00Z">
              <w:rPr/>
            </w:rPrChange>
          </w:rPr>
          <w:t xml:space="preserve"> utrans_a5_expecteds expecteds</w:t>
        </w:r>
      </w:ins>
    </w:p>
    <w:p w14:paraId="595E913B" w14:textId="77777777" w:rsidR="00D26196" w:rsidRPr="00D26196" w:rsidRDefault="00D26196">
      <w:pPr>
        <w:pStyle w:val="HTMLPreformatted"/>
        <w:divId w:val="2032412305"/>
        <w:rPr>
          <w:ins w:id="20398" w:author="shorny" w:date="2014-06-09T18:54:00Z"/>
          <w:sz w:val="18"/>
          <w:rPrChange w:id="20399" w:author="shorny" w:date="2014-06-09T18:55:00Z">
            <w:rPr>
              <w:ins w:id="20400" w:author="shorny" w:date="2014-06-09T18:54:00Z"/>
            </w:rPr>
          </w:rPrChange>
        </w:rPr>
      </w:pPr>
      <w:ins w:id="20401" w:author="shorny" w:date="2014-06-09T18:54:00Z">
        <w:r w:rsidRPr="00D26196">
          <w:rPr>
            <w:sz w:val="18"/>
            <w:rPrChange w:id="20402" w:author="shorny" w:date="2014-06-09T18:55:00Z">
              <w:rPr/>
            </w:rPrChange>
          </w:rPr>
          <w:t xml:space="preserve">  )  problems</w:t>
        </w:r>
      </w:ins>
    </w:p>
    <w:p w14:paraId="1BF65E46" w14:textId="77777777" w:rsidR="00D26196" w:rsidRPr="00D26196" w:rsidRDefault="00D26196">
      <w:pPr>
        <w:pStyle w:val="HTMLPreformatted"/>
        <w:divId w:val="2032412305"/>
        <w:rPr>
          <w:ins w:id="20403" w:author="shorny" w:date="2014-06-09T18:54:00Z"/>
          <w:sz w:val="18"/>
          <w:rPrChange w:id="20404" w:author="shorny" w:date="2014-06-09T18:55:00Z">
            <w:rPr>
              <w:ins w:id="20405" w:author="shorny" w:date="2014-06-09T18:54:00Z"/>
            </w:rPr>
          </w:rPrChange>
        </w:rPr>
      </w:pPr>
      <w:ins w:id="20406" w:author="shorny" w:date="2014-06-09T18:54:00Z">
        <w:r w:rsidRPr="00D26196">
          <w:rPr>
            <w:sz w:val="18"/>
            <w:rPrChange w:id="20407" w:author="shorny" w:date="2014-06-09T18:55:00Z">
              <w:rPr/>
            </w:rPrChange>
          </w:rPr>
          <w:t xml:space="preserve">  </w:t>
        </w:r>
        <w:r w:rsidRPr="00D26196">
          <w:rPr>
            <w:rStyle w:val="keyword1"/>
            <w:sz w:val="18"/>
            <w:rPrChange w:id="20408" w:author="shorny" w:date="2014-06-09T18:55:00Z">
              <w:rPr>
                <w:rStyle w:val="keyword1"/>
              </w:rPr>
            </w:rPrChange>
          </w:rPr>
          <w:t>GROUP</w:t>
        </w:r>
        <w:r w:rsidRPr="00D26196">
          <w:rPr>
            <w:sz w:val="18"/>
            <w:rPrChange w:id="20409" w:author="shorny" w:date="2014-06-09T18:55:00Z">
              <w:rPr/>
            </w:rPrChange>
          </w:rPr>
          <w:t xml:space="preserve"> </w:t>
        </w:r>
        <w:r w:rsidRPr="00D26196">
          <w:rPr>
            <w:rStyle w:val="keyword1"/>
            <w:sz w:val="18"/>
            <w:rPrChange w:id="20410" w:author="shorny" w:date="2014-06-09T18:55:00Z">
              <w:rPr>
                <w:rStyle w:val="keyword1"/>
              </w:rPr>
            </w:rPrChange>
          </w:rPr>
          <w:t>BY</w:t>
        </w:r>
        <w:r w:rsidRPr="00D26196">
          <w:rPr>
            <w:sz w:val="18"/>
            <w:rPrChange w:id="20411" w:author="shorny" w:date="2014-06-09T18:55:00Z">
              <w:rPr/>
            </w:rPrChange>
          </w:rPr>
          <w:t xml:space="preserve"> problems.DocID</w:t>
        </w:r>
      </w:ins>
    </w:p>
    <w:p w14:paraId="558B751A" w14:textId="77777777" w:rsidR="00D26196" w:rsidRPr="00D26196" w:rsidRDefault="00D26196">
      <w:pPr>
        <w:pStyle w:val="HTMLPreformatted"/>
        <w:divId w:val="2032412305"/>
        <w:rPr>
          <w:ins w:id="20412" w:author="shorny" w:date="2014-06-09T18:54:00Z"/>
          <w:sz w:val="18"/>
          <w:rPrChange w:id="20413" w:author="shorny" w:date="2014-06-09T18:55:00Z">
            <w:rPr>
              <w:ins w:id="20414" w:author="shorny" w:date="2014-06-09T18:54:00Z"/>
            </w:rPr>
          </w:rPrChange>
        </w:rPr>
      </w:pPr>
      <w:ins w:id="20415" w:author="shorny" w:date="2014-06-09T18:54:00Z">
        <w:r w:rsidRPr="00D26196">
          <w:rPr>
            <w:sz w:val="18"/>
            <w:rPrChange w:id="20416" w:author="shorny" w:date="2014-06-09T18:55:00Z">
              <w:rPr/>
            </w:rPrChange>
          </w:rPr>
          <w:t xml:space="preserve">  </w:t>
        </w:r>
        <w:r w:rsidRPr="00D26196">
          <w:rPr>
            <w:rStyle w:val="keyword1"/>
            <w:sz w:val="18"/>
            <w:rPrChange w:id="20417" w:author="shorny" w:date="2014-06-09T18:55:00Z">
              <w:rPr>
                <w:rStyle w:val="keyword1"/>
              </w:rPr>
            </w:rPrChange>
          </w:rPr>
          <w:t>HAVING</w:t>
        </w:r>
        <w:r w:rsidRPr="00D26196">
          <w:rPr>
            <w:sz w:val="18"/>
            <w:rPrChange w:id="20418" w:author="shorny" w:date="2014-06-09T18:55:00Z">
              <w:rPr/>
            </w:rPrChange>
          </w:rPr>
          <w:t xml:space="preserve"> </w:t>
        </w:r>
        <w:proofErr w:type="gramStart"/>
        <w:r w:rsidRPr="00D26196">
          <w:rPr>
            <w:rStyle w:val="builtin1"/>
            <w:sz w:val="18"/>
            <w:rPrChange w:id="20419" w:author="shorny" w:date="2014-06-09T18:55:00Z">
              <w:rPr>
                <w:rStyle w:val="builtin1"/>
              </w:rPr>
            </w:rPrChange>
          </w:rPr>
          <w:t>COUNT</w:t>
        </w:r>
        <w:r w:rsidRPr="00D26196">
          <w:rPr>
            <w:sz w:val="18"/>
            <w:rPrChange w:id="20420" w:author="shorny" w:date="2014-06-09T18:55:00Z">
              <w:rPr/>
            </w:rPrChange>
          </w:rPr>
          <w:t>(</w:t>
        </w:r>
        <w:proofErr w:type="gramEnd"/>
        <w:r w:rsidRPr="00D26196">
          <w:rPr>
            <w:sz w:val="18"/>
            <w:rPrChange w:id="20421" w:author="shorny" w:date="2014-06-09T18:55:00Z">
              <w:rPr/>
            </w:rPrChange>
          </w:rPr>
          <w:t>*) = 1</w:t>
        </w:r>
      </w:ins>
    </w:p>
    <w:p w14:paraId="62183FD5" w14:textId="77777777" w:rsidR="00D26196" w:rsidRPr="00D26196" w:rsidRDefault="00D26196">
      <w:pPr>
        <w:pStyle w:val="HTMLPreformatted"/>
        <w:divId w:val="2032412305"/>
        <w:rPr>
          <w:ins w:id="20422" w:author="shorny" w:date="2014-06-09T18:54:00Z"/>
          <w:sz w:val="18"/>
          <w:rPrChange w:id="20423" w:author="shorny" w:date="2014-06-09T18:55:00Z">
            <w:rPr>
              <w:ins w:id="20424" w:author="shorny" w:date="2014-06-09T18:54:00Z"/>
            </w:rPr>
          </w:rPrChange>
        </w:rPr>
      </w:pPr>
      <w:ins w:id="20425" w:author="shorny" w:date="2014-06-09T18:54:00Z">
        <w:r w:rsidRPr="00D26196">
          <w:rPr>
            <w:sz w:val="18"/>
            <w:rPrChange w:id="20426" w:author="shorny" w:date="2014-06-09T18:55:00Z">
              <w:rPr/>
            </w:rPrChange>
          </w:rPr>
          <w:t xml:space="preserve">  </w:t>
        </w:r>
        <w:r w:rsidRPr="00D26196">
          <w:rPr>
            <w:rStyle w:val="keyword1"/>
            <w:sz w:val="18"/>
            <w:rPrChange w:id="20427" w:author="shorny" w:date="2014-06-09T18:55:00Z">
              <w:rPr>
                <w:rStyle w:val="keyword1"/>
              </w:rPr>
            </w:rPrChange>
          </w:rPr>
          <w:t>ORDER</w:t>
        </w:r>
        <w:r w:rsidRPr="00D26196">
          <w:rPr>
            <w:sz w:val="18"/>
            <w:rPrChange w:id="20428" w:author="shorny" w:date="2014-06-09T18:55:00Z">
              <w:rPr/>
            </w:rPrChange>
          </w:rPr>
          <w:t xml:space="preserve"> </w:t>
        </w:r>
        <w:r w:rsidRPr="00D26196">
          <w:rPr>
            <w:rStyle w:val="keyword1"/>
            <w:sz w:val="18"/>
            <w:rPrChange w:id="20429" w:author="shorny" w:date="2014-06-09T18:55:00Z">
              <w:rPr>
                <w:rStyle w:val="keyword1"/>
              </w:rPr>
            </w:rPrChange>
          </w:rPr>
          <w:t>BY</w:t>
        </w:r>
        <w:r w:rsidRPr="00D26196">
          <w:rPr>
            <w:sz w:val="18"/>
            <w:rPrChange w:id="20430" w:author="shorny" w:date="2014-06-09T18:55:00Z">
              <w:rPr/>
            </w:rPrChange>
          </w:rPr>
          <w:t xml:space="preserve"> </w:t>
        </w:r>
        <w:proofErr w:type="gramStart"/>
        <w:r w:rsidRPr="00D26196">
          <w:rPr>
            <w:sz w:val="18"/>
            <w:rPrChange w:id="20431" w:author="shorny" w:date="2014-06-09T18:55:00Z">
              <w:rPr/>
            </w:rPrChange>
          </w:rPr>
          <w:t>problems.DocID ;</w:t>
        </w:r>
        <w:proofErr w:type="gramEnd"/>
      </w:ins>
    </w:p>
    <w:p w14:paraId="5755C2F7" w14:textId="77777777" w:rsidR="00D26196" w:rsidRPr="00D26196" w:rsidRDefault="00D26196">
      <w:pPr>
        <w:pStyle w:val="HTMLPreformatted"/>
        <w:divId w:val="2032412305"/>
        <w:rPr>
          <w:ins w:id="20432" w:author="shorny" w:date="2014-06-09T18:54:00Z"/>
          <w:sz w:val="18"/>
          <w:rPrChange w:id="20433" w:author="shorny" w:date="2014-06-09T18:55:00Z">
            <w:rPr>
              <w:ins w:id="20434" w:author="shorny" w:date="2014-06-09T18:54:00Z"/>
            </w:rPr>
          </w:rPrChange>
        </w:rPr>
      </w:pPr>
    </w:p>
    <w:p w14:paraId="10256FD9" w14:textId="77777777" w:rsidR="00D26196" w:rsidRPr="00D26196" w:rsidRDefault="00D26196">
      <w:pPr>
        <w:pStyle w:val="HTMLPreformatted"/>
        <w:divId w:val="2032412305"/>
        <w:rPr>
          <w:ins w:id="20435" w:author="shorny" w:date="2014-06-09T18:54:00Z"/>
          <w:rStyle w:val="comment1"/>
          <w:sz w:val="18"/>
          <w:rPrChange w:id="20436" w:author="shorny" w:date="2014-06-09T18:55:00Z">
            <w:rPr>
              <w:ins w:id="20437" w:author="shorny" w:date="2014-06-09T18:54:00Z"/>
              <w:rStyle w:val="comment1"/>
            </w:rPr>
          </w:rPrChange>
        </w:rPr>
      </w:pPr>
      <w:ins w:id="20438" w:author="shorny" w:date="2014-06-09T18:54:00Z">
        <w:r w:rsidRPr="00D26196">
          <w:rPr>
            <w:sz w:val="18"/>
            <w:rPrChange w:id="20439" w:author="shorny" w:date="2014-06-09T18:55:00Z">
              <w:rPr/>
            </w:rPrChange>
          </w:rPr>
          <w:t xml:space="preserve">  </w:t>
        </w:r>
        <w:r w:rsidRPr="00D26196">
          <w:rPr>
            <w:rStyle w:val="comment1"/>
            <w:sz w:val="18"/>
            <w:rPrChange w:id="20440" w:author="shorny" w:date="2014-06-09T18:55:00Z">
              <w:rPr>
                <w:rStyle w:val="comment1"/>
              </w:rPr>
            </w:rPrChange>
          </w:rPr>
          <w:t xml:space="preserve">-- </w:t>
        </w:r>
        <w:proofErr w:type="gramStart"/>
        <w:r w:rsidRPr="00D26196">
          <w:rPr>
            <w:rStyle w:val="comment1"/>
            <w:sz w:val="18"/>
            <w:rPrChange w:id="20441" w:author="shorny" w:date="2014-06-09T18:55:00Z">
              <w:rPr>
                <w:rStyle w:val="comment1"/>
              </w:rPr>
            </w:rPrChange>
          </w:rPr>
          <w:t>report</w:t>
        </w:r>
        <w:proofErr w:type="gramEnd"/>
        <w:r w:rsidRPr="00D26196">
          <w:rPr>
            <w:rStyle w:val="comment1"/>
            <w:sz w:val="18"/>
            <w:rPrChange w:id="20442" w:author="shorny" w:date="2014-06-09T18:55:00Z">
              <w:rPr>
                <w:rStyle w:val="comment1"/>
              </w:rPr>
            </w:rPrChange>
          </w:rPr>
          <w:t xml:space="preserve"> an error if the 'problems' table isn't empty</w:t>
        </w:r>
      </w:ins>
    </w:p>
    <w:p w14:paraId="0740A3D0" w14:textId="77777777" w:rsidR="00D26196" w:rsidRPr="00D26196" w:rsidRDefault="00D26196">
      <w:pPr>
        <w:pStyle w:val="HTMLPreformatted"/>
        <w:divId w:val="2032412305"/>
        <w:rPr>
          <w:ins w:id="20443" w:author="shorny" w:date="2014-06-09T18:54:00Z"/>
          <w:sz w:val="18"/>
          <w:rPrChange w:id="20444" w:author="shorny" w:date="2014-06-09T18:55:00Z">
            <w:rPr>
              <w:ins w:id="20445" w:author="shorny" w:date="2014-06-09T18:54:00Z"/>
            </w:rPr>
          </w:rPrChange>
        </w:rPr>
      </w:pPr>
      <w:ins w:id="20446" w:author="shorny" w:date="2014-06-09T18:54:00Z">
        <w:r w:rsidRPr="00D26196">
          <w:rPr>
            <w:sz w:val="18"/>
            <w:rPrChange w:id="20447" w:author="shorny" w:date="2014-06-09T18:55:00Z">
              <w:rPr/>
            </w:rPrChange>
          </w:rPr>
          <w:t xml:space="preserve">  </w:t>
        </w:r>
        <w:r w:rsidRPr="00D26196">
          <w:rPr>
            <w:rStyle w:val="keyword1"/>
            <w:sz w:val="18"/>
            <w:rPrChange w:id="20448" w:author="shorny" w:date="2014-06-09T18:55:00Z">
              <w:rPr>
                <w:rStyle w:val="keyword1"/>
              </w:rPr>
            </w:rPrChange>
          </w:rPr>
          <w:t>CALL</w:t>
        </w:r>
        <w:r w:rsidRPr="00D26196">
          <w:rPr>
            <w:sz w:val="18"/>
            <w:rPrChange w:id="20449" w:author="shorny" w:date="2014-06-09T18:55:00Z">
              <w:rPr/>
            </w:rPrChange>
          </w:rPr>
          <w:t xml:space="preserve"> stk_unit.assert_table_</w:t>
        </w:r>
        <w:proofErr w:type="gramStart"/>
        <w:r w:rsidRPr="00D26196">
          <w:rPr>
            <w:sz w:val="18"/>
            <w:rPrChange w:id="20450" w:author="shorny" w:date="2014-06-09T18:55:00Z">
              <w:rPr/>
            </w:rPrChange>
          </w:rPr>
          <w:t>empty(</w:t>
        </w:r>
        <w:proofErr w:type="gramEnd"/>
        <w:r w:rsidRPr="00D26196">
          <w:rPr>
            <w:sz w:val="18"/>
            <w:rPrChange w:id="20451" w:author="shorny" w:date="2014-06-09T18:55:00Z">
              <w:rPr/>
            </w:rPrChange>
          </w:rPr>
          <w:t xml:space="preserve"> </w:t>
        </w:r>
      </w:ins>
    </w:p>
    <w:p w14:paraId="55D91D15" w14:textId="77777777" w:rsidR="00D26196" w:rsidRPr="00D26196" w:rsidRDefault="00D26196">
      <w:pPr>
        <w:pStyle w:val="HTMLPreformatted"/>
        <w:divId w:val="2032412305"/>
        <w:rPr>
          <w:ins w:id="20452" w:author="shorny" w:date="2014-06-09T18:54:00Z"/>
          <w:sz w:val="18"/>
          <w:rPrChange w:id="20453" w:author="shorny" w:date="2014-06-09T18:55:00Z">
            <w:rPr>
              <w:ins w:id="20454" w:author="shorny" w:date="2014-06-09T18:54:00Z"/>
            </w:rPr>
          </w:rPrChange>
        </w:rPr>
      </w:pPr>
      <w:ins w:id="20455" w:author="shorny" w:date="2014-06-09T18:54:00Z">
        <w:r w:rsidRPr="00D26196">
          <w:rPr>
            <w:sz w:val="18"/>
            <w:rPrChange w:id="20456" w:author="shorny" w:date="2014-06-09T18:55:00Z">
              <w:rPr/>
            </w:rPrChange>
          </w:rPr>
          <w:t xml:space="preserve">    </w:t>
        </w:r>
        <w:proofErr w:type="gramStart"/>
        <w:r w:rsidRPr="00D26196">
          <w:rPr>
            <w:sz w:val="18"/>
            <w:rPrChange w:id="20457" w:author="shorny" w:date="2014-06-09T18:55:00Z">
              <w:rPr/>
            </w:rPrChange>
          </w:rPr>
          <w:t>DATABASE(</w:t>
        </w:r>
        <w:proofErr w:type="gramEnd"/>
        <w:r w:rsidRPr="00D26196">
          <w:rPr>
            <w:sz w:val="18"/>
            <w:rPrChange w:id="20458" w:author="shorny" w:date="2014-06-09T18:55:00Z">
              <w:rPr/>
            </w:rPrChange>
          </w:rPr>
          <w:t>),</w:t>
        </w:r>
      </w:ins>
    </w:p>
    <w:p w14:paraId="053D8327" w14:textId="77777777" w:rsidR="00D26196" w:rsidRPr="00D26196" w:rsidRDefault="00D26196">
      <w:pPr>
        <w:pStyle w:val="HTMLPreformatted"/>
        <w:divId w:val="2032412305"/>
        <w:rPr>
          <w:ins w:id="20459" w:author="shorny" w:date="2014-06-09T18:54:00Z"/>
          <w:sz w:val="18"/>
          <w:rPrChange w:id="20460" w:author="shorny" w:date="2014-06-09T18:55:00Z">
            <w:rPr>
              <w:ins w:id="20461" w:author="shorny" w:date="2014-06-09T18:54:00Z"/>
            </w:rPr>
          </w:rPrChange>
        </w:rPr>
      </w:pPr>
      <w:ins w:id="20462" w:author="shorny" w:date="2014-06-09T18:54:00Z">
        <w:r w:rsidRPr="00D26196">
          <w:rPr>
            <w:sz w:val="18"/>
            <w:rPrChange w:id="20463" w:author="shorny" w:date="2014-06-09T18:55:00Z">
              <w:rPr/>
            </w:rPrChange>
          </w:rPr>
          <w:t xml:space="preserve">    </w:t>
        </w:r>
        <w:r w:rsidRPr="00D26196">
          <w:rPr>
            <w:rStyle w:val="string1"/>
            <w:sz w:val="18"/>
            <w:rPrChange w:id="20464" w:author="shorny" w:date="2014-06-09T18:55:00Z">
              <w:rPr>
                <w:rStyle w:val="string1"/>
              </w:rPr>
            </w:rPrChange>
          </w:rPr>
          <w:t>'utrans_a5_problems'</w:t>
        </w:r>
        <w:r w:rsidRPr="00D26196">
          <w:rPr>
            <w:sz w:val="18"/>
            <w:rPrChange w:id="20465" w:author="shorny" w:date="2014-06-09T18:55:00Z">
              <w:rPr/>
            </w:rPrChange>
          </w:rPr>
          <w:t xml:space="preserve">, </w:t>
        </w:r>
      </w:ins>
    </w:p>
    <w:p w14:paraId="23DD1E73" w14:textId="77777777" w:rsidR="00D26196" w:rsidRPr="00D26196" w:rsidRDefault="00D26196">
      <w:pPr>
        <w:pStyle w:val="HTMLPreformatted"/>
        <w:divId w:val="2032412305"/>
        <w:rPr>
          <w:ins w:id="20466" w:author="shorny" w:date="2014-06-09T18:54:00Z"/>
          <w:sz w:val="18"/>
          <w:rPrChange w:id="20467" w:author="shorny" w:date="2014-06-09T18:55:00Z">
            <w:rPr>
              <w:ins w:id="20468" w:author="shorny" w:date="2014-06-09T18:54:00Z"/>
            </w:rPr>
          </w:rPrChange>
        </w:rPr>
      </w:pPr>
      <w:ins w:id="20469" w:author="shorny" w:date="2014-06-09T18:54:00Z">
        <w:r w:rsidRPr="00D26196">
          <w:rPr>
            <w:sz w:val="18"/>
            <w:rPrChange w:id="20470" w:author="shorny" w:date="2014-06-09T18:55:00Z">
              <w:rPr/>
            </w:rPrChange>
          </w:rPr>
          <w:t xml:space="preserve">    </w:t>
        </w:r>
        <w:r w:rsidRPr="00D26196">
          <w:rPr>
            <w:rStyle w:val="string1"/>
            <w:sz w:val="18"/>
            <w:rPrChange w:id="20471" w:author="shorny" w:date="2014-06-09T18:55:00Z">
              <w:rPr>
                <w:rStyle w:val="string1"/>
              </w:rPr>
            </w:rPrChange>
          </w:rPr>
          <w:t>'Incorrect results'</w:t>
        </w:r>
        <w:proofErr w:type="gramStart"/>
        <w:r w:rsidRPr="00D26196">
          <w:rPr>
            <w:sz w:val="18"/>
            <w:rPrChange w:id="20472" w:author="shorny" w:date="2014-06-09T18:55:00Z">
              <w:rPr/>
            </w:rPrChange>
          </w:rPr>
          <w:t>) ;</w:t>
        </w:r>
        <w:proofErr w:type="gramEnd"/>
        <w:r w:rsidRPr="00D26196">
          <w:rPr>
            <w:sz w:val="18"/>
            <w:rPrChange w:id="20473" w:author="shorny" w:date="2014-06-09T18:55:00Z">
              <w:rPr/>
            </w:rPrChange>
          </w:rPr>
          <w:t xml:space="preserve"> </w:t>
        </w:r>
      </w:ins>
    </w:p>
    <w:p w14:paraId="74E5ECDA" w14:textId="77777777" w:rsidR="00D26196" w:rsidRPr="00D26196" w:rsidRDefault="00D26196">
      <w:pPr>
        <w:pStyle w:val="HTMLPreformatted"/>
        <w:divId w:val="2032412305"/>
        <w:rPr>
          <w:ins w:id="20474" w:author="shorny" w:date="2014-06-09T18:54:00Z"/>
          <w:sz w:val="18"/>
          <w:rPrChange w:id="20475" w:author="shorny" w:date="2014-06-09T18:55:00Z">
            <w:rPr>
              <w:ins w:id="20476" w:author="shorny" w:date="2014-06-09T18:54:00Z"/>
            </w:rPr>
          </w:rPrChange>
        </w:rPr>
      </w:pPr>
    </w:p>
    <w:p w14:paraId="33BC678C" w14:textId="77777777" w:rsidR="00D26196" w:rsidRPr="00D26196" w:rsidRDefault="00D26196">
      <w:pPr>
        <w:pStyle w:val="HTMLPreformatted"/>
        <w:divId w:val="2032412305"/>
        <w:rPr>
          <w:ins w:id="20477" w:author="shorny" w:date="2014-06-09T18:54:00Z"/>
          <w:sz w:val="18"/>
          <w:rPrChange w:id="20478" w:author="shorny" w:date="2014-06-09T18:55:00Z">
            <w:rPr>
              <w:ins w:id="20479" w:author="shorny" w:date="2014-06-09T18:54:00Z"/>
            </w:rPr>
          </w:rPrChange>
        </w:rPr>
      </w:pPr>
      <w:ins w:id="20480" w:author="shorny" w:date="2014-06-09T18:54:00Z">
        <w:r w:rsidRPr="00D26196">
          <w:rPr>
            <w:sz w:val="18"/>
            <w:rPrChange w:id="20481" w:author="shorny" w:date="2014-06-09T18:55:00Z">
              <w:rPr/>
            </w:rPrChange>
          </w:rPr>
          <w:t xml:space="preserve">  </w:t>
        </w:r>
        <w:r w:rsidRPr="00D26196">
          <w:rPr>
            <w:rStyle w:val="keyword1"/>
            <w:sz w:val="18"/>
            <w:rPrChange w:id="20482" w:author="shorny" w:date="2014-06-09T18:55:00Z">
              <w:rPr>
                <w:rStyle w:val="keyword1"/>
              </w:rPr>
            </w:rPrChange>
          </w:rPr>
          <w:t>DROP</w:t>
        </w:r>
        <w:r w:rsidRPr="00D26196">
          <w:rPr>
            <w:sz w:val="18"/>
            <w:rPrChange w:id="20483" w:author="shorny" w:date="2014-06-09T18:55:00Z">
              <w:rPr/>
            </w:rPrChange>
          </w:rPr>
          <w:t xml:space="preserve"> </w:t>
        </w:r>
        <w:r w:rsidRPr="00D26196">
          <w:rPr>
            <w:rStyle w:val="keyword1"/>
            <w:sz w:val="18"/>
            <w:rPrChange w:id="20484" w:author="shorny" w:date="2014-06-09T18:55:00Z">
              <w:rPr>
                <w:rStyle w:val="keyword1"/>
              </w:rPr>
            </w:rPrChange>
          </w:rPr>
          <w:t>TABLE</w:t>
        </w:r>
        <w:r w:rsidRPr="00D26196">
          <w:rPr>
            <w:sz w:val="18"/>
            <w:rPrChange w:id="20485" w:author="shorny" w:date="2014-06-09T18:55:00Z">
              <w:rPr/>
            </w:rPrChange>
          </w:rPr>
          <w:t xml:space="preserve"> </w:t>
        </w:r>
        <w:r w:rsidRPr="00D26196">
          <w:rPr>
            <w:rStyle w:val="function-name1"/>
            <w:sz w:val="18"/>
            <w:rPrChange w:id="20486" w:author="shorny" w:date="2014-06-09T18:55:00Z">
              <w:rPr>
                <w:rStyle w:val="function-name1"/>
              </w:rPr>
            </w:rPrChange>
          </w:rPr>
          <w:t>utrans_a5_</w:t>
        </w:r>
        <w:proofErr w:type="gramStart"/>
        <w:r w:rsidRPr="00D26196">
          <w:rPr>
            <w:rStyle w:val="function-name1"/>
            <w:sz w:val="18"/>
            <w:rPrChange w:id="20487" w:author="shorny" w:date="2014-06-09T18:55:00Z">
              <w:rPr>
                <w:rStyle w:val="function-name1"/>
              </w:rPr>
            </w:rPrChange>
          </w:rPr>
          <w:t>expecteds</w:t>
        </w:r>
        <w:r w:rsidRPr="00D26196">
          <w:rPr>
            <w:sz w:val="18"/>
            <w:rPrChange w:id="20488" w:author="shorny" w:date="2014-06-09T18:55:00Z">
              <w:rPr/>
            </w:rPrChange>
          </w:rPr>
          <w:t xml:space="preserve"> ;</w:t>
        </w:r>
        <w:proofErr w:type="gramEnd"/>
      </w:ins>
    </w:p>
    <w:p w14:paraId="5DDD458B" w14:textId="77777777" w:rsidR="00D26196" w:rsidRPr="00D26196" w:rsidRDefault="00D26196">
      <w:pPr>
        <w:pStyle w:val="HTMLPreformatted"/>
        <w:divId w:val="2032412305"/>
        <w:rPr>
          <w:ins w:id="20489" w:author="shorny" w:date="2014-06-09T18:54:00Z"/>
          <w:sz w:val="18"/>
          <w:rPrChange w:id="20490" w:author="shorny" w:date="2014-06-09T18:55:00Z">
            <w:rPr>
              <w:ins w:id="20491" w:author="shorny" w:date="2014-06-09T18:54:00Z"/>
            </w:rPr>
          </w:rPrChange>
        </w:rPr>
      </w:pPr>
      <w:ins w:id="20492" w:author="shorny" w:date="2014-06-09T18:54:00Z">
        <w:r w:rsidRPr="00D26196">
          <w:rPr>
            <w:sz w:val="18"/>
            <w:rPrChange w:id="20493" w:author="shorny" w:date="2014-06-09T18:55:00Z">
              <w:rPr/>
            </w:rPrChange>
          </w:rPr>
          <w:t xml:space="preserve">  </w:t>
        </w:r>
        <w:r w:rsidRPr="00D26196">
          <w:rPr>
            <w:rStyle w:val="keyword1"/>
            <w:sz w:val="18"/>
            <w:rPrChange w:id="20494" w:author="shorny" w:date="2014-06-09T18:55:00Z">
              <w:rPr>
                <w:rStyle w:val="keyword1"/>
              </w:rPr>
            </w:rPrChange>
          </w:rPr>
          <w:t>DROP</w:t>
        </w:r>
        <w:r w:rsidRPr="00D26196">
          <w:rPr>
            <w:sz w:val="18"/>
            <w:rPrChange w:id="20495" w:author="shorny" w:date="2014-06-09T18:55:00Z">
              <w:rPr/>
            </w:rPrChange>
          </w:rPr>
          <w:t xml:space="preserve"> </w:t>
        </w:r>
        <w:r w:rsidRPr="00D26196">
          <w:rPr>
            <w:rStyle w:val="keyword1"/>
            <w:sz w:val="18"/>
            <w:rPrChange w:id="20496" w:author="shorny" w:date="2014-06-09T18:55:00Z">
              <w:rPr>
                <w:rStyle w:val="keyword1"/>
              </w:rPr>
            </w:rPrChange>
          </w:rPr>
          <w:t>TABLE</w:t>
        </w:r>
        <w:r w:rsidRPr="00D26196">
          <w:rPr>
            <w:sz w:val="18"/>
            <w:rPrChange w:id="20497" w:author="shorny" w:date="2014-06-09T18:55:00Z">
              <w:rPr/>
            </w:rPrChange>
          </w:rPr>
          <w:t xml:space="preserve"> </w:t>
        </w:r>
        <w:r w:rsidRPr="00D26196">
          <w:rPr>
            <w:rStyle w:val="function-name1"/>
            <w:sz w:val="18"/>
            <w:rPrChange w:id="20498" w:author="shorny" w:date="2014-06-09T18:55:00Z">
              <w:rPr>
                <w:rStyle w:val="function-name1"/>
              </w:rPr>
            </w:rPrChange>
          </w:rPr>
          <w:t>utrans_a5_</w:t>
        </w:r>
        <w:proofErr w:type="gramStart"/>
        <w:r w:rsidRPr="00D26196">
          <w:rPr>
            <w:rStyle w:val="function-name1"/>
            <w:sz w:val="18"/>
            <w:rPrChange w:id="20499" w:author="shorny" w:date="2014-06-09T18:55:00Z">
              <w:rPr>
                <w:rStyle w:val="function-name1"/>
              </w:rPr>
            </w:rPrChange>
          </w:rPr>
          <w:t>actuals</w:t>
        </w:r>
        <w:r w:rsidRPr="00D26196">
          <w:rPr>
            <w:sz w:val="18"/>
            <w:rPrChange w:id="20500" w:author="shorny" w:date="2014-06-09T18:55:00Z">
              <w:rPr/>
            </w:rPrChange>
          </w:rPr>
          <w:t xml:space="preserve"> ;</w:t>
        </w:r>
        <w:proofErr w:type="gramEnd"/>
      </w:ins>
    </w:p>
    <w:p w14:paraId="0CC1BD9D" w14:textId="77777777" w:rsidR="00D26196" w:rsidRPr="00D26196" w:rsidRDefault="00D26196">
      <w:pPr>
        <w:pStyle w:val="HTMLPreformatted"/>
        <w:divId w:val="2032412305"/>
        <w:rPr>
          <w:ins w:id="20501" w:author="shorny" w:date="2014-06-09T18:54:00Z"/>
          <w:sz w:val="18"/>
          <w:rPrChange w:id="20502" w:author="shorny" w:date="2014-06-09T18:55:00Z">
            <w:rPr>
              <w:ins w:id="20503" w:author="shorny" w:date="2014-06-09T18:54:00Z"/>
            </w:rPr>
          </w:rPrChange>
        </w:rPr>
      </w:pPr>
      <w:ins w:id="20504" w:author="shorny" w:date="2014-06-09T18:54:00Z">
        <w:r w:rsidRPr="00D26196">
          <w:rPr>
            <w:sz w:val="18"/>
            <w:rPrChange w:id="20505" w:author="shorny" w:date="2014-06-09T18:55:00Z">
              <w:rPr/>
            </w:rPrChange>
          </w:rPr>
          <w:t xml:space="preserve">  </w:t>
        </w:r>
        <w:r w:rsidRPr="00D26196">
          <w:rPr>
            <w:rStyle w:val="keyword1"/>
            <w:sz w:val="18"/>
            <w:rPrChange w:id="20506" w:author="shorny" w:date="2014-06-09T18:55:00Z">
              <w:rPr>
                <w:rStyle w:val="keyword1"/>
              </w:rPr>
            </w:rPrChange>
          </w:rPr>
          <w:t>DROP</w:t>
        </w:r>
        <w:r w:rsidRPr="00D26196">
          <w:rPr>
            <w:sz w:val="18"/>
            <w:rPrChange w:id="20507" w:author="shorny" w:date="2014-06-09T18:55:00Z">
              <w:rPr/>
            </w:rPrChange>
          </w:rPr>
          <w:t xml:space="preserve"> </w:t>
        </w:r>
        <w:r w:rsidRPr="00D26196">
          <w:rPr>
            <w:rStyle w:val="keyword1"/>
            <w:sz w:val="18"/>
            <w:rPrChange w:id="20508" w:author="shorny" w:date="2014-06-09T18:55:00Z">
              <w:rPr>
                <w:rStyle w:val="keyword1"/>
              </w:rPr>
            </w:rPrChange>
          </w:rPr>
          <w:t>TABLE</w:t>
        </w:r>
        <w:r w:rsidRPr="00D26196">
          <w:rPr>
            <w:sz w:val="18"/>
            <w:rPrChange w:id="20509" w:author="shorny" w:date="2014-06-09T18:55:00Z">
              <w:rPr/>
            </w:rPrChange>
          </w:rPr>
          <w:t xml:space="preserve"> </w:t>
        </w:r>
        <w:r w:rsidRPr="00D26196">
          <w:rPr>
            <w:rStyle w:val="function-name1"/>
            <w:sz w:val="18"/>
            <w:rPrChange w:id="20510" w:author="shorny" w:date="2014-06-09T18:55:00Z">
              <w:rPr>
                <w:rStyle w:val="function-name1"/>
              </w:rPr>
            </w:rPrChange>
          </w:rPr>
          <w:t>utrans_a5_</w:t>
        </w:r>
        <w:proofErr w:type="gramStart"/>
        <w:r w:rsidRPr="00D26196">
          <w:rPr>
            <w:rStyle w:val="function-name1"/>
            <w:sz w:val="18"/>
            <w:rPrChange w:id="20511" w:author="shorny" w:date="2014-06-09T18:55:00Z">
              <w:rPr>
                <w:rStyle w:val="function-name1"/>
              </w:rPr>
            </w:rPrChange>
          </w:rPr>
          <w:t>problems</w:t>
        </w:r>
        <w:r w:rsidRPr="00D26196">
          <w:rPr>
            <w:sz w:val="18"/>
            <w:rPrChange w:id="20512" w:author="shorny" w:date="2014-06-09T18:55:00Z">
              <w:rPr/>
            </w:rPrChange>
          </w:rPr>
          <w:t xml:space="preserve"> ;</w:t>
        </w:r>
        <w:proofErr w:type="gramEnd"/>
      </w:ins>
    </w:p>
    <w:p w14:paraId="7F93FAE3" w14:textId="77777777" w:rsidR="00D26196" w:rsidRPr="00D26196" w:rsidRDefault="00D26196">
      <w:pPr>
        <w:pStyle w:val="HTMLPreformatted"/>
        <w:divId w:val="2032412305"/>
        <w:rPr>
          <w:ins w:id="20513" w:author="shorny" w:date="2014-06-09T18:54:00Z"/>
          <w:sz w:val="18"/>
          <w:rPrChange w:id="20514" w:author="shorny" w:date="2014-06-09T18:55:00Z">
            <w:rPr>
              <w:ins w:id="20515" w:author="shorny" w:date="2014-06-09T18:54:00Z"/>
            </w:rPr>
          </w:rPrChange>
        </w:rPr>
      </w:pPr>
      <w:ins w:id="20516" w:author="shorny" w:date="2014-06-09T18:54:00Z">
        <w:r w:rsidRPr="00D26196">
          <w:rPr>
            <w:rStyle w:val="keyword1"/>
            <w:sz w:val="18"/>
            <w:rPrChange w:id="20517" w:author="shorny" w:date="2014-06-09T18:55:00Z">
              <w:rPr>
                <w:rStyle w:val="keyword1"/>
              </w:rPr>
            </w:rPrChange>
          </w:rPr>
          <w:t>END</w:t>
        </w:r>
        <w:r w:rsidRPr="00D26196">
          <w:rPr>
            <w:sz w:val="18"/>
            <w:rPrChange w:id="20518" w:author="shorny" w:date="2014-06-09T18:55:00Z">
              <w:rPr/>
            </w:rPrChange>
          </w:rPr>
          <w:t xml:space="preserve"> $$</w:t>
        </w:r>
      </w:ins>
    </w:p>
    <w:p w14:paraId="6B0CC1E9" w14:textId="77777777" w:rsidR="00D26196" w:rsidRPr="00D26196" w:rsidRDefault="00D26196">
      <w:pPr>
        <w:pStyle w:val="HTMLPreformatted"/>
        <w:divId w:val="2032412305"/>
        <w:rPr>
          <w:ins w:id="20519" w:author="shorny" w:date="2014-06-09T18:54:00Z"/>
          <w:sz w:val="18"/>
          <w:rPrChange w:id="20520" w:author="shorny" w:date="2014-06-09T18:55:00Z">
            <w:rPr>
              <w:ins w:id="20521" w:author="shorny" w:date="2014-06-09T18:54:00Z"/>
            </w:rPr>
          </w:rPrChange>
        </w:rPr>
      </w:pPr>
    </w:p>
    <w:p w14:paraId="6377F39D" w14:textId="77777777" w:rsidR="00D26196" w:rsidRPr="00D26196" w:rsidRDefault="00D26196">
      <w:pPr>
        <w:pStyle w:val="HTMLPreformatted"/>
        <w:divId w:val="2032412305"/>
        <w:rPr>
          <w:ins w:id="20522" w:author="shorny" w:date="2014-06-09T18:54:00Z"/>
          <w:sz w:val="18"/>
          <w:rPrChange w:id="20523" w:author="shorny" w:date="2014-06-09T18:55:00Z">
            <w:rPr>
              <w:ins w:id="20524" w:author="shorny" w:date="2014-06-09T18:54:00Z"/>
            </w:rPr>
          </w:rPrChange>
        </w:rPr>
      </w:pPr>
    </w:p>
    <w:p w14:paraId="0BC9C480" w14:textId="77777777" w:rsidR="00D26196" w:rsidRPr="00D26196" w:rsidRDefault="00D26196">
      <w:pPr>
        <w:pStyle w:val="HTMLPreformatted"/>
        <w:divId w:val="2032412305"/>
        <w:rPr>
          <w:ins w:id="20525" w:author="shorny" w:date="2014-06-09T18:54:00Z"/>
          <w:rStyle w:val="comment1"/>
          <w:sz w:val="18"/>
          <w:rPrChange w:id="20526" w:author="shorny" w:date="2014-06-09T18:55:00Z">
            <w:rPr>
              <w:ins w:id="20527" w:author="shorny" w:date="2014-06-09T18:54:00Z"/>
              <w:rStyle w:val="comment1"/>
            </w:rPr>
          </w:rPrChange>
        </w:rPr>
      </w:pPr>
      <w:ins w:id="20528" w:author="shorny" w:date="2014-06-09T18:54:00Z">
        <w:r w:rsidRPr="00D26196">
          <w:rPr>
            <w:rStyle w:val="comment1"/>
            <w:sz w:val="18"/>
            <w:rPrChange w:id="20529" w:author="shorny" w:date="2014-06-09T18:55:00Z">
              <w:rPr>
                <w:rStyle w:val="comment1"/>
              </w:rPr>
            </w:rPrChange>
          </w:rPr>
          <w:t>-- -----------------------------------------------------------------------------</w:t>
        </w:r>
      </w:ins>
    </w:p>
    <w:p w14:paraId="56841CA5" w14:textId="77777777" w:rsidR="00D26196" w:rsidRPr="00D26196" w:rsidRDefault="00D26196">
      <w:pPr>
        <w:pStyle w:val="HTMLPreformatted"/>
        <w:divId w:val="2032412305"/>
        <w:rPr>
          <w:ins w:id="20530" w:author="shorny" w:date="2014-06-09T18:54:00Z"/>
          <w:rStyle w:val="comment1"/>
          <w:sz w:val="18"/>
          <w:rPrChange w:id="20531" w:author="shorny" w:date="2014-06-09T18:55:00Z">
            <w:rPr>
              <w:ins w:id="20532" w:author="shorny" w:date="2014-06-09T18:54:00Z"/>
              <w:rStyle w:val="comment1"/>
            </w:rPr>
          </w:rPrChange>
        </w:rPr>
      </w:pPr>
      <w:ins w:id="20533" w:author="shorny" w:date="2014-06-09T18:54:00Z">
        <w:r w:rsidRPr="00D26196">
          <w:rPr>
            <w:rStyle w:val="comment1"/>
            <w:sz w:val="18"/>
            <w:rPrChange w:id="20534" w:author="shorny" w:date="2014-06-09T18:55:00Z">
              <w:rPr>
                <w:rStyle w:val="comment1"/>
              </w:rPr>
            </w:rPrChange>
          </w:rPr>
          <w:t>-- b) Look up applicant’s applications by applicant name</w:t>
        </w:r>
      </w:ins>
    </w:p>
    <w:p w14:paraId="254BBDFC" w14:textId="77777777" w:rsidR="00D26196" w:rsidRPr="00D26196" w:rsidRDefault="00D26196">
      <w:pPr>
        <w:pStyle w:val="HTMLPreformatted"/>
        <w:divId w:val="2032412305"/>
        <w:rPr>
          <w:ins w:id="20535" w:author="shorny" w:date="2014-06-09T18:54:00Z"/>
          <w:sz w:val="18"/>
          <w:rPrChange w:id="20536" w:author="shorny" w:date="2014-06-09T18:55:00Z">
            <w:rPr>
              <w:ins w:id="20537" w:author="shorny" w:date="2014-06-09T18:54:00Z"/>
            </w:rPr>
          </w:rPrChange>
        </w:rPr>
      </w:pPr>
    </w:p>
    <w:p w14:paraId="65C4306E" w14:textId="77777777" w:rsidR="00D26196" w:rsidRPr="00D26196" w:rsidRDefault="00D26196">
      <w:pPr>
        <w:pStyle w:val="HTMLPreformatted"/>
        <w:divId w:val="2032412305"/>
        <w:rPr>
          <w:ins w:id="20538" w:author="shorny" w:date="2014-06-09T18:54:00Z"/>
          <w:sz w:val="18"/>
          <w:rPrChange w:id="20539" w:author="shorny" w:date="2014-06-09T18:55:00Z">
            <w:rPr>
              <w:ins w:id="20540" w:author="shorny" w:date="2014-06-09T18:54:00Z"/>
            </w:rPr>
          </w:rPrChange>
        </w:rPr>
      </w:pPr>
      <w:ins w:id="20541" w:author="shorny" w:date="2014-06-09T18:54:00Z">
        <w:r w:rsidRPr="00D26196">
          <w:rPr>
            <w:rStyle w:val="keyword1"/>
            <w:sz w:val="18"/>
            <w:rPrChange w:id="20542" w:author="shorny" w:date="2014-06-09T18:55:00Z">
              <w:rPr>
                <w:rStyle w:val="keyword1"/>
              </w:rPr>
            </w:rPrChange>
          </w:rPr>
          <w:t>CREATE</w:t>
        </w:r>
        <w:r w:rsidRPr="00D26196">
          <w:rPr>
            <w:sz w:val="18"/>
            <w:rPrChange w:id="20543" w:author="shorny" w:date="2014-06-09T18:55:00Z">
              <w:rPr/>
            </w:rPrChange>
          </w:rPr>
          <w:t xml:space="preserve"> </w:t>
        </w:r>
        <w:r w:rsidRPr="00D26196">
          <w:rPr>
            <w:rStyle w:val="keyword1"/>
            <w:sz w:val="18"/>
            <w:rPrChange w:id="20544" w:author="shorny" w:date="2014-06-09T18:55:00Z">
              <w:rPr>
                <w:rStyle w:val="keyword1"/>
              </w:rPr>
            </w:rPrChange>
          </w:rPr>
          <w:t>PROCEDURE</w:t>
        </w:r>
        <w:r w:rsidRPr="00D26196">
          <w:rPr>
            <w:sz w:val="18"/>
            <w:rPrChange w:id="20545" w:author="shorny" w:date="2014-06-09T18:55:00Z">
              <w:rPr/>
            </w:rPrChange>
          </w:rPr>
          <w:t xml:space="preserve"> </w:t>
        </w:r>
        <w:r w:rsidRPr="00D26196">
          <w:rPr>
            <w:rStyle w:val="function-name1"/>
            <w:sz w:val="18"/>
            <w:rPrChange w:id="20546" w:author="shorny" w:date="2014-06-09T18:55:00Z">
              <w:rPr>
                <w:rStyle w:val="function-name1"/>
              </w:rPr>
            </w:rPrChange>
          </w:rPr>
          <w:t>test_utrans_</w:t>
        </w:r>
        <w:proofErr w:type="gramStart"/>
        <w:r w:rsidRPr="00D26196">
          <w:rPr>
            <w:rStyle w:val="function-name1"/>
            <w:sz w:val="18"/>
            <w:rPrChange w:id="20547" w:author="shorny" w:date="2014-06-09T18:55:00Z">
              <w:rPr>
                <w:rStyle w:val="function-name1"/>
              </w:rPr>
            </w:rPrChange>
          </w:rPr>
          <w:t>b</w:t>
        </w:r>
        <w:r w:rsidRPr="00D26196">
          <w:rPr>
            <w:sz w:val="18"/>
            <w:rPrChange w:id="20548" w:author="shorny" w:date="2014-06-09T18:55:00Z">
              <w:rPr/>
            </w:rPrChange>
          </w:rPr>
          <w:t>()</w:t>
        </w:r>
        <w:proofErr w:type="gramEnd"/>
        <w:r w:rsidRPr="00D26196">
          <w:rPr>
            <w:sz w:val="18"/>
            <w:rPrChange w:id="20549" w:author="shorny" w:date="2014-06-09T18:55:00Z">
              <w:rPr/>
            </w:rPrChange>
          </w:rPr>
          <w:t xml:space="preserve"> </w:t>
        </w:r>
      </w:ins>
    </w:p>
    <w:p w14:paraId="3282DB88" w14:textId="77777777" w:rsidR="00D26196" w:rsidRPr="00D26196" w:rsidRDefault="00D26196">
      <w:pPr>
        <w:pStyle w:val="HTMLPreformatted"/>
        <w:divId w:val="2032412305"/>
        <w:rPr>
          <w:ins w:id="20550" w:author="shorny" w:date="2014-06-09T18:54:00Z"/>
          <w:sz w:val="18"/>
          <w:rPrChange w:id="20551" w:author="shorny" w:date="2014-06-09T18:55:00Z">
            <w:rPr>
              <w:ins w:id="20552" w:author="shorny" w:date="2014-06-09T18:54:00Z"/>
            </w:rPr>
          </w:rPrChange>
        </w:rPr>
      </w:pPr>
      <w:ins w:id="20553" w:author="shorny" w:date="2014-06-09T18:54:00Z">
        <w:r w:rsidRPr="00D26196">
          <w:rPr>
            <w:rStyle w:val="keyword1"/>
            <w:sz w:val="18"/>
            <w:rPrChange w:id="20554" w:author="shorny" w:date="2014-06-09T18:55:00Z">
              <w:rPr>
                <w:rStyle w:val="keyword1"/>
              </w:rPr>
            </w:rPrChange>
          </w:rPr>
          <w:t>BEGIN</w:t>
        </w:r>
      </w:ins>
    </w:p>
    <w:p w14:paraId="612CB5A3" w14:textId="77777777" w:rsidR="00D26196" w:rsidRPr="00D26196" w:rsidRDefault="00D26196">
      <w:pPr>
        <w:pStyle w:val="HTMLPreformatted"/>
        <w:divId w:val="2032412305"/>
        <w:rPr>
          <w:ins w:id="20555" w:author="shorny" w:date="2014-06-09T18:54:00Z"/>
          <w:sz w:val="18"/>
          <w:rPrChange w:id="20556" w:author="shorny" w:date="2014-06-09T18:55:00Z">
            <w:rPr>
              <w:ins w:id="20557" w:author="shorny" w:date="2014-06-09T18:54:00Z"/>
            </w:rPr>
          </w:rPrChange>
        </w:rPr>
      </w:pPr>
    </w:p>
    <w:p w14:paraId="0B412820" w14:textId="77777777" w:rsidR="00D26196" w:rsidRPr="00D26196" w:rsidRDefault="00D26196">
      <w:pPr>
        <w:pStyle w:val="HTMLPreformatted"/>
        <w:divId w:val="2032412305"/>
        <w:rPr>
          <w:ins w:id="20558" w:author="shorny" w:date="2014-06-09T18:54:00Z"/>
          <w:rStyle w:val="comment1"/>
          <w:sz w:val="18"/>
          <w:rPrChange w:id="20559" w:author="shorny" w:date="2014-06-09T18:55:00Z">
            <w:rPr>
              <w:ins w:id="20560" w:author="shorny" w:date="2014-06-09T18:54:00Z"/>
              <w:rStyle w:val="comment1"/>
            </w:rPr>
          </w:rPrChange>
        </w:rPr>
      </w:pPr>
      <w:ins w:id="20561" w:author="shorny" w:date="2014-06-09T18:54:00Z">
        <w:r w:rsidRPr="00D26196">
          <w:rPr>
            <w:sz w:val="18"/>
            <w:rPrChange w:id="20562" w:author="shorny" w:date="2014-06-09T18:55:00Z">
              <w:rPr/>
            </w:rPrChange>
          </w:rPr>
          <w:t xml:space="preserve">  </w:t>
        </w:r>
        <w:r w:rsidRPr="00D26196">
          <w:rPr>
            <w:rStyle w:val="comment1"/>
            <w:sz w:val="18"/>
            <w:rPrChange w:id="20563" w:author="shorny" w:date="2014-06-09T18:55:00Z">
              <w:rPr>
                <w:rStyle w:val="comment1"/>
              </w:rPr>
            </w:rPrChange>
          </w:rPr>
          <w:t>-- run the query for this test and create a temporary table for results</w:t>
        </w:r>
      </w:ins>
    </w:p>
    <w:p w14:paraId="5DAD1B68" w14:textId="77777777" w:rsidR="00D26196" w:rsidRPr="00D26196" w:rsidRDefault="00D26196">
      <w:pPr>
        <w:pStyle w:val="HTMLPreformatted"/>
        <w:divId w:val="2032412305"/>
        <w:rPr>
          <w:ins w:id="20564" w:author="shorny" w:date="2014-06-09T18:54:00Z"/>
          <w:sz w:val="18"/>
          <w:rPrChange w:id="20565" w:author="shorny" w:date="2014-06-09T18:55:00Z">
            <w:rPr>
              <w:ins w:id="20566" w:author="shorny" w:date="2014-06-09T18:54:00Z"/>
            </w:rPr>
          </w:rPrChange>
        </w:rPr>
      </w:pPr>
      <w:ins w:id="20567" w:author="shorny" w:date="2014-06-09T18:54:00Z">
        <w:r w:rsidRPr="00D26196">
          <w:rPr>
            <w:sz w:val="18"/>
            <w:rPrChange w:id="20568" w:author="shorny" w:date="2014-06-09T18:55:00Z">
              <w:rPr/>
            </w:rPrChange>
          </w:rPr>
          <w:lastRenderedPageBreak/>
          <w:t xml:space="preserve">  </w:t>
        </w:r>
        <w:r w:rsidRPr="00D26196">
          <w:rPr>
            <w:rStyle w:val="keyword1"/>
            <w:sz w:val="18"/>
            <w:rPrChange w:id="20569" w:author="shorny" w:date="2014-06-09T18:55:00Z">
              <w:rPr>
                <w:rStyle w:val="keyword1"/>
              </w:rPr>
            </w:rPrChange>
          </w:rPr>
          <w:t>CREATE</w:t>
        </w:r>
        <w:r w:rsidRPr="00D26196">
          <w:rPr>
            <w:sz w:val="18"/>
            <w:rPrChange w:id="20570" w:author="shorny" w:date="2014-06-09T18:55:00Z">
              <w:rPr/>
            </w:rPrChange>
          </w:rPr>
          <w:t xml:space="preserve"> </w:t>
        </w:r>
        <w:r w:rsidRPr="00D26196">
          <w:rPr>
            <w:rStyle w:val="keyword1"/>
            <w:sz w:val="18"/>
            <w:rPrChange w:id="20571" w:author="shorny" w:date="2014-06-09T18:55:00Z">
              <w:rPr>
                <w:rStyle w:val="keyword1"/>
              </w:rPr>
            </w:rPrChange>
          </w:rPr>
          <w:t>TEMPORARY</w:t>
        </w:r>
        <w:r w:rsidRPr="00D26196">
          <w:rPr>
            <w:sz w:val="18"/>
            <w:rPrChange w:id="20572" w:author="shorny" w:date="2014-06-09T18:55:00Z">
              <w:rPr/>
            </w:rPrChange>
          </w:rPr>
          <w:t xml:space="preserve"> </w:t>
        </w:r>
        <w:r w:rsidRPr="00D26196">
          <w:rPr>
            <w:rStyle w:val="keyword1"/>
            <w:sz w:val="18"/>
            <w:rPrChange w:id="20573" w:author="shorny" w:date="2014-06-09T18:55:00Z">
              <w:rPr>
                <w:rStyle w:val="keyword1"/>
              </w:rPr>
            </w:rPrChange>
          </w:rPr>
          <w:t>TABLE</w:t>
        </w:r>
        <w:r w:rsidRPr="00D26196">
          <w:rPr>
            <w:sz w:val="18"/>
            <w:rPrChange w:id="20574" w:author="shorny" w:date="2014-06-09T18:55:00Z">
              <w:rPr/>
            </w:rPrChange>
          </w:rPr>
          <w:t xml:space="preserve"> </w:t>
        </w:r>
        <w:r w:rsidRPr="00D26196">
          <w:rPr>
            <w:rStyle w:val="function-name1"/>
            <w:sz w:val="18"/>
            <w:rPrChange w:id="20575" w:author="shorny" w:date="2014-06-09T18:55:00Z">
              <w:rPr>
                <w:rStyle w:val="function-name1"/>
              </w:rPr>
            </w:rPrChange>
          </w:rPr>
          <w:t>utrans_b_actuals</w:t>
        </w:r>
      </w:ins>
    </w:p>
    <w:p w14:paraId="55013F12" w14:textId="77777777" w:rsidR="00D26196" w:rsidRPr="00D26196" w:rsidRDefault="00D26196">
      <w:pPr>
        <w:pStyle w:val="HTMLPreformatted"/>
        <w:divId w:val="2032412305"/>
        <w:rPr>
          <w:ins w:id="20576" w:author="shorny" w:date="2014-06-09T18:54:00Z"/>
          <w:sz w:val="18"/>
          <w:rPrChange w:id="20577" w:author="shorny" w:date="2014-06-09T18:55:00Z">
            <w:rPr>
              <w:ins w:id="20578" w:author="shorny" w:date="2014-06-09T18:54:00Z"/>
            </w:rPr>
          </w:rPrChange>
        </w:rPr>
      </w:pPr>
      <w:ins w:id="20579" w:author="shorny" w:date="2014-06-09T18:54:00Z">
        <w:r w:rsidRPr="00D26196">
          <w:rPr>
            <w:sz w:val="18"/>
            <w:rPrChange w:id="20580" w:author="shorny" w:date="2014-06-09T18:55:00Z">
              <w:rPr/>
            </w:rPrChange>
          </w:rPr>
          <w:t xml:space="preserve">  </w:t>
        </w:r>
        <w:r w:rsidRPr="00D26196">
          <w:rPr>
            <w:rStyle w:val="keyword1"/>
            <w:sz w:val="18"/>
            <w:rPrChange w:id="20581" w:author="shorny" w:date="2014-06-09T18:55:00Z">
              <w:rPr>
                <w:rStyle w:val="keyword1"/>
              </w:rPr>
            </w:rPrChange>
          </w:rPr>
          <w:t>SELECT</w:t>
        </w:r>
        <w:r w:rsidRPr="00D26196">
          <w:rPr>
            <w:sz w:val="18"/>
            <w:rPrChange w:id="20582" w:author="shorny" w:date="2014-06-09T18:55:00Z">
              <w:rPr/>
            </w:rPrChange>
          </w:rPr>
          <w:t xml:space="preserve"> App.ApplicationID, AwType.</w:t>
        </w:r>
        <w:r w:rsidRPr="00D26196">
          <w:rPr>
            <w:rStyle w:val="keyword1"/>
            <w:sz w:val="18"/>
            <w:rPrChange w:id="20583" w:author="shorny" w:date="2014-06-09T18:55:00Z">
              <w:rPr>
                <w:rStyle w:val="keyword1"/>
              </w:rPr>
            </w:rPrChange>
          </w:rPr>
          <w:t>Type</w:t>
        </w:r>
        <w:r w:rsidRPr="00D26196">
          <w:rPr>
            <w:sz w:val="18"/>
            <w:rPrChange w:id="20584" w:author="shorny" w:date="2014-06-09T18:55:00Z">
              <w:rPr/>
            </w:rPrChange>
          </w:rPr>
          <w:t xml:space="preserve"> </w:t>
        </w:r>
        <w:r w:rsidRPr="00D26196">
          <w:rPr>
            <w:rStyle w:val="keyword1"/>
            <w:sz w:val="18"/>
            <w:rPrChange w:id="20585" w:author="shorny" w:date="2014-06-09T18:55:00Z">
              <w:rPr>
                <w:rStyle w:val="keyword1"/>
              </w:rPr>
            </w:rPrChange>
          </w:rPr>
          <w:t>AS</w:t>
        </w:r>
        <w:r w:rsidRPr="00D26196">
          <w:rPr>
            <w:sz w:val="18"/>
            <w:rPrChange w:id="20586" w:author="shorny" w:date="2014-06-09T18:55:00Z">
              <w:rPr/>
            </w:rPrChange>
          </w:rPr>
          <w:t xml:space="preserve"> awardType</w:t>
        </w:r>
      </w:ins>
    </w:p>
    <w:p w14:paraId="2BDD6AA9" w14:textId="77777777" w:rsidR="00D26196" w:rsidRPr="00D26196" w:rsidRDefault="00D26196">
      <w:pPr>
        <w:pStyle w:val="HTMLPreformatted"/>
        <w:divId w:val="2032412305"/>
        <w:rPr>
          <w:ins w:id="20587" w:author="shorny" w:date="2014-06-09T18:54:00Z"/>
          <w:sz w:val="18"/>
          <w:rPrChange w:id="20588" w:author="shorny" w:date="2014-06-09T18:55:00Z">
            <w:rPr>
              <w:ins w:id="20589" w:author="shorny" w:date="2014-06-09T18:54:00Z"/>
            </w:rPr>
          </w:rPrChange>
        </w:rPr>
      </w:pPr>
      <w:ins w:id="20590" w:author="shorny" w:date="2014-06-09T18:54:00Z">
        <w:r w:rsidRPr="00D26196">
          <w:rPr>
            <w:sz w:val="18"/>
            <w:rPrChange w:id="20591" w:author="shorny" w:date="2014-06-09T18:55:00Z">
              <w:rPr/>
            </w:rPrChange>
          </w:rPr>
          <w:t xml:space="preserve">  </w:t>
        </w:r>
        <w:r w:rsidRPr="00D26196">
          <w:rPr>
            <w:rStyle w:val="keyword1"/>
            <w:sz w:val="18"/>
            <w:rPrChange w:id="20592" w:author="shorny" w:date="2014-06-09T18:55:00Z">
              <w:rPr>
                <w:rStyle w:val="keyword1"/>
              </w:rPr>
            </w:rPrChange>
          </w:rPr>
          <w:t>FROM</w:t>
        </w:r>
        <w:r w:rsidRPr="00D26196">
          <w:rPr>
            <w:sz w:val="18"/>
            <w:rPrChange w:id="20593" w:author="shorny" w:date="2014-06-09T18:55:00Z">
              <w:rPr/>
            </w:rPrChange>
          </w:rPr>
          <w:t xml:space="preserve"> rhd.Applicant Appt</w:t>
        </w:r>
      </w:ins>
    </w:p>
    <w:p w14:paraId="6851960E" w14:textId="77777777" w:rsidR="00D26196" w:rsidRPr="00D26196" w:rsidRDefault="00D26196">
      <w:pPr>
        <w:pStyle w:val="HTMLPreformatted"/>
        <w:divId w:val="2032412305"/>
        <w:rPr>
          <w:ins w:id="20594" w:author="shorny" w:date="2014-06-09T18:54:00Z"/>
          <w:sz w:val="18"/>
          <w:rPrChange w:id="20595" w:author="shorny" w:date="2014-06-09T18:55:00Z">
            <w:rPr>
              <w:ins w:id="20596" w:author="shorny" w:date="2014-06-09T18:54:00Z"/>
            </w:rPr>
          </w:rPrChange>
        </w:rPr>
      </w:pPr>
      <w:ins w:id="20597" w:author="shorny" w:date="2014-06-09T18:54:00Z">
        <w:r w:rsidRPr="00D26196">
          <w:rPr>
            <w:sz w:val="18"/>
            <w:rPrChange w:id="20598" w:author="shorny" w:date="2014-06-09T18:55:00Z">
              <w:rPr/>
            </w:rPrChange>
          </w:rPr>
          <w:t xml:space="preserve">  </w:t>
        </w:r>
        <w:r w:rsidRPr="00D26196">
          <w:rPr>
            <w:rStyle w:val="keyword1"/>
            <w:sz w:val="18"/>
            <w:rPrChange w:id="20599" w:author="shorny" w:date="2014-06-09T18:55:00Z">
              <w:rPr>
                <w:rStyle w:val="keyword1"/>
              </w:rPr>
            </w:rPrChange>
          </w:rPr>
          <w:t>INNER</w:t>
        </w:r>
        <w:r w:rsidRPr="00D26196">
          <w:rPr>
            <w:sz w:val="18"/>
            <w:rPrChange w:id="20600" w:author="shorny" w:date="2014-06-09T18:55:00Z">
              <w:rPr/>
            </w:rPrChange>
          </w:rPr>
          <w:t xml:space="preserve"> </w:t>
        </w:r>
        <w:r w:rsidRPr="00D26196">
          <w:rPr>
            <w:rStyle w:val="keyword1"/>
            <w:sz w:val="18"/>
            <w:rPrChange w:id="20601" w:author="shorny" w:date="2014-06-09T18:55:00Z">
              <w:rPr>
                <w:rStyle w:val="keyword1"/>
              </w:rPr>
            </w:rPrChange>
          </w:rPr>
          <w:t>JOIN</w:t>
        </w:r>
        <w:r w:rsidRPr="00D26196">
          <w:rPr>
            <w:sz w:val="18"/>
            <w:rPrChange w:id="20602" w:author="shorny" w:date="2014-06-09T18:55:00Z">
              <w:rPr/>
            </w:rPrChange>
          </w:rPr>
          <w:t xml:space="preserve"> rhd.Application App </w:t>
        </w:r>
        <w:r w:rsidRPr="00D26196">
          <w:rPr>
            <w:rStyle w:val="keyword1"/>
            <w:sz w:val="18"/>
            <w:rPrChange w:id="20603" w:author="shorny" w:date="2014-06-09T18:55:00Z">
              <w:rPr>
                <w:rStyle w:val="keyword1"/>
              </w:rPr>
            </w:rPrChange>
          </w:rPr>
          <w:t>ON</w:t>
        </w:r>
        <w:r w:rsidRPr="00D26196">
          <w:rPr>
            <w:sz w:val="18"/>
            <w:rPrChange w:id="20604" w:author="shorny" w:date="2014-06-09T18:55:00Z">
              <w:rPr/>
            </w:rPrChange>
          </w:rPr>
          <w:t xml:space="preserve"> Appt.ApplicantID = App.ApplicantID </w:t>
        </w:r>
      </w:ins>
    </w:p>
    <w:p w14:paraId="1CF68DED" w14:textId="77777777" w:rsidR="00D26196" w:rsidRPr="00D26196" w:rsidRDefault="00D26196">
      <w:pPr>
        <w:pStyle w:val="HTMLPreformatted"/>
        <w:divId w:val="2032412305"/>
        <w:rPr>
          <w:ins w:id="20605" w:author="shorny" w:date="2014-06-09T18:54:00Z"/>
          <w:sz w:val="18"/>
          <w:rPrChange w:id="20606" w:author="shorny" w:date="2014-06-09T18:55:00Z">
            <w:rPr>
              <w:ins w:id="20607" w:author="shorny" w:date="2014-06-09T18:54:00Z"/>
            </w:rPr>
          </w:rPrChange>
        </w:rPr>
      </w:pPr>
      <w:ins w:id="20608" w:author="shorny" w:date="2014-06-09T18:54:00Z">
        <w:r w:rsidRPr="00D26196">
          <w:rPr>
            <w:sz w:val="18"/>
            <w:rPrChange w:id="20609" w:author="shorny" w:date="2014-06-09T18:55:00Z">
              <w:rPr/>
            </w:rPrChange>
          </w:rPr>
          <w:t xml:space="preserve">  </w:t>
        </w:r>
        <w:r w:rsidRPr="00D26196">
          <w:rPr>
            <w:rStyle w:val="keyword1"/>
            <w:sz w:val="18"/>
            <w:rPrChange w:id="20610" w:author="shorny" w:date="2014-06-09T18:55:00Z">
              <w:rPr>
                <w:rStyle w:val="keyword1"/>
              </w:rPr>
            </w:rPrChange>
          </w:rPr>
          <w:t>INNER</w:t>
        </w:r>
        <w:r w:rsidRPr="00D26196">
          <w:rPr>
            <w:sz w:val="18"/>
            <w:rPrChange w:id="20611" w:author="shorny" w:date="2014-06-09T18:55:00Z">
              <w:rPr/>
            </w:rPrChange>
          </w:rPr>
          <w:t xml:space="preserve"> </w:t>
        </w:r>
        <w:r w:rsidRPr="00D26196">
          <w:rPr>
            <w:rStyle w:val="keyword1"/>
            <w:sz w:val="18"/>
            <w:rPrChange w:id="20612" w:author="shorny" w:date="2014-06-09T18:55:00Z">
              <w:rPr>
                <w:rStyle w:val="keyword1"/>
              </w:rPr>
            </w:rPrChange>
          </w:rPr>
          <w:t>JOIN</w:t>
        </w:r>
        <w:r w:rsidRPr="00D26196">
          <w:rPr>
            <w:sz w:val="18"/>
            <w:rPrChange w:id="20613" w:author="shorny" w:date="2014-06-09T18:55:00Z">
              <w:rPr/>
            </w:rPrChange>
          </w:rPr>
          <w:t xml:space="preserve"> rhd</w:t>
        </w:r>
        <w:proofErr w:type="gramStart"/>
        <w:r w:rsidRPr="00D26196">
          <w:rPr>
            <w:sz w:val="18"/>
            <w:rPrChange w:id="20614" w:author="shorny" w:date="2014-06-09T18:55:00Z">
              <w:rPr/>
            </w:rPrChange>
          </w:rPr>
          <w:t>.`</w:t>
        </w:r>
        <w:proofErr w:type="gramEnd"/>
        <w:r w:rsidRPr="00D26196">
          <w:rPr>
            <w:sz w:val="18"/>
            <w:rPrChange w:id="20615" w:author="shorny" w:date="2014-06-09T18:55:00Z">
              <w:rPr/>
            </w:rPrChange>
          </w:rPr>
          <w:t xml:space="preserve">Award </w:t>
        </w:r>
        <w:r w:rsidRPr="00D26196">
          <w:rPr>
            <w:rStyle w:val="keyword1"/>
            <w:sz w:val="18"/>
            <w:rPrChange w:id="20616" w:author="shorny" w:date="2014-06-09T18:55:00Z">
              <w:rPr>
                <w:rStyle w:val="keyword1"/>
              </w:rPr>
            </w:rPrChange>
          </w:rPr>
          <w:t>Type</w:t>
        </w:r>
        <w:r w:rsidRPr="00D26196">
          <w:rPr>
            <w:sz w:val="18"/>
            <w:rPrChange w:id="20617" w:author="shorny" w:date="2014-06-09T18:55:00Z">
              <w:rPr/>
            </w:rPrChange>
          </w:rPr>
          <w:t xml:space="preserve">` AwType </w:t>
        </w:r>
        <w:r w:rsidRPr="00D26196">
          <w:rPr>
            <w:rStyle w:val="keyword1"/>
            <w:sz w:val="18"/>
            <w:rPrChange w:id="20618" w:author="shorny" w:date="2014-06-09T18:55:00Z">
              <w:rPr>
                <w:rStyle w:val="keyword1"/>
              </w:rPr>
            </w:rPrChange>
          </w:rPr>
          <w:t>ON</w:t>
        </w:r>
        <w:r w:rsidRPr="00D26196">
          <w:rPr>
            <w:sz w:val="18"/>
            <w:rPrChange w:id="20619" w:author="shorny" w:date="2014-06-09T18:55:00Z">
              <w:rPr/>
            </w:rPrChange>
          </w:rPr>
          <w:t xml:space="preserve"> App.AwardID = AwType.AwardID</w:t>
        </w:r>
      </w:ins>
    </w:p>
    <w:p w14:paraId="39AF73B9" w14:textId="77777777" w:rsidR="00D26196" w:rsidRPr="00D26196" w:rsidRDefault="00D26196">
      <w:pPr>
        <w:pStyle w:val="HTMLPreformatted"/>
        <w:divId w:val="2032412305"/>
        <w:rPr>
          <w:ins w:id="20620" w:author="shorny" w:date="2014-06-09T18:54:00Z"/>
          <w:sz w:val="18"/>
          <w:rPrChange w:id="20621" w:author="shorny" w:date="2014-06-09T18:55:00Z">
            <w:rPr>
              <w:ins w:id="20622" w:author="shorny" w:date="2014-06-09T18:54:00Z"/>
            </w:rPr>
          </w:rPrChange>
        </w:rPr>
      </w:pPr>
      <w:ins w:id="20623" w:author="shorny" w:date="2014-06-09T18:54:00Z">
        <w:r w:rsidRPr="00D26196">
          <w:rPr>
            <w:sz w:val="18"/>
            <w:rPrChange w:id="20624" w:author="shorny" w:date="2014-06-09T18:55:00Z">
              <w:rPr/>
            </w:rPrChange>
          </w:rPr>
          <w:t xml:space="preserve">  </w:t>
        </w:r>
        <w:r w:rsidRPr="00D26196">
          <w:rPr>
            <w:rStyle w:val="keyword1"/>
            <w:sz w:val="18"/>
            <w:rPrChange w:id="20625" w:author="shorny" w:date="2014-06-09T18:55:00Z">
              <w:rPr>
                <w:rStyle w:val="keyword1"/>
              </w:rPr>
            </w:rPrChange>
          </w:rPr>
          <w:t>WHERE</w:t>
        </w:r>
        <w:r w:rsidRPr="00D26196">
          <w:rPr>
            <w:sz w:val="18"/>
            <w:rPrChange w:id="20626" w:author="shorny" w:date="2014-06-09T18:55:00Z">
              <w:rPr/>
            </w:rPrChange>
          </w:rPr>
          <w:t xml:space="preserve"> Appt.FName = </w:t>
        </w:r>
        <w:r w:rsidRPr="00D26196">
          <w:rPr>
            <w:rStyle w:val="string1"/>
            <w:sz w:val="18"/>
            <w:rPrChange w:id="20627" w:author="shorny" w:date="2014-06-09T18:55:00Z">
              <w:rPr>
                <w:rStyle w:val="string1"/>
              </w:rPr>
            </w:rPrChange>
          </w:rPr>
          <w:t>'Shirin'</w:t>
        </w:r>
      </w:ins>
    </w:p>
    <w:p w14:paraId="1AF743A5" w14:textId="77777777" w:rsidR="00D26196" w:rsidRPr="00D26196" w:rsidRDefault="00D26196">
      <w:pPr>
        <w:pStyle w:val="HTMLPreformatted"/>
        <w:divId w:val="2032412305"/>
        <w:rPr>
          <w:ins w:id="20628" w:author="shorny" w:date="2014-06-09T18:54:00Z"/>
          <w:sz w:val="18"/>
          <w:rPrChange w:id="20629" w:author="shorny" w:date="2014-06-09T18:55:00Z">
            <w:rPr>
              <w:ins w:id="20630" w:author="shorny" w:date="2014-06-09T18:54:00Z"/>
            </w:rPr>
          </w:rPrChange>
        </w:rPr>
      </w:pPr>
      <w:ins w:id="20631" w:author="shorny" w:date="2014-06-09T18:54:00Z">
        <w:r w:rsidRPr="00D26196">
          <w:rPr>
            <w:sz w:val="18"/>
            <w:rPrChange w:id="20632" w:author="shorny" w:date="2014-06-09T18:55:00Z">
              <w:rPr/>
            </w:rPrChange>
          </w:rPr>
          <w:t xml:space="preserve">    </w:t>
        </w:r>
        <w:r w:rsidRPr="00D26196">
          <w:rPr>
            <w:rStyle w:val="keyword1"/>
            <w:sz w:val="18"/>
            <w:rPrChange w:id="20633" w:author="shorny" w:date="2014-06-09T18:55:00Z">
              <w:rPr>
                <w:rStyle w:val="keyword1"/>
              </w:rPr>
            </w:rPrChange>
          </w:rPr>
          <w:t>AND</w:t>
        </w:r>
        <w:r w:rsidRPr="00D26196">
          <w:rPr>
            <w:sz w:val="18"/>
            <w:rPrChange w:id="20634" w:author="shorny" w:date="2014-06-09T18:55:00Z">
              <w:rPr/>
            </w:rPrChange>
          </w:rPr>
          <w:t xml:space="preserve"> Appt.LName = </w:t>
        </w:r>
        <w:proofErr w:type="gramStart"/>
        <w:r w:rsidRPr="00D26196">
          <w:rPr>
            <w:rStyle w:val="string1"/>
            <w:sz w:val="18"/>
            <w:rPrChange w:id="20635" w:author="shorny" w:date="2014-06-09T18:55:00Z">
              <w:rPr>
                <w:rStyle w:val="string1"/>
              </w:rPr>
            </w:rPrChange>
          </w:rPr>
          <w:t>'Ebadi'</w:t>
        </w:r>
        <w:r w:rsidRPr="00D26196">
          <w:rPr>
            <w:sz w:val="18"/>
            <w:rPrChange w:id="20636" w:author="shorny" w:date="2014-06-09T18:55:00Z">
              <w:rPr/>
            </w:rPrChange>
          </w:rPr>
          <w:t xml:space="preserve"> ;</w:t>
        </w:r>
        <w:proofErr w:type="gramEnd"/>
      </w:ins>
    </w:p>
    <w:p w14:paraId="1AEAD6B4" w14:textId="77777777" w:rsidR="00D26196" w:rsidRPr="00D26196" w:rsidRDefault="00D26196">
      <w:pPr>
        <w:pStyle w:val="HTMLPreformatted"/>
        <w:divId w:val="2032412305"/>
        <w:rPr>
          <w:ins w:id="20637" w:author="shorny" w:date="2014-06-09T18:54:00Z"/>
          <w:sz w:val="18"/>
          <w:rPrChange w:id="20638" w:author="shorny" w:date="2014-06-09T18:55:00Z">
            <w:rPr>
              <w:ins w:id="20639" w:author="shorny" w:date="2014-06-09T18:54:00Z"/>
            </w:rPr>
          </w:rPrChange>
        </w:rPr>
      </w:pPr>
    </w:p>
    <w:p w14:paraId="3E3B6EFD" w14:textId="77777777" w:rsidR="00D26196" w:rsidRPr="00D26196" w:rsidRDefault="00D26196">
      <w:pPr>
        <w:pStyle w:val="HTMLPreformatted"/>
        <w:divId w:val="2032412305"/>
        <w:rPr>
          <w:ins w:id="20640" w:author="shorny" w:date="2014-06-09T18:54:00Z"/>
          <w:rStyle w:val="comment1"/>
          <w:sz w:val="18"/>
          <w:rPrChange w:id="20641" w:author="shorny" w:date="2014-06-09T18:55:00Z">
            <w:rPr>
              <w:ins w:id="20642" w:author="shorny" w:date="2014-06-09T18:54:00Z"/>
              <w:rStyle w:val="comment1"/>
            </w:rPr>
          </w:rPrChange>
        </w:rPr>
      </w:pPr>
      <w:ins w:id="20643" w:author="shorny" w:date="2014-06-09T18:54:00Z">
        <w:r w:rsidRPr="00D26196">
          <w:rPr>
            <w:sz w:val="18"/>
            <w:rPrChange w:id="20644" w:author="shorny" w:date="2014-06-09T18:55:00Z">
              <w:rPr/>
            </w:rPrChange>
          </w:rPr>
          <w:t xml:space="preserve">  </w:t>
        </w:r>
        <w:r w:rsidRPr="00D26196">
          <w:rPr>
            <w:rStyle w:val="comment1"/>
            <w:sz w:val="18"/>
            <w:rPrChange w:id="20645" w:author="shorny" w:date="2014-06-09T18:55:00Z">
              <w:rPr>
                <w:rStyle w:val="comment1"/>
              </w:rPr>
            </w:rPrChange>
          </w:rPr>
          <w:t>-- create a temporary table to store the expected results</w:t>
        </w:r>
      </w:ins>
    </w:p>
    <w:p w14:paraId="091DB136" w14:textId="77777777" w:rsidR="00D26196" w:rsidRPr="00D26196" w:rsidRDefault="00D26196">
      <w:pPr>
        <w:pStyle w:val="HTMLPreformatted"/>
        <w:divId w:val="2032412305"/>
        <w:rPr>
          <w:ins w:id="20646" w:author="shorny" w:date="2014-06-09T18:54:00Z"/>
          <w:rStyle w:val="comment1"/>
          <w:sz w:val="18"/>
          <w:rPrChange w:id="20647" w:author="shorny" w:date="2014-06-09T18:55:00Z">
            <w:rPr>
              <w:ins w:id="20648" w:author="shorny" w:date="2014-06-09T18:54:00Z"/>
              <w:rStyle w:val="comment1"/>
            </w:rPr>
          </w:rPrChange>
        </w:rPr>
      </w:pPr>
      <w:ins w:id="20649" w:author="shorny" w:date="2014-06-09T18:54:00Z">
        <w:r w:rsidRPr="00D26196">
          <w:rPr>
            <w:sz w:val="18"/>
            <w:rPrChange w:id="20650" w:author="shorny" w:date="2014-06-09T18:55:00Z">
              <w:rPr/>
            </w:rPrChange>
          </w:rPr>
          <w:t xml:space="preserve">  </w:t>
        </w:r>
        <w:r w:rsidRPr="00D26196">
          <w:rPr>
            <w:rStyle w:val="comment1"/>
            <w:sz w:val="18"/>
            <w:rPrChange w:id="20651" w:author="shorny" w:date="2014-06-09T18:55:00Z">
              <w:rPr>
                <w:rStyle w:val="comment1"/>
              </w:rPr>
            </w:rPrChange>
          </w:rPr>
          <w:t>-- expect ApplicationID = 111, Type = 'PhD'</w:t>
        </w:r>
      </w:ins>
    </w:p>
    <w:p w14:paraId="53241B2A" w14:textId="77777777" w:rsidR="00D26196" w:rsidRPr="00D26196" w:rsidRDefault="00D26196">
      <w:pPr>
        <w:pStyle w:val="HTMLPreformatted"/>
        <w:divId w:val="2032412305"/>
        <w:rPr>
          <w:ins w:id="20652" w:author="shorny" w:date="2014-06-09T18:54:00Z"/>
          <w:sz w:val="18"/>
          <w:rPrChange w:id="20653" w:author="shorny" w:date="2014-06-09T18:55:00Z">
            <w:rPr>
              <w:ins w:id="20654" w:author="shorny" w:date="2014-06-09T18:54:00Z"/>
            </w:rPr>
          </w:rPrChange>
        </w:rPr>
      </w:pPr>
      <w:ins w:id="20655" w:author="shorny" w:date="2014-06-09T18:54:00Z">
        <w:r w:rsidRPr="00D26196">
          <w:rPr>
            <w:sz w:val="18"/>
            <w:rPrChange w:id="20656" w:author="shorny" w:date="2014-06-09T18:55:00Z">
              <w:rPr/>
            </w:rPrChange>
          </w:rPr>
          <w:t xml:space="preserve">  </w:t>
        </w:r>
        <w:r w:rsidRPr="00D26196">
          <w:rPr>
            <w:rStyle w:val="keyword1"/>
            <w:sz w:val="18"/>
            <w:rPrChange w:id="20657" w:author="shorny" w:date="2014-06-09T18:55:00Z">
              <w:rPr>
                <w:rStyle w:val="keyword1"/>
              </w:rPr>
            </w:rPrChange>
          </w:rPr>
          <w:t>CREATE</w:t>
        </w:r>
        <w:r w:rsidRPr="00D26196">
          <w:rPr>
            <w:sz w:val="18"/>
            <w:rPrChange w:id="20658" w:author="shorny" w:date="2014-06-09T18:55:00Z">
              <w:rPr/>
            </w:rPrChange>
          </w:rPr>
          <w:t xml:space="preserve"> </w:t>
        </w:r>
        <w:r w:rsidRPr="00D26196">
          <w:rPr>
            <w:rStyle w:val="keyword1"/>
            <w:sz w:val="18"/>
            <w:rPrChange w:id="20659" w:author="shorny" w:date="2014-06-09T18:55:00Z">
              <w:rPr>
                <w:rStyle w:val="keyword1"/>
              </w:rPr>
            </w:rPrChange>
          </w:rPr>
          <w:t>TEMPORARY</w:t>
        </w:r>
        <w:r w:rsidRPr="00D26196">
          <w:rPr>
            <w:sz w:val="18"/>
            <w:rPrChange w:id="20660" w:author="shorny" w:date="2014-06-09T18:55:00Z">
              <w:rPr/>
            </w:rPrChange>
          </w:rPr>
          <w:t xml:space="preserve"> </w:t>
        </w:r>
        <w:r w:rsidRPr="00D26196">
          <w:rPr>
            <w:rStyle w:val="keyword1"/>
            <w:sz w:val="18"/>
            <w:rPrChange w:id="20661" w:author="shorny" w:date="2014-06-09T18:55:00Z">
              <w:rPr>
                <w:rStyle w:val="keyword1"/>
              </w:rPr>
            </w:rPrChange>
          </w:rPr>
          <w:t>TABLE</w:t>
        </w:r>
        <w:r w:rsidRPr="00D26196">
          <w:rPr>
            <w:sz w:val="18"/>
            <w:rPrChange w:id="20662" w:author="shorny" w:date="2014-06-09T18:55:00Z">
              <w:rPr/>
            </w:rPrChange>
          </w:rPr>
          <w:t xml:space="preserve"> </w:t>
        </w:r>
        <w:r w:rsidRPr="00D26196">
          <w:rPr>
            <w:rStyle w:val="function-name1"/>
            <w:sz w:val="18"/>
            <w:rPrChange w:id="20663" w:author="shorny" w:date="2014-06-09T18:55:00Z">
              <w:rPr>
                <w:rStyle w:val="function-name1"/>
              </w:rPr>
            </w:rPrChange>
          </w:rPr>
          <w:t>utrans_b_expecteds</w:t>
        </w:r>
        <w:r w:rsidRPr="00D26196">
          <w:rPr>
            <w:sz w:val="18"/>
            <w:rPrChange w:id="20664" w:author="shorny" w:date="2014-06-09T18:55:00Z">
              <w:rPr/>
            </w:rPrChange>
          </w:rPr>
          <w:t xml:space="preserve"> (</w:t>
        </w:r>
      </w:ins>
    </w:p>
    <w:p w14:paraId="2B32FD17" w14:textId="77777777" w:rsidR="00D26196" w:rsidRPr="00D26196" w:rsidRDefault="00D26196">
      <w:pPr>
        <w:pStyle w:val="HTMLPreformatted"/>
        <w:divId w:val="2032412305"/>
        <w:rPr>
          <w:ins w:id="20665" w:author="shorny" w:date="2014-06-09T18:54:00Z"/>
          <w:sz w:val="18"/>
          <w:rPrChange w:id="20666" w:author="shorny" w:date="2014-06-09T18:55:00Z">
            <w:rPr>
              <w:ins w:id="20667" w:author="shorny" w:date="2014-06-09T18:54:00Z"/>
            </w:rPr>
          </w:rPrChange>
        </w:rPr>
      </w:pPr>
      <w:ins w:id="20668" w:author="shorny" w:date="2014-06-09T18:54:00Z">
        <w:r w:rsidRPr="00D26196">
          <w:rPr>
            <w:sz w:val="18"/>
            <w:rPrChange w:id="20669" w:author="shorny" w:date="2014-06-09T18:55:00Z">
              <w:rPr/>
            </w:rPrChange>
          </w:rPr>
          <w:t xml:space="preserve">    ApplicationID </w:t>
        </w:r>
        <w:proofErr w:type="gramStart"/>
        <w:r w:rsidRPr="00D26196">
          <w:rPr>
            <w:rStyle w:val="type1"/>
            <w:sz w:val="18"/>
            <w:rPrChange w:id="20670" w:author="shorny" w:date="2014-06-09T18:55:00Z">
              <w:rPr>
                <w:rStyle w:val="type1"/>
              </w:rPr>
            </w:rPrChange>
          </w:rPr>
          <w:t>int</w:t>
        </w:r>
        <w:r w:rsidRPr="00D26196">
          <w:rPr>
            <w:sz w:val="18"/>
            <w:rPrChange w:id="20671" w:author="shorny" w:date="2014-06-09T18:55:00Z">
              <w:rPr/>
            </w:rPrChange>
          </w:rPr>
          <w:t>(</w:t>
        </w:r>
        <w:proofErr w:type="gramEnd"/>
        <w:r w:rsidRPr="00D26196">
          <w:rPr>
            <w:sz w:val="18"/>
            <w:rPrChange w:id="20672" w:author="shorny" w:date="2014-06-09T18:55:00Z">
              <w:rPr/>
            </w:rPrChange>
          </w:rPr>
          <w:t xml:space="preserve">10) </w:t>
        </w:r>
        <w:r w:rsidRPr="00D26196">
          <w:rPr>
            <w:rStyle w:val="keyword1"/>
            <w:sz w:val="18"/>
            <w:rPrChange w:id="20673" w:author="shorny" w:date="2014-06-09T18:55:00Z">
              <w:rPr>
                <w:rStyle w:val="keyword1"/>
              </w:rPr>
            </w:rPrChange>
          </w:rPr>
          <w:t>NOT</w:t>
        </w:r>
        <w:r w:rsidRPr="00D26196">
          <w:rPr>
            <w:sz w:val="18"/>
            <w:rPrChange w:id="20674" w:author="shorny" w:date="2014-06-09T18:55:00Z">
              <w:rPr/>
            </w:rPrChange>
          </w:rPr>
          <w:t xml:space="preserve"> </w:t>
        </w:r>
        <w:r w:rsidRPr="00D26196">
          <w:rPr>
            <w:rStyle w:val="keyword1"/>
            <w:sz w:val="18"/>
            <w:rPrChange w:id="20675" w:author="shorny" w:date="2014-06-09T18:55:00Z">
              <w:rPr>
                <w:rStyle w:val="keyword1"/>
              </w:rPr>
            </w:rPrChange>
          </w:rPr>
          <w:t>NULL</w:t>
        </w:r>
        <w:r w:rsidRPr="00D26196">
          <w:rPr>
            <w:sz w:val="18"/>
            <w:rPrChange w:id="20676" w:author="shorny" w:date="2014-06-09T18:55:00Z">
              <w:rPr/>
            </w:rPrChange>
          </w:rPr>
          <w:t>,</w:t>
        </w:r>
      </w:ins>
    </w:p>
    <w:p w14:paraId="5E24253C" w14:textId="77777777" w:rsidR="00D26196" w:rsidRPr="00D26196" w:rsidRDefault="00D26196">
      <w:pPr>
        <w:pStyle w:val="HTMLPreformatted"/>
        <w:divId w:val="2032412305"/>
        <w:rPr>
          <w:ins w:id="20677" w:author="shorny" w:date="2014-06-09T18:54:00Z"/>
          <w:sz w:val="18"/>
          <w:rPrChange w:id="20678" w:author="shorny" w:date="2014-06-09T18:55:00Z">
            <w:rPr>
              <w:ins w:id="20679" w:author="shorny" w:date="2014-06-09T18:54:00Z"/>
            </w:rPr>
          </w:rPrChange>
        </w:rPr>
      </w:pPr>
      <w:ins w:id="20680" w:author="shorny" w:date="2014-06-09T18:54:00Z">
        <w:r w:rsidRPr="00D26196">
          <w:rPr>
            <w:sz w:val="18"/>
            <w:rPrChange w:id="20681" w:author="shorny" w:date="2014-06-09T18:55:00Z">
              <w:rPr/>
            </w:rPrChange>
          </w:rPr>
          <w:t xml:space="preserve">    </w:t>
        </w:r>
        <w:proofErr w:type="gramStart"/>
        <w:r w:rsidRPr="00D26196">
          <w:rPr>
            <w:sz w:val="18"/>
            <w:rPrChange w:id="20682" w:author="shorny" w:date="2014-06-09T18:55:00Z">
              <w:rPr/>
            </w:rPrChange>
          </w:rPr>
          <w:t>awardType</w:t>
        </w:r>
        <w:proofErr w:type="gramEnd"/>
        <w:r w:rsidRPr="00D26196">
          <w:rPr>
            <w:sz w:val="18"/>
            <w:rPrChange w:id="20683" w:author="shorny" w:date="2014-06-09T18:55:00Z">
              <w:rPr/>
            </w:rPrChange>
          </w:rPr>
          <w:t xml:space="preserve"> </w:t>
        </w:r>
        <w:r w:rsidRPr="00D26196">
          <w:rPr>
            <w:rStyle w:val="type1"/>
            <w:sz w:val="18"/>
            <w:rPrChange w:id="20684" w:author="shorny" w:date="2014-06-09T18:55:00Z">
              <w:rPr>
                <w:rStyle w:val="type1"/>
              </w:rPr>
            </w:rPrChange>
          </w:rPr>
          <w:t>varchar</w:t>
        </w:r>
        <w:r w:rsidRPr="00D26196">
          <w:rPr>
            <w:sz w:val="18"/>
            <w:rPrChange w:id="20685" w:author="shorny" w:date="2014-06-09T18:55:00Z">
              <w:rPr/>
            </w:rPrChange>
          </w:rPr>
          <w:t>(50)</w:t>
        </w:r>
      </w:ins>
    </w:p>
    <w:p w14:paraId="2BB54C62" w14:textId="77777777" w:rsidR="00D26196" w:rsidRPr="00D26196" w:rsidRDefault="00D26196">
      <w:pPr>
        <w:pStyle w:val="HTMLPreformatted"/>
        <w:divId w:val="2032412305"/>
        <w:rPr>
          <w:ins w:id="20686" w:author="shorny" w:date="2014-06-09T18:54:00Z"/>
          <w:sz w:val="18"/>
          <w:rPrChange w:id="20687" w:author="shorny" w:date="2014-06-09T18:55:00Z">
            <w:rPr>
              <w:ins w:id="20688" w:author="shorny" w:date="2014-06-09T18:54:00Z"/>
            </w:rPr>
          </w:rPrChange>
        </w:rPr>
      </w:pPr>
      <w:ins w:id="20689" w:author="shorny" w:date="2014-06-09T18:54:00Z">
        <w:r w:rsidRPr="00D26196">
          <w:rPr>
            <w:sz w:val="18"/>
            <w:rPrChange w:id="20690" w:author="shorny" w:date="2014-06-09T18:55:00Z">
              <w:rPr/>
            </w:rPrChange>
          </w:rPr>
          <w:t xml:space="preserve">  ) ;</w:t>
        </w:r>
      </w:ins>
    </w:p>
    <w:p w14:paraId="6540206B" w14:textId="77777777" w:rsidR="00D26196" w:rsidRPr="00D26196" w:rsidRDefault="00D26196">
      <w:pPr>
        <w:pStyle w:val="HTMLPreformatted"/>
        <w:divId w:val="2032412305"/>
        <w:rPr>
          <w:ins w:id="20691" w:author="shorny" w:date="2014-06-09T18:54:00Z"/>
          <w:sz w:val="18"/>
          <w:rPrChange w:id="20692" w:author="shorny" w:date="2014-06-09T18:55:00Z">
            <w:rPr>
              <w:ins w:id="20693" w:author="shorny" w:date="2014-06-09T18:54:00Z"/>
            </w:rPr>
          </w:rPrChange>
        </w:rPr>
      </w:pPr>
      <w:ins w:id="20694" w:author="shorny" w:date="2014-06-09T18:54:00Z">
        <w:r w:rsidRPr="00D26196">
          <w:rPr>
            <w:sz w:val="18"/>
            <w:rPrChange w:id="20695" w:author="shorny" w:date="2014-06-09T18:55:00Z">
              <w:rPr/>
            </w:rPrChange>
          </w:rPr>
          <w:t xml:space="preserve">  </w:t>
        </w:r>
        <w:r w:rsidRPr="00D26196">
          <w:rPr>
            <w:rStyle w:val="keyword1"/>
            <w:sz w:val="18"/>
            <w:rPrChange w:id="20696" w:author="shorny" w:date="2014-06-09T18:55:00Z">
              <w:rPr>
                <w:rStyle w:val="keyword1"/>
              </w:rPr>
            </w:rPrChange>
          </w:rPr>
          <w:t>INSERT</w:t>
        </w:r>
        <w:r w:rsidRPr="00D26196">
          <w:rPr>
            <w:sz w:val="18"/>
            <w:rPrChange w:id="20697" w:author="shorny" w:date="2014-06-09T18:55:00Z">
              <w:rPr/>
            </w:rPrChange>
          </w:rPr>
          <w:t xml:space="preserve"> </w:t>
        </w:r>
        <w:r w:rsidRPr="00D26196">
          <w:rPr>
            <w:rStyle w:val="keyword1"/>
            <w:sz w:val="18"/>
            <w:rPrChange w:id="20698" w:author="shorny" w:date="2014-06-09T18:55:00Z">
              <w:rPr>
                <w:rStyle w:val="keyword1"/>
              </w:rPr>
            </w:rPrChange>
          </w:rPr>
          <w:t>INTO</w:t>
        </w:r>
        <w:r w:rsidRPr="00D26196">
          <w:rPr>
            <w:sz w:val="18"/>
            <w:rPrChange w:id="20699" w:author="shorny" w:date="2014-06-09T18:55:00Z">
              <w:rPr/>
            </w:rPrChange>
          </w:rPr>
          <w:t xml:space="preserve"> utrans_b_expecteds (ApplicationID, awardType)</w:t>
        </w:r>
      </w:ins>
    </w:p>
    <w:p w14:paraId="68289A63" w14:textId="77777777" w:rsidR="00D26196" w:rsidRPr="00D26196" w:rsidRDefault="00D26196">
      <w:pPr>
        <w:pStyle w:val="HTMLPreformatted"/>
        <w:divId w:val="2032412305"/>
        <w:rPr>
          <w:ins w:id="20700" w:author="shorny" w:date="2014-06-09T18:54:00Z"/>
          <w:sz w:val="18"/>
          <w:rPrChange w:id="20701" w:author="shorny" w:date="2014-06-09T18:55:00Z">
            <w:rPr>
              <w:ins w:id="20702" w:author="shorny" w:date="2014-06-09T18:54:00Z"/>
            </w:rPr>
          </w:rPrChange>
        </w:rPr>
      </w:pPr>
      <w:ins w:id="20703" w:author="shorny" w:date="2014-06-09T18:54:00Z">
        <w:r w:rsidRPr="00D26196">
          <w:rPr>
            <w:sz w:val="18"/>
            <w:rPrChange w:id="20704" w:author="shorny" w:date="2014-06-09T18:55:00Z">
              <w:rPr/>
            </w:rPrChange>
          </w:rPr>
          <w:t xml:space="preserve">  </w:t>
        </w:r>
        <w:r w:rsidRPr="00D26196">
          <w:rPr>
            <w:rStyle w:val="keyword1"/>
            <w:sz w:val="18"/>
            <w:rPrChange w:id="20705" w:author="shorny" w:date="2014-06-09T18:55:00Z">
              <w:rPr>
                <w:rStyle w:val="keyword1"/>
              </w:rPr>
            </w:rPrChange>
          </w:rPr>
          <w:t>VALUES</w:t>
        </w:r>
        <w:r w:rsidRPr="00D26196">
          <w:rPr>
            <w:sz w:val="18"/>
            <w:rPrChange w:id="20706" w:author="shorny" w:date="2014-06-09T18:55:00Z">
              <w:rPr/>
            </w:rPrChange>
          </w:rPr>
          <w:t xml:space="preserve"> (111, </w:t>
        </w:r>
        <w:r w:rsidRPr="00D26196">
          <w:rPr>
            <w:rStyle w:val="string1"/>
            <w:sz w:val="18"/>
            <w:rPrChange w:id="20707" w:author="shorny" w:date="2014-06-09T18:55:00Z">
              <w:rPr>
                <w:rStyle w:val="string1"/>
              </w:rPr>
            </w:rPrChange>
          </w:rPr>
          <w:t>'PhD'</w:t>
        </w:r>
        <w:r w:rsidRPr="00D26196">
          <w:rPr>
            <w:sz w:val="18"/>
            <w:rPrChange w:id="20708" w:author="shorny" w:date="2014-06-09T18:55:00Z">
              <w:rPr/>
            </w:rPrChange>
          </w:rPr>
          <w:t>);</w:t>
        </w:r>
      </w:ins>
    </w:p>
    <w:p w14:paraId="78B7A8EB" w14:textId="77777777" w:rsidR="00D26196" w:rsidRPr="00D26196" w:rsidRDefault="00D26196">
      <w:pPr>
        <w:pStyle w:val="HTMLPreformatted"/>
        <w:divId w:val="2032412305"/>
        <w:rPr>
          <w:ins w:id="20709" w:author="shorny" w:date="2014-06-09T18:54:00Z"/>
          <w:sz w:val="18"/>
          <w:rPrChange w:id="20710" w:author="shorny" w:date="2014-06-09T18:55:00Z">
            <w:rPr>
              <w:ins w:id="20711" w:author="shorny" w:date="2014-06-09T18:54:00Z"/>
            </w:rPr>
          </w:rPrChange>
        </w:rPr>
      </w:pPr>
    </w:p>
    <w:p w14:paraId="38D84139" w14:textId="77777777" w:rsidR="00D26196" w:rsidRPr="00D26196" w:rsidRDefault="00D26196">
      <w:pPr>
        <w:pStyle w:val="HTMLPreformatted"/>
        <w:divId w:val="2032412305"/>
        <w:rPr>
          <w:ins w:id="20712" w:author="shorny" w:date="2014-06-09T18:54:00Z"/>
          <w:rStyle w:val="comment1"/>
          <w:sz w:val="18"/>
          <w:rPrChange w:id="20713" w:author="shorny" w:date="2014-06-09T18:55:00Z">
            <w:rPr>
              <w:ins w:id="20714" w:author="shorny" w:date="2014-06-09T18:54:00Z"/>
              <w:rStyle w:val="comment1"/>
            </w:rPr>
          </w:rPrChange>
        </w:rPr>
      </w:pPr>
      <w:ins w:id="20715" w:author="shorny" w:date="2014-06-09T18:54:00Z">
        <w:r w:rsidRPr="00D26196">
          <w:rPr>
            <w:sz w:val="18"/>
            <w:rPrChange w:id="20716" w:author="shorny" w:date="2014-06-09T18:55:00Z">
              <w:rPr/>
            </w:rPrChange>
          </w:rPr>
          <w:t xml:space="preserve">  </w:t>
        </w:r>
        <w:r w:rsidRPr="00D26196">
          <w:rPr>
            <w:rStyle w:val="comment1"/>
            <w:sz w:val="18"/>
            <w:rPrChange w:id="20717" w:author="shorny" w:date="2014-06-09T18:55:00Z">
              <w:rPr>
                <w:rStyle w:val="comment1"/>
              </w:rPr>
            </w:rPrChange>
          </w:rPr>
          <w:t>-- create another temporary table that lists the differences between expected</w:t>
        </w:r>
      </w:ins>
    </w:p>
    <w:p w14:paraId="5B4AF94D" w14:textId="77777777" w:rsidR="00D26196" w:rsidRPr="00D26196" w:rsidRDefault="00D26196">
      <w:pPr>
        <w:pStyle w:val="HTMLPreformatted"/>
        <w:divId w:val="2032412305"/>
        <w:rPr>
          <w:ins w:id="20718" w:author="shorny" w:date="2014-06-09T18:54:00Z"/>
          <w:rStyle w:val="comment1"/>
          <w:sz w:val="18"/>
          <w:rPrChange w:id="20719" w:author="shorny" w:date="2014-06-09T18:55:00Z">
            <w:rPr>
              <w:ins w:id="20720" w:author="shorny" w:date="2014-06-09T18:54:00Z"/>
              <w:rStyle w:val="comment1"/>
            </w:rPr>
          </w:rPrChange>
        </w:rPr>
      </w:pPr>
      <w:ins w:id="20721" w:author="shorny" w:date="2014-06-09T18:54:00Z">
        <w:r w:rsidRPr="00D26196">
          <w:rPr>
            <w:sz w:val="18"/>
            <w:rPrChange w:id="20722" w:author="shorny" w:date="2014-06-09T18:55:00Z">
              <w:rPr/>
            </w:rPrChange>
          </w:rPr>
          <w:t xml:space="preserve">  </w:t>
        </w:r>
        <w:r w:rsidRPr="00D26196">
          <w:rPr>
            <w:rStyle w:val="comment1"/>
            <w:sz w:val="18"/>
            <w:rPrChange w:id="20723" w:author="shorny" w:date="2014-06-09T18:55:00Z">
              <w:rPr>
                <w:rStyle w:val="comment1"/>
              </w:rPr>
            </w:rPrChange>
          </w:rPr>
          <w:t xml:space="preserve">-- </w:t>
        </w:r>
        <w:proofErr w:type="gramStart"/>
        <w:r w:rsidRPr="00D26196">
          <w:rPr>
            <w:rStyle w:val="comment1"/>
            <w:sz w:val="18"/>
            <w:rPrChange w:id="20724" w:author="shorny" w:date="2014-06-09T18:55:00Z">
              <w:rPr>
                <w:rStyle w:val="comment1"/>
              </w:rPr>
            </w:rPrChange>
          </w:rPr>
          <w:t>results</w:t>
        </w:r>
        <w:proofErr w:type="gramEnd"/>
        <w:r w:rsidRPr="00D26196">
          <w:rPr>
            <w:rStyle w:val="comment1"/>
            <w:sz w:val="18"/>
            <w:rPrChange w:id="20725" w:author="shorny" w:date="2014-06-09T18:55:00Z">
              <w:rPr>
                <w:rStyle w:val="comment1"/>
              </w:rPr>
            </w:rPrChange>
          </w:rPr>
          <w:t xml:space="preserve"> and actuals</w:t>
        </w:r>
      </w:ins>
    </w:p>
    <w:p w14:paraId="664AF7C1" w14:textId="77777777" w:rsidR="00D26196" w:rsidRPr="00D26196" w:rsidRDefault="00D26196">
      <w:pPr>
        <w:pStyle w:val="HTMLPreformatted"/>
        <w:divId w:val="2032412305"/>
        <w:rPr>
          <w:ins w:id="20726" w:author="shorny" w:date="2014-06-09T18:54:00Z"/>
          <w:sz w:val="18"/>
          <w:rPrChange w:id="20727" w:author="shorny" w:date="2014-06-09T18:55:00Z">
            <w:rPr>
              <w:ins w:id="20728" w:author="shorny" w:date="2014-06-09T18:54:00Z"/>
            </w:rPr>
          </w:rPrChange>
        </w:rPr>
      </w:pPr>
      <w:ins w:id="20729" w:author="shorny" w:date="2014-06-09T18:54:00Z">
        <w:r w:rsidRPr="00D26196">
          <w:rPr>
            <w:sz w:val="18"/>
            <w:rPrChange w:id="20730" w:author="shorny" w:date="2014-06-09T18:55:00Z">
              <w:rPr/>
            </w:rPrChange>
          </w:rPr>
          <w:t xml:space="preserve">  </w:t>
        </w:r>
        <w:r w:rsidRPr="00D26196">
          <w:rPr>
            <w:rStyle w:val="keyword1"/>
            <w:sz w:val="18"/>
            <w:rPrChange w:id="20731" w:author="shorny" w:date="2014-06-09T18:55:00Z">
              <w:rPr>
                <w:rStyle w:val="keyword1"/>
              </w:rPr>
            </w:rPrChange>
          </w:rPr>
          <w:t>CREATE</w:t>
        </w:r>
        <w:r w:rsidRPr="00D26196">
          <w:rPr>
            <w:sz w:val="18"/>
            <w:rPrChange w:id="20732" w:author="shorny" w:date="2014-06-09T18:55:00Z">
              <w:rPr/>
            </w:rPrChange>
          </w:rPr>
          <w:t xml:space="preserve"> </w:t>
        </w:r>
        <w:r w:rsidRPr="00D26196">
          <w:rPr>
            <w:rStyle w:val="keyword1"/>
            <w:sz w:val="18"/>
            <w:rPrChange w:id="20733" w:author="shorny" w:date="2014-06-09T18:55:00Z">
              <w:rPr>
                <w:rStyle w:val="keyword1"/>
              </w:rPr>
            </w:rPrChange>
          </w:rPr>
          <w:t>TEMPORARY</w:t>
        </w:r>
        <w:r w:rsidRPr="00D26196">
          <w:rPr>
            <w:sz w:val="18"/>
            <w:rPrChange w:id="20734" w:author="shorny" w:date="2014-06-09T18:55:00Z">
              <w:rPr/>
            </w:rPrChange>
          </w:rPr>
          <w:t xml:space="preserve"> </w:t>
        </w:r>
        <w:r w:rsidRPr="00D26196">
          <w:rPr>
            <w:rStyle w:val="keyword1"/>
            <w:sz w:val="18"/>
            <w:rPrChange w:id="20735" w:author="shorny" w:date="2014-06-09T18:55:00Z">
              <w:rPr>
                <w:rStyle w:val="keyword1"/>
              </w:rPr>
            </w:rPrChange>
          </w:rPr>
          <w:t>TABLE</w:t>
        </w:r>
        <w:r w:rsidRPr="00D26196">
          <w:rPr>
            <w:sz w:val="18"/>
            <w:rPrChange w:id="20736" w:author="shorny" w:date="2014-06-09T18:55:00Z">
              <w:rPr/>
            </w:rPrChange>
          </w:rPr>
          <w:t xml:space="preserve"> </w:t>
        </w:r>
        <w:r w:rsidRPr="00D26196">
          <w:rPr>
            <w:rStyle w:val="function-name1"/>
            <w:sz w:val="18"/>
            <w:rPrChange w:id="20737" w:author="shorny" w:date="2014-06-09T18:55:00Z">
              <w:rPr>
                <w:rStyle w:val="function-name1"/>
              </w:rPr>
            </w:rPrChange>
          </w:rPr>
          <w:t>utrans_b_problems</w:t>
        </w:r>
      </w:ins>
    </w:p>
    <w:p w14:paraId="650F9FD2" w14:textId="77777777" w:rsidR="00D26196" w:rsidRPr="00D26196" w:rsidRDefault="00D26196">
      <w:pPr>
        <w:pStyle w:val="HTMLPreformatted"/>
        <w:divId w:val="2032412305"/>
        <w:rPr>
          <w:ins w:id="20738" w:author="shorny" w:date="2014-06-09T18:54:00Z"/>
          <w:sz w:val="18"/>
          <w:rPrChange w:id="20739" w:author="shorny" w:date="2014-06-09T18:55:00Z">
            <w:rPr>
              <w:ins w:id="20740" w:author="shorny" w:date="2014-06-09T18:54:00Z"/>
            </w:rPr>
          </w:rPrChange>
        </w:rPr>
      </w:pPr>
      <w:ins w:id="20741" w:author="shorny" w:date="2014-06-09T18:54:00Z">
        <w:r w:rsidRPr="00D26196">
          <w:rPr>
            <w:sz w:val="18"/>
            <w:rPrChange w:id="20742" w:author="shorny" w:date="2014-06-09T18:55:00Z">
              <w:rPr/>
            </w:rPrChange>
          </w:rPr>
          <w:t xml:space="preserve">  </w:t>
        </w:r>
        <w:proofErr w:type="gramStart"/>
        <w:r w:rsidRPr="00D26196">
          <w:rPr>
            <w:rStyle w:val="keyword1"/>
            <w:sz w:val="18"/>
            <w:rPrChange w:id="20743" w:author="shorny" w:date="2014-06-09T18:55:00Z">
              <w:rPr>
                <w:rStyle w:val="keyword1"/>
              </w:rPr>
            </w:rPrChange>
          </w:rPr>
          <w:t>SELECT</w:t>
        </w:r>
        <w:r w:rsidRPr="00D26196">
          <w:rPr>
            <w:sz w:val="18"/>
            <w:rPrChange w:id="20744" w:author="shorny" w:date="2014-06-09T18:55:00Z">
              <w:rPr/>
            </w:rPrChange>
          </w:rPr>
          <w:t xml:space="preserve"> problems.*</w:t>
        </w:r>
        <w:proofErr w:type="gramEnd"/>
      </w:ins>
    </w:p>
    <w:p w14:paraId="23732D08" w14:textId="77777777" w:rsidR="00D26196" w:rsidRPr="00D26196" w:rsidRDefault="00D26196">
      <w:pPr>
        <w:pStyle w:val="HTMLPreformatted"/>
        <w:divId w:val="2032412305"/>
        <w:rPr>
          <w:ins w:id="20745" w:author="shorny" w:date="2014-06-09T18:54:00Z"/>
          <w:sz w:val="18"/>
          <w:rPrChange w:id="20746" w:author="shorny" w:date="2014-06-09T18:55:00Z">
            <w:rPr>
              <w:ins w:id="20747" w:author="shorny" w:date="2014-06-09T18:54:00Z"/>
            </w:rPr>
          </w:rPrChange>
        </w:rPr>
      </w:pPr>
      <w:ins w:id="20748" w:author="shorny" w:date="2014-06-09T18:54:00Z">
        <w:r w:rsidRPr="00D26196">
          <w:rPr>
            <w:sz w:val="18"/>
            <w:rPrChange w:id="20749" w:author="shorny" w:date="2014-06-09T18:55:00Z">
              <w:rPr/>
            </w:rPrChange>
          </w:rPr>
          <w:t xml:space="preserve">  </w:t>
        </w:r>
        <w:r w:rsidRPr="00D26196">
          <w:rPr>
            <w:rStyle w:val="keyword1"/>
            <w:sz w:val="18"/>
            <w:rPrChange w:id="20750" w:author="shorny" w:date="2014-06-09T18:55:00Z">
              <w:rPr>
                <w:rStyle w:val="keyword1"/>
              </w:rPr>
            </w:rPrChange>
          </w:rPr>
          <w:t>FROM</w:t>
        </w:r>
      </w:ins>
    </w:p>
    <w:p w14:paraId="14935B68" w14:textId="77777777" w:rsidR="00D26196" w:rsidRPr="00D26196" w:rsidRDefault="00D26196">
      <w:pPr>
        <w:pStyle w:val="HTMLPreformatted"/>
        <w:divId w:val="2032412305"/>
        <w:rPr>
          <w:ins w:id="20751" w:author="shorny" w:date="2014-06-09T18:54:00Z"/>
          <w:sz w:val="18"/>
          <w:rPrChange w:id="20752" w:author="shorny" w:date="2014-06-09T18:55:00Z">
            <w:rPr>
              <w:ins w:id="20753" w:author="shorny" w:date="2014-06-09T18:54:00Z"/>
            </w:rPr>
          </w:rPrChange>
        </w:rPr>
      </w:pPr>
      <w:ins w:id="20754" w:author="shorny" w:date="2014-06-09T18:54:00Z">
        <w:r w:rsidRPr="00D26196">
          <w:rPr>
            <w:sz w:val="18"/>
            <w:rPrChange w:id="20755" w:author="shorny" w:date="2014-06-09T18:55:00Z">
              <w:rPr/>
            </w:rPrChange>
          </w:rPr>
          <w:t xml:space="preserve">  (</w:t>
        </w:r>
      </w:ins>
    </w:p>
    <w:p w14:paraId="742673E7" w14:textId="77777777" w:rsidR="00D26196" w:rsidRPr="00D26196" w:rsidRDefault="00D26196">
      <w:pPr>
        <w:pStyle w:val="HTMLPreformatted"/>
        <w:divId w:val="2032412305"/>
        <w:rPr>
          <w:ins w:id="20756" w:author="shorny" w:date="2014-06-09T18:54:00Z"/>
          <w:sz w:val="18"/>
          <w:rPrChange w:id="20757" w:author="shorny" w:date="2014-06-09T18:55:00Z">
            <w:rPr>
              <w:ins w:id="20758" w:author="shorny" w:date="2014-06-09T18:54:00Z"/>
            </w:rPr>
          </w:rPrChange>
        </w:rPr>
      </w:pPr>
      <w:ins w:id="20759" w:author="shorny" w:date="2014-06-09T18:54:00Z">
        <w:r w:rsidRPr="00D26196">
          <w:rPr>
            <w:sz w:val="18"/>
            <w:rPrChange w:id="20760" w:author="shorny" w:date="2014-06-09T18:55:00Z">
              <w:rPr/>
            </w:rPrChange>
          </w:rPr>
          <w:t xml:space="preserve">      </w:t>
        </w:r>
        <w:proofErr w:type="gramStart"/>
        <w:r w:rsidRPr="00D26196">
          <w:rPr>
            <w:rStyle w:val="keyword1"/>
            <w:sz w:val="18"/>
            <w:rPrChange w:id="20761" w:author="shorny" w:date="2014-06-09T18:55:00Z">
              <w:rPr>
                <w:rStyle w:val="keyword1"/>
              </w:rPr>
            </w:rPrChange>
          </w:rPr>
          <w:t>SELECT</w:t>
        </w:r>
        <w:r w:rsidRPr="00D26196">
          <w:rPr>
            <w:sz w:val="18"/>
            <w:rPrChange w:id="20762" w:author="shorny" w:date="2014-06-09T18:55:00Z">
              <w:rPr/>
            </w:rPrChange>
          </w:rPr>
          <w:t xml:space="preserve"> actuals.*</w:t>
        </w:r>
        <w:proofErr w:type="gramEnd"/>
      </w:ins>
    </w:p>
    <w:p w14:paraId="02395DEE" w14:textId="77777777" w:rsidR="00D26196" w:rsidRPr="00D26196" w:rsidRDefault="00D26196">
      <w:pPr>
        <w:pStyle w:val="HTMLPreformatted"/>
        <w:divId w:val="2032412305"/>
        <w:rPr>
          <w:ins w:id="20763" w:author="shorny" w:date="2014-06-09T18:54:00Z"/>
          <w:sz w:val="18"/>
          <w:rPrChange w:id="20764" w:author="shorny" w:date="2014-06-09T18:55:00Z">
            <w:rPr>
              <w:ins w:id="20765" w:author="shorny" w:date="2014-06-09T18:54:00Z"/>
            </w:rPr>
          </w:rPrChange>
        </w:rPr>
      </w:pPr>
      <w:ins w:id="20766" w:author="shorny" w:date="2014-06-09T18:54:00Z">
        <w:r w:rsidRPr="00D26196">
          <w:rPr>
            <w:sz w:val="18"/>
            <w:rPrChange w:id="20767" w:author="shorny" w:date="2014-06-09T18:55:00Z">
              <w:rPr/>
            </w:rPrChange>
          </w:rPr>
          <w:t xml:space="preserve">      </w:t>
        </w:r>
        <w:r w:rsidRPr="00D26196">
          <w:rPr>
            <w:rStyle w:val="keyword1"/>
            <w:sz w:val="18"/>
            <w:rPrChange w:id="20768" w:author="shorny" w:date="2014-06-09T18:55:00Z">
              <w:rPr>
                <w:rStyle w:val="keyword1"/>
              </w:rPr>
            </w:rPrChange>
          </w:rPr>
          <w:t>FROM</w:t>
        </w:r>
        <w:r w:rsidRPr="00D26196">
          <w:rPr>
            <w:sz w:val="18"/>
            <w:rPrChange w:id="20769" w:author="shorny" w:date="2014-06-09T18:55:00Z">
              <w:rPr/>
            </w:rPrChange>
          </w:rPr>
          <w:t xml:space="preserve"> utrans_b_actuals actuals</w:t>
        </w:r>
      </w:ins>
    </w:p>
    <w:p w14:paraId="6DD5346C" w14:textId="77777777" w:rsidR="00D26196" w:rsidRPr="00D26196" w:rsidRDefault="00D26196">
      <w:pPr>
        <w:pStyle w:val="HTMLPreformatted"/>
        <w:divId w:val="2032412305"/>
        <w:rPr>
          <w:ins w:id="20770" w:author="shorny" w:date="2014-06-09T18:54:00Z"/>
          <w:sz w:val="18"/>
          <w:rPrChange w:id="20771" w:author="shorny" w:date="2014-06-09T18:55:00Z">
            <w:rPr>
              <w:ins w:id="20772" w:author="shorny" w:date="2014-06-09T18:54:00Z"/>
            </w:rPr>
          </w:rPrChange>
        </w:rPr>
      </w:pPr>
      <w:ins w:id="20773" w:author="shorny" w:date="2014-06-09T18:54:00Z">
        <w:r w:rsidRPr="00D26196">
          <w:rPr>
            <w:sz w:val="18"/>
            <w:rPrChange w:id="20774" w:author="shorny" w:date="2014-06-09T18:55:00Z">
              <w:rPr/>
            </w:rPrChange>
          </w:rPr>
          <w:t xml:space="preserve">      </w:t>
        </w:r>
        <w:r w:rsidRPr="00D26196">
          <w:rPr>
            <w:rStyle w:val="keyword1"/>
            <w:sz w:val="18"/>
            <w:rPrChange w:id="20775" w:author="shorny" w:date="2014-06-09T18:55:00Z">
              <w:rPr>
                <w:rStyle w:val="keyword1"/>
              </w:rPr>
            </w:rPrChange>
          </w:rPr>
          <w:t>UNION</w:t>
        </w:r>
        <w:r w:rsidRPr="00D26196">
          <w:rPr>
            <w:sz w:val="18"/>
            <w:rPrChange w:id="20776" w:author="shorny" w:date="2014-06-09T18:55:00Z">
              <w:rPr/>
            </w:rPrChange>
          </w:rPr>
          <w:t xml:space="preserve"> </w:t>
        </w:r>
        <w:r w:rsidRPr="00D26196">
          <w:rPr>
            <w:rStyle w:val="keyword1"/>
            <w:sz w:val="18"/>
            <w:rPrChange w:id="20777" w:author="shorny" w:date="2014-06-09T18:55:00Z">
              <w:rPr>
                <w:rStyle w:val="keyword1"/>
              </w:rPr>
            </w:rPrChange>
          </w:rPr>
          <w:t>ALL</w:t>
        </w:r>
      </w:ins>
    </w:p>
    <w:p w14:paraId="2748FF96" w14:textId="77777777" w:rsidR="00D26196" w:rsidRPr="00D26196" w:rsidRDefault="00D26196">
      <w:pPr>
        <w:pStyle w:val="HTMLPreformatted"/>
        <w:divId w:val="2032412305"/>
        <w:rPr>
          <w:ins w:id="20778" w:author="shorny" w:date="2014-06-09T18:54:00Z"/>
          <w:sz w:val="18"/>
          <w:rPrChange w:id="20779" w:author="shorny" w:date="2014-06-09T18:55:00Z">
            <w:rPr>
              <w:ins w:id="20780" w:author="shorny" w:date="2014-06-09T18:54:00Z"/>
            </w:rPr>
          </w:rPrChange>
        </w:rPr>
      </w:pPr>
      <w:ins w:id="20781" w:author="shorny" w:date="2014-06-09T18:54:00Z">
        <w:r w:rsidRPr="00D26196">
          <w:rPr>
            <w:sz w:val="18"/>
            <w:rPrChange w:id="20782" w:author="shorny" w:date="2014-06-09T18:55:00Z">
              <w:rPr/>
            </w:rPrChange>
          </w:rPr>
          <w:t xml:space="preserve">      </w:t>
        </w:r>
        <w:proofErr w:type="gramStart"/>
        <w:r w:rsidRPr="00D26196">
          <w:rPr>
            <w:rStyle w:val="keyword1"/>
            <w:sz w:val="18"/>
            <w:rPrChange w:id="20783" w:author="shorny" w:date="2014-06-09T18:55:00Z">
              <w:rPr>
                <w:rStyle w:val="keyword1"/>
              </w:rPr>
            </w:rPrChange>
          </w:rPr>
          <w:t>SELECT</w:t>
        </w:r>
        <w:r w:rsidRPr="00D26196">
          <w:rPr>
            <w:sz w:val="18"/>
            <w:rPrChange w:id="20784" w:author="shorny" w:date="2014-06-09T18:55:00Z">
              <w:rPr/>
            </w:rPrChange>
          </w:rPr>
          <w:t xml:space="preserve"> expecteds.*</w:t>
        </w:r>
        <w:proofErr w:type="gramEnd"/>
      </w:ins>
    </w:p>
    <w:p w14:paraId="3681DA8F" w14:textId="77777777" w:rsidR="00D26196" w:rsidRPr="00D26196" w:rsidRDefault="00D26196">
      <w:pPr>
        <w:pStyle w:val="HTMLPreformatted"/>
        <w:divId w:val="2032412305"/>
        <w:rPr>
          <w:ins w:id="20785" w:author="shorny" w:date="2014-06-09T18:54:00Z"/>
          <w:sz w:val="18"/>
          <w:rPrChange w:id="20786" w:author="shorny" w:date="2014-06-09T18:55:00Z">
            <w:rPr>
              <w:ins w:id="20787" w:author="shorny" w:date="2014-06-09T18:54:00Z"/>
            </w:rPr>
          </w:rPrChange>
        </w:rPr>
      </w:pPr>
      <w:ins w:id="20788" w:author="shorny" w:date="2014-06-09T18:54:00Z">
        <w:r w:rsidRPr="00D26196">
          <w:rPr>
            <w:sz w:val="18"/>
            <w:rPrChange w:id="20789" w:author="shorny" w:date="2014-06-09T18:55:00Z">
              <w:rPr/>
            </w:rPrChange>
          </w:rPr>
          <w:t xml:space="preserve">      </w:t>
        </w:r>
        <w:r w:rsidRPr="00D26196">
          <w:rPr>
            <w:rStyle w:val="keyword1"/>
            <w:sz w:val="18"/>
            <w:rPrChange w:id="20790" w:author="shorny" w:date="2014-06-09T18:55:00Z">
              <w:rPr>
                <w:rStyle w:val="keyword1"/>
              </w:rPr>
            </w:rPrChange>
          </w:rPr>
          <w:t>FROM</w:t>
        </w:r>
        <w:r w:rsidRPr="00D26196">
          <w:rPr>
            <w:sz w:val="18"/>
            <w:rPrChange w:id="20791" w:author="shorny" w:date="2014-06-09T18:55:00Z">
              <w:rPr/>
            </w:rPrChange>
          </w:rPr>
          <w:t xml:space="preserve"> utrans_b_expecteds expecteds</w:t>
        </w:r>
      </w:ins>
    </w:p>
    <w:p w14:paraId="2EAA7B37" w14:textId="77777777" w:rsidR="00D26196" w:rsidRPr="00D26196" w:rsidRDefault="00D26196">
      <w:pPr>
        <w:pStyle w:val="HTMLPreformatted"/>
        <w:divId w:val="2032412305"/>
        <w:rPr>
          <w:ins w:id="20792" w:author="shorny" w:date="2014-06-09T18:54:00Z"/>
          <w:sz w:val="18"/>
          <w:rPrChange w:id="20793" w:author="shorny" w:date="2014-06-09T18:55:00Z">
            <w:rPr>
              <w:ins w:id="20794" w:author="shorny" w:date="2014-06-09T18:54:00Z"/>
            </w:rPr>
          </w:rPrChange>
        </w:rPr>
      </w:pPr>
      <w:ins w:id="20795" w:author="shorny" w:date="2014-06-09T18:54:00Z">
        <w:r w:rsidRPr="00D26196">
          <w:rPr>
            <w:sz w:val="18"/>
            <w:rPrChange w:id="20796" w:author="shorny" w:date="2014-06-09T18:55:00Z">
              <w:rPr/>
            </w:rPrChange>
          </w:rPr>
          <w:t xml:space="preserve">  )  problems</w:t>
        </w:r>
      </w:ins>
    </w:p>
    <w:p w14:paraId="5D45A999" w14:textId="77777777" w:rsidR="00D26196" w:rsidRPr="00D26196" w:rsidRDefault="00D26196">
      <w:pPr>
        <w:pStyle w:val="HTMLPreformatted"/>
        <w:divId w:val="2032412305"/>
        <w:rPr>
          <w:ins w:id="20797" w:author="shorny" w:date="2014-06-09T18:54:00Z"/>
          <w:sz w:val="18"/>
          <w:rPrChange w:id="20798" w:author="shorny" w:date="2014-06-09T18:55:00Z">
            <w:rPr>
              <w:ins w:id="20799" w:author="shorny" w:date="2014-06-09T18:54:00Z"/>
            </w:rPr>
          </w:rPrChange>
        </w:rPr>
      </w:pPr>
      <w:ins w:id="20800" w:author="shorny" w:date="2014-06-09T18:54:00Z">
        <w:r w:rsidRPr="00D26196">
          <w:rPr>
            <w:sz w:val="18"/>
            <w:rPrChange w:id="20801" w:author="shorny" w:date="2014-06-09T18:55:00Z">
              <w:rPr/>
            </w:rPrChange>
          </w:rPr>
          <w:t xml:space="preserve">  </w:t>
        </w:r>
        <w:r w:rsidRPr="00D26196">
          <w:rPr>
            <w:rStyle w:val="keyword1"/>
            <w:sz w:val="18"/>
            <w:rPrChange w:id="20802" w:author="shorny" w:date="2014-06-09T18:55:00Z">
              <w:rPr>
                <w:rStyle w:val="keyword1"/>
              </w:rPr>
            </w:rPrChange>
          </w:rPr>
          <w:t>GROUP</w:t>
        </w:r>
        <w:r w:rsidRPr="00D26196">
          <w:rPr>
            <w:sz w:val="18"/>
            <w:rPrChange w:id="20803" w:author="shorny" w:date="2014-06-09T18:55:00Z">
              <w:rPr/>
            </w:rPrChange>
          </w:rPr>
          <w:t xml:space="preserve"> </w:t>
        </w:r>
        <w:r w:rsidRPr="00D26196">
          <w:rPr>
            <w:rStyle w:val="keyword1"/>
            <w:sz w:val="18"/>
            <w:rPrChange w:id="20804" w:author="shorny" w:date="2014-06-09T18:55:00Z">
              <w:rPr>
                <w:rStyle w:val="keyword1"/>
              </w:rPr>
            </w:rPrChange>
          </w:rPr>
          <w:t>BY</w:t>
        </w:r>
        <w:r w:rsidRPr="00D26196">
          <w:rPr>
            <w:sz w:val="18"/>
            <w:rPrChange w:id="20805" w:author="shorny" w:date="2014-06-09T18:55:00Z">
              <w:rPr/>
            </w:rPrChange>
          </w:rPr>
          <w:t xml:space="preserve"> problems.ApplicationID</w:t>
        </w:r>
      </w:ins>
    </w:p>
    <w:p w14:paraId="54882A66" w14:textId="77777777" w:rsidR="00D26196" w:rsidRPr="00D26196" w:rsidRDefault="00D26196">
      <w:pPr>
        <w:pStyle w:val="HTMLPreformatted"/>
        <w:divId w:val="2032412305"/>
        <w:rPr>
          <w:ins w:id="20806" w:author="shorny" w:date="2014-06-09T18:54:00Z"/>
          <w:sz w:val="18"/>
          <w:rPrChange w:id="20807" w:author="shorny" w:date="2014-06-09T18:55:00Z">
            <w:rPr>
              <w:ins w:id="20808" w:author="shorny" w:date="2014-06-09T18:54:00Z"/>
            </w:rPr>
          </w:rPrChange>
        </w:rPr>
      </w:pPr>
      <w:ins w:id="20809" w:author="shorny" w:date="2014-06-09T18:54:00Z">
        <w:r w:rsidRPr="00D26196">
          <w:rPr>
            <w:sz w:val="18"/>
            <w:rPrChange w:id="20810" w:author="shorny" w:date="2014-06-09T18:55:00Z">
              <w:rPr/>
            </w:rPrChange>
          </w:rPr>
          <w:t xml:space="preserve">  </w:t>
        </w:r>
        <w:r w:rsidRPr="00D26196">
          <w:rPr>
            <w:rStyle w:val="keyword1"/>
            <w:sz w:val="18"/>
            <w:rPrChange w:id="20811" w:author="shorny" w:date="2014-06-09T18:55:00Z">
              <w:rPr>
                <w:rStyle w:val="keyword1"/>
              </w:rPr>
            </w:rPrChange>
          </w:rPr>
          <w:t>HAVING</w:t>
        </w:r>
        <w:r w:rsidRPr="00D26196">
          <w:rPr>
            <w:sz w:val="18"/>
            <w:rPrChange w:id="20812" w:author="shorny" w:date="2014-06-09T18:55:00Z">
              <w:rPr/>
            </w:rPrChange>
          </w:rPr>
          <w:t xml:space="preserve"> </w:t>
        </w:r>
        <w:proofErr w:type="gramStart"/>
        <w:r w:rsidRPr="00D26196">
          <w:rPr>
            <w:rStyle w:val="builtin1"/>
            <w:sz w:val="18"/>
            <w:rPrChange w:id="20813" w:author="shorny" w:date="2014-06-09T18:55:00Z">
              <w:rPr>
                <w:rStyle w:val="builtin1"/>
              </w:rPr>
            </w:rPrChange>
          </w:rPr>
          <w:t>COUNT</w:t>
        </w:r>
        <w:r w:rsidRPr="00D26196">
          <w:rPr>
            <w:sz w:val="18"/>
            <w:rPrChange w:id="20814" w:author="shorny" w:date="2014-06-09T18:55:00Z">
              <w:rPr/>
            </w:rPrChange>
          </w:rPr>
          <w:t>(</w:t>
        </w:r>
        <w:proofErr w:type="gramEnd"/>
        <w:r w:rsidRPr="00D26196">
          <w:rPr>
            <w:sz w:val="18"/>
            <w:rPrChange w:id="20815" w:author="shorny" w:date="2014-06-09T18:55:00Z">
              <w:rPr/>
            </w:rPrChange>
          </w:rPr>
          <w:t>*) = 1</w:t>
        </w:r>
      </w:ins>
    </w:p>
    <w:p w14:paraId="06CF6067" w14:textId="77777777" w:rsidR="00D26196" w:rsidRPr="00D26196" w:rsidRDefault="00D26196">
      <w:pPr>
        <w:pStyle w:val="HTMLPreformatted"/>
        <w:divId w:val="2032412305"/>
        <w:rPr>
          <w:ins w:id="20816" w:author="shorny" w:date="2014-06-09T18:54:00Z"/>
          <w:sz w:val="18"/>
          <w:rPrChange w:id="20817" w:author="shorny" w:date="2014-06-09T18:55:00Z">
            <w:rPr>
              <w:ins w:id="20818" w:author="shorny" w:date="2014-06-09T18:54:00Z"/>
            </w:rPr>
          </w:rPrChange>
        </w:rPr>
      </w:pPr>
      <w:ins w:id="20819" w:author="shorny" w:date="2014-06-09T18:54:00Z">
        <w:r w:rsidRPr="00D26196">
          <w:rPr>
            <w:sz w:val="18"/>
            <w:rPrChange w:id="20820" w:author="shorny" w:date="2014-06-09T18:55:00Z">
              <w:rPr/>
            </w:rPrChange>
          </w:rPr>
          <w:t xml:space="preserve">  </w:t>
        </w:r>
        <w:r w:rsidRPr="00D26196">
          <w:rPr>
            <w:rStyle w:val="keyword1"/>
            <w:sz w:val="18"/>
            <w:rPrChange w:id="20821" w:author="shorny" w:date="2014-06-09T18:55:00Z">
              <w:rPr>
                <w:rStyle w:val="keyword1"/>
              </w:rPr>
            </w:rPrChange>
          </w:rPr>
          <w:t>ORDER</w:t>
        </w:r>
        <w:r w:rsidRPr="00D26196">
          <w:rPr>
            <w:sz w:val="18"/>
            <w:rPrChange w:id="20822" w:author="shorny" w:date="2014-06-09T18:55:00Z">
              <w:rPr/>
            </w:rPrChange>
          </w:rPr>
          <w:t xml:space="preserve"> </w:t>
        </w:r>
        <w:r w:rsidRPr="00D26196">
          <w:rPr>
            <w:rStyle w:val="keyword1"/>
            <w:sz w:val="18"/>
            <w:rPrChange w:id="20823" w:author="shorny" w:date="2014-06-09T18:55:00Z">
              <w:rPr>
                <w:rStyle w:val="keyword1"/>
              </w:rPr>
            </w:rPrChange>
          </w:rPr>
          <w:t>BY</w:t>
        </w:r>
        <w:r w:rsidRPr="00D26196">
          <w:rPr>
            <w:sz w:val="18"/>
            <w:rPrChange w:id="20824" w:author="shorny" w:date="2014-06-09T18:55:00Z">
              <w:rPr/>
            </w:rPrChange>
          </w:rPr>
          <w:t xml:space="preserve"> </w:t>
        </w:r>
        <w:proofErr w:type="gramStart"/>
        <w:r w:rsidRPr="00D26196">
          <w:rPr>
            <w:sz w:val="18"/>
            <w:rPrChange w:id="20825" w:author="shorny" w:date="2014-06-09T18:55:00Z">
              <w:rPr/>
            </w:rPrChange>
          </w:rPr>
          <w:t>problems.ApplicationID ;</w:t>
        </w:r>
        <w:proofErr w:type="gramEnd"/>
      </w:ins>
    </w:p>
    <w:p w14:paraId="5CB1FE9F" w14:textId="77777777" w:rsidR="00D26196" w:rsidRPr="00D26196" w:rsidRDefault="00D26196">
      <w:pPr>
        <w:pStyle w:val="HTMLPreformatted"/>
        <w:divId w:val="2032412305"/>
        <w:rPr>
          <w:ins w:id="20826" w:author="shorny" w:date="2014-06-09T18:54:00Z"/>
          <w:sz w:val="18"/>
          <w:rPrChange w:id="20827" w:author="shorny" w:date="2014-06-09T18:55:00Z">
            <w:rPr>
              <w:ins w:id="20828" w:author="shorny" w:date="2014-06-09T18:54:00Z"/>
            </w:rPr>
          </w:rPrChange>
        </w:rPr>
      </w:pPr>
    </w:p>
    <w:p w14:paraId="3382043C" w14:textId="77777777" w:rsidR="00D26196" w:rsidRPr="00D26196" w:rsidRDefault="00D26196">
      <w:pPr>
        <w:pStyle w:val="HTMLPreformatted"/>
        <w:divId w:val="2032412305"/>
        <w:rPr>
          <w:ins w:id="20829" w:author="shorny" w:date="2014-06-09T18:54:00Z"/>
          <w:rStyle w:val="comment1"/>
          <w:sz w:val="18"/>
          <w:rPrChange w:id="20830" w:author="shorny" w:date="2014-06-09T18:55:00Z">
            <w:rPr>
              <w:ins w:id="20831" w:author="shorny" w:date="2014-06-09T18:54:00Z"/>
              <w:rStyle w:val="comment1"/>
            </w:rPr>
          </w:rPrChange>
        </w:rPr>
      </w:pPr>
      <w:ins w:id="20832" w:author="shorny" w:date="2014-06-09T18:54:00Z">
        <w:r w:rsidRPr="00D26196">
          <w:rPr>
            <w:sz w:val="18"/>
            <w:rPrChange w:id="20833" w:author="shorny" w:date="2014-06-09T18:55:00Z">
              <w:rPr/>
            </w:rPrChange>
          </w:rPr>
          <w:t xml:space="preserve">  </w:t>
        </w:r>
        <w:r w:rsidRPr="00D26196">
          <w:rPr>
            <w:rStyle w:val="comment1"/>
            <w:sz w:val="18"/>
            <w:rPrChange w:id="20834" w:author="shorny" w:date="2014-06-09T18:55:00Z">
              <w:rPr>
                <w:rStyle w:val="comment1"/>
              </w:rPr>
            </w:rPrChange>
          </w:rPr>
          <w:t xml:space="preserve">-- </w:t>
        </w:r>
        <w:proofErr w:type="gramStart"/>
        <w:r w:rsidRPr="00D26196">
          <w:rPr>
            <w:rStyle w:val="comment1"/>
            <w:sz w:val="18"/>
            <w:rPrChange w:id="20835" w:author="shorny" w:date="2014-06-09T18:55:00Z">
              <w:rPr>
                <w:rStyle w:val="comment1"/>
              </w:rPr>
            </w:rPrChange>
          </w:rPr>
          <w:t>report</w:t>
        </w:r>
        <w:proofErr w:type="gramEnd"/>
        <w:r w:rsidRPr="00D26196">
          <w:rPr>
            <w:rStyle w:val="comment1"/>
            <w:sz w:val="18"/>
            <w:rPrChange w:id="20836" w:author="shorny" w:date="2014-06-09T18:55:00Z">
              <w:rPr>
                <w:rStyle w:val="comment1"/>
              </w:rPr>
            </w:rPrChange>
          </w:rPr>
          <w:t xml:space="preserve"> an error if the 'problems' table isn't empty</w:t>
        </w:r>
      </w:ins>
    </w:p>
    <w:p w14:paraId="1DE94FE9" w14:textId="77777777" w:rsidR="00D26196" w:rsidRPr="00D26196" w:rsidRDefault="00D26196">
      <w:pPr>
        <w:pStyle w:val="HTMLPreformatted"/>
        <w:divId w:val="2032412305"/>
        <w:rPr>
          <w:ins w:id="20837" w:author="shorny" w:date="2014-06-09T18:54:00Z"/>
          <w:sz w:val="18"/>
          <w:rPrChange w:id="20838" w:author="shorny" w:date="2014-06-09T18:55:00Z">
            <w:rPr>
              <w:ins w:id="20839" w:author="shorny" w:date="2014-06-09T18:54:00Z"/>
            </w:rPr>
          </w:rPrChange>
        </w:rPr>
      </w:pPr>
      <w:ins w:id="20840" w:author="shorny" w:date="2014-06-09T18:54:00Z">
        <w:r w:rsidRPr="00D26196">
          <w:rPr>
            <w:sz w:val="18"/>
            <w:rPrChange w:id="20841" w:author="shorny" w:date="2014-06-09T18:55:00Z">
              <w:rPr/>
            </w:rPrChange>
          </w:rPr>
          <w:t xml:space="preserve">  </w:t>
        </w:r>
        <w:r w:rsidRPr="00D26196">
          <w:rPr>
            <w:rStyle w:val="keyword1"/>
            <w:sz w:val="18"/>
            <w:rPrChange w:id="20842" w:author="shorny" w:date="2014-06-09T18:55:00Z">
              <w:rPr>
                <w:rStyle w:val="keyword1"/>
              </w:rPr>
            </w:rPrChange>
          </w:rPr>
          <w:t>CALL</w:t>
        </w:r>
        <w:r w:rsidRPr="00D26196">
          <w:rPr>
            <w:sz w:val="18"/>
            <w:rPrChange w:id="20843" w:author="shorny" w:date="2014-06-09T18:55:00Z">
              <w:rPr/>
            </w:rPrChange>
          </w:rPr>
          <w:t xml:space="preserve"> stk_unit.assert_table_</w:t>
        </w:r>
        <w:proofErr w:type="gramStart"/>
        <w:r w:rsidRPr="00D26196">
          <w:rPr>
            <w:sz w:val="18"/>
            <w:rPrChange w:id="20844" w:author="shorny" w:date="2014-06-09T18:55:00Z">
              <w:rPr/>
            </w:rPrChange>
          </w:rPr>
          <w:t>empty(</w:t>
        </w:r>
        <w:proofErr w:type="gramEnd"/>
        <w:r w:rsidRPr="00D26196">
          <w:rPr>
            <w:sz w:val="18"/>
            <w:rPrChange w:id="20845" w:author="shorny" w:date="2014-06-09T18:55:00Z">
              <w:rPr/>
            </w:rPrChange>
          </w:rPr>
          <w:t xml:space="preserve"> </w:t>
        </w:r>
      </w:ins>
    </w:p>
    <w:p w14:paraId="1AAB5685" w14:textId="77777777" w:rsidR="00D26196" w:rsidRPr="00D26196" w:rsidRDefault="00D26196">
      <w:pPr>
        <w:pStyle w:val="HTMLPreformatted"/>
        <w:divId w:val="2032412305"/>
        <w:rPr>
          <w:ins w:id="20846" w:author="shorny" w:date="2014-06-09T18:54:00Z"/>
          <w:sz w:val="18"/>
          <w:rPrChange w:id="20847" w:author="shorny" w:date="2014-06-09T18:55:00Z">
            <w:rPr>
              <w:ins w:id="20848" w:author="shorny" w:date="2014-06-09T18:54:00Z"/>
            </w:rPr>
          </w:rPrChange>
        </w:rPr>
      </w:pPr>
      <w:ins w:id="20849" w:author="shorny" w:date="2014-06-09T18:54:00Z">
        <w:r w:rsidRPr="00D26196">
          <w:rPr>
            <w:sz w:val="18"/>
            <w:rPrChange w:id="20850" w:author="shorny" w:date="2014-06-09T18:55:00Z">
              <w:rPr/>
            </w:rPrChange>
          </w:rPr>
          <w:t xml:space="preserve">    </w:t>
        </w:r>
        <w:proofErr w:type="gramStart"/>
        <w:r w:rsidRPr="00D26196">
          <w:rPr>
            <w:sz w:val="18"/>
            <w:rPrChange w:id="20851" w:author="shorny" w:date="2014-06-09T18:55:00Z">
              <w:rPr/>
            </w:rPrChange>
          </w:rPr>
          <w:t>DATABASE(</w:t>
        </w:r>
        <w:proofErr w:type="gramEnd"/>
        <w:r w:rsidRPr="00D26196">
          <w:rPr>
            <w:sz w:val="18"/>
            <w:rPrChange w:id="20852" w:author="shorny" w:date="2014-06-09T18:55:00Z">
              <w:rPr/>
            </w:rPrChange>
          </w:rPr>
          <w:t>),</w:t>
        </w:r>
      </w:ins>
    </w:p>
    <w:p w14:paraId="3A22DA9F" w14:textId="77777777" w:rsidR="00D26196" w:rsidRPr="00D26196" w:rsidRDefault="00D26196">
      <w:pPr>
        <w:pStyle w:val="HTMLPreformatted"/>
        <w:divId w:val="2032412305"/>
        <w:rPr>
          <w:ins w:id="20853" w:author="shorny" w:date="2014-06-09T18:54:00Z"/>
          <w:sz w:val="18"/>
          <w:rPrChange w:id="20854" w:author="shorny" w:date="2014-06-09T18:55:00Z">
            <w:rPr>
              <w:ins w:id="20855" w:author="shorny" w:date="2014-06-09T18:54:00Z"/>
            </w:rPr>
          </w:rPrChange>
        </w:rPr>
      </w:pPr>
      <w:ins w:id="20856" w:author="shorny" w:date="2014-06-09T18:54:00Z">
        <w:r w:rsidRPr="00D26196">
          <w:rPr>
            <w:sz w:val="18"/>
            <w:rPrChange w:id="20857" w:author="shorny" w:date="2014-06-09T18:55:00Z">
              <w:rPr/>
            </w:rPrChange>
          </w:rPr>
          <w:t xml:space="preserve">    </w:t>
        </w:r>
        <w:r w:rsidRPr="00D26196">
          <w:rPr>
            <w:rStyle w:val="string1"/>
            <w:sz w:val="18"/>
            <w:rPrChange w:id="20858" w:author="shorny" w:date="2014-06-09T18:55:00Z">
              <w:rPr>
                <w:rStyle w:val="string1"/>
              </w:rPr>
            </w:rPrChange>
          </w:rPr>
          <w:t>'utrans_b_problems'</w:t>
        </w:r>
        <w:r w:rsidRPr="00D26196">
          <w:rPr>
            <w:sz w:val="18"/>
            <w:rPrChange w:id="20859" w:author="shorny" w:date="2014-06-09T18:55:00Z">
              <w:rPr/>
            </w:rPrChange>
          </w:rPr>
          <w:t xml:space="preserve">, </w:t>
        </w:r>
      </w:ins>
    </w:p>
    <w:p w14:paraId="6629E957" w14:textId="77777777" w:rsidR="00D26196" w:rsidRPr="00D26196" w:rsidRDefault="00D26196">
      <w:pPr>
        <w:pStyle w:val="HTMLPreformatted"/>
        <w:divId w:val="2032412305"/>
        <w:rPr>
          <w:ins w:id="20860" w:author="shorny" w:date="2014-06-09T18:54:00Z"/>
          <w:sz w:val="18"/>
          <w:rPrChange w:id="20861" w:author="shorny" w:date="2014-06-09T18:55:00Z">
            <w:rPr>
              <w:ins w:id="20862" w:author="shorny" w:date="2014-06-09T18:54:00Z"/>
            </w:rPr>
          </w:rPrChange>
        </w:rPr>
      </w:pPr>
      <w:ins w:id="20863" w:author="shorny" w:date="2014-06-09T18:54:00Z">
        <w:r w:rsidRPr="00D26196">
          <w:rPr>
            <w:sz w:val="18"/>
            <w:rPrChange w:id="20864" w:author="shorny" w:date="2014-06-09T18:55:00Z">
              <w:rPr/>
            </w:rPrChange>
          </w:rPr>
          <w:t xml:space="preserve">    </w:t>
        </w:r>
        <w:r w:rsidRPr="00D26196">
          <w:rPr>
            <w:rStyle w:val="string1"/>
            <w:sz w:val="18"/>
            <w:rPrChange w:id="20865" w:author="shorny" w:date="2014-06-09T18:55:00Z">
              <w:rPr>
                <w:rStyle w:val="string1"/>
              </w:rPr>
            </w:rPrChange>
          </w:rPr>
          <w:t>'Incorrect results'</w:t>
        </w:r>
        <w:proofErr w:type="gramStart"/>
        <w:r w:rsidRPr="00D26196">
          <w:rPr>
            <w:sz w:val="18"/>
            <w:rPrChange w:id="20866" w:author="shorny" w:date="2014-06-09T18:55:00Z">
              <w:rPr/>
            </w:rPrChange>
          </w:rPr>
          <w:t>) ;</w:t>
        </w:r>
        <w:proofErr w:type="gramEnd"/>
        <w:r w:rsidRPr="00D26196">
          <w:rPr>
            <w:sz w:val="18"/>
            <w:rPrChange w:id="20867" w:author="shorny" w:date="2014-06-09T18:55:00Z">
              <w:rPr/>
            </w:rPrChange>
          </w:rPr>
          <w:t xml:space="preserve"> </w:t>
        </w:r>
      </w:ins>
    </w:p>
    <w:p w14:paraId="70E997CD" w14:textId="77777777" w:rsidR="00D26196" w:rsidRPr="00D26196" w:rsidRDefault="00D26196">
      <w:pPr>
        <w:pStyle w:val="HTMLPreformatted"/>
        <w:divId w:val="2032412305"/>
        <w:rPr>
          <w:ins w:id="20868" w:author="shorny" w:date="2014-06-09T18:54:00Z"/>
          <w:sz w:val="18"/>
          <w:rPrChange w:id="20869" w:author="shorny" w:date="2014-06-09T18:55:00Z">
            <w:rPr>
              <w:ins w:id="20870" w:author="shorny" w:date="2014-06-09T18:54:00Z"/>
            </w:rPr>
          </w:rPrChange>
        </w:rPr>
      </w:pPr>
    </w:p>
    <w:p w14:paraId="4C719493" w14:textId="77777777" w:rsidR="00D26196" w:rsidRPr="00D26196" w:rsidRDefault="00D26196">
      <w:pPr>
        <w:pStyle w:val="HTMLPreformatted"/>
        <w:divId w:val="2032412305"/>
        <w:rPr>
          <w:ins w:id="20871" w:author="shorny" w:date="2014-06-09T18:54:00Z"/>
          <w:sz w:val="18"/>
          <w:rPrChange w:id="20872" w:author="shorny" w:date="2014-06-09T18:55:00Z">
            <w:rPr>
              <w:ins w:id="20873" w:author="shorny" w:date="2014-06-09T18:54:00Z"/>
            </w:rPr>
          </w:rPrChange>
        </w:rPr>
      </w:pPr>
      <w:ins w:id="20874" w:author="shorny" w:date="2014-06-09T18:54:00Z">
        <w:r w:rsidRPr="00D26196">
          <w:rPr>
            <w:sz w:val="18"/>
            <w:rPrChange w:id="20875" w:author="shorny" w:date="2014-06-09T18:55:00Z">
              <w:rPr/>
            </w:rPrChange>
          </w:rPr>
          <w:t xml:space="preserve">  </w:t>
        </w:r>
        <w:r w:rsidRPr="00D26196">
          <w:rPr>
            <w:rStyle w:val="keyword1"/>
            <w:sz w:val="18"/>
            <w:rPrChange w:id="20876" w:author="shorny" w:date="2014-06-09T18:55:00Z">
              <w:rPr>
                <w:rStyle w:val="keyword1"/>
              </w:rPr>
            </w:rPrChange>
          </w:rPr>
          <w:t>DROP</w:t>
        </w:r>
        <w:r w:rsidRPr="00D26196">
          <w:rPr>
            <w:sz w:val="18"/>
            <w:rPrChange w:id="20877" w:author="shorny" w:date="2014-06-09T18:55:00Z">
              <w:rPr/>
            </w:rPrChange>
          </w:rPr>
          <w:t xml:space="preserve"> </w:t>
        </w:r>
        <w:r w:rsidRPr="00D26196">
          <w:rPr>
            <w:rStyle w:val="keyword1"/>
            <w:sz w:val="18"/>
            <w:rPrChange w:id="20878" w:author="shorny" w:date="2014-06-09T18:55:00Z">
              <w:rPr>
                <w:rStyle w:val="keyword1"/>
              </w:rPr>
            </w:rPrChange>
          </w:rPr>
          <w:t>TABLE</w:t>
        </w:r>
        <w:r w:rsidRPr="00D26196">
          <w:rPr>
            <w:sz w:val="18"/>
            <w:rPrChange w:id="20879" w:author="shorny" w:date="2014-06-09T18:55:00Z">
              <w:rPr/>
            </w:rPrChange>
          </w:rPr>
          <w:t xml:space="preserve"> </w:t>
        </w:r>
        <w:r w:rsidRPr="00D26196">
          <w:rPr>
            <w:rStyle w:val="function-name1"/>
            <w:sz w:val="18"/>
            <w:rPrChange w:id="20880" w:author="shorny" w:date="2014-06-09T18:55:00Z">
              <w:rPr>
                <w:rStyle w:val="function-name1"/>
              </w:rPr>
            </w:rPrChange>
          </w:rPr>
          <w:t>utrans_b_</w:t>
        </w:r>
        <w:proofErr w:type="gramStart"/>
        <w:r w:rsidRPr="00D26196">
          <w:rPr>
            <w:rStyle w:val="function-name1"/>
            <w:sz w:val="18"/>
            <w:rPrChange w:id="20881" w:author="shorny" w:date="2014-06-09T18:55:00Z">
              <w:rPr>
                <w:rStyle w:val="function-name1"/>
              </w:rPr>
            </w:rPrChange>
          </w:rPr>
          <w:t>expecteds</w:t>
        </w:r>
        <w:r w:rsidRPr="00D26196">
          <w:rPr>
            <w:sz w:val="18"/>
            <w:rPrChange w:id="20882" w:author="shorny" w:date="2014-06-09T18:55:00Z">
              <w:rPr/>
            </w:rPrChange>
          </w:rPr>
          <w:t xml:space="preserve"> ;</w:t>
        </w:r>
        <w:proofErr w:type="gramEnd"/>
      </w:ins>
    </w:p>
    <w:p w14:paraId="3C5DA40B" w14:textId="77777777" w:rsidR="00D26196" w:rsidRPr="00D26196" w:rsidRDefault="00D26196">
      <w:pPr>
        <w:pStyle w:val="HTMLPreformatted"/>
        <w:divId w:val="2032412305"/>
        <w:rPr>
          <w:ins w:id="20883" w:author="shorny" w:date="2014-06-09T18:54:00Z"/>
          <w:sz w:val="18"/>
          <w:rPrChange w:id="20884" w:author="shorny" w:date="2014-06-09T18:55:00Z">
            <w:rPr>
              <w:ins w:id="20885" w:author="shorny" w:date="2014-06-09T18:54:00Z"/>
            </w:rPr>
          </w:rPrChange>
        </w:rPr>
      </w:pPr>
      <w:ins w:id="20886" w:author="shorny" w:date="2014-06-09T18:54:00Z">
        <w:r w:rsidRPr="00D26196">
          <w:rPr>
            <w:sz w:val="18"/>
            <w:rPrChange w:id="20887" w:author="shorny" w:date="2014-06-09T18:55:00Z">
              <w:rPr/>
            </w:rPrChange>
          </w:rPr>
          <w:t xml:space="preserve">  </w:t>
        </w:r>
        <w:r w:rsidRPr="00D26196">
          <w:rPr>
            <w:rStyle w:val="keyword1"/>
            <w:sz w:val="18"/>
            <w:rPrChange w:id="20888" w:author="shorny" w:date="2014-06-09T18:55:00Z">
              <w:rPr>
                <w:rStyle w:val="keyword1"/>
              </w:rPr>
            </w:rPrChange>
          </w:rPr>
          <w:t>DROP</w:t>
        </w:r>
        <w:r w:rsidRPr="00D26196">
          <w:rPr>
            <w:sz w:val="18"/>
            <w:rPrChange w:id="20889" w:author="shorny" w:date="2014-06-09T18:55:00Z">
              <w:rPr/>
            </w:rPrChange>
          </w:rPr>
          <w:t xml:space="preserve"> </w:t>
        </w:r>
        <w:r w:rsidRPr="00D26196">
          <w:rPr>
            <w:rStyle w:val="keyword1"/>
            <w:sz w:val="18"/>
            <w:rPrChange w:id="20890" w:author="shorny" w:date="2014-06-09T18:55:00Z">
              <w:rPr>
                <w:rStyle w:val="keyword1"/>
              </w:rPr>
            </w:rPrChange>
          </w:rPr>
          <w:t>TABLE</w:t>
        </w:r>
        <w:r w:rsidRPr="00D26196">
          <w:rPr>
            <w:sz w:val="18"/>
            <w:rPrChange w:id="20891" w:author="shorny" w:date="2014-06-09T18:55:00Z">
              <w:rPr/>
            </w:rPrChange>
          </w:rPr>
          <w:t xml:space="preserve"> </w:t>
        </w:r>
        <w:r w:rsidRPr="00D26196">
          <w:rPr>
            <w:rStyle w:val="function-name1"/>
            <w:sz w:val="18"/>
            <w:rPrChange w:id="20892" w:author="shorny" w:date="2014-06-09T18:55:00Z">
              <w:rPr>
                <w:rStyle w:val="function-name1"/>
              </w:rPr>
            </w:rPrChange>
          </w:rPr>
          <w:t>utrans_b_</w:t>
        </w:r>
        <w:proofErr w:type="gramStart"/>
        <w:r w:rsidRPr="00D26196">
          <w:rPr>
            <w:rStyle w:val="function-name1"/>
            <w:sz w:val="18"/>
            <w:rPrChange w:id="20893" w:author="shorny" w:date="2014-06-09T18:55:00Z">
              <w:rPr>
                <w:rStyle w:val="function-name1"/>
              </w:rPr>
            </w:rPrChange>
          </w:rPr>
          <w:t>actuals</w:t>
        </w:r>
        <w:r w:rsidRPr="00D26196">
          <w:rPr>
            <w:sz w:val="18"/>
            <w:rPrChange w:id="20894" w:author="shorny" w:date="2014-06-09T18:55:00Z">
              <w:rPr/>
            </w:rPrChange>
          </w:rPr>
          <w:t xml:space="preserve"> ;</w:t>
        </w:r>
        <w:proofErr w:type="gramEnd"/>
      </w:ins>
    </w:p>
    <w:p w14:paraId="6F6B0F43" w14:textId="77777777" w:rsidR="00D26196" w:rsidRPr="00D26196" w:rsidRDefault="00D26196">
      <w:pPr>
        <w:pStyle w:val="HTMLPreformatted"/>
        <w:divId w:val="2032412305"/>
        <w:rPr>
          <w:ins w:id="20895" w:author="shorny" w:date="2014-06-09T18:54:00Z"/>
          <w:sz w:val="18"/>
          <w:rPrChange w:id="20896" w:author="shorny" w:date="2014-06-09T18:55:00Z">
            <w:rPr>
              <w:ins w:id="20897" w:author="shorny" w:date="2014-06-09T18:54:00Z"/>
            </w:rPr>
          </w:rPrChange>
        </w:rPr>
      </w:pPr>
      <w:ins w:id="20898" w:author="shorny" w:date="2014-06-09T18:54:00Z">
        <w:r w:rsidRPr="00D26196">
          <w:rPr>
            <w:sz w:val="18"/>
            <w:rPrChange w:id="20899" w:author="shorny" w:date="2014-06-09T18:55:00Z">
              <w:rPr/>
            </w:rPrChange>
          </w:rPr>
          <w:t xml:space="preserve">  </w:t>
        </w:r>
        <w:r w:rsidRPr="00D26196">
          <w:rPr>
            <w:rStyle w:val="keyword1"/>
            <w:sz w:val="18"/>
            <w:rPrChange w:id="20900" w:author="shorny" w:date="2014-06-09T18:55:00Z">
              <w:rPr>
                <w:rStyle w:val="keyword1"/>
              </w:rPr>
            </w:rPrChange>
          </w:rPr>
          <w:t>DROP</w:t>
        </w:r>
        <w:r w:rsidRPr="00D26196">
          <w:rPr>
            <w:sz w:val="18"/>
            <w:rPrChange w:id="20901" w:author="shorny" w:date="2014-06-09T18:55:00Z">
              <w:rPr/>
            </w:rPrChange>
          </w:rPr>
          <w:t xml:space="preserve"> </w:t>
        </w:r>
        <w:r w:rsidRPr="00D26196">
          <w:rPr>
            <w:rStyle w:val="keyword1"/>
            <w:sz w:val="18"/>
            <w:rPrChange w:id="20902" w:author="shorny" w:date="2014-06-09T18:55:00Z">
              <w:rPr>
                <w:rStyle w:val="keyword1"/>
              </w:rPr>
            </w:rPrChange>
          </w:rPr>
          <w:t>TABLE</w:t>
        </w:r>
        <w:r w:rsidRPr="00D26196">
          <w:rPr>
            <w:sz w:val="18"/>
            <w:rPrChange w:id="20903" w:author="shorny" w:date="2014-06-09T18:55:00Z">
              <w:rPr/>
            </w:rPrChange>
          </w:rPr>
          <w:t xml:space="preserve"> </w:t>
        </w:r>
        <w:r w:rsidRPr="00D26196">
          <w:rPr>
            <w:rStyle w:val="function-name1"/>
            <w:sz w:val="18"/>
            <w:rPrChange w:id="20904" w:author="shorny" w:date="2014-06-09T18:55:00Z">
              <w:rPr>
                <w:rStyle w:val="function-name1"/>
              </w:rPr>
            </w:rPrChange>
          </w:rPr>
          <w:t>utrans_b_</w:t>
        </w:r>
        <w:proofErr w:type="gramStart"/>
        <w:r w:rsidRPr="00D26196">
          <w:rPr>
            <w:rStyle w:val="function-name1"/>
            <w:sz w:val="18"/>
            <w:rPrChange w:id="20905" w:author="shorny" w:date="2014-06-09T18:55:00Z">
              <w:rPr>
                <w:rStyle w:val="function-name1"/>
              </w:rPr>
            </w:rPrChange>
          </w:rPr>
          <w:t>problems</w:t>
        </w:r>
        <w:r w:rsidRPr="00D26196">
          <w:rPr>
            <w:sz w:val="18"/>
            <w:rPrChange w:id="20906" w:author="shorny" w:date="2014-06-09T18:55:00Z">
              <w:rPr/>
            </w:rPrChange>
          </w:rPr>
          <w:t xml:space="preserve"> ;</w:t>
        </w:r>
        <w:proofErr w:type="gramEnd"/>
      </w:ins>
    </w:p>
    <w:p w14:paraId="7935724D" w14:textId="77777777" w:rsidR="00D26196" w:rsidRPr="00D26196" w:rsidRDefault="00D26196">
      <w:pPr>
        <w:pStyle w:val="HTMLPreformatted"/>
        <w:divId w:val="2032412305"/>
        <w:rPr>
          <w:ins w:id="20907" w:author="shorny" w:date="2014-06-09T18:54:00Z"/>
          <w:sz w:val="18"/>
          <w:rPrChange w:id="20908" w:author="shorny" w:date="2014-06-09T18:55:00Z">
            <w:rPr>
              <w:ins w:id="20909" w:author="shorny" w:date="2014-06-09T18:54:00Z"/>
            </w:rPr>
          </w:rPrChange>
        </w:rPr>
      </w:pPr>
      <w:ins w:id="20910" w:author="shorny" w:date="2014-06-09T18:54:00Z">
        <w:r w:rsidRPr="00D26196">
          <w:rPr>
            <w:rStyle w:val="keyword1"/>
            <w:sz w:val="18"/>
            <w:rPrChange w:id="20911" w:author="shorny" w:date="2014-06-09T18:55:00Z">
              <w:rPr>
                <w:rStyle w:val="keyword1"/>
              </w:rPr>
            </w:rPrChange>
          </w:rPr>
          <w:t>END</w:t>
        </w:r>
        <w:r w:rsidRPr="00D26196">
          <w:rPr>
            <w:sz w:val="18"/>
            <w:rPrChange w:id="20912" w:author="shorny" w:date="2014-06-09T18:55:00Z">
              <w:rPr/>
            </w:rPrChange>
          </w:rPr>
          <w:t xml:space="preserve"> $$</w:t>
        </w:r>
      </w:ins>
    </w:p>
    <w:p w14:paraId="126EE2A5" w14:textId="77777777" w:rsidR="00D26196" w:rsidRPr="00D26196" w:rsidRDefault="00D26196">
      <w:pPr>
        <w:pStyle w:val="HTMLPreformatted"/>
        <w:divId w:val="2032412305"/>
        <w:rPr>
          <w:ins w:id="20913" w:author="shorny" w:date="2014-06-09T18:54:00Z"/>
          <w:sz w:val="18"/>
          <w:rPrChange w:id="20914" w:author="shorny" w:date="2014-06-09T18:55:00Z">
            <w:rPr>
              <w:ins w:id="20915" w:author="shorny" w:date="2014-06-09T18:54:00Z"/>
            </w:rPr>
          </w:rPrChange>
        </w:rPr>
      </w:pPr>
    </w:p>
    <w:p w14:paraId="42F9925B" w14:textId="77777777" w:rsidR="00D26196" w:rsidRPr="00D26196" w:rsidRDefault="00D26196">
      <w:pPr>
        <w:pStyle w:val="HTMLPreformatted"/>
        <w:divId w:val="2032412305"/>
        <w:rPr>
          <w:ins w:id="20916" w:author="shorny" w:date="2014-06-09T18:54:00Z"/>
          <w:rStyle w:val="comment1"/>
          <w:sz w:val="18"/>
          <w:rPrChange w:id="20917" w:author="shorny" w:date="2014-06-09T18:55:00Z">
            <w:rPr>
              <w:ins w:id="20918" w:author="shorny" w:date="2014-06-09T18:54:00Z"/>
              <w:rStyle w:val="comment1"/>
            </w:rPr>
          </w:rPrChange>
        </w:rPr>
      </w:pPr>
      <w:ins w:id="20919" w:author="shorny" w:date="2014-06-09T18:54:00Z">
        <w:r w:rsidRPr="00D26196">
          <w:rPr>
            <w:rStyle w:val="comment1"/>
            <w:sz w:val="18"/>
            <w:rPrChange w:id="20920" w:author="shorny" w:date="2014-06-09T18:55:00Z">
              <w:rPr>
                <w:rStyle w:val="comment1"/>
              </w:rPr>
            </w:rPrChange>
          </w:rPr>
          <w:t>-- -----------------------------------------------------------------------------</w:t>
        </w:r>
      </w:ins>
    </w:p>
    <w:p w14:paraId="7B7092A8" w14:textId="77777777" w:rsidR="00D26196" w:rsidRPr="00D26196" w:rsidRDefault="00D26196">
      <w:pPr>
        <w:pStyle w:val="HTMLPreformatted"/>
        <w:divId w:val="2032412305"/>
        <w:rPr>
          <w:ins w:id="20921" w:author="shorny" w:date="2014-06-09T18:54:00Z"/>
          <w:rStyle w:val="comment1"/>
          <w:sz w:val="18"/>
          <w:rPrChange w:id="20922" w:author="shorny" w:date="2014-06-09T18:55:00Z">
            <w:rPr>
              <w:ins w:id="20923" w:author="shorny" w:date="2014-06-09T18:54:00Z"/>
              <w:rStyle w:val="comment1"/>
            </w:rPr>
          </w:rPrChange>
        </w:rPr>
      </w:pPr>
      <w:ins w:id="20924" w:author="shorny" w:date="2014-06-09T18:54:00Z">
        <w:r w:rsidRPr="00D26196">
          <w:rPr>
            <w:rStyle w:val="comment1"/>
            <w:sz w:val="18"/>
            <w:rPrChange w:id="20925" w:author="shorny" w:date="2014-06-09T18:55:00Z">
              <w:rPr>
                <w:rStyle w:val="comment1"/>
              </w:rPr>
            </w:rPrChange>
          </w:rPr>
          <w:t>-- c) Look up applicant’s applications by applicant email</w:t>
        </w:r>
      </w:ins>
    </w:p>
    <w:p w14:paraId="28B742ED" w14:textId="77777777" w:rsidR="00D26196" w:rsidRPr="00D26196" w:rsidRDefault="00D26196">
      <w:pPr>
        <w:pStyle w:val="HTMLPreformatted"/>
        <w:divId w:val="2032412305"/>
        <w:rPr>
          <w:ins w:id="20926" w:author="shorny" w:date="2014-06-09T18:54:00Z"/>
          <w:sz w:val="18"/>
          <w:rPrChange w:id="20927" w:author="shorny" w:date="2014-06-09T18:55:00Z">
            <w:rPr>
              <w:ins w:id="20928" w:author="shorny" w:date="2014-06-09T18:54:00Z"/>
            </w:rPr>
          </w:rPrChange>
        </w:rPr>
      </w:pPr>
      <w:ins w:id="20929" w:author="shorny" w:date="2014-06-09T18:54:00Z">
        <w:r w:rsidRPr="00D26196">
          <w:rPr>
            <w:rStyle w:val="keyword1"/>
            <w:sz w:val="18"/>
            <w:rPrChange w:id="20930" w:author="shorny" w:date="2014-06-09T18:55:00Z">
              <w:rPr>
                <w:rStyle w:val="keyword1"/>
              </w:rPr>
            </w:rPrChange>
          </w:rPr>
          <w:t>CREATE</w:t>
        </w:r>
        <w:r w:rsidRPr="00D26196">
          <w:rPr>
            <w:sz w:val="18"/>
            <w:rPrChange w:id="20931" w:author="shorny" w:date="2014-06-09T18:55:00Z">
              <w:rPr/>
            </w:rPrChange>
          </w:rPr>
          <w:t xml:space="preserve"> </w:t>
        </w:r>
        <w:r w:rsidRPr="00D26196">
          <w:rPr>
            <w:rStyle w:val="keyword1"/>
            <w:sz w:val="18"/>
            <w:rPrChange w:id="20932" w:author="shorny" w:date="2014-06-09T18:55:00Z">
              <w:rPr>
                <w:rStyle w:val="keyword1"/>
              </w:rPr>
            </w:rPrChange>
          </w:rPr>
          <w:t>PROCEDURE</w:t>
        </w:r>
        <w:r w:rsidRPr="00D26196">
          <w:rPr>
            <w:sz w:val="18"/>
            <w:rPrChange w:id="20933" w:author="shorny" w:date="2014-06-09T18:55:00Z">
              <w:rPr/>
            </w:rPrChange>
          </w:rPr>
          <w:t xml:space="preserve"> </w:t>
        </w:r>
        <w:r w:rsidRPr="00D26196">
          <w:rPr>
            <w:rStyle w:val="function-name1"/>
            <w:sz w:val="18"/>
            <w:rPrChange w:id="20934" w:author="shorny" w:date="2014-06-09T18:55:00Z">
              <w:rPr>
                <w:rStyle w:val="function-name1"/>
              </w:rPr>
            </w:rPrChange>
          </w:rPr>
          <w:t>test_utrans_</w:t>
        </w:r>
        <w:proofErr w:type="gramStart"/>
        <w:r w:rsidRPr="00D26196">
          <w:rPr>
            <w:rStyle w:val="function-name1"/>
            <w:sz w:val="18"/>
            <w:rPrChange w:id="20935" w:author="shorny" w:date="2014-06-09T18:55:00Z">
              <w:rPr>
                <w:rStyle w:val="function-name1"/>
              </w:rPr>
            </w:rPrChange>
          </w:rPr>
          <w:t>c</w:t>
        </w:r>
        <w:r w:rsidRPr="00D26196">
          <w:rPr>
            <w:sz w:val="18"/>
            <w:rPrChange w:id="20936" w:author="shorny" w:date="2014-06-09T18:55:00Z">
              <w:rPr/>
            </w:rPrChange>
          </w:rPr>
          <w:t>()</w:t>
        </w:r>
        <w:proofErr w:type="gramEnd"/>
        <w:r w:rsidRPr="00D26196">
          <w:rPr>
            <w:sz w:val="18"/>
            <w:rPrChange w:id="20937" w:author="shorny" w:date="2014-06-09T18:55:00Z">
              <w:rPr/>
            </w:rPrChange>
          </w:rPr>
          <w:t xml:space="preserve"> </w:t>
        </w:r>
      </w:ins>
    </w:p>
    <w:p w14:paraId="198F365F" w14:textId="77777777" w:rsidR="00D26196" w:rsidRPr="00D26196" w:rsidRDefault="00D26196">
      <w:pPr>
        <w:pStyle w:val="HTMLPreformatted"/>
        <w:divId w:val="2032412305"/>
        <w:rPr>
          <w:ins w:id="20938" w:author="shorny" w:date="2014-06-09T18:54:00Z"/>
          <w:sz w:val="18"/>
          <w:rPrChange w:id="20939" w:author="shorny" w:date="2014-06-09T18:55:00Z">
            <w:rPr>
              <w:ins w:id="20940" w:author="shorny" w:date="2014-06-09T18:54:00Z"/>
            </w:rPr>
          </w:rPrChange>
        </w:rPr>
      </w:pPr>
      <w:ins w:id="20941" w:author="shorny" w:date="2014-06-09T18:54:00Z">
        <w:r w:rsidRPr="00D26196">
          <w:rPr>
            <w:rStyle w:val="keyword1"/>
            <w:sz w:val="18"/>
            <w:rPrChange w:id="20942" w:author="shorny" w:date="2014-06-09T18:55:00Z">
              <w:rPr>
                <w:rStyle w:val="keyword1"/>
              </w:rPr>
            </w:rPrChange>
          </w:rPr>
          <w:t>BEGIN</w:t>
        </w:r>
      </w:ins>
    </w:p>
    <w:p w14:paraId="26259DCD" w14:textId="77777777" w:rsidR="00D26196" w:rsidRPr="00D26196" w:rsidRDefault="00D26196">
      <w:pPr>
        <w:pStyle w:val="HTMLPreformatted"/>
        <w:divId w:val="2032412305"/>
        <w:rPr>
          <w:ins w:id="20943" w:author="shorny" w:date="2014-06-09T18:54:00Z"/>
          <w:sz w:val="18"/>
          <w:rPrChange w:id="20944" w:author="shorny" w:date="2014-06-09T18:55:00Z">
            <w:rPr>
              <w:ins w:id="20945" w:author="shorny" w:date="2014-06-09T18:54:00Z"/>
            </w:rPr>
          </w:rPrChange>
        </w:rPr>
      </w:pPr>
    </w:p>
    <w:p w14:paraId="0C23794C" w14:textId="77777777" w:rsidR="00D26196" w:rsidRPr="00D26196" w:rsidRDefault="00D26196">
      <w:pPr>
        <w:pStyle w:val="HTMLPreformatted"/>
        <w:divId w:val="2032412305"/>
        <w:rPr>
          <w:ins w:id="20946" w:author="shorny" w:date="2014-06-09T18:54:00Z"/>
          <w:rStyle w:val="comment1"/>
          <w:sz w:val="18"/>
          <w:rPrChange w:id="20947" w:author="shorny" w:date="2014-06-09T18:55:00Z">
            <w:rPr>
              <w:ins w:id="20948" w:author="shorny" w:date="2014-06-09T18:54:00Z"/>
              <w:rStyle w:val="comment1"/>
            </w:rPr>
          </w:rPrChange>
        </w:rPr>
      </w:pPr>
      <w:ins w:id="20949" w:author="shorny" w:date="2014-06-09T18:54:00Z">
        <w:r w:rsidRPr="00D26196">
          <w:rPr>
            <w:sz w:val="18"/>
            <w:rPrChange w:id="20950" w:author="shorny" w:date="2014-06-09T18:55:00Z">
              <w:rPr/>
            </w:rPrChange>
          </w:rPr>
          <w:t xml:space="preserve">  </w:t>
        </w:r>
        <w:r w:rsidRPr="00D26196">
          <w:rPr>
            <w:rStyle w:val="comment1"/>
            <w:sz w:val="18"/>
            <w:rPrChange w:id="20951" w:author="shorny" w:date="2014-06-09T18:55:00Z">
              <w:rPr>
                <w:rStyle w:val="comment1"/>
              </w:rPr>
            </w:rPrChange>
          </w:rPr>
          <w:t>-- run the query for this test and create a temporary table for results</w:t>
        </w:r>
      </w:ins>
    </w:p>
    <w:p w14:paraId="47F11873" w14:textId="77777777" w:rsidR="00D26196" w:rsidRPr="00D26196" w:rsidRDefault="00D26196">
      <w:pPr>
        <w:pStyle w:val="HTMLPreformatted"/>
        <w:divId w:val="2032412305"/>
        <w:rPr>
          <w:ins w:id="20952" w:author="shorny" w:date="2014-06-09T18:54:00Z"/>
          <w:sz w:val="18"/>
          <w:rPrChange w:id="20953" w:author="shorny" w:date="2014-06-09T18:55:00Z">
            <w:rPr>
              <w:ins w:id="20954" w:author="shorny" w:date="2014-06-09T18:54:00Z"/>
            </w:rPr>
          </w:rPrChange>
        </w:rPr>
      </w:pPr>
      <w:ins w:id="20955" w:author="shorny" w:date="2014-06-09T18:54:00Z">
        <w:r w:rsidRPr="00D26196">
          <w:rPr>
            <w:sz w:val="18"/>
            <w:rPrChange w:id="20956" w:author="shorny" w:date="2014-06-09T18:55:00Z">
              <w:rPr/>
            </w:rPrChange>
          </w:rPr>
          <w:t xml:space="preserve">  </w:t>
        </w:r>
        <w:r w:rsidRPr="00D26196">
          <w:rPr>
            <w:rStyle w:val="keyword1"/>
            <w:sz w:val="18"/>
            <w:rPrChange w:id="20957" w:author="shorny" w:date="2014-06-09T18:55:00Z">
              <w:rPr>
                <w:rStyle w:val="keyword1"/>
              </w:rPr>
            </w:rPrChange>
          </w:rPr>
          <w:t>CREATE</w:t>
        </w:r>
        <w:r w:rsidRPr="00D26196">
          <w:rPr>
            <w:sz w:val="18"/>
            <w:rPrChange w:id="20958" w:author="shorny" w:date="2014-06-09T18:55:00Z">
              <w:rPr/>
            </w:rPrChange>
          </w:rPr>
          <w:t xml:space="preserve"> </w:t>
        </w:r>
        <w:r w:rsidRPr="00D26196">
          <w:rPr>
            <w:rStyle w:val="keyword1"/>
            <w:sz w:val="18"/>
            <w:rPrChange w:id="20959" w:author="shorny" w:date="2014-06-09T18:55:00Z">
              <w:rPr>
                <w:rStyle w:val="keyword1"/>
              </w:rPr>
            </w:rPrChange>
          </w:rPr>
          <w:t>TEMPORARY</w:t>
        </w:r>
        <w:r w:rsidRPr="00D26196">
          <w:rPr>
            <w:sz w:val="18"/>
            <w:rPrChange w:id="20960" w:author="shorny" w:date="2014-06-09T18:55:00Z">
              <w:rPr/>
            </w:rPrChange>
          </w:rPr>
          <w:t xml:space="preserve"> </w:t>
        </w:r>
        <w:r w:rsidRPr="00D26196">
          <w:rPr>
            <w:rStyle w:val="keyword1"/>
            <w:sz w:val="18"/>
            <w:rPrChange w:id="20961" w:author="shorny" w:date="2014-06-09T18:55:00Z">
              <w:rPr>
                <w:rStyle w:val="keyword1"/>
              </w:rPr>
            </w:rPrChange>
          </w:rPr>
          <w:t>TABLE</w:t>
        </w:r>
        <w:r w:rsidRPr="00D26196">
          <w:rPr>
            <w:sz w:val="18"/>
            <w:rPrChange w:id="20962" w:author="shorny" w:date="2014-06-09T18:55:00Z">
              <w:rPr/>
            </w:rPrChange>
          </w:rPr>
          <w:t xml:space="preserve"> </w:t>
        </w:r>
        <w:r w:rsidRPr="00D26196">
          <w:rPr>
            <w:rStyle w:val="function-name1"/>
            <w:sz w:val="18"/>
            <w:rPrChange w:id="20963" w:author="shorny" w:date="2014-06-09T18:55:00Z">
              <w:rPr>
                <w:rStyle w:val="function-name1"/>
              </w:rPr>
            </w:rPrChange>
          </w:rPr>
          <w:t>utrans_c_actuals</w:t>
        </w:r>
      </w:ins>
    </w:p>
    <w:p w14:paraId="0743C454" w14:textId="77777777" w:rsidR="00D26196" w:rsidRPr="00D26196" w:rsidRDefault="00D26196">
      <w:pPr>
        <w:pStyle w:val="HTMLPreformatted"/>
        <w:divId w:val="2032412305"/>
        <w:rPr>
          <w:ins w:id="20964" w:author="shorny" w:date="2014-06-09T18:54:00Z"/>
          <w:sz w:val="18"/>
          <w:rPrChange w:id="20965" w:author="shorny" w:date="2014-06-09T18:55:00Z">
            <w:rPr>
              <w:ins w:id="20966" w:author="shorny" w:date="2014-06-09T18:54:00Z"/>
            </w:rPr>
          </w:rPrChange>
        </w:rPr>
      </w:pPr>
      <w:ins w:id="20967" w:author="shorny" w:date="2014-06-09T18:54:00Z">
        <w:r w:rsidRPr="00D26196">
          <w:rPr>
            <w:sz w:val="18"/>
            <w:rPrChange w:id="20968" w:author="shorny" w:date="2014-06-09T18:55:00Z">
              <w:rPr/>
            </w:rPrChange>
          </w:rPr>
          <w:t xml:space="preserve">  </w:t>
        </w:r>
        <w:r w:rsidRPr="00D26196">
          <w:rPr>
            <w:rStyle w:val="keyword1"/>
            <w:sz w:val="18"/>
            <w:rPrChange w:id="20969" w:author="shorny" w:date="2014-06-09T18:55:00Z">
              <w:rPr>
                <w:rStyle w:val="keyword1"/>
              </w:rPr>
            </w:rPrChange>
          </w:rPr>
          <w:t>SELECT</w:t>
        </w:r>
        <w:r w:rsidRPr="00D26196">
          <w:rPr>
            <w:sz w:val="18"/>
            <w:rPrChange w:id="20970" w:author="shorny" w:date="2014-06-09T18:55:00Z">
              <w:rPr/>
            </w:rPrChange>
          </w:rPr>
          <w:t xml:space="preserve"> App.ApplicationID, AwType.</w:t>
        </w:r>
        <w:r w:rsidRPr="00D26196">
          <w:rPr>
            <w:rStyle w:val="keyword1"/>
            <w:sz w:val="18"/>
            <w:rPrChange w:id="20971" w:author="shorny" w:date="2014-06-09T18:55:00Z">
              <w:rPr>
                <w:rStyle w:val="keyword1"/>
              </w:rPr>
            </w:rPrChange>
          </w:rPr>
          <w:t>Type</w:t>
        </w:r>
        <w:r w:rsidRPr="00D26196">
          <w:rPr>
            <w:sz w:val="18"/>
            <w:rPrChange w:id="20972" w:author="shorny" w:date="2014-06-09T18:55:00Z">
              <w:rPr/>
            </w:rPrChange>
          </w:rPr>
          <w:t xml:space="preserve"> </w:t>
        </w:r>
        <w:r w:rsidRPr="00D26196">
          <w:rPr>
            <w:rStyle w:val="keyword1"/>
            <w:sz w:val="18"/>
            <w:rPrChange w:id="20973" w:author="shorny" w:date="2014-06-09T18:55:00Z">
              <w:rPr>
                <w:rStyle w:val="keyword1"/>
              </w:rPr>
            </w:rPrChange>
          </w:rPr>
          <w:t>AS</w:t>
        </w:r>
        <w:r w:rsidRPr="00D26196">
          <w:rPr>
            <w:sz w:val="18"/>
            <w:rPrChange w:id="20974" w:author="shorny" w:date="2014-06-09T18:55:00Z">
              <w:rPr/>
            </w:rPrChange>
          </w:rPr>
          <w:t xml:space="preserve"> awardType</w:t>
        </w:r>
      </w:ins>
    </w:p>
    <w:p w14:paraId="4DCF881B" w14:textId="77777777" w:rsidR="00D26196" w:rsidRPr="00D26196" w:rsidRDefault="00D26196">
      <w:pPr>
        <w:pStyle w:val="HTMLPreformatted"/>
        <w:divId w:val="2032412305"/>
        <w:rPr>
          <w:ins w:id="20975" w:author="shorny" w:date="2014-06-09T18:54:00Z"/>
          <w:sz w:val="18"/>
          <w:rPrChange w:id="20976" w:author="shorny" w:date="2014-06-09T18:55:00Z">
            <w:rPr>
              <w:ins w:id="20977" w:author="shorny" w:date="2014-06-09T18:54:00Z"/>
            </w:rPr>
          </w:rPrChange>
        </w:rPr>
      </w:pPr>
      <w:ins w:id="20978" w:author="shorny" w:date="2014-06-09T18:54:00Z">
        <w:r w:rsidRPr="00D26196">
          <w:rPr>
            <w:sz w:val="18"/>
            <w:rPrChange w:id="20979" w:author="shorny" w:date="2014-06-09T18:55:00Z">
              <w:rPr/>
            </w:rPrChange>
          </w:rPr>
          <w:t xml:space="preserve">  </w:t>
        </w:r>
        <w:r w:rsidRPr="00D26196">
          <w:rPr>
            <w:rStyle w:val="keyword1"/>
            <w:sz w:val="18"/>
            <w:rPrChange w:id="20980" w:author="shorny" w:date="2014-06-09T18:55:00Z">
              <w:rPr>
                <w:rStyle w:val="keyword1"/>
              </w:rPr>
            </w:rPrChange>
          </w:rPr>
          <w:t>FROM</w:t>
        </w:r>
        <w:r w:rsidRPr="00D26196">
          <w:rPr>
            <w:sz w:val="18"/>
            <w:rPrChange w:id="20981" w:author="shorny" w:date="2014-06-09T18:55:00Z">
              <w:rPr/>
            </w:rPrChange>
          </w:rPr>
          <w:t xml:space="preserve"> rhd.Applicant Appt</w:t>
        </w:r>
      </w:ins>
    </w:p>
    <w:p w14:paraId="2DA5597D" w14:textId="77777777" w:rsidR="00D26196" w:rsidRPr="00D26196" w:rsidRDefault="00D26196">
      <w:pPr>
        <w:pStyle w:val="HTMLPreformatted"/>
        <w:divId w:val="2032412305"/>
        <w:rPr>
          <w:ins w:id="20982" w:author="shorny" w:date="2014-06-09T18:54:00Z"/>
          <w:sz w:val="18"/>
          <w:rPrChange w:id="20983" w:author="shorny" w:date="2014-06-09T18:55:00Z">
            <w:rPr>
              <w:ins w:id="20984" w:author="shorny" w:date="2014-06-09T18:54:00Z"/>
            </w:rPr>
          </w:rPrChange>
        </w:rPr>
      </w:pPr>
      <w:ins w:id="20985" w:author="shorny" w:date="2014-06-09T18:54:00Z">
        <w:r w:rsidRPr="00D26196">
          <w:rPr>
            <w:sz w:val="18"/>
            <w:rPrChange w:id="20986" w:author="shorny" w:date="2014-06-09T18:55:00Z">
              <w:rPr/>
            </w:rPrChange>
          </w:rPr>
          <w:t xml:space="preserve">  </w:t>
        </w:r>
        <w:r w:rsidRPr="00D26196">
          <w:rPr>
            <w:rStyle w:val="keyword1"/>
            <w:sz w:val="18"/>
            <w:rPrChange w:id="20987" w:author="shorny" w:date="2014-06-09T18:55:00Z">
              <w:rPr>
                <w:rStyle w:val="keyword1"/>
              </w:rPr>
            </w:rPrChange>
          </w:rPr>
          <w:t>INNER</w:t>
        </w:r>
        <w:r w:rsidRPr="00D26196">
          <w:rPr>
            <w:sz w:val="18"/>
            <w:rPrChange w:id="20988" w:author="shorny" w:date="2014-06-09T18:55:00Z">
              <w:rPr/>
            </w:rPrChange>
          </w:rPr>
          <w:t xml:space="preserve"> </w:t>
        </w:r>
        <w:r w:rsidRPr="00D26196">
          <w:rPr>
            <w:rStyle w:val="keyword1"/>
            <w:sz w:val="18"/>
            <w:rPrChange w:id="20989" w:author="shorny" w:date="2014-06-09T18:55:00Z">
              <w:rPr>
                <w:rStyle w:val="keyword1"/>
              </w:rPr>
            </w:rPrChange>
          </w:rPr>
          <w:t>JOIN</w:t>
        </w:r>
        <w:r w:rsidRPr="00D26196">
          <w:rPr>
            <w:sz w:val="18"/>
            <w:rPrChange w:id="20990" w:author="shorny" w:date="2014-06-09T18:55:00Z">
              <w:rPr/>
            </w:rPrChange>
          </w:rPr>
          <w:t xml:space="preserve"> rhd.Application App </w:t>
        </w:r>
        <w:r w:rsidRPr="00D26196">
          <w:rPr>
            <w:rStyle w:val="keyword1"/>
            <w:sz w:val="18"/>
            <w:rPrChange w:id="20991" w:author="shorny" w:date="2014-06-09T18:55:00Z">
              <w:rPr>
                <w:rStyle w:val="keyword1"/>
              </w:rPr>
            </w:rPrChange>
          </w:rPr>
          <w:t>ON</w:t>
        </w:r>
        <w:r w:rsidRPr="00D26196">
          <w:rPr>
            <w:sz w:val="18"/>
            <w:rPrChange w:id="20992" w:author="shorny" w:date="2014-06-09T18:55:00Z">
              <w:rPr/>
            </w:rPrChange>
          </w:rPr>
          <w:t xml:space="preserve"> Appt.ApplicantID = App.ApplicantID </w:t>
        </w:r>
      </w:ins>
    </w:p>
    <w:p w14:paraId="3B66D68B" w14:textId="77777777" w:rsidR="00D26196" w:rsidRPr="00D26196" w:rsidRDefault="00D26196">
      <w:pPr>
        <w:pStyle w:val="HTMLPreformatted"/>
        <w:divId w:val="2032412305"/>
        <w:rPr>
          <w:ins w:id="20993" w:author="shorny" w:date="2014-06-09T18:54:00Z"/>
          <w:sz w:val="18"/>
          <w:rPrChange w:id="20994" w:author="shorny" w:date="2014-06-09T18:55:00Z">
            <w:rPr>
              <w:ins w:id="20995" w:author="shorny" w:date="2014-06-09T18:54:00Z"/>
            </w:rPr>
          </w:rPrChange>
        </w:rPr>
      </w:pPr>
      <w:ins w:id="20996" w:author="shorny" w:date="2014-06-09T18:54:00Z">
        <w:r w:rsidRPr="00D26196">
          <w:rPr>
            <w:sz w:val="18"/>
            <w:rPrChange w:id="20997" w:author="shorny" w:date="2014-06-09T18:55:00Z">
              <w:rPr/>
            </w:rPrChange>
          </w:rPr>
          <w:t xml:space="preserve">  </w:t>
        </w:r>
        <w:r w:rsidRPr="00D26196">
          <w:rPr>
            <w:rStyle w:val="keyword1"/>
            <w:sz w:val="18"/>
            <w:rPrChange w:id="20998" w:author="shorny" w:date="2014-06-09T18:55:00Z">
              <w:rPr>
                <w:rStyle w:val="keyword1"/>
              </w:rPr>
            </w:rPrChange>
          </w:rPr>
          <w:t>INNER</w:t>
        </w:r>
        <w:r w:rsidRPr="00D26196">
          <w:rPr>
            <w:sz w:val="18"/>
            <w:rPrChange w:id="20999" w:author="shorny" w:date="2014-06-09T18:55:00Z">
              <w:rPr/>
            </w:rPrChange>
          </w:rPr>
          <w:t xml:space="preserve"> </w:t>
        </w:r>
        <w:r w:rsidRPr="00D26196">
          <w:rPr>
            <w:rStyle w:val="keyword1"/>
            <w:sz w:val="18"/>
            <w:rPrChange w:id="21000" w:author="shorny" w:date="2014-06-09T18:55:00Z">
              <w:rPr>
                <w:rStyle w:val="keyword1"/>
              </w:rPr>
            </w:rPrChange>
          </w:rPr>
          <w:t>JOIN</w:t>
        </w:r>
        <w:r w:rsidRPr="00D26196">
          <w:rPr>
            <w:sz w:val="18"/>
            <w:rPrChange w:id="21001" w:author="shorny" w:date="2014-06-09T18:55:00Z">
              <w:rPr/>
            </w:rPrChange>
          </w:rPr>
          <w:t xml:space="preserve"> rhd</w:t>
        </w:r>
        <w:proofErr w:type="gramStart"/>
        <w:r w:rsidRPr="00D26196">
          <w:rPr>
            <w:sz w:val="18"/>
            <w:rPrChange w:id="21002" w:author="shorny" w:date="2014-06-09T18:55:00Z">
              <w:rPr/>
            </w:rPrChange>
          </w:rPr>
          <w:t>.`</w:t>
        </w:r>
        <w:proofErr w:type="gramEnd"/>
        <w:r w:rsidRPr="00D26196">
          <w:rPr>
            <w:sz w:val="18"/>
            <w:rPrChange w:id="21003" w:author="shorny" w:date="2014-06-09T18:55:00Z">
              <w:rPr/>
            </w:rPrChange>
          </w:rPr>
          <w:t xml:space="preserve">Award </w:t>
        </w:r>
        <w:r w:rsidRPr="00D26196">
          <w:rPr>
            <w:rStyle w:val="keyword1"/>
            <w:sz w:val="18"/>
            <w:rPrChange w:id="21004" w:author="shorny" w:date="2014-06-09T18:55:00Z">
              <w:rPr>
                <w:rStyle w:val="keyword1"/>
              </w:rPr>
            </w:rPrChange>
          </w:rPr>
          <w:t>Type</w:t>
        </w:r>
        <w:r w:rsidRPr="00D26196">
          <w:rPr>
            <w:sz w:val="18"/>
            <w:rPrChange w:id="21005" w:author="shorny" w:date="2014-06-09T18:55:00Z">
              <w:rPr/>
            </w:rPrChange>
          </w:rPr>
          <w:t xml:space="preserve">` AwType </w:t>
        </w:r>
        <w:r w:rsidRPr="00D26196">
          <w:rPr>
            <w:rStyle w:val="keyword1"/>
            <w:sz w:val="18"/>
            <w:rPrChange w:id="21006" w:author="shorny" w:date="2014-06-09T18:55:00Z">
              <w:rPr>
                <w:rStyle w:val="keyword1"/>
              </w:rPr>
            </w:rPrChange>
          </w:rPr>
          <w:t>ON</w:t>
        </w:r>
        <w:r w:rsidRPr="00D26196">
          <w:rPr>
            <w:sz w:val="18"/>
            <w:rPrChange w:id="21007" w:author="shorny" w:date="2014-06-09T18:55:00Z">
              <w:rPr/>
            </w:rPrChange>
          </w:rPr>
          <w:t xml:space="preserve"> App.AwardID = AwType.AwardID</w:t>
        </w:r>
      </w:ins>
    </w:p>
    <w:p w14:paraId="73416CEF" w14:textId="77777777" w:rsidR="00D26196" w:rsidRPr="00D26196" w:rsidRDefault="00D26196">
      <w:pPr>
        <w:pStyle w:val="HTMLPreformatted"/>
        <w:divId w:val="2032412305"/>
        <w:rPr>
          <w:ins w:id="21008" w:author="shorny" w:date="2014-06-09T18:54:00Z"/>
          <w:sz w:val="18"/>
          <w:rPrChange w:id="21009" w:author="shorny" w:date="2014-06-09T18:55:00Z">
            <w:rPr>
              <w:ins w:id="21010" w:author="shorny" w:date="2014-06-09T18:54:00Z"/>
            </w:rPr>
          </w:rPrChange>
        </w:rPr>
      </w:pPr>
      <w:ins w:id="21011" w:author="shorny" w:date="2014-06-09T18:54:00Z">
        <w:r w:rsidRPr="00D26196">
          <w:rPr>
            <w:sz w:val="18"/>
            <w:rPrChange w:id="21012" w:author="shorny" w:date="2014-06-09T18:55:00Z">
              <w:rPr/>
            </w:rPrChange>
          </w:rPr>
          <w:t xml:space="preserve">  </w:t>
        </w:r>
        <w:r w:rsidRPr="00D26196">
          <w:rPr>
            <w:rStyle w:val="keyword1"/>
            <w:sz w:val="18"/>
            <w:rPrChange w:id="21013" w:author="shorny" w:date="2014-06-09T18:55:00Z">
              <w:rPr>
                <w:rStyle w:val="keyword1"/>
              </w:rPr>
            </w:rPrChange>
          </w:rPr>
          <w:t>WHERE</w:t>
        </w:r>
        <w:r w:rsidRPr="00D26196">
          <w:rPr>
            <w:sz w:val="18"/>
            <w:rPrChange w:id="21014" w:author="shorny" w:date="2014-06-09T18:55:00Z">
              <w:rPr/>
            </w:rPrChange>
          </w:rPr>
          <w:t xml:space="preserve"> Appt.Email = </w:t>
        </w:r>
        <w:proofErr w:type="gramStart"/>
        <w:r w:rsidRPr="00D26196">
          <w:rPr>
            <w:rStyle w:val="string1"/>
            <w:sz w:val="18"/>
            <w:rPrChange w:id="21015" w:author="shorny" w:date="2014-06-09T18:55:00Z">
              <w:rPr>
                <w:rStyle w:val="string1"/>
              </w:rPr>
            </w:rPrChange>
          </w:rPr>
          <w:t>'don.memo@hotmail.com'</w:t>
        </w:r>
        <w:r w:rsidRPr="00D26196">
          <w:rPr>
            <w:sz w:val="18"/>
            <w:rPrChange w:id="21016" w:author="shorny" w:date="2014-06-09T18:55:00Z">
              <w:rPr/>
            </w:rPrChange>
          </w:rPr>
          <w:t xml:space="preserve"> ;</w:t>
        </w:r>
        <w:proofErr w:type="gramEnd"/>
      </w:ins>
    </w:p>
    <w:p w14:paraId="2FFCEFE1" w14:textId="77777777" w:rsidR="00D26196" w:rsidRPr="00D26196" w:rsidRDefault="00D26196">
      <w:pPr>
        <w:pStyle w:val="HTMLPreformatted"/>
        <w:divId w:val="2032412305"/>
        <w:rPr>
          <w:ins w:id="21017" w:author="shorny" w:date="2014-06-09T18:54:00Z"/>
          <w:sz w:val="18"/>
          <w:rPrChange w:id="21018" w:author="shorny" w:date="2014-06-09T18:55:00Z">
            <w:rPr>
              <w:ins w:id="21019" w:author="shorny" w:date="2014-06-09T18:54:00Z"/>
            </w:rPr>
          </w:rPrChange>
        </w:rPr>
      </w:pPr>
    </w:p>
    <w:p w14:paraId="158B6987" w14:textId="77777777" w:rsidR="00D26196" w:rsidRPr="00D26196" w:rsidRDefault="00D26196">
      <w:pPr>
        <w:pStyle w:val="HTMLPreformatted"/>
        <w:divId w:val="2032412305"/>
        <w:rPr>
          <w:ins w:id="21020" w:author="shorny" w:date="2014-06-09T18:54:00Z"/>
          <w:rStyle w:val="comment1"/>
          <w:sz w:val="18"/>
          <w:rPrChange w:id="21021" w:author="shorny" w:date="2014-06-09T18:55:00Z">
            <w:rPr>
              <w:ins w:id="21022" w:author="shorny" w:date="2014-06-09T18:54:00Z"/>
              <w:rStyle w:val="comment1"/>
            </w:rPr>
          </w:rPrChange>
        </w:rPr>
      </w:pPr>
      <w:ins w:id="21023" w:author="shorny" w:date="2014-06-09T18:54:00Z">
        <w:r w:rsidRPr="00D26196">
          <w:rPr>
            <w:sz w:val="18"/>
            <w:rPrChange w:id="21024" w:author="shorny" w:date="2014-06-09T18:55:00Z">
              <w:rPr/>
            </w:rPrChange>
          </w:rPr>
          <w:t xml:space="preserve">  </w:t>
        </w:r>
        <w:r w:rsidRPr="00D26196">
          <w:rPr>
            <w:rStyle w:val="comment1"/>
            <w:sz w:val="18"/>
            <w:rPrChange w:id="21025" w:author="shorny" w:date="2014-06-09T18:55:00Z">
              <w:rPr>
                <w:rStyle w:val="comment1"/>
              </w:rPr>
            </w:rPrChange>
          </w:rPr>
          <w:t>-- create a temporary table to store the expected results</w:t>
        </w:r>
      </w:ins>
    </w:p>
    <w:p w14:paraId="205C0AE7" w14:textId="77777777" w:rsidR="00D26196" w:rsidRPr="00D26196" w:rsidRDefault="00D26196">
      <w:pPr>
        <w:pStyle w:val="HTMLPreformatted"/>
        <w:divId w:val="2032412305"/>
        <w:rPr>
          <w:ins w:id="21026" w:author="shorny" w:date="2014-06-09T18:54:00Z"/>
          <w:rStyle w:val="comment1"/>
          <w:sz w:val="18"/>
          <w:rPrChange w:id="21027" w:author="shorny" w:date="2014-06-09T18:55:00Z">
            <w:rPr>
              <w:ins w:id="21028" w:author="shorny" w:date="2014-06-09T18:54:00Z"/>
              <w:rStyle w:val="comment1"/>
            </w:rPr>
          </w:rPrChange>
        </w:rPr>
      </w:pPr>
      <w:ins w:id="21029" w:author="shorny" w:date="2014-06-09T18:54:00Z">
        <w:r w:rsidRPr="00D26196">
          <w:rPr>
            <w:sz w:val="18"/>
            <w:rPrChange w:id="21030" w:author="shorny" w:date="2014-06-09T18:55:00Z">
              <w:rPr/>
            </w:rPrChange>
          </w:rPr>
          <w:t xml:space="preserve">  </w:t>
        </w:r>
        <w:r w:rsidRPr="00D26196">
          <w:rPr>
            <w:rStyle w:val="comment1"/>
            <w:sz w:val="18"/>
            <w:rPrChange w:id="21031" w:author="shorny" w:date="2014-06-09T18:55:00Z">
              <w:rPr>
                <w:rStyle w:val="comment1"/>
              </w:rPr>
            </w:rPrChange>
          </w:rPr>
          <w:t>-- expect ApplicationID = 211, Type = 'PhD'</w:t>
        </w:r>
      </w:ins>
    </w:p>
    <w:p w14:paraId="061B15DD" w14:textId="77777777" w:rsidR="00D26196" w:rsidRPr="00D26196" w:rsidRDefault="00D26196">
      <w:pPr>
        <w:pStyle w:val="HTMLPreformatted"/>
        <w:divId w:val="2032412305"/>
        <w:rPr>
          <w:ins w:id="21032" w:author="shorny" w:date="2014-06-09T18:54:00Z"/>
          <w:sz w:val="18"/>
          <w:rPrChange w:id="21033" w:author="shorny" w:date="2014-06-09T18:55:00Z">
            <w:rPr>
              <w:ins w:id="21034" w:author="shorny" w:date="2014-06-09T18:54:00Z"/>
            </w:rPr>
          </w:rPrChange>
        </w:rPr>
      </w:pPr>
      <w:ins w:id="21035" w:author="shorny" w:date="2014-06-09T18:54:00Z">
        <w:r w:rsidRPr="00D26196">
          <w:rPr>
            <w:sz w:val="18"/>
            <w:rPrChange w:id="21036" w:author="shorny" w:date="2014-06-09T18:55:00Z">
              <w:rPr/>
            </w:rPrChange>
          </w:rPr>
          <w:t xml:space="preserve">  </w:t>
        </w:r>
        <w:r w:rsidRPr="00D26196">
          <w:rPr>
            <w:rStyle w:val="keyword1"/>
            <w:sz w:val="18"/>
            <w:rPrChange w:id="21037" w:author="shorny" w:date="2014-06-09T18:55:00Z">
              <w:rPr>
                <w:rStyle w:val="keyword1"/>
              </w:rPr>
            </w:rPrChange>
          </w:rPr>
          <w:t>CREATE</w:t>
        </w:r>
        <w:r w:rsidRPr="00D26196">
          <w:rPr>
            <w:sz w:val="18"/>
            <w:rPrChange w:id="21038" w:author="shorny" w:date="2014-06-09T18:55:00Z">
              <w:rPr/>
            </w:rPrChange>
          </w:rPr>
          <w:t xml:space="preserve"> </w:t>
        </w:r>
        <w:r w:rsidRPr="00D26196">
          <w:rPr>
            <w:rStyle w:val="keyword1"/>
            <w:sz w:val="18"/>
            <w:rPrChange w:id="21039" w:author="shorny" w:date="2014-06-09T18:55:00Z">
              <w:rPr>
                <w:rStyle w:val="keyword1"/>
              </w:rPr>
            </w:rPrChange>
          </w:rPr>
          <w:t>TEMPORARY</w:t>
        </w:r>
        <w:r w:rsidRPr="00D26196">
          <w:rPr>
            <w:sz w:val="18"/>
            <w:rPrChange w:id="21040" w:author="shorny" w:date="2014-06-09T18:55:00Z">
              <w:rPr/>
            </w:rPrChange>
          </w:rPr>
          <w:t xml:space="preserve"> </w:t>
        </w:r>
        <w:r w:rsidRPr="00D26196">
          <w:rPr>
            <w:rStyle w:val="keyword1"/>
            <w:sz w:val="18"/>
            <w:rPrChange w:id="21041" w:author="shorny" w:date="2014-06-09T18:55:00Z">
              <w:rPr>
                <w:rStyle w:val="keyword1"/>
              </w:rPr>
            </w:rPrChange>
          </w:rPr>
          <w:t>TABLE</w:t>
        </w:r>
        <w:r w:rsidRPr="00D26196">
          <w:rPr>
            <w:sz w:val="18"/>
            <w:rPrChange w:id="21042" w:author="shorny" w:date="2014-06-09T18:55:00Z">
              <w:rPr/>
            </w:rPrChange>
          </w:rPr>
          <w:t xml:space="preserve"> </w:t>
        </w:r>
        <w:r w:rsidRPr="00D26196">
          <w:rPr>
            <w:rStyle w:val="function-name1"/>
            <w:sz w:val="18"/>
            <w:rPrChange w:id="21043" w:author="shorny" w:date="2014-06-09T18:55:00Z">
              <w:rPr>
                <w:rStyle w:val="function-name1"/>
              </w:rPr>
            </w:rPrChange>
          </w:rPr>
          <w:t>utrans_c_expecteds</w:t>
        </w:r>
        <w:r w:rsidRPr="00D26196">
          <w:rPr>
            <w:sz w:val="18"/>
            <w:rPrChange w:id="21044" w:author="shorny" w:date="2014-06-09T18:55:00Z">
              <w:rPr/>
            </w:rPrChange>
          </w:rPr>
          <w:t xml:space="preserve"> (</w:t>
        </w:r>
      </w:ins>
    </w:p>
    <w:p w14:paraId="58227FDF" w14:textId="77777777" w:rsidR="00D26196" w:rsidRPr="00D26196" w:rsidRDefault="00D26196">
      <w:pPr>
        <w:pStyle w:val="HTMLPreformatted"/>
        <w:divId w:val="2032412305"/>
        <w:rPr>
          <w:ins w:id="21045" w:author="shorny" w:date="2014-06-09T18:54:00Z"/>
          <w:sz w:val="18"/>
          <w:rPrChange w:id="21046" w:author="shorny" w:date="2014-06-09T18:55:00Z">
            <w:rPr>
              <w:ins w:id="21047" w:author="shorny" w:date="2014-06-09T18:54:00Z"/>
            </w:rPr>
          </w:rPrChange>
        </w:rPr>
      </w:pPr>
      <w:ins w:id="21048" w:author="shorny" w:date="2014-06-09T18:54:00Z">
        <w:r w:rsidRPr="00D26196">
          <w:rPr>
            <w:sz w:val="18"/>
            <w:rPrChange w:id="21049" w:author="shorny" w:date="2014-06-09T18:55:00Z">
              <w:rPr/>
            </w:rPrChange>
          </w:rPr>
          <w:t xml:space="preserve">    ApplicationID </w:t>
        </w:r>
        <w:proofErr w:type="gramStart"/>
        <w:r w:rsidRPr="00D26196">
          <w:rPr>
            <w:rStyle w:val="type1"/>
            <w:sz w:val="18"/>
            <w:rPrChange w:id="21050" w:author="shorny" w:date="2014-06-09T18:55:00Z">
              <w:rPr>
                <w:rStyle w:val="type1"/>
              </w:rPr>
            </w:rPrChange>
          </w:rPr>
          <w:t>int</w:t>
        </w:r>
        <w:r w:rsidRPr="00D26196">
          <w:rPr>
            <w:sz w:val="18"/>
            <w:rPrChange w:id="21051" w:author="shorny" w:date="2014-06-09T18:55:00Z">
              <w:rPr/>
            </w:rPrChange>
          </w:rPr>
          <w:t>(</w:t>
        </w:r>
        <w:proofErr w:type="gramEnd"/>
        <w:r w:rsidRPr="00D26196">
          <w:rPr>
            <w:sz w:val="18"/>
            <w:rPrChange w:id="21052" w:author="shorny" w:date="2014-06-09T18:55:00Z">
              <w:rPr/>
            </w:rPrChange>
          </w:rPr>
          <w:t xml:space="preserve">10) </w:t>
        </w:r>
        <w:r w:rsidRPr="00D26196">
          <w:rPr>
            <w:rStyle w:val="keyword1"/>
            <w:sz w:val="18"/>
            <w:rPrChange w:id="21053" w:author="shorny" w:date="2014-06-09T18:55:00Z">
              <w:rPr>
                <w:rStyle w:val="keyword1"/>
              </w:rPr>
            </w:rPrChange>
          </w:rPr>
          <w:t>NOT</w:t>
        </w:r>
        <w:r w:rsidRPr="00D26196">
          <w:rPr>
            <w:sz w:val="18"/>
            <w:rPrChange w:id="21054" w:author="shorny" w:date="2014-06-09T18:55:00Z">
              <w:rPr/>
            </w:rPrChange>
          </w:rPr>
          <w:t xml:space="preserve"> </w:t>
        </w:r>
        <w:r w:rsidRPr="00D26196">
          <w:rPr>
            <w:rStyle w:val="keyword1"/>
            <w:sz w:val="18"/>
            <w:rPrChange w:id="21055" w:author="shorny" w:date="2014-06-09T18:55:00Z">
              <w:rPr>
                <w:rStyle w:val="keyword1"/>
              </w:rPr>
            </w:rPrChange>
          </w:rPr>
          <w:t>NULL</w:t>
        </w:r>
        <w:r w:rsidRPr="00D26196">
          <w:rPr>
            <w:sz w:val="18"/>
            <w:rPrChange w:id="21056" w:author="shorny" w:date="2014-06-09T18:55:00Z">
              <w:rPr/>
            </w:rPrChange>
          </w:rPr>
          <w:t>,</w:t>
        </w:r>
      </w:ins>
    </w:p>
    <w:p w14:paraId="3E907DE1" w14:textId="77777777" w:rsidR="00D26196" w:rsidRPr="00D26196" w:rsidRDefault="00D26196">
      <w:pPr>
        <w:pStyle w:val="HTMLPreformatted"/>
        <w:divId w:val="2032412305"/>
        <w:rPr>
          <w:ins w:id="21057" w:author="shorny" w:date="2014-06-09T18:54:00Z"/>
          <w:sz w:val="18"/>
          <w:rPrChange w:id="21058" w:author="shorny" w:date="2014-06-09T18:55:00Z">
            <w:rPr>
              <w:ins w:id="21059" w:author="shorny" w:date="2014-06-09T18:54:00Z"/>
            </w:rPr>
          </w:rPrChange>
        </w:rPr>
      </w:pPr>
      <w:ins w:id="21060" w:author="shorny" w:date="2014-06-09T18:54:00Z">
        <w:r w:rsidRPr="00D26196">
          <w:rPr>
            <w:sz w:val="18"/>
            <w:rPrChange w:id="21061" w:author="shorny" w:date="2014-06-09T18:55:00Z">
              <w:rPr/>
            </w:rPrChange>
          </w:rPr>
          <w:t xml:space="preserve">    </w:t>
        </w:r>
        <w:proofErr w:type="gramStart"/>
        <w:r w:rsidRPr="00D26196">
          <w:rPr>
            <w:sz w:val="18"/>
            <w:rPrChange w:id="21062" w:author="shorny" w:date="2014-06-09T18:55:00Z">
              <w:rPr/>
            </w:rPrChange>
          </w:rPr>
          <w:t>awardType</w:t>
        </w:r>
        <w:proofErr w:type="gramEnd"/>
        <w:r w:rsidRPr="00D26196">
          <w:rPr>
            <w:sz w:val="18"/>
            <w:rPrChange w:id="21063" w:author="shorny" w:date="2014-06-09T18:55:00Z">
              <w:rPr/>
            </w:rPrChange>
          </w:rPr>
          <w:t xml:space="preserve"> </w:t>
        </w:r>
        <w:r w:rsidRPr="00D26196">
          <w:rPr>
            <w:rStyle w:val="type1"/>
            <w:sz w:val="18"/>
            <w:rPrChange w:id="21064" w:author="shorny" w:date="2014-06-09T18:55:00Z">
              <w:rPr>
                <w:rStyle w:val="type1"/>
              </w:rPr>
            </w:rPrChange>
          </w:rPr>
          <w:t>varchar</w:t>
        </w:r>
        <w:r w:rsidRPr="00D26196">
          <w:rPr>
            <w:sz w:val="18"/>
            <w:rPrChange w:id="21065" w:author="shorny" w:date="2014-06-09T18:55:00Z">
              <w:rPr/>
            </w:rPrChange>
          </w:rPr>
          <w:t>(50)</w:t>
        </w:r>
      </w:ins>
    </w:p>
    <w:p w14:paraId="483A01D8" w14:textId="77777777" w:rsidR="00D26196" w:rsidRPr="00D26196" w:rsidRDefault="00D26196">
      <w:pPr>
        <w:pStyle w:val="HTMLPreformatted"/>
        <w:divId w:val="2032412305"/>
        <w:rPr>
          <w:ins w:id="21066" w:author="shorny" w:date="2014-06-09T18:54:00Z"/>
          <w:sz w:val="18"/>
          <w:rPrChange w:id="21067" w:author="shorny" w:date="2014-06-09T18:55:00Z">
            <w:rPr>
              <w:ins w:id="21068" w:author="shorny" w:date="2014-06-09T18:54:00Z"/>
            </w:rPr>
          </w:rPrChange>
        </w:rPr>
      </w:pPr>
      <w:ins w:id="21069" w:author="shorny" w:date="2014-06-09T18:54:00Z">
        <w:r w:rsidRPr="00D26196">
          <w:rPr>
            <w:sz w:val="18"/>
            <w:rPrChange w:id="21070" w:author="shorny" w:date="2014-06-09T18:55:00Z">
              <w:rPr/>
            </w:rPrChange>
          </w:rPr>
          <w:t xml:space="preserve">  ) ;</w:t>
        </w:r>
      </w:ins>
    </w:p>
    <w:p w14:paraId="7465A4E4" w14:textId="77777777" w:rsidR="00D26196" w:rsidRPr="00D26196" w:rsidRDefault="00D26196">
      <w:pPr>
        <w:pStyle w:val="HTMLPreformatted"/>
        <w:divId w:val="2032412305"/>
        <w:rPr>
          <w:ins w:id="21071" w:author="shorny" w:date="2014-06-09T18:54:00Z"/>
          <w:sz w:val="18"/>
          <w:rPrChange w:id="21072" w:author="shorny" w:date="2014-06-09T18:55:00Z">
            <w:rPr>
              <w:ins w:id="21073" w:author="shorny" w:date="2014-06-09T18:54:00Z"/>
            </w:rPr>
          </w:rPrChange>
        </w:rPr>
      </w:pPr>
      <w:ins w:id="21074" w:author="shorny" w:date="2014-06-09T18:54:00Z">
        <w:r w:rsidRPr="00D26196">
          <w:rPr>
            <w:sz w:val="18"/>
            <w:rPrChange w:id="21075" w:author="shorny" w:date="2014-06-09T18:55:00Z">
              <w:rPr/>
            </w:rPrChange>
          </w:rPr>
          <w:t xml:space="preserve">  </w:t>
        </w:r>
        <w:r w:rsidRPr="00D26196">
          <w:rPr>
            <w:rStyle w:val="keyword1"/>
            <w:sz w:val="18"/>
            <w:rPrChange w:id="21076" w:author="shorny" w:date="2014-06-09T18:55:00Z">
              <w:rPr>
                <w:rStyle w:val="keyword1"/>
              </w:rPr>
            </w:rPrChange>
          </w:rPr>
          <w:t>INSERT</w:t>
        </w:r>
        <w:r w:rsidRPr="00D26196">
          <w:rPr>
            <w:sz w:val="18"/>
            <w:rPrChange w:id="21077" w:author="shorny" w:date="2014-06-09T18:55:00Z">
              <w:rPr/>
            </w:rPrChange>
          </w:rPr>
          <w:t xml:space="preserve"> </w:t>
        </w:r>
        <w:r w:rsidRPr="00D26196">
          <w:rPr>
            <w:rStyle w:val="keyword1"/>
            <w:sz w:val="18"/>
            <w:rPrChange w:id="21078" w:author="shorny" w:date="2014-06-09T18:55:00Z">
              <w:rPr>
                <w:rStyle w:val="keyword1"/>
              </w:rPr>
            </w:rPrChange>
          </w:rPr>
          <w:t>INTO</w:t>
        </w:r>
        <w:r w:rsidRPr="00D26196">
          <w:rPr>
            <w:sz w:val="18"/>
            <w:rPrChange w:id="21079" w:author="shorny" w:date="2014-06-09T18:55:00Z">
              <w:rPr/>
            </w:rPrChange>
          </w:rPr>
          <w:t xml:space="preserve"> utrans_c_expecteds (ApplicationID, awardType)</w:t>
        </w:r>
      </w:ins>
    </w:p>
    <w:p w14:paraId="7A73AE78" w14:textId="77777777" w:rsidR="00D26196" w:rsidRPr="00D26196" w:rsidRDefault="00D26196">
      <w:pPr>
        <w:pStyle w:val="HTMLPreformatted"/>
        <w:divId w:val="2032412305"/>
        <w:rPr>
          <w:ins w:id="21080" w:author="shorny" w:date="2014-06-09T18:54:00Z"/>
          <w:sz w:val="18"/>
          <w:rPrChange w:id="21081" w:author="shorny" w:date="2014-06-09T18:55:00Z">
            <w:rPr>
              <w:ins w:id="21082" w:author="shorny" w:date="2014-06-09T18:54:00Z"/>
            </w:rPr>
          </w:rPrChange>
        </w:rPr>
      </w:pPr>
      <w:ins w:id="21083" w:author="shorny" w:date="2014-06-09T18:54:00Z">
        <w:r w:rsidRPr="00D26196">
          <w:rPr>
            <w:sz w:val="18"/>
            <w:rPrChange w:id="21084" w:author="shorny" w:date="2014-06-09T18:55:00Z">
              <w:rPr/>
            </w:rPrChange>
          </w:rPr>
          <w:t xml:space="preserve">  </w:t>
        </w:r>
        <w:r w:rsidRPr="00D26196">
          <w:rPr>
            <w:rStyle w:val="keyword1"/>
            <w:sz w:val="18"/>
            <w:rPrChange w:id="21085" w:author="shorny" w:date="2014-06-09T18:55:00Z">
              <w:rPr>
                <w:rStyle w:val="keyword1"/>
              </w:rPr>
            </w:rPrChange>
          </w:rPr>
          <w:t>VALUES</w:t>
        </w:r>
        <w:r w:rsidRPr="00D26196">
          <w:rPr>
            <w:sz w:val="18"/>
            <w:rPrChange w:id="21086" w:author="shorny" w:date="2014-06-09T18:55:00Z">
              <w:rPr/>
            </w:rPrChange>
          </w:rPr>
          <w:t xml:space="preserve"> (211, </w:t>
        </w:r>
        <w:r w:rsidRPr="00D26196">
          <w:rPr>
            <w:rStyle w:val="string1"/>
            <w:sz w:val="18"/>
            <w:rPrChange w:id="21087" w:author="shorny" w:date="2014-06-09T18:55:00Z">
              <w:rPr>
                <w:rStyle w:val="string1"/>
              </w:rPr>
            </w:rPrChange>
          </w:rPr>
          <w:t>'PhD'</w:t>
        </w:r>
        <w:r w:rsidRPr="00D26196">
          <w:rPr>
            <w:sz w:val="18"/>
            <w:rPrChange w:id="21088" w:author="shorny" w:date="2014-06-09T18:55:00Z">
              <w:rPr/>
            </w:rPrChange>
          </w:rPr>
          <w:t>);</w:t>
        </w:r>
      </w:ins>
    </w:p>
    <w:p w14:paraId="42F92429" w14:textId="77777777" w:rsidR="00D26196" w:rsidRPr="00D26196" w:rsidRDefault="00D26196">
      <w:pPr>
        <w:pStyle w:val="HTMLPreformatted"/>
        <w:divId w:val="2032412305"/>
        <w:rPr>
          <w:ins w:id="21089" w:author="shorny" w:date="2014-06-09T18:54:00Z"/>
          <w:sz w:val="18"/>
          <w:rPrChange w:id="21090" w:author="shorny" w:date="2014-06-09T18:55:00Z">
            <w:rPr>
              <w:ins w:id="21091" w:author="shorny" w:date="2014-06-09T18:54:00Z"/>
            </w:rPr>
          </w:rPrChange>
        </w:rPr>
      </w:pPr>
    </w:p>
    <w:p w14:paraId="6AED0864" w14:textId="77777777" w:rsidR="00D26196" w:rsidRPr="00D26196" w:rsidRDefault="00D26196">
      <w:pPr>
        <w:pStyle w:val="HTMLPreformatted"/>
        <w:divId w:val="2032412305"/>
        <w:rPr>
          <w:ins w:id="21092" w:author="shorny" w:date="2014-06-09T18:54:00Z"/>
          <w:rStyle w:val="comment1"/>
          <w:sz w:val="18"/>
          <w:rPrChange w:id="21093" w:author="shorny" w:date="2014-06-09T18:55:00Z">
            <w:rPr>
              <w:ins w:id="21094" w:author="shorny" w:date="2014-06-09T18:54:00Z"/>
              <w:rStyle w:val="comment1"/>
            </w:rPr>
          </w:rPrChange>
        </w:rPr>
      </w:pPr>
      <w:ins w:id="21095" w:author="shorny" w:date="2014-06-09T18:54:00Z">
        <w:r w:rsidRPr="00D26196">
          <w:rPr>
            <w:sz w:val="18"/>
            <w:rPrChange w:id="21096" w:author="shorny" w:date="2014-06-09T18:55:00Z">
              <w:rPr/>
            </w:rPrChange>
          </w:rPr>
          <w:t xml:space="preserve">  </w:t>
        </w:r>
        <w:r w:rsidRPr="00D26196">
          <w:rPr>
            <w:rStyle w:val="comment1"/>
            <w:sz w:val="18"/>
            <w:rPrChange w:id="21097" w:author="shorny" w:date="2014-06-09T18:55:00Z">
              <w:rPr>
                <w:rStyle w:val="comment1"/>
              </w:rPr>
            </w:rPrChange>
          </w:rPr>
          <w:t>-- create another temporary table that lists the differences between expected</w:t>
        </w:r>
      </w:ins>
    </w:p>
    <w:p w14:paraId="2267D9D1" w14:textId="77777777" w:rsidR="00D26196" w:rsidRPr="00D26196" w:rsidRDefault="00D26196">
      <w:pPr>
        <w:pStyle w:val="HTMLPreformatted"/>
        <w:divId w:val="2032412305"/>
        <w:rPr>
          <w:ins w:id="21098" w:author="shorny" w:date="2014-06-09T18:54:00Z"/>
          <w:rStyle w:val="comment1"/>
          <w:sz w:val="18"/>
          <w:rPrChange w:id="21099" w:author="shorny" w:date="2014-06-09T18:55:00Z">
            <w:rPr>
              <w:ins w:id="21100" w:author="shorny" w:date="2014-06-09T18:54:00Z"/>
              <w:rStyle w:val="comment1"/>
            </w:rPr>
          </w:rPrChange>
        </w:rPr>
      </w:pPr>
      <w:ins w:id="21101" w:author="shorny" w:date="2014-06-09T18:54:00Z">
        <w:r w:rsidRPr="00D26196">
          <w:rPr>
            <w:sz w:val="18"/>
            <w:rPrChange w:id="21102" w:author="shorny" w:date="2014-06-09T18:55:00Z">
              <w:rPr/>
            </w:rPrChange>
          </w:rPr>
          <w:t xml:space="preserve">  </w:t>
        </w:r>
        <w:r w:rsidRPr="00D26196">
          <w:rPr>
            <w:rStyle w:val="comment1"/>
            <w:sz w:val="18"/>
            <w:rPrChange w:id="21103" w:author="shorny" w:date="2014-06-09T18:55:00Z">
              <w:rPr>
                <w:rStyle w:val="comment1"/>
              </w:rPr>
            </w:rPrChange>
          </w:rPr>
          <w:t xml:space="preserve">-- </w:t>
        </w:r>
        <w:proofErr w:type="gramStart"/>
        <w:r w:rsidRPr="00D26196">
          <w:rPr>
            <w:rStyle w:val="comment1"/>
            <w:sz w:val="18"/>
            <w:rPrChange w:id="21104" w:author="shorny" w:date="2014-06-09T18:55:00Z">
              <w:rPr>
                <w:rStyle w:val="comment1"/>
              </w:rPr>
            </w:rPrChange>
          </w:rPr>
          <w:t>results</w:t>
        </w:r>
        <w:proofErr w:type="gramEnd"/>
        <w:r w:rsidRPr="00D26196">
          <w:rPr>
            <w:rStyle w:val="comment1"/>
            <w:sz w:val="18"/>
            <w:rPrChange w:id="21105" w:author="shorny" w:date="2014-06-09T18:55:00Z">
              <w:rPr>
                <w:rStyle w:val="comment1"/>
              </w:rPr>
            </w:rPrChange>
          </w:rPr>
          <w:t xml:space="preserve"> and actuals</w:t>
        </w:r>
      </w:ins>
    </w:p>
    <w:p w14:paraId="051BF993" w14:textId="77777777" w:rsidR="00D26196" w:rsidRPr="00D26196" w:rsidRDefault="00D26196">
      <w:pPr>
        <w:pStyle w:val="HTMLPreformatted"/>
        <w:divId w:val="2032412305"/>
        <w:rPr>
          <w:ins w:id="21106" w:author="shorny" w:date="2014-06-09T18:54:00Z"/>
          <w:sz w:val="18"/>
          <w:rPrChange w:id="21107" w:author="shorny" w:date="2014-06-09T18:55:00Z">
            <w:rPr>
              <w:ins w:id="21108" w:author="shorny" w:date="2014-06-09T18:54:00Z"/>
            </w:rPr>
          </w:rPrChange>
        </w:rPr>
      </w:pPr>
      <w:ins w:id="21109" w:author="shorny" w:date="2014-06-09T18:54:00Z">
        <w:r w:rsidRPr="00D26196">
          <w:rPr>
            <w:sz w:val="18"/>
            <w:rPrChange w:id="21110" w:author="shorny" w:date="2014-06-09T18:55:00Z">
              <w:rPr/>
            </w:rPrChange>
          </w:rPr>
          <w:lastRenderedPageBreak/>
          <w:t xml:space="preserve">  </w:t>
        </w:r>
        <w:r w:rsidRPr="00D26196">
          <w:rPr>
            <w:rStyle w:val="keyword1"/>
            <w:sz w:val="18"/>
            <w:rPrChange w:id="21111" w:author="shorny" w:date="2014-06-09T18:55:00Z">
              <w:rPr>
                <w:rStyle w:val="keyword1"/>
              </w:rPr>
            </w:rPrChange>
          </w:rPr>
          <w:t>CREATE</w:t>
        </w:r>
        <w:r w:rsidRPr="00D26196">
          <w:rPr>
            <w:sz w:val="18"/>
            <w:rPrChange w:id="21112" w:author="shorny" w:date="2014-06-09T18:55:00Z">
              <w:rPr/>
            </w:rPrChange>
          </w:rPr>
          <w:t xml:space="preserve"> </w:t>
        </w:r>
        <w:r w:rsidRPr="00D26196">
          <w:rPr>
            <w:rStyle w:val="keyword1"/>
            <w:sz w:val="18"/>
            <w:rPrChange w:id="21113" w:author="shorny" w:date="2014-06-09T18:55:00Z">
              <w:rPr>
                <w:rStyle w:val="keyword1"/>
              </w:rPr>
            </w:rPrChange>
          </w:rPr>
          <w:t>TEMPORARY</w:t>
        </w:r>
        <w:r w:rsidRPr="00D26196">
          <w:rPr>
            <w:sz w:val="18"/>
            <w:rPrChange w:id="21114" w:author="shorny" w:date="2014-06-09T18:55:00Z">
              <w:rPr/>
            </w:rPrChange>
          </w:rPr>
          <w:t xml:space="preserve"> </w:t>
        </w:r>
        <w:r w:rsidRPr="00D26196">
          <w:rPr>
            <w:rStyle w:val="keyword1"/>
            <w:sz w:val="18"/>
            <w:rPrChange w:id="21115" w:author="shorny" w:date="2014-06-09T18:55:00Z">
              <w:rPr>
                <w:rStyle w:val="keyword1"/>
              </w:rPr>
            </w:rPrChange>
          </w:rPr>
          <w:t>TABLE</w:t>
        </w:r>
        <w:r w:rsidRPr="00D26196">
          <w:rPr>
            <w:sz w:val="18"/>
            <w:rPrChange w:id="21116" w:author="shorny" w:date="2014-06-09T18:55:00Z">
              <w:rPr/>
            </w:rPrChange>
          </w:rPr>
          <w:t xml:space="preserve"> </w:t>
        </w:r>
        <w:r w:rsidRPr="00D26196">
          <w:rPr>
            <w:rStyle w:val="function-name1"/>
            <w:sz w:val="18"/>
            <w:rPrChange w:id="21117" w:author="shorny" w:date="2014-06-09T18:55:00Z">
              <w:rPr>
                <w:rStyle w:val="function-name1"/>
              </w:rPr>
            </w:rPrChange>
          </w:rPr>
          <w:t>utrans_c_problems</w:t>
        </w:r>
      </w:ins>
    </w:p>
    <w:p w14:paraId="1D423D4B" w14:textId="77777777" w:rsidR="00D26196" w:rsidRPr="00D26196" w:rsidRDefault="00D26196">
      <w:pPr>
        <w:pStyle w:val="HTMLPreformatted"/>
        <w:divId w:val="2032412305"/>
        <w:rPr>
          <w:ins w:id="21118" w:author="shorny" w:date="2014-06-09T18:54:00Z"/>
          <w:sz w:val="18"/>
          <w:rPrChange w:id="21119" w:author="shorny" w:date="2014-06-09T18:55:00Z">
            <w:rPr>
              <w:ins w:id="21120" w:author="shorny" w:date="2014-06-09T18:54:00Z"/>
            </w:rPr>
          </w:rPrChange>
        </w:rPr>
      </w:pPr>
      <w:ins w:id="21121" w:author="shorny" w:date="2014-06-09T18:54:00Z">
        <w:r w:rsidRPr="00D26196">
          <w:rPr>
            <w:sz w:val="18"/>
            <w:rPrChange w:id="21122" w:author="shorny" w:date="2014-06-09T18:55:00Z">
              <w:rPr/>
            </w:rPrChange>
          </w:rPr>
          <w:t xml:space="preserve">  </w:t>
        </w:r>
        <w:proofErr w:type="gramStart"/>
        <w:r w:rsidRPr="00D26196">
          <w:rPr>
            <w:rStyle w:val="keyword1"/>
            <w:sz w:val="18"/>
            <w:rPrChange w:id="21123" w:author="shorny" w:date="2014-06-09T18:55:00Z">
              <w:rPr>
                <w:rStyle w:val="keyword1"/>
              </w:rPr>
            </w:rPrChange>
          </w:rPr>
          <w:t>SELECT</w:t>
        </w:r>
        <w:r w:rsidRPr="00D26196">
          <w:rPr>
            <w:sz w:val="18"/>
            <w:rPrChange w:id="21124" w:author="shorny" w:date="2014-06-09T18:55:00Z">
              <w:rPr/>
            </w:rPrChange>
          </w:rPr>
          <w:t xml:space="preserve"> problems.*</w:t>
        </w:r>
        <w:proofErr w:type="gramEnd"/>
      </w:ins>
    </w:p>
    <w:p w14:paraId="11362544" w14:textId="77777777" w:rsidR="00D26196" w:rsidRPr="00D26196" w:rsidRDefault="00D26196">
      <w:pPr>
        <w:pStyle w:val="HTMLPreformatted"/>
        <w:divId w:val="2032412305"/>
        <w:rPr>
          <w:ins w:id="21125" w:author="shorny" w:date="2014-06-09T18:54:00Z"/>
          <w:sz w:val="18"/>
          <w:rPrChange w:id="21126" w:author="shorny" w:date="2014-06-09T18:55:00Z">
            <w:rPr>
              <w:ins w:id="21127" w:author="shorny" w:date="2014-06-09T18:54:00Z"/>
            </w:rPr>
          </w:rPrChange>
        </w:rPr>
      </w:pPr>
      <w:ins w:id="21128" w:author="shorny" w:date="2014-06-09T18:54:00Z">
        <w:r w:rsidRPr="00D26196">
          <w:rPr>
            <w:sz w:val="18"/>
            <w:rPrChange w:id="21129" w:author="shorny" w:date="2014-06-09T18:55:00Z">
              <w:rPr/>
            </w:rPrChange>
          </w:rPr>
          <w:t xml:space="preserve">  </w:t>
        </w:r>
        <w:r w:rsidRPr="00D26196">
          <w:rPr>
            <w:rStyle w:val="keyword1"/>
            <w:sz w:val="18"/>
            <w:rPrChange w:id="21130" w:author="shorny" w:date="2014-06-09T18:55:00Z">
              <w:rPr>
                <w:rStyle w:val="keyword1"/>
              </w:rPr>
            </w:rPrChange>
          </w:rPr>
          <w:t>FROM</w:t>
        </w:r>
      </w:ins>
    </w:p>
    <w:p w14:paraId="65404BF6" w14:textId="77777777" w:rsidR="00D26196" w:rsidRPr="00D26196" w:rsidRDefault="00D26196">
      <w:pPr>
        <w:pStyle w:val="HTMLPreformatted"/>
        <w:divId w:val="2032412305"/>
        <w:rPr>
          <w:ins w:id="21131" w:author="shorny" w:date="2014-06-09T18:54:00Z"/>
          <w:sz w:val="18"/>
          <w:rPrChange w:id="21132" w:author="shorny" w:date="2014-06-09T18:55:00Z">
            <w:rPr>
              <w:ins w:id="21133" w:author="shorny" w:date="2014-06-09T18:54:00Z"/>
            </w:rPr>
          </w:rPrChange>
        </w:rPr>
      </w:pPr>
      <w:ins w:id="21134" w:author="shorny" w:date="2014-06-09T18:54:00Z">
        <w:r w:rsidRPr="00D26196">
          <w:rPr>
            <w:sz w:val="18"/>
            <w:rPrChange w:id="21135" w:author="shorny" w:date="2014-06-09T18:55:00Z">
              <w:rPr/>
            </w:rPrChange>
          </w:rPr>
          <w:t xml:space="preserve">  (</w:t>
        </w:r>
      </w:ins>
    </w:p>
    <w:p w14:paraId="6EAF074A" w14:textId="77777777" w:rsidR="00D26196" w:rsidRPr="00D26196" w:rsidRDefault="00D26196">
      <w:pPr>
        <w:pStyle w:val="HTMLPreformatted"/>
        <w:divId w:val="2032412305"/>
        <w:rPr>
          <w:ins w:id="21136" w:author="shorny" w:date="2014-06-09T18:54:00Z"/>
          <w:sz w:val="18"/>
          <w:rPrChange w:id="21137" w:author="shorny" w:date="2014-06-09T18:55:00Z">
            <w:rPr>
              <w:ins w:id="21138" w:author="shorny" w:date="2014-06-09T18:54:00Z"/>
            </w:rPr>
          </w:rPrChange>
        </w:rPr>
      </w:pPr>
      <w:ins w:id="21139" w:author="shorny" w:date="2014-06-09T18:54:00Z">
        <w:r w:rsidRPr="00D26196">
          <w:rPr>
            <w:sz w:val="18"/>
            <w:rPrChange w:id="21140" w:author="shorny" w:date="2014-06-09T18:55:00Z">
              <w:rPr/>
            </w:rPrChange>
          </w:rPr>
          <w:t xml:space="preserve">      </w:t>
        </w:r>
        <w:proofErr w:type="gramStart"/>
        <w:r w:rsidRPr="00D26196">
          <w:rPr>
            <w:rStyle w:val="keyword1"/>
            <w:sz w:val="18"/>
            <w:rPrChange w:id="21141" w:author="shorny" w:date="2014-06-09T18:55:00Z">
              <w:rPr>
                <w:rStyle w:val="keyword1"/>
              </w:rPr>
            </w:rPrChange>
          </w:rPr>
          <w:t>SELECT</w:t>
        </w:r>
        <w:r w:rsidRPr="00D26196">
          <w:rPr>
            <w:sz w:val="18"/>
            <w:rPrChange w:id="21142" w:author="shorny" w:date="2014-06-09T18:55:00Z">
              <w:rPr/>
            </w:rPrChange>
          </w:rPr>
          <w:t xml:space="preserve"> actuals.*</w:t>
        </w:r>
        <w:proofErr w:type="gramEnd"/>
      </w:ins>
    </w:p>
    <w:p w14:paraId="4BB78370" w14:textId="77777777" w:rsidR="00D26196" w:rsidRPr="00D26196" w:rsidRDefault="00D26196">
      <w:pPr>
        <w:pStyle w:val="HTMLPreformatted"/>
        <w:divId w:val="2032412305"/>
        <w:rPr>
          <w:ins w:id="21143" w:author="shorny" w:date="2014-06-09T18:54:00Z"/>
          <w:sz w:val="18"/>
          <w:rPrChange w:id="21144" w:author="shorny" w:date="2014-06-09T18:55:00Z">
            <w:rPr>
              <w:ins w:id="21145" w:author="shorny" w:date="2014-06-09T18:54:00Z"/>
            </w:rPr>
          </w:rPrChange>
        </w:rPr>
      </w:pPr>
      <w:ins w:id="21146" w:author="shorny" w:date="2014-06-09T18:54:00Z">
        <w:r w:rsidRPr="00D26196">
          <w:rPr>
            <w:sz w:val="18"/>
            <w:rPrChange w:id="21147" w:author="shorny" w:date="2014-06-09T18:55:00Z">
              <w:rPr/>
            </w:rPrChange>
          </w:rPr>
          <w:t xml:space="preserve">      </w:t>
        </w:r>
        <w:r w:rsidRPr="00D26196">
          <w:rPr>
            <w:rStyle w:val="keyword1"/>
            <w:sz w:val="18"/>
            <w:rPrChange w:id="21148" w:author="shorny" w:date="2014-06-09T18:55:00Z">
              <w:rPr>
                <w:rStyle w:val="keyword1"/>
              </w:rPr>
            </w:rPrChange>
          </w:rPr>
          <w:t>FROM</w:t>
        </w:r>
        <w:r w:rsidRPr="00D26196">
          <w:rPr>
            <w:sz w:val="18"/>
            <w:rPrChange w:id="21149" w:author="shorny" w:date="2014-06-09T18:55:00Z">
              <w:rPr/>
            </w:rPrChange>
          </w:rPr>
          <w:t xml:space="preserve"> utrans_c_actuals actuals</w:t>
        </w:r>
      </w:ins>
    </w:p>
    <w:p w14:paraId="5A3A4C8F" w14:textId="77777777" w:rsidR="00D26196" w:rsidRPr="00D26196" w:rsidRDefault="00D26196">
      <w:pPr>
        <w:pStyle w:val="HTMLPreformatted"/>
        <w:divId w:val="2032412305"/>
        <w:rPr>
          <w:ins w:id="21150" w:author="shorny" w:date="2014-06-09T18:54:00Z"/>
          <w:sz w:val="18"/>
          <w:rPrChange w:id="21151" w:author="shorny" w:date="2014-06-09T18:55:00Z">
            <w:rPr>
              <w:ins w:id="21152" w:author="shorny" w:date="2014-06-09T18:54:00Z"/>
            </w:rPr>
          </w:rPrChange>
        </w:rPr>
      </w:pPr>
      <w:ins w:id="21153" w:author="shorny" w:date="2014-06-09T18:54:00Z">
        <w:r w:rsidRPr="00D26196">
          <w:rPr>
            <w:sz w:val="18"/>
            <w:rPrChange w:id="21154" w:author="shorny" w:date="2014-06-09T18:55:00Z">
              <w:rPr/>
            </w:rPrChange>
          </w:rPr>
          <w:t xml:space="preserve">      </w:t>
        </w:r>
        <w:r w:rsidRPr="00D26196">
          <w:rPr>
            <w:rStyle w:val="keyword1"/>
            <w:sz w:val="18"/>
            <w:rPrChange w:id="21155" w:author="shorny" w:date="2014-06-09T18:55:00Z">
              <w:rPr>
                <w:rStyle w:val="keyword1"/>
              </w:rPr>
            </w:rPrChange>
          </w:rPr>
          <w:t>UNION</w:t>
        </w:r>
        <w:r w:rsidRPr="00D26196">
          <w:rPr>
            <w:sz w:val="18"/>
            <w:rPrChange w:id="21156" w:author="shorny" w:date="2014-06-09T18:55:00Z">
              <w:rPr/>
            </w:rPrChange>
          </w:rPr>
          <w:t xml:space="preserve"> </w:t>
        </w:r>
        <w:r w:rsidRPr="00D26196">
          <w:rPr>
            <w:rStyle w:val="keyword1"/>
            <w:sz w:val="18"/>
            <w:rPrChange w:id="21157" w:author="shorny" w:date="2014-06-09T18:55:00Z">
              <w:rPr>
                <w:rStyle w:val="keyword1"/>
              </w:rPr>
            </w:rPrChange>
          </w:rPr>
          <w:t>ALL</w:t>
        </w:r>
      </w:ins>
    </w:p>
    <w:p w14:paraId="0997E0DF" w14:textId="77777777" w:rsidR="00D26196" w:rsidRPr="00D26196" w:rsidRDefault="00D26196">
      <w:pPr>
        <w:pStyle w:val="HTMLPreformatted"/>
        <w:divId w:val="2032412305"/>
        <w:rPr>
          <w:ins w:id="21158" w:author="shorny" w:date="2014-06-09T18:54:00Z"/>
          <w:sz w:val="18"/>
          <w:rPrChange w:id="21159" w:author="shorny" w:date="2014-06-09T18:55:00Z">
            <w:rPr>
              <w:ins w:id="21160" w:author="shorny" w:date="2014-06-09T18:54:00Z"/>
            </w:rPr>
          </w:rPrChange>
        </w:rPr>
      </w:pPr>
      <w:ins w:id="21161" w:author="shorny" w:date="2014-06-09T18:54:00Z">
        <w:r w:rsidRPr="00D26196">
          <w:rPr>
            <w:sz w:val="18"/>
            <w:rPrChange w:id="21162" w:author="shorny" w:date="2014-06-09T18:55:00Z">
              <w:rPr/>
            </w:rPrChange>
          </w:rPr>
          <w:t xml:space="preserve">      </w:t>
        </w:r>
        <w:proofErr w:type="gramStart"/>
        <w:r w:rsidRPr="00D26196">
          <w:rPr>
            <w:rStyle w:val="keyword1"/>
            <w:sz w:val="18"/>
            <w:rPrChange w:id="21163" w:author="shorny" w:date="2014-06-09T18:55:00Z">
              <w:rPr>
                <w:rStyle w:val="keyword1"/>
              </w:rPr>
            </w:rPrChange>
          </w:rPr>
          <w:t>SELECT</w:t>
        </w:r>
        <w:r w:rsidRPr="00D26196">
          <w:rPr>
            <w:sz w:val="18"/>
            <w:rPrChange w:id="21164" w:author="shorny" w:date="2014-06-09T18:55:00Z">
              <w:rPr/>
            </w:rPrChange>
          </w:rPr>
          <w:t xml:space="preserve"> expecteds.*</w:t>
        </w:r>
        <w:proofErr w:type="gramEnd"/>
      </w:ins>
    </w:p>
    <w:p w14:paraId="229A731A" w14:textId="77777777" w:rsidR="00D26196" w:rsidRPr="00D26196" w:rsidRDefault="00D26196">
      <w:pPr>
        <w:pStyle w:val="HTMLPreformatted"/>
        <w:divId w:val="2032412305"/>
        <w:rPr>
          <w:ins w:id="21165" w:author="shorny" w:date="2014-06-09T18:54:00Z"/>
          <w:sz w:val="18"/>
          <w:rPrChange w:id="21166" w:author="shorny" w:date="2014-06-09T18:55:00Z">
            <w:rPr>
              <w:ins w:id="21167" w:author="shorny" w:date="2014-06-09T18:54:00Z"/>
            </w:rPr>
          </w:rPrChange>
        </w:rPr>
      </w:pPr>
      <w:ins w:id="21168" w:author="shorny" w:date="2014-06-09T18:54:00Z">
        <w:r w:rsidRPr="00D26196">
          <w:rPr>
            <w:sz w:val="18"/>
            <w:rPrChange w:id="21169" w:author="shorny" w:date="2014-06-09T18:55:00Z">
              <w:rPr/>
            </w:rPrChange>
          </w:rPr>
          <w:t xml:space="preserve">      </w:t>
        </w:r>
        <w:r w:rsidRPr="00D26196">
          <w:rPr>
            <w:rStyle w:val="keyword1"/>
            <w:sz w:val="18"/>
            <w:rPrChange w:id="21170" w:author="shorny" w:date="2014-06-09T18:55:00Z">
              <w:rPr>
                <w:rStyle w:val="keyword1"/>
              </w:rPr>
            </w:rPrChange>
          </w:rPr>
          <w:t>FROM</w:t>
        </w:r>
        <w:r w:rsidRPr="00D26196">
          <w:rPr>
            <w:sz w:val="18"/>
            <w:rPrChange w:id="21171" w:author="shorny" w:date="2014-06-09T18:55:00Z">
              <w:rPr/>
            </w:rPrChange>
          </w:rPr>
          <w:t xml:space="preserve"> utrans_c_expecteds expecteds</w:t>
        </w:r>
      </w:ins>
    </w:p>
    <w:p w14:paraId="1A3E66BE" w14:textId="77777777" w:rsidR="00D26196" w:rsidRPr="00D26196" w:rsidRDefault="00D26196">
      <w:pPr>
        <w:pStyle w:val="HTMLPreformatted"/>
        <w:divId w:val="2032412305"/>
        <w:rPr>
          <w:ins w:id="21172" w:author="shorny" w:date="2014-06-09T18:54:00Z"/>
          <w:sz w:val="18"/>
          <w:rPrChange w:id="21173" w:author="shorny" w:date="2014-06-09T18:55:00Z">
            <w:rPr>
              <w:ins w:id="21174" w:author="shorny" w:date="2014-06-09T18:54:00Z"/>
            </w:rPr>
          </w:rPrChange>
        </w:rPr>
      </w:pPr>
      <w:ins w:id="21175" w:author="shorny" w:date="2014-06-09T18:54:00Z">
        <w:r w:rsidRPr="00D26196">
          <w:rPr>
            <w:sz w:val="18"/>
            <w:rPrChange w:id="21176" w:author="shorny" w:date="2014-06-09T18:55:00Z">
              <w:rPr/>
            </w:rPrChange>
          </w:rPr>
          <w:t xml:space="preserve">  )  problems</w:t>
        </w:r>
      </w:ins>
    </w:p>
    <w:p w14:paraId="66F846A3" w14:textId="77777777" w:rsidR="00D26196" w:rsidRPr="00D26196" w:rsidRDefault="00D26196">
      <w:pPr>
        <w:pStyle w:val="HTMLPreformatted"/>
        <w:divId w:val="2032412305"/>
        <w:rPr>
          <w:ins w:id="21177" w:author="shorny" w:date="2014-06-09T18:54:00Z"/>
          <w:sz w:val="18"/>
          <w:rPrChange w:id="21178" w:author="shorny" w:date="2014-06-09T18:55:00Z">
            <w:rPr>
              <w:ins w:id="21179" w:author="shorny" w:date="2014-06-09T18:54:00Z"/>
            </w:rPr>
          </w:rPrChange>
        </w:rPr>
      </w:pPr>
      <w:ins w:id="21180" w:author="shorny" w:date="2014-06-09T18:54:00Z">
        <w:r w:rsidRPr="00D26196">
          <w:rPr>
            <w:sz w:val="18"/>
            <w:rPrChange w:id="21181" w:author="shorny" w:date="2014-06-09T18:55:00Z">
              <w:rPr/>
            </w:rPrChange>
          </w:rPr>
          <w:t xml:space="preserve">  </w:t>
        </w:r>
        <w:r w:rsidRPr="00D26196">
          <w:rPr>
            <w:rStyle w:val="keyword1"/>
            <w:sz w:val="18"/>
            <w:rPrChange w:id="21182" w:author="shorny" w:date="2014-06-09T18:55:00Z">
              <w:rPr>
                <w:rStyle w:val="keyword1"/>
              </w:rPr>
            </w:rPrChange>
          </w:rPr>
          <w:t>GROUP</w:t>
        </w:r>
        <w:r w:rsidRPr="00D26196">
          <w:rPr>
            <w:sz w:val="18"/>
            <w:rPrChange w:id="21183" w:author="shorny" w:date="2014-06-09T18:55:00Z">
              <w:rPr/>
            </w:rPrChange>
          </w:rPr>
          <w:t xml:space="preserve"> </w:t>
        </w:r>
        <w:r w:rsidRPr="00D26196">
          <w:rPr>
            <w:rStyle w:val="keyword1"/>
            <w:sz w:val="18"/>
            <w:rPrChange w:id="21184" w:author="shorny" w:date="2014-06-09T18:55:00Z">
              <w:rPr>
                <w:rStyle w:val="keyword1"/>
              </w:rPr>
            </w:rPrChange>
          </w:rPr>
          <w:t>BY</w:t>
        </w:r>
        <w:r w:rsidRPr="00D26196">
          <w:rPr>
            <w:sz w:val="18"/>
            <w:rPrChange w:id="21185" w:author="shorny" w:date="2014-06-09T18:55:00Z">
              <w:rPr/>
            </w:rPrChange>
          </w:rPr>
          <w:t xml:space="preserve"> problems.ApplicationID</w:t>
        </w:r>
      </w:ins>
    </w:p>
    <w:p w14:paraId="5DBABD38" w14:textId="77777777" w:rsidR="00D26196" w:rsidRPr="00D26196" w:rsidRDefault="00D26196">
      <w:pPr>
        <w:pStyle w:val="HTMLPreformatted"/>
        <w:divId w:val="2032412305"/>
        <w:rPr>
          <w:ins w:id="21186" w:author="shorny" w:date="2014-06-09T18:54:00Z"/>
          <w:sz w:val="18"/>
          <w:rPrChange w:id="21187" w:author="shorny" w:date="2014-06-09T18:55:00Z">
            <w:rPr>
              <w:ins w:id="21188" w:author="shorny" w:date="2014-06-09T18:54:00Z"/>
            </w:rPr>
          </w:rPrChange>
        </w:rPr>
      </w:pPr>
      <w:ins w:id="21189" w:author="shorny" w:date="2014-06-09T18:54:00Z">
        <w:r w:rsidRPr="00D26196">
          <w:rPr>
            <w:sz w:val="18"/>
            <w:rPrChange w:id="21190" w:author="shorny" w:date="2014-06-09T18:55:00Z">
              <w:rPr/>
            </w:rPrChange>
          </w:rPr>
          <w:t xml:space="preserve">  </w:t>
        </w:r>
        <w:r w:rsidRPr="00D26196">
          <w:rPr>
            <w:rStyle w:val="keyword1"/>
            <w:sz w:val="18"/>
            <w:rPrChange w:id="21191" w:author="shorny" w:date="2014-06-09T18:55:00Z">
              <w:rPr>
                <w:rStyle w:val="keyword1"/>
              </w:rPr>
            </w:rPrChange>
          </w:rPr>
          <w:t>HAVING</w:t>
        </w:r>
        <w:r w:rsidRPr="00D26196">
          <w:rPr>
            <w:sz w:val="18"/>
            <w:rPrChange w:id="21192" w:author="shorny" w:date="2014-06-09T18:55:00Z">
              <w:rPr/>
            </w:rPrChange>
          </w:rPr>
          <w:t xml:space="preserve"> </w:t>
        </w:r>
        <w:proofErr w:type="gramStart"/>
        <w:r w:rsidRPr="00D26196">
          <w:rPr>
            <w:rStyle w:val="builtin1"/>
            <w:sz w:val="18"/>
            <w:rPrChange w:id="21193" w:author="shorny" w:date="2014-06-09T18:55:00Z">
              <w:rPr>
                <w:rStyle w:val="builtin1"/>
              </w:rPr>
            </w:rPrChange>
          </w:rPr>
          <w:t>COUNT</w:t>
        </w:r>
        <w:r w:rsidRPr="00D26196">
          <w:rPr>
            <w:sz w:val="18"/>
            <w:rPrChange w:id="21194" w:author="shorny" w:date="2014-06-09T18:55:00Z">
              <w:rPr/>
            </w:rPrChange>
          </w:rPr>
          <w:t>(</w:t>
        </w:r>
        <w:proofErr w:type="gramEnd"/>
        <w:r w:rsidRPr="00D26196">
          <w:rPr>
            <w:sz w:val="18"/>
            <w:rPrChange w:id="21195" w:author="shorny" w:date="2014-06-09T18:55:00Z">
              <w:rPr/>
            </w:rPrChange>
          </w:rPr>
          <w:t>*) = 1</w:t>
        </w:r>
      </w:ins>
    </w:p>
    <w:p w14:paraId="5FF9FDA9" w14:textId="77777777" w:rsidR="00D26196" w:rsidRPr="00D26196" w:rsidRDefault="00D26196">
      <w:pPr>
        <w:pStyle w:val="HTMLPreformatted"/>
        <w:divId w:val="2032412305"/>
        <w:rPr>
          <w:ins w:id="21196" w:author="shorny" w:date="2014-06-09T18:54:00Z"/>
          <w:sz w:val="18"/>
          <w:rPrChange w:id="21197" w:author="shorny" w:date="2014-06-09T18:55:00Z">
            <w:rPr>
              <w:ins w:id="21198" w:author="shorny" w:date="2014-06-09T18:54:00Z"/>
            </w:rPr>
          </w:rPrChange>
        </w:rPr>
      </w:pPr>
      <w:ins w:id="21199" w:author="shorny" w:date="2014-06-09T18:54:00Z">
        <w:r w:rsidRPr="00D26196">
          <w:rPr>
            <w:sz w:val="18"/>
            <w:rPrChange w:id="21200" w:author="shorny" w:date="2014-06-09T18:55:00Z">
              <w:rPr/>
            </w:rPrChange>
          </w:rPr>
          <w:t xml:space="preserve">  </w:t>
        </w:r>
        <w:r w:rsidRPr="00D26196">
          <w:rPr>
            <w:rStyle w:val="keyword1"/>
            <w:sz w:val="18"/>
            <w:rPrChange w:id="21201" w:author="shorny" w:date="2014-06-09T18:55:00Z">
              <w:rPr>
                <w:rStyle w:val="keyword1"/>
              </w:rPr>
            </w:rPrChange>
          </w:rPr>
          <w:t>ORDER</w:t>
        </w:r>
        <w:r w:rsidRPr="00D26196">
          <w:rPr>
            <w:sz w:val="18"/>
            <w:rPrChange w:id="21202" w:author="shorny" w:date="2014-06-09T18:55:00Z">
              <w:rPr/>
            </w:rPrChange>
          </w:rPr>
          <w:t xml:space="preserve"> </w:t>
        </w:r>
        <w:r w:rsidRPr="00D26196">
          <w:rPr>
            <w:rStyle w:val="keyword1"/>
            <w:sz w:val="18"/>
            <w:rPrChange w:id="21203" w:author="shorny" w:date="2014-06-09T18:55:00Z">
              <w:rPr>
                <w:rStyle w:val="keyword1"/>
              </w:rPr>
            </w:rPrChange>
          </w:rPr>
          <w:t>BY</w:t>
        </w:r>
        <w:r w:rsidRPr="00D26196">
          <w:rPr>
            <w:sz w:val="18"/>
            <w:rPrChange w:id="21204" w:author="shorny" w:date="2014-06-09T18:55:00Z">
              <w:rPr/>
            </w:rPrChange>
          </w:rPr>
          <w:t xml:space="preserve"> </w:t>
        </w:r>
        <w:proofErr w:type="gramStart"/>
        <w:r w:rsidRPr="00D26196">
          <w:rPr>
            <w:sz w:val="18"/>
            <w:rPrChange w:id="21205" w:author="shorny" w:date="2014-06-09T18:55:00Z">
              <w:rPr/>
            </w:rPrChange>
          </w:rPr>
          <w:t>problems.ApplicationID ;</w:t>
        </w:r>
        <w:proofErr w:type="gramEnd"/>
      </w:ins>
    </w:p>
    <w:p w14:paraId="148520F4" w14:textId="77777777" w:rsidR="00D26196" w:rsidRPr="00D26196" w:rsidRDefault="00D26196">
      <w:pPr>
        <w:pStyle w:val="HTMLPreformatted"/>
        <w:divId w:val="2032412305"/>
        <w:rPr>
          <w:ins w:id="21206" w:author="shorny" w:date="2014-06-09T18:54:00Z"/>
          <w:sz w:val="18"/>
          <w:rPrChange w:id="21207" w:author="shorny" w:date="2014-06-09T18:55:00Z">
            <w:rPr>
              <w:ins w:id="21208" w:author="shorny" w:date="2014-06-09T18:54:00Z"/>
            </w:rPr>
          </w:rPrChange>
        </w:rPr>
      </w:pPr>
    </w:p>
    <w:p w14:paraId="524DDAF9" w14:textId="77777777" w:rsidR="00D26196" w:rsidRPr="00D26196" w:rsidRDefault="00D26196">
      <w:pPr>
        <w:pStyle w:val="HTMLPreformatted"/>
        <w:divId w:val="2032412305"/>
        <w:rPr>
          <w:ins w:id="21209" w:author="shorny" w:date="2014-06-09T18:54:00Z"/>
          <w:rStyle w:val="comment1"/>
          <w:sz w:val="18"/>
          <w:rPrChange w:id="21210" w:author="shorny" w:date="2014-06-09T18:55:00Z">
            <w:rPr>
              <w:ins w:id="21211" w:author="shorny" w:date="2014-06-09T18:54:00Z"/>
              <w:rStyle w:val="comment1"/>
            </w:rPr>
          </w:rPrChange>
        </w:rPr>
      </w:pPr>
      <w:ins w:id="21212" w:author="shorny" w:date="2014-06-09T18:54:00Z">
        <w:r w:rsidRPr="00D26196">
          <w:rPr>
            <w:sz w:val="18"/>
            <w:rPrChange w:id="21213" w:author="shorny" w:date="2014-06-09T18:55:00Z">
              <w:rPr/>
            </w:rPrChange>
          </w:rPr>
          <w:t xml:space="preserve">  </w:t>
        </w:r>
        <w:r w:rsidRPr="00D26196">
          <w:rPr>
            <w:rStyle w:val="comment1"/>
            <w:sz w:val="18"/>
            <w:rPrChange w:id="21214" w:author="shorny" w:date="2014-06-09T18:55:00Z">
              <w:rPr>
                <w:rStyle w:val="comment1"/>
              </w:rPr>
            </w:rPrChange>
          </w:rPr>
          <w:t xml:space="preserve">-- </w:t>
        </w:r>
        <w:proofErr w:type="gramStart"/>
        <w:r w:rsidRPr="00D26196">
          <w:rPr>
            <w:rStyle w:val="comment1"/>
            <w:sz w:val="18"/>
            <w:rPrChange w:id="21215" w:author="shorny" w:date="2014-06-09T18:55:00Z">
              <w:rPr>
                <w:rStyle w:val="comment1"/>
              </w:rPr>
            </w:rPrChange>
          </w:rPr>
          <w:t>report</w:t>
        </w:r>
        <w:proofErr w:type="gramEnd"/>
        <w:r w:rsidRPr="00D26196">
          <w:rPr>
            <w:rStyle w:val="comment1"/>
            <w:sz w:val="18"/>
            <w:rPrChange w:id="21216" w:author="shorny" w:date="2014-06-09T18:55:00Z">
              <w:rPr>
                <w:rStyle w:val="comment1"/>
              </w:rPr>
            </w:rPrChange>
          </w:rPr>
          <w:t xml:space="preserve"> an error if the 'problems' table isn't empty</w:t>
        </w:r>
      </w:ins>
    </w:p>
    <w:p w14:paraId="0FD6745A" w14:textId="77777777" w:rsidR="00D26196" w:rsidRPr="00D26196" w:rsidRDefault="00D26196">
      <w:pPr>
        <w:pStyle w:val="HTMLPreformatted"/>
        <w:divId w:val="2032412305"/>
        <w:rPr>
          <w:ins w:id="21217" w:author="shorny" w:date="2014-06-09T18:54:00Z"/>
          <w:sz w:val="18"/>
          <w:rPrChange w:id="21218" w:author="shorny" w:date="2014-06-09T18:55:00Z">
            <w:rPr>
              <w:ins w:id="21219" w:author="shorny" w:date="2014-06-09T18:54:00Z"/>
            </w:rPr>
          </w:rPrChange>
        </w:rPr>
      </w:pPr>
      <w:ins w:id="21220" w:author="shorny" w:date="2014-06-09T18:54:00Z">
        <w:r w:rsidRPr="00D26196">
          <w:rPr>
            <w:sz w:val="18"/>
            <w:rPrChange w:id="21221" w:author="shorny" w:date="2014-06-09T18:55:00Z">
              <w:rPr/>
            </w:rPrChange>
          </w:rPr>
          <w:t xml:space="preserve">  </w:t>
        </w:r>
        <w:r w:rsidRPr="00D26196">
          <w:rPr>
            <w:rStyle w:val="keyword1"/>
            <w:sz w:val="18"/>
            <w:rPrChange w:id="21222" w:author="shorny" w:date="2014-06-09T18:55:00Z">
              <w:rPr>
                <w:rStyle w:val="keyword1"/>
              </w:rPr>
            </w:rPrChange>
          </w:rPr>
          <w:t>CALL</w:t>
        </w:r>
        <w:r w:rsidRPr="00D26196">
          <w:rPr>
            <w:sz w:val="18"/>
            <w:rPrChange w:id="21223" w:author="shorny" w:date="2014-06-09T18:55:00Z">
              <w:rPr/>
            </w:rPrChange>
          </w:rPr>
          <w:t xml:space="preserve"> stk_unit.assert_table_</w:t>
        </w:r>
        <w:proofErr w:type="gramStart"/>
        <w:r w:rsidRPr="00D26196">
          <w:rPr>
            <w:sz w:val="18"/>
            <w:rPrChange w:id="21224" w:author="shorny" w:date="2014-06-09T18:55:00Z">
              <w:rPr/>
            </w:rPrChange>
          </w:rPr>
          <w:t>empty(</w:t>
        </w:r>
        <w:proofErr w:type="gramEnd"/>
        <w:r w:rsidRPr="00D26196">
          <w:rPr>
            <w:sz w:val="18"/>
            <w:rPrChange w:id="21225" w:author="shorny" w:date="2014-06-09T18:55:00Z">
              <w:rPr/>
            </w:rPrChange>
          </w:rPr>
          <w:t xml:space="preserve"> </w:t>
        </w:r>
      </w:ins>
    </w:p>
    <w:p w14:paraId="313A57C5" w14:textId="77777777" w:rsidR="00D26196" w:rsidRPr="00D26196" w:rsidRDefault="00D26196">
      <w:pPr>
        <w:pStyle w:val="HTMLPreformatted"/>
        <w:divId w:val="2032412305"/>
        <w:rPr>
          <w:ins w:id="21226" w:author="shorny" w:date="2014-06-09T18:54:00Z"/>
          <w:sz w:val="18"/>
          <w:rPrChange w:id="21227" w:author="shorny" w:date="2014-06-09T18:55:00Z">
            <w:rPr>
              <w:ins w:id="21228" w:author="shorny" w:date="2014-06-09T18:54:00Z"/>
            </w:rPr>
          </w:rPrChange>
        </w:rPr>
      </w:pPr>
      <w:ins w:id="21229" w:author="shorny" w:date="2014-06-09T18:54:00Z">
        <w:r w:rsidRPr="00D26196">
          <w:rPr>
            <w:sz w:val="18"/>
            <w:rPrChange w:id="21230" w:author="shorny" w:date="2014-06-09T18:55:00Z">
              <w:rPr/>
            </w:rPrChange>
          </w:rPr>
          <w:t xml:space="preserve">    </w:t>
        </w:r>
        <w:proofErr w:type="gramStart"/>
        <w:r w:rsidRPr="00D26196">
          <w:rPr>
            <w:sz w:val="18"/>
            <w:rPrChange w:id="21231" w:author="shorny" w:date="2014-06-09T18:55:00Z">
              <w:rPr/>
            </w:rPrChange>
          </w:rPr>
          <w:t>DATABASE(</w:t>
        </w:r>
        <w:proofErr w:type="gramEnd"/>
        <w:r w:rsidRPr="00D26196">
          <w:rPr>
            <w:sz w:val="18"/>
            <w:rPrChange w:id="21232" w:author="shorny" w:date="2014-06-09T18:55:00Z">
              <w:rPr/>
            </w:rPrChange>
          </w:rPr>
          <w:t>),</w:t>
        </w:r>
      </w:ins>
    </w:p>
    <w:p w14:paraId="2645E773" w14:textId="77777777" w:rsidR="00D26196" w:rsidRPr="00D26196" w:rsidRDefault="00D26196">
      <w:pPr>
        <w:pStyle w:val="HTMLPreformatted"/>
        <w:divId w:val="2032412305"/>
        <w:rPr>
          <w:ins w:id="21233" w:author="shorny" w:date="2014-06-09T18:54:00Z"/>
          <w:sz w:val="18"/>
          <w:rPrChange w:id="21234" w:author="shorny" w:date="2014-06-09T18:55:00Z">
            <w:rPr>
              <w:ins w:id="21235" w:author="shorny" w:date="2014-06-09T18:54:00Z"/>
            </w:rPr>
          </w:rPrChange>
        </w:rPr>
      </w:pPr>
      <w:ins w:id="21236" w:author="shorny" w:date="2014-06-09T18:54:00Z">
        <w:r w:rsidRPr="00D26196">
          <w:rPr>
            <w:sz w:val="18"/>
            <w:rPrChange w:id="21237" w:author="shorny" w:date="2014-06-09T18:55:00Z">
              <w:rPr/>
            </w:rPrChange>
          </w:rPr>
          <w:t xml:space="preserve">    </w:t>
        </w:r>
        <w:r w:rsidRPr="00D26196">
          <w:rPr>
            <w:rStyle w:val="string1"/>
            <w:sz w:val="18"/>
            <w:rPrChange w:id="21238" w:author="shorny" w:date="2014-06-09T18:55:00Z">
              <w:rPr>
                <w:rStyle w:val="string1"/>
              </w:rPr>
            </w:rPrChange>
          </w:rPr>
          <w:t>'utrans_c_problems'</w:t>
        </w:r>
        <w:r w:rsidRPr="00D26196">
          <w:rPr>
            <w:sz w:val="18"/>
            <w:rPrChange w:id="21239" w:author="shorny" w:date="2014-06-09T18:55:00Z">
              <w:rPr/>
            </w:rPrChange>
          </w:rPr>
          <w:t xml:space="preserve">, </w:t>
        </w:r>
      </w:ins>
    </w:p>
    <w:p w14:paraId="62CCFA2C" w14:textId="77777777" w:rsidR="00D26196" w:rsidRPr="00D26196" w:rsidRDefault="00D26196">
      <w:pPr>
        <w:pStyle w:val="HTMLPreformatted"/>
        <w:divId w:val="2032412305"/>
        <w:rPr>
          <w:ins w:id="21240" w:author="shorny" w:date="2014-06-09T18:54:00Z"/>
          <w:sz w:val="18"/>
          <w:rPrChange w:id="21241" w:author="shorny" w:date="2014-06-09T18:55:00Z">
            <w:rPr>
              <w:ins w:id="21242" w:author="shorny" w:date="2014-06-09T18:54:00Z"/>
            </w:rPr>
          </w:rPrChange>
        </w:rPr>
      </w:pPr>
      <w:ins w:id="21243" w:author="shorny" w:date="2014-06-09T18:54:00Z">
        <w:r w:rsidRPr="00D26196">
          <w:rPr>
            <w:sz w:val="18"/>
            <w:rPrChange w:id="21244" w:author="shorny" w:date="2014-06-09T18:55:00Z">
              <w:rPr/>
            </w:rPrChange>
          </w:rPr>
          <w:t xml:space="preserve">    </w:t>
        </w:r>
        <w:r w:rsidRPr="00D26196">
          <w:rPr>
            <w:rStyle w:val="string1"/>
            <w:sz w:val="18"/>
            <w:rPrChange w:id="21245" w:author="shorny" w:date="2014-06-09T18:55:00Z">
              <w:rPr>
                <w:rStyle w:val="string1"/>
              </w:rPr>
            </w:rPrChange>
          </w:rPr>
          <w:t>'Incorrect results'</w:t>
        </w:r>
        <w:proofErr w:type="gramStart"/>
        <w:r w:rsidRPr="00D26196">
          <w:rPr>
            <w:sz w:val="18"/>
            <w:rPrChange w:id="21246" w:author="shorny" w:date="2014-06-09T18:55:00Z">
              <w:rPr/>
            </w:rPrChange>
          </w:rPr>
          <w:t>) ;</w:t>
        </w:r>
        <w:proofErr w:type="gramEnd"/>
        <w:r w:rsidRPr="00D26196">
          <w:rPr>
            <w:sz w:val="18"/>
            <w:rPrChange w:id="21247" w:author="shorny" w:date="2014-06-09T18:55:00Z">
              <w:rPr/>
            </w:rPrChange>
          </w:rPr>
          <w:t xml:space="preserve"> </w:t>
        </w:r>
      </w:ins>
    </w:p>
    <w:p w14:paraId="6CA64A31" w14:textId="77777777" w:rsidR="00D26196" w:rsidRPr="00D26196" w:rsidRDefault="00D26196">
      <w:pPr>
        <w:pStyle w:val="HTMLPreformatted"/>
        <w:divId w:val="2032412305"/>
        <w:rPr>
          <w:ins w:id="21248" w:author="shorny" w:date="2014-06-09T18:54:00Z"/>
          <w:sz w:val="18"/>
          <w:rPrChange w:id="21249" w:author="shorny" w:date="2014-06-09T18:55:00Z">
            <w:rPr>
              <w:ins w:id="21250" w:author="shorny" w:date="2014-06-09T18:54:00Z"/>
            </w:rPr>
          </w:rPrChange>
        </w:rPr>
      </w:pPr>
    </w:p>
    <w:p w14:paraId="42791C55" w14:textId="77777777" w:rsidR="00D26196" w:rsidRPr="00D26196" w:rsidRDefault="00D26196">
      <w:pPr>
        <w:pStyle w:val="HTMLPreformatted"/>
        <w:divId w:val="2032412305"/>
        <w:rPr>
          <w:ins w:id="21251" w:author="shorny" w:date="2014-06-09T18:54:00Z"/>
          <w:sz w:val="18"/>
          <w:rPrChange w:id="21252" w:author="shorny" w:date="2014-06-09T18:55:00Z">
            <w:rPr>
              <w:ins w:id="21253" w:author="shorny" w:date="2014-06-09T18:54:00Z"/>
            </w:rPr>
          </w:rPrChange>
        </w:rPr>
      </w:pPr>
      <w:ins w:id="21254" w:author="shorny" w:date="2014-06-09T18:54:00Z">
        <w:r w:rsidRPr="00D26196">
          <w:rPr>
            <w:sz w:val="18"/>
            <w:rPrChange w:id="21255" w:author="shorny" w:date="2014-06-09T18:55:00Z">
              <w:rPr/>
            </w:rPrChange>
          </w:rPr>
          <w:t xml:space="preserve">  </w:t>
        </w:r>
        <w:r w:rsidRPr="00D26196">
          <w:rPr>
            <w:rStyle w:val="keyword1"/>
            <w:sz w:val="18"/>
            <w:rPrChange w:id="21256" w:author="shorny" w:date="2014-06-09T18:55:00Z">
              <w:rPr>
                <w:rStyle w:val="keyword1"/>
              </w:rPr>
            </w:rPrChange>
          </w:rPr>
          <w:t>DROP</w:t>
        </w:r>
        <w:r w:rsidRPr="00D26196">
          <w:rPr>
            <w:sz w:val="18"/>
            <w:rPrChange w:id="21257" w:author="shorny" w:date="2014-06-09T18:55:00Z">
              <w:rPr/>
            </w:rPrChange>
          </w:rPr>
          <w:t xml:space="preserve"> </w:t>
        </w:r>
        <w:r w:rsidRPr="00D26196">
          <w:rPr>
            <w:rStyle w:val="keyword1"/>
            <w:sz w:val="18"/>
            <w:rPrChange w:id="21258" w:author="shorny" w:date="2014-06-09T18:55:00Z">
              <w:rPr>
                <w:rStyle w:val="keyword1"/>
              </w:rPr>
            </w:rPrChange>
          </w:rPr>
          <w:t>TABLE</w:t>
        </w:r>
        <w:r w:rsidRPr="00D26196">
          <w:rPr>
            <w:sz w:val="18"/>
            <w:rPrChange w:id="21259" w:author="shorny" w:date="2014-06-09T18:55:00Z">
              <w:rPr/>
            </w:rPrChange>
          </w:rPr>
          <w:t xml:space="preserve"> </w:t>
        </w:r>
        <w:r w:rsidRPr="00D26196">
          <w:rPr>
            <w:rStyle w:val="function-name1"/>
            <w:sz w:val="18"/>
            <w:rPrChange w:id="21260" w:author="shorny" w:date="2014-06-09T18:55:00Z">
              <w:rPr>
                <w:rStyle w:val="function-name1"/>
              </w:rPr>
            </w:rPrChange>
          </w:rPr>
          <w:t>utrans_c_</w:t>
        </w:r>
        <w:proofErr w:type="gramStart"/>
        <w:r w:rsidRPr="00D26196">
          <w:rPr>
            <w:rStyle w:val="function-name1"/>
            <w:sz w:val="18"/>
            <w:rPrChange w:id="21261" w:author="shorny" w:date="2014-06-09T18:55:00Z">
              <w:rPr>
                <w:rStyle w:val="function-name1"/>
              </w:rPr>
            </w:rPrChange>
          </w:rPr>
          <w:t>expecteds</w:t>
        </w:r>
        <w:r w:rsidRPr="00D26196">
          <w:rPr>
            <w:sz w:val="18"/>
            <w:rPrChange w:id="21262" w:author="shorny" w:date="2014-06-09T18:55:00Z">
              <w:rPr/>
            </w:rPrChange>
          </w:rPr>
          <w:t xml:space="preserve"> ;</w:t>
        </w:r>
        <w:proofErr w:type="gramEnd"/>
      </w:ins>
    </w:p>
    <w:p w14:paraId="3B40BD53" w14:textId="77777777" w:rsidR="00D26196" w:rsidRPr="00D26196" w:rsidRDefault="00D26196">
      <w:pPr>
        <w:pStyle w:val="HTMLPreformatted"/>
        <w:divId w:val="2032412305"/>
        <w:rPr>
          <w:ins w:id="21263" w:author="shorny" w:date="2014-06-09T18:54:00Z"/>
          <w:sz w:val="18"/>
          <w:rPrChange w:id="21264" w:author="shorny" w:date="2014-06-09T18:55:00Z">
            <w:rPr>
              <w:ins w:id="21265" w:author="shorny" w:date="2014-06-09T18:54:00Z"/>
            </w:rPr>
          </w:rPrChange>
        </w:rPr>
      </w:pPr>
      <w:ins w:id="21266" w:author="shorny" w:date="2014-06-09T18:54:00Z">
        <w:r w:rsidRPr="00D26196">
          <w:rPr>
            <w:sz w:val="18"/>
            <w:rPrChange w:id="21267" w:author="shorny" w:date="2014-06-09T18:55:00Z">
              <w:rPr/>
            </w:rPrChange>
          </w:rPr>
          <w:t xml:space="preserve">  </w:t>
        </w:r>
        <w:r w:rsidRPr="00D26196">
          <w:rPr>
            <w:rStyle w:val="keyword1"/>
            <w:sz w:val="18"/>
            <w:rPrChange w:id="21268" w:author="shorny" w:date="2014-06-09T18:55:00Z">
              <w:rPr>
                <w:rStyle w:val="keyword1"/>
              </w:rPr>
            </w:rPrChange>
          </w:rPr>
          <w:t>DROP</w:t>
        </w:r>
        <w:r w:rsidRPr="00D26196">
          <w:rPr>
            <w:sz w:val="18"/>
            <w:rPrChange w:id="21269" w:author="shorny" w:date="2014-06-09T18:55:00Z">
              <w:rPr/>
            </w:rPrChange>
          </w:rPr>
          <w:t xml:space="preserve"> </w:t>
        </w:r>
        <w:r w:rsidRPr="00D26196">
          <w:rPr>
            <w:rStyle w:val="keyword1"/>
            <w:sz w:val="18"/>
            <w:rPrChange w:id="21270" w:author="shorny" w:date="2014-06-09T18:55:00Z">
              <w:rPr>
                <w:rStyle w:val="keyword1"/>
              </w:rPr>
            </w:rPrChange>
          </w:rPr>
          <w:t>TABLE</w:t>
        </w:r>
        <w:r w:rsidRPr="00D26196">
          <w:rPr>
            <w:sz w:val="18"/>
            <w:rPrChange w:id="21271" w:author="shorny" w:date="2014-06-09T18:55:00Z">
              <w:rPr/>
            </w:rPrChange>
          </w:rPr>
          <w:t xml:space="preserve"> </w:t>
        </w:r>
        <w:r w:rsidRPr="00D26196">
          <w:rPr>
            <w:rStyle w:val="function-name1"/>
            <w:sz w:val="18"/>
            <w:rPrChange w:id="21272" w:author="shorny" w:date="2014-06-09T18:55:00Z">
              <w:rPr>
                <w:rStyle w:val="function-name1"/>
              </w:rPr>
            </w:rPrChange>
          </w:rPr>
          <w:t>utrans_c_</w:t>
        </w:r>
        <w:proofErr w:type="gramStart"/>
        <w:r w:rsidRPr="00D26196">
          <w:rPr>
            <w:rStyle w:val="function-name1"/>
            <w:sz w:val="18"/>
            <w:rPrChange w:id="21273" w:author="shorny" w:date="2014-06-09T18:55:00Z">
              <w:rPr>
                <w:rStyle w:val="function-name1"/>
              </w:rPr>
            </w:rPrChange>
          </w:rPr>
          <w:t>actuals</w:t>
        </w:r>
        <w:r w:rsidRPr="00D26196">
          <w:rPr>
            <w:sz w:val="18"/>
            <w:rPrChange w:id="21274" w:author="shorny" w:date="2014-06-09T18:55:00Z">
              <w:rPr/>
            </w:rPrChange>
          </w:rPr>
          <w:t xml:space="preserve"> ;</w:t>
        </w:r>
        <w:proofErr w:type="gramEnd"/>
      </w:ins>
    </w:p>
    <w:p w14:paraId="3DABE7D4" w14:textId="77777777" w:rsidR="00D26196" w:rsidRPr="00D26196" w:rsidRDefault="00D26196">
      <w:pPr>
        <w:pStyle w:val="HTMLPreformatted"/>
        <w:divId w:val="2032412305"/>
        <w:rPr>
          <w:ins w:id="21275" w:author="shorny" w:date="2014-06-09T18:54:00Z"/>
          <w:sz w:val="18"/>
          <w:rPrChange w:id="21276" w:author="shorny" w:date="2014-06-09T18:55:00Z">
            <w:rPr>
              <w:ins w:id="21277" w:author="shorny" w:date="2014-06-09T18:54:00Z"/>
            </w:rPr>
          </w:rPrChange>
        </w:rPr>
      </w:pPr>
      <w:ins w:id="21278" w:author="shorny" w:date="2014-06-09T18:54:00Z">
        <w:r w:rsidRPr="00D26196">
          <w:rPr>
            <w:sz w:val="18"/>
            <w:rPrChange w:id="21279" w:author="shorny" w:date="2014-06-09T18:55:00Z">
              <w:rPr/>
            </w:rPrChange>
          </w:rPr>
          <w:t xml:space="preserve">  </w:t>
        </w:r>
        <w:r w:rsidRPr="00D26196">
          <w:rPr>
            <w:rStyle w:val="keyword1"/>
            <w:sz w:val="18"/>
            <w:rPrChange w:id="21280" w:author="shorny" w:date="2014-06-09T18:55:00Z">
              <w:rPr>
                <w:rStyle w:val="keyword1"/>
              </w:rPr>
            </w:rPrChange>
          </w:rPr>
          <w:t>DROP</w:t>
        </w:r>
        <w:r w:rsidRPr="00D26196">
          <w:rPr>
            <w:sz w:val="18"/>
            <w:rPrChange w:id="21281" w:author="shorny" w:date="2014-06-09T18:55:00Z">
              <w:rPr/>
            </w:rPrChange>
          </w:rPr>
          <w:t xml:space="preserve"> </w:t>
        </w:r>
        <w:r w:rsidRPr="00D26196">
          <w:rPr>
            <w:rStyle w:val="keyword1"/>
            <w:sz w:val="18"/>
            <w:rPrChange w:id="21282" w:author="shorny" w:date="2014-06-09T18:55:00Z">
              <w:rPr>
                <w:rStyle w:val="keyword1"/>
              </w:rPr>
            </w:rPrChange>
          </w:rPr>
          <w:t>TABLE</w:t>
        </w:r>
        <w:r w:rsidRPr="00D26196">
          <w:rPr>
            <w:sz w:val="18"/>
            <w:rPrChange w:id="21283" w:author="shorny" w:date="2014-06-09T18:55:00Z">
              <w:rPr/>
            </w:rPrChange>
          </w:rPr>
          <w:t xml:space="preserve"> </w:t>
        </w:r>
        <w:r w:rsidRPr="00D26196">
          <w:rPr>
            <w:rStyle w:val="function-name1"/>
            <w:sz w:val="18"/>
            <w:rPrChange w:id="21284" w:author="shorny" w:date="2014-06-09T18:55:00Z">
              <w:rPr>
                <w:rStyle w:val="function-name1"/>
              </w:rPr>
            </w:rPrChange>
          </w:rPr>
          <w:t>utrans_c_</w:t>
        </w:r>
        <w:proofErr w:type="gramStart"/>
        <w:r w:rsidRPr="00D26196">
          <w:rPr>
            <w:rStyle w:val="function-name1"/>
            <w:sz w:val="18"/>
            <w:rPrChange w:id="21285" w:author="shorny" w:date="2014-06-09T18:55:00Z">
              <w:rPr>
                <w:rStyle w:val="function-name1"/>
              </w:rPr>
            </w:rPrChange>
          </w:rPr>
          <w:t>problems</w:t>
        </w:r>
        <w:r w:rsidRPr="00D26196">
          <w:rPr>
            <w:sz w:val="18"/>
            <w:rPrChange w:id="21286" w:author="shorny" w:date="2014-06-09T18:55:00Z">
              <w:rPr/>
            </w:rPrChange>
          </w:rPr>
          <w:t xml:space="preserve"> ;</w:t>
        </w:r>
        <w:proofErr w:type="gramEnd"/>
      </w:ins>
    </w:p>
    <w:p w14:paraId="06E97F38" w14:textId="77777777" w:rsidR="00D26196" w:rsidRPr="00D26196" w:rsidRDefault="00D26196">
      <w:pPr>
        <w:pStyle w:val="HTMLPreformatted"/>
        <w:divId w:val="2032412305"/>
        <w:rPr>
          <w:ins w:id="21287" w:author="shorny" w:date="2014-06-09T18:54:00Z"/>
          <w:sz w:val="18"/>
          <w:rPrChange w:id="21288" w:author="shorny" w:date="2014-06-09T18:55:00Z">
            <w:rPr>
              <w:ins w:id="21289" w:author="shorny" w:date="2014-06-09T18:54:00Z"/>
            </w:rPr>
          </w:rPrChange>
        </w:rPr>
      </w:pPr>
      <w:ins w:id="21290" w:author="shorny" w:date="2014-06-09T18:54:00Z">
        <w:r w:rsidRPr="00D26196">
          <w:rPr>
            <w:rStyle w:val="keyword1"/>
            <w:sz w:val="18"/>
            <w:rPrChange w:id="21291" w:author="shorny" w:date="2014-06-09T18:55:00Z">
              <w:rPr>
                <w:rStyle w:val="keyword1"/>
              </w:rPr>
            </w:rPrChange>
          </w:rPr>
          <w:t>END</w:t>
        </w:r>
        <w:r w:rsidRPr="00D26196">
          <w:rPr>
            <w:sz w:val="18"/>
            <w:rPrChange w:id="21292" w:author="shorny" w:date="2014-06-09T18:55:00Z">
              <w:rPr/>
            </w:rPrChange>
          </w:rPr>
          <w:t xml:space="preserve"> $$</w:t>
        </w:r>
      </w:ins>
    </w:p>
    <w:p w14:paraId="46C23A98" w14:textId="77777777" w:rsidR="00D26196" w:rsidRPr="00D26196" w:rsidRDefault="00D26196">
      <w:pPr>
        <w:pStyle w:val="HTMLPreformatted"/>
        <w:divId w:val="2032412305"/>
        <w:rPr>
          <w:ins w:id="21293" w:author="shorny" w:date="2014-06-09T18:54:00Z"/>
          <w:sz w:val="18"/>
          <w:rPrChange w:id="21294" w:author="shorny" w:date="2014-06-09T18:55:00Z">
            <w:rPr>
              <w:ins w:id="21295" w:author="shorny" w:date="2014-06-09T18:54:00Z"/>
            </w:rPr>
          </w:rPrChange>
        </w:rPr>
      </w:pPr>
    </w:p>
    <w:p w14:paraId="244EBC5A" w14:textId="77777777" w:rsidR="00D26196" w:rsidRPr="00D26196" w:rsidRDefault="00D26196">
      <w:pPr>
        <w:pStyle w:val="HTMLPreformatted"/>
        <w:divId w:val="2032412305"/>
        <w:rPr>
          <w:ins w:id="21296" w:author="shorny" w:date="2014-06-09T18:54:00Z"/>
          <w:rStyle w:val="comment1"/>
          <w:sz w:val="18"/>
          <w:rPrChange w:id="21297" w:author="shorny" w:date="2014-06-09T18:55:00Z">
            <w:rPr>
              <w:ins w:id="21298" w:author="shorny" w:date="2014-06-09T18:54:00Z"/>
              <w:rStyle w:val="comment1"/>
            </w:rPr>
          </w:rPrChange>
        </w:rPr>
      </w:pPr>
      <w:ins w:id="21299" w:author="shorny" w:date="2014-06-09T18:54:00Z">
        <w:r w:rsidRPr="00D26196">
          <w:rPr>
            <w:rStyle w:val="comment1"/>
            <w:sz w:val="18"/>
            <w:rPrChange w:id="21300" w:author="shorny" w:date="2014-06-09T18:55:00Z">
              <w:rPr>
                <w:rStyle w:val="comment1"/>
              </w:rPr>
            </w:rPrChange>
          </w:rPr>
          <w:t>-- -----------------------------------------------------------------------------</w:t>
        </w:r>
      </w:ins>
    </w:p>
    <w:p w14:paraId="7B9C8815" w14:textId="77777777" w:rsidR="00D26196" w:rsidRPr="00D26196" w:rsidRDefault="00D26196">
      <w:pPr>
        <w:pStyle w:val="HTMLPreformatted"/>
        <w:divId w:val="2032412305"/>
        <w:rPr>
          <w:ins w:id="21301" w:author="shorny" w:date="2014-06-09T18:54:00Z"/>
          <w:rStyle w:val="comment1"/>
          <w:sz w:val="18"/>
          <w:rPrChange w:id="21302" w:author="shorny" w:date="2014-06-09T18:55:00Z">
            <w:rPr>
              <w:ins w:id="21303" w:author="shorny" w:date="2014-06-09T18:54:00Z"/>
              <w:rStyle w:val="comment1"/>
            </w:rPr>
          </w:rPrChange>
        </w:rPr>
      </w:pPr>
      <w:ins w:id="21304" w:author="shorny" w:date="2014-06-09T18:54:00Z">
        <w:r w:rsidRPr="00D26196">
          <w:rPr>
            <w:rStyle w:val="comment1"/>
            <w:sz w:val="18"/>
            <w:rPrChange w:id="21305" w:author="shorny" w:date="2014-06-09T18:55:00Z">
              <w:rPr>
                <w:rStyle w:val="comment1"/>
              </w:rPr>
            </w:rPrChange>
          </w:rPr>
          <w:t>-- d) Look up incomplete applications</w:t>
        </w:r>
      </w:ins>
    </w:p>
    <w:p w14:paraId="3F1D8118" w14:textId="77777777" w:rsidR="00D26196" w:rsidRPr="00D26196" w:rsidRDefault="00D26196">
      <w:pPr>
        <w:pStyle w:val="HTMLPreformatted"/>
        <w:divId w:val="2032412305"/>
        <w:rPr>
          <w:ins w:id="21306" w:author="shorny" w:date="2014-06-09T18:54:00Z"/>
          <w:sz w:val="18"/>
          <w:rPrChange w:id="21307" w:author="shorny" w:date="2014-06-09T18:55:00Z">
            <w:rPr>
              <w:ins w:id="21308" w:author="shorny" w:date="2014-06-09T18:54:00Z"/>
            </w:rPr>
          </w:rPrChange>
        </w:rPr>
      </w:pPr>
      <w:ins w:id="21309" w:author="shorny" w:date="2014-06-09T18:54:00Z">
        <w:r w:rsidRPr="00D26196">
          <w:rPr>
            <w:rStyle w:val="keyword1"/>
            <w:sz w:val="18"/>
            <w:rPrChange w:id="21310" w:author="shorny" w:date="2014-06-09T18:55:00Z">
              <w:rPr>
                <w:rStyle w:val="keyword1"/>
              </w:rPr>
            </w:rPrChange>
          </w:rPr>
          <w:t>CREATE</w:t>
        </w:r>
        <w:r w:rsidRPr="00D26196">
          <w:rPr>
            <w:sz w:val="18"/>
            <w:rPrChange w:id="21311" w:author="shorny" w:date="2014-06-09T18:55:00Z">
              <w:rPr/>
            </w:rPrChange>
          </w:rPr>
          <w:t xml:space="preserve"> </w:t>
        </w:r>
        <w:r w:rsidRPr="00D26196">
          <w:rPr>
            <w:rStyle w:val="keyword1"/>
            <w:sz w:val="18"/>
            <w:rPrChange w:id="21312" w:author="shorny" w:date="2014-06-09T18:55:00Z">
              <w:rPr>
                <w:rStyle w:val="keyword1"/>
              </w:rPr>
            </w:rPrChange>
          </w:rPr>
          <w:t>PROCEDURE</w:t>
        </w:r>
        <w:r w:rsidRPr="00D26196">
          <w:rPr>
            <w:sz w:val="18"/>
            <w:rPrChange w:id="21313" w:author="shorny" w:date="2014-06-09T18:55:00Z">
              <w:rPr/>
            </w:rPrChange>
          </w:rPr>
          <w:t xml:space="preserve"> </w:t>
        </w:r>
        <w:r w:rsidRPr="00D26196">
          <w:rPr>
            <w:rStyle w:val="function-name1"/>
            <w:sz w:val="18"/>
            <w:rPrChange w:id="21314" w:author="shorny" w:date="2014-06-09T18:55:00Z">
              <w:rPr>
                <w:rStyle w:val="function-name1"/>
              </w:rPr>
            </w:rPrChange>
          </w:rPr>
          <w:t>test_utrans_</w:t>
        </w:r>
        <w:proofErr w:type="gramStart"/>
        <w:r w:rsidRPr="00D26196">
          <w:rPr>
            <w:rStyle w:val="function-name1"/>
            <w:sz w:val="18"/>
            <w:rPrChange w:id="21315" w:author="shorny" w:date="2014-06-09T18:55:00Z">
              <w:rPr>
                <w:rStyle w:val="function-name1"/>
              </w:rPr>
            </w:rPrChange>
          </w:rPr>
          <w:t>d</w:t>
        </w:r>
        <w:r w:rsidRPr="00D26196">
          <w:rPr>
            <w:sz w:val="18"/>
            <w:rPrChange w:id="21316" w:author="shorny" w:date="2014-06-09T18:55:00Z">
              <w:rPr/>
            </w:rPrChange>
          </w:rPr>
          <w:t>()</w:t>
        </w:r>
        <w:proofErr w:type="gramEnd"/>
        <w:r w:rsidRPr="00D26196">
          <w:rPr>
            <w:sz w:val="18"/>
            <w:rPrChange w:id="21317" w:author="shorny" w:date="2014-06-09T18:55:00Z">
              <w:rPr/>
            </w:rPrChange>
          </w:rPr>
          <w:t xml:space="preserve"> </w:t>
        </w:r>
      </w:ins>
    </w:p>
    <w:p w14:paraId="69EE4C1C" w14:textId="77777777" w:rsidR="00D26196" w:rsidRPr="00D26196" w:rsidRDefault="00D26196">
      <w:pPr>
        <w:pStyle w:val="HTMLPreformatted"/>
        <w:divId w:val="2032412305"/>
        <w:rPr>
          <w:ins w:id="21318" w:author="shorny" w:date="2014-06-09T18:54:00Z"/>
          <w:sz w:val="18"/>
          <w:rPrChange w:id="21319" w:author="shorny" w:date="2014-06-09T18:55:00Z">
            <w:rPr>
              <w:ins w:id="21320" w:author="shorny" w:date="2014-06-09T18:54:00Z"/>
            </w:rPr>
          </w:rPrChange>
        </w:rPr>
      </w:pPr>
      <w:ins w:id="21321" w:author="shorny" w:date="2014-06-09T18:54:00Z">
        <w:r w:rsidRPr="00D26196">
          <w:rPr>
            <w:rStyle w:val="keyword1"/>
            <w:sz w:val="18"/>
            <w:rPrChange w:id="21322" w:author="shorny" w:date="2014-06-09T18:55:00Z">
              <w:rPr>
                <w:rStyle w:val="keyword1"/>
              </w:rPr>
            </w:rPrChange>
          </w:rPr>
          <w:t>BEGIN</w:t>
        </w:r>
      </w:ins>
    </w:p>
    <w:p w14:paraId="75EAB891" w14:textId="77777777" w:rsidR="00D26196" w:rsidRPr="00D26196" w:rsidRDefault="00D26196">
      <w:pPr>
        <w:pStyle w:val="HTMLPreformatted"/>
        <w:divId w:val="2032412305"/>
        <w:rPr>
          <w:ins w:id="21323" w:author="shorny" w:date="2014-06-09T18:54:00Z"/>
          <w:sz w:val="18"/>
          <w:rPrChange w:id="21324" w:author="shorny" w:date="2014-06-09T18:55:00Z">
            <w:rPr>
              <w:ins w:id="21325" w:author="shorny" w:date="2014-06-09T18:54:00Z"/>
            </w:rPr>
          </w:rPrChange>
        </w:rPr>
      </w:pPr>
    </w:p>
    <w:p w14:paraId="48B7902E" w14:textId="77777777" w:rsidR="00D26196" w:rsidRPr="00D26196" w:rsidRDefault="00D26196">
      <w:pPr>
        <w:pStyle w:val="HTMLPreformatted"/>
        <w:divId w:val="2032412305"/>
        <w:rPr>
          <w:ins w:id="21326" w:author="shorny" w:date="2014-06-09T18:54:00Z"/>
          <w:rStyle w:val="comment1"/>
          <w:sz w:val="18"/>
          <w:rPrChange w:id="21327" w:author="shorny" w:date="2014-06-09T18:55:00Z">
            <w:rPr>
              <w:ins w:id="21328" w:author="shorny" w:date="2014-06-09T18:54:00Z"/>
              <w:rStyle w:val="comment1"/>
            </w:rPr>
          </w:rPrChange>
        </w:rPr>
      </w:pPr>
      <w:ins w:id="21329" w:author="shorny" w:date="2014-06-09T18:54:00Z">
        <w:r w:rsidRPr="00D26196">
          <w:rPr>
            <w:sz w:val="18"/>
            <w:rPrChange w:id="21330" w:author="shorny" w:date="2014-06-09T18:55:00Z">
              <w:rPr/>
            </w:rPrChange>
          </w:rPr>
          <w:t xml:space="preserve">  </w:t>
        </w:r>
        <w:r w:rsidRPr="00D26196">
          <w:rPr>
            <w:rStyle w:val="comment1"/>
            <w:sz w:val="18"/>
            <w:rPrChange w:id="21331" w:author="shorny" w:date="2014-06-09T18:55:00Z">
              <w:rPr>
                <w:rStyle w:val="comment1"/>
              </w:rPr>
            </w:rPrChange>
          </w:rPr>
          <w:t>-- run the query for this test and create a temporary table for results</w:t>
        </w:r>
      </w:ins>
    </w:p>
    <w:p w14:paraId="45231824" w14:textId="77777777" w:rsidR="00D26196" w:rsidRPr="00D26196" w:rsidRDefault="00D26196">
      <w:pPr>
        <w:pStyle w:val="HTMLPreformatted"/>
        <w:divId w:val="2032412305"/>
        <w:rPr>
          <w:ins w:id="21332" w:author="shorny" w:date="2014-06-09T18:54:00Z"/>
          <w:sz w:val="18"/>
          <w:rPrChange w:id="21333" w:author="shorny" w:date="2014-06-09T18:55:00Z">
            <w:rPr>
              <w:ins w:id="21334" w:author="shorny" w:date="2014-06-09T18:54:00Z"/>
            </w:rPr>
          </w:rPrChange>
        </w:rPr>
      </w:pPr>
      <w:ins w:id="21335" w:author="shorny" w:date="2014-06-09T18:54:00Z">
        <w:r w:rsidRPr="00D26196">
          <w:rPr>
            <w:sz w:val="18"/>
            <w:rPrChange w:id="21336" w:author="shorny" w:date="2014-06-09T18:55:00Z">
              <w:rPr/>
            </w:rPrChange>
          </w:rPr>
          <w:t xml:space="preserve">  </w:t>
        </w:r>
        <w:r w:rsidRPr="00D26196">
          <w:rPr>
            <w:rStyle w:val="keyword1"/>
            <w:sz w:val="18"/>
            <w:rPrChange w:id="21337" w:author="shorny" w:date="2014-06-09T18:55:00Z">
              <w:rPr>
                <w:rStyle w:val="keyword1"/>
              </w:rPr>
            </w:rPrChange>
          </w:rPr>
          <w:t>CREATE</w:t>
        </w:r>
        <w:r w:rsidRPr="00D26196">
          <w:rPr>
            <w:sz w:val="18"/>
            <w:rPrChange w:id="21338" w:author="shorny" w:date="2014-06-09T18:55:00Z">
              <w:rPr/>
            </w:rPrChange>
          </w:rPr>
          <w:t xml:space="preserve"> </w:t>
        </w:r>
        <w:r w:rsidRPr="00D26196">
          <w:rPr>
            <w:rStyle w:val="keyword1"/>
            <w:sz w:val="18"/>
            <w:rPrChange w:id="21339" w:author="shorny" w:date="2014-06-09T18:55:00Z">
              <w:rPr>
                <w:rStyle w:val="keyword1"/>
              </w:rPr>
            </w:rPrChange>
          </w:rPr>
          <w:t>TEMPORARY</w:t>
        </w:r>
        <w:r w:rsidRPr="00D26196">
          <w:rPr>
            <w:sz w:val="18"/>
            <w:rPrChange w:id="21340" w:author="shorny" w:date="2014-06-09T18:55:00Z">
              <w:rPr/>
            </w:rPrChange>
          </w:rPr>
          <w:t xml:space="preserve"> </w:t>
        </w:r>
        <w:r w:rsidRPr="00D26196">
          <w:rPr>
            <w:rStyle w:val="keyword1"/>
            <w:sz w:val="18"/>
            <w:rPrChange w:id="21341" w:author="shorny" w:date="2014-06-09T18:55:00Z">
              <w:rPr>
                <w:rStyle w:val="keyword1"/>
              </w:rPr>
            </w:rPrChange>
          </w:rPr>
          <w:t>TABLE</w:t>
        </w:r>
        <w:r w:rsidRPr="00D26196">
          <w:rPr>
            <w:sz w:val="18"/>
            <w:rPrChange w:id="21342" w:author="shorny" w:date="2014-06-09T18:55:00Z">
              <w:rPr/>
            </w:rPrChange>
          </w:rPr>
          <w:t xml:space="preserve"> </w:t>
        </w:r>
        <w:r w:rsidRPr="00D26196">
          <w:rPr>
            <w:rStyle w:val="function-name1"/>
            <w:sz w:val="18"/>
            <w:rPrChange w:id="21343" w:author="shorny" w:date="2014-06-09T18:55:00Z">
              <w:rPr>
                <w:rStyle w:val="function-name1"/>
              </w:rPr>
            </w:rPrChange>
          </w:rPr>
          <w:t>utrans_d_actuals</w:t>
        </w:r>
      </w:ins>
    </w:p>
    <w:p w14:paraId="6E61F857" w14:textId="77777777" w:rsidR="00D26196" w:rsidRPr="00D26196" w:rsidRDefault="00D26196">
      <w:pPr>
        <w:pStyle w:val="HTMLPreformatted"/>
        <w:divId w:val="2032412305"/>
        <w:rPr>
          <w:ins w:id="21344" w:author="shorny" w:date="2014-06-09T18:54:00Z"/>
          <w:sz w:val="18"/>
          <w:rPrChange w:id="21345" w:author="shorny" w:date="2014-06-09T18:55:00Z">
            <w:rPr>
              <w:ins w:id="21346" w:author="shorny" w:date="2014-06-09T18:54:00Z"/>
            </w:rPr>
          </w:rPrChange>
        </w:rPr>
      </w:pPr>
      <w:ins w:id="21347" w:author="shorny" w:date="2014-06-09T18:54:00Z">
        <w:r w:rsidRPr="00D26196">
          <w:rPr>
            <w:sz w:val="18"/>
            <w:rPrChange w:id="21348" w:author="shorny" w:date="2014-06-09T18:55:00Z">
              <w:rPr/>
            </w:rPrChange>
          </w:rPr>
          <w:t xml:space="preserve">  </w:t>
        </w:r>
        <w:r w:rsidRPr="00D26196">
          <w:rPr>
            <w:rStyle w:val="keyword1"/>
            <w:sz w:val="18"/>
            <w:rPrChange w:id="21349" w:author="shorny" w:date="2014-06-09T18:55:00Z">
              <w:rPr>
                <w:rStyle w:val="keyword1"/>
              </w:rPr>
            </w:rPrChange>
          </w:rPr>
          <w:t>SELECT</w:t>
        </w:r>
        <w:r w:rsidRPr="00D26196">
          <w:rPr>
            <w:sz w:val="18"/>
            <w:rPrChange w:id="21350" w:author="shorny" w:date="2014-06-09T18:55:00Z">
              <w:rPr/>
            </w:rPrChange>
          </w:rPr>
          <w:t xml:space="preserve"> App.ApplicationID</w:t>
        </w:r>
      </w:ins>
    </w:p>
    <w:p w14:paraId="3F810496" w14:textId="77777777" w:rsidR="00D26196" w:rsidRPr="00D26196" w:rsidRDefault="00D26196">
      <w:pPr>
        <w:pStyle w:val="HTMLPreformatted"/>
        <w:divId w:val="2032412305"/>
        <w:rPr>
          <w:ins w:id="21351" w:author="shorny" w:date="2014-06-09T18:54:00Z"/>
          <w:sz w:val="18"/>
          <w:rPrChange w:id="21352" w:author="shorny" w:date="2014-06-09T18:55:00Z">
            <w:rPr>
              <w:ins w:id="21353" w:author="shorny" w:date="2014-06-09T18:54:00Z"/>
            </w:rPr>
          </w:rPrChange>
        </w:rPr>
      </w:pPr>
      <w:ins w:id="21354" w:author="shorny" w:date="2014-06-09T18:54:00Z">
        <w:r w:rsidRPr="00D26196">
          <w:rPr>
            <w:sz w:val="18"/>
            <w:rPrChange w:id="21355" w:author="shorny" w:date="2014-06-09T18:55:00Z">
              <w:rPr/>
            </w:rPrChange>
          </w:rPr>
          <w:t xml:space="preserve">  </w:t>
        </w:r>
        <w:r w:rsidRPr="00D26196">
          <w:rPr>
            <w:rStyle w:val="keyword1"/>
            <w:sz w:val="18"/>
            <w:rPrChange w:id="21356" w:author="shorny" w:date="2014-06-09T18:55:00Z">
              <w:rPr>
                <w:rStyle w:val="keyword1"/>
              </w:rPr>
            </w:rPrChange>
          </w:rPr>
          <w:t>FROM</w:t>
        </w:r>
        <w:r w:rsidRPr="00D26196">
          <w:rPr>
            <w:sz w:val="18"/>
            <w:rPrChange w:id="21357" w:author="shorny" w:date="2014-06-09T18:55:00Z">
              <w:rPr/>
            </w:rPrChange>
          </w:rPr>
          <w:t xml:space="preserve"> rhd.Application App</w:t>
        </w:r>
      </w:ins>
    </w:p>
    <w:p w14:paraId="5399C662" w14:textId="77777777" w:rsidR="00D26196" w:rsidRPr="00D26196" w:rsidRDefault="00D26196">
      <w:pPr>
        <w:pStyle w:val="HTMLPreformatted"/>
        <w:divId w:val="2032412305"/>
        <w:rPr>
          <w:ins w:id="21358" w:author="shorny" w:date="2014-06-09T18:54:00Z"/>
          <w:sz w:val="18"/>
          <w:rPrChange w:id="21359" w:author="shorny" w:date="2014-06-09T18:55:00Z">
            <w:rPr>
              <w:ins w:id="21360" w:author="shorny" w:date="2014-06-09T18:54:00Z"/>
            </w:rPr>
          </w:rPrChange>
        </w:rPr>
      </w:pPr>
      <w:ins w:id="21361" w:author="shorny" w:date="2014-06-09T18:54:00Z">
        <w:r w:rsidRPr="00D26196">
          <w:rPr>
            <w:sz w:val="18"/>
            <w:rPrChange w:id="21362" w:author="shorny" w:date="2014-06-09T18:55:00Z">
              <w:rPr/>
            </w:rPrChange>
          </w:rPr>
          <w:t xml:space="preserve">  </w:t>
        </w:r>
        <w:r w:rsidRPr="00D26196">
          <w:rPr>
            <w:rStyle w:val="keyword1"/>
            <w:sz w:val="18"/>
            <w:rPrChange w:id="21363" w:author="shorny" w:date="2014-06-09T18:55:00Z">
              <w:rPr>
                <w:rStyle w:val="keyword1"/>
              </w:rPr>
            </w:rPrChange>
          </w:rPr>
          <w:t>WHERE</w:t>
        </w:r>
        <w:r w:rsidRPr="00D26196">
          <w:rPr>
            <w:sz w:val="18"/>
            <w:rPrChange w:id="21364" w:author="shorny" w:date="2014-06-09T18:55:00Z">
              <w:rPr/>
            </w:rPrChange>
          </w:rPr>
          <w:t xml:space="preserve"> App.applicationStatusID &lt; </w:t>
        </w:r>
        <w:proofErr w:type="gramStart"/>
        <w:r w:rsidRPr="00D26196">
          <w:rPr>
            <w:sz w:val="18"/>
            <w:rPrChange w:id="21365" w:author="shorny" w:date="2014-06-09T18:55:00Z">
              <w:rPr/>
            </w:rPrChange>
          </w:rPr>
          <w:t>10500 ;</w:t>
        </w:r>
        <w:proofErr w:type="gramEnd"/>
      </w:ins>
    </w:p>
    <w:p w14:paraId="4D5C79EA" w14:textId="77777777" w:rsidR="00D26196" w:rsidRPr="00D26196" w:rsidRDefault="00D26196">
      <w:pPr>
        <w:pStyle w:val="HTMLPreformatted"/>
        <w:divId w:val="2032412305"/>
        <w:rPr>
          <w:ins w:id="21366" w:author="shorny" w:date="2014-06-09T18:54:00Z"/>
          <w:sz w:val="18"/>
          <w:rPrChange w:id="21367" w:author="shorny" w:date="2014-06-09T18:55:00Z">
            <w:rPr>
              <w:ins w:id="21368" w:author="shorny" w:date="2014-06-09T18:54:00Z"/>
            </w:rPr>
          </w:rPrChange>
        </w:rPr>
      </w:pPr>
    </w:p>
    <w:p w14:paraId="6FBDD774" w14:textId="77777777" w:rsidR="00D26196" w:rsidRPr="00D26196" w:rsidRDefault="00D26196">
      <w:pPr>
        <w:pStyle w:val="HTMLPreformatted"/>
        <w:divId w:val="2032412305"/>
        <w:rPr>
          <w:ins w:id="21369" w:author="shorny" w:date="2014-06-09T18:54:00Z"/>
          <w:rStyle w:val="comment1"/>
          <w:sz w:val="18"/>
          <w:rPrChange w:id="21370" w:author="shorny" w:date="2014-06-09T18:55:00Z">
            <w:rPr>
              <w:ins w:id="21371" w:author="shorny" w:date="2014-06-09T18:54:00Z"/>
              <w:rStyle w:val="comment1"/>
            </w:rPr>
          </w:rPrChange>
        </w:rPr>
      </w:pPr>
      <w:ins w:id="21372" w:author="shorny" w:date="2014-06-09T18:54:00Z">
        <w:r w:rsidRPr="00D26196">
          <w:rPr>
            <w:sz w:val="18"/>
            <w:rPrChange w:id="21373" w:author="shorny" w:date="2014-06-09T18:55:00Z">
              <w:rPr/>
            </w:rPrChange>
          </w:rPr>
          <w:t xml:space="preserve">  </w:t>
        </w:r>
        <w:r w:rsidRPr="00D26196">
          <w:rPr>
            <w:rStyle w:val="comment1"/>
            <w:sz w:val="18"/>
            <w:rPrChange w:id="21374" w:author="shorny" w:date="2014-06-09T18:55:00Z">
              <w:rPr>
                <w:rStyle w:val="comment1"/>
              </w:rPr>
            </w:rPrChange>
          </w:rPr>
          <w:t>-- create a temporary table to store the expected results</w:t>
        </w:r>
      </w:ins>
    </w:p>
    <w:p w14:paraId="60FF67FD" w14:textId="77777777" w:rsidR="00D26196" w:rsidRPr="00D26196" w:rsidRDefault="00D26196">
      <w:pPr>
        <w:pStyle w:val="HTMLPreformatted"/>
        <w:divId w:val="2032412305"/>
        <w:rPr>
          <w:ins w:id="21375" w:author="shorny" w:date="2014-06-09T18:54:00Z"/>
          <w:rStyle w:val="comment1"/>
          <w:sz w:val="18"/>
          <w:rPrChange w:id="21376" w:author="shorny" w:date="2014-06-09T18:55:00Z">
            <w:rPr>
              <w:ins w:id="21377" w:author="shorny" w:date="2014-06-09T18:54:00Z"/>
              <w:rStyle w:val="comment1"/>
            </w:rPr>
          </w:rPrChange>
        </w:rPr>
      </w:pPr>
      <w:ins w:id="21378" w:author="shorny" w:date="2014-06-09T18:54:00Z">
        <w:r w:rsidRPr="00D26196">
          <w:rPr>
            <w:sz w:val="18"/>
            <w:rPrChange w:id="21379" w:author="shorny" w:date="2014-06-09T18:55:00Z">
              <w:rPr/>
            </w:rPrChange>
          </w:rPr>
          <w:t xml:space="preserve">  </w:t>
        </w:r>
        <w:r w:rsidRPr="00D26196">
          <w:rPr>
            <w:rStyle w:val="comment1"/>
            <w:sz w:val="18"/>
            <w:rPrChange w:id="21380" w:author="shorny" w:date="2014-06-09T18:55:00Z">
              <w:rPr>
                <w:rStyle w:val="comment1"/>
              </w:rPr>
            </w:rPrChange>
          </w:rPr>
          <w:t>-- expect all 11 applications</w:t>
        </w:r>
      </w:ins>
    </w:p>
    <w:p w14:paraId="41452F80" w14:textId="77777777" w:rsidR="00D26196" w:rsidRPr="00D26196" w:rsidRDefault="00D26196">
      <w:pPr>
        <w:pStyle w:val="HTMLPreformatted"/>
        <w:divId w:val="2032412305"/>
        <w:rPr>
          <w:ins w:id="21381" w:author="shorny" w:date="2014-06-09T18:54:00Z"/>
          <w:sz w:val="18"/>
          <w:rPrChange w:id="21382" w:author="shorny" w:date="2014-06-09T18:55:00Z">
            <w:rPr>
              <w:ins w:id="21383" w:author="shorny" w:date="2014-06-09T18:54:00Z"/>
            </w:rPr>
          </w:rPrChange>
        </w:rPr>
      </w:pPr>
      <w:ins w:id="21384" w:author="shorny" w:date="2014-06-09T18:54:00Z">
        <w:r w:rsidRPr="00D26196">
          <w:rPr>
            <w:sz w:val="18"/>
            <w:rPrChange w:id="21385" w:author="shorny" w:date="2014-06-09T18:55:00Z">
              <w:rPr/>
            </w:rPrChange>
          </w:rPr>
          <w:t xml:space="preserve">  </w:t>
        </w:r>
        <w:r w:rsidRPr="00D26196">
          <w:rPr>
            <w:rStyle w:val="keyword1"/>
            <w:sz w:val="18"/>
            <w:rPrChange w:id="21386" w:author="shorny" w:date="2014-06-09T18:55:00Z">
              <w:rPr>
                <w:rStyle w:val="keyword1"/>
              </w:rPr>
            </w:rPrChange>
          </w:rPr>
          <w:t>CREATE</w:t>
        </w:r>
        <w:r w:rsidRPr="00D26196">
          <w:rPr>
            <w:sz w:val="18"/>
            <w:rPrChange w:id="21387" w:author="shorny" w:date="2014-06-09T18:55:00Z">
              <w:rPr/>
            </w:rPrChange>
          </w:rPr>
          <w:t xml:space="preserve"> </w:t>
        </w:r>
        <w:r w:rsidRPr="00D26196">
          <w:rPr>
            <w:rStyle w:val="keyword1"/>
            <w:sz w:val="18"/>
            <w:rPrChange w:id="21388" w:author="shorny" w:date="2014-06-09T18:55:00Z">
              <w:rPr>
                <w:rStyle w:val="keyword1"/>
              </w:rPr>
            </w:rPrChange>
          </w:rPr>
          <w:t>TEMPORARY</w:t>
        </w:r>
        <w:r w:rsidRPr="00D26196">
          <w:rPr>
            <w:sz w:val="18"/>
            <w:rPrChange w:id="21389" w:author="shorny" w:date="2014-06-09T18:55:00Z">
              <w:rPr/>
            </w:rPrChange>
          </w:rPr>
          <w:t xml:space="preserve"> </w:t>
        </w:r>
        <w:r w:rsidRPr="00D26196">
          <w:rPr>
            <w:rStyle w:val="keyword1"/>
            <w:sz w:val="18"/>
            <w:rPrChange w:id="21390" w:author="shorny" w:date="2014-06-09T18:55:00Z">
              <w:rPr>
                <w:rStyle w:val="keyword1"/>
              </w:rPr>
            </w:rPrChange>
          </w:rPr>
          <w:t>TABLE</w:t>
        </w:r>
        <w:r w:rsidRPr="00D26196">
          <w:rPr>
            <w:sz w:val="18"/>
            <w:rPrChange w:id="21391" w:author="shorny" w:date="2014-06-09T18:55:00Z">
              <w:rPr/>
            </w:rPrChange>
          </w:rPr>
          <w:t xml:space="preserve"> </w:t>
        </w:r>
        <w:r w:rsidRPr="00D26196">
          <w:rPr>
            <w:rStyle w:val="function-name1"/>
            <w:sz w:val="18"/>
            <w:rPrChange w:id="21392" w:author="shorny" w:date="2014-06-09T18:55:00Z">
              <w:rPr>
                <w:rStyle w:val="function-name1"/>
              </w:rPr>
            </w:rPrChange>
          </w:rPr>
          <w:t>utrans_d_expecteds</w:t>
        </w:r>
        <w:r w:rsidRPr="00D26196">
          <w:rPr>
            <w:sz w:val="18"/>
            <w:rPrChange w:id="21393" w:author="shorny" w:date="2014-06-09T18:55:00Z">
              <w:rPr/>
            </w:rPrChange>
          </w:rPr>
          <w:t xml:space="preserve"> (</w:t>
        </w:r>
      </w:ins>
    </w:p>
    <w:p w14:paraId="163C0C22" w14:textId="77777777" w:rsidR="00D26196" w:rsidRPr="00D26196" w:rsidRDefault="00D26196">
      <w:pPr>
        <w:pStyle w:val="HTMLPreformatted"/>
        <w:divId w:val="2032412305"/>
        <w:rPr>
          <w:ins w:id="21394" w:author="shorny" w:date="2014-06-09T18:54:00Z"/>
          <w:sz w:val="18"/>
          <w:rPrChange w:id="21395" w:author="shorny" w:date="2014-06-09T18:55:00Z">
            <w:rPr>
              <w:ins w:id="21396" w:author="shorny" w:date="2014-06-09T18:54:00Z"/>
            </w:rPr>
          </w:rPrChange>
        </w:rPr>
      </w:pPr>
      <w:ins w:id="21397" w:author="shorny" w:date="2014-06-09T18:54:00Z">
        <w:r w:rsidRPr="00D26196">
          <w:rPr>
            <w:sz w:val="18"/>
            <w:rPrChange w:id="21398" w:author="shorny" w:date="2014-06-09T18:55:00Z">
              <w:rPr/>
            </w:rPrChange>
          </w:rPr>
          <w:t xml:space="preserve">    ApplicationID </w:t>
        </w:r>
        <w:proofErr w:type="gramStart"/>
        <w:r w:rsidRPr="00D26196">
          <w:rPr>
            <w:rStyle w:val="type1"/>
            <w:sz w:val="18"/>
            <w:rPrChange w:id="21399" w:author="shorny" w:date="2014-06-09T18:55:00Z">
              <w:rPr>
                <w:rStyle w:val="type1"/>
              </w:rPr>
            </w:rPrChange>
          </w:rPr>
          <w:t>int</w:t>
        </w:r>
        <w:r w:rsidRPr="00D26196">
          <w:rPr>
            <w:sz w:val="18"/>
            <w:rPrChange w:id="21400" w:author="shorny" w:date="2014-06-09T18:55:00Z">
              <w:rPr/>
            </w:rPrChange>
          </w:rPr>
          <w:t>(</w:t>
        </w:r>
        <w:proofErr w:type="gramEnd"/>
        <w:r w:rsidRPr="00D26196">
          <w:rPr>
            <w:sz w:val="18"/>
            <w:rPrChange w:id="21401" w:author="shorny" w:date="2014-06-09T18:55:00Z">
              <w:rPr/>
            </w:rPrChange>
          </w:rPr>
          <w:t xml:space="preserve">10) </w:t>
        </w:r>
        <w:r w:rsidRPr="00D26196">
          <w:rPr>
            <w:rStyle w:val="keyword1"/>
            <w:sz w:val="18"/>
            <w:rPrChange w:id="21402" w:author="shorny" w:date="2014-06-09T18:55:00Z">
              <w:rPr>
                <w:rStyle w:val="keyword1"/>
              </w:rPr>
            </w:rPrChange>
          </w:rPr>
          <w:t>NOT</w:t>
        </w:r>
        <w:r w:rsidRPr="00D26196">
          <w:rPr>
            <w:sz w:val="18"/>
            <w:rPrChange w:id="21403" w:author="shorny" w:date="2014-06-09T18:55:00Z">
              <w:rPr/>
            </w:rPrChange>
          </w:rPr>
          <w:t xml:space="preserve"> </w:t>
        </w:r>
        <w:r w:rsidRPr="00D26196">
          <w:rPr>
            <w:rStyle w:val="keyword1"/>
            <w:sz w:val="18"/>
            <w:rPrChange w:id="21404" w:author="shorny" w:date="2014-06-09T18:55:00Z">
              <w:rPr>
                <w:rStyle w:val="keyword1"/>
              </w:rPr>
            </w:rPrChange>
          </w:rPr>
          <w:t>NULL</w:t>
        </w:r>
      </w:ins>
    </w:p>
    <w:p w14:paraId="18AA2488" w14:textId="77777777" w:rsidR="00D26196" w:rsidRPr="00D26196" w:rsidRDefault="00D26196">
      <w:pPr>
        <w:pStyle w:val="HTMLPreformatted"/>
        <w:divId w:val="2032412305"/>
        <w:rPr>
          <w:ins w:id="21405" w:author="shorny" w:date="2014-06-09T18:54:00Z"/>
          <w:sz w:val="18"/>
          <w:rPrChange w:id="21406" w:author="shorny" w:date="2014-06-09T18:55:00Z">
            <w:rPr>
              <w:ins w:id="21407" w:author="shorny" w:date="2014-06-09T18:54:00Z"/>
            </w:rPr>
          </w:rPrChange>
        </w:rPr>
      </w:pPr>
      <w:ins w:id="21408" w:author="shorny" w:date="2014-06-09T18:54:00Z">
        <w:r w:rsidRPr="00D26196">
          <w:rPr>
            <w:sz w:val="18"/>
            <w:rPrChange w:id="21409" w:author="shorny" w:date="2014-06-09T18:55:00Z">
              <w:rPr/>
            </w:rPrChange>
          </w:rPr>
          <w:t xml:space="preserve">  ) ;</w:t>
        </w:r>
      </w:ins>
    </w:p>
    <w:p w14:paraId="52484761" w14:textId="77777777" w:rsidR="00D26196" w:rsidRPr="00D26196" w:rsidRDefault="00D26196">
      <w:pPr>
        <w:pStyle w:val="HTMLPreformatted"/>
        <w:divId w:val="2032412305"/>
        <w:rPr>
          <w:ins w:id="21410" w:author="shorny" w:date="2014-06-09T18:54:00Z"/>
          <w:sz w:val="18"/>
          <w:rPrChange w:id="21411" w:author="shorny" w:date="2014-06-09T18:55:00Z">
            <w:rPr>
              <w:ins w:id="21412" w:author="shorny" w:date="2014-06-09T18:54:00Z"/>
            </w:rPr>
          </w:rPrChange>
        </w:rPr>
      </w:pPr>
      <w:ins w:id="21413" w:author="shorny" w:date="2014-06-09T18:54:00Z">
        <w:r w:rsidRPr="00D26196">
          <w:rPr>
            <w:sz w:val="18"/>
            <w:rPrChange w:id="21414" w:author="shorny" w:date="2014-06-09T18:55:00Z">
              <w:rPr/>
            </w:rPrChange>
          </w:rPr>
          <w:t xml:space="preserve">  </w:t>
        </w:r>
        <w:r w:rsidRPr="00D26196">
          <w:rPr>
            <w:rStyle w:val="keyword1"/>
            <w:sz w:val="18"/>
            <w:rPrChange w:id="21415" w:author="shorny" w:date="2014-06-09T18:55:00Z">
              <w:rPr>
                <w:rStyle w:val="keyword1"/>
              </w:rPr>
            </w:rPrChange>
          </w:rPr>
          <w:t>INSERT</w:t>
        </w:r>
        <w:r w:rsidRPr="00D26196">
          <w:rPr>
            <w:sz w:val="18"/>
            <w:rPrChange w:id="21416" w:author="shorny" w:date="2014-06-09T18:55:00Z">
              <w:rPr/>
            </w:rPrChange>
          </w:rPr>
          <w:t xml:space="preserve"> </w:t>
        </w:r>
        <w:r w:rsidRPr="00D26196">
          <w:rPr>
            <w:rStyle w:val="keyword1"/>
            <w:sz w:val="18"/>
            <w:rPrChange w:id="21417" w:author="shorny" w:date="2014-06-09T18:55:00Z">
              <w:rPr>
                <w:rStyle w:val="keyword1"/>
              </w:rPr>
            </w:rPrChange>
          </w:rPr>
          <w:t>INTO</w:t>
        </w:r>
        <w:r w:rsidRPr="00D26196">
          <w:rPr>
            <w:sz w:val="18"/>
            <w:rPrChange w:id="21418" w:author="shorny" w:date="2014-06-09T18:55:00Z">
              <w:rPr/>
            </w:rPrChange>
          </w:rPr>
          <w:t xml:space="preserve"> utrans_d_expecteds (ApplicationID)</w:t>
        </w:r>
      </w:ins>
    </w:p>
    <w:p w14:paraId="39E72323" w14:textId="77777777" w:rsidR="00D26196" w:rsidRPr="00D26196" w:rsidRDefault="00D26196">
      <w:pPr>
        <w:pStyle w:val="HTMLPreformatted"/>
        <w:divId w:val="2032412305"/>
        <w:rPr>
          <w:ins w:id="21419" w:author="shorny" w:date="2014-06-09T18:54:00Z"/>
          <w:sz w:val="18"/>
          <w:rPrChange w:id="21420" w:author="shorny" w:date="2014-06-09T18:55:00Z">
            <w:rPr>
              <w:ins w:id="21421" w:author="shorny" w:date="2014-06-09T18:54:00Z"/>
            </w:rPr>
          </w:rPrChange>
        </w:rPr>
      </w:pPr>
      <w:ins w:id="21422" w:author="shorny" w:date="2014-06-09T18:54:00Z">
        <w:r w:rsidRPr="00D26196">
          <w:rPr>
            <w:sz w:val="18"/>
            <w:rPrChange w:id="21423" w:author="shorny" w:date="2014-06-09T18:55:00Z">
              <w:rPr/>
            </w:rPrChange>
          </w:rPr>
          <w:t xml:space="preserve">  </w:t>
        </w:r>
        <w:r w:rsidRPr="00D26196">
          <w:rPr>
            <w:rStyle w:val="keyword1"/>
            <w:sz w:val="18"/>
            <w:rPrChange w:id="21424" w:author="shorny" w:date="2014-06-09T18:55:00Z">
              <w:rPr>
                <w:rStyle w:val="keyword1"/>
              </w:rPr>
            </w:rPrChange>
          </w:rPr>
          <w:t>VALUES</w:t>
        </w:r>
        <w:r w:rsidRPr="00D26196">
          <w:rPr>
            <w:sz w:val="18"/>
            <w:rPrChange w:id="21425" w:author="shorny" w:date="2014-06-09T18:55:00Z">
              <w:rPr/>
            </w:rPrChange>
          </w:rPr>
          <w:t xml:space="preserve"> (111), (211), (311), (411), (511), (611), (711), (811), (911), (1011),</w:t>
        </w:r>
      </w:ins>
    </w:p>
    <w:p w14:paraId="733BD9D1" w14:textId="77777777" w:rsidR="00D26196" w:rsidRPr="00D26196" w:rsidRDefault="00D26196">
      <w:pPr>
        <w:pStyle w:val="HTMLPreformatted"/>
        <w:divId w:val="2032412305"/>
        <w:rPr>
          <w:ins w:id="21426" w:author="shorny" w:date="2014-06-09T18:54:00Z"/>
          <w:sz w:val="18"/>
          <w:rPrChange w:id="21427" w:author="shorny" w:date="2014-06-09T18:55:00Z">
            <w:rPr>
              <w:ins w:id="21428" w:author="shorny" w:date="2014-06-09T18:54:00Z"/>
            </w:rPr>
          </w:rPrChange>
        </w:rPr>
      </w:pPr>
      <w:ins w:id="21429" w:author="shorny" w:date="2014-06-09T18:54:00Z">
        <w:r w:rsidRPr="00D26196">
          <w:rPr>
            <w:sz w:val="18"/>
            <w:rPrChange w:id="21430" w:author="shorny" w:date="2014-06-09T18:55:00Z">
              <w:rPr/>
            </w:rPrChange>
          </w:rPr>
          <w:t xml:space="preserve">  (1111</w:t>
        </w:r>
        <w:proofErr w:type="gramStart"/>
        <w:r w:rsidRPr="00D26196">
          <w:rPr>
            <w:sz w:val="18"/>
            <w:rPrChange w:id="21431" w:author="shorny" w:date="2014-06-09T18:55:00Z">
              <w:rPr/>
            </w:rPrChange>
          </w:rPr>
          <w:t>) ;</w:t>
        </w:r>
        <w:proofErr w:type="gramEnd"/>
      </w:ins>
    </w:p>
    <w:p w14:paraId="5A201A8A" w14:textId="77777777" w:rsidR="00D26196" w:rsidRPr="00D26196" w:rsidRDefault="00D26196">
      <w:pPr>
        <w:pStyle w:val="HTMLPreformatted"/>
        <w:divId w:val="2032412305"/>
        <w:rPr>
          <w:ins w:id="21432" w:author="shorny" w:date="2014-06-09T18:54:00Z"/>
          <w:sz w:val="18"/>
          <w:rPrChange w:id="21433" w:author="shorny" w:date="2014-06-09T18:55:00Z">
            <w:rPr>
              <w:ins w:id="21434" w:author="shorny" w:date="2014-06-09T18:54:00Z"/>
            </w:rPr>
          </w:rPrChange>
        </w:rPr>
      </w:pPr>
    </w:p>
    <w:p w14:paraId="1CA70477" w14:textId="77777777" w:rsidR="00D26196" w:rsidRPr="00D26196" w:rsidRDefault="00D26196">
      <w:pPr>
        <w:pStyle w:val="HTMLPreformatted"/>
        <w:divId w:val="2032412305"/>
        <w:rPr>
          <w:ins w:id="21435" w:author="shorny" w:date="2014-06-09T18:54:00Z"/>
          <w:rStyle w:val="comment1"/>
          <w:sz w:val="18"/>
          <w:rPrChange w:id="21436" w:author="shorny" w:date="2014-06-09T18:55:00Z">
            <w:rPr>
              <w:ins w:id="21437" w:author="shorny" w:date="2014-06-09T18:54:00Z"/>
              <w:rStyle w:val="comment1"/>
            </w:rPr>
          </w:rPrChange>
        </w:rPr>
      </w:pPr>
      <w:ins w:id="21438" w:author="shorny" w:date="2014-06-09T18:54:00Z">
        <w:r w:rsidRPr="00D26196">
          <w:rPr>
            <w:sz w:val="18"/>
            <w:rPrChange w:id="21439" w:author="shorny" w:date="2014-06-09T18:55:00Z">
              <w:rPr/>
            </w:rPrChange>
          </w:rPr>
          <w:t xml:space="preserve">  </w:t>
        </w:r>
        <w:r w:rsidRPr="00D26196">
          <w:rPr>
            <w:rStyle w:val="comment1"/>
            <w:sz w:val="18"/>
            <w:rPrChange w:id="21440" w:author="shorny" w:date="2014-06-09T18:55:00Z">
              <w:rPr>
                <w:rStyle w:val="comment1"/>
              </w:rPr>
            </w:rPrChange>
          </w:rPr>
          <w:t>-- create another temporary table that lists the differences between expected</w:t>
        </w:r>
      </w:ins>
    </w:p>
    <w:p w14:paraId="4E630506" w14:textId="77777777" w:rsidR="00D26196" w:rsidRPr="00D26196" w:rsidRDefault="00D26196">
      <w:pPr>
        <w:pStyle w:val="HTMLPreformatted"/>
        <w:divId w:val="2032412305"/>
        <w:rPr>
          <w:ins w:id="21441" w:author="shorny" w:date="2014-06-09T18:54:00Z"/>
          <w:rStyle w:val="comment1"/>
          <w:sz w:val="18"/>
          <w:rPrChange w:id="21442" w:author="shorny" w:date="2014-06-09T18:55:00Z">
            <w:rPr>
              <w:ins w:id="21443" w:author="shorny" w:date="2014-06-09T18:54:00Z"/>
              <w:rStyle w:val="comment1"/>
            </w:rPr>
          </w:rPrChange>
        </w:rPr>
      </w:pPr>
      <w:ins w:id="21444" w:author="shorny" w:date="2014-06-09T18:54:00Z">
        <w:r w:rsidRPr="00D26196">
          <w:rPr>
            <w:sz w:val="18"/>
            <w:rPrChange w:id="21445" w:author="shorny" w:date="2014-06-09T18:55:00Z">
              <w:rPr/>
            </w:rPrChange>
          </w:rPr>
          <w:t xml:space="preserve">  </w:t>
        </w:r>
        <w:r w:rsidRPr="00D26196">
          <w:rPr>
            <w:rStyle w:val="comment1"/>
            <w:sz w:val="18"/>
            <w:rPrChange w:id="21446" w:author="shorny" w:date="2014-06-09T18:55:00Z">
              <w:rPr>
                <w:rStyle w:val="comment1"/>
              </w:rPr>
            </w:rPrChange>
          </w:rPr>
          <w:t xml:space="preserve">-- </w:t>
        </w:r>
        <w:proofErr w:type="gramStart"/>
        <w:r w:rsidRPr="00D26196">
          <w:rPr>
            <w:rStyle w:val="comment1"/>
            <w:sz w:val="18"/>
            <w:rPrChange w:id="21447" w:author="shorny" w:date="2014-06-09T18:55:00Z">
              <w:rPr>
                <w:rStyle w:val="comment1"/>
              </w:rPr>
            </w:rPrChange>
          </w:rPr>
          <w:t>results</w:t>
        </w:r>
        <w:proofErr w:type="gramEnd"/>
        <w:r w:rsidRPr="00D26196">
          <w:rPr>
            <w:rStyle w:val="comment1"/>
            <w:sz w:val="18"/>
            <w:rPrChange w:id="21448" w:author="shorny" w:date="2014-06-09T18:55:00Z">
              <w:rPr>
                <w:rStyle w:val="comment1"/>
              </w:rPr>
            </w:rPrChange>
          </w:rPr>
          <w:t xml:space="preserve"> and actuals</w:t>
        </w:r>
      </w:ins>
    </w:p>
    <w:p w14:paraId="47C48F12" w14:textId="77777777" w:rsidR="00D26196" w:rsidRPr="00D26196" w:rsidRDefault="00D26196">
      <w:pPr>
        <w:pStyle w:val="HTMLPreformatted"/>
        <w:divId w:val="2032412305"/>
        <w:rPr>
          <w:ins w:id="21449" w:author="shorny" w:date="2014-06-09T18:54:00Z"/>
          <w:sz w:val="18"/>
          <w:rPrChange w:id="21450" w:author="shorny" w:date="2014-06-09T18:55:00Z">
            <w:rPr>
              <w:ins w:id="21451" w:author="shorny" w:date="2014-06-09T18:54:00Z"/>
            </w:rPr>
          </w:rPrChange>
        </w:rPr>
      </w:pPr>
      <w:ins w:id="21452" w:author="shorny" w:date="2014-06-09T18:54:00Z">
        <w:r w:rsidRPr="00D26196">
          <w:rPr>
            <w:sz w:val="18"/>
            <w:rPrChange w:id="21453" w:author="shorny" w:date="2014-06-09T18:55:00Z">
              <w:rPr/>
            </w:rPrChange>
          </w:rPr>
          <w:t xml:space="preserve">  </w:t>
        </w:r>
        <w:r w:rsidRPr="00D26196">
          <w:rPr>
            <w:rStyle w:val="keyword1"/>
            <w:sz w:val="18"/>
            <w:rPrChange w:id="21454" w:author="shorny" w:date="2014-06-09T18:55:00Z">
              <w:rPr>
                <w:rStyle w:val="keyword1"/>
              </w:rPr>
            </w:rPrChange>
          </w:rPr>
          <w:t>CREATE</w:t>
        </w:r>
        <w:r w:rsidRPr="00D26196">
          <w:rPr>
            <w:sz w:val="18"/>
            <w:rPrChange w:id="21455" w:author="shorny" w:date="2014-06-09T18:55:00Z">
              <w:rPr/>
            </w:rPrChange>
          </w:rPr>
          <w:t xml:space="preserve"> </w:t>
        </w:r>
        <w:r w:rsidRPr="00D26196">
          <w:rPr>
            <w:rStyle w:val="keyword1"/>
            <w:sz w:val="18"/>
            <w:rPrChange w:id="21456" w:author="shorny" w:date="2014-06-09T18:55:00Z">
              <w:rPr>
                <w:rStyle w:val="keyword1"/>
              </w:rPr>
            </w:rPrChange>
          </w:rPr>
          <w:t>TEMPORARY</w:t>
        </w:r>
        <w:r w:rsidRPr="00D26196">
          <w:rPr>
            <w:sz w:val="18"/>
            <w:rPrChange w:id="21457" w:author="shorny" w:date="2014-06-09T18:55:00Z">
              <w:rPr/>
            </w:rPrChange>
          </w:rPr>
          <w:t xml:space="preserve"> </w:t>
        </w:r>
        <w:r w:rsidRPr="00D26196">
          <w:rPr>
            <w:rStyle w:val="keyword1"/>
            <w:sz w:val="18"/>
            <w:rPrChange w:id="21458" w:author="shorny" w:date="2014-06-09T18:55:00Z">
              <w:rPr>
                <w:rStyle w:val="keyword1"/>
              </w:rPr>
            </w:rPrChange>
          </w:rPr>
          <w:t>TABLE</w:t>
        </w:r>
        <w:r w:rsidRPr="00D26196">
          <w:rPr>
            <w:sz w:val="18"/>
            <w:rPrChange w:id="21459" w:author="shorny" w:date="2014-06-09T18:55:00Z">
              <w:rPr/>
            </w:rPrChange>
          </w:rPr>
          <w:t xml:space="preserve"> </w:t>
        </w:r>
        <w:r w:rsidRPr="00D26196">
          <w:rPr>
            <w:rStyle w:val="function-name1"/>
            <w:sz w:val="18"/>
            <w:rPrChange w:id="21460" w:author="shorny" w:date="2014-06-09T18:55:00Z">
              <w:rPr>
                <w:rStyle w:val="function-name1"/>
              </w:rPr>
            </w:rPrChange>
          </w:rPr>
          <w:t>utrans_d_problems</w:t>
        </w:r>
      </w:ins>
    </w:p>
    <w:p w14:paraId="5AB181D9" w14:textId="77777777" w:rsidR="00D26196" w:rsidRPr="00D26196" w:rsidRDefault="00D26196">
      <w:pPr>
        <w:pStyle w:val="HTMLPreformatted"/>
        <w:divId w:val="2032412305"/>
        <w:rPr>
          <w:ins w:id="21461" w:author="shorny" w:date="2014-06-09T18:54:00Z"/>
          <w:sz w:val="18"/>
          <w:rPrChange w:id="21462" w:author="shorny" w:date="2014-06-09T18:55:00Z">
            <w:rPr>
              <w:ins w:id="21463" w:author="shorny" w:date="2014-06-09T18:54:00Z"/>
            </w:rPr>
          </w:rPrChange>
        </w:rPr>
      </w:pPr>
      <w:ins w:id="21464" w:author="shorny" w:date="2014-06-09T18:54:00Z">
        <w:r w:rsidRPr="00D26196">
          <w:rPr>
            <w:sz w:val="18"/>
            <w:rPrChange w:id="21465" w:author="shorny" w:date="2014-06-09T18:55:00Z">
              <w:rPr/>
            </w:rPrChange>
          </w:rPr>
          <w:t xml:space="preserve">  </w:t>
        </w:r>
        <w:proofErr w:type="gramStart"/>
        <w:r w:rsidRPr="00D26196">
          <w:rPr>
            <w:rStyle w:val="keyword1"/>
            <w:sz w:val="18"/>
            <w:rPrChange w:id="21466" w:author="shorny" w:date="2014-06-09T18:55:00Z">
              <w:rPr>
                <w:rStyle w:val="keyword1"/>
              </w:rPr>
            </w:rPrChange>
          </w:rPr>
          <w:t>SELECT</w:t>
        </w:r>
        <w:r w:rsidRPr="00D26196">
          <w:rPr>
            <w:sz w:val="18"/>
            <w:rPrChange w:id="21467" w:author="shorny" w:date="2014-06-09T18:55:00Z">
              <w:rPr/>
            </w:rPrChange>
          </w:rPr>
          <w:t xml:space="preserve"> problems.*</w:t>
        </w:r>
        <w:proofErr w:type="gramEnd"/>
      </w:ins>
    </w:p>
    <w:p w14:paraId="66CF59A4" w14:textId="77777777" w:rsidR="00D26196" w:rsidRPr="00D26196" w:rsidRDefault="00D26196">
      <w:pPr>
        <w:pStyle w:val="HTMLPreformatted"/>
        <w:divId w:val="2032412305"/>
        <w:rPr>
          <w:ins w:id="21468" w:author="shorny" w:date="2014-06-09T18:54:00Z"/>
          <w:sz w:val="18"/>
          <w:rPrChange w:id="21469" w:author="shorny" w:date="2014-06-09T18:55:00Z">
            <w:rPr>
              <w:ins w:id="21470" w:author="shorny" w:date="2014-06-09T18:54:00Z"/>
            </w:rPr>
          </w:rPrChange>
        </w:rPr>
      </w:pPr>
      <w:ins w:id="21471" w:author="shorny" w:date="2014-06-09T18:54:00Z">
        <w:r w:rsidRPr="00D26196">
          <w:rPr>
            <w:sz w:val="18"/>
            <w:rPrChange w:id="21472" w:author="shorny" w:date="2014-06-09T18:55:00Z">
              <w:rPr/>
            </w:rPrChange>
          </w:rPr>
          <w:t xml:space="preserve">  </w:t>
        </w:r>
        <w:r w:rsidRPr="00D26196">
          <w:rPr>
            <w:rStyle w:val="keyword1"/>
            <w:sz w:val="18"/>
            <w:rPrChange w:id="21473" w:author="shorny" w:date="2014-06-09T18:55:00Z">
              <w:rPr>
                <w:rStyle w:val="keyword1"/>
              </w:rPr>
            </w:rPrChange>
          </w:rPr>
          <w:t>FROM</w:t>
        </w:r>
      </w:ins>
    </w:p>
    <w:p w14:paraId="3BAED36D" w14:textId="77777777" w:rsidR="00D26196" w:rsidRPr="00D26196" w:rsidRDefault="00D26196">
      <w:pPr>
        <w:pStyle w:val="HTMLPreformatted"/>
        <w:divId w:val="2032412305"/>
        <w:rPr>
          <w:ins w:id="21474" w:author="shorny" w:date="2014-06-09T18:54:00Z"/>
          <w:sz w:val="18"/>
          <w:rPrChange w:id="21475" w:author="shorny" w:date="2014-06-09T18:55:00Z">
            <w:rPr>
              <w:ins w:id="21476" w:author="shorny" w:date="2014-06-09T18:54:00Z"/>
            </w:rPr>
          </w:rPrChange>
        </w:rPr>
      </w:pPr>
      <w:ins w:id="21477" w:author="shorny" w:date="2014-06-09T18:54:00Z">
        <w:r w:rsidRPr="00D26196">
          <w:rPr>
            <w:sz w:val="18"/>
            <w:rPrChange w:id="21478" w:author="shorny" w:date="2014-06-09T18:55:00Z">
              <w:rPr/>
            </w:rPrChange>
          </w:rPr>
          <w:t xml:space="preserve">  (</w:t>
        </w:r>
      </w:ins>
    </w:p>
    <w:p w14:paraId="3CF1D730" w14:textId="77777777" w:rsidR="00D26196" w:rsidRPr="00D26196" w:rsidRDefault="00D26196">
      <w:pPr>
        <w:pStyle w:val="HTMLPreformatted"/>
        <w:divId w:val="2032412305"/>
        <w:rPr>
          <w:ins w:id="21479" w:author="shorny" w:date="2014-06-09T18:54:00Z"/>
          <w:sz w:val="18"/>
          <w:rPrChange w:id="21480" w:author="shorny" w:date="2014-06-09T18:55:00Z">
            <w:rPr>
              <w:ins w:id="21481" w:author="shorny" w:date="2014-06-09T18:54:00Z"/>
            </w:rPr>
          </w:rPrChange>
        </w:rPr>
      </w:pPr>
      <w:ins w:id="21482" w:author="shorny" w:date="2014-06-09T18:54:00Z">
        <w:r w:rsidRPr="00D26196">
          <w:rPr>
            <w:sz w:val="18"/>
            <w:rPrChange w:id="21483" w:author="shorny" w:date="2014-06-09T18:55:00Z">
              <w:rPr/>
            </w:rPrChange>
          </w:rPr>
          <w:t xml:space="preserve">      </w:t>
        </w:r>
        <w:proofErr w:type="gramStart"/>
        <w:r w:rsidRPr="00D26196">
          <w:rPr>
            <w:rStyle w:val="keyword1"/>
            <w:sz w:val="18"/>
            <w:rPrChange w:id="21484" w:author="shorny" w:date="2014-06-09T18:55:00Z">
              <w:rPr>
                <w:rStyle w:val="keyword1"/>
              </w:rPr>
            </w:rPrChange>
          </w:rPr>
          <w:t>SELECT</w:t>
        </w:r>
        <w:r w:rsidRPr="00D26196">
          <w:rPr>
            <w:sz w:val="18"/>
            <w:rPrChange w:id="21485" w:author="shorny" w:date="2014-06-09T18:55:00Z">
              <w:rPr/>
            </w:rPrChange>
          </w:rPr>
          <w:t xml:space="preserve"> actuals.*</w:t>
        </w:r>
        <w:proofErr w:type="gramEnd"/>
      </w:ins>
    </w:p>
    <w:p w14:paraId="24D91711" w14:textId="77777777" w:rsidR="00D26196" w:rsidRPr="00D26196" w:rsidRDefault="00D26196">
      <w:pPr>
        <w:pStyle w:val="HTMLPreformatted"/>
        <w:divId w:val="2032412305"/>
        <w:rPr>
          <w:ins w:id="21486" w:author="shorny" w:date="2014-06-09T18:54:00Z"/>
          <w:sz w:val="18"/>
          <w:rPrChange w:id="21487" w:author="shorny" w:date="2014-06-09T18:55:00Z">
            <w:rPr>
              <w:ins w:id="21488" w:author="shorny" w:date="2014-06-09T18:54:00Z"/>
            </w:rPr>
          </w:rPrChange>
        </w:rPr>
      </w:pPr>
      <w:ins w:id="21489" w:author="shorny" w:date="2014-06-09T18:54:00Z">
        <w:r w:rsidRPr="00D26196">
          <w:rPr>
            <w:sz w:val="18"/>
            <w:rPrChange w:id="21490" w:author="shorny" w:date="2014-06-09T18:55:00Z">
              <w:rPr/>
            </w:rPrChange>
          </w:rPr>
          <w:t xml:space="preserve">      </w:t>
        </w:r>
        <w:r w:rsidRPr="00D26196">
          <w:rPr>
            <w:rStyle w:val="keyword1"/>
            <w:sz w:val="18"/>
            <w:rPrChange w:id="21491" w:author="shorny" w:date="2014-06-09T18:55:00Z">
              <w:rPr>
                <w:rStyle w:val="keyword1"/>
              </w:rPr>
            </w:rPrChange>
          </w:rPr>
          <w:t>FROM</w:t>
        </w:r>
        <w:r w:rsidRPr="00D26196">
          <w:rPr>
            <w:sz w:val="18"/>
            <w:rPrChange w:id="21492" w:author="shorny" w:date="2014-06-09T18:55:00Z">
              <w:rPr/>
            </w:rPrChange>
          </w:rPr>
          <w:t xml:space="preserve"> utrans_d_actuals actuals</w:t>
        </w:r>
      </w:ins>
    </w:p>
    <w:p w14:paraId="3756BDB8" w14:textId="77777777" w:rsidR="00D26196" w:rsidRPr="00D26196" w:rsidRDefault="00D26196">
      <w:pPr>
        <w:pStyle w:val="HTMLPreformatted"/>
        <w:divId w:val="2032412305"/>
        <w:rPr>
          <w:ins w:id="21493" w:author="shorny" w:date="2014-06-09T18:54:00Z"/>
          <w:sz w:val="18"/>
          <w:rPrChange w:id="21494" w:author="shorny" w:date="2014-06-09T18:55:00Z">
            <w:rPr>
              <w:ins w:id="21495" w:author="shorny" w:date="2014-06-09T18:54:00Z"/>
            </w:rPr>
          </w:rPrChange>
        </w:rPr>
      </w:pPr>
      <w:ins w:id="21496" w:author="shorny" w:date="2014-06-09T18:54:00Z">
        <w:r w:rsidRPr="00D26196">
          <w:rPr>
            <w:sz w:val="18"/>
            <w:rPrChange w:id="21497" w:author="shorny" w:date="2014-06-09T18:55:00Z">
              <w:rPr/>
            </w:rPrChange>
          </w:rPr>
          <w:t xml:space="preserve">      </w:t>
        </w:r>
        <w:r w:rsidRPr="00D26196">
          <w:rPr>
            <w:rStyle w:val="keyword1"/>
            <w:sz w:val="18"/>
            <w:rPrChange w:id="21498" w:author="shorny" w:date="2014-06-09T18:55:00Z">
              <w:rPr>
                <w:rStyle w:val="keyword1"/>
              </w:rPr>
            </w:rPrChange>
          </w:rPr>
          <w:t>UNION</w:t>
        </w:r>
        <w:r w:rsidRPr="00D26196">
          <w:rPr>
            <w:sz w:val="18"/>
            <w:rPrChange w:id="21499" w:author="shorny" w:date="2014-06-09T18:55:00Z">
              <w:rPr/>
            </w:rPrChange>
          </w:rPr>
          <w:t xml:space="preserve"> </w:t>
        </w:r>
        <w:r w:rsidRPr="00D26196">
          <w:rPr>
            <w:rStyle w:val="keyword1"/>
            <w:sz w:val="18"/>
            <w:rPrChange w:id="21500" w:author="shorny" w:date="2014-06-09T18:55:00Z">
              <w:rPr>
                <w:rStyle w:val="keyword1"/>
              </w:rPr>
            </w:rPrChange>
          </w:rPr>
          <w:t>ALL</w:t>
        </w:r>
      </w:ins>
    </w:p>
    <w:p w14:paraId="15B90DD1" w14:textId="77777777" w:rsidR="00D26196" w:rsidRPr="00D26196" w:rsidRDefault="00D26196">
      <w:pPr>
        <w:pStyle w:val="HTMLPreformatted"/>
        <w:divId w:val="2032412305"/>
        <w:rPr>
          <w:ins w:id="21501" w:author="shorny" w:date="2014-06-09T18:54:00Z"/>
          <w:sz w:val="18"/>
          <w:rPrChange w:id="21502" w:author="shorny" w:date="2014-06-09T18:55:00Z">
            <w:rPr>
              <w:ins w:id="21503" w:author="shorny" w:date="2014-06-09T18:54:00Z"/>
            </w:rPr>
          </w:rPrChange>
        </w:rPr>
      </w:pPr>
      <w:ins w:id="21504" w:author="shorny" w:date="2014-06-09T18:54:00Z">
        <w:r w:rsidRPr="00D26196">
          <w:rPr>
            <w:sz w:val="18"/>
            <w:rPrChange w:id="21505" w:author="shorny" w:date="2014-06-09T18:55:00Z">
              <w:rPr/>
            </w:rPrChange>
          </w:rPr>
          <w:t xml:space="preserve">      </w:t>
        </w:r>
        <w:proofErr w:type="gramStart"/>
        <w:r w:rsidRPr="00D26196">
          <w:rPr>
            <w:rStyle w:val="keyword1"/>
            <w:sz w:val="18"/>
            <w:rPrChange w:id="21506" w:author="shorny" w:date="2014-06-09T18:55:00Z">
              <w:rPr>
                <w:rStyle w:val="keyword1"/>
              </w:rPr>
            </w:rPrChange>
          </w:rPr>
          <w:t>SELECT</w:t>
        </w:r>
        <w:r w:rsidRPr="00D26196">
          <w:rPr>
            <w:sz w:val="18"/>
            <w:rPrChange w:id="21507" w:author="shorny" w:date="2014-06-09T18:55:00Z">
              <w:rPr/>
            </w:rPrChange>
          </w:rPr>
          <w:t xml:space="preserve"> expecteds.*</w:t>
        </w:r>
        <w:proofErr w:type="gramEnd"/>
      </w:ins>
    </w:p>
    <w:p w14:paraId="7753D9D2" w14:textId="77777777" w:rsidR="00D26196" w:rsidRPr="00D26196" w:rsidRDefault="00D26196">
      <w:pPr>
        <w:pStyle w:val="HTMLPreformatted"/>
        <w:divId w:val="2032412305"/>
        <w:rPr>
          <w:ins w:id="21508" w:author="shorny" w:date="2014-06-09T18:54:00Z"/>
          <w:sz w:val="18"/>
          <w:rPrChange w:id="21509" w:author="shorny" w:date="2014-06-09T18:55:00Z">
            <w:rPr>
              <w:ins w:id="21510" w:author="shorny" w:date="2014-06-09T18:54:00Z"/>
            </w:rPr>
          </w:rPrChange>
        </w:rPr>
      </w:pPr>
      <w:ins w:id="21511" w:author="shorny" w:date="2014-06-09T18:54:00Z">
        <w:r w:rsidRPr="00D26196">
          <w:rPr>
            <w:sz w:val="18"/>
            <w:rPrChange w:id="21512" w:author="shorny" w:date="2014-06-09T18:55:00Z">
              <w:rPr/>
            </w:rPrChange>
          </w:rPr>
          <w:t xml:space="preserve">      </w:t>
        </w:r>
        <w:r w:rsidRPr="00D26196">
          <w:rPr>
            <w:rStyle w:val="keyword1"/>
            <w:sz w:val="18"/>
            <w:rPrChange w:id="21513" w:author="shorny" w:date="2014-06-09T18:55:00Z">
              <w:rPr>
                <w:rStyle w:val="keyword1"/>
              </w:rPr>
            </w:rPrChange>
          </w:rPr>
          <w:t>FROM</w:t>
        </w:r>
        <w:r w:rsidRPr="00D26196">
          <w:rPr>
            <w:sz w:val="18"/>
            <w:rPrChange w:id="21514" w:author="shorny" w:date="2014-06-09T18:55:00Z">
              <w:rPr/>
            </w:rPrChange>
          </w:rPr>
          <w:t xml:space="preserve"> utrans_d_expecteds expecteds</w:t>
        </w:r>
      </w:ins>
    </w:p>
    <w:p w14:paraId="66D857C1" w14:textId="77777777" w:rsidR="00D26196" w:rsidRPr="00D26196" w:rsidRDefault="00D26196">
      <w:pPr>
        <w:pStyle w:val="HTMLPreformatted"/>
        <w:divId w:val="2032412305"/>
        <w:rPr>
          <w:ins w:id="21515" w:author="shorny" w:date="2014-06-09T18:54:00Z"/>
          <w:sz w:val="18"/>
          <w:rPrChange w:id="21516" w:author="shorny" w:date="2014-06-09T18:55:00Z">
            <w:rPr>
              <w:ins w:id="21517" w:author="shorny" w:date="2014-06-09T18:54:00Z"/>
            </w:rPr>
          </w:rPrChange>
        </w:rPr>
      </w:pPr>
      <w:ins w:id="21518" w:author="shorny" w:date="2014-06-09T18:54:00Z">
        <w:r w:rsidRPr="00D26196">
          <w:rPr>
            <w:sz w:val="18"/>
            <w:rPrChange w:id="21519" w:author="shorny" w:date="2014-06-09T18:55:00Z">
              <w:rPr/>
            </w:rPrChange>
          </w:rPr>
          <w:t xml:space="preserve">  )  problems</w:t>
        </w:r>
      </w:ins>
    </w:p>
    <w:p w14:paraId="14AB7ABB" w14:textId="77777777" w:rsidR="00D26196" w:rsidRPr="00D26196" w:rsidRDefault="00D26196">
      <w:pPr>
        <w:pStyle w:val="HTMLPreformatted"/>
        <w:divId w:val="2032412305"/>
        <w:rPr>
          <w:ins w:id="21520" w:author="shorny" w:date="2014-06-09T18:54:00Z"/>
          <w:sz w:val="18"/>
          <w:rPrChange w:id="21521" w:author="shorny" w:date="2014-06-09T18:55:00Z">
            <w:rPr>
              <w:ins w:id="21522" w:author="shorny" w:date="2014-06-09T18:54:00Z"/>
            </w:rPr>
          </w:rPrChange>
        </w:rPr>
      </w:pPr>
      <w:ins w:id="21523" w:author="shorny" w:date="2014-06-09T18:54:00Z">
        <w:r w:rsidRPr="00D26196">
          <w:rPr>
            <w:sz w:val="18"/>
            <w:rPrChange w:id="21524" w:author="shorny" w:date="2014-06-09T18:55:00Z">
              <w:rPr/>
            </w:rPrChange>
          </w:rPr>
          <w:t xml:space="preserve">  </w:t>
        </w:r>
        <w:r w:rsidRPr="00D26196">
          <w:rPr>
            <w:rStyle w:val="keyword1"/>
            <w:sz w:val="18"/>
            <w:rPrChange w:id="21525" w:author="shorny" w:date="2014-06-09T18:55:00Z">
              <w:rPr>
                <w:rStyle w:val="keyword1"/>
              </w:rPr>
            </w:rPrChange>
          </w:rPr>
          <w:t>GROUP</w:t>
        </w:r>
        <w:r w:rsidRPr="00D26196">
          <w:rPr>
            <w:sz w:val="18"/>
            <w:rPrChange w:id="21526" w:author="shorny" w:date="2014-06-09T18:55:00Z">
              <w:rPr/>
            </w:rPrChange>
          </w:rPr>
          <w:t xml:space="preserve"> </w:t>
        </w:r>
        <w:r w:rsidRPr="00D26196">
          <w:rPr>
            <w:rStyle w:val="keyword1"/>
            <w:sz w:val="18"/>
            <w:rPrChange w:id="21527" w:author="shorny" w:date="2014-06-09T18:55:00Z">
              <w:rPr>
                <w:rStyle w:val="keyword1"/>
              </w:rPr>
            </w:rPrChange>
          </w:rPr>
          <w:t>BY</w:t>
        </w:r>
        <w:r w:rsidRPr="00D26196">
          <w:rPr>
            <w:sz w:val="18"/>
            <w:rPrChange w:id="21528" w:author="shorny" w:date="2014-06-09T18:55:00Z">
              <w:rPr/>
            </w:rPrChange>
          </w:rPr>
          <w:t xml:space="preserve"> problems.ApplicationID</w:t>
        </w:r>
      </w:ins>
    </w:p>
    <w:p w14:paraId="119015D4" w14:textId="77777777" w:rsidR="00D26196" w:rsidRPr="00D26196" w:rsidRDefault="00D26196">
      <w:pPr>
        <w:pStyle w:val="HTMLPreformatted"/>
        <w:divId w:val="2032412305"/>
        <w:rPr>
          <w:ins w:id="21529" w:author="shorny" w:date="2014-06-09T18:54:00Z"/>
          <w:sz w:val="18"/>
          <w:rPrChange w:id="21530" w:author="shorny" w:date="2014-06-09T18:55:00Z">
            <w:rPr>
              <w:ins w:id="21531" w:author="shorny" w:date="2014-06-09T18:54:00Z"/>
            </w:rPr>
          </w:rPrChange>
        </w:rPr>
      </w:pPr>
      <w:ins w:id="21532" w:author="shorny" w:date="2014-06-09T18:54:00Z">
        <w:r w:rsidRPr="00D26196">
          <w:rPr>
            <w:sz w:val="18"/>
            <w:rPrChange w:id="21533" w:author="shorny" w:date="2014-06-09T18:55:00Z">
              <w:rPr/>
            </w:rPrChange>
          </w:rPr>
          <w:t xml:space="preserve">  </w:t>
        </w:r>
        <w:r w:rsidRPr="00D26196">
          <w:rPr>
            <w:rStyle w:val="keyword1"/>
            <w:sz w:val="18"/>
            <w:rPrChange w:id="21534" w:author="shorny" w:date="2014-06-09T18:55:00Z">
              <w:rPr>
                <w:rStyle w:val="keyword1"/>
              </w:rPr>
            </w:rPrChange>
          </w:rPr>
          <w:t>HAVING</w:t>
        </w:r>
        <w:r w:rsidRPr="00D26196">
          <w:rPr>
            <w:sz w:val="18"/>
            <w:rPrChange w:id="21535" w:author="shorny" w:date="2014-06-09T18:55:00Z">
              <w:rPr/>
            </w:rPrChange>
          </w:rPr>
          <w:t xml:space="preserve"> </w:t>
        </w:r>
        <w:proofErr w:type="gramStart"/>
        <w:r w:rsidRPr="00D26196">
          <w:rPr>
            <w:rStyle w:val="builtin1"/>
            <w:sz w:val="18"/>
            <w:rPrChange w:id="21536" w:author="shorny" w:date="2014-06-09T18:55:00Z">
              <w:rPr>
                <w:rStyle w:val="builtin1"/>
              </w:rPr>
            </w:rPrChange>
          </w:rPr>
          <w:t>COUNT</w:t>
        </w:r>
        <w:r w:rsidRPr="00D26196">
          <w:rPr>
            <w:sz w:val="18"/>
            <w:rPrChange w:id="21537" w:author="shorny" w:date="2014-06-09T18:55:00Z">
              <w:rPr/>
            </w:rPrChange>
          </w:rPr>
          <w:t>(</w:t>
        </w:r>
        <w:proofErr w:type="gramEnd"/>
        <w:r w:rsidRPr="00D26196">
          <w:rPr>
            <w:sz w:val="18"/>
            <w:rPrChange w:id="21538" w:author="shorny" w:date="2014-06-09T18:55:00Z">
              <w:rPr/>
            </w:rPrChange>
          </w:rPr>
          <w:t>*) = 1</w:t>
        </w:r>
      </w:ins>
    </w:p>
    <w:p w14:paraId="5FA21AD7" w14:textId="77777777" w:rsidR="00D26196" w:rsidRPr="00D26196" w:rsidRDefault="00D26196">
      <w:pPr>
        <w:pStyle w:val="HTMLPreformatted"/>
        <w:divId w:val="2032412305"/>
        <w:rPr>
          <w:ins w:id="21539" w:author="shorny" w:date="2014-06-09T18:54:00Z"/>
          <w:sz w:val="18"/>
          <w:rPrChange w:id="21540" w:author="shorny" w:date="2014-06-09T18:55:00Z">
            <w:rPr>
              <w:ins w:id="21541" w:author="shorny" w:date="2014-06-09T18:54:00Z"/>
            </w:rPr>
          </w:rPrChange>
        </w:rPr>
      </w:pPr>
      <w:ins w:id="21542" w:author="shorny" w:date="2014-06-09T18:54:00Z">
        <w:r w:rsidRPr="00D26196">
          <w:rPr>
            <w:sz w:val="18"/>
            <w:rPrChange w:id="21543" w:author="shorny" w:date="2014-06-09T18:55:00Z">
              <w:rPr/>
            </w:rPrChange>
          </w:rPr>
          <w:t xml:space="preserve">  </w:t>
        </w:r>
        <w:r w:rsidRPr="00D26196">
          <w:rPr>
            <w:rStyle w:val="keyword1"/>
            <w:sz w:val="18"/>
            <w:rPrChange w:id="21544" w:author="shorny" w:date="2014-06-09T18:55:00Z">
              <w:rPr>
                <w:rStyle w:val="keyword1"/>
              </w:rPr>
            </w:rPrChange>
          </w:rPr>
          <w:t>ORDER</w:t>
        </w:r>
        <w:r w:rsidRPr="00D26196">
          <w:rPr>
            <w:sz w:val="18"/>
            <w:rPrChange w:id="21545" w:author="shorny" w:date="2014-06-09T18:55:00Z">
              <w:rPr/>
            </w:rPrChange>
          </w:rPr>
          <w:t xml:space="preserve"> </w:t>
        </w:r>
        <w:r w:rsidRPr="00D26196">
          <w:rPr>
            <w:rStyle w:val="keyword1"/>
            <w:sz w:val="18"/>
            <w:rPrChange w:id="21546" w:author="shorny" w:date="2014-06-09T18:55:00Z">
              <w:rPr>
                <w:rStyle w:val="keyword1"/>
              </w:rPr>
            </w:rPrChange>
          </w:rPr>
          <w:t>BY</w:t>
        </w:r>
        <w:r w:rsidRPr="00D26196">
          <w:rPr>
            <w:sz w:val="18"/>
            <w:rPrChange w:id="21547" w:author="shorny" w:date="2014-06-09T18:55:00Z">
              <w:rPr/>
            </w:rPrChange>
          </w:rPr>
          <w:t xml:space="preserve"> </w:t>
        </w:r>
        <w:proofErr w:type="gramStart"/>
        <w:r w:rsidRPr="00D26196">
          <w:rPr>
            <w:sz w:val="18"/>
            <w:rPrChange w:id="21548" w:author="shorny" w:date="2014-06-09T18:55:00Z">
              <w:rPr/>
            </w:rPrChange>
          </w:rPr>
          <w:t>problems.ApplicationID ;</w:t>
        </w:r>
        <w:proofErr w:type="gramEnd"/>
      </w:ins>
    </w:p>
    <w:p w14:paraId="68EC861E" w14:textId="77777777" w:rsidR="00D26196" w:rsidRPr="00D26196" w:rsidRDefault="00D26196">
      <w:pPr>
        <w:pStyle w:val="HTMLPreformatted"/>
        <w:divId w:val="2032412305"/>
        <w:rPr>
          <w:ins w:id="21549" w:author="shorny" w:date="2014-06-09T18:54:00Z"/>
          <w:sz w:val="18"/>
          <w:rPrChange w:id="21550" w:author="shorny" w:date="2014-06-09T18:55:00Z">
            <w:rPr>
              <w:ins w:id="21551" w:author="shorny" w:date="2014-06-09T18:54:00Z"/>
            </w:rPr>
          </w:rPrChange>
        </w:rPr>
      </w:pPr>
    </w:p>
    <w:p w14:paraId="54E208D6" w14:textId="77777777" w:rsidR="00D26196" w:rsidRPr="00D26196" w:rsidRDefault="00D26196">
      <w:pPr>
        <w:pStyle w:val="HTMLPreformatted"/>
        <w:divId w:val="2032412305"/>
        <w:rPr>
          <w:ins w:id="21552" w:author="shorny" w:date="2014-06-09T18:54:00Z"/>
          <w:rStyle w:val="comment1"/>
          <w:sz w:val="18"/>
          <w:rPrChange w:id="21553" w:author="shorny" w:date="2014-06-09T18:55:00Z">
            <w:rPr>
              <w:ins w:id="21554" w:author="shorny" w:date="2014-06-09T18:54:00Z"/>
              <w:rStyle w:val="comment1"/>
            </w:rPr>
          </w:rPrChange>
        </w:rPr>
      </w:pPr>
      <w:ins w:id="21555" w:author="shorny" w:date="2014-06-09T18:54:00Z">
        <w:r w:rsidRPr="00D26196">
          <w:rPr>
            <w:sz w:val="18"/>
            <w:rPrChange w:id="21556" w:author="shorny" w:date="2014-06-09T18:55:00Z">
              <w:rPr/>
            </w:rPrChange>
          </w:rPr>
          <w:t xml:space="preserve">  </w:t>
        </w:r>
        <w:r w:rsidRPr="00D26196">
          <w:rPr>
            <w:rStyle w:val="comment1"/>
            <w:sz w:val="18"/>
            <w:rPrChange w:id="21557" w:author="shorny" w:date="2014-06-09T18:55:00Z">
              <w:rPr>
                <w:rStyle w:val="comment1"/>
              </w:rPr>
            </w:rPrChange>
          </w:rPr>
          <w:t xml:space="preserve">-- </w:t>
        </w:r>
        <w:proofErr w:type="gramStart"/>
        <w:r w:rsidRPr="00D26196">
          <w:rPr>
            <w:rStyle w:val="comment1"/>
            <w:sz w:val="18"/>
            <w:rPrChange w:id="21558" w:author="shorny" w:date="2014-06-09T18:55:00Z">
              <w:rPr>
                <w:rStyle w:val="comment1"/>
              </w:rPr>
            </w:rPrChange>
          </w:rPr>
          <w:t>report</w:t>
        </w:r>
        <w:proofErr w:type="gramEnd"/>
        <w:r w:rsidRPr="00D26196">
          <w:rPr>
            <w:rStyle w:val="comment1"/>
            <w:sz w:val="18"/>
            <w:rPrChange w:id="21559" w:author="shorny" w:date="2014-06-09T18:55:00Z">
              <w:rPr>
                <w:rStyle w:val="comment1"/>
              </w:rPr>
            </w:rPrChange>
          </w:rPr>
          <w:t xml:space="preserve"> an error if the 'problems' table isn't empty</w:t>
        </w:r>
      </w:ins>
    </w:p>
    <w:p w14:paraId="7E79CEB5" w14:textId="77777777" w:rsidR="00D26196" w:rsidRPr="00D26196" w:rsidRDefault="00D26196">
      <w:pPr>
        <w:pStyle w:val="HTMLPreformatted"/>
        <w:divId w:val="2032412305"/>
        <w:rPr>
          <w:ins w:id="21560" w:author="shorny" w:date="2014-06-09T18:54:00Z"/>
          <w:sz w:val="18"/>
          <w:rPrChange w:id="21561" w:author="shorny" w:date="2014-06-09T18:55:00Z">
            <w:rPr>
              <w:ins w:id="21562" w:author="shorny" w:date="2014-06-09T18:54:00Z"/>
            </w:rPr>
          </w:rPrChange>
        </w:rPr>
      </w:pPr>
      <w:ins w:id="21563" w:author="shorny" w:date="2014-06-09T18:54:00Z">
        <w:r w:rsidRPr="00D26196">
          <w:rPr>
            <w:sz w:val="18"/>
            <w:rPrChange w:id="21564" w:author="shorny" w:date="2014-06-09T18:55:00Z">
              <w:rPr/>
            </w:rPrChange>
          </w:rPr>
          <w:t xml:space="preserve">  </w:t>
        </w:r>
        <w:r w:rsidRPr="00D26196">
          <w:rPr>
            <w:rStyle w:val="keyword1"/>
            <w:sz w:val="18"/>
            <w:rPrChange w:id="21565" w:author="shorny" w:date="2014-06-09T18:55:00Z">
              <w:rPr>
                <w:rStyle w:val="keyword1"/>
              </w:rPr>
            </w:rPrChange>
          </w:rPr>
          <w:t>CALL</w:t>
        </w:r>
        <w:r w:rsidRPr="00D26196">
          <w:rPr>
            <w:sz w:val="18"/>
            <w:rPrChange w:id="21566" w:author="shorny" w:date="2014-06-09T18:55:00Z">
              <w:rPr/>
            </w:rPrChange>
          </w:rPr>
          <w:t xml:space="preserve"> stk_unit.assert_table_</w:t>
        </w:r>
        <w:proofErr w:type="gramStart"/>
        <w:r w:rsidRPr="00D26196">
          <w:rPr>
            <w:sz w:val="18"/>
            <w:rPrChange w:id="21567" w:author="shorny" w:date="2014-06-09T18:55:00Z">
              <w:rPr/>
            </w:rPrChange>
          </w:rPr>
          <w:t>empty(</w:t>
        </w:r>
        <w:proofErr w:type="gramEnd"/>
        <w:r w:rsidRPr="00D26196">
          <w:rPr>
            <w:sz w:val="18"/>
            <w:rPrChange w:id="21568" w:author="shorny" w:date="2014-06-09T18:55:00Z">
              <w:rPr/>
            </w:rPrChange>
          </w:rPr>
          <w:t xml:space="preserve"> </w:t>
        </w:r>
      </w:ins>
    </w:p>
    <w:p w14:paraId="21FBF536" w14:textId="77777777" w:rsidR="00D26196" w:rsidRPr="00D26196" w:rsidRDefault="00D26196">
      <w:pPr>
        <w:pStyle w:val="HTMLPreformatted"/>
        <w:divId w:val="2032412305"/>
        <w:rPr>
          <w:ins w:id="21569" w:author="shorny" w:date="2014-06-09T18:54:00Z"/>
          <w:sz w:val="18"/>
          <w:rPrChange w:id="21570" w:author="shorny" w:date="2014-06-09T18:55:00Z">
            <w:rPr>
              <w:ins w:id="21571" w:author="shorny" w:date="2014-06-09T18:54:00Z"/>
            </w:rPr>
          </w:rPrChange>
        </w:rPr>
      </w:pPr>
      <w:ins w:id="21572" w:author="shorny" w:date="2014-06-09T18:54:00Z">
        <w:r w:rsidRPr="00D26196">
          <w:rPr>
            <w:sz w:val="18"/>
            <w:rPrChange w:id="21573" w:author="shorny" w:date="2014-06-09T18:55:00Z">
              <w:rPr/>
            </w:rPrChange>
          </w:rPr>
          <w:t xml:space="preserve">    </w:t>
        </w:r>
        <w:proofErr w:type="gramStart"/>
        <w:r w:rsidRPr="00D26196">
          <w:rPr>
            <w:sz w:val="18"/>
            <w:rPrChange w:id="21574" w:author="shorny" w:date="2014-06-09T18:55:00Z">
              <w:rPr/>
            </w:rPrChange>
          </w:rPr>
          <w:t>DATABASE(</w:t>
        </w:r>
        <w:proofErr w:type="gramEnd"/>
        <w:r w:rsidRPr="00D26196">
          <w:rPr>
            <w:sz w:val="18"/>
            <w:rPrChange w:id="21575" w:author="shorny" w:date="2014-06-09T18:55:00Z">
              <w:rPr/>
            </w:rPrChange>
          </w:rPr>
          <w:t>),</w:t>
        </w:r>
      </w:ins>
    </w:p>
    <w:p w14:paraId="59FACB0B" w14:textId="77777777" w:rsidR="00D26196" w:rsidRPr="00D26196" w:rsidRDefault="00D26196">
      <w:pPr>
        <w:pStyle w:val="HTMLPreformatted"/>
        <w:divId w:val="2032412305"/>
        <w:rPr>
          <w:ins w:id="21576" w:author="shorny" w:date="2014-06-09T18:54:00Z"/>
          <w:sz w:val="18"/>
          <w:rPrChange w:id="21577" w:author="shorny" w:date="2014-06-09T18:55:00Z">
            <w:rPr>
              <w:ins w:id="21578" w:author="shorny" w:date="2014-06-09T18:54:00Z"/>
            </w:rPr>
          </w:rPrChange>
        </w:rPr>
      </w:pPr>
      <w:ins w:id="21579" w:author="shorny" w:date="2014-06-09T18:54:00Z">
        <w:r w:rsidRPr="00D26196">
          <w:rPr>
            <w:sz w:val="18"/>
            <w:rPrChange w:id="21580" w:author="shorny" w:date="2014-06-09T18:55:00Z">
              <w:rPr/>
            </w:rPrChange>
          </w:rPr>
          <w:t xml:space="preserve">    </w:t>
        </w:r>
        <w:r w:rsidRPr="00D26196">
          <w:rPr>
            <w:rStyle w:val="string1"/>
            <w:sz w:val="18"/>
            <w:rPrChange w:id="21581" w:author="shorny" w:date="2014-06-09T18:55:00Z">
              <w:rPr>
                <w:rStyle w:val="string1"/>
              </w:rPr>
            </w:rPrChange>
          </w:rPr>
          <w:t>'utrans_d_problems'</w:t>
        </w:r>
        <w:r w:rsidRPr="00D26196">
          <w:rPr>
            <w:sz w:val="18"/>
            <w:rPrChange w:id="21582" w:author="shorny" w:date="2014-06-09T18:55:00Z">
              <w:rPr/>
            </w:rPrChange>
          </w:rPr>
          <w:t xml:space="preserve">, </w:t>
        </w:r>
      </w:ins>
    </w:p>
    <w:p w14:paraId="054C4834" w14:textId="77777777" w:rsidR="00D26196" w:rsidRPr="00D26196" w:rsidRDefault="00D26196">
      <w:pPr>
        <w:pStyle w:val="HTMLPreformatted"/>
        <w:divId w:val="2032412305"/>
        <w:rPr>
          <w:ins w:id="21583" w:author="shorny" w:date="2014-06-09T18:54:00Z"/>
          <w:sz w:val="18"/>
          <w:rPrChange w:id="21584" w:author="shorny" w:date="2014-06-09T18:55:00Z">
            <w:rPr>
              <w:ins w:id="21585" w:author="shorny" w:date="2014-06-09T18:54:00Z"/>
            </w:rPr>
          </w:rPrChange>
        </w:rPr>
      </w:pPr>
      <w:ins w:id="21586" w:author="shorny" w:date="2014-06-09T18:54:00Z">
        <w:r w:rsidRPr="00D26196">
          <w:rPr>
            <w:sz w:val="18"/>
            <w:rPrChange w:id="21587" w:author="shorny" w:date="2014-06-09T18:55:00Z">
              <w:rPr/>
            </w:rPrChange>
          </w:rPr>
          <w:t xml:space="preserve">    </w:t>
        </w:r>
        <w:r w:rsidRPr="00D26196">
          <w:rPr>
            <w:rStyle w:val="string1"/>
            <w:sz w:val="18"/>
            <w:rPrChange w:id="21588" w:author="shorny" w:date="2014-06-09T18:55:00Z">
              <w:rPr>
                <w:rStyle w:val="string1"/>
              </w:rPr>
            </w:rPrChange>
          </w:rPr>
          <w:t>'Incorrect results'</w:t>
        </w:r>
        <w:proofErr w:type="gramStart"/>
        <w:r w:rsidRPr="00D26196">
          <w:rPr>
            <w:sz w:val="18"/>
            <w:rPrChange w:id="21589" w:author="shorny" w:date="2014-06-09T18:55:00Z">
              <w:rPr/>
            </w:rPrChange>
          </w:rPr>
          <w:t>) ;</w:t>
        </w:r>
        <w:proofErr w:type="gramEnd"/>
        <w:r w:rsidRPr="00D26196">
          <w:rPr>
            <w:sz w:val="18"/>
            <w:rPrChange w:id="21590" w:author="shorny" w:date="2014-06-09T18:55:00Z">
              <w:rPr/>
            </w:rPrChange>
          </w:rPr>
          <w:t xml:space="preserve"> </w:t>
        </w:r>
      </w:ins>
    </w:p>
    <w:p w14:paraId="5A7AB93F" w14:textId="77777777" w:rsidR="00D26196" w:rsidRPr="00D26196" w:rsidRDefault="00D26196">
      <w:pPr>
        <w:pStyle w:val="HTMLPreformatted"/>
        <w:divId w:val="2032412305"/>
        <w:rPr>
          <w:ins w:id="21591" w:author="shorny" w:date="2014-06-09T18:54:00Z"/>
          <w:sz w:val="18"/>
          <w:rPrChange w:id="21592" w:author="shorny" w:date="2014-06-09T18:55:00Z">
            <w:rPr>
              <w:ins w:id="21593" w:author="shorny" w:date="2014-06-09T18:54:00Z"/>
            </w:rPr>
          </w:rPrChange>
        </w:rPr>
      </w:pPr>
    </w:p>
    <w:p w14:paraId="3121953B" w14:textId="77777777" w:rsidR="00D26196" w:rsidRPr="00D26196" w:rsidRDefault="00D26196">
      <w:pPr>
        <w:pStyle w:val="HTMLPreformatted"/>
        <w:divId w:val="2032412305"/>
        <w:rPr>
          <w:ins w:id="21594" w:author="shorny" w:date="2014-06-09T18:54:00Z"/>
          <w:sz w:val="18"/>
          <w:rPrChange w:id="21595" w:author="shorny" w:date="2014-06-09T18:55:00Z">
            <w:rPr>
              <w:ins w:id="21596" w:author="shorny" w:date="2014-06-09T18:54:00Z"/>
            </w:rPr>
          </w:rPrChange>
        </w:rPr>
      </w:pPr>
      <w:ins w:id="21597" w:author="shorny" w:date="2014-06-09T18:54:00Z">
        <w:r w:rsidRPr="00D26196">
          <w:rPr>
            <w:sz w:val="18"/>
            <w:rPrChange w:id="21598" w:author="shorny" w:date="2014-06-09T18:55:00Z">
              <w:rPr/>
            </w:rPrChange>
          </w:rPr>
          <w:t xml:space="preserve">  </w:t>
        </w:r>
        <w:r w:rsidRPr="00D26196">
          <w:rPr>
            <w:rStyle w:val="keyword1"/>
            <w:sz w:val="18"/>
            <w:rPrChange w:id="21599" w:author="shorny" w:date="2014-06-09T18:55:00Z">
              <w:rPr>
                <w:rStyle w:val="keyword1"/>
              </w:rPr>
            </w:rPrChange>
          </w:rPr>
          <w:t>DROP</w:t>
        </w:r>
        <w:r w:rsidRPr="00D26196">
          <w:rPr>
            <w:sz w:val="18"/>
            <w:rPrChange w:id="21600" w:author="shorny" w:date="2014-06-09T18:55:00Z">
              <w:rPr/>
            </w:rPrChange>
          </w:rPr>
          <w:t xml:space="preserve"> </w:t>
        </w:r>
        <w:r w:rsidRPr="00D26196">
          <w:rPr>
            <w:rStyle w:val="keyword1"/>
            <w:sz w:val="18"/>
            <w:rPrChange w:id="21601" w:author="shorny" w:date="2014-06-09T18:55:00Z">
              <w:rPr>
                <w:rStyle w:val="keyword1"/>
              </w:rPr>
            </w:rPrChange>
          </w:rPr>
          <w:t>TABLE</w:t>
        </w:r>
        <w:r w:rsidRPr="00D26196">
          <w:rPr>
            <w:sz w:val="18"/>
            <w:rPrChange w:id="21602" w:author="shorny" w:date="2014-06-09T18:55:00Z">
              <w:rPr/>
            </w:rPrChange>
          </w:rPr>
          <w:t xml:space="preserve"> </w:t>
        </w:r>
        <w:r w:rsidRPr="00D26196">
          <w:rPr>
            <w:rStyle w:val="function-name1"/>
            <w:sz w:val="18"/>
            <w:rPrChange w:id="21603" w:author="shorny" w:date="2014-06-09T18:55:00Z">
              <w:rPr>
                <w:rStyle w:val="function-name1"/>
              </w:rPr>
            </w:rPrChange>
          </w:rPr>
          <w:t>utrans_d_</w:t>
        </w:r>
        <w:proofErr w:type="gramStart"/>
        <w:r w:rsidRPr="00D26196">
          <w:rPr>
            <w:rStyle w:val="function-name1"/>
            <w:sz w:val="18"/>
            <w:rPrChange w:id="21604" w:author="shorny" w:date="2014-06-09T18:55:00Z">
              <w:rPr>
                <w:rStyle w:val="function-name1"/>
              </w:rPr>
            </w:rPrChange>
          </w:rPr>
          <w:t>expecteds</w:t>
        </w:r>
        <w:r w:rsidRPr="00D26196">
          <w:rPr>
            <w:sz w:val="18"/>
            <w:rPrChange w:id="21605" w:author="shorny" w:date="2014-06-09T18:55:00Z">
              <w:rPr/>
            </w:rPrChange>
          </w:rPr>
          <w:t xml:space="preserve"> ;</w:t>
        </w:r>
        <w:proofErr w:type="gramEnd"/>
      </w:ins>
    </w:p>
    <w:p w14:paraId="7066CF1F" w14:textId="77777777" w:rsidR="00D26196" w:rsidRPr="00D26196" w:rsidRDefault="00D26196">
      <w:pPr>
        <w:pStyle w:val="HTMLPreformatted"/>
        <w:divId w:val="2032412305"/>
        <w:rPr>
          <w:ins w:id="21606" w:author="shorny" w:date="2014-06-09T18:54:00Z"/>
          <w:sz w:val="18"/>
          <w:rPrChange w:id="21607" w:author="shorny" w:date="2014-06-09T18:55:00Z">
            <w:rPr>
              <w:ins w:id="21608" w:author="shorny" w:date="2014-06-09T18:54:00Z"/>
            </w:rPr>
          </w:rPrChange>
        </w:rPr>
      </w:pPr>
      <w:ins w:id="21609" w:author="shorny" w:date="2014-06-09T18:54:00Z">
        <w:r w:rsidRPr="00D26196">
          <w:rPr>
            <w:sz w:val="18"/>
            <w:rPrChange w:id="21610" w:author="shorny" w:date="2014-06-09T18:55:00Z">
              <w:rPr/>
            </w:rPrChange>
          </w:rPr>
          <w:lastRenderedPageBreak/>
          <w:t xml:space="preserve">  </w:t>
        </w:r>
        <w:r w:rsidRPr="00D26196">
          <w:rPr>
            <w:rStyle w:val="keyword1"/>
            <w:sz w:val="18"/>
            <w:rPrChange w:id="21611" w:author="shorny" w:date="2014-06-09T18:55:00Z">
              <w:rPr>
                <w:rStyle w:val="keyword1"/>
              </w:rPr>
            </w:rPrChange>
          </w:rPr>
          <w:t>DROP</w:t>
        </w:r>
        <w:r w:rsidRPr="00D26196">
          <w:rPr>
            <w:sz w:val="18"/>
            <w:rPrChange w:id="21612" w:author="shorny" w:date="2014-06-09T18:55:00Z">
              <w:rPr/>
            </w:rPrChange>
          </w:rPr>
          <w:t xml:space="preserve"> </w:t>
        </w:r>
        <w:r w:rsidRPr="00D26196">
          <w:rPr>
            <w:rStyle w:val="keyword1"/>
            <w:sz w:val="18"/>
            <w:rPrChange w:id="21613" w:author="shorny" w:date="2014-06-09T18:55:00Z">
              <w:rPr>
                <w:rStyle w:val="keyword1"/>
              </w:rPr>
            </w:rPrChange>
          </w:rPr>
          <w:t>TABLE</w:t>
        </w:r>
        <w:r w:rsidRPr="00D26196">
          <w:rPr>
            <w:sz w:val="18"/>
            <w:rPrChange w:id="21614" w:author="shorny" w:date="2014-06-09T18:55:00Z">
              <w:rPr/>
            </w:rPrChange>
          </w:rPr>
          <w:t xml:space="preserve"> </w:t>
        </w:r>
        <w:r w:rsidRPr="00D26196">
          <w:rPr>
            <w:rStyle w:val="function-name1"/>
            <w:sz w:val="18"/>
            <w:rPrChange w:id="21615" w:author="shorny" w:date="2014-06-09T18:55:00Z">
              <w:rPr>
                <w:rStyle w:val="function-name1"/>
              </w:rPr>
            </w:rPrChange>
          </w:rPr>
          <w:t>utrans_d_</w:t>
        </w:r>
        <w:proofErr w:type="gramStart"/>
        <w:r w:rsidRPr="00D26196">
          <w:rPr>
            <w:rStyle w:val="function-name1"/>
            <w:sz w:val="18"/>
            <w:rPrChange w:id="21616" w:author="shorny" w:date="2014-06-09T18:55:00Z">
              <w:rPr>
                <w:rStyle w:val="function-name1"/>
              </w:rPr>
            </w:rPrChange>
          </w:rPr>
          <w:t>actuals</w:t>
        </w:r>
        <w:r w:rsidRPr="00D26196">
          <w:rPr>
            <w:sz w:val="18"/>
            <w:rPrChange w:id="21617" w:author="shorny" w:date="2014-06-09T18:55:00Z">
              <w:rPr/>
            </w:rPrChange>
          </w:rPr>
          <w:t xml:space="preserve"> ;</w:t>
        </w:r>
        <w:proofErr w:type="gramEnd"/>
      </w:ins>
    </w:p>
    <w:p w14:paraId="3324DE89" w14:textId="77777777" w:rsidR="00D26196" w:rsidRPr="00D26196" w:rsidRDefault="00D26196">
      <w:pPr>
        <w:pStyle w:val="HTMLPreformatted"/>
        <w:divId w:val="2032412305"/>
        <w:rPr>
          <w:ins w:id="21618" w:author="shorny" w:date="2014-06-09T18:54:00Z"/>
          <w:sz w:val="18"/>
          <w:rPrChange w:id="21619" w:author="shorny" w:date="2014-06-09T18:55:00Z">
            <w:rPr>
              <w:ins w:id="21620" w:author="shorny" w:date="2014-06-09T18:54:00Z"/>
            </w:rPr>
          </w:rPrChange>
        </w:rPr>
      </w:pPr>
      <w:ins w:id="21621" w:author="shorny" w:date="2014-06-09T18:54:00Z">
        <w:r w:rsidRPr="00D26196">
          <w:rPr>
            <w:sz w:val="18"/>
            <w:rPrChange w:id="21622" w:author="shorny" w:date="2014-06-09T18:55:00Z">
              <w:rPr/>
            </w:rPrChange>
          </w:rPr>
          <w:t xml:space="preserve">  </w:t>
        </w:r>
        <w:r w:rsidRPr="00D26196">
          <w:rPr>
            <w:rStyle w:val="keyword1"/>
            <w:sz w:val="18"/>
            <w:rPrChange w:id="21623" w:author="shorny" w:date="2014-06-09T18:55:00Z">
              <w:rPr>
                <w:rStyle w:val="keyword1"/>
              </w:rPr>
            </w:rPrChange>
          </w:rPr>
          <w:t>DROP</w:t>
        </w:r>
        <w:r w:rsidRPr="00D26196">
          <w:rPr>
            <w:sz w:val="18"/>
            <w:rPrChange w:id="21624" w:author="shorny" w:date="2014-06-09T18:55:00Z">
              <w:rPr/>
            </w:rPrChange>
          </w:rPr>
          <w:t xml:space="preserve"> </w:t>
        </w:r>
        <w:r w:rsidRPr="00D26196">
          <w:rPr>
            <w:rStyle w:val="keyword1"/>
            <w:sz w:val="18"/>
            <w:rPrChange w:id="21625" w:author="shorny" w:date="2014-06-09T18:55:00Z">
              <w:rPr>
                <w:rStyle w:val="keyword1"/>
              </w:rPr>
            </w:rPrChange>
          </w:rPr>
          <w:t>TABLE</w:t>
        </w:r>
        <w:r w:rsidRPr="00D26196">
          <w:rPr>
            <w:sz w:val="18"/>
            <w:rPrChange w:id="21626" w:author="shorny" w:date="2014-06-09T18:55:00Z">
              <w:rPr/>
            </w:rPrChange>
          </w:rPr>
          <w:t xml:space="preserve"> </w:t>
        </w:r>
        <w:r w:rsidRPr="00D26196">
          <w:rPr>
            <w:rStyle w:val="function-name1"/>
            <w:sz w:val="18"/>
            <w:rPrChange w:id="21627" w:author="shorny" w:date="2014-06-09T18:55:00Z">
              <w:rPr>
                <w:rStyle w:val="function-name1"/>
              </w:rPr>
            </w:rPrChange>
          </w:rPr>
          <w:t>utrans_d_</w:t>
        </w:r>
        <w:proofErr w:type="gramStart"/>
        <w:r w:rsidRPr="00D26196">
          <w:rPr>
            <w:rStyle w:val="function-name1"/>
            <w:sz w:val="18"/>
            <w:rPrChange w:id="21628" w:author="shorny" w:date="2014-06-09T18:55:00Z">
              <w:rPr>
                <w:rStyle w:val="function-name1"/>
              </w:rPr>
            </w:rPrChange>
          </w:rPr>
          <w:t>problems</w:t>
        </w:r>
        <w:r w:rsidRPr="00D26196">
          <w:rPr>
            <w:sz w:val="18"/>
            <w:rPrChange w:id="21629" w:author="shorny" w:date="2014-06-09T18:55:00Z">
              <w:rPr/>
            </w:rPrChange>
          </w:rPr>
          <w:t xml:space="preserve"> ;</w:t>
        </w:r>
        <w:proofErr w:type="gramEnd"/>
      </w:ins>
    </w:p>
    <w:p w14:paraId="2879F46E" w14:textId="77777777" w:rsidR="00D26196" w:rsidRPr="00D26196" w:rsidRDefault="00D26196">
      <w:pPr>
        <w:pStyle w:val="HTMLPreformatted"/>
        <w:divId w:val="2032412305"/>
        <w:rPr>
          <w:ins w:id="21630" w:author="shorny" w:date="2014-06-09T18:54:00Z"/>
          <w:sz w:val="18"/>
          <w:rPrChange w:id="21631" w:author="shorny" w:date="2014-06-09T18:55:00Z">
            <w:rPr>
              <w:ins w:id="21632" w:author="shorny" w:date="2014-06-09T18:54:00Z"/>
            </w:rPr>
          </w:rPrChange>
        </w:rPr>
      </w:pPr>
      <w:ins w:id="21633" w:author="shorny" w:date="2014-06-09T18:54:00Z">
        <w:r w:rsidRPr="00D26196">
          <w:rPr>
            <w:rStyle w:val="keyword1"/>
            <w:sz w:val="18"/>
            <w:rPrChange w:id="21634" w:author="shorny" w:date="2014-06-09T18:55:00Z">
              <w:rPr>
                <w:rStyle w:val="keyword1"/>
              </w:rPr>
            </w:rPrChange>
          </w:rPr>
          <w:t>END</w:t>
        </w:r>
        <w:r w:rsidRPr="00D26196">
          <w:rPr>
            <w:sz w:val="18"/>
            <w:rPrChange w:id="21635" w:author="shorny" w:date="2014-06-09T18:55:00Z">
              <w:rPr/>
            </w:rPrChange>
          </w:rPr>
          <w:t xml:space="preserve"> $$</w:t>
        </w:r>
      </w:ins>
    </w:p>
    <w:p w14:paraId="69A2DE73" w14:textId="77777777" w:rsidR="00D26196" w:rsidRPr="00D26196" w:rsidRDefault="00D26196">
      <w:pPr>
        <w:pStyle w:val="HTMLPreformatted"/>
        <w:divId w:val="2032412305"/>
        <w:rPr>
          <w:ins w:id="21636" w:author="shorny" w:date="2014-06-09T18:54:00Z"/>
          <w:sz w:val="18"/>
          <w:rPrChange w:id="21637" w:author="shorny" w:date="2014-06-09T18:55:00Z">
            <w:rPr>
              <w:ins w:id="21638" w:author="shorny" w:date="2014-06-09T18:54:00Z"/>
            </w:rPr>
          </w:rPrChange>
        </w:rPr>
      </w:pPr>
    </w:p>
    <w:p w14:paraId="283CCE5A" w14:textId="77777777" w:rsidR="00D26196" w:rsidRPr="00D26196" w:rsidRDefault="00D26196">
      <w:pPr>
        <w:pStyle w:val="HTMLPreformatted"/>
        <w:divId w:val="2032412305"/>
        <w:rPr>
          <w:ins w:id="21639" w:author="shorny" w:date="2014-06-09T18:54:00Z"/>
          <w:rStyle w:val="comment1"/>
          <w:sz w:val="18"/>
          <w:rPrChange w:id="21640" w:author="shorny" w:date="2014-06-09T18:55:00Z">
            <w:rPr>
              <w:ins w:id="21641" w:author="shorny" w:date="2014-06-09T18:54:00Z"/>
              <w:rStyle w:val="comment1"/>
            </w:rPr>
          </w:rPrChange>
        </w:rPr>
      </w:pPr>
      <w:ins w:id="21642" w:author="shorny" w:date="2014-06-09T18:54:00Z">
        <w:r w:rsidRPr="00D26196">
          <w:rPr>
            <w:rStyle w:val="comment1"/>
            <w:sz w:val="18"/>
            <w:rPrChange w:id="21643" w:author="shorny" w:date="2014-06-09T18:55:00Z">
              <w:rPr>
                <w:rStyle w:val="comment1"/>
              </w:rPr>
            </w:rPrChange>
          </w:rPr>
          <w:t>-- -----------------------------------------------------------------------------</w:t>
        </w:r>
      </w:ins>
    </w:p>
    <w:p w14:paraId="3FC50DBD" w14:textId="77777777" w:rsidR="00D26196" w:rsidRPr="00D26196" w:rsidRDefault="00D26196">
      <w:pPr>
        <w:pStyle w:val="HTMLPreformatted"/>
        <w:divId w:val="2032412305"/>
        <w:rPr>
          <w:ins w:id="21644" w:author="shorny" w:date="2014-06-09T18:54:00Z"/>
          <w:rStyle w:val="comment1"/>
          <w:sz w:val="18"/>
          <w:rPrChange w:id="21645" w:author="shorny" w:date="2014-06-09T18:55:00Z">
            <w:rPr>
              <w:ins w:id="21646" w:author="shorny" w:date="2014-06-09T18:54:00Z"/>
              <w:rStyle w:val="comment1"/>
            </w:rPr>
          </w:rPrChange>
        </w:rPr>
      </w:pPr>
      <w:ins w:id="21647" w:author="shorny" w:date="2014-06-09T18:54:00Z">
        <w:r w:rsidRPr="00D26196">
          <w:rPr>
            <w:rStyle w:val="comment1"/>
            <w:sz w:val="18"/>
            <w:rPrChange w:id="21648" w:author="shorny" w:date="2014-06-09T18:55:00Z">
              <w:rPr>
                <w:rStyle w:val="comment1"/>
              </w:rPr>
            </w:rPrChange>
          </w:rPr>
          <w:t>-- e) Look up all correspondences relevant to an application</w:t>
        </w:r>
      </w:ins>
    </w:p>
    <w:p w14:paraId="05ACEA99" w14:textId="77777777" w:rsidR="00D26196" w:rsidRPr="00D26196" w:rsidRDefault="00D26196">
      <w:pPr>
        <w:pStyle w:val="HTMLPreformatted"/>
        <w:divId w:val="2032412305"/>
        <w:rPr>
          <w:ins w:id="21649" w:author="shorny" w:date="2014-06-09T18:54:00Z"/>
          <w:sz w:val="18"/>
          <w:rPrChange w:id="21650" w:author="shorny" w:date="2014-06-09T18:55:00Z">
            <w:rPr>
              <w:ins w:id="21651" w:author="shorny" w:date="2014-06-09T18:54:00Z"/>
            </w:rPr>
          </w:rPrChange>
        </w:rPr>
      </w:pPr>
      <w:ins w:id="21652" w:author="shorny" w:date="2014-06-09T18:54:00Z">
        <w:r w:rsidRPr="00D26196">
          <w:rPr>
            <w:rStyle w:val="keyword1"/>
            <w:sz w:val="18"/>
            <w:rPrChange w:id="21653" w:author="shorny" w:date="2014-06-09T18:55:00Z">
              <w:rPr>
                <w:rStyle w:val="keyword1"/>
              </w:rPr>
            </w:rPrChange>
          </w:rPr>
          <w:t>CREATE</w:t>
        </w:r>
        <w:r w:rsidRPr="00D26196">
          <w:rPr>
            <w:sz w:val="18"/>
            <w:rPrChange w:id="21654" w:author="shorny" w:date="2014-06-09T18:55:00Z">
              <w:rPr/>
            </w:rPrChange>
          </w:rPr>
          <w:t xml:space="preserve"> </w:t>
        </w:r>
        <w:r w:rsidRPr="00D26196">
          <w:rPr>
            <w:rStyle w:val="keyword1"/>
            <w:sz w:val="18"/>
            <w:rPrChange w:id="21655" w:author="shorny" w:date="2014-06-09T18:55:00Z">
              <w:rPr>
                <w:rStyle w:val="keyword1"/>
              </w:rPr>
            </w:rPrChange>
          </w:rPr>
          <w:t>PROCEDURE</w:t>
        </w:r>
        <w:r w:rsidRPr="00D26196">
          <w:rPr>
            <w:sz w:val="18"/>
            <w:rPrChange w:id="21656" w:author="shorny" w:date="2014-06-09T18:55:00Z">
              <w:rPr/>
            </w:rPrChange>
          </w:rPr>
          <w:t xml:space="preserve"> </w:t>
        </w:r>
        <w:r w:rsidRPr="00D26196">
          <w:rPr>
            <w:rStyle w:val="function-name1"/>
            <w:sz w:val="18"/>
            <w:rPrChange w:id="21657" w:author="shorny" w:date="2014-06-09T18:55:00Z">
              <w:rPr>
                <w:rStyle w:val="function-name1"/>
              </w:rPr>
            </w:rPrChange>
          </w:rPr>
          <w:t>test_utrans_</w:t>
        </w:r>
        <w:proofErr w:type="gramStart"/>
        <w:r w:rsidRPr="00D26196">
          <w:rPr>
            <w:rStyle w:val="function-name1"/>
            <w:sz w:val="18"/>
            <w:rPrChange w:id="21658" w:author="shorny" w:date="2014-06-09T18:55:00Z">
              <w:rPr>
                <w:rStyle w:val="function-name1"/>
              </w:rPr>
            </w:rPrChange>
          </w:rPr>
          <w:t>e</w:t>
        </w:r>
        <w:r w:rsidRPr="00D26196">
          <w:rPr>
            <w:sz w:val="18"/>
            <w:rPrChange w:id="21659" w:author="shorny" w:date="2014-06-09T18:55:00Z">
              <w:rPr/>
            </w:rPrChange>
          </w:rPr>
          <w:t>()</w:t>
        </w:r>
        <w:proofErr w:type="gramEnd"/>
        <w:r w:rsidRPr="00D26196">
          <w:rPr>
            <w:sz w:val="18"/>
            <w:rPrChange w:id="21660" w:author="shorny" w:date="2014-06-09T18:55:00Z">
              <w:rPr/>
            </w:rPrChange>
          </w:rPr>
          <w:t xml:space="preserve"> </w:t>
        </w:r>
      </w:ins>
    </w:p>
    <w:p w14:paraId="55B0A860" w14:textId="77777777" w:rsidR="00D26196" w:rsidRPr="00D26196" w:rsidRDefault="00D26196">
      <w:pPr>
        <w:pStyle w:val="HTMLPreformatted"/>
        <w:divId w:val="2032412305"/>
        <w:rPr>
          <w:ins w:id="21661" w:author="shorny" w:date="2014-06-09T18:54:00Z"/>
          <w:sz w:val="18"/>
          <w:rPrChange w:id="21662" w:author="shorny" w:date="2014-06-09T18:55:00Z">
            <w:rPr>
              <w:ins w:id="21663" w:author="shorny" w:date="2014-06-09T18:54:00Z"/>
            </w:rPr>
          </w:rPrChange>
        </w:rPr>
      </w:pPr>
      <w:ins w:id="21664" w:author="shorny" w:date="2014-06-09T18:54:00Z">
        <w:r w:rsidRPr="00D26196">
          <w:rPr>
            <w:rStyle w:val="keyword1"/>
            <w:sz w:val="18"/>
            <w:rPrChange w:id="21665" w:author="shorny" w:date="2014-06-09T18:55:00Z">
              <w:rPr>
                <w:rStyle w:val="keyword1"/>
              </w:rPr>
            </w:rPrChange>
          </w:rPr>
          <w:t>BEGIN</w:t>
        </w:r>
      </w:ins>
    </w:p>
    <w:p w14:paraId="75385EF0" w14:textId="77777777" w:rsidR="00D26196" w:rsidRPr="00D26196" w:rsidRDefault="00D26196">
      <w:pPr>
        <w:pStyle w:val="HTMLPreformatted"/>
        <w:divId w:val="2032412305"/>
        <w:rPr>
          <w:ins w:id="21666" w:author="shorny" w:date="2014-06-09T18:54:00Z"/>
          <w:sz w:val="18"/>
          <w:rPrChange w:id="21667" w:author="shorny" w:date="2014-06-09T18:55:00Z">
            <w:rPr>
              <w:ins w:id="21668" w:author="shorny" w:date="2014-06-09T18:54:00Z"/>
            </w:rPr>
          </w:rPrChange>
        </w:rPr>
      </w:pPr>
    </w:p>
    <w:p w14:paraId="0E9F04E4" w14:textId="77777777" w:rsidR="00D26196" w:rsidRPr="00D26196" w:rsidRDefault="00D26196">
      <w:pPr>
        <w:pStyle w:val="HTMLPreformatted"/>
        <w:divId w:val="2032412305"/>
        <w:rPr>
          <w:ins w:id="21669" w:author="shorny" w:date="2014-06-09T18:54:00Z"/>
          <w:rStyle w:val="comment1"/>
          <w:sz w:val="18"/>
          <w:rPrChange w:id="21670" w:author="shorny" w:date="2014-06-09T18:55:00Z">
            <w:rPr>
              <w:ins w:id="21671" w:author="shorny" w:date="2014-06-09T18:54:00Z"/>
              <w:rStyle w:val="comment1"/>
            </w:rPr>
          </w:rPrChange>
        </w:rPr>
      </w:pPr>
      <w:ins w:id="21672" w:author="shorny" w:date="2014-06-09T18:54:00Z">
        <w:r w:rsidRPr="00D26196">
          <w:rPr>
            <w:sz w:val="18"/>
            <w:rPrChange w:id="21673" w:author="shorny" w:date="2014-06-09T18:55:00Z">
              <w:rPr/>
            </w:rPrChange>
          </w:rPr>
          <w:t xml:space="preserve">  </w:t>
        </w:r>
        <w:r w:rsidRPr="00D26196">
          <w:rPr>
            <w:rStyle w:val="comment1"/>
            <w:sz w:val="18"/>
            <w:rPrChange w:id="21674" w:author="shorny" w:date="2014-06-09T18:55:00Z">
              <w:rPr>
                <w:rStyle w:val="comment1"/>
              </w:rPr>
            </w:rPrChange>
          </w:rPr>
          <w:t>-- run the query for this test and create a temporary table for results</w:t>
        </w:r>
      </w:ins>
    </w:p>
    <w:p w14:paraId="058B614B" w14:textId="77777777" w:rsidR="00D26196" w:rsidRPr="00D26196" w:rsidRDefault="00D26196">
      <w:pPr>
        <w:pStyle w:val="HTMLPreformatted"/>
        <w:divId w:val="2032412305"/>
        <w:rPr>
          <w:ins w:id="21675" w:author="shorny" w:date="2014-06-09T18:54:00Z"/>
          <w:sz w:val="18"/>
          <w:rPrChange w:id="21676" w:author="shorny" w:date="2014-06-09T18:55:00Z">
            <w:rPr>
              <w:ins w:id="21677" w:author="shorny" w:date="2014-06-09T18:54:00Z"/>
            </w:rPr>
          </w:rPrChange>
        </w:rPr>
      </w:pPr>
      <w:ins w:id="21678" w:author="shorny" w:date="2014-06-09T18:54:00Z">
        <w:r w:rsidRPr="00D26196">
          <w:rPr>
            <w:sz w:val="18"/>
            <w:rPrChange w:id="21679" w:author="shorny" w:date="2014-06-09T18:55:00Z">
              <w:rPr/>
            </w:rPrChange>
          </w:rPr>
          <w:t xml:space="preserve">  </w:t>
        </w:r>
        <w:r w:rsidRPr="00D26196">
          <w:rPr>
            <w:rStyle w:val="keyword1"/>
            <w:sz w:val="18"/>
            <w:rPrChange w:id="21680" w:author="shorny" w:date="2014-06-09T18:55:00Z">
              <w:rPr>
                <w:rStyle w:val="keyword1"/>
              </w:rPr>
            </w:rPrChange>
          </w:rPr>
          <w:t>CREATE</w:t>
        </w:r>
        <w:r w:rsidRPr="00D26196">
          <w:rPr>
            <w:sz w:val="18"/>
            <w:rPrChange w:id="21681" w:author="shorny" w:date="2014-06-09T18:55:00Z">
              <w:rPr/>
            </w:rPrChange>
          </w:rPr>
          <w:t xml:space="preserve"> </w:t>
        </w:r>
        <w:r w:rsidRPr="00D26196">
          <w:rPr>
            <w:rStyle w:val="keyword1"/>
            <w:sz w:val="18"/>
            <w:rPrChange w:id="21682" w:author="shorny" w:date="2014-06-09T18:55:00Z">
              <w:rPr>
                <w:rStyle w:val="keyword1"/>
              </w:rPr>
            </w:rPrChange>
          </w:rPr>
          <w:t>TEMPORARY</w:t>
        </w:r>
        <w:r w:rsidRPr="00D26196">
          <w:rPr>
            <w:sz w:val="18"/>
            <w:rPrChange w:id="21683" w:author="shorny" w:date="2014-06-09T18:55:00Z">
              <w:rPr/>
            </w:rPrChange>
          </w:rPr>
          <w:t xml:space="preserve"> </w:t>
        </w:r>
        <w:r w:rsidRPr="00D26196">
          <w:rPr>
            <w:rStyle w:val="keyword1"/>
            <w:sz w:val="18"/>
            <w:rPrChange w:id="21684" w:author="shorny" w:date="2014-06-09T18:55:00Z">
              <w:rPr>
                <w:rStyle w:val="keyword1"/>
              </w:rPr>
            </w:rPrChange>
          </w:rPr>
          <w:t>TABLE</w:t>
        </w:r>
        <w:r w:rsidRPr="00D26196">
          <w:rPr>
            <w:sz w:val="18"/>
            <w:rPrChange w:id="21685" w:author="shorny" w:date="2014-06-09T18:55:00Z">
              <w:rPr/>
            </w:rPrChange>
          </w:rPr>
          <w:t xml:space="preserve"> </w:t>
        </w:r>
        <w:r w:rsidRPr="00D26196">
          <w:rPr>
            <w:rStyle w:val="function-name1"/>
            <w:sz w:val="18"/>
            <w:rPrChange w:id="21686" w:author="shorny" w:date="2014-06-09T18:55:00Z">
              <w:rPr>
                <w:rStyle w:val="function-name1"/>
              </w:rPr>
            </w:rPrChange>
          </w:rPr>
          <w:t>utrans_e_actuals</w:t>
        </w:r>
      </w:ins>
    </w:p>
    <w:p w14:paraId="4F203224" w14:textId="77777777" w:rsidR="00D26196" w:rsidRPr="00D26196" w:rsidRDefault="00D26196">
      <w:pPr>
        <w:pStyle w:val="HTMLPreformatted"/>
        <w:divId w:val="2032412305"/>
        <w:rPr>
          <w:ins w:id="21687" w:author="shorny" w:date="2014-06-09T18:54:00Z"/>
          <w:sz w:val="18"/>
          <w:rPrChange w:id="21688" w:author="shorny" w:date="2014-06-09T18:55:00Z">
            <w:rPr>
              <w:ins w:id="21689" w:author="shorny" w:date="2014-06-09T18:54:00Z"/>
            </w:rPr>
          </w:rPrChange>
        </w:rPr>
      </w:pPr>
      <w:ins w:id="21690" w:author="shorny" w:date="2014-06-09T18:54:00Z">
        <w:r w:rsidRPr="00D26196">
          <w:rPr>
            <w:sz w:val="18"/>
            <w:rPrChange w:id="21691" w:author="shorny" w:date="2014-06-09T18:55:00Z">
              <w:rPr/>
            </w:rPrChange>
          </w:rPr>
          <w:t xml:space="preserve">  </w:t>
        </w:r>
        <w:r w:rsidRPr="00D26196">
          <w:rPr>
            <w:rStyle w:val="keyword1"/>
            <w:sz w:val="18"/>
            <w:rPrChange w:id="21692" w:author="shorny" w:date="2014-06-09T18:55:00Z">
              <w:rPr>
                <w:rStyle w:val="keyword1"/>
              </w:rPr>
            </w:rPrChange>
          </w:rPr>
          <w:t>SELECT</w:t>
        </w:r>
        <w:r w:rsidRPr="00D26196">
          <w:rPr>
            <w:sz w:val="18"/>
            <w:rPrChange w:id="21693" w:author="shorny" w:date="2014-06-09T18:55:00Z">
              <w:rPr/>
            </w:rPrChange>
          </w:rPr>
          <w:t xml:space="preserve"> Corr.CorrID</w:t>
        </w:r>
      </w:ins>
    </w:p>
    <w:p w14:paraId="21307C40" w14:textId="77777777" w:rsidR="00D26196" w:rsidRPr="00D26196" w:rsidRDefault="00D26196">
      <w:pPr>
        <w:pStyle w:val="HTMLPreformatted"/>
        <w:divId w:val="2032412305"/>
        <w:rPr>
          <w:ins w:id="21694" w:author="shorny" w:date="2014-06-09T18:54:00Z"/>
          <w:sz w:val="18"/>
          <w:rPrChange w:id="21695" w:author="shorny" w:date="2014-06-09T18:55:00Z">
            <w:rPr>
              <w:ins w:id="21696" w:author="shorny" w:date="2014-06-09T18:54:00Z"/>
            </w:rPr>
          </w:rPrChange>
        </w:rPr>
      </w:pPr>
      <w:ins w:id="21697" w:author="shorny" w:date="2014-06-09T18:54:00Z">
        <w:r w:rsidRPr="00D26196">
          <w:rPr>
            <w:sz w:val="18"/>
            <w:rPrChange w:id="21698" w:author="shorny" w:date="2014-06-09T18:55:00Z">
              <w:rPr/>
            </w:rPrChange>
          </w:rPr>
          <w:t xml:space="preserve">  </w:t>
        </w:r>
        <w:r w:rsidRPr="00D26196">
          <w:rPr>
            <w:rStyle w:val="keyword1"/>
            <w:sz w:val="18"/>
            <w:rPrChange w:id="21699" w:author="shorny" w:date="2014-06-09T18:55:00Z">
              <w:rPr>
                <w:rStyle w:val="keyword1"/>
              </w:rPr>
            </w:rPrChange>
          </w:rPr>
          <w:t>FROM</w:t>
        </w:r>
        <w:r w:rsidRPr="00D26196">
          <w:rPr>
            <w:sz w:val="18"/>
            <w:rPrChange w:id="21700" w:author="shorny" w:date="2014-06-09T18:55:00Z">
              <w:rPr/>
            </w:rPrChange>
          </w:rPr>
          <w:t xml:space="preserve"> rhd.Application App</w:t>
        </w:r>
      </w:ins>
    </w:p>
    <w:p w14:paraId="5C1B6FAD" w14:textId="77777777" w:rsidR="00D26196" w:rsidRPr="00D26196" w:rsidRDefault="00D26196">
      <w:pPr>
        <w:pStyle w:val="HTMLPreformatted"/>
        <w:divId w:val="2032412305"/>
        <w:rPr>
          <w:ins w:id="21701" w:author="shorny" w:date="2014-06-09T18:54:00Z"/>
          <w:sz w:val="18"/>
          <w:rPrChange w:id="21702" w:author="shorny" w:date="2014-06-09T18:55:00Z">
            <w:rPr>
              <w:ins w:id="21703" w:author="shorny" w:date="2014-06-09T18:54:00Z"/>
            </w:rPr>
          </w:rPrChange>
        </w:rPr>
      </w:pPr>
      <w:ins w:id="21704" w:author="shorny" w:date="2014-06-09T18:54:00Z">
        <w:r w:rsidRPr="00D26196">
          <w:rPr>
            <w:sz w:val="18"/>
            <w:rPrChange w:id="21705" w:author="shorny" w:date="2014-06-09T18:55:00Z">
              <w:rPr/>
            </w:rPrChange>
          </w:rPr>
          <w:t xml:space="preserve">  </w:t>
        </w:r>
        <w:r w:rsidRPr="00D26196">
          <w:rPr>
            <w:rStyle w:val="keyword1"/>
            <w:sz w:val="18"/>
            <w:rPrChange w:id="21706" w:author="shorny" w:date="2014-06-09T18:55:00Z">
              <w:rPr>
                <w:rStyle w:val="keyword1"/>
              </w:rPr>
            </w:rPrChange>
          </w:rPr>
          <w:t>INNER</w:t>
        </w:r>
        <w:r w:rsidRPr="00D26196">
          <w:rPr>
            <w:sz w:val="18"/>
            <w:rPrChange w:id="21707" w:author="shorny" w:date="2014-06-09T18:55:00Z">
              <w:rPr/>
            </w:rPrChange>
          </w:rPr>
          <w:t xml:space="preserve"> </w:t>
        </w:r>
        <w:r w:rsidRPr="00D26196">
          <w:rPr>
            <w:rStyle w:val="keyword1"/>
            <w:sz w:val="18"/>
            <w:rPrChange w:id="21708" w:author="shorny" w:date="2014-06-09T18:55:00Z">
              <w:rPr>
                <w:rStyle w:val="keyword1"/>
              </w:rPr>
            </w:rPrChange>
          </w:rPr>
          <w:t>JOIN</w:t>
        </w:r>
        <w:r w:rsidRPr="00D26196">
          <w:rPr>
            <w:sz w:val="18"/>
            <w:rPrChange w:id="21709" w:author="shorny" w:date="2014-06-09T18:55:00Z">
              <w:rPr/>
            </w:rPrChange>
          </w:rPr>
          <w:t xml:space="preserve"> rhd.Correspondence Corr </w:t>
        </w:r>
        <w:r w:rsidRPr="00D26196">
          <w:rPr>
            <w:rStyle w:val="keyword1"/>
            <w:sz w:val="18"/>
            <w:rPrChange w:id="21710" w:author="shorny" w:date="2014-06-09T18:55:00Z">
              <w:rPr>
                <w:rStyle w:val="keyword1"/>
              </w:rPr>
            </w:rPrChange>
          </w:rPr>
          <w:t>ON</w:t>
        </w:r>
        <w:r w:rsidRPr="00D26196">
          <w:rPr>
            <w:sz w:val="18"/>
            <w:rPrChange w:id="21711" w:author="shorny" w:date="2014-06-09T18:55:00Z">
              <w:rPr/>
            </w:rPrChange>
          </w:rPr>
          <w:t xml:space="preserve"> Corr.ApplicationID = App.ApplicationID</w:t>
        </w:r>
      </w:ins>
    </w:p>
    <w:p w14:paraId="2398242E" w14:textId="77777777" w:rsidR="00D26196" w:rsidRPr="00D26196" w:rsidRDefault="00D26196">
      <w:pPr>
        <w:pStyle w:val="HTMLPreformatted"/>
        <w:divId w:val="2032412305"/>
        <w:rPr>
          <w:ins w:id="21712" w:author="shorny" w:date="2014-06-09T18:54:00Z"/>
          <w:sz w:val="18"/>
          <w:rPrChange w:id="21713" w:author="shorny" w:date="2014-06-09T18:55:00Z">
            <w:rPr>
              <w:ins w:id="21714" w:author="shorny" w:date="2014-06-09T18:54:00Z"/>
            </w:rPr>
          </w:rPrChange>
        </w:rPr>
      </w:pPr>
      <w:ins w:id="21715" w:author="shorny" w:date="2014-06-09T18:54:00Z">
        <w:r w:rsidRPr="00D26196">
          <w:rPr>
            <w:sz w:val="18"/>
            <w:rPrChange w:id="21716" w:author="shorny" w:date="2014-06-09T18:55:00Z">
              <w:rPr/>
            </w:rPrChange>
          </w:rPr>
          <w:t xml:space="preserve">  </w:t>
        </w:r>
        <w:r w:rsidRPr="00D26196">
          <w:rPr>
            <w:rStyle w:val="keyword1"/>
            <w:sz w:val="18"/>
            <w:rPrChange w:id="21717" w:author="shorny" w:date="2014-06-09T18:55:00Z">
              <w:rPr>
                <w:rStyle w:val="keyword1"/>
              </w:rPr>
            </w:rPrChange>
          </w:rPr>
          <w:t>WHERE</w:t>
        </w:r>
        <w:r w:rsidRPr="00D26196">
          <w:rPr>
            <w:sz w:val="18"/>
            <w:rPrChange w:id="21718" w:author="shorny" w:date="2014-06-09T18:55:00Z">
              <w:rPr/>
            </w:rPrChange>
          </w:rPr>
          <w:t xml:space="preserve"> App.ApplicationID = </w:t>
        </w:r>
        <w:proofErr w:type="gramStart"/>
        <w:r w:rsidRPr="00D26196">
          <w:rPr>
            <w:sz w:val="18"/>
            <w:rPrChange w:id="21719" w:author="shorny" w:date="2014-06-09T18:55:00Z">
              <w:rPr/>
            </w:rPrChange>
          </w:rPr>
          <w:t>411 ;</w:t>
        </w:r>
        <w:proofErr w:type="gramEnd"/>
      </w:ins>
    </w:p>
    <w:p w14:paraId="1EB0B482" w14:textId="77777777" w:rsidR="00D26196" w:rsidRPr="00D26196" w:rsidRDefault="00D26196">
      <w:pPr>
        <w:pStyle w:val="HTMLPreformatted"/>
        <w:divId w:val="2032412305"/>
        <w:rPr>
          <w:ins w:id="21720" w:author="shorny" w:date="2014-06-09T18:54:00Z"/>
          <w:sz w:val="18"/>
          <w:rPrChange w:id="21721" w:author="shorny" w:date="2014-06-09T18:55:00Z">
            <w:rPr>
              <w:ins w:id="21722" w:author="shorny" w:date="2014-06-09T18:54:00Z"/>
            </w:rPr>
          </w:rPrChange>
        </w:rPr>
      </w:pPr>
    </w:p>
    <w:p w14:paraId="7C0990C0" w14:textId="77777777" w:rsidR="00D26196" w:rsidRPr="00D26196" w:rsidRDefault="00D26196">
      <w:pPr>
        <w:pStyle w:val="HTMLPreformatted"/>
        <w:divId w:val="2032412305"/>
        <w:rPr>
          <w:ins w:id="21723" w:author="shorny" w:date="2014-06-09T18:54:00Z"/>
          <w:rStyle w:val="comment1"/>
          <w:sz w:val="18"/>
          <w:rPrChange w:id="21724" w:author="shorny" w:date="2014-06-09T18:55:00Z">
            <w:rPr>
              <w:ins w:id="21725" w:author="shorny" w:date="2014-06-09T18:54:00Z"/>
              <w:rStyle w:val="comment1"/>
            </w:rPr>
          </w:rPrChange>
        </w:rPr>
      </w:pPr>
      <w:ins w:id="21726" w:author="shorny" w:date="2014-06-09T18:54:00Z">
        <w:r w:rsidRPr="00D26196">
          <w:rPr>
            <w:sz w:val="18"/>
            <w:rPrChange w:id="21727" w:author="shorny" w:date="2014-06-09T18:55:00Z">
              <w:rPr/>
            </w:rPrChange>
          </w:rPr>
          <w:t xml:space="preserve">  </w:t>
        </w:r>
        <w:r w:rsidRPr="00D26196">
          <w:rPr>
            <w:rStyle w:val="comment1"/>
            <w:sz w:val="18"/>
            <w:rPrChange w:id="21728" w:author="shorny" w:date="2014-06-09T18:55:00Z">
              <w:rPr>
                <w:rStyle w:val="comment1"/>
              </w:rPr>
            </w:rPrChange>
          </w:rPr>
          <w:t>-- create a temporary table to store the expected results</w:t>
        </w:r>
      </w:ins>
    </w:p>
    <w:p w14:paraId="1603186E" w14:textId="77777777" w:rsidR="00D26196" w:rsidRPr="00D26196" w:rsidRDefault="00D26196">
      <w:pPr>
        <w:pStyle w:val="HTMLPreformatted"/>
        <w:divId w:val="2032412305"/>
        <w:rPr>
          <w:ins w:id="21729" w:author="shorny" w:date="2014-06-09T18:54:00Z"/>
          <w:rStyle w:val="comment1"/>
          <w:sz w:val="18"/>
          <w:rPrChange w:id="21730" w:author="shorny" w:date="2014-06-09T18:55:00Z">
            <w:rPr>
              <w:ins w:id="21731" w:author="shorny" w:date="2014-06-09T18:54:00Z"/>
              <w:rStyle w:val="comment1"/>
            </w:rPr>
          </w:rPrChange>
        </w:rPr>
      </w:pPr>
      <w:ins w:id="21732" w:author="shorny" w:date="2014-06-09T18:54:00Z">
        <w:r w:rsidRPr="00D26196">
          <w:rPr>
            <w:sz w:val="18"/>
            <w:rPrChange w:id="21733" w:author="shorny" w:date="2014-06-09T18:55:00Z">
              <w:rPr/>
            </w:rPrChange>
          </w:rPr>
          <w:t xml:space="preserve">  </w:t>
        </w:r>
        <w:r w:rsidRPr="00D26196">
          <w:rPr>
            <w:rStyle w:val="comment1"/>
            <w:sz w:val="18"/>
            <w:rPrChange w:id="21734" w:author="shorny" w:date="2014-06-09T18:55:00Z">
              <w:rPr>
                <w:rStyle w:val="comment1"/>
              </w:rPr>
            </w:rPrChange>
          </w:rPr>
          <w:t xml:space="preserve">-- </w:t>
        </w:r>
        <w:proofErr w:type="gramStart"/>
        <w:r w:rsidRPr="00D26196">
          <w:rPr>
            <w:rStyle w:val="comment1"/>
            <w:sz w:val="18"/>
            <w:rPrChange w:id="21735" w:author="shorny" w:date="2014-06-09T18:55:00Z">
              <w:rPr>
                <w:rStyle w:val="comment1"/>
              </w:rPr>
            </w:rPrChange>
          </w:rPr>
          <w:t>two</w:t>
        </w:r>
        <w:proofErr w:type="gramEnd"/>
        <w:r w:rsidRPr="00D26196">
          <w:rPr>
            <w:rStyle w:val="comment1"/>
            <w:sz w:val="18"/>
            <w:rPrChange w:id="21736" w:author="shorny" w:date="2014-06-09T18:55:00Z">
              <w:rPr>
                <w:rStyle w:val="comment1"/>
              </w:rPr>
            </w:rPrChange>
          </w:rPr>
          <w:t xml:space="preserve"> rows, id 441 and 442, </w:t>
        </w:r>
      </w:ins>
    </w:p>
    <w:p w14:paraId="0FCCDF0C" w14:textId="77777777" w:rsidR="00D26196" w:rsidRPr="00D26196" w:rsidRDefault="00D26196">
      <w:pPr>
        <w:pStyle w:val="HTMLPreformatted"/>
        <w:divId w:val="2032412305"/>
        <w:rPr>
          <w:ins w:id="21737" w:author="shorny" w:date="2014-06-09T18:54:00Z"/>
          <w:sz w:val="18"/>
          <w:rPrChange w:id="21738" w:author="shorny" w:date="2014-06-09T18:55:00Z">
            <w:rPr>
              <w:ins w:id="21739" w:author="shorny" w:date="2014-06-09T18:54:00Z"/>
            </w:rPr>
          </w:rPrChange>
        </w:rPr>
      </w:pPr>
      <w:ins w:id="21740" w:author="shorny" w:date="2014-06-09T18:54:00Z">
        <w:r w:rsidRPr="00D26196">
          <w:rPr>
            <w:sz w:val="18"/>
            <w:rPrChange w:id="21741" w:author="shorny" w:date="2014-06-09T18:55:00Z">
              <w:rPr/>
            </w:rPrChange>
          </w:rPr>
          <w:t xml:space="preserve">  </w:t>
        </w:r>
        <w:r w:rsidRPr="00D26196">
          <w:rPr>
            <w:rStyle w:val="keyword1"/>
            <w:sz w:val="18"/>
            <w:rPrChange w:id="21742" w:author="shorny" w:date="2014-06-09T18:55:00Z">
              <w:rPr>
                <w:rStyle w:val="keyword1"/>
              </w:rPr>
            </w:rPrChange>
          </w:rPr>
          <w:t>CREATE</w:t>
        </w:r>
        <w:r w:rsidRPr="00D26196">
          <w:rPr>
            <w:sz w:val="18"/>
            <w:rPrChange w:id="21743" w:author="shorny" w:date="2014-06-09T18:55:00Z">
              <w:rPr/>
            </w:rPrChange>
          </w:rPr>
          <w:t xml:space="preserve"> </w:t>
        </w:r>
        <w:r w:rsidRPr="00D26196">
          <w:rPr>
            <w:rStyle w:val="keyword1"/>
            <w:sz w:val="18"/>
            <w:rPrChange w:id="21744" w:author="shorny" w:date="2014-06-09T18:55:00Z">
              <w:rPr>
                <w:rStyle w:val="keyword1"/>
              </w:rPr>
            </w:rPrChange>
          </w:rPr>
          <w:t>TEMPORARY</w:t>
        </w:r>
        <w:r w:rsidRPr="00D26196">
          <w:rPr>
            <w:sz w:val="18"/>
            <w:rPrChange w:id="21745" w:author="shorny" w:date="2014-06-09T18:55:00Z">
              <w:rPr/>
            </w:rPrChange>
          </w:rPr>
          <w:t xml:space="preserve"> </w:t>
        </w:r>
        <w:r w:rsidRPr="00D26196">
          <w:rPr>
            <w:rStyle w:val="keyword1"/>
            <w:sz w:val="18"/>
            <w:rPrChange w:id="21746" w:author="shorny" w:date="2014-06-09T18:55:00Z">
              <w:rPr>
                <w:rStyle w:val="keyword1"/>
              </w:rPr>
            </w:rPrChange>
          </w:rPr>
          <w:t>TABLE</w:t>
        </w:r>
        <w:r w:rsidRPr="00D26196">
          <w:rPr>
            <w:sz w:val="18"/>
            <w:rPrChange w:id="21747" w:author="shorny" w:date="2014-06-09T18:55:00Z">
              <w:rPr/>
            </w:rPrChange>
          </w:rPr>
          <w:t xml:space="preserve"> </w:t>
        </w:r>
        <w:r w:rsidRPr="00D26196">
          <w:rPr>
            <w:rStyle w:val="function-name1"/>
            <w:sz w:val="18"/>
            <w:rPrChange w:id="21748" w:author="shorny" w:date="2014-06-09T18:55:00Z">
              <w:rPr>
                <w:rStyle w:val="function-name1"/>
              </w:rPr>
            </w:rPrChange>
          </w:rPr>
          <w:t>utrans_e_expecteds</w:t>
        </w:r>
        <w:r w:rsidRPr="00D26196">
          <w:rPr>
            <w:sz w:val="18"/>
            <w:rPrChange w:id="21749" w:author="shorny" w:date="2014-06-09T18:55:00Z">
              <w:rPr/>
            </w:rPrChange>
          </w:rPr>
          <w:t xml:space="preserve"> (</w:t>
        </w:r>
      </w:ins>
    </w:p>
    <w:p w14:paraId="419593D8" w14:textId="77777777" w:rsidR="00D26196" w:rsidRPr="00D26196" w:rsidRDefault="00D26196">
      <w:pPr>
        <w:pStyle w:val="HTMLPreformatted"/>
        <w:divId w:val="2032412305"/>
        <w:rPr>
          <w:ins w:id="21750" w:author="shorny" w:date="2014-06-09T18:54:00Z"/>
          <w:sz w:val="18"/>
          <w:rPrChange w:id="21751" w:author="shorny" w:date="2014-06-09T18:55:00Z">
            <w:rPr>
              <w:ins w:id="21752" w:author="shorny" w:date="2014-06-09T18:54:00Z"/>
            </w:rPr>
          </w:rPrChange>
        </w:rPr>
      </w:pPr>
      <w:ins w:id="21753" w:author="shorny" w:date="2014-06-09T18:54:00Z">
        <w:r w:rsidRPr="00D26196">
          <w:rPr>
            <w:sz w:val="18"/>
            <w:rPrChange w:id="21754" w:author="shorny" w:date="2014-06-09T18:55:00Z">
              <w:rPr/>
            </w:rPrChange>
          </w:rPr>
          <w:t xml:space="preserve">    CorrID </w:t>
        </w:r>
        <w:proofErr w:type="gramStart"/>
        <w:r w:rsidRPr="00D26196">
          <w:rPr>
            <w:rStyle w:val="type1"/>
            <w:sz w:val="18"/>
            <w:rPrChange w:id="21755" w:author="shorny" w:date="2014-06-09T18:55:00Z">
              <w:rPr>
                <w:rStyle w:val="type1"/>
              </w:rPr>
            </w:rPrChange>
          </w:rPr>
          <w:t>int</w:t>
        </w:r>
        <w:r w:rsidRPr="00D26196">
          <w:rPr>
            <w:sz w:val="18"/>
            <w:rPrChange w:id="21756" w:author="shorny" w:date="2014-06-09T18:55:00Z">
              <w:rPr/>
            </w:rPrChange>
          </w:rPr>
          <w:t>(</w:t>
        </w:r>
        <w:proofErr w:type="gramEnd"/>
        <w:r w:rsidRPr="00D26196">
          <w:rPr>
            <w:sz w:val="18"/>
            <w:rPrChange w:id="21757" w:author="shorny" w:date="2014-06-09T18:55:00Z">
              <w:rPr/>
            </w:rPrChange>
          </w:rPr>
          <w:t xml:space="preserve">10) </w:t>
        </w:r>
        <w:r w:rsidRPr="00D26196">
          <w:rPr>
            <w:rStyle w:val="keyword1"/>
            <w:sz w:val="18"/>
            <w:rPrChange w:id="21758" w:author="shorny" w:date="2014-06-09T18:55:00Z">
              <w:rPr>
                <w:rStyle w:val="keyword1"/>
              </w:rPr>
            </w:rPrChange>
          </w:rPr>
          <w:t>NOT</w:t>
        </w:r>
        <w:r w:rsidRPr="00D26196">
          <w:rPr>
            <w:sz w:val="18"/>
            <w:rPrChange w:id="21759" w:author="shorny" w:date="2014-06-09T18:55:00Z">
              <w:rPr/>
            </w:rPrChange>
          </w:rPr>
          <w:t xml:space="preserve"> </w:t>
        </w:r>
        <w:r w:rsidRPr="00D26196">
          <w:rPr>
            <w:rStyle w:val="keyword1"/>
            <w:sz w:val="18"/>
            <w:rPrChange w:id="21760" w:author="shorny" w:date="2014-06-09T18:55:00Z">
              <w:rPr>
                <w:rStyle w:val="keyword1"/>
              </w:rPr>
            </w:rPrChange>
          </w:rPr>
          <w:t>NULL</w:t>
        </w:r>
      </w:ins>
    </w:p>
    <w:p w14:paraId="2255A00F" w14:textId="77777777" w:rsidR="00D26196" w:rsidRPr="00D26196" w:rsidRDefault="00D26196">
      <w:pPr>
        <w:pStyle w:val="HTMLPreformatted"/>
        <w:divId w:val="2032412305"/>
        <w:rPr>
          <w:ins w:id="21761" w:author="shorny" w:date="2014-06-09T18:54:00Z"/>
          <w:sz w:val="18"/>
          <w:rPrChange w:id="21762" w:author="shorny" w:date="2014-06-09T18:55:00Z">
            <w:rPr>
              <w:ins w:id="21763" w:author="shorny" w:date="2014-06-09T18:54:00Z"/>
            </w:rPr>
          </w:rPrChange>
        </w:rPr>
      </w:pPr>
      <w:ins w:id="21764" w:author="shorny" w:date="2014-06-09T18:54:00Z">
        <w:r w:rsidRPr="00D26196">
          <w:rPr>
            <w:sz w:val="18"/>
            <w:rPrChange w:id="21765" w:author="shorny" w:date="2014-06-09T18:55:00Z">
              <w:rPr/>
            </w:rPrChange>
          </w:rPr>
          <w:t xml:space="preserve">  ) ;</w:t>
        </w:r>
      </w:ins>
    </w:p>
    <w:p w14:paraId="49EA2A14" w14:textId="77777777" w:rsidR="00D26196" w:rsidRPr="00D26196" w:rsidRDefault="00D26196">
      <w:pPr>
        <w:pStyle w:val="HTMLPreformatted"/>
        <w:divId w:val="2032412305"/>
        <w:rPr>
          <w:ins w:id="21766" w:author="shorny" w:date="2014-06-09T18:54:00Z"/>
          <w:sz w:val="18"/>
          <w:rPrChange w:id="21767" w:author="shorny" w:date="2014-06-09T18:55:00Z">
            <w:rPr>
              <w:ins w:id="21768" w:author="shorny" w:date="2014-06-09T18:54:00Z"/>
            </w:rPr>
          </w:rPrChange>
        </w:rPr>
      </w:pPr>
      <w:ins w:id="21769" w:author="shorny" w:date="2014-06-09T18:54:00Z">
        <w:r w:rsidRPr="00D26196">
          <w:rPr>
            <w:sz w:val="18"/>
            <w:rPrChange w:id="21770" w:author="shorny" w:date="2014-06-09T18:55:00Z">
              <w:rPr/>
            </w:rPrChange>
          </w:rPr>
          <w:t xml:space="preserve">  </w:t>
        </w:r>
        <w:r w:rsidRPr="00D26196">
          <w:rPr>
            <w:rStyle w:val="keyword1"/>
            <w:sz w:val="18"/>
            <w:rPrChange w:id="21771" w:author="shorny" w:date="2014-06-09T18:55:00Z">
              <w:rPr>
                <w:rStyle w:val="keyword1"/>
              </w:rPr>
            </w:rPrChange>
          </w:rPr>
          <w:t>INSERT</w:t>
        </w:r>
        <w:r w:rsidRPr="00D26196">
          <w:rPr>
            <w:sz w:val="18"/>
            <w:rPrChange w:id="21772" w:author="shorny" w:date="2014-06-09T18:55:00Z">
              <w:rPr/>
            </w:rPrChange>
          </w:rPr>
          <w:t xml:space="preserve"> </w:t>
        </w:r>
        <w:r w:rsidRPr="00D26196">
          <w:rPr>
            <w:rStyle w:val="keyword1"/>
            <w:sz w:val="18"/>
            <w:rPrChange w:id="21773" w:author="shorny" w:date="2014-06-09T18:55:00Z">
              <w:rPr>
                <w:rStyle w:val="keyword1"/>
              </w:rPr>
            </w:rPrChange>
          </w:rPr>
          <w:t>INTO</w:t>
        </w:r>
        <w:r w:rsidRPr="00D26196">
          <w:rPr>
            <w:sz w:val="18"/>
            <w:rPrChange w:id="21774" w:author="shorny" w:date="2014-06-09T18:55:00Z">
              <w:rPr/>
            </w:rPrChange>
          </w:rPr>
          <w:t xml:space="preserve"> utrans_e_expecteds (CorrID)</w:t>
        </w:r>
      </w:ins>
    </w:p>
    <w:p w14:paraId="375D17CF" w14:textId="77777777" w:rsidR="00D26196" w:rsidRPr="00D26196" w:rsidRDefault="00D26196">
      <w:pPr>
        <w:pStyle w:val="HTMLPreformatted"/>
        <w:divId w:val="2032412305"/>
        <w:rPr>
          <w:ins w:id="21775" w:author="shorny" w:date="2014-06-09T18:54:00Z"/>
          <w:sz w:val="18"/>
          <w:rPrChange w:id="21776" w:author="shorny" w:date="2014-06-09T18:55:00Z">
            <w:rPr>
              <w:ins w:id="21777" w:author="shorny" w:date="2014-06-09T18:54:00Z"/>
            </w:rPr>
          </w:rPrChange>
        </w:rPr>
      </w:pPr>
      <w:ins w:id="21778" w:author="shorny" w:date="2014-06-09T18:54:00Z">
        <w:r w:rsidRPr="00D26196">
          <w:rPr>
            <w:sz w:val="18"/>
            <w:rPrChange w:id="21779" w:author="shorny" w:date="2014-06-09T18:55:00Z">
              <w:rPr/>
            </w:rPrChange>
          </w:rPr>
          <w:t xml:space="preserve">  </w:t>
        </w:r>
        <w:r w:rsidRPr="00D26196">
          <w:rPr>
            <w:rStyle w:val="keyword1"/>
            <w:sz w:val="18"/>
            <w:rPrChange w:id="21780" w:author="shorny" w:date="2014-06-09T18:55:00Z">
              <w:rPr>
                <w:rStyle w:val="keyword1"/>
              </w:rPr>
            </w:rPrChange>
          </w:rPr>
          <w:t>VALUES</w:t>
        </w:r>
        <w:r w:rsidRPr="00D26196">
          <w:rPr>
            <w:sz w:val="18"/>
            <w:rPrChange w:id="21781" w:author="shorny" w:date="2014-06-09T18:55:00Z">
              <w:rPr/>
            </w:rPrChange>
          </w:rPr>
          <w:t xml:space="preserve"> (441), (442</w:t>
        </w:r>
        <w:proofErr w:type="gramStart"/>
        <w:r w:rsidRPr="00D26196">
          <w:rPr>
            <w:sz w:val="18"/>
            <w:rPrChange w:id="21782" w:author="shorny" w:date="2014-06-09T18:55:00Z">
              <w:rPr/>
            </w:rPrChange>
          </w:rPr>
          <w:t>) ;</w:t>
        </w:r>
        <w:proofErr w:type="gramEnd"/>
      </w:ins>
    </w:p>
    <w:p w14:paraId="0967322D" w14:textId="77777777" w:rsidR="00D26196" w:rsidRPr="00D26196" w:rsidRDefault="00D26196">
      <w:pPr>
        <w:pStyle w:val="HTMLPreformatted"/>
        <w:divId w:val="2032412305"/>
        <w:rPr>
          <w:ins w:id="21783" w:author="shorny" w:date="2014-06-09T18:54:00Z"/>
          <w:sz w:val="18"/>
          <w:rPrChange w:id="21784" w:author="shorny" w:date="2014-06-09T18:55:00Z">
            <w:rPr>
              <w:ins w:id="21785" w:author="shorny" w:date="2014-06-09T18:54:00Z"/>
            </w:rPr>
          </w:rPrChange>
        </w:rPr>
      </w:pPr>
    </w:p>
    <w:p w14:paraId="56FC90E2" w14:textId="77777777" w:rsidR="00D26196" w:rsidRPr="00D26196" w:rsidRDefault="00D26196">
      <w:pPr>
        <w:pStyle w:val="HTMLPreformatted"/>
        <w:divId w:val="2032412305"/>
        <w:rPr>
          <w:ins w:id="21786" w:author="shorny" w:date="2014-06-09T18:54:00Z"/>
          <w:rStyle w:val="comment1"/>
          <w:sz w:val="18"/>
          <w:rPrChange w:id="21787" w:author="shorny" w:date="2014-06-09T18:55:00Z">
            <w:rPr>
              <w:ins w:id="21788" w:author="shorny" w:date="2014-06-09T18:54:00Z"/>
              <w:rStyle w:val="comment1"/>
            </w:rPr>
          </w:rPrChange>
        </w:rPr>
      </w:pPr>
      <w:ins w:id="21789" w:author="shorny" w:date="2014-06-09T18:54:00Z">
        <w:r w:rsidRPr="00D26196">
          <w:rPr>
            <w:sz w:val="18"/>
            <w:rPrChange w:id="21790" w:author="shorny" w:date="2014-06-09T18:55:00Z">
              <w:rPr/>
            </w:rPrChange>
          </w:rPr>
          <w:t xml:space="preserve">  </w:t>
        </w:r>
        <w:r w:rsidRPr="00D26196">
          <w:rPr>
            <w:rStyle w:val="comment1"/>
            <w:sz w:val="18"/>
            <w:rPrChange w:id="21791" w:author="shorny" w:date="2014-06-09T18:55:00Z">
              <w:rPr>
                <w:rStyle w:val="comment1"/>
              </w:rPr>
            </w:rPrChange>
          </w:rPr>
          <w:t>-- create another temporary table that lists the differences between expected</w:t>
        </w:r>
      </w:ins>
    </w:p>
    <w:p w14:paraId="324F1235" w14:textId="77777777" w:rsidR="00D26196" w:rsidRPr="00D26196" w:rsidRDefault="00D26196">
      <w:pPr>
        <w:pStyle w:val="HTMLPreformatted"/>
        <w:divId w:val="2032412305"/>
        <w:rPr>
          <w:ins w:id="21792" w:author="shorny" w:date="2014-06-09T18:54:00Z"/>
          <w:rStyle w:val="comment1"/>
          <w:sz w:val="18"/>
          <w:rPrChange w:id="21793" w:author="shorny" w:date="2014-06-09T18:55:00Z">
            <w:rPr>
              <w:ins w:id="21794" w:author="shorny" w:date="2014-06-09T18:54:00Z"/>
              <w:rStyle w:val="comment1"/>
            </w:rPr>
          </w:rPrChange>
        </w:rPr>
      </w:pPr>
      <w:ins w:id="21795" w:author="shorny" w:date="2014-06-09T18:54:00Z">
        <w:r w:rsidRPr="00D26196">
          <w:rPr>
            <w:sz w:val="18"/>
            <w:rPrChange w:id="21796" w:author="shorny" w:date="2014-06-09T18:55:00Z">
              <w:rPr/>
            </w:rPrChange>
          </w:rPr>
          <w:t xml:space="preserve">  </w:t>
        </w:r>
        <w:r w:rsidRPr="00D26196">
          <w:rPr>
            <w:rStyle w:val="comment1"/>
            <w:sz w:val="18"/>
            <w:rPrChange w:id="21797" w:author="shorny" w:date="2014-06-09T18:55:00Z">
              <w:rPr>
                <w:rStyle w:val="comment1"/>
              </w:rPr>
            </w:rPrChange>
          </w:rPr>
          <w:t xml:space="preserve">-- </w:t>
        </w:r>
        <w:proofErr w:type="gramStart"/>
        <w:r w:rsidRPr="00D26196">
          <w:rPr>
            <w:rStyle w:val="comment1"/>
            <w:sz w:val="18"/>
            <w:rPrChange w:id="21798" w:author="shorny" w:date="2014-06-09T18:55:00Z">
              <w:rPr>
                <w:rStyle w:val="comment1"/>
              </w:rPr>
            </w:rPrChange>
          </w:rPr>
          <w:t>results</w:t>
        </w:r>
        <w:proofErr w:type="gramEnd"/>
        <w:r w:rsidRPr="00D26196">
          <w:rPr>
            <w:rStyle w:val="comment1"/>
            <w:sz w:val="18"/>
            <w:rPrChange w:id="21799" w:author="shorny" w:date="2014-06-09T18:55:00Z">
              <w:rPr>
                <w:rStyle w:val="comment1"/>
              </w:rPr>
            </w:rPrChange>
          </w:rPr>
          <w:t xml:space="preserve"> and actuals</w:t>
        </w:r>
      </w:ins>
    </w:p>
    <w:p w14:paraId="1E7A4882" w14:textId="77777777" w:rsidR="00D26196" w:rsidRPr="00D26196" w:rsidRDefault="00D26196">
      <w:pPr>
        <w:pStyle w:val="HTMLPreformatted"/>
        <w:divId w:val="2032412305"/>
        <w:rPr>
          <w:ins w:id="21800" w:author="shorny" w:date="2014-06-09T18:54:00Z"/>
          <w:sz w:val="18"/>
          <w:rPrChange w:id="21801" w:author="shorny" w:date="2014-06-09T18:55:00Z">
            <w:rPr>
              <w:ins w:id="21802" w:author="shorny" w:date="2014-06-09T18:54:00Z"/>
            </w:rPr>
          </w:rPrChange>
        </w:rPr>
      </w:pPr>
      <w:ins w:id="21803" w:author="shorny" w:date="2014-06-09T18:54:00Z">
        <w:r w:rsidRPr="00D26196">
          <w:rPr>
            <w:sz w:val="18"/>
            <w:rPrChange w:id="21804" w:author="shorny" w:date="2014-06-09T18:55:00Z">
              <w:rPr/>
            </w:rPrChange>
          </w:rPr>
          <w:t xml:space="preserve">  </w:t>
        </w:r>
        <w:r w:rsidRPr="00D26196">
          <w:rPr>
            <w:rStyle w:val="keyword1"/>
            <w:sz w:val="18"/>
            <w:rPrChange w:id="21805" w:author="shorny" w:date="2014-06-09T18:55:00Z">
              <w:rPr>
                <w:rStyle w:val="keyword1"/>
              </w:rPr>
            </w:rPrChange>
          </w:rPr>
          <w:t>CREATE</w:t>
        </w:r>
        <w:r w:rsidRPr="00D26196">
          <w:rPr>
            <w:sz w:val="18"/>
            <w:rPrChange w:id="21806" w:author="shorny" w:date="2014-06-09T18:55:00Z">
              <w:rPr/>
            </w:rPrChange>
          </w:rPr>
          <w:t xml:space="preserve"> </w:t>
        </w:r>
        <w:r w:rsidRPr="00D26196">
          <w:rPr>
            <w:rStyle w:val="keyword1"/>
            <w:sz w:val="18"/>
            <w:rPrChange w:id="21807" w:author="shorny" w:date="2014-06-09T18:55:00Z">
              <w:rPr>
                <w:rStyle w:val="keyword1"/>
              </w:rPr>
            </w:rPrChange>
          </w:rPr>
          <w:t>TEMPORARY</w:t>
        </w:r>
        <w:r w:rsidRPr="00D26196">
          <w:rPr>
            <w:sz w:val="18"/>
            <w:rPrChange w:id="21808" w:author="shorny" w:date="2014-06-09T18:55:00Z">
              <w:rPr/>
            </w:rPrChange>
          </w:rPr>
          <w:t xml:space="preserve"> </w:t>
        </w:r>
        <w:r w:rsidRPr="00D26196">
          <w:rPr>
            <w:rStyle w:val="keyword1"/>
            <w:sz w:val="18"/>
            <w:rPrChange w:id="21809" w:author="shorny" w:date="2014-06-09T18:55:00Z">
              <w:rPr>
                <w:rStyle w:val="keyword1"/>
              </w:rPr>
            </w:rPrChange>
          </w:rPr>
          <w:t>TABLE</w:t>
        </w:r>
        <w:r w:rsidRPr="00D26196">
          <w:rPr>
            <w:sz w:val="18"/>
            <w:rPrChange w:id="21810" w:author="shorny" w:date="2014-06-09T18:55:00Z">
              <w:rPr/>
            </w:rPrChange>
          </w:rPr>
          <w:t xml:space="preserve"> </w:t>
        </w:r>
        <w:r w:rsidRPr="00D26196">
          <w:rPr>
            <w:rStyle w:val="function-name1"/>
            <w:sz w:val="18"/>
            <w:rPrChange w:id="21811" w:author="shorny" w:date="2014-06-09T18:55:00Z">
              <w:rPr>
                <w:rStyle w:val="function-name1"/>
              </w:rPr>
            </w:rPrChange>
          </w:rPr>
          <w:t>utrans_e_problems</w:t>
        </w:r>
      </w:ins>
    </w:p>
    <w:p w14:paraId="543C611E" w14:textId="77777777" w:rsidR="00D26196" w:rsidRPr="00D26196" w:rsidRDefault="00D26196">
      <w:pPr>
        <w:pStyle w:val="HTMLPreformatted"/>
        <w:divId w:val="2032412305"/>
        <w:rPr>
          <w:ins w:id="21812" w:author="shorny" w:date="2014-06-09T18:54:00Z"/>
          <w:sz w:val="18"/>
          <w:rPrChange w:id="21813" w:author="shorny" w:date="2014-06-09T18:55:00Z">
            <w:rPr>
              <w:ins w:id="21814" w:author="shorny" w:date="2014-06-09T18:54:00Z"/>
            </w:rPr>
          </w:rPrChange>
        </w:rPr>
      </w:pPr>
      <w:ins w:id="21815" w:author="shorny" w:date="2014-06-09T18:54:00Z">
        <w:r w:rsidRPr="00D26196">
          <w:rPr>
            <w:sz w:val="18"/>
            <w:rPrChange w:id="21816" w:author="shorny" w:date="2014-06-09T18:55:00Z">
              <w:rPr/>
            </w:rPrChange>
          </w:rPr>
          <w:t xml:space="preserve">  </w:t>
        </w:r>
        <w:proofErr w:type="gramStart"/>
        <w:r w:rsidRPr="00D26196">
          <w:rPr>
            <w:rStyle w:val="keyword1"/>
            <w:sz w:val="18"/>
            <w:rPrChange w:id="21817" w:author="shorny" w:date="2014-06-09T18:55:00Z">
              <w:rPr>
                <w:rStyle w:val="keyword1"/>
              </w:rPr>
            </w:rPrChange>
          </w:rPr>
          <w:t>SELECT</w:t>
        </w:r>
        <w:r w:rsidRPr="00D26196">
          <w:rPr>
            <w:sz w:val="18"/>
            <w:rPrChange w:id="21818" w:author="shorny" w:date="2014-06-09T18:55:00Z">
              <w:rPr/>
            </w:rPrChange>
          </w:rPr>
          <w:t xml:space="preserve"> problems.*</w:t>
        </w:r>
        <w:proofErr w:type="gramEnd"/>
      </w:ins>
    </w:p>
    <w:p w14:paraId="2B669716" w14:textId="77777777" w:rsidR="00D26196" w:rsidRPr="00D26196" w:rsidRDefault="00D26196">
      <w:pPr>
        <w:pStyle w:val="HTMLPreformatted"/>
        <w:divId w:val="2032412305"/>
        <w:rPr>
          <w:ins w:id="21819" w:author="shorny" w:date="2014-06-09T18:54:00Z"/>
          <w:sz w:val="18"/>
          <w:rPrChange w:id="21820" w:author="shorny" w:date="2014-06-09T18:55:00Z">
            <w:rPr>
              <w:ins w:id="21821" w:author="shorny" w:date="2014-06-09T18:54:00Z"/>
            </w:rPr>
          </w:rPrChange>
        </w:rPr>
      </w:pPr>
      <w:ins w:id="21822" w:author="shorny" w:date="2014-06-09T18:54:00Z">
        <w:r w:rsidRPr="00D26196">
          <w:rPr>
            <w:sz w:val="18"/>
            <w:rPrChange w:id="21823" w:author="shorny" w:date="2014-06-09T18:55:00Z">
              <w:rPr/>
            </w:rPrChange>
          </w:rPr>
          <w:t xml:space="preserve">  </w:t>
        </w:r>
        <w:r w:rsidRPr="00D26196">
          <w:rPr>
            <w:rStyle w:val="keyword1"/>
            <w:sz w:val="18"/>
            <w:rPrChange w:id="21824" w:author="shorny" w:date="2014-06-09T18:55:00Z">
              <w:rPr>
                <w:rStyle w:val="keyword1"/>
              </w:rPr>
            </w:rPrChange>
          </w:rPr>
          <w:t>FROM</w:t>
        </w:r>
      </w:ins>
    </w:p>
    <w:p w14:paraId="19BF0302" w14:textId="77777777" w:rsidR="00D26196" w:rsidRPr="00D26196" w:rsidRDefault="00D26196">
      <w:pPr>
        <w:pStyle w:val="HTMLPreformatted"/>
        <w:divId w:val="2032412305"/>
        <w:rPr>
          <w:ins w:id="21825" w:author="shorny" w:date="2014-06-09T18:54:00Z"/>
          <w:sz w:val="18"/>
          <w:rPrChange w:id="21826" w:author="shorny" w:date="2014-06-09T18:55:00Z">
            <w:rPr>
              <w:ins w:id="21827" w:author="shorny" w:date="2014-06-09T18:54:00Z"/>
            </w:rPr>
          </w:rPrChange>
        </w:rPr>
      </w:pPr>
      <w:ins w:id="21828" w:author="shorny" w:date="2014-06-09T18:54:00Z">
        <w:r w:rsidRPr="00D26196">
          <w:rPr>
            <w:sz w:val="18"/>
            <w:rPrChange w:id="21829" w:author="shorny" w:date="2014-06-09T18:55:00Z">
              <w:rPr/>
            </w:rPrChange>
          </w:rPr>
          <w:t xml:space="preserve">  (</w:t>
        </w:r>
      </w:ins>
    </w:p>
    <w:p w14:paraId="4FE3194D" w14:textId="77777777" w:rsidR="00D26196" w:rsidRPr="00D26196" w:rsidRDefault="00D26196">
      <w:pPr>
        <w:pStyle w:val="HTMLPreformatted"/>
        <w:divId w:val="2032412305"/>
        <w:rPr>
          <w:ins w:id="21830" w:author="shorny" w:date="2014-06-09T18:54:00Z"/>
          <w:sz w:val="18"/>
          <w:rPrChange w:id="21831" w:author="shorny" w:date="2014-06-09T18:55:00Z">
            <w:rPr>
              <w:ins w:id="21832" w:author="shorny" w:date="2014-06-09T18:54:00Z"/>
            </w:rPr>
          </w:rPrChange>
        </w:rPr>
      </w:pPr>
      <w:ins w:id="21833" w:author="shorny" w:date="2014-06-09T18:54:00Z">
        <w:r w:rsidRPr="00D26196">
          <w:rPr>
            <w:sz w:val="18"/>
            <w:rPrChange w:id="21834" w:author="shorny" w:date="2014-06-09T18:55:00Z">
              <w:rPr/>
            </w:rPrChange>
          </w:rPr>
          <w:t xml:space="preserve">      </w:t>
        </w:r>
        <w:proofErr w:type="gramStart"/>
        <w:r w:rsidRPr="00D26196">
          <w:rPr>
            <w:rStyle w:val="keyword1"/>
            <w:sz w:val="18"/>
            <w:rPrChange w:id="21835" w:author="shorny" w:date="2014-06-09T18:55:00Z">
              <w:rPr>
                <w:rStyle w:val="keyword1"/>
              </w:rPr>
            </w:rPrChange>
          </w:rPr>
          <w:t>SELECT</w:t>
        </w:r>
        <w:r w:rsidRPr="00D26196">
          <w:rPr>
            <w:sz w:val="18"/>
            <w:rPrChange w:id="21836" w:author="shorny" w:date="2014-06-09T18:55:00Z">
              <w:rPr/>
            </w:rPrChange>
          </w:rPr>
          <w:t xml:space="preserve"> actuals.*</w:t>
        </w:r>
        <w:proofErr w:type="gramEnd"/>
      </w:ins>
    </w:p>
    <w:p w14:paraId="564E73F1" w14:textId="77777777" w:rsidR="00D26196" w:rsidRPr="00D26196" w:rsidRDefault="00D26196">
      <w:pPr>
        <w:pStyle w:val="HTMLPreformatted"/>
        <w:divId w:val="2032412305"/>
        <w:rPr>
          <w:ins w:id="21837" w:author="shorny" w:date="2014-06-09T18:54:00Z"/>
          <w:sz w:val="18"/>
          <w:rPrChange w:id="21838" w:author="shorny" w:date="2014-06-09T18:55:00Z">
            <w:rPr>
              <w:ins w:id="21839" w:author="shorny" w:date="2014-06-09T18:54:00Z"/>
            </w:rPr>
          </w:rPrChange>
        </w:rPr>
      </w:pPr>
      <w:ins w:id="21840" w:author="shorny" w:date="2014-06-09T18:54:00Z">
        <w:r w:rsidRPr="00D26196">
          <w:rPr>
            <w:sz w:val="18"/>
            <w:rPrChange w:id="21841" w:author="shorny" w:date="2014-06-09T18:55:00Z">
              <w:rPr/>
            </w:rPrChange>
          </w:rPr>
          <w:t xml:space="preserve">      </w:t>
        </w:r>
        <w:r w:rsidRPr="00D26196">
          <w:rPr>
            <w:rStyle w:val="keyword1"/>
            <w:sz w:val="18"/>
            <w:rPrChange w:id="21842" w:author="shorny" w:date="2014-06-09T18:55:00Z">
              <w:rPr>
                <w:rStyle w:val="keyword1"/>
              </w:rPr>
            </w:rPrChange>
          </w:rPr>
          <w:t>FROM</w:t>
        </w:r>
        <w:r w:rsidRPr="00D26196">
          <w:rPr>
            <w:sz w:val="18"/>
            <w:rPrChange w:id="21843" w:author="shorny" w:date="2014-06-09T18:55:00Z">
              <w:rPr/>
            </w:rPrChange>
          </w:rPr>
          <w:t xml:space="preserve"> utrans_e_actuals actuals</w:t>
        </w:r>
      </w:ins>
    </w:p>
    <w:p w14:paraId="1AC2BDA5" w14:textId="77777777" w:rsidR="00D26196" w:rsidRPr="00D26196" w:rsidRDefault="00D26196">
      <w:pPr>
        <w:pStyle w:val="HTMLPreformatted"/>
        <w:divId w:val="2032412305"/>
        <w:rPr>
          <w:ins w:id="21844" w:author="shorny" w:date="2014-06-09T18:54:00Z"/>
          <w:sz w:val="18"/>
          <w:rPrChange w:id="21845" w:author="shorny" w:date="2014-06-09T18:55:00Z">
            <w:rPr>
              <w:ins w:id="21846" w:author="shorny" w:date="2014-06-09T18:54:00Z"/>
            </w:rPr>
          </w:rPrChange>
        </w:rPr>
      </w:pPr>
      <w:ins w:id="21847" w:author="shorny" w:date="2014-06-09T18:54:00Z">
        <w:r w:rsidRPr="00D26196">
          <w:rPr>
            <w:sz w:val="18"/>
            <w:rPrChange w:id="21848" w:author="shorny" w:date="2014-06-09T18:55:00Z">
              <w:rPr/>
            </w:rPrChange>
          </w:rPr>
          <w:t xml:space="preserve">      </w:t>
        </w:r>
        <w:r w:rsidRPr="00D26196">
          <w:rPr>
            <w:rStyle w:val="keyword1"/>
            <w:sz w:val="18"/>
            <w:rPrChange w:id="21849" w:author="shorny" w:date="2014-06-09T18:55:00Z">
              <w:rPr>
                <w:rStyle w:val="keyword1"/>
              </w:rPr>
            </w:rPrChange>
          </w:rPr>
          <w:t>UNION</w:t>
        </w:r>
        <w:r w:rsidRPr="00D26196">
          <w:rPr>
            <w:sz w:val="18"/>
            <w:rPrChange w:id="21850" w:author="shorny" w:date="2014-06-09T18:55:00Z">
              <w:rPr/>
            </w:rPrChange>
          </w:rPr>
          <w:t xml:space="preserve"> </w:t>
        </w:r>
        <w:r w:rsidRPr="00D26196">
          <w:rPr>
            <w:rStyle w:val="keyword1"/>
            <w:sz w:val="18"/>
            <w:rPrChange w:id="21851" w:author="shorny" w:date="2014-06-09T18:55:00Z">
              <w:rPr>
                <w:rStyle w:val="keyword1"/>
              </w:rPr>
            </w:rPrChange>
          </w:rPr>
          <w:t>ALL</w:t>
        </w:r>
      </w:ins>
    </w:p>
    <w:p w14:paraId="3BF2154B" w14:textId="77777777" w:rsidR="00D26196" w:rsidRPr="00D26196" w:rsidRDefault="00D26196">
      <w:pPr>
        <w:pStyle w:val="HTMLPreformatted"/>
        <w:divId w:val="2032412305"/>
        <w:rPr>
          <w:ins w:id="21852" w:author="shorny" w:date="2014-06-09T18:54:00Z"/>
          <w:sz w:val="18"/>
          <w:rPrChange w:id="21853" w:author="shorny" w:date="2014-06-09T18:55:00Z">
            <w:rPr>
              <w:ins w:id="21854" w:author="shorny" w:date="2014-06-09T18:54:00Z"/>
            </w:rPr>
          </w:rPrChange>
        </w:rPr>
      </w:pPr>
      <w:ins w:id="21855" w:author="shorny" w:date="2014-06-09T18:54:00Z">
        <w:r w:rsidRPr="00D26196">
          <w:rPr>
            <w:sz w:val="18"/>
            <w:rPrChange w:id="21856" w:author="shorny" w:date="2014-06-09T18:55:00Z">
              <w:rPr/>
            </w:rPrChange>
          </w:rPr>
          <w:t xml:space="preserve">      </w:t>
        </w:r>
        <w:proofErr w:type="gramStart"/>
        <w:r w:rsidRPr="00D26196">
          <w:rPr>
            <w:rStyle w:val="keyword1"/>
            <w:sz w:val="18"/>
            <w:rPrChange w:id="21857" w:author="shorny" w:date="2014-06-09T18:55:00Z">
              <w:rPr>
                <w:rStyle w:val="keyword1"/>
              </w:rPr>
            </w:rPrChange>
          </w:rPr>
          <w:t>SELECT</w:t>
        </w:r>
        <w:r w:rsidRPr="00D26196">
          <w:rPr>
            <w:sz w:val="18"/>
            <w:rPrChange w:id="21858" w:author="shorny" w:date="2014-06-09T18:55:00Z">
              <w:rPr/>
            </w:rPrChange>
          </w:rPr>
          <w:t xml:space="preserve"> expecteds.*</w:t>
        </w:r>
        <w:proofErr w:type="gramEnd"/>
      </w:ins>
    </w:p>
    <w:p w14:paraId="5127BA7B" w14:textId="77777777" w:rsidR="00D26196" w:rsidRPr="00D26196" w:rsidRDefault="00D26196">
      <w:pPr>
        <w:pStyle w:val="HTMLPreformatted"/>
        <w:divId w:val="2032412305"/>
        <w:rPr>
          <w:ins w:id="21859" w:author="shorny" w:date="2014-06-09T18:54:00Z"/>
          <w:sz w:val="18"/>
          <w:rPrChange w:id="21860" w:author="shorny" w:date="2014-06-09T18:55:00Z">
            <w:rPr>
              <w:ins w:id="21861" w:author="shorny" w:date="2014-06-09T18:54:00Z"/>
            </w:rPr>
          </w:rPrChange>
        </w:rPr>
      </w:pPr>
      <w:ins w:id="21862" w:author="shorny" w:date="2014-06-09T18:54:00Z">
        <w:r w:rsidRPr="00D26196">
          <w:rPr>
            <w:sz w:val="18"/>
            <w:rPrChange w:id="21863" w:author="shorny" w:date="2014-06-09T18:55:00Z">
              <w:rPr/>
            </w:rPrChange>
          </w:rPr>
          <w:t xml:space="preserve">      </w:t>
        </w:r>
        <w:r w:rsidRPr="00D26196">
          <w:rPr>
            <w:rStyle w:val="keyword1"/>
            <w:sz w:val="18"/>
            <w:rPrChange w:id="21864" w:author="shorny" w:date="2014-06-09T18:55:00Z">
              <w:rPr>
                <w:rStyle w:val="keyword1"/>
              </w:rPr>
            </w:rPrChange>
          </w:rPr>
          <w:t>FROM</w:t>
        </w:r>
        <w:r w:rsidRPr="00D26196">
          <w:rPr>
            <w:sz w:val="18"/>
            <w:rPrChange w:id="21865" w:author="shorny" w:date="2014-06-09T18:55:00Z">
              <w:rPr/>
            </w:rPrChange>
          </w:rPr>
          <w:t xml:space="preserve"> utrans_e_expecteds expecteds</w:t>
        </w:r>
      </w:ins>
    </w:p>
    <w:p w14:paraId="7C29F186" w14:textId="77777777" w:rsidR="00D26196" w:rsidRPr="00D26196" w:rsidRDefault="00D26196">
      <w:pPr>
        <w:pStyle w:val="HTMLPreformatted"/>
        <w:divId w:val="2032412305"/>
        <w:rPr>
          <w:ins w:id="21866" w:author="shorny" w:date="2014-06-09T18:54:00Z"/>
          <w:sz w:val="18"/>
          <w:rPrChange w:id="21867" w:author="shorny" w:date="2014-06-09T18:55:00Z">
            <w:rPr>
              <w:ins w:id="21868" w:author="shorny" w:date="2014-06-09T18:54:00Z"/>
            </w:rPr>
          </w:rPrChange>
        </w:rPr>
      </w:pPr>
      <w:ins w:id="21869" w:author="shorny" w:date="2014-06-09T18:54:00Z">
        <w:r w:rsidRPr="00D26196">
          <w:rPr>
            <w:sz w:val="18"/>
            <w:rPrChange w:id="21870" w:author="shorny" w:date="2014-06-09T18:55:00Z">
              <w:rPr/>
            </w:rPrChange>
          </w:rPr>
          <w:t xml:space="preserve">  )  problems</w:t>
        </w:r>
      </w:ins>
    </w:p>
    <w:p w14:paraId="702390A5" w14:textId="77777777" w:rsidR="00D26196" w:rsidRPr="00D26196" w:rsidRDefault="00D26196">
      <w:pPr>
        <w:pStyle w:val="HTMLPreformatted"/>
        <w:divId w:val="2032412305"/>
        <w:rPr>
          <w:ins w:id="21871" w:author="shorny" w:date="2014-06-09T18:54:00Z"/>
          <w:sz w:val="18"/>
          <w:rPrChange w:id="21872" w:author="shorny" w:date="2014-06-09T18:55:00Z">
            <w:rPr>
              <w:ins w:id="21873" w:author="shorny" w:date="2014-06-09T18:54:00Z"/>
            </w:rPr>
          </w:rPrChange>
        </w:rPr>
      </w:pPr>
      <w:ins w:id="21874" w:author="shorny" w:date="2014-06-09T18:54:00Z">
        <w:r w:rsidRPr="00D26196">
          <w:rPr>
            <w:sz w:val="18"/>
            <w:rPrChange w:id="21875" w:author="shorny" w:date="2014-06-09T18:55:00Z">
              <w:rPr/>
            </w:rPrChange>
          </w:rPr>
          <w:t xml:space="preserve">  </w:t>
        </w:r>
        <w:r w:rsidRPr="00D26196">
          <w:rPr>
            <w:rStyle w:val="keyword1"/>
            <w:sz w:val="18"/>
            <w:rPrChange w:id="21876" w:author="shorny" w:date="2014-06-09T18:55:00Z">
              <w:rPr>
                <w:rStyle w:val="keyword1"/>
              </w:rPr>
            </w:rPrChange>
          </w:rPr>
          <w:t>GROUP</w:t>
        </w:r>
        <w:r w:rsidRPr="00D26196">
          <w:rPr>
            <w:sz w:val="18"/>
            <w:rPrChange w:id="21877" w:author="shorny" w:date="2014-06-09T18:55:00Z">
              <w:rPr/>
            </w:rPrChange>
          </w:rPr>
          <w:t xml:space="preserve"> </w:t>
        </w:r>
        <w:r w:rsidRPr="00D26196">
          <w:rPr>
            <w:rStyle w:val="keyword1"/>
            <w:sz w:val="18"/>
            <w:rPrChange w:id="21878" w:author="shorny" w:date="2014-06-09T18:55:00Z">
              <w:rPr>
                <w:rStyle w:val="keyword1"/>
              </w:rPr>
            </w:rPrChange>
          </w:rPr>
          <w:t>BY</w:t>
        </w:r>
        <w:r w:rsidRPr="00D26196">
          <w:rPr>
            <w:sz w:val="18"/>
            <w:rPrChange w:id="21879" w:author="shorny" w:date="2014-06-09T18:55:00Z">
              <w:rPr/>
            </w:rPrChange>
          </w:rPr>
          <w:t xml:space="preserve"> problems.CorrID</w:t>
        </w:r>
      </w:ins>
    </w:p>
    <w:p w14:paraId="1F710A98" w14:textId="77777777" w:rsidR="00D26196" w:rsidRPr="00D26196" w:rsidRDefault="00D26196">
      <w:pPr>
        <w:pStyle w:val="HTMLPreformatted"/>
        <w:divId w:val="2032412305"/>
        <w:rPr>
          <w:ins w:id="21880" w:author="shorny" w:date="2014-06-09T18:54:00Z"/>
          <w:sz w:val="18"/>
          <w:rPrChange w:id="21881" w:author="shorny" w:date="2014-06-09T18:55:00Z">
            <w:rPr>
              <w:ins w:id="21882" w:author="shorny" w:date="2014-06-09T18:54:00Z"/>
            </w:rPr>
          </w:rPrChange>
        </w:rPr>
      </w:pPr>
      <w:ins w:id="21883" w:author="shorny" w:date="2014-06-09T18:54:00Z">
        <w:r w:rsidRPr="00D26196">
          <w:rPr>
            <w:sz w:val="18"/>
            <w:rPrChange w:id="21884" w:author="shorny" w:date="2014-06-09T18:55:00Z">
              <w:rPr/>
            </w:rPrChange>
          </w:rPr>
          <w:t xml:space="preserve">  </w:t>
        </w:r>
        <w:r w:rsidRPr="00D26196">
          <w:rPr>
            <w:rStyle w:val="keyword1"/>
            <w:sz w:val="18"/>
            <w:rPrChange w:id="21885" w:author="shorny" w:date="2014-06-09T18:55:00Z">
              <w:rPr>
                <w:rStyle w:val="keyword1"/>
              </w:rPr>
            </w:rPrChange>
          </w:rPr>
          <w:t>HAVING</w:t>
        </w:r>
        <w:r w:rsidRPr="00D26196">
          <w:rPr>
            <w:sz w:val="18"/>
            <w:rPrChange w:id="21886" w:author="shorny" w:date="2014-06-09T18:55:00Z">
              <w:rPr/>
            </w:rPrChange>
          </w:rPr>
          <w:t xml:space="preserve"> </w:t>
        </w:r>
        <w:proofErr w:type="gramStart"/>
        <w:r w:rsidRPr="00D26196">
          <w:rPr>
            <w:rStyle w:val="builtin1"/>
            <w:sz w:val="18"/>
            <w:rPrChange w:id="21887" w:author="shorny" w:date="2014-06-09T18:55:00Z">
              <w:rPr>
                <w:rStyle w:val="builtin1"/>
              </w:rPr>
            </w:rPrChange>
          </w:rPr>
          <w:t>COUNT</w:t>
        </w:r>
        <w:r w:rsidRPr="00D26196">
          <w:rPr>
            <w:sz w:val="18"/>
            <w:rPrChange w:id="21888" w:author="shorny" w:date="2014-06-09T18:55:00Z">
              <w:rPr/>
            </w:rPrChange>
          </w:rPr>
          <w:t>(</w:t>
        </w:r>
        <w:proofErr w:type="gramEnd"/>
        <w:r w:rsidRPr="00D26196">
          <w:rPr>
            <w:sz w:val="18"/>
            <w:rPrChange w:id="21889" w:author="shorny" w:date="2014-06-09T18:55:00Z">
              <w:rPr/>
            </w:rPrChange>
          </w:rPr>
          <w:t>*) = 1</w:t>
        </w:r>
      </w:ins>
    </w:p>
    <w:p w14:paraId="4EB03E69" w14:textId="77777777" w:rsidR="00D26196" w:rsidRPr="00D26196" w:rsidRDefault="00D26196">
      <w:pPr>
        <w:pStyle w:val="HTMLPreformatted"/>
        <w:divId w:val="2032412305"/>
        <w:rPr>
          <w:ins w:id="21890" w:author="shorny" w:date="2014-06-09T18:54:00Z"/>
          <w:sz w:val="18"/>
          <w:rPrChange w:id="21891" w:author="shorny" w:date="2014-06-09T18:55:00Z">
            <w:rPr>
              <w:ins w:id="21892" w:author="shorny" w:date="2014-06-09T18:54:00Z"/>
            </w:rPr>
          </w:rPrChange>
        </w:rPr>
      </w:pPr>
      <w:ins w:id="21893" w:author="shorny" w:date="2014-06-09T18:54:00Z">
        <w:r w:rsidRPr="00D26196">
          <w:rPr>
            <w:sz w:val="18"/>
            <w:rPrChange w:id="21894" w:author="shorny" w:date="2014-06-09T18:55:00Z">
              <w:rPr/>
            </w:rPrChange>
          </w:rPr>
          <w:t xml:space="preserve">  </w:t>
        </w:r>
        <w:r w:rsidRPr="00D26196">
          <w:rPr>
            <w:rStyle w:val="keyword1"/>
            <w:sz w:val="18"/>
            <w:rPrChange w:id="21895" w:author="shorny" w:date="2014-06-09T18:55:00Z">
              <w:rPr>
                <w:rStyle w:val="keyword1"/>
              </w:rPr>
            </w:rPrChange>
          </w:rPr>
          <w:t>ORDER</w:t>
        </w:r>
        <w:r w:rsidRPr="00D26196">
          <w:rPr>
            <w:sz w:val="18"/>
            <w:rPrChange w:id="21896" w:author="shorny" w:date="2014-06-09T18:55:00Z">
              <w:rPr/>
            </w:rPrChange>
          </w:rPr>
          <w:t xml:space="preserve"> </w:t>
        </w:r>
        <w:r w:rsidRPr="00D26196">
          <w:rPr>
            <w:rStyle w:val="keyword1"/>
            <w:sz w:val="18"/>
            <w:rPrChange w:id="21897" w:author="shorny" w:date="2014-06-09T18:55:00Z">
              <w:rPr>
                <w:rStyle w:val="keyword1"/>
              </w:rPr>
            </w:rPrChange>
          </w:rPr>
          <w:t>BY</w:t>
        </w:r>
        <w:r w:rsidRPr="00D26196">
          <w:rPr>
            <w:sz w:val="18"/>
            <w:rPrChange w:id="21898" w:author="shorny" w:date="2014-06-09T18:55:00Z">
              <w:rPr/>
            </w:rPrChange>
          </w:rPr>
          <w:t xml:space="preserve"> </w:t>
        </w:r>
        <w:proofErr w:type="gramStart"/>
        <w:r w:rsidRPr="00D26196">
          <w:rPr>
            <w:sz w:val="18"/>
            <w:rPrChange w:id="21899" w:author="shorny" w:date="2014-06-09T18:55:00Z">
              <w:rPr/>
            </w:rPrChange>
          </w:rPr>
          <w:t>problems.CorrID ;</w:t>
        </w:r>
        <w:proofErr w:type="gramEnd"/>
      </w:ins>
    </w:p>
    <w:p w14:paraId="5A573023" w14:textId="77777777" w:rsidR="00D26196" w:rsidRPr="00D26196" w:rsidRDefault="00D26196">
      <w:pPr>
        <w:pStyle w:val="HTMLPreformatted"/>
        <w:divId w:val="2032412305"/>
        <w:rPr>
          <w:ins w:id="21900" w:author="shorny" w:date="2014-06-09T18:54:00Z"/>
          <w:sz w:val="18"/>
          <w:rPrChange w:id="21901" w:author="shorny" w:date="2014-06-09T18:55:00Z">
            <w:rPr>
              <w:ins w:id="21902" w:author="shorny" w:date="2014-06-09T18:54:00Z"/>
            </w:rPr>
          </w:rPrChange>
        </w:rPr>
      </w:pPr>
    </w:p>
    <w:p w14:paraId="5DDEA16E" w14:textId="77777777" w:rsidR="00D26196" w:rsidRPr="00D26196" w:rsidRDefault="00D26196">
      <w:pPr>
        <w:pStyle w:val="HTMLPreformatted"/>
        <w:divId w:val="2032412305"/>
        <w:rPr>
          <w:ins w:id="21903" w:author="shorny" w:date="2014-06-09T18:54:00Z"/>
          <w:rStyle w:val="comment1"/>
          <w:sz w:val="18"/>
          <w:rPrChange w:id="21904" w:author="shorny" w:date="2014-06-09T18:55:00Z">
            <w:rPr>
              <w:ins w:id="21905" w:author="shorny" w:date="2014-06-09T18:54:00Z"/>
              <w:rStyle w:val="comment1"/>
            </w:rPr>
          </w:rPrChange>
        </w:rPr>
      </w:pPr>
      <w:ins w:id="21906" w:author="shorny" w:date="2014-06-09T18:54:00Z">
        <w:r w:rsidRPr="00D26196">
          <w:rPr>
            <w:sz w:val="18"/>
            <w:rPrChange w:id="21907" w:author="shorny" w:date="2014-06-09T18:55:00Z">
              <w:rPr/>
            </w:rPrChange>
          </w:rPr>
          <w:t xml:space="preserve">  </w:t>
        </w:r>
        <w:r w:rsidRPr="00D26196">
          <w:rPr>
            <w:rStyle w:val="comment1"/>
            <w:sz w:val="18"/>
            <w:rPrChange w:id="21908" w:author="shorny" w:date="2014-06-09T18:55:00Z">
              <w:rPr>
                <w:rStyle w:val="comment1"/>
              </w:rPr>
            </w:rPrChange>
          </w:rPr>
          <w:t xml:space="preserve">-- </w:t>
        </w:r>
        <w:proofErr w:type="gramStart"/>
        <w:r w:rsidRPr="00D26196">
          <w:rPr>
            <w:rStyle w:val="comment1"/>
            <w:sz w:val="18"/>
            <w:rPrChange w:id="21909" w:author="shorny" w:date="2014-06-09T18:55:00Z">
              <w:rPr>
                <w:rStyle w:val="comment1"/>
              </w:rPr>
            </w:rPrChange>
          </w:rPr>
          <w:t>report</w:t>
        </w:r>
        <w:proofErr w:type="gramEnd"/>
        <w:r w:rsidRPr="00D26196">
          <w:rPr>
            <w:rStyle w:val="comment1"/>
            <w:sz w:val="18"/>
            <w:rPrChange w:id="21910" w:author="shorny" w:date="2014-06-09T18:55:00Z">
              <w:rPr>
                <w:rStyle w:val="comment1"/>
              </w:rPr>
            </w:rPrChange>
          </w:rPr>
          <w:t xml:space="preserve"> an error if the 'problems' table isn't empty</w:t>
        </w:r>
      </w:ins>
    </w:p>
    <w:p w14:paraId="40E3D652" w14:textId="77777777" w:rsidR="00D26196" w:rsidRPr="00D26196" w:rsidRDefault="00D26196">
      <w:pPr>
        <w:pStyle w:val="HTMLPreformatted"/>
        <w:divId w:val="2032412305"/>
        <w:rPr>
          <w:ins w:id="21911" w:author="shorny" w:date="2014-06-09T18:54:00Z"/>
          <w:sz w:val="18"/>
          <w:rPrChange w:id="21912" w:author="shorny" w:date="2014-06-09T18:55:00Z">
            <w:rPr>
              <w:ins w:id="21913" w:author="shorny" w:date="2014-06-09T18:54:00Z"/>
            </w:rPr>
          </w:rPrChange>
        </w:rPr>
      </w:pPr>
      <w:ins w:id="21914" w:author="shorny" w:date="2014-06-09T18:54:00Z">
        <w:r w:rsidRPr="00D26196">
          <w:rPr>
            <w:sz w:val="18"/>
            <w:rPrChange w:id="21915" w:author="shorny" w:date="2014-06-09T18:55:00Z">
              <w:rPr/>
            </w:rPrChange>
          </w:rPr>
          <w:t xml:space="preserve">  </w:t>
        </w:r>
        <w:r w:rsidRPr="00D26196">
          <w:rPr>
            <w:rStyle w:val="keyword1"/>
            <w:sz w:val="18"/>
            <w:rPrChange w:id="21916" w:author="shorny" w:date="2014-06-09T18:55:00Z">
              <w:rPr>
                <w:rStyle w:val="keyword1"/>
              </w:rPr>
            </w:rPrChange>
          </w:rPr>
          <w:t>CALL</w:t>
        </w:r>
        <w:r w:rsidRPr="00D26196">
          <w:rPr>
            <w:sz w:val="18"/>
            <w:rPrChange w:id="21917" w:author="shorny" w:date="2014-06-09T18:55:00Z">
              <w:rPr/>
            </w:rPrChange>
          </w:rPr>
          <w:t xml:space="preserve"> stk_unit.assert_table_</w:t>
        </w:r>
        <w:proofErr w:type="gramStart"/>
        <w:r w:rsidRPr="00D26196">
          <w:rPr>
            <w:sz w:val="18"/>
            <w:rPrChange w:id="21918" w:author="shorny" w:date="2014-06-09T18:55:00Z">
              <w:rPr/>
            </w:rPrChange>
          </w:rPr>
          <w:t>empty(</w:t>
        </w:r>
        <w:proofErr w:type="gramEnd"/>
        <w:r w:rsidRPr="00D26196">
          <w:rPr>
            <w:sz w:val="18"/>
            <w:rPrChange w:id="21919" w:author="shorny" w:date="2014-06-09T18:55:00Z">
              <w:rPr/>
            </w:rPrChange>
          </w:rPr>
          <w:t xml:space="preserve"> </w:t>
        </w:r>
      </w:ins>
    </w:p>
    <w:p w14:paraId="7FA1EE10" w14:textId="77777777" w:rsidR="00D26196" w:rsidRPr="00D26196" w:rsidRDefault="00D26196">
      <w:pPr>
        <w:pStyle w:val="HTMLPreformatted"/>
        <w:divId w:val="2032412305"/>
        <w:rPr>
          <w:ins w:id="21920" w:author="shorny" w:date="2014-06-09T18:54:00Z"/>
          <w:sz w:val="18"/>
          <w:rPrChange w:id="21921" w:author="shorny" w:date="2014-06-09T18:55:00Z">
            <w:rPr>
              <w:ins w:id="21922" w:author="shorny" w:date="2014-06-09T18:54:00Z"/>
            </w:rPr>
          </w:rPrChange>
        </w:rPr>
      </w:pPr>
      <w:ins w:id="21923" w:author="shorny" w:date="2014-06-09T18:54:00Z">
        <w:r w:rsidRPr="00D26196">
          <w:rPr>
            <w:sz w:val="18"/>
            <w:rPrChange w:id="21924" w:author="shorny" w:date="2014-06-09T18:55:00Z">
              <w:rPr/>
            </w:rPrChange>
          </w:rPr>
          <w:t xml:space="preserve">    </w:t>
        </w:r>
        <w:proofErr w:type="gramStart"/>
        <w:r w:rsidRPr="00D26196">
          <w:rPr>
            <w:sz w:val="18"/>
            <w:rPrChange w:id="21925" w:author="shorny" w:date="2014-06-09T18:55:00Z">
              <w:rPr/>
            </w:rPrChange>
          </w:rPr>
          <w:t>DATABASE(</w:t>
        </w:r>
        <w:proofErr w:type="gramEnd"/>
        <w:r w:rsidRPr="00D26196">
          <w:rPr>
            <w:sz w:val="18"/>
            <w:rPrChange w:id="21926" w:author="shorny" w:date="2014-06-09T18:55:00Z">
              <w:rPr/>
            </w:rPrChange>
          </w:rPr>
          <w:t>),</w:t>
        </w:r>
      </w:ins>
    </w:p>
    <w:p w14:paraId="0236D9B2" w14:textId="77777777" w:rsidR="00D26196" w:rsidRPr="00D26196" w:rsidRDefault="00D26196">
      <w:pPr>
        <w:pStyle w:val="HTMLPreformatted"/>
        <w:divId w:val="2032412305"/>
        <w:rPr>
          <w:ins w:id="21927" w:author="shorny" w:date="2014-06-09T18:54:00Z"/>
          <w:sz w:val="18"/>
          <w:rPrChange w:id="21928" w:author="shorny" w:date="2014-06-09T18:55:00Z">
            <w:rPr>
              <w:ins w:id="21929" w:author="shorny" w:date="2014-06-09T18:54:00Z"/>
            </w:rPr>
          </w:rPrChange>
        </w:rPr>
      </w:pPr>
      <w:ins w:id="21930" w:author="shorny" w:date="2014-06-09T18:54:00Z">
        <w:r w:rsidRPr="00D26196">
          <w:rPr>
            <w:sz w:val="18"/>
            <w:rPrChange w:id="21931" w:author="shorny" w:date="2014-06-09T18:55:00Z">
              <w:rPr/>
            </w:rPrChange>
          </w:rPr>
          <w:t xml:space="preserve">    </w:t>
        </w:r>
        <w:r w:rsidRPr="00D26196">
          <w:rPr>
            <w:rStyle w:val="string1"/>
            <w:sz w:val="18"/>
            <w:rPrChange w:id="21932" w:author="shorny" w:date="2014-06-09T18:55:00Z">
              <w:rPr>
                <w:rStyle w:val="string1"/>
              </w:rPr>
            </w:rPrChange>
          </w:rPr>
          <w:t>'utrans_e_problems'</w:t>
        </w:r>
        <w:r w:rsidRPr="00D26196">
          <w:rPr>
            <w:sz w:val="18"/>
            <w:rPrChange w:id="21933" w:author="shorny" w:date="2014-06-09T18:55:00Z">
              <w:rPr/>
            </w:rPrChange>
          </w:rPr>
          <w:t xml:space="preserve">, </w:t>
        </w:r>
      </w:ins>
    </w:p>
    <w:p w14:paraId="0D4A3B23" w14:textId="77777777" w:rsidR="00D26196" w:rsidRPr="00D26196" w:rsidRDefault="00D26196">
      <w:pPr>
        <w:pStyle w:val="HTMLPreformatted"/>
        <w:divId w:val="2032412305"/>
        <w:rPr>
          <w:ins w:id="21934" w:author="shorny" w:date="2014-06-09T18:54:00Z"/>
          <w:sz w:val="18"/>
          <w:rPrChange w:id="21935" w:author="shorny" w:date="2014-06-09T18:55:00Z">
            <w:rPr>
              <w:ins w:id="21936" w:author="shorny" w:date="2014-06-09T18:54:00Z"/>
            </w:rPr>
          </w:rPrChange>
        </w:rPr>
      </w:pPr>
      <w:ins w:id="21937" w:author="shorny" w:date="2014-06-09T18:54:00Z">
        <w:r w:rsidRPr="00D26196">
          <w:rPr>
            <w:sz w:val="18"/>
            <w:rPrChange w:id="21938" w:author="shorny" w:date="2014-06-09T18:55:00Z">
              <w:rPr/>
            </w:rPrChange>
          </w:rPr>
          <w:t xml:space="preserve">    </w:t>
        </w:r>
        <w:r w:rsidRPr="00D26196">
          <w:rPr>
            <w:rStyle w:val="string1"/>
            <w:sz w:val="18"/>
            <w:rPrChange w:id="21939" w:author="shorny" w:date="2014-06-09T18:55:00Z">
              <w:rPr>
                <w:rStyle w:val="string1"/>
              </w:rPr>
            </w:rPrChange>
          </w:rPr>
          <w:t>'Incorrect results'</w:t>
        </w:r>
        <w:proofErr w:type="gramStart"/>
        <w:r w:rsidRPr="00D26196">
          <w:rPr>
            <w:sz w:val="18"/>
            <w:rPrChange w:id="21940" w:author="shorny" w:date="2014-06-09T18:55:00Z">
              <w:rPr/>
            </w:rPrChange>
          </w:rPr>
          <w:t>) ;</w:t>
        </w:r>
        <w:proofErr w:type="gramEnd"/>
        <w:r w:rsidRPr="00D26196">
          <w:rPr>
            <w:sz w:val="18"/>
            <w:rPrChange w:id="21941" w:author="shorny" w:date="2014-06-09T18:55:00Z">
              <w:rPr/>
            </w:rPrChange>
          </w:rPr>
          <w:t xml:space="preserve"> </w:t>
        </w:r>
      </w:ins>
    </w:p>
    <w:p w14:paraId="73CB6D67" w14:textId="77777777" w:rsidR="00D26196" w:rsidRPr="00D26196" w:rsidRDefault="00D26196">
      <w:pPr>
        <w:pStyle w:val="HTMLPreformatted"/>
        <w:divId w:val="2032412305"/>
        <w:rPr>
          <w:ins w:id="21942" w:author="shorny" w:date="2014-06-09T18:54:00Z"/>
          <w:sz w:val="18"/>
          <w:rPrChange w:id="21943" w:author="shorny" w:date="2014-06-09T18:55:00Z">
            <w:rPr>
              <w:ins w:id="21944" w:author="shorny" w:date="2014-06-09T18:54:00Z"/>
            </w:rPr>
          </w:rPrChange>
        </w:rPr>
      </w:pPr>
    </w:p>
    <w:p w14:paraId="5E310862" w14:textId="77777777" w:rsidR="00D26196" w:rsidRPr="00D26196" w:rsidRDefault="00D26196">
      <w:pPr>
        <w:pStyle w:val="HTMLPreformatted"/>
        <w:divId w:val="2032412305"/>
        <w:rPr>
          <w:ins w:id="21945" w:author="shorny" w:date="2014-06-09T18:54:00Z"/>
          <w:sz w:val="18"/>
          <w:rPrChange w:id="21946" w:author="shorny" w:date="2014-06-09T18:55:00Z">
            <w:rPr>
              <w:ins w:id="21947" w:author="shorny" w:date="2014-06-09T18:54:00Z"/>
            </w:rPr>
          </w:rPrChange>
        </w:rPr>
      </w:pPr>
      <w:ins w:id="21948" w:author="shorny" w:date="2014-06-09T18:54:00Z">
        <w:r w:rsidRPr="00D26196">
          <w:rPr>
            <w:sz w:val="18"/>
            <w:rPrChange w:id="21949" w:author="shorny" w:date="2014-06-09T18:55:00Z">
              <w:rPr/>
            </w:rPrChange>
          </w:rPr>
          <w:t xml:space="preserve">  </w:t>
        </w:r>
        <w:r w:rsidRPr="00D26196">
          <w:rPr>
            <w:rStyle w:val="keyword1"/>
            <w:sz w:val="18"/>
            <w:rPrChange w:id="21950" w:author="shorny" w:date="2014-06-09T18:55:00Z">
              <w:rPr>
                <w:rStyle w:val="keyword1"/>
              </w:rPr>
            </w:rPrChange>
          </w:rPr>
          <w:t>DROP</w:t>
        </w:r>
        <w:r w:rsidRPr="00D26196">
          <w:rPr>
            <w:sz w:val="18"/>
            <w:rPrChange w:id="21951" w:author="shorny" w:date="2014-06-09T18:55:00Z">
              <w:rPr/>
            </w:rPrChange>
          </w:rPr>
          <w:t xml:space="preserve"> </w:t>
        </w:r>
        <w:r w:rsidRPr="00D26196">
          <w:rPr>
            <w:rStyle w:val="keyword1"/>
            <w:sz w:val="18"/>
            <w:rPrChange w:id="21952" w:author="shorny" w:date="2014-06-09T18:55:00Z">
              <w:rPr>
                <w:rStyle w:val="keyword1"/>
              </w:rPr>
            </w:rPrChange>
          </w:rPr>
          <w:t>TABLE</w:t>
        </w:r>
        <w:r w:rsidRPr="00D26196">
          <w:rPr>
            <w:sz w:val="18"/>
            <w:rPrChange w:id="21953" w:author="shorny" w:date="2014-06-09T18:55:00Z">
              <w:rPr/>
            </w:rPrChange>
          </w:rPr>
          <w:t xml:space="preserve"> </w:t>
        </w:r>
        <w:r w:rsidRPr="00D26196">
          <w:rPr>
            <w:rStyle w:val="function-name1"/>
            <w:sz w:val="18"/>
            <w:rPrChange w:id="21954" w:author="shorny" w:date="2014-06-09T18:55:00Z">
              <w:rPr>
                <w:rStyle w:val="function-name1"/>
              </w:rPr>
            </w:rPrChange>
          </w:rPr>
          <w:t>utrans_e_</w:t>
        </w:r>
        <w:proofErr w:type="gramStart"/>
        <w:r w:rsidRPr="00D26196">
          <w:rPr>
            <w:rStyle w:val="function-name1"/>
            <w:sz w:val="18"/>
            <w:rPrChange w:id="21955" w:author="shorny" w:date="2014-06-09T18:55:00Z">
              <w:rPr>
                <w:rStyle w:val="function-name1"/>
              </w:rPr>
            </w:rPrChange>
          </w:rPr>
          <w:t>expecteds</w:t>
        </w:r>
        <w:r w:rsidRPr="00D26196">
          <w:rPr>
            <w:sz w:val="18"/>
            <w:rPrChange w:id="21956" w:author="shorny" w:date="2014-06-09T18:55:00Z">
              <w:rPr/>
            </w:rPrChange>
          </w:rPr>
          <w:t xml:space="preserve"> ;</w:t>
        </w:r>
        <w:proofErr w:type="gramEnd"/>
      </w:ins>
    </w:p>
    <w:p w14:paraId="1A1B91D0" w14:textId="77777777" w:rsidR="00D26196" w:rsidRPr="00D26196" w:rsidRDefault="00D26196">
      <w:pPr>
        <w:pStyle w:val="HTMLPreformatted"/>
        <w:divId w:val="2032412305"/>
        <w:rPr>
          <w:ins w:id="21957" w:author="shorny" w:date="2014-06-09T18:54:00Z"/>
          <w:sz w:val="18"/>
          <w:rPrChange w:id="21958" w:author="shorny" w:date="2014-06-09T18:55:00Z">
            <w:rPr>
              <w:ins w:id="21959" w:author="shorny" w:date="2014-06-09T18:54:00Z"/>
            </w:rPr>
          </w:rPrChange>
        </w:rPr>
      </w:pPr>
      <w:ins w:id="21960" w:author="shorny" w:date="2014-06-09T18:54:00Z">
        <w:r w:rsidRPr="00D26196">
          <w:rPr>
            <w:sz w:val="18"/>
            <w:rPrChange w:id="21961" w:author="shorny" w:date="2014-06-09T18:55:00Z">
              <w:rPr/>
            </w:rPrChange>
          </w:rPr>
          <w:t xml:space="preserve">  </w:t>
        </w:r>
        <w:r w:rsidRPr="00D26196">
          <w:rPr>
            <w:rStyle w:val="keyword1"/>
            <w:sz w:val="18"/>
            <w:rPrChange w:id="21962" w:author="shorny" w:date="2014-06-09T18:55:00Z">
              <w:rPr>
                <w:rStyle w:val="keyword1"/>
              </w:rPr>
            </w:rPrChange>
          </w:rPr>
          <w:t>DROP</w:t>
        </w:r>
        <w:r w:rsidRPr="00D26196">
          <w:rPr>
            <w:sz w:val="18"/>
            <w:rPrChange w:id="21963" w:author="shorny" w:date="2014-06-09T18:55:00Z">
              <w:rPr/>
            </w:rPrChange>
          </w:rPr>
          <w:t xml:space="preserve"> </w:t>
        </w:r>
        <w:r w:rsidRPr="00D26196">
          <w:rPr>
            <w:rStyle w:val="keyword1"/>
            <w:sz w:val="18"/>
            <w:rPrChange w:id="21964" w:author="shorny" w:date="2014-06-09T18:55:00Z">
              <w:rPr>
                <w:rStyle w:val="keyword1"/>
              </w:rPr>
            </w:rPrChange>
          </w:rPr>
          <w:t>TABLE</w:t>
        </w:r>
        <w:r w:rsidRPr="00D26196">
          <w:rPr>
            <w:sz w:val="18"/>
            <w:rPrChange w:id="21965" w:author="shorny" w:date="2014-06-09T18:55:00Z">
              <w:rPr/>
            </w:rPrChange>
          </w:rPr>
          <w:t xml:space="preserve"> </w:t>
        </w:r>
        <w:r w:rsidRPr="00D26196">
          <w:rPr>
            <w:rStyle w:val="function-name1"/>
            <w:sz w:val="18"/>
            <w:rPrChange w:id="21966" w:author="shorny" w:date="2014-06-09T18:55:00Z">
              <w:rPr>
                <w:rStyle w:val="function-name1"/>
              </w:rPr>
            </w:rPrChange>
          </w:rPr>
          <w:t>utrans_e_</w:t>
        </w:r>
        <w:proofErr w:type="gramStart"/>
        <w:r w:rsidRPr="00D26196">
          <w:rPr>
            <w:rStyle w:val="function-name1"/>
            <w:sz w:val="18"/>
            <w:rPrChange w:id="21967" w:author="shorny" w:date="2014-06-09T18:55:00Z">
              <w:rPr>
                <w:rStyle w:val="function-name1"/>
              </w:rPr>
            </w:rPrChange>
          </w:rPr>
          <w:t>actuals</w:t>
        </w:r>
        <w:r w:rsidRPr="00D26196">
          <w:rPr>
            <w:sz w:val="18"/>
            <w:rPrChange w:id="21968" w:author="shorny" w:date="2014-06-09T18:55:00Z">
              <w:rPr/>
            </w:rPrChange>
          </w:rPr>
          <w:t xml:space="preserve"> ;</w:t>
        </w:r>
        <w:proofErr w:type="gramEnd"/>
      </w:ins>
    </w:p>
    <w:p w14:paraId="2EB595DB" w14:textId="77777777" w:rsidR="00D26196" w:rsidRPr="00D26196" w:rsidRDefault="00D26196">
      <w:pPr>
        <w:pStyle w:val="HTMLPreformatted"/>
        <w:divId w:val="2032412305"/>
        <w:rPr>
          <w:ins w:id="21969" w:author="shorny" w:date="2014-06-09T18:54:00Z"/>
          <w:sz w:val="18"/>
          <w:rPrChange w:id="21970" w:author="shorny" w:date="2014-06-09T18:55:00Z">
            <w:rPr>
              <w:ins w:id="21971" w:author="shorny" w:date="2014-06-09T18:54:00Z"/>
            </w:rPr>
          </w:rPrChange>
        </w:rPr>
      </w:pPr>
      <w:ins w:id="21972" w:author="shorny" w:date="2014-06-09T18:54:00Z">
        <w:r w:rsidRPr="00D26196">
          <w:rPr>
            <w:sz w:val="18"/>
            <w:rPrChange w:id="21973" w:author="shorny" w:date="2014-06-09T18:55:00Z">
              <w:rPr/>
            </w:rPrChange>
          </w:rPr>
          <w:t xml:space="preserve">  </w:t>
        </w:r>
        <w:r w:rsidRPr="00D26196">
          <w:rPr>
            <w:rStyle w:val="keyword1"/>
            <w:sz w:val="18"/>
            <w:rPrChange w:id="21974" w:author="shorny" w:date="2014-06-09T18:55:00Z">
              <w:rPr>
                <w:rStyle w:val="keyword1"/>
              </w:rPr>
            </w:rPrChange>
          </w:rPr>
          <w:t>DROP</w:t>
        </w:r>
        <w:r w:rsidRPr="00D26196">
          <w:rPr>
            <w:sz w:val="18"/>
            <w:rPrChange w:id="21975" w:author="shorny" w:date="2014-06-09T18:55:00Z">
              <w:rPr/>
            </w:rPrChange>
          </w:rPr>
          <w:t xml:space="preserve"> </w:t>
        </w:r>
        <w:r w:rsidRPr="00D26196">
          <w:rPr>
            <w:rStyle w:val="keyword1"/>
            <w:sz w:val="18"/>
            <w:rPrChange w:id="21976" w:author="shorny" w:date="2014-06-09T18:55:00Z">
              <w:rPr>
                <w:rStyle w:val="keyword1"/>
              </w:rPr>
            </w:rPrChange>
          </w:rPr>
          <w:t>TABLE</w:t>
        </w:r>
        <w:r w:rsidRPr="00D26196">
          <w:rPr>
            <w:sz w:val="18"/>
            <w:rPrChange w:id="21977" w:author="shorny" w:date="2014-06-09T18:55:00Z">
              <w:rPr/>
            </w:rPrChange>
          </w:rPr>
          <w:t xml:space="preserve"> </w:t>
        </w:r>
        <w:r w:rsidRPr="00D26196">
          <w:rPr>
            <w:rStyle w:val="function-name1"/>
            <w:sz w:val="18"/>
            <w:rPrChange w:id="21978" w:author="shorny" w:date="2014-06-09T18:55:00Z">
              <w:rPr>
                <w:rStyle w:val="function-name1"/>
              </w:rPr>
            </w:rPrChange>
          </w:rPr>
          <w:t>utrans_e_</w:t>
        </w:r>
        <w:proofErr w:type="gramStart"/>
        <w:r w:rsidRPr="00D26196">
          <w:rPr>
            <w:rStyle w:val="function-name1"/>
            <w:sz w:val="18"/>
            <w:rPrChange w:id="21979" w:author="shorny" w:date="2014-06-09T18:55:00Z">
              <w:rPr>
                <w:rStyle w:val="function-name1"/>
              </w:rPr>
            </w:rPrChange>
          </w:rPr>
          <w:t>problems</w:t>
        </w:r>
        <w:r w:rsidRPr="00D26196">
          <w:rPr>
            <w:sz w:val="18"/>
            <w:rPrChange w:id="21980" w:author="shorny" w:date="2014-06-09T18:55:00Z">
              <w:rPr/>
            </w:rPrChange>
          </w:rPr>
          <w:t xml:space="preserve"> ;</w:t>
        </w:r>
        <w:proofErr w:type="gramEnd"/>
      </w:ins>
    </w:p>
    <w:p w14:paraId="0742BC5E" w14:textId="77777777" w:rsidR="00D26196" w:rsidRPr="00D26196" w:rsidRDefault="00D26196">
      <w:pPr>
        <w:pStyle w:val="HTMLPreformatted"/>
        <w:divId w:val="2032412305"/>
        <w:rPr>
          <w:ins w:id="21981" w:author="shorny" w:date="2014-06-09T18:54:00Z"/>
          <w:sz w:val="18"/>
          <w:rPrChange w:id="21982" w:author="shorny" w:date="2014-06-09T18:55:00Z">
            <w:rPr>
              <w:ins w:id="21983" w:author="shorny" w:date="2014-06-09T18:54:00Z"/>
            </w:rPr>
          </w:rPrChange>
        </w:rPr>
      </w:pPr>
      <w:ins w:id="21984" w:author="shorny" w:date="2014-06-09T18:54:00Z">
        <w:r w:rsidRPr="00D26196">
          <w:rPr>
            <w:rStyle w:val="keyword1"/>
            <w:sz w:val="18"/>
            <w:rPrChange w:id="21985" w:author="shorny" w:date="2014-06-09T18:55:00Z">
              <w:rPr>
                <w:rStyle w:val="keyword1"/>
              </w:rPr>
            </w:rPrChange>
          </w:rPr>
          <w:t>END</w:t>
        </w:r>
        <w:r w:rsidRPr="00D26196">
          <w:rPr>
            <w:sz w:val="18"/>
            <w:rPrChange w:id="21986" w:author="shorny" w:date="2014-06-09T18:55:00Z">
              <w:rPr/>
            </w:rPrChange>
          </w:rPr>
          <w:t xml:space="preserve"> $$</w:t>
        </w:r>
      </w:ins>
    </w:p>
    <w:p w14:paraId="26411267" w14:textId="77777777" w:rsidR="00D26196" w:rsidRPr="00D26196" w:rsidRDefault="00D26196">
      <w:pPr>
        <w:pStyle w:val="HTMLPreformatted"/>
        <w:divId w:val="2032412305"/>
        <w:rPr>
          <w:ins w:id="21987" w:author="shorny" w:date="2014-06-09T18:54:00Z"/>
          <w:sz w:val="18"/>
          <w:rPrChange w:id="21988" w:author="shorny" w:date="2014-06-09T18:55:00Z">
            <w:rPr>
              <w:ins w:id="21989" w:author="shorny" w:date="2014-06-09T18:54:00Z"/>
            </w:rPr>
          </w:rPrChange>
        </w:rPr>
      </w:pPr>
    </w:p>
    <w:p w14:paraId="296BD25C" w14:textId="77777777" w:rsidR="00D26196" w:rsidRPr="00D26196" w:rsidRDefault="00D26196">
      <w:pPr>
        <w:pStyle w:val="HTMLPreformatted"/>
        <w:divId w:val="2032412305"/>
        <w:rPr>
          <w:ins w:id="21990" w:author="shorny" w:date="2014-06-09T18:54:00Z"/>
          <w:rStyle w:val="comment1"/>
          <w:sz w:val="18"/>
          <w:rPrChange w:id="21991" w:author="shorny" w:date="2014-06-09T18:55:00Z">
            <w:rPr>
              <w:ins w:id="21992" w:author="shorny" w:date="2014-06-09T18:54:00Z"/>
              <w:rStyle w:val="comment1"/>
            </w:rPr>
          </w:rPrChange>
        </w:rPr>
      </w:pPr>
      <w:ins w:id="21993" w:author="shorny" w:date="2014-06-09T18:54:00Z">
        <w:r w:rsidRPr="00D26196">
          <w:rPr>
            <w:rStyle w:val="comment1"/>
            <w:sz w:val="18"/>
            <w:rPrChange w:id="21994" w:author="shorny" w:date="2014-06-09T18:55:00Z">
              <w:rPr>
                <w:rStyle w:val="comment1"/>
              </w:rPr>
            </w:rPrChange>
          </w:rPr>
          <w:t>-- -----------------------------------------------------------------------------</w:t>
        </w:r>
      </w:ins>
    </w:p>
    <w:p w14:paraId="2871DE34" w14:textId="77777777" w:rsidR="00D26196" w:rsidRPr="00D26196" w:rsidRDefault="00D26196">
      <w:pPr>
        <w:pStyle w:val="HTMLPreformatted"/>
        <w:divId w:val="2032412305"/>
        <w:rPr>
          <w:ins w:id="21995" w:author="shorny" w:date="2014-06-09T18:54:00Z"/>
          <w:rStyle w:val="comment1"/>
          <w:sz w:val="18"/>
          <w:rPrChange w:id="21996" w:author="shorny" w:date="2014-06-09T18:55:00Z">
            <w:rPr>
              <w:ins w:id="21997" w:author="shorny" w:date="2014-06-09T18:54:00Z"/>
              <w:rStyle w:val="comment1"/>
            </w:rPr>
          </w:rPrChange>
        </w:rPr>
      </w:pPr>
      <w:ins w:id="21998" w:author="shorny" w:date="2014-06-09T18:54:00Z">
        <w:r w:rsidRPr="00D26196">
          <w:rPr>
            <w:rStyle w:val="comment1"/>
            <w:sz w:val="18"/>
            <w:rPrChange w:id="21999" w:author="shorny" w:date="2014-06-09T18:55:00Z">
              <w:rPr>
                <w:rStyle w:val="comment1"/>
              </w:rPr>
            </w:rPrChange>
          </w:rPr>
          <w:t>-- g) Look up which staff member updated an Application most recently</w:t>
        </w:r>
      </w:ins>
    </w:p>
    <w:p w14:paraId="33662F02" w14:textId="77777777" w:rsidR="00D26196" w:rsidRPr="00D26196" w:rsidRDefault="00D26196">
      <w:pPr>
        <w:pStyle w:val="HTMLPreformatted"/>
        <w:divId w:val="2032412305"/>
        <w:rPr>
          <w:ins w:id="22000" w:author="shorny" w:date="2014-06-09T18:54:00Z"/>
          <w:sz w:val="18"/>
          <w:rPrChange w:id="22001" w:author="shorny" w:date="2014-06-09T18:55:00Z">
            <w:rPr>
              <w:ins w:id="22002" w:author="shorny" w:date="2014-06-09T18:54:00Z"/>
            </w:rPr>
          </w:rPrChange>
        </w:rPr>
      </w:pPr>
      <w:ins w:id="22003" w:author="shorny" w:date="2014-06-09T18:54:00Z">
        <w:r w:rsidRPr="00D26196">
          <w:rPr>
            <w:rStyle w:val="keyword1"/>
            <w:sz w:val="18"/>
            <w:rPrChange w:id="22004" w:author="shorny" w:date="2014-06-09T18:55:00Z">
              <w:rPr>
                <w:rStyle w:val="keyword1"/>
              </w:rPr>
            </w:rPrChange>
          </w:rPr>
          <w:t>CREATE</w:t>
        </w:r>
        <w:r w:rsidRPr="00D26196">
          <w:rPr>
            <w:sz w:val="18"/>
            <w:rPrChange w:id="22005" w:author="shorny" w:date="2014-06-09T18:55:00Z">
              <w:rPr/>
            </w:rPrChange>
          </w:rPr>
          <w:t xml:space="preserve"> </w:t>
        </w:r>
        <w:r w:rsidRPr="00D26196">
          <w:rPr>
            <w:rStyle w:val="keyword1"/>
            <w:sz w:val="18"/>
            <w:rPrChange w:id="22006" w:author="shorny" w:date="2014-06-09T18:55:00Z">
              <w:rPr>
                <w:rStyle w:val="keyword1"/>
              </w:rPr>
            </w:rPrChange>
          </w:rPr>
          <w:t>PROCEDURE</w:t>
        </w:r>
        <w:r w:rsidRPr="00D26196">
          <w:rPr>
            <w:sz w:val="18"/>
            <w:rPrChange w:id="22007" w:author="shorny" w:date="2014-06-09T18:55:00Z">
              <w:rPr/>
            </w:rPrChange>
          </w:rPr>
          <w:t xml:space="preserve"> </w:t>
        </w:r>
        <w:r w:rsidRPr="00D26196">
          <w:rPr>
            <w:rStyle w:val="function-name1"/>
            <w:sz w:val="18"/>
            <w:rPrChange w:id="22008" w:author="shorny" w:date="2014-06-09T18:55:00Z">
              <w:rPr>
                <w:rStyle w:val="function-name1"/>
              </w:rPr>
            </w:rPrChange>
          </w:rPr>
          <w:t>test_utrans_</w:t>
        </w:r>
        <w:proofErr w:type="gramStart"/>
        <w:r w:rsidRPr="00D26196">
          <w:rPr>
            <w:rStyle w:val="function-name1"/>
            <w:sz w:val="18"/>
            <w:rPrChange w:id="22009" w:author="shorny" w:date="2014-06-09T18:55:00Z">
              <w:rPr>
                <w:rStyle w:val="function-name1"/>
              </w:rPr>
            </w:rPrChange>
          </w:rPr>
          <w:t>g</w:t>
        </w:r>
        <w:r w:rsidRPr="00D26196">
          <w:rPr>
            <w:sz w:val="18"/>
            <w:rPrChange w:id="22010" w:author="shorny" w:date="2014-06-09T18:55:00Z">
              <w:rPr/>
            </w:rPrChange>
          </w:rPr>
          <w:t>()</w:t>
        </w:r>
        <w:proofErr w:type="gramEnd"/>
        <w:r w:rsidRPr="00D26196">
          <w:rPr>
            <w:sz w:val="18"/>
            <w:rPrChange w:id="22011" w:author="shorny" w:date="2014-06-09T18:55:00Z">
              <w:rPr/>
            </w:rPrChange>
          </w:rPr>
          <w:t xml:space="preserve"> </w:t>
        </w:r>
      </w:ins>
    </w:p>
    <w:p w14:paraId="72262974" w14:textId="77777777" w:rsidR="00D26196" w:rsidRPr="00D26196" w:rsidRDefault="00D26196">
      <w:pPr>
        <w:pStyle w:val="HTMLPreformatted"/>
        <w:divId w:val="2032412305"/>
        <w:rPr>
          <w:ins w:id="22012" w:author="shorny" w:date="2014-06-09T18:54:00Z"/>
          <w:sz w:val="18"/>
          <w:rPrChange w:id="22013" w:author="shorny" w:date="2014-06-09T18:55:00Z">
            <w:rPr>
              <w:ins w:id="22014" w:author="shorny" w:date="2014-06-09T18:54:00Z"/>
            </w:rPr>
          </w:rPrChange>
        </w:rPr>
      </w:pPr>
      <w:ins w:id="22015" w:author="shorny" w:date="2014-06-09T18:54:00Z">
        <w:r w:rsidRPr="00D26196">
          <w:rPr>
            <w:rStyle w:val="keyword1"/>
            <w:sz w:val="18"/>
            <w:rPrChange w:id="22016" w:author="shorny" w:date="2014-06-09T18:55:00Z">
              <w:rPr>
                <w:rStyle w:val="keyword1"/>
              </w:rPr>
            </w:rPrChange>
          </w:rPr>
          <w:t>BEGIN</w:t>
        </w:r>
      </w:ins>
    </w:p>
    <w:p w14:paraId="3D113D27" w14:textId="77777777" w:rsidR="00D26196" w:rsidRPr="00D26196" w:rsidRDefault="00D26196">
      <w:pPr>
        <w:pStyle w:val="HTMLPreformatted"/>
        <w:divId w:val="2032412305"/>
        <w:rPr>
          <w:ins w:id="22017" w:author="shorny" w:date="2014-06-09T18:54:00Z"/>
          <w:sz w:val="18"/>
          <w:rPrChange w:id="22018" w:author="shorny" w:date="2014-06-09T18:55:00Z">
            <w:rPr>
              <w:ins w:id="22019" w:author="shorny" w:date="2014-06-09T18:54:00Z"/>
            </w:rPr>
          </w:rPrChange>
        </w:rPr>
      </w:pPr>
    </w:p>
    <w:p w14:paraId="5963DE4D" w14:textId="77777777" w:rsidR="00D26196" w:rsidRPr="00D26196" w:rsidRDefault="00D26196">
      <w:pPr>
        <w:pStyle w:val="HTMLPreformatted"/>
        <w:divId w:val="2032412305"/>
        <w:rPr>
          <w:ins w:id="22020" w:author="shorny" w:date="2014-06-09T18:54:00Z"/>
          <w:rStyle w:val="comment1"/>
          <w:sz w:val="18"/>
          <w:rPrChange w:id="22021" w:author="shorny" w:date="2014-06-09T18:55:00Z">
            <w:rPr>
              <w:ins w:id="22022" w:author="shorny" w:date="2014-06-09T18:54:00Z"/>
              <w:rStyle w:val="comment1"/>
            </w:rPr>
          </w:rPrChange>
        </w:rPr>
      </w:pPr>
      <w:ins w:id="22023" w:author="shorny" w:date="2014-06-09T18:54:00Z">
        <w:r w:rsidRPr="00D26196">
          <w:rPr>
            <w:sz w:val="18"/>
            <w:rPrChange w:id="22024" w:author="shorny" w:date="2014-06-09T18:55:00Z">
              <w:rPr/>
            </w:rPrChange>
          </w:rPr>
          <w:t xml:space="preserve">  </w:t>
        </w:r>
        <w:r w:rsidRPr="00D26196">
          <w:rPr>
            <w:rStyle w:val="comment1"/>
            <w:sz w:val="18"/>
            <w:rPrChange w:id="22025" w:author="shorny" w:date="2014-06-09T18:55:00Z">
              <w:rPr>
                <w:rStyle w:val="comment1"/>
              </w:rPr>
            </w:rPrChange>
          </w:rPr>
          <w:t>-- run the query for this test and create a temporary table for results</w:t>
        </w:r>
      </w:ins>
    </w:p>
    <w:p w14:paraId="675427B5" w14:textId="77777777" w:rsidR="00D26196" w:rsidRPr="00D26196" w:rsidRDefault="00D26196">
      <w:pPr>
        <w:pStyle w:val="HTMLPreformatted"/>
        <w:divId w:val="2032412305"/>
        <w:rPr>
          <w:ins w:id="22026" w:author="shorny" w:date="2014-06-09T18:54:00Z"/>
          <w:sz w:val="18"/>
          <w:rPrChange w:id="22027" w:author="shorny" w:date="2014-06-09T18:55:00Z">
            <w:rPr>
              <w:ins w:id="22028" w:author="shorny" w:date="2014-06-09T18:54:00Z"/>
            </w:rPr>
          </w:rPrChange>
        </w:rPr>
      </w:pPr>
      <w:ins w:id="22029" w:author="shorny" w:date="2014-06-09T18:54:00Z">
        <w:r w:rsidRPr="00D26196">
          <w:rPr>
            <w:sz w:val="18"/>
            <w:rPrChange w:id="22030" w:author="shorny" w:date="2014-06-09T18:55:00Z">
              <w:rPr/>
            </w:rPrChange>
          </w:rPr>
          <w:t xml:space="preserve">  </w:t>
        </w:r>
        <w:r w:rsidRPr="00D26196">
          <w:rPr>
            <w:rStyle w:val="keyword1"/>
            <w:sz w:val="18"/>
            <w:rPrChange w:id="22031" w:author="shorny" w:date="2014-06-09T18:55:00Z">
              <w:rPr>
                <w:rStyle w:val="keyword1"/>
              </w:rPr>
            </w:rPrChange>
          </w:rPr>
          <w:t>CREATE</w:t>
        </w:r>
        <w:r w:rsidRPr="00D26196">
          <w:rPr>
            <w:sz w:val="18"/>
            <w:rPrChange w:id="22032" w:author="shorny" w:date="2014-06-09T18:55:00Z">
              <w:rPr/>
            </w:rPrChange>
          </w:rPr>
          <w:t xml:space="preserve"> </w:t>
        </w:r>
        <w:r w:rsidRPr="00D26196">
          <w:rPr>
            <w:rStyle w:val="keyword1"/>
            <w:sz w:val="18"/>
            <w:rPrChange w:id="22033" w:author="shorny" w:date="2014-06-09T18:55:00Z">
              <w:rPr>
                <w:rStyle w:val="keyword1"/>
              </w:rPr>
            </w:rPrChange>
          </w:rPr>
          <w:t>TEMPORARY</w:t>
        </w:r>
        <w:r w:rsidRPr="00D26196">
          <w:rPr>
            <w:sz w:val="18"/>
            <w:rPrChange w:id="22034" w:author="shorny" w:date="2014-06-09T18:55:00Z">
              <w:rPr/>
            </w:rPrChange>
          </w:rPr>
          <w:t xml:space="preserve"> </w:t>
        </w:r>
        <w:r w:rsidRPr="00D26196">
          <w:rPr>
            <w:rStyle w:val="keyword1"/>
            <w:sz w:val="18"/>
            <w:rPrChange w:id="22035" w:author="shorny" w:date="2014-06-09T18:55:00Z">
              <w:rPr>
                <w:rStyle w:val="keyword1"/>
              </w:rPr>
            </w:rPrChange>
          </w:rPr>
          <w:t>TABLE</w:t>
        </w:r>
        <w:r w:rsidRPr="00D26196">
          <w:rPr>
            <w:sz w:val="18"/>
            <w:rPrChange w:id="22036" w:author="shorny" w:date="2014-06-09T18:55:00Z">
              <w:rPr/>
            </w:rPrChange>
          </w:rPr>
          <w:t xml:space="preserve"> </w:t>
        </w:r>
        <w:r w:rsidRPr="00D26196">
          <w:rPr>
            <w:rStyle w:val="function-name1"/>
            <w:sz w:val="18"/>
            <w:rPrChange w:id="22037" w:author="shorny" w:date="2014-06-09T18:55:00Z">
              <w:rPr>
                <w:rStyle w:val="function-name1"/>
              </w:rPr>
            </w:rPrChange>
          </w:rPr>
          <w:t>utrans_g_actuals</w:t>
        </w:r>
      </w:ins>
    </w:p>
    <w:p w14:paraId="22842EA3" w14:textId="77777777" w:rsidR="00D26196" w:rsidRPr="00D26196" w:rsidRDefault="00D26196">
      <w:pPr>
        <w:pStyle w:val="HTMLPreformatted"/>
        <w:divId w:val="2032412305"/>
        <w:rPr>
          <w:ins w:id="22038" w:author="shorny" w:date="2014-06-09T18:54:00Z"/>
          <w:sz w:val="18"/>
          <w:rPrChange w:id="22039" w:author="shorny" w:date="2014-06-09T18:55:00Z">
            <w:rPr>
              <w:ins w:id="22040" w:author="shorny" w:date="2014-06-09T18:54:00Z"/>
            </w:rPr>
          </w:rPrChange>
        </w:rPr>
      </w:pPr>
      <w:ins w:id="22041" w:author="shorny" w:date="2014-06-09T18:54:00Z">
        <w:r w:rsidRPr="00D26196">
          <w:rPr>
            <w:sz w:val="18"/>
            <w:rPrChange w:id="22042" w:author="shorny" w:date="2014-06-09T18:55:00Z">
              <w:rPr/>
            </w:rPrChange>
          </w:rPr>
          <w:t xml:space="preserve">  </w:t>
        </w:r>
        <w:r w:rsidRPr="00D26196">
          <w:rPr>
            <w:rStyle w:val="keyword1"/>
            <w:sz w:val="18"/>
            <w:rPrChange w:id="22043" w:author="shorny" w:date="2014-06-09T18:55:00Z">
              <w:rPr>
                <w:rStyle w:val="keyword1"/>
              </w:rPr>
            </w:rPrChange>
          </w:rPr>
          <w:t>SELECT</w:t>
        </w:r>
        <w:r w:rsidRPr="00D26196">
          <w:rPr>
            <w:sz w:val="18"/>
            <w:rPrChange w:id="22044" w:author="shorny" w:date="2014-06-09T18:55:00Z">
              <w:rPr/>
            </w:rPrChange>
          </w:rPr>
          <w:t xml:space="preserve"> USM.StaffID, USM.FName, USM.LName</w:t>
        </w:r>
      </w:ins>
    </w:p>
    <w:p w14:paraId="43FDDB90" w14:textId="77777777" w:rsidR="00D26196" w:rsidRPr="00D26196" w:rsidRDefault="00D26196">
      <w:pPr>
        <w:pStyle w:val="HTMLPreformatted"/>
        <w:divId w:val="2032412305"/>
        <w:rPr>
          <w:ins w:id="22045" w:author="shorny" w:date="2014-06-09T18:54:00Z"/>
          <w:sz w:val="18"/>
          <w:rPrChange w:id="22046" w:author="shorny" w:date="2014-06-09T18:55:00Z">
            <w:rPr>
              <w:ins w:id="22047" w:author="shorny" w:date="2014-06-09T18:54:00Z"/>
            </w:rPr>
          </w:rPrChange>
        </w:rPr>
      </w:pPr>
      <w:ins w:id="22048" w:author="shorny" w:date="2014-06-09T18:54:00Z">
        <w:r w:rsidRPr="00D26196">
          <w:rPr>
            <w:sz w:val="18"/>
            <w:rPrChange w:id="22049" w:author="shorny" w:date="2014-06-09T18:55:00Z">
              <w:rPr/>
            </w:rPrChange>
          </w:rPr>
          <w:t xml:space="preserve">  </w:t>
        </w:r>
        <w:r w:rsidRPr="00D26196">
          <w:rPr>
            <w:rStyle w:val="keyword1"/>
            <w:sz w:val="18"/>
            <w:rPrChange w:id="22050" w:author="shorny" w:date="2014-06-09T18:55:00Z">
              <w:rPr>
                <w:rStyle w:val="keyword1"/>
              </w:rPr>
            </w:rPrChange>
          </w:rPr>
          <w:t>FROM</w:t>
        </w:r>
        <w:r w:rsidRPr="00D26196">
          <w:rPr>
            <w:sz w:val="18"/>
            <w:rPrChange w:id="22051" w:author="shorny" w:date="2014-06-09T18:55:00Z">
              <w:rPr/>
            </w:rPrChange>
          </w:rPr>
          <w:t xml:space="preserve"> rhd.Application App</w:t>
        </w:r>
      </w:ins>
    </w:p>
    <w:p w14:paraId="7CDCED90" w14:textId="77777777" w:rsidR="00D26196" w:rsidRPr="00D26196" w:rsidRDefault="00D26196">
      <w:pPr>
        <w:pStyle w:val="HTMLPreformatted"/>
        <w:divId w:val="2032412305"/>
        <w:rPr>
          <w:ins w:id="22052" w:author="shorny" w:date="2014-06-09T18:54:00Z"/>
          <w:sz w:val="18"/>
          <w:rPrChange w:id="22053" w:author="shorny" w:date="2014-06-09T18:55:00Z">
            <w:rPr>
              <w:ins w:id="22054" w:author="shorny" w:date="2014-06-09T18:54:00Z"/>
            </w:rPr>
          </w:rPrChange>
        </w:rPr>
      </w:pPr>
      <w:ins w:id="22055" w:author="shorny" w:date="2014-06-09T18:54:00Z">
        <w:r w:rsidRPr="00D26196">
          <w:rPr>
            <w:sz w:val="18"/>
            <w:rPrChange w:id="22056" w:author="shorny" w:date="2014-06-09T18:55:00Z">
              <w:rPr/>
            </w:rPrChange>
          </w:rPr>
          <w:t xml:space="preserve">  </w:t>
        </w:r>
        <w:r w:rsidRPr="00D26196">
          <w:rPr>
            <w:rStyle w:val="keyword1"/>
            <w:sz w:val="18"/>
            <w:rPrChange w:id="22057" w:author="shorny" w:date="2014-06-09T18:55:00Z">
              <w:rPr>
                <w:rStyle w:val="keyword1"/>
              </w:rPr>
            </w:rPrChange>
          </w:rPr>
          <w:t>INNER</w:t>
        </w:r>
        <w:r w:rsidRPr="00D26196">
          <w:rPr>
            <w:sz w:val="18"/>
            <w:rPrChange w:id="22058" w:author="shorny" w:date="2014-06-09T18:55:00Z">
              <w:rPr/>
            </w:rPrChange>
          </w:rPr>
          <w:t xml:space="preserve"> </w:t>
        </w:r>
        <w:r w:rsidRPr="00D26196">
          <w:rPr>
            <w:rStyle w:val="keyword1"/>
            <w:sz w:val="18"/>
            <w:rPrChange w:id="22059" w:author="shorny" w:date="2014-06-09T18:55:00Z">
              <w:rPr>
                <w:rStyle w:val="keyword1"/>
              </w:rPr>
            </w:rPrChange>
          </w:rPr>
          <w:t>JOIN</w:t>
        </w:r>
        <w:r w:rsidRPr="00D26196">
          <w:rPr>
            <w:sz w:val="18"/>
            <w:rPrChange w:id="22060" w:author="shorny" w:date="2014-06-09T18:55:00Z">
              <w:rPr/>
            </w:rPrChange>
          </w:rPr>
          <w:t xml:space="preserve"> rhd</w:t>
        </w:r>
        <w:proofErr w:type="gramStart"/>
        <w:r w:rsidRPr="00D26196">
          <w:rPr>
            <w:sz w:val="18"/>
            <w:rPrChange w:id="22061" w:author="shorny" w:date="2014-06-09T18:55:00Z">
              <w:rPr/>
            </w:rPrChange>
          </w:rPr>
          <w:t>.`</w:t>
        </w:r>
        <w:proofErr w:type="gramEnd"/>
        <w:r w:rsidRPr="00D26196">
          <w:rPr>
            <w:sz w:val="18"/>
            <w:rPrChange w:id="22062" w:author="shorny" w:date="2014-06-09T18:55:00Z">
              <w:rPr/>
            </w:rPrChange>
          </w:rPr>
          <w:t xml:space="preserve">University Staff Member` USM </w:t>
        </w:r>
      </w:ins>
    </w:p>
    <w:p w14:paraId="4292ADBD" w14:textId="77777777" w:rsidR="00D26196" w:rsidRPr="00D26196" w:rsidRDefault="00D26196">
      <w:pPr>
        <w:pStyle w:val="HTMLPreformatted"/>
        <w:divId w:val="2032412305"/>
        <w:rPr>
          <w:ins w:id="22063" w:author="shorny" w:date="2014-06-09T18:54:00Z"/>
          <w:sz w:val="18"/>
          <w:rPrChange w:id="22064" w:author="shorny" w:date="2014-06-09T18:55:00Z">
            <w:rPr>
              <w:ins w:id="22065" w:author="shorny" w:date="2014-06-09T18:54:00Z"/>
            </w:rPr>
          </w:rPrChange>
        </w:rPr>
      </w:pPr>
      <w:ins w:id="22066" w:author="shorny" w:date="2014-06-09T18:54:00Z">
        <w:r w:rsidRPr="00D26196">
          <w:rPr>
            <w:sz w:val="18"/>
            <w:rPrChange w:id="22067" w:author="shorny" w:date="2014-06-09T18:55:00Z">
              <w:rPr/>
            </w:rPrChange>
          </w:rPr>
          <w:t xml:space="preserve">    </w:t>
        </w:r>
        <w:r w:rsidRPr="00D26196">
          <w:rPr>
            <w:rStyle w:val="keyword1"/>
            <w:sz w:val="18"/>
            <w:rPrChange w:id="22068" w:author="shorny" w:date="2014-06-09T18:55:00Z">
              <w:rPr>
                <w:rStyle w:val="keyword1"/>
              </w:rPr>
            </w:rPrChange>
          </w:rPr>
          <w:t>ON</w:t>
        </w:r>
        <w:r w:rsidRPr="00D26196">
          <w:rPr>
            <w:sz w:val="18"/>
            <w:rPrChange w:id="22069" w:author="shorny" w:date="2014-06-09T18:55:00Z">
              <w:rPr/>
            </w:rPrChange>
          </w:rPr>
          <w:t xml:space="preserve"> USM.StaffID = App.LastModifiedByStaffID</w:t>
        </w:r>
      </w:ins>
    </w:p>
    <w:p w14:paraId="1020123D" w14:textId="77777777" w:rsidR="00D26196" w:rsidRPr="00D26196" w:rsidRDefault="00D26196">
      <w:pPr>
        <w:pStyle w:val="HTMLPreformatted"/>
        <w:divId w:val="2032412305"/>
        <w:rPr>
          <w:ins w:id="22070" w:author="shorny" w:date="2014-06-09T18:54:00Z"/>
          <w:sz w:val="18"/>
          <w:rPrChange w:id="22071" w:author="shorny" w:date="2014-06-09T18:55:00Z">
            <w:rPr>
              <w:ins w:id="22072" w:author="shorny" w:date="2014-06-09T18:54:00Z"/>
            </w:rPr>
          </w:rPrChange>
        </w:rPr>
      </w:pPr>
      <w:ins w:id="22073" w:author="shorny" w:date="2014-06-09T18:54:00Z">
        <w:r w:rsidRPr="00D26196">
          <w:rPr>
            <w:sz w:val="18"/>
            <w:rPrChange w:id="22074" w:author="shorny" w:date="2014-06-09T18:55:00Z">
              <w:rPr/>
            </w:rPrChange>
          </w:rPr>
          <w:t xml:space="preserve">  </w:t>
        </w:r>
        <w:r w:rsidRPr="00D26196">
          <w:rPr>
            <w:rStyle w:val="keyword1"/>
            <w:sz w:val="18"/>
            <w:rPrChange w:id="22075" w:author="shorny" w:date="2014-06-09T18:55:00Z">
              <w:rPr>
                <w:rStyle w:val="keyword1"/>
              </w:rPr>
            </w:rPrChange>
          </w:rPr>
          <w:t>WHERE</w:t>
        </w:r>
        <w:r w:rsidRPr="00D26196">
          <w:rPr>
            <w:sz w:val="18"/>
            <w:rPrChange w:id="22076" w:author="shorny" w:date="2014-06-09T18:55:00Z">
              <w:rPr/>
            </w:rPrChange>
          </w:rPr>
          <w:t xml:space="preserve"> App.ApplicationID = </w:t>
        </w:r>
        <w:proofErr w:type="gramStart"/>
        <w:r w:rsidRPr="00D26196">
          <w:rPr>
            <w:sz w:val="18"/>
            <w:rPrChange w:id="22077" w:author="shorny" w:date="2014-06-09T18:55:00Z">
              <w:rPr/>
            </w:rPrChange>
          </w:rPr>
          <w:t>311 ;</w:t>
        </w:r>
        <w:proofErr w:type="gramEnd"/>
      </w:ins>
    </w:p>
    <w:p w14:paraId="39687B30" w14:textId="77777777" w:rsidR="00D26196" w:rsidRPr="00D26196" w:rsidRDefault="00D26196">
      <w:pPr>
        <w:pStyle w:val="HTMLPreformatted"/>
        <w:divId w:val="2032412305"/>
        <w:rPr>
          <w:ins w:id="22078" w:author="shorny" w:date="2014-06-09T18:54:00Z"/>
          <w:sz w:val="18"/>
          <w:rPrChange w:id="22079" w:author="shorny" w:date="2014-06-09T18:55:00Z">
            <w:rPr>
              <w:ins w:id="22080" w:author="shorny" w:date="2014-06-09T18:54:00Z"/>
            </w:rPr>
          </w:rPrChange>
        </w:rPr>
      </w:pPr>
    </w:p>
    <w:p w14:paraId="784AAFC9" w14:textId="77777777" w:rsidR="00D26196" w:rsidRPr="00D26196" w:rsidRDefault="00D26196">
      <w:pPr>
        <w:pStyle w:val="HTMLPreformatted"/>
        <w:divId w:val="2032412305"/>
        <w:rPr>
          <w:ins w:id="22081" w:author="shorny" w:date="2014-06-09T18:54:00Z"/>
          <w:rStyle w:val="comment1"/>
          <w:sz w:val="18"/>
          <w:rPrChange w:id="22082" w:author="shorny" w:date="2014-06-09T18:55:00Z">
            <w:rPr>
              <w:ins w:id="22083" w:author="shorny" w:date="2014-06-09T18:54:00Z"/>
              <w:rStyle w:val="comment1"/>
            </w:rPr>
          </w:rPrChange>
        </w:rPr>
      </w:pPr>
      <w:ins w:id="22084" w:author="shorny" w:date="2014-06-09T18:54:00Z">
        <w:r w:rsidRPr="00D26196">
          <w:rPr>
            <w:sz w:val="18"/>
            <w:rPrChange w:id="22085" w:author="shorny" w:date="2014-06-09T18:55:00Z">
              <w:rPr/>
            </w:rPrChange>
          </w:rPr>
          <w:t xml:space="preserve">  </w:t>
        </w:r>
        <w:r w:rsidRPr="00D26196">
          <w:rPr>
            <w:rStyle w:val="comment1"/>
            <w:sz w:val="18"/>
            <w:rPrChange w:id="22086" w:author="shorny" w:date="2014-06-09T18:55:00Z">
              <w:rPr>
                <w:rStyle w:val="comment1"/>
              </w:rPr>
            </w:rPrChange>
          </w:rPr>
          <w:t>-- create a temporary table to store the expected results</w:t>
        </w:r>
      </w:ins>
    </w:p>
    <w:p w14:paraId="64469992" w14:textId="77777777" w:rsidR="00D26196" w:rsidRPr="00D26196" w:rsidRDefault="00D26196">
      <w:pPr>
        <w:pStyle w:val="HTMLPreformatted"/>
        <w:divId w:val="2032412305"/>
        <w:rPr>
          <w:ins w:id="22087" w:author="shorny" w:date="2014-06-09T18:54:00Z"/>
          <w:rStyle w:val="comment1"/>
          <w:sz w:val="18"/>
          <w:rPrChange w:id="22088" w:author="shorny" w:date="2014-06-09T18:55:00Z">
            <w:rPr>
              <w:ins w:id="22089" w:author="shorny" w:date="2014-06-09T18:54:00Z"/>
              <w:rStyle w:val="comment1"/>
            </w:rPr>
          </w:rPrChange>
        </w:rPr>
      </w:pPr>
      <w:ins w:id="22090" w:author="shorny" w:date="2014-06-09T18:54:00Z">
        <w:r w:rsidRPr="00D26196">
          <w:rPr>
            <w:sz w:val="18"/>
            <w:rPrChange w:id="22091" w:author="shorny" w:date="2014-06-09T18:55:00Z">
              <w:rPr/>
            </w:rPrChange>
          </w:rPr>
          <w:t xml:space="preserve">  </w:t>
        </w:r>
        <w:r w:rsidRPr="00D26196">
          <w:rPr>
            <w:rStyle w:val="comment1"/>
            <w:sz w:val="18"/>
            <w:rPrChange w:id="22092" w:author="shorny" w:date="2014-06-09T18:55:00Z">
              <w:rPr>
                <w:rStyle w:val="comment1"/>
              </w:rPr>
            </w:rPrChange>
          </w:rPr>
          <w:t>-- expect 'Paul' 'Calder'</w:t>
        </w:r>
      </w:ins>
    </w:p>
    <w:p w14:paraId="037E50EE" w14:textId="77777777" w:rsidR="00D26196" w:rsidRPr="00D26196" w:rsidRDefault="00D26196">
      <w:pPr>
        <w:pStyle w:val="HTMLPreformatted"/>
        <w:divId w:val="2032412305"/>
        <w:rPr>
          <w:ins w:id="22093" w:author="shorny" w:date="2014-06-09T18:54:00Z"/>
          <w:sz w:val="18"/>
          <w:rPrChange w:id="22094" w:author="shorny" w:date="2014-06-09T18:55:00Z">
            <w:rPr>
              <w:ins w:id="22095" w:author="shorny" w:date="2014-06-09T18:54:00Z"/>
            </w:rPr>
          </w:rPrChange>
        </w:rPr>
      </w:pPr>
      <w:ins w:id="22096" w:author="shorny" w:date="2014-06-09T18:54:00Z">
        <w:r w:rsidRPr="00D26196">
          <w:rPr>
            <w:sz w:val="18"/>
            <w:rPrChange w:id="22097" w:author="shorny" w:date="2014-06-09T18:55:00Z">
              <w:rPr/>
            </w:rPrChange>
          </w:rPr>
          <w:t xml:space="preserve">  </w:t>
        </w:r>
        <w:r w:rsidRPr="00D26196">
          <w:rPr>
            <w:rStyle w:val="keyword1"/>
            <w:sz w:val="18"/>
            <w:rPrChange w:id="22098" w:author="shorny" w:date="2014-06-09T18:55:00Z">
              <w:rPr>
                <w:rStyle w:val="keyword1"/>
              </w:rPr>
            </w:rPrChange>
          </w:rPr>
          <w:t>CREATE</w:t>
        </w:r>
        <w:r w:rsidRPr="00D26196">
          <w:rPr>
            <w:sz w:val="18"/>
            <w:rPrChange w:id="22099" w:author="shorny" w:date="2014-06-09T18:55:00Z">
              <w:rPr/>
            </w:rPrChange>
          </w:rPr>
          <w:t xml:space="preserve"> </w:t>
        </w:r>
        <w:r w:rsidRPr="00D26196">
          <w:rPr>
            <w:rStyle w:val="keyword1"/>
            <w:sz w:val="18"/>
            <w:rPrChange w:id="22100" w:author="shorny" w:date="2014-06-09T18:55:00Z">
              <w:rPr>
                <w:rStyle w:val="keyword1"/>
              </w:rPr>
            </w:rPrChange>
          </w:rPr>
          <w:t>TEMPORARY</w:t>
        </w:r>
        <w:r w:rsidRPr="00D26196">
          <w:rPr>
            <w:sz w:val="18"/>
            <w:rPrChange w:id="22101" w:author="shorny" w:date="2014-06-09T18:55:00Z">
              <w:rPr/>
            </w:rPrChange>
          </w:rPr>
          <w:t xml:space="preserve"> </w:t>
        </w:r>
        <w:r w:rsidRPr="00D26196">
          <w:rPr>
            <w:rStyle w:val="keyword1"/>
            <w:sz w:val="18"/>
            <w:rPrChange w:id="22102" w:author="shorny" w:date="2014-06-09T18:55:00Z">
              <w:rPr>
                <w:rStyle w:val="keyword1"/>
              </w:rPr>
            </w:rPrChange>
          </w:rPr>
          <w:t>TABLE</w:t>
        </w:r>
        <w:r w:rsidRPr="00D26196">
          <w:rPr>
            <w:sz w:val="18"/>
            <w:rPrChange w:id="22103" w:author="shorny" w:date="2014-06-09T18:55:00Z">
              <w:rPr/>
            </w:rPrChange>
          </w:rPr>
          <w:t xml:space="preserve"> </w:t>
        </w:r>
        <w:r w:rsidRPr="00D26196">
          <w:rPr>
            <w:rStyle w:val="function-name1"/>
            <w:sz w:val="18"/>
            <w:rPrChange w:id="22104" w:author="shorny" w:date="2014-06-09T18:55:00Z">
              <w:rPr>
                <w:rStyle w:val="function-name1"/>
              </w:rPr>
            </w:rPrChange>
          </w:rPr>
          <w:t>utrans_g_expecteds</w:t>
        </w:r>
        <w:r w:rsidRPr="00D26196">
          <w:rPr>
            <w:sz w:val="18"/>
            <w:rPrChange w:id="22105" w:author="shorny" w:date="2014-06-09T18:55:00Z">
              <w:rPr/>
            </w:rPrChange>
          </w:rPr>
          <w:t xml:space="preserve"> (</w:t>
        </w:r>
      </w:ins>
    </w:p>
    <w:p w14:paraId="1FF37A9A" w14:textId="77777777" w:rsidR="00D26196" w:rsidRPr="00D26196" w:rsidRDefault="00D26196">
      <w:pPr>
        <w:pStyle w:val="HTMLPreformatted"/>
        <w:divId w:val="2032412305"/>
        <w:rPr>
          <w:ins w:id="22106" w:author="shorny" w:date="2014-06-09T18:54:00Z"/>
          <w:sz w:val="18"/>
          <w:rPrChange w:id="22107" w:author="shorny" w:date="2014-06-09T18:55:00Z">
            <w:rPr>
              <w:ins w:id="22108" w:author="shorny" w:date="2014-06-09T18:54:00Z"/>
            </w:rPr>
          </w:rPrChange>
        </w:rPr>
      </w:pPr>
      <w:ins w:id="22109" w:author="shorny" w:date="2014-06-09T18:54:00Z">
        <w:r w:rsidRPr="00D26196">
          <w:rPr>
            <w:sz w:val="18"/>
            <w:rPrChange w:id="22110" w:author="shorny" w:date="2014-06-09T18:55:00Z">
              <w:rPr/>
            </w:rPrChange>
          </w:rPr>
          <w:t xml:space="preserve">    StaffID </w:t>
        </w:r>
        <w:proofErr w:type="gramStart"/>
        <w:r w:rsidRPr="00D26196">
          <w:rPr>
            <w:rStyle w:val="type1"/>
            <w:sz w:val="18"/>
            <w:rPrChange w:id="22111" w:author="shorny" w:date="2014-06-09T18:55:00Z">
              <w:rPr>
                <w:rStyle w:val="type1"/>
              </w:rPr>
            </w:rPrChange>
          </w:rPr>
          <w:t>int</w:t>
        </w:r>
        <w:r w:rsidRPr="00D26196">
          <w:rPr>
            <w:sz w:val="18"/>
            <w:rPrChange w:id="22112" w:author="shorny" w:date="2014-06-09T18:55:00Z">
              <w:rPr/>
            </w:rPrChange>
          </w:rPr>
          <w:t>(</w:t>
        </w:r>
        <w:proofErr w:type="gramEnd"/>
        <w:r w:rsidRPr="00D26196">
          <w:rPr>
            <w:sz w:val="18"/>
            <w:rPrChange w:id="22113" w:author="shorny" w:date="2014-06-09T18:55:00Z">
              <w:rPr/>
            </w:rPrChange>
          </w:rPr>
          <w:t>10),</w:t>
        </w:r>
      </w:ins>
    </w:p>
    <w:p w14:paraId="5AB32C01" w14:textId="77777777" w:rsidR="00D26196" w:rsidRPr="00D26196" w:rsidRDefault="00D26196">
      <w:pPr>
        <w:pStyle w:val="HTMLPreformatted"/>
        <w:divId w:val="2032412305"/>
        <w:rPr>
          <w:ins w:id="22114" w:author="shorny" w:date="2014-06-09T18:54:00Z"/>
          <w:sz w:val="18"/>
          <w:rPrChange w:id="22115" w:author="shorny" w:date="2014-06-09T18:55:00Z">
            <w:rPr>
              <w:ins w:id="22116" w:author="shorny" w:date="2014-06-09T18:54:00Z"/>
            </w:rPr>
          </w:rPrChange>
        </w:rPr>
      </w:pPr>
      <w:ins w:id="22117" w:author="shorny" w:date="2014-06-09T18:54:00Z">
        <w:r w:rsidRPr="00D26196">
          <w:rPr>
            <w:sz w:val="18"/>
            <w:rPrChange w:id="22118" w:author="shorny" w:date="2014-06-09T18:55:00Z">
              <w:rPr/>
            </w:rPrChange>
          </w:rPr>
          <w:lastRenderedPageBreak/>
          <w:t xml:space="preserve">    FName </w:t>
        </w:r>
        <w:proofErr w:type="gramStart"/>
        <w:r w:rsidRPr="00D26196">
          <w:rPr>
            <w:rStyle w:val="type1"/>
            <w:sz w:val="18"/>
            <w:rPrChange w:id="22119" w:author="shorny" w:date="2014-06-09T18:55:00Z">
              <w:rPr>
                <w:rStyle w:val="type1"/>
              </w:rPr>
            </w:rPrChange>
          </w:rPr>
          <w:t>varchar</w:t>
        </w:r>
        <w:r w:rsidRPr="00D26196">
          <w:rPr>
            <w:sz w:val="18"/>
            <w:rPrChange w:id="22120" w:author="shorny" w:date="2014-06-09T18:55:00Z">
              <w:rPr/>
            </w:rPrChange>
          </w:rPr>
          <w:t>(</w:t>
        </w:r>
        <w:proofErr w:type="gramEnd"/>
        <w:r w:rsidRPr="00D26196">
          <w:rPr>
            <w:sz w:val="18"/>
            <w:rPrChange w:id="22121" w:author="shorny" w:date="2014-06-09T18:55:00Z">
              <w:rPr/>
            </w:rPrChange>
          </w:rPr>
          <w:t>50),</w:t>
        </w:r>
      </w:ins>
    </w:p>
    <w:p w14:paraId="26ABF5D6" w14:textId="77777777" w:rsidR="00D26196" w:rsidRPr="00D26196" w:rsidRDefault="00D26196">
      <w:pPr>
        <w:pStyle w:val="HTMLPreformatted"/>
        <w:divId w:val="2032412305"/>
        <w:rPr>
          <w:ins w:id="22122" w:author="shorny" w:date="2014-06-09T18:54:00Z"/>
          <w:sz w:val="18"/>
          <w:rPrChange w:id="22123" w:author="shorny" w:date="2014-06-09T18:55:00Z">
            <w:rPr>
              <w:ins w:id="22124" w:author="shorny" w:date="2014-06-09T18:54:00Z"/>
            </w:rPr>
          </w:rPrChange>
        </w:rPr>
      </w:pPr>
      <w:ins w:id="22125" w:author="shorny" w:date="2014-06-09T18:54:00Z">
        <w:r w:rsidRPr="00D26196">
          <w:rPr>
            <w:sz w:val="18"/>
            <w:rPrChange w:id="22126" w:author="shorny" w:date="2014-06-09T18:55:00Z">
              <w:rPr/>
            </w:rPrChange>
          </w:rPr>
          <w:t xml:space="preserve">    LName </w:t>
        </w:r>
        <w:proofErr w:type="gramStart"/>
        <w:r w:rsidRPr="00D26196">
          <w:rPr>
            <w:rStyle w:val="type1"/>
            <w:sz w:val="18"/>
            <w:rPrChange w:id="22127" w:author="shorny" w:date="2014-06-09T18:55:00Z">
              <w:rPr>
                <w:rStyle w:val="type1"/>
              </w:rPr>
            </w:rPrChange>
          </w:rPr>
          <w:t>varchar</w:t>
        </w:r>
        <w:r w:rsidRPr="00D26196">
          <w:rPr>
            <w:sz w:val="18"/>
            <w:rPrChange w:id="22128" w:author="shorny" w:date="2014-06-09T18:55:00Z">
              <w:rPr/>
            </w:rPrChange>
          </w:rPr>
          <w:t>(</w:t>
        </w:r>
        <w:proofErr w:type="gramEnd"/>
        <w:r w:rsidRPr="00D26196">
          <w:rPr>
            <w:sz w:val="18"/>
            <w:rPrChange w:id="22129" w:author="shorny" w:date="2014-06-09T18:55:00Z">
              <w:rPr/>
            </w:rPrChange>
          </w:rPr>
          <w:t>50)</w:t>
        </w:r>
      </w:ins>
    </w:p>
    <w:p w14:paraId="2E02D38E" w14:textId="77777777" w:rsidR="00D26196" w:rsidRPr="00D26196" w:rsidRDefault="00D26196">
      <w:pPr>
        <w:pStyle w:val="HTMLPreformatted"/>
        <w:divId w:val="2032412305"/>
        <w:rPr>
          <w:ins w:id="22130" w:author="shorny" w:date="2014-06-09T18:54:00Z"/>
          <w:sz w:val="18"/>
          <w:rPrChange w:id="22131" w:author="shorny" w:date="2014-06-09T18:55:00Z">
            <w:rPr>
              <w:ins w:id="22132" w:author="shorny" w:date="2014-06-09T18:54:00Z"/>
            </w:rPr>
          </w:rPrChange>
        </w:rPr>
      </w:pPr>
      <w:ins w:id="22133" w:author="shorny" w:date="2014-06-09T18:54:00Z">
        <w:r w:rsidRPr="00D26196">
          <w:rPr>
            <w:sz w:val="18"/>
            <w:rPrChange w:id="22134" w:author="shorny" w:date="2014-06-09T18:55:00Z">
              <w:rPr/>
            </w:rPrChange>
          </w:rPr>
          <w:t xml:space="preserve">  ) ;</w:t>
        </w:r>
      </w:ins>
    </w:p>
    <w:p w14:paraId="3D7ACCFF" w14:textId="77777777" w:rsidR="00D26196" w:rsidRPr="00D26196" w:rsidRDefault="00D26196">
      <w:pPr>
        <w:pStyle w:val="HTMLPreformatted"/>
        <w:divId w:val="2032412305"/>
        <w:rPr>
          <w:ins w:id="22135" w:author="shorny" w:date="2014-06-09T18:54:00Z"/>
          <w:sz w:val="18"/>
          <w:rPrChange w:id="22136" w:author="shorny" w:date="2014-06-09T18:55:00Z">
            <w:rPr>
              <w:ins w:id="22137" w:author="shorny" w:date="2014-06-09T18:54:00Z"/>
            </w:rPr>
          </w:rPrChange>
        </w:rPr>
      </w:pPr>
      <w:ins w:id="22138" w:author="shorny" w:date="2014-06-09T18:54:00Z">
        <w:r w:rsidRPr="00D26196">
          <w:rPr>
            <w:sz w:val="18"/>
            <w:rPrChange w:id="22139" w:author="shorny" w:date="2014-06-09T18:55:00Z">
              <w:rPr/>
            </w:rPrChange>
          </w:rPr>
          <w:t xml:space="preserve">  </w:t>
        </w:r>
        <w:r w:rsidRPr="00D26196">
          <w:rPr>
            <w:rStyle w:val="keyword1"/>
            <w:sz w:val="18"/>
            <w:rPrChange w:id="22140" w:author="shorny" w:date="2014-06-09T18:55:00Z">
              <w:rPr>
                <w:rStyle w:val="keyword1"/>
              </w:rPr>
            </w:rPrChange>
          </w:rPr>
          <w:t>INSERT</w:t>
        </w:r>
        <w:r w:rsidRPr="00D26196">
          <w:rPr>
            <w:sz w:val="18"/>
            <w:rPrChange w:id="22141" w:author="shorny" w:date="2014-06-09T18:55:00Z">
              <w:rPr/>
            </w:rPrChange>
          </w:rPr>
          <w:t xml:space="preserve"> </w:t>
        </w:r>
        <w:r w:rsidRPr="00D26196">
          <w:rPr>
            <w:rStyle w:val="keyword1"/>
            <w:sz w:val="18"/>
            <w:rPrChange w:id="22142" w:author="shorny" w:date="2014-06-09T18:55:00Z">
              <w:rPr>
                <w:rStyle w:val="keyword1"/>
              </w:rPr>
            </w:rPrChange>
          </w:rPr>
          <w:t>INTO</w:t>
        </w:r>
        <w:r w:rsidRPr="00D26196">
          <w:rPr>
            <w:sz w:val="18"/>
            <w:rPrChange w:id="22143" w:author="shorny" w:date="2014-06-09T18:55:00Z">
              <w:rPr/>
            </w:rPrChange>
          </w:rPr>
          <w:t xml:space="preserve"> utrans_g_expecteds (StaffID, FName, </w:t>
        </w:r>
        <w:proofErr w:type="gramStart"/>
        <w:r w:rsidRPr="00D26196">
          <w:rPr>
            <w:sz w:val="18"/>
            <w:rPrChange w:id="22144" w:author="shorny" w:date="2014-06-09T18:55:00Z">
              <w:rPr/>
            </w:rPrChange>
          </w:rPr>
          <w:t>LName</w:t>
        </w:r>
        <w:proofErr w:type="gramEnd"/>
        <w:r w:rsidRPr="00D26196">
          <w:rPr>
            <w:sz w:val="18"/>
            <w:rPrChange w:id="22145" w:author="shorny" w:date="2014-06-09T18:55:00Z">
              <w:rPr/>
            </w:rPrChange>
          </w:rPr>
          <w:t>)</w:t>
        </w:r>
      </w:ins>
    </w:p>
    <w:p w14:paraId="2B172762" w14:textId="77777777" w:rsidR="00D26196" w:rsidRPr="00D26196" w:rsidRDefault="00D26196">
      <w:pPr>
        <w:pStyle w:val="HTMLPreformatted"/>
        <w:divId w:val="2032412305"/>
        <w:rPr>
          <w:ins w:id="22146" w:author="shorny" w:date="2014-06-09T18:54:00Z"/>
          <w:sz w:val="18"/>
          <w:rPrChange w:id="22147" w:author="shorny" w:date="2014-06-09T18:55:00Z">
            <w:rPr>
              <w:ins w:id="22148" w:author="shorny" w:date="2014-06-09T18:54:00Z"/>
            </w:rPr>
          </w:rPrChange>
        </w:rPr>
      </w:pPr>
      <w:ins w:id="22149" w:author="shorny" w:date="2014-06-09T18:54:00Z">
        <w:r w:rsidRPr="00D26196">
          <w:rPr>
            <w:sz w:val="18"/>
            <w:rPrChange w:id="22150" w:author="shorny" w:date="2014-06-09T18:55:00Z">
              <w:rPr/>
            </w:rPrChange>
          </w:rPr>
          <w:t xml:space="preserve">  </w:t>
        </w:r>
        <w:r w:rsidRPr="00D26196">
          <w:rPr>
            <w:rStyle w:val="keyword1"/>
            <w:sz w:val="18"/>
            <w:rPrChange w:id="22151" w:author="shorny" w:date="2014-06-09T18:55:00Z">
              <w:rPr>
                <w:rStyle w:val="keyword1"/>
              </w:rPr>
            </w:rPrChange>
          </w:rPr>
          <w:t>VALUES</w:t>
        </w:r>
        <w:r w:rsidRPr="00D26196">
          <w:rPr>
            <w:sz w:val="18"/>
            <w:rPrChange w:id="22152" w:author="shorny" w:date="2014-06-09T18:55:00Z">
              <w:rPr/>
            </w:rPrChange>
          </w:rPr>
          <w:t xml:space="preserve"> (1001, </w:t>
        </w:r>
        <w:r w:rsidRPr="00D26196">
          <w:rPr>
            <w:rStyle w:val="string1"/>
            <w:sz w:val="18"/>
            <w:rPrChange w:id="22153" w:author="shorny" w:date="2014-06-09T18:55:00Z">
              <w:rPr>
                <w:rStyle w:val="string1"/>
              </w:rPr>
            </w:rPrChange>
          </w:rPr>
          <w:t>'Paul'</w:t>
        </w:r>
        <w:r w:rsidRPr="00D26196">
          <w:rPr>
            <w:sz w:val="18"/>
            <w:rPrChange w:id="22154" w:author="shorny" w:date="2014-06-09T18:55:00Z">
              <w:rPr/>
            </w:rPrChange>
          </w:rPr>
          <w:t xml:space="preserve">, </w:t>
        </w:r>
        <w:r w:rsidRPr="00D26196">
          <w:rPr>
            <w:rStyle w:val="string1"/>
            <w:sz w:val="18"/>
            <w:rPrChange w:id="22155" w:author="shorny" w:date="2014-06-09T18:55:00Z">
              <w:rPr>
                <w:rStyle w:val="string1"/>
              </w:rPr>
            </w:rPrChange>
          </w:rPr>
          <w:t>'Calder'</w:t>
        </w:r>
        <w:proofErr w:type="gramStart"/>
        <w:r w:rsidRPr="00D26196">
          <w:rPr>
            <w:sz w:val="18"/>
            <w:rPrChange w:id="22156" w:author="shorny" w:date="2014-06-09T18:55:00Z">
              <w:rPr/>
            </w:rPrChange>
          </w:rPr>
          <w:t>) ;</w:t>
        </w:r>
        <w:proofErr w:type="gramEnd"/>
      </w:ins>
    </w:p>
    <w:p w14:paraId="324E9ECA" w14:textId="77777777" w:rsidR="00D26196" w:rsidRPr="00D26196" w:rsidRDefault="00D26196">
      <w:pPr>
        <w:pStyle w:val="HTMLPreformatted"/>
        <w:divId w:val="2032412305"/>
        <w:rPr>
          <w:ins w:id="22157" w:author="shorny" w:date="2014-06-09T18:54:00Z"/>
          <w:sz w:val="18"/>
          <w:rPrChange w:id="22158" w:author="shorny" w:date="2014-06-09T18:55:00Z">
            <w:rPr>
              <w:ins w:id="22159" w:author="shorny" w:date="2014-06-09T18:54:00Z"/>
            </w:rPr>
          </w:rPrChange>
        </w:rPr>
      </w:pPr>
    </w:p>
    <w:p w14:paraId="0D2E6A1A" w14:textId="77777777" w:rsidR="00D26196" w:rsidRPr="00D26196" w:rsidRDefault="00D26196">
      <w:pPr>
        <w:pStyle w:val="HTMLPreformatted"/>
        <w:divId w:val="2032412305"/>
        <w:rPr>
          <w:ins w:id="22160" w:author="shorny" w:date="2014-06-09T18:54:00Z"/>
          <w:rStyle w:val="comment1"/>
          <w:sz w:val="18"/>
          <w:rPrChange w:id="22161" w:author="shorny" w:date="2014-06-09T18:55:00Z">
            <w:rPr>
              <w:ins w:id="22162" w:author="shorny" w:date="2014-06-09T18:54:00Z"/>
              <w:rStyle w:val="comment1"/>
            </w:rPr>
          </w:rPrChange>
        </w:rPr>
      </w:pPr>
      <w:ins w:id="22163" w:author="shorny" w:date="2014-06-09T18:54:00Z">
        <w:r w:rsidRPr="00D26196">
          <w:rPr>
            <w:sz w:val="18"/>
            <w:rPrChange w:id="22164" w:author="shorny" w:date="2014-06-09T18:55:00Z">
              <w:rPr/>
            </w:rPrChange>
          </w:rPr>
          <w:t xml:space="preserve">  </w:t>
        </w:r>
        <w:r w:rsidRPr="00D26196">
          <w:rPr>
            <w:rStyle w:val="comment1"/>
            <w:sz w:val="18"/>
            <w:rPrChange w:id="22165" w:author="shorny" w:date="2014-06-09T18:55:00Z">
              <w:rPr>
                <w:rStyle w:val="comment1"/>
              </w:rPr>
            </w:rPrChange>
          </w:rPr>
          <w:t>-- create another temporary table that lists the differences between expected</w:t>
        </w:r>
      </w:ins>
    </w:p>
    <w:p w14:paraId="48A91C32" w14:textId="77777777" w:rsidR="00D26196" w:rsidRPr="00D26196" w:rsidRDefault="00D26196">
      <w:pPr>
        <w:pStyle w:val="HTMLPreformatted"/>
        <w:divId w:val="2032412305"/>
        <w:rPr>
          <w:ins w:id="22166" w:author="shorny" w:date="2014-06-09T18:54:00Z"/>
          <w:rStyle w:val="comment1"/>
          <w:sz w:val="18"/>
          <w:rPrChange w:id="22167" w:author="shorny" w:date="2014-06-09T18:55:00Z">
            <w:rPr>
              <w:ins w:id="22168" w:author="shorny" w:date="2014-06-09T18:54:00Z"/>
              <w:rStyle w:val="comment1"/>
            </w:rPr>
          </w:rPrChange>
        </w:rPr>
      </w:pPr>
      <w:ins w:id="22169" w:author="shorny" w:date="2014-06-09T18:54:00Z">
        <w:r w:rsidRPr="00D26196">
          <w:rPr>
            <w:sz w:val="18"/>
            <w:rPrChange w:id="22170" w:author="shorny" w:date="2014-06-09T18:55:00Z">
              <w:rPr/>
            </w:rPrChange>
          </w:rPr>
          <w:t xml:space="preserve">  </w:t>
        </w:r>
        <w:r w:rsidRPr="00D26196">
          <w:rPr>
            <w:rStyle w:val="comment1"/>
            <w:sz w:val="18"/>
            <w:rPrChange w:id="22171" w:author="shorny" w:date="2014-06-09T18:55:00Z">
              <w:rPr>
                <w:rStyle w:val="comment1"/>
              </w:rPr>
            </w:rPrChange>
          </w:rPr>
          <w:t xml:space="preserve">-- </w:t>
        </w:r>
        <w:proofErr w:type="gramStart"/>
        <w:r w:rsidRPr="00D26196">
          <w:rPr>
            <w:rStyle w:val="comment1"/>
            <w:sz w:val="18"/>
            <w:rPrChange w:id="22172" w:author="shorny" w:date="2014-06-09T18:55:00Z">
              <w:rPr>
                <w:rStyle w:val="comment1"/>
              </w:rPr>
            </w:rPrChange>
          </w:rPr>
          <w:t>results</w:t>
        </w:r>
        <w:proofErr w:type="gramEnd"/>
        <w:r w:rsidRPr="00D26196">
          <w:rPr>
            <w:rStyle w:val="comment1"/>
            <w:sz w:val="18"/>
            <w:rPrChange w:id="22173" w:author="shorny" w:date="2014-06-09T18:55:00Z">
              <w:rPr>
                <w:rStyle w:val="comment1"/>
              </w:rPr>
            </w:rPrChange>
          </w:rPr>
          <w:t xml:space="preserve"> and actuals</w:t>
        </w:r>
      </w:ins>
    </w:p>
    <w:p w14:paraId="1AAB7F36" w14:textId="77777777" w:rsidR="00D26196" w:rsidRPr="00D26196" w:rsidRDefault="00D26196">
      <w:pPr>
        <w:pStyle w:val="HTMLPreformatted"/>
        <w:divId w:val="2032412305"/>
        <w:rPr>
          <w:ins w:id="22174" w:author="shorny" w:date="2014-06-09T18:54:00Z"/>
          <w:sz w:val="18"/>
          <w:rPrChange w:id="22175" w:author="shorny" w:date="2014-06-09T18:55:00Z">
            <w:rPr>
              <w:ins w:id="22176" w:author="shorny" w:date="2014-06-09T18:54:00Z"/>
            </w:rPr>
          </w:rPrChange>
        </w:rPr>
      </w:pPr>
      <w:ins w:id="22177" w:author="shorny" w:date="2014-06-09T18:54:00Z">
        <w:r w:rsidRPr="00D26196">
          <w:rPr>
            <w:sz w:val="18"/>
            <w:rPrChange w:id="22178" w:author="shorny" w:date="2014-06-09T18:55:00Z">
              <w:rPr/>
            </w:rPrChange>
          </w:rPr>
          <w:t xml:space="preserve">  </w:t>
        </w:r>
        <w:r w:rsidRPr="00D26196">
          <w:rPr>
            <w:rStyle w:val="keyword1"/>
            <w:sz w:val="18"/>
            <w:rPrChange w:id="22179" w:author="shorny" w:date="2014-06-09T18:55:00Z">
              <w:rPr>
                <w:rStyle w:val="keyword1"/>
              </w:rPr>
            </w:rPrChange>
          </w:rPr>
          <w:t>CREATE</w:t>
        </w:r>
        <w:r w:rsidRPr="00D26196">
          <w:rPr>
            <w:sz w:val="18"/>
            <w:rPrChange w:id="22180" w:author="shorny" w:date="2014-06-09T18:55:00Z">
              <w:rPr/>
            </w:rPrChange>
          </w:rPr>
          <w:t xml:space="preserve"> </w:t>
        </w:r>
        <w:r w:rsidRPr="00D26196">
          <w:rPr>
            <w:rStyle w:val="keyword1"/>
            <w:sz w:val="18"/>
            <w:rPrChange w:id="22181" w:author="shorny" w:date="2014-06-09T18:55:00Z">
              <w:rPr>
                <w:rStyle w:val="keyword1"/>
              </w:rPr>
            </w:rPrChange>
          </w:rPr>
          <w:t>TEMPORARY</w:t>
        </w:r>
        <w:r w:rsidRPr="00D26196">
          <w:rPr>
            <w:sz w:val="18"/>
            <w:rPrChange w:id="22182" w:author="shorny" w:date="2014-06-09T18:55:00Z">
              <w:rPr/>
            </w:rPrChange>
          </w:rPr>
          <w:t xml:space="preserve"> </w:t>
        </w:r>
        <w:r w:rsidRPr="00D26196">
          <w:rPr>
            <w:rStyle w:val="keyword1"/>
            <w:sz w:val="18"/>
            <w:rPrChange w:id="22183" w:author="shorny" w:date="2014-06-09T18:55:00Z">
              <w:rPr>
                <w:rStyle w:val="keyword1"/>
              </w:rPr>
            </w:rPrChange>
          </w:rPr>
          <w:t>TABLE</w:t>
        </w:r>
        <w:r w:rsidRPr="00D26196">
          <w:rPr>
            <w:sz w:val="18"/>
            <w:rPrChange w:id="22184" w:author="shorny" w:date="2014-06-09T18:55:00Z">
              <w:rPr/>
            </w:rPrChange>
          </w:rPr>
          <w:t xml:space="preserve"> </w:t>
        </w:r>
        <w:r w:rsidRPr="00D26196">
          <w:rPr>
            <w:rStyle w:val="function-name1"/>
            <w:sz w:val="18"/>
            <w:rPrChange w:id="22185" w:author="shorny" w:date="2014-06-09T18:55:00Z">
              <w:rPr>
                <w:rStyle w:val="function-name1"/>
              </w:rPr>
            </w:rPrChange>
          </w:rPr>
          <w:t>utrans_g_problems</w:t>
        </w:r>
      </w:ins>
    </w:p>
    <w:p w14:paraId="403BF450" w14:textId="77777777" w:rsidR="00D26196" w:rsidRPr="00D26196" w:rsidRDefault="00D26196">
      <w:pPr>
        <w:pStyle w:val="HTMLPreformatted"/>
        <w:divId w:val="2032412305"/>
        <w:rPr>
          <w:ins w:id="22186" w:author="shorny" w:date="2014-06-09T18:54:00Z"/>
          <w:sz w:val="18"/>
          <w:rPrChange w:id="22187" w:author="shorny" w:date="2014-06-09T18:55:00Z">
            <w:rPr>
              <w:ins w:id="22188" w:author="shorny" w:date="2014-06-09T18:54:00Z"/>
            </w:rPr>
          </w:rPrChange>
        </w:rPr>
      </w:pPr>
      <w:ins w:id="22189" w:author="shorny" w:date="2014-06-09T18:54:00Z">
        <w:r w:rsidRPr="00D26196">
          <w:rPr>
            <w:sz w:val="18"/>
            <w:rPrChange w:id="22190" w:author="shorny" w:date="2014-06-09T18:55:00Z">
              <w:rPr/>
            </w:rPrChange>
          </w:rPr>
          <w:t xml:space="preserve">  </w:t>
        </w:r>
        <w:proofErr w:type="gramStart"/>
        <w:r w:rsidRPr="00D26196">
          <w:rPr>
            <w:rStyle w:val="keyword1"/>
            <w:sz w:val="18"/>
            <w:rPrChange w:id="22191" w:author="shorny" w:date="2014-06-09T18:55:00Z">
              <w:rPr>
                <w:rStyle w:val="keyword1"/>
              </w:rPr>
            </w:rPrChange>
          </w:rPr>
          <w:t>SELECT</w:t>
        </w:r>
        <w:r w:rsidRPr="00D26196">
          <w:rPr>
            <w:sz w:val="18"/>
            <w:rPrChange w:id="22192" w:author="shorny" w:date="2014-06-09T18:55:00Z">
              <w:rPr/>
            </w:rPrChange>
          </w:rPr>
          <w:t xml:space="preserve"> problems.*</w:t>
        </w:r>
        <w:proofErr w:type="gramEnd"/>
      </w:ins>
    </w:p>
    <w:p w14:paraId="571875A8" w14:textId="77777777" w:rsidR="00D26196" w:rsidRPr="00D26196" w:rsidRDefault="00D26196">
      <w:pPr>
        <w:pStyle w:val="HTMLPreformatted"/>
        <w:divId w:val="2032412305"/>
        <w:rPr>
          <w:ins w:id="22193" w:author="shorny" w:date="2014-06-09T18:54:00Z"/>
          <w:sz w:val="18"/>
          <w:rPrChange w:id="22194" w:author="shorny" w:date="2014-06-09T18:55:00Z">
            <w:rPr>
              <w:ins w:id="22195" w:author="shorny" w:date="2014-06-09T18:54:00Z"/>
            </w:rPr>
          </w:rPrChange>
        </w:rPr>
      </w:pPr>
      <w:ins w:id="22196" w:author="shorny" w:date="2014-06-09T18:54:00Z">
        <w:r w:rsidRPr="00D26196">
          <w:rPr>
            <w:sz w:val="18"/>
            <w:rPrChange w:id="22197" w:author="shorny" w:date="2014-06-09T18:55:00Z">
              <w:rPr/>
            </w:rPrChange>
          </w:rPr>
          <w:t xml:space="preserve">  </w:t>
        </w:r>
        <w:r w:rsidRPr="00D26196">
          <w:rPr>
            <w:rStyle w:val="keyword1"/>
            <w:sz w:val="18"/>
            <w:rPrChange w:id="22198" w:author="shorny" w:date="2014-06-09T18:55:00Z">
              <w:rPr>
                <w:rStyle w:val="keyword1"/>
              </w:rPr>
            </w:rPrChange>
          </w:rPr>
          <w:t>FROM</w:t>
        </w:r>
      </w:ins>
    </w:p>
    <w:p w14:paraId="60668AA4" w14:textId="77777777" w:rsidR="00D26196" w:rsidRPr="00D26196" w:rsidRDefault="00D26196">
      <w:pPr>
        <w:pStyle w:val="HTMLPreformatted"/>
        <w:divId w:val="2032412305"/>
        <w:rPr>
          <w:ins w:id="22199" w:author="shorny" w:date="2014-06-09T18:54:00Z"/>
          <w:sz w:val="18"/>
          <w:rPrChange w:id="22200" w:author="shorny" w:date="2014-06-09T18:55:00Z">
            <w:rPr>
              <w:ins w:id="22201" w:author="shorny" w:date="2014-06-09T18:54:00Z"/>
            </w:rPr>
          </w:rPrChange>
        </w:rPr>
      </w:pPr>
      <w:ins w:id="22202" w:author="shorny" w:date="2014-06-09T18:54:00Z">
        <w:r w:rsidRPr="00D26196">
          <w:rPr>
            <w:sz w:val="18"/>
            <w:rPrChange w:id="22203" w:author="shorny" w:date="2014-06-09T18:55:00Z">
              <w:rPr/>
            </w:rPrChange>
          </w:rPr>
          <w:t xml:space="preserve">  (</w:t>
        </w:r>
      </w:ins>
    </w:p>
    <w:p w14:paraId="58E1A2E6" w14:textId="77777777" w:rsidR="00D26196" w:rsidRPr="00D26196" w:rsidRDefault="00D26196">
      <w:pPr>
        <w:pStyle w:val="HTMLPreformatted"/>
        <w:divId w:val="2032412305"/>
        <w:rPr>
          <w:ins w:id="22204" w:author="shorny" w:date="2014-06-09T18:54:00Z"/>
          <w:sz w:val="18"/>
          <w:rPrChange w:id="22205" w:author="shorny" w:date="2014-06-09T18:55:00Z">
            <w:rPr>
              <w:ins w:id="22206" w:author="shorny" w:date="2014-06-09T18:54:00Z"/>
            </w:rPr>
          </w:rPrChange>
        </w:rPr>
      </w:pPr>
      <w:ins w:id="22207" w:author="shorny" w:date="2014-06-09T18:54:00Z">
        <w:r w:rsidRPr="00D26196">
          <w:rPr>
            <w:sz w:val="18"/>
            <w:rPrChange w:id="22208" w:author="shorny" w:date="2014-06-09T18:55:00Z">
              <w:rPr/>
            </w:rPrChange>
          </w:rPr>
          <w:t xml:space="preserve">      </w:t>
        </w:r>
        <w:proofErr w:type="gramStart"/>
        <w:r w:rsidRPr="00D26196">
          <w:rPr>
            <w:rStyle w:val="keyword1"/>
            <w:sz w:val="18"/>
            <w:rPrChange w:id="22209" w:author="shorny" w:date="2014-06-09T18:55:00Z">
              <w:rPr>
                <w:rStyle w:val="keyword1"/>
              </w:rPr>
            </w:rPrChange>
          </w:rPr>
          <w:t>SELECT</w:t>
        </w:r>
        <w:r w:rsidRPr="00D26196">
          <w:rPr>
            <w:sz w:val="18"/>
            <w:rPrChange w:id="22210" w:author="shorny" w:date="2014-06-09T18:55:00Z">
              <w:rPr/>
            </w:rPrChange>
          </w:rPr>
          <w:t xml:space="preserve"> actuals.*</w:t>
        </w:r>
        <w:proofErr w:type="gramEnd"/>
      </w:ins>
    </w:p>
    <w:p w14:paraId="63332BEB" w14:textId="77777777" w:rsidR="00D26196" w:rsidRPr="00D26196" w:rsidRDefault="00D26196">
      <w:pPr>
        <w:pStyle w:val="HTMLPreformatted"/>
        <w:divId w:val="2032412305"/>
        <w:rPr>
          <w:ins w:id="22211" w:author="shorny" w:date="2014-06-09T18:54:00Z"/>
          <w:sz w:val="18"/>
          <w:rPrChange w:id="22212" w:author="shorny" w:date="2014-06-09T18:55:00Z">
            <w:rPr>
              <w:ins w:id="22213" w:author="shorny" w:date="2014-06-09T18:54:00Z"/>
            </w:rPr>
          </w:rPrChange>
        </w:rPr>
      </w:pPr>
      <w:ins w:id="22214" w:author="shorny" w:date="2014-06-09T18:54:00Z">
        <w:r w:rsidRPr="00D26196">
          <w:rPr>
            <w:sz w:val="18"/>
            <w:rPrChange w:id="22215" w:author="shorny" w:date="2014-06-09T18:55:00Z">
              <w:rPr/>
            </w:rPrChange>
          </w:rPr>
          <w:t xml:space="preserve">      </w:t>
        </w:r>
        <w:r w:rsidRPr="00D26196">
          <w:rPr>
            <w:rStyle w:val="keyword1"/>
            <w:sz w:val="18"/>
            <w:rPrChange w:id="22216" w:author="shorny" w:date="2014-06-09T18:55:00Z">
              <w:rPr>
                <w:rStyle w:val="keyword1"/>
              </w:rPr>
            </w:rPrChange>
          </w:rPr>
          <w:t>FROM</w:t>
        </w:r>
        <w:r w:rsidRPr="00D26196">
          <w:rPr>
            <w:sz w:val="18"/>
            <w:rPrChange w:id="22217" w:author="shorny" w:date="2014-06-09T18:55:00Z">
              <w:rPr/>
            </w:rPrChange>
          </w:rPr>
          <w:t xml:space="preserve"> utrans_g_actuals actuals</w:t>
        </w:r>
      </w:ins>
    </w:p>
    <w:p w14:paraId="3D28B275" w14:textId="77777777" w:rsidR="00D26196" w:rsidRPr="00D26196" w:rsidRDefault="00D26196">
      <w:pPr>
        <w:pStyle w:val="HTMLPreformatted"/>
        <w:divId w:val="2032412305"/>
        <w:rPr>
          <w:ins w:id="22218" w:author="shorny" w:date="2014-06-09T18:54:00Z"/>
          <w:sz w:val="18"/>
          <w:rPrChange w:id="22219" w:author="shorny" w:date="2014-06-09T18:55:00Z">
            <w:rPr>
              <w:ins w:id="22220" w:author="shorny" w:date="2014-06-09T18:54:00Z"/>
            </w:rPr>
          </w:rPrChange>
        </w:rPr>
      </w:pPr>
      <w:ins w:id="22221" w:author="shorny" w:date="2014-06-09T18:54:00Z">
        <w:r w:rsidRPr="00D26196">
          <w:rPr>
            <w:sz w:val="18"/>
            <w:rPrChange w:id="22222" w:author="shorny" w:date="2014-06-09T18:55:00Z">
              <w:rPr/>
            </w:rPrChange>
          </w:rPr>
          <w:t xml:space="preserve">      </w:t>
        </w:r>
        <w:r w:rsidRPr="00D26196">
          <w:rPr>
            <w:rStyle w:val="keyword1"/>
            <w:sz w:val="18"/>
            <w:rPrChange w:id="22223" w:author="shorny" w:date="2014-06-09T18:55:00Z">
              <w:rPr>
                <w:rStyle w:val="keyword1"/>
              </w:rPr>
            </w:rPrChange>
          </w:rPr>
          <w:t>UNION</w:t>
        </w:r>
        <w:r w:rsidRPr="00D26196">
          <w:rPr>
            <w:sz w:val="18"/>
            <w:rPrChange w:id="22224" w:author="shorny" w:date="2014-06-09T18:55:00Z">
              <w:rPr/>
            </w:rPrChange>
          </w:rPr>
          <w:t xml:space="preserve"> </w:t>
        </w:r>
        <w:r w:rsidRPr="00D26196">
          <w:rPr>
            <w:rStyle w:val="keyword1"/>
            <w:sz w:val="18"/>
            <w:rPrChange w:id="22225" w:author="shorny" w:date="2014-06-09T18:55:00Z">
              <w:rPr>
                <w:rStyle w:val="keyword1"/>
              </w:rPr>
            </w:rPrChange>
          </w:rPr>
          <w:t>ALL</w:t>
        </w:r>
      </w:ins>
    </w:p>
    <w:p w14:paraId="5D531568" w14:textId="77777777" w:rsidR="00D26196" w:rsidRPr="00D26196" w:rsidRDefault="00D26196">
      <w:pPr>
        <w:pStyle w:val="HTMLPreformatted"/>
        <w:divId w:val="2032412305"/>
        <w:rPr>
          <w:ins w:id="22226" w:author="shorny" w:date="2014-06-09T18:54:00Z"/>
          <w:sz w:val="18"/>
          <w:rPrChange w:id="22227" w:author="shorny" w:date="2014-06-09T18:55:00Z">
            <w:rPr>
              <w:ins w:id="22228" w:author="shorny" w:date="2014-06-09T18:54:00Z"/>
            </w:rPr>
          </w:rPrChange>
        </w:rPr>
      </w:pPr>
      <w:ins w:id="22229" w:author="shorny" w:date="2014-06-09T18:54:00Z">
        <w:r w:rsidRPr="00D26196">
          <w:rPr>
            <w:sz w:val="18"/>
            <w:rPrChange w:id="22230" w:author="shorny" w:date="2014-06-09T18:55:00Z">
              <w:rPr/>
            </w:rPrChange>
          </w:rPr>
          <w:t xml:space="preserve">      </w:t>
        </w:r>
        <w:proofErr w:type="gramStart"/>
        <w:r w:rsidRPr="00D26196">
          <w:rPr>
            <w:rStyle w:val="keyword1"/>
            <w:sz w:val="18"/>
            <w:rPrChange w:id="22231" w:author="shorny" w:date="2014-06-09T18:55:00Z">
              <w:rPr>
                <w:rStyle w:val="keyword1"/>
              </w:rPr>
            </w:rPrChange>
          </w:rPr>
          <w:t>SELECT</w:t>
        </w:r>
        <w:r w:rsidRPr="00D26196">
          <w:rPr>
            <w:sz w:val="18"/>
            <w:rPrChange w:id="22232" w:author="shorny" w:date="2014-06-09T18:55:00Z">
              <w:rPr/>
            </w:rPrChange>
          </w:rPr>
          <w:t xml:space="preserve"> expecteds.*</w:t>
        </w:r>
        <w:proofErr w:type="gramEnd"/>
      </w:ins>
    </w:p>
    <w:p w14:paraId="57692DFE" w14:textId="77777777" w:rsidR="00D26196" w:rsidRPr="00D26196" w:rsidRDefault="00D26196">
      <w:pPr>
        <w:pStyle w:val="HTMLPreformatted"/>
        <w:divId w:val="2032412305"/>
        <w:rPr>
          <w:ins w:id="22233" w:author="shorny" w:date="2014-06-09T18:54:00Z"/>
          <w:sz w:val="18"/>
          <w:rPrChange w:id="22234" w:author="shorny" w:date="2014-06-09T18:55:00Z">
            <w:rPr>
              <w:ins w:id="22235" w:author="shorny" w:date="2014-06-09T18:54:00Z"/>
            </w:rPr>
          </w:rPrChange>
        </w:rPr>
      </w:pPr>
      <w:ins w:id="22236" w:author="shorny" w:date="2014-06-09T18:54:00Z">
        <w:r w:rsidRPr="00D26196">
          <w:rPr>
            <w:sz w:val="18"/>
            <w:rPrChange w:id="22237" w:author="shorny" w:date="2014-06-09T18:55:00Z">
              <w:rPr/>
            </w:rPrChange>
          </w:rPr>
          <w:t xml:space="preserve">      </w:t>
        </w:r>
        <w:r w:rsidRPr="00D26196">
          <w:rPr>
            <w:rStyle w:val="keyword1"/>
            <w:sz w:val="18"/>
            <w:rPrChange w:id="22238" w:author="shorny" w:date="2014-06-09T18:55:00Z">
              <w:rPr>
                <w:rStyle w:val="keyword1"/>
              </w:rPr>
            </w:rPrChange>
          </w:rPr>
          <w:t>FROM</w:t>
        </w:r>
        <w:r w:rsidRPr="00D26196">
          <w:rPr>
            <w:sz w:val="18"/>
            <w:rPrChange w:id="22239" w:author="shorny" w:date="2014-06-09T18:55:00Z">
              <w:rPr/>
            </w:rPrChange>
          </w:rPr>
          <w:t xml:space="preserve"> utrans_g_expecteds expecteds</w:t>
        </w:r>
      </w:ins>
    </w:p>
    <w:p w14:paraId="791642BC" w14:textId="77777777" w:rsidR="00D26196" w:rsidRPr="00D26196" w:rsidRDefault="00D26196">
      <w:pPr>
        <w:pStyle w:val="HTMLPreformatted"/>
        <w:divId w:val="2032412305"/>
        <w:rPr>
          <w:ins w:id="22240" w:author="shorny" w:date="2014-06-09T18:54:00Z"/>
          <w:sz w:val="18"/>
          <w:rPrChange w:id="22241" w:author="shorny" w:date="2014-06-09T18:55:00Z">
            <w:rPr>
              <w:ins w:id="22242" w:author="shorny" w:date="2014-06-09T18:54:00Z"/>
            </w:rPr>
          </w:rPrChange>
        </w:rPr>
      </w:pPr>
      <w:ins w:id="22243" w:author="shorny" w:date="2014-06-09T18:54:00Z">
        <w:r w:rsidRPr="00D26196">
          <w:rPr>
            <w:sz w:val="18"/>
            <w:rPrChange w:id="22244" w:author="shorny" w:date="2014-06-09T18:55:00Z">
              <w:rPr/>
            </w:rPrChange>
          </w:rPr>
          <w:t xml:space="preserve">  )  problems</w:t>
        </w:r>
      </w:ins>
    </w:p>
    <w:p w14:paraId="660B21DA" w14:textId="77777777" w:rsidR="00D26196" w:rsidRPr="00D26196" w:rsidRDefault="00D26196">
      <w:pPr>
        <w:pStyle w:val="HTMLPreformatted"/>
        <w:divId w:val="2032412305"/>
        <w:rPr>
          <w:ins w:id="22245" w:author="shorny" w:date="2014-06-09T18:54:00Z"/>
          <w:sz w:val="18"/>
          <w:rPrChange w:id="22246" w:author="shorny" w:date="2014-06-09T18:55:00Z">
            <w:rPr>
              <w:ins w:id="22247" w:author="shorny" w:date="2014-06-09T18:54:00Z"/>
            </w:rPr>
          </w:rPrChange>
        </w:rPr>
      </w:pPr>
      <w:ins w:id="22248" w:author="shorny" w:date="2014-06-09T18:54:00Z">
        <w:r w:rsidRPr="00D26196">
          <w:rPr>
            <w:sz w:val="18"/>
            <w:rPrChange w:id="22249" w:author="shorny" w:date="2014-06-09T18:55:00Z">
              <w:rPr/>
            </w:rPrChange>
          </w:rPr>
          <w:t xml:space="preserve">  </w:t>
        </w:r>
        <w:r w:rsidRPr="00D26196">
          <w:rPr>
            <w:rStyle w:val="keyword1"/>
            <w:sz w:val="18"/>
            <w:rPrChange w:id="22250" w:author="shorny" w:date="2014-06-09T18:55:00Z">
              <w:rPr>
                <w:rStyle w:val="keyword1"/>
              </w:rPr>
            </w:rPrChange>
          </w:rPr>
          <w:t>GROUP</w:t>
        </w:r>
        <w:r w:rsidRPr="00D26196">
          <w:rPr>
            <w:sz w:val="18"/>
            <w:rPrChange w:id="22251" w:author="shorny" w:date="2014-06-09T18:55:00Z">
              <w:rPr/>
            </w:rPrChange>
          </w:rPr>
          <w:t xml:space="preserve"> </w:t>
        </w:r>
        <w:r w:rsidRPr="00D26196">
          <w:rPr>
            <w:rStyle w:val="keyword1"/>
            <w:sz w:val="18"/>
            <w:rPrChange w:id="22252" w:author="shorny" w:date="2014-06-09T18:55:00Z">
              <w:rPr>
                <w:rStyle w:val="keyword1"/>
              </w:rPr>
            </w:rPrChange>
          </w:rPr>
          <w:t>BY</w:t>
        </w:r>
        <w:r w:rsidRPr="00D26196">
          <w:rPr>
            <w:sz w:val="18"/>
            <w:rPrChange w:id="22253" w:author="shorny" w:date="2014-06-09T18:55:00Z">
              <w:rPr/>
            </w:rPrChange>
          </w:rPr>
          <w:t xml:space="preserve"> problems.StaffID</w:t>
        </w:r>
      </w:ins>
    </w:p>
    <w:p w14:paraId="541E9644" w14:textId="77777777" w:rsidR="00D26196" w:rsidRPr="00D26196" w:rsidRDefault="00D26196">
      <w:pPr>
        <w:pStyle w:val="HTMLPreformatted"/>
        <w:divId w:val="2032412305"/>
        <w:rPr>
          <w:ins w:id="22254" w:author="shorny" w:date="2014-06-09T18:54:00Z"/>
          <w:sz w:val="18"/>
          <w:rPrChange w:id="22255" w:author="shorny" w:date="2014-06-09T18:55:00Z">
            <w:rPr>
              <w:ins w:id="22256" w:author="shorny" w:date="2014-06-09T18:54:00Z"/>
            </w:rPr>
          </w:rPrChange>
        </w:rPr>
      </w:pPr>
      <w:ins w:id="22257" w:author="shorny" w:date="2014-06-09T18:54:00Z">
        <w:r w:rsidRPr="00D26196">
          <w:rPr>
            <w:sz w:val="18"/>
            <w:rPrChange w:id="22258" w:author="shorny" w:date="2014-06-09T18:55:00Z">
              <w:rPr/>
            </w:rPrChange>
          </w:rPr>
          <w:t xml:space="preserve">  </w:t>
        </w:r>
        <w:r w:rsidRPr="00D26196">
          <w:rPr>
            <w:rStyle w:val="keyword1"/>
            <w:sz w:val="18"/>
            <w:rPrChange w:id="22259" w:author="shorny" w:date="2014-06-09T18:55:00Z">
              <w:rPr>
                <w:rStyle w:val="keyword1"/>
              </w:rPr>
            </w:rPrChange>
          </w:rPr>
          <w:t>HAVING</w:t>
        </w:r>
        <w:r w:rsidRPr="00D26196">
          <w:rPr>
            <w:sz w:val="18"/>
            <w:rPrChange w:id="22260" w:author="shorny" w:date="2014-06-09T18:55:00Z">
              <w:rPr/>
            </w:rPrChange>
          </w:rPr>
          <w:t xml:space="preserve"> </w:t>
        </w:r>
        <w:proofErr w:type="gramStart"/>
        <w:r w:rsidRPr="00D26196">
          <w:rPr>
            <w:rStyle w:val="builtin1"/>
            <w:sz w:val="18"/>
            <w:rPrChange w:id="22261" w:author="shorny" w:date="2014-06-09T18:55:00Z">
              <w:rPr>
                <w:rStyle w:val="builtin1"/>
              </w:rPr>
            </w:rPrChange>
          </w:rPr>
          <w:t>COUNT</w:t>
        </w:r>
        <w:r w:rsidRPr="00D26196">
          <w:rPr>
            <w:sz w:val="18"/>
            <w:rPrChange w:id="22262" w:author="shorny" w:date="2014-06-09T18:55:00Z">
              <w:rPr/>
            </w:rPrChange>
          </w:rPr>
          <w:t>(</w:t>
        </w:r>
        <w:proofErr w:type="gramEnd"/>
        <w:r w:rsidRPr="00D26196">
          <w:rPr>
            <w:sz w:val="18"/>
            <w:rPrChange w:id="22263" w:author="shorny" w:date="2014-06-09T18:55:00Z">
              <w:rPr/>
            </w:rPrChange>
          </w:rPr>
          <w:t>*) = 1</w:t>
        </w:r>
      </w:ins>
    </w:p>
    <w:p w14:paraId="34778206" w14:textId="77777777" w:rsidR="00D26196" w:rsidRPr="00D26196" w:rsidRDefault="00D26196">
      <w:pPr>
        <w:pStyle w:val="HTMLPreformatted"/>
        <w:divId w:val="2032412305"/>
        <w:rPr>
          <w:ins w:id="22264" w:author="shorny" w:date="2014-06-09T18:54:00Z"/>
          <w:sz w:val="18"/>
          <w:rPrChange w:id="22265" w:author="shorny" w:date="2014-06-09T18:55:00Z">
            <w:rPr>
              <w:ins w:id="22266" w:author="shorny" w:date="2014-06-09T18:54:00Z"/>
            </w:rPr>
          </w:rPrChange>
        </w:rPr>
      </w:pPr>
      <w:ins w:id="22267" w:author="shorny" w:date="2014-06-09T18:54:00Z">
        <w:r w:rsidRPr="00D26196">
          <w:rPr>
            <w:sz w:val="18"/>
            <w:rPrChange w:id="22268" w:author="shorny" w:date="2014-06-09T18:55:00Z">
              <w:rPr/>
            </w:rPrChange>
          </w:rPr>
          <w:t xml:space="preserve">  </w:t>
        </w:r>
        <w:r w:rsidRPr="00D26196">
          <w:rPr>
            <w:rStyle w:val="keyword1"/>
            <w:sz w:val="18"/>
            <w:rPrChange w:id="22269" w:author="shorny" w:date="2014-06-09T18:55:00Z">
              <w:rPr>
                <w:rStyle w:val="keyword1"/>
              </w:rPr>
            </w:rPrChange>
          </w:rPr>
          <w:t>ORDER</w:t>
        </w:r>
        <w:r w:rsidRPr="00D26196">
          <w:rPr>
            <w:sz w:val="18"/>
            <w:rPrChange w:id="22270" w:author="shorny" w:date="2014-06-09T18:55:00Z">
              <w:rPr/>
            </w:rPrChange>
          </w:rPr>
          <w:t xml:space="preserve"> </w:t>
        </w:r>
        <w:r w:rsidRPr="00D26196">
          <w:rPr>
            <w:rStyle w:val="keyword1"/>
            <w:sz w:val="18"/>
            <w:rPrChange w:id="22271" w:author="shorny" w:date="2014-06-09T18:55:00Z">
              <w:rPr>
                <w:rStyle w:val="keyword1"/>
              </w:rPr>
            </w:rPrChange>
          </w:rPr>
          <w:t>BY</w:t>
        </w:r>
        <w:r w:rsidRPr="00D26196">
          <w:rPr>
            <w:sz w:val="18"/>
            <w:rPrChange w:id="22272" w:author="shorny" w:date="2014-06-09T18:55:00Z">
              <w:rPr/>
            </w:rPrChange>
          </w:rPr>
          <w:t xml:space="preserve"> </w:t>
        </w:r>
        <w:proofErr w:type="gramStart"/>
        <w:r w:rsidRPr="00D26196">
          <w:rPr>
            <w:sz w:val="18"/>
            <w:rPrChange w:id="22273" w:author="shorny" w:date="2014-06-09T18:55:00Z">
              <w:rPr/>
            </w:rPrChange>
          </w:rPr>
          <w:t>problems.StaffID ;</w:t>
        </w:r>
        <w:proofErr w:type="gramEnd"/>
      </w:ins>
    </w:p>
    <w:p w14:paraId="67C3F96B" w14:textId="77777777" w:rsidR="00D26196" w:rsidRPr="00D26196" w:rsidRDefault="00D26196">
      <w:pPr>
        <w:pStyle w:val="HTMLPreformatted"/>
        <w:divId w:val="2032412305"/>
        <w:rPr>
          <w:ins w:id="22274" w:author="shorny" w:date="2014-06-09T18:54:00Z"/>
          <w:sz w:val="18"/>
          <w:rPrChange w:id="22275" w:author="shorny" w:date="2014-06-09T18:55:00Z">
            <w:rPr>
              <w:ins w:id="22276" w:author="shorny" w:date="2014-06-09T18:54:00Z"/>
            </w:rPr>
          </w:rPrChange>
        </w:rPr>
      </w:pPr>
    </w:p>
    <w:p w14:paraId="64446485" w14:textId="77777777" w:rsidR="00D26196" w:rsidRPr="00D26196" w:rsidRDefault="00D26196">
      <w:pPr>
        <w:pStyle w:val="HTMLPreformatted"/>
        <w:divId w:val="2032412305"/>
        <w:rPr>
          <w:ins w:id="22277" w:author="shorny" w:date="2014-06-09T18:54:00Z"/>
          <w:rStyle w:val="comment1"/>
          <w:sz w:val="18"/>
          <w:rPrChange w:id="22278" w:author="shorny" w:date="2014-06-09T18:55:00Z">
            <w:rPr>
              <w:ins w:id="22279" w:author="shorny" w:date="2014-06-09T18:54:00Z"/>
              <w:rStyle w:val="comment1"/>
            </w:rPr>
          </w:rPrChange>
        </w:rPr>
      </w:pPr>
      <w:ins w:id="22280" w:author="shorny" w:date="2014-06-09T18:54:00Z">
        <w:r w:rsidRPr="00D26196">
          <w:rPr>
            <w:sz w:val="18"/>
            <w:rPrChange w:id="22281" w:author="shorny" w:date="2014-06-09T18:55:00Z">
              <w:rPr/>
            </w:rPrChange>
          </w:rPr>
          <w:t xml:space="preserve">  </w:t>
        </w:r>
        <w:r w:rsidRPr="00D26196">
          <w:rPr>
            <w:rStyle w:val="comment1"/>
            <w:sz w:val="18"/>
            <w:rPrChange w:id="22282" w:author="shorny" w:date="2014-06-09T18:55:00Z">
              <w:rPr>
                <w:rStyle w:val="comment1"/>
              </w:rPr>
            </w:rPrChange>
          </w:rPr>
          <w:t xml:space="preserve">-- </w:t>
        </w:r>
        <w:proofErr w:type="gramStart"/>
        <w:r w:rsidRPr="00D26196">
          <w:rPr>
            <w:rStyle w:val="comment1"/>
            <w:sz w:val="18"/>
            <w:rPrChange w:id="22283" w:author="shorny" w:date="2014-06-09T18:55:00Z">
              <w:rPr>
                <w:rStyle w:val="comment1"/>
              </w:rPr>
            </w:rPrChange>
          </w:rPr>
          <w:t>report</w:t>
        </w:r>
        <w:proofErr w:type="gramEnd"/>
        <w:r w:rsidRPr="00D26196">
          <w:rPr>
            <w:rStyle w:val="comment1"/>
            <w:sz w:val="18"/>
            <w:rPrChange w:id="22284" w:author="shorny" w:date="2014-06-09T18:55:00Z">
              <w:rPr>
                <w:rStyle w:val="comment1"/>
              </w:rPr>
            </w:rPrChange>
          </w:rPr>
          <w:t xml:space="preserve"> an error if the 'problems' table isn't empty</w:t>
        </w:r>
      </w:ins>
    </w:p>
    <w:p w14:paraId="2ED13CAD" w14:textId="77777777" w:rsidR="00D26196" w:rsidRPr="00D26196" w:rsidRDefault="00D26196">
      <w:pPr>
        <w:pStyle w:val="HTMLPreformatted"/>
        <w:divId w:val="2032412305"/>
        <w:rPr>
          <w:ins w:id="22285" w:author="shorny" w:date="2014-06-09T18:54:00Z"/>
          <w:sz w:val="18"/>
          <w:rPrChange w:id="22286" w:author="shorny" w:date="2014-06-09T18:55:00Z">
            <w:rPr>
              <w:ins w:id="22287" w:author="shorny" w:date="2014-06-09T18:54:00Z"/>
            </w:rPr>
          </w:rPrChange>
        </w:rPr>
      </w:pPr>
      <w:ins w:id="22288" w:author="shorny" w:date="2014-06-09T18:54:00Z">
        <w:r w:rsidRPr="00D26196">
          <w:rPr>
            <w:sz w:val="18"/>
            <w:rPrChange w:id="22289" w:author="shorny" w:date="2014-06-09T18:55:00Z">
              <w:rPr/>
            </w:rPrChange>
          </w:rPr>
          <w:t xml:space="preserve">  </w:t>
        </w:r>
        <w:r w:rsidRPr="00D26196">
          <w:rPr>
            <w:rStyle w:val="keyword1"/>
            <w:sz w:val="18"/>
            <w:rPrChange w:id="22290" w:author="shorny" w:date="2014-06-09T18:55:00Z">
              <w:rPr>
                <w:rStyle w:val="keyword1"/>
              </w:rPr>
            </w:rPrChange>
          </w:rPr>
          <w:t>CALL</w:t>
        </w:r>
        <w:r w:rsidRPr="00D26196">
          <w:rPr>
            <w:sz w:val="18"/>
            <w:rPrChange w:id="22291" w:author="shorny" w:date="2014-06-09T18:55:00Z">
              <w:rPr/>
            </w:rPrChange>
          </w:rPr>
          <w:t xml:space="preserve"> stk_unit.assert_table_</w:t>
        </w:r>
        <w:proofErr w:type="gramStart"/>
        <w:r w:rsidRPr="00D26196">
          <w:rPr>
            <w:sz w:val="18"/>
            <w:rPrChange w:id="22292" w:author="shorny" w:date="2014-06-09T18:55:00Z">
              <w:rPr/>
            </w:rPrChange>
          </w:rPr>
          <w:t>empty(</w:t>
        </w:r>
        <w:proofErr w:type="gramEnd"/>
        <w:r w:rsidRPr="00D26196">
          <w:rPr>
            <w:sz w:val="18"/>
            <w:rPrChange w:id="22293" w:author="shorny" w:date="2014-06-09T18:55:00Z">
              <w:rPr/>
            </w:rPrChange>
          </w:rPr>
          <w:t xml:space="preserve"> </w:t>
        </w:r>
      </w:ins>
    </w:p>
    <w:p w14:paraId="2C118414" w14:textId="77777777" w:rsidR="00D26196" w:rsidRPr="00D26196" w:rsidRDefault="00D26196">
      <w:pPr>
        <w:pStyle w:val="HTMLPreformatted"/>
        <w:divId w:val="2032412305"/>
        <w:rPr>
          <w:ins w:id="22294" w:author="shorny" w:date="2014-06-09T18:54:00Z"/>
          <w:sz w:val="18"/>
          <w:rPrChange w:id="22295" w:author="shorny" w:date="2014-06-09T18:55:00Z">
            <w:rPr>
              <w:ins w:id="22296" w:author="shorny" w:date="2014-06-09T18:54:00Z"/>
            </w:rPr>
          </w:rPrChange>
        </w:rPr>
      </w:pPr>
      <w:ins w:id="22297" w:author="shorny" w:date="2014-06-09T18:54:00Z">
        <w:r w:rsidRPr="00D26196">
          <w:rPr>
            <w:sz w:val="18"/>
            <w:rPrChange w:id="22298" w:author="shorny" w:date="2014-06-09T18:55:00Z">
              <w:rPr/>
            </w:rPrChange>
          </w:rPr>
          <w:t xml:space="preserve">    </w:t>
        </w:r>
        <w:proofErr w:type="gramStart"/>
        <w:r w:rsidRPr="00D26196">
          <w:rPr>
            <w:sz w:val="18"/>
            <w:rPrChange w:id="22299" w:author="shorny" w:date="2014-06-09T18:55:00Z">
              <w:rPr/>
            </w:rPrChange>
          </w:rPr>
          <w:t>DATABASE(</w:t>
        </w:r>
        <w:proofErr w:type="gramEnd"/>
        <w:r w:rsidRPr="00D26196">
          <w:rPr>
            <w:sz w:val="18"/>
            <w:rPrChange w:id="22300" w:author="shorny" w:date="2014-06-09T18:55:00Z">
              <w:rPr/>
            </w:rPrChange>
          </w:rPr>
          <w:t>),</w:t>
        </w:r>
      </w:ins>
    </w:p>
    <w:p w14:paraId="3704B4D4" w14:textId="77777777" w:rsidR="00D26196" w:rsidRPr="00D26196" w:rsidRDefault="00D26196">
      <w:pPr>
        <w:pStyle w:val="HTMLPreformatted"/>
        <w:divId w:val="2032412305"/>
        <w:rPr>
          <w:ins w:id="22301" w:author="shorny" w:date="2014-06-09T18:54:00Z"/>
          <w:sz w:val="18"/>
          <w:rPrChange w:id="22302" w:author="shorny" w:date="2014-06-09T18:55:00Z">
            <w:rPr>
              <w:ins w:id="22303" w:author="shorny" w:date="2014-06-09T18:54:00Z"/>
            </w:rPr>
          </w:rPrChange>
        </w:rPr>
      </w:pPr>
      <w:ins w:id="22304" w:author="shorny" w:date="2014-06-09T18:54:00Z">
        <w:r w:rsidRPr="00D26196">
          <w:rPr>
            <w:sz w:val="18"/>
            <w:rPrChange w:id="22305" w:author="shorny" w:date="2014-06-09T18:55:00Z">
              <w:rPr/>
            </w:rPrChange>
          </w:rPr>
          <w:t xml:space="preserve">    </w:t>
        </w:r>
        <w:r w:rsidRPr="00D26196">
          <w:rPr>
            <w:rStyle w:val="string1"/>
            <w:sz w:val="18"/>
            <w:rPrChange w:id="22306" w:author="shorny" w:date="2014-06-09T18:55:00Z">
              <w:rPr>
                <w:rStyle w:val="string1"/>
              </w:rPr>
            </w:rPrChange>
          </w:rPr>
          <w:t>'utrans_g_problems'</w:t>
        </w:r>
        <w:r w:rsidRPr="00D26196">
          <w:rPr>
            <w:sz w:val="18"/>
            <w:rPrChange w:id="22307" w:author="shorny" w:date="2014-06-09T18:55:00Z">
              <w:rPr/>
            </w:rPrChange>
          </w:rPr>
          <w:t xml:space="preserve">, </w:t>
        </w:r>
      </w:ins>
    </w:p>
    <w:p w14:paraId="4A9A0062" w14:textId="77777777" w:rsidR="00D26196" w:rsidRPr="00D26196" w:rsidRDefault="00D26196">
      <w:pPr>
        <w:pStyle w:val="HTMLPreformatted"/>
        <w:divId w:val="2032412305"/>
        <w:rPr>
          <w:ins w:id="22308" w:author="shorny" w:date="2014-06-09T18:54:00Z"/>
          <w:sz w:val="18"/>
          <w:rPrChange w:id="22309" w:author="shorny" w:date="2014-06-09T18:55:00Z">
            <w:rPr>
              <w:ins w:id="22310" w:author="shorny" w:date="2014-06-09T18:54:00Z"/>
            </w:rPr>
          </w:rPrChange>
        </w:rPr>
      </w:pPr>
      <w:ins w:id="22311" w:author="shorny" w:date="2014-06-09T18:54:00Z">
        <w:r w:rsidRPr="00D26196">
          <w:rPr>
            <w:sz w:val="18"/>
            <w:rPrChange w:id="22312" w:author="shorny" w:date="2014-06-09T18:55:00Z">
              <w:rPr/>
            </w:rPrChange>
          </w:rPr>
          <w:t xml:space="preserve">    </w:t>
        </w:r>
        <w:r w:rsidRPr="00D26196">
          <w:rPr>
            <w:rStyle w:val="string1"/>
            <w:sz w:val="18"/>
            <w:rPrChange w:id="22313" w:author="shorny" w:date="2014-06-09T18:55:00Z">
              <w:rPr>
                <w:rStyle w:val="string1"/>
              </w:rPr>
            </w:rPrChange>
          </w:rPr>
          <w:t>'Incorrect results'</w:t>
        </w:r>
        <w:proofErr w:type="gramStart"/>
        <w:r w:rsidRPr="00D26196">
          <w:rPr>
            <w:sz w:val="18"/>
            <w:rPrChange w:id="22314" w:author="shorny" w:date="2014-06-09T18:55:00Z">
              <w:rPr/>
            </w:rPrChange>
          </w:rPr>
          <w:t>) ;</w:t>
        </w:r>
        <w:proofErr w:type="gramEnd"/>
        <w:r w:rsidRPr="00D26196">
          <w:rPr>
            <w:sz w:val="18"/>
            <w:rPrChange w:id="22315" w:author="shorny" w:date="2014-06-09T18:55:00Z">
              <w:rPr/>
            </w:rPrChange>
          </w:rPr>
          <w:t xml:space="preserve"> </w:t>
        </w:r>
      </w:ins>
    </w:p>
    <w:p w14:paraId="110D8180" w14:textId="77777777" w:rsidR="00D26196" w:rsidRPr="00D26196" w:rsidRDefault="00D26196">
      <w:pPr>
        <w:pStyle w:val="HTMLPreformatted"/>
        <w:divId w:val="2032412305"/>
        <w:rPr>
          <w:ins w:id="22316" w:author="shorny" w:date="2014-06-09T18:54:00Z"/>
          <w:sz w:val="18"/>
          <w:rPrChange w:id="22317" w:author="shorny" w:date="2014-06-09T18:55:00Z">
            <w:rPr>
              <w:ins w:id="22318" w:author="shorny" w:date="2014-06-09T18:54:00Z"/>
            </w:rPr>
          </w:rPrChange>
        </w:rPr>
      </w:pPr>
    </w:p>
    <w:p w14:paraId="4E2DD36E" w14:textId="77777777" w:rsidR="00D26196" w:rsidRPr="00D26196" w:rsidRDefault="00D26196">
      <w:pPr>
        <w:pStyle w:val="HTMLPreformatted"/>
        <w:divId w:val="2032412305"/>
        <w:rPr>
          <w:ins w:id="22319" w:author="shorny" w:date="2014-06-09T18:54:00Z"/>
          <w:sz w:val="18"/>
          <w:rPrChange w:id="22320" w:author="shorny" w:date="2014-06-09T18:55:00Z">
            <w:rPr>
              <w:ins w:id="22321" w:author="shorny" w:date="2014-06-09T18:54:00Z"/>
            </w:rPr>
          </w:rPrChange>
        </w:rPr>
      </w:pPr>
      <w:ins w:id="22322" w:author="shorny" w:date="2014-06-09T18:54:00Z">
        <w:r w:rsidRPr="00D26196">
          <w:rPr>
            <w:sz w:val="18"/>
            <w:rPrChange w:id="22323" w:author="shorny" w:date="2014-06-09T18:55:00Z">
              <w:rPr/>
            </w:rPrChange>
          </w:rPr>
          <w:t xml:space="preserve">  </w:t>
        </w:r>
        <w:r w:rsidRPr="00D26196">
          <w:rPr>
            <w:rStyle w:val="keyword1"/>
            <w:sz w:val="18"/>
            <w:rPrChange w:id="22324" w:author="shorny" w:date="2014-06-09T18:55:00Z">
              <w:rPr>
                <w:rStyle w:val="keyword1"/>
              </w:rPr>
            </w:rPrChange>
          </w:rPr>
          <w:t>DROP</w:t>
        </w:r>
        <w:r w:rsidRPr="00D26196">
          <w:rPr>
            <w:sz w:val="18"/>
            <w:rPrChange w:id="22325" w:author="shorny" w:date="2014-06-09T18:55:00Z">
              <w:rPr/>
            </w:rPrChange>
          </w:rPr>
          <w:t xml:space="preserve"> </w:t>
        </w:r>
        <w:r w:rsidRPr="00D26196">
          <w:rPr>
            <w:rStyle w:val="keyword1"/>
            <w:sz w:val="18"/>
            <w:rPrChange w:id="22326" w:author="shorny" w:date="2014-06-09T18:55:00Z">
              <w:rPr>
                <w:rStyle w:val="keyword1"/>
              </w:rPr>
            </w:rPrChange>
          </w:rPr>
          <w:t>TABLE</w:t>
        </w:r>
        <w:r w:rsidRPr="00D26196">
          <w:rPr>
            <w:sz w:val="18"/>
            <w:rPrChange w:id="22327" w:author="shorny" w:date="2014-06-09T18:55:00Z">
              <w:rPr/>
            </w:rPrChange>
          </w:rPr>
          <w:t xml:space="preserve"> </w:t>
        </w:r>
        <w:r w:rsidRPr="00D26196">
          <w:rPr>
            <w:rStyle w:val="function-name1"/>
            <w:sz w:val="18"/>
            <w:rPrChange w:id="22328" w:author="shorny" w:date="2014-06-09T18:55:00Z">
              <w:rPr>
                <w:rStyle w:val="function-name1"/>
              </w:rPr>
            </w:rPrChange>
          </w:rPr>
          <w:t>utrans_g_</w:t>
        </w:r>
        <w:proofErr w:type="gramStart"/>
        <w:r w:rsidRPr="00D26196">
          <w:rPr>
            <w:rStyle w:val="function-name1"/>
            <w:sz w:val="18"/>
            <w:rPrChange w:id="22329" w:author="shorny" w:date="2014-06-09T18:55:00Z">
              <w:rPr>
                <w:rStyle w:val="function-name1"/>
              </w:rPr>
            </w:rPrChange>
          </w:rPr>
          <w:t>expecteds</w:t>
        </w:r>
        <w:r w:rsidRPr="00D26196">
          <w:rPr>
            <w:sz w:val="18"/>
            <w:rPrChange w:id="22330" w:author="shorny" w:date="2014-06-09T18:55:00Z">
              <w:rPr/>
            </w:rPrChange>
          </w:rPr>
          <w:t xml:space="preserve"> ;</w:t>
        </w:r>
        <w:proofErr w:type="gramEnd"/>
      </w:ins>
    </w:p>
    <w:p w14:paraId="4F150B30" w14:textId="77777777" w:rsidR="00D26196" w:rsidRPr="00D26196" w:rsidRDefault="00D26196">
      <w:pPr>
        <w:pStyle w:val="HTMLPreformatted"/>
        <w:divId w:val="2032412305"/>
        <w:rPr>
          <w:ins w:id="22331" w:author="shorny" w:date="2014-06-09T18:54:00Z"/>
          <w:sz w:val="18"/>
          <w:rPrChange w:id="22332" w:author="shorny" w:date="2014-06-09T18:55:00Z">
            <w:rPr>
              <w:ins w:id="22333" w:author="shorny" w:date="2014-06-09T18:54:00Z"/>
            </w:rPr>
          </w:rPrChange>
        </w:rPr>
      </w:pPr>
      <w:ins w:id="22334" w:author="shorny" w:date="2014-06-09T18:54:00Z">
        <w:r w:rsidRPr="00D26196">
          <w:rPr>
            <w:sz w:val="18"/>
            <w:rPrChange w:id="22335" w:author="shorny" w:date="2014-06-09T18:55:00Z">
              <w:rPr/>
            </w:rPrChange>
          </w:rPr>
          <w:t xml:space="preserve">  </w:t>
        </w:r>
        <w:r w:rsidRPr="00D26196">
          <w:rPr>
            <w:rStyle w:val="keyword1"/>
            <w:sz w:val="18"/>
            <w:rPrChange w:id="22336" w:author="shorny" w:date="2014-06-09T18:55:00Z">
              <w:rPr>
                <w:rStyle w:val="keyword1"/>
              </w:rPr>
            </w:rPrChange>
          </w:rPr>
          <w:t>DROP</w:t>
        </w:r>
        <w:r w:rsidRPr="00D26196">
          <w:rPr>
            <w:sz w:val="18"/>
            <w:rPrChange w:id="22337" w:author="shorny" w:date="2014-06-09T18:55:00Z">
              <w:rPr/>
            </w:rPrChange>
          </w:rPr>
          <w:t xml:space="preserve"> </w:t>
        </w:r>
        <w:r w:rsidRPr="00D26196">
          <w:rPr>
            <w:rStyle w:val="keyword1"/>
            <w:sz w:val="18"/>
            <w:rPrChange w:id="22338" w:author="shorny" w:date="2014-06-09T18:55:00Z">
              <w:rPr>
                <w:rStyle w:val="keyword1"/>
              </w:rPr>
            </w:rPrChange>
          </w:rPr>
          <w:t>TABLE</w:t>
        </w:r>
        <w:r w:rsidRPr="00D26196">
          <w:rPr>
            <w:sz w:val="18"/>
            <w:rPrChange w:id="22339" w:author="shorny" w:date="2014-06-09T18:55:00Z">
              <w:rPr/>
            </w:rPrChange>
          </w:rPr>
          <w:t xml:space="preserve"> </w:t>
        </w:r>
        <w:r w:rsidRPr="00D26196">
          <w:rPr>
            <w:rStyle w:val="function-name1"/>
            <w:sz w:val="18"/>
            <w:rPrChange w:id="22340" w:author="shorny" w:date="2014-06-09T18:55:00Z">
              <w:rPr>
                <w:rStyle w:val="function-name1"/>
              </w:rPr>
            </w:rPrChange>
          </w:rPr>
          <w:t>utrans_g_</w:t>
        </w:r>
        <w:proofErr w:type="gramStart"/>
        <w:r w:rsidRPr="00D26196">
          <w:rPr>
            <w:rStyle w:val="function-name1"/>
            <w:sz w:val="18"/>
            <w:rPrChange w:id="22341" w:author="shorny" w:date="2014-06-09T18:55:00Z">
              <w:rPr>
                <w:rStyle w:val="function-name1"/>
              </w:rPr>
            </w:rPrChange>
          </w:rPr>
          <w:t>actuals</w:t>
        </w:r>
        <w:r w:rsidRPr="00D26196">
          <w:rPr>
            <w:sz w:val="18"/>
            <w:rPrChange w:id="22342" w:author="shorny" w:date="2014-06-09T18:55:00Z">
              <w:rPr/>
            </w:rPrChange>
          </w:rPr>
          <w:t xml:space="preserve"> ;</w:t>
        </w:r>
        <w:proofErr w:type="gramEnd"/>
      </w:ins>
    </w:p>
    <w:p w14:paraId="755AFD50" w14:textId="77777777" w:rsidR="00D26196" w:rsidRPr="00D26196" w:rsidRDefault="00D26196">
      <w:pPr>
        <w:pStyle w:val="HTMLPreformatted"/>
        <w:divId w:val="2032412305"/>
        <w:rPr>
          <w:ins w:id="22343" w:author="shorny" w:date="2014-06-09T18:54:00Z"/>
          <w:sz w:val="18"/>
          <w:rPrChange w:id="22344" w:author="shorny" w:date="2014-06-09T18:55:00Z">
            <w:rPr>
              <w:ins w:id="22345" w:author="shorny" w:date="2014-06-09T18:54:00Z"/>
            </w:rPr>
          </w:rPrChange>
        </w:rPr>
      </w:pPr>
      <w:ins w:id="22346" w:author="shorny" w:date="2014-06-09T18:54:00Z">
        <w:r w:rsidRPr="00D26196">
          <w:rPr>
            <w:sz w:val="18"/>
            <w:rPrChange w:id="22347" w:author="shorny" w:date="2014-06-09T18:55:00Z">
              <w:rPr/>
            </w:rPrChange>
          </w:rPr>
          <w:t xml:space="preserve">  </w:t>
        </w:r>
        <w:r w:rsidRPr="00D26196">
          <w:rPr>
            <w:rStyle w:val="keyword1"/>
            <w:sz w:val="18"/>
            <w:rPrChange w:id="22348" w:author="shorny" w:date="2014-06-09T18:55:00Z">
              <w:rPr>
                <w:rStyle w:val="keyword1"/>
              </w:rPr>
            </w:rPrChange>
          </w:rPr>
          <w:t>DROP</w:t>
        </w:r>
        <w:r w:rsidRPr="00D26196">
          <w:rPr>
            <w:sz w:val="18"/>
            <w:rPrChange w:id="22349" w:author="shorny" w:date="2014-06-09T18:55:00Z">
              <w:rPr/>
            </w:rPrChange>
          </w:rPr>
          <w:t xml:space="preserve"> </w:t>
        </w:r>
        <w:r w:rsidRPr="00D26196">
          <w:rPr>
            <w:rStyle w:val="keyword1"/>
            <w:sz w:val="18"/>
            <w:rPrChange w:id="22350" w:author="shorny" w:date="2014-06-09T18:55:00Z">
              <w:rPr>
                <w:rStyle w:val="keyword1"/>
              </w:rPr>
            </w:rPrChange>
          </w:rPr>
          <w:t>TABLE</w:t>
        </w:r>
        <w:r w:rsidRPr="00D26196">
          <w:rPr>
            <w:sz w:val="18"/>
            <w:rPrChange w:id="22351" w:author="shorny" w:date="2014-06-09T18:55:00Z">
              <w:rPr/>
            </w:rPrChange>
          </w:rPr>
          <w:t xml:space="preserve"> </w:t>
        </w:r>
        <w:r w:rsidRPr="00D26196">
          <w:rPr>
            <w:rStyle w:val="function-name1"/>
            <w:sz w:val="18"/>
            <w:rPrChange w:id="22352" w:author="shorny" w:date="2014-06-09T18:55:00Z">
              <w:rPr>
                <w:rStyle w:val="function-name1"/>
              </w:rPr>
            </w:rPrChange>
          </w:rPr>
          <w:t>utrans_g_</w:t>
        </w:r>
        <w:proofErr w:type="gramStart"/>
        <w:r w:rsidRPr="00D26196">
          <w:rPr>
            <w:rStyle w:val="function-name1"/>
            <w:sz w:val="18"/>
            <w:rPrChange w:id="22353" w:author="shorny" w:date="2014-06-09T18:55:00Z">
              <w:rPr>
                <w:rStyle w:val="function-name1"/>
              </w:rPr>
            </w:rPrChange>
          </w:rPr>
          <w:t>problems</w:t>
        </w:r>
        <w:r w:rsidRPr="00D26196">
          <w:rPr>
            <w:sz w:val="18"/>
            <w:rPrChange w:id="22354" w:author="shorny" w:date="2014-06-09T18:55:00Z">
              <w:rPr/>
            </w:rPrChange>
          </w:rPr>
          <w:t xml:space="preserve"> ;</w:t>
        </w:r>
        <w:proofErr w:type="gramEnd"/>
      </w:ins>
    </w:p>
    <w:p w14:paraId="3EB4CDD7" w14:textId="77777777" w:rsidR="00D26196" w:rsidRPr="00D26196" w:rsidRDefault="00D26196">
      <w:pPr>
        <w:pStyle w:val="HTMLPreformatted"/>
        <w:divId w:val="2032412305"/>
        <w:rPr>
          <w:ins w:id="22355" w:author="shorny" w:date="2014-06-09T18:54:00Z"/>
          <w:sz w:val="18"/>
          <w:rPrChange w:id="22356" w:author="shorny" w:date="2014-06-09T18:55:00Z">
            <w:rPr>
              <w:ins w:id="22357" w:author="shorny" w:date="2014-06-09T18:54:00Z"/>
            </w:rPr>
          </w:rPrChange>
        </w:rPr>
      </w:pPr>
      <w:ins w:id="22358" w:author="shorny" w:date="2014-06-09T18:54:00Z">
        <w:r w:rsidRPr="00D26196">
          <w:rPr>
            <w:rStyle w:val="keyword1"/>
            <w:sz w:val="18"/>
            <w:rPrChange w:id="22359" w:author="shorny" w:date="2014-06-09T18:55:00Z">
              <w:rPr>
                <w:rStyle w:val="keyword1"/>
              </w:rPr>
            </w:rPrChange>
          </w:rPr>
          <w:t>END</w:t>
        </w:r>
        <w:r w:rsidRPr="00D26196">
          <w:rPr>
            <w:sz w:val="18"/>
            <w:rPrChange w:id="22360" w:author="shorny" w:date="2014-06-09T18:55:00Z">
              <w:rPr/>
            </w:rPrChange>
          </w:rPr>
          <w:t xml:space="preserve"> $$</w:t>
        </w:r>
      </w:ins>
    </w:p>
    <w:p w14:paraId="39497A9C" w14:textId="77777777" w:rsidR="00D26196" w:rsidRPr="00D26196" w:rsidRDefault="00D26196">
      <w:pPr>
        <w:pStyle w:val="HTMLPreformatted"/>
        <w:divId w:val="2032412305"/>
        <w:rPr>
          <w:ins w:id="22361" w:author="shorny" w:date="2014-06-09T18:54:00Z"/>
          <w:sz w:val="18"/>
          <w:rPrChange w:id="22362" w:author="shorny" w:date="2014-06-09T18:55:00Z">
            <w:rPr>
              <w:ins w:id="22363" w:author="shorny" w:date="2014-06-09T18:54:00Z"/>
            </w:rPr>
          </w:rPrChange>
        </w:rPr>
      </w:pPr>
    </w:p>
    <w:p w14:paraId="52F193C7" w14:textId="77777777" w:rsidR="00D26196" w:rsidRPr="00D26196" w:rsidRDefault="00D26196">
      <w:pPr>
        <w:pStyle w:val="HTMLPreformatted"/>
        <w:divId w:val="2032412305"/>
        <w:rPr>
          <w:ins w:id="22364" w:author="shorny" w:date="2014-06-09T18:54:00Z"/>
          <w:rStyle w:val="comment1"/>
          <w:sz w:val="18"/>
          <w:rPrChange w:id="22365" w:author="shorny" w:date="2014-06-09T18:55:00Z">
            <w:rPr>
              <w:ins w:id="22366" w:author="shorny" w:date="2014-06-09T18:54:00Z"/>
              <w:rStyle w:val="comment1"/>
            </w:rPr>
          </w:rPrChange>
        </w:rPr>
      </w:pPr>
      <w:ins w:id="22367" w:author="shorny" w:date="2014-06-09T18:54:00Z">
        <w:r w:rsidRPr="00D26196">
          <w:rPr>
            <w:rStyle w:val="comment1"/>
            <w:sz w:val="18"/>
            <w:rPrChange w:id="22368" w:author="shorny" w:date="2014-06-09T18:55:00Z">
              <w:rPr>
                <w:rStyle w:val="comment1"/>
              </w:rPr>
            </w:rPrChange>
          </w:rPr>
          <w:t>-- -----------------------------------------------------------------------------</w:t>
        </w:r>
      </w:ins>
    </w:p>
    <w:p w14:paraId="18BF22B8" w14:textId="77777777" w:rsidR="00D26196" w:rsidRPr="00D26196" w:rsidRDefault="00D26196">
      <w:pPr>
        <w:pStyle w:val="HTMLPreformatted"/>
        <w:divId w:val="2032412305"/>
        <w:rPr>
          <w:ins w:id="22369" w:author="shorny" w:date="2014-06-09T18:54:00Z"/>
          <w:rStyle w:val="comment1"/>
          <w:sz w:val="18"/>
          <w:rPrChange w:id="22370" w:author="shorny" w:date="2014-06-09T18:55:00Z">
            <w:rPr>
              <w:ins w:id="22371" w:author="shorny" w:date="2014-06-09T18:54:00Z"/>
              <w:rStyle w:val="comment1"/>
            </w:rPr>
          </w:rPrChange>
        </w:rPr>
      </w:pPr>
      <w:ins w:id="22372" w:author="shorny" w:date="2014-06-09T18:54:00Z">
        <w:r w:rsidRPr="00D26196">
          <w:rPr>
            <w:rStyle w:val="comment1"/>
            <w:sz w:val="18"/>
            <w:rPrChange w:id="22373" w:author="shorny" w:date="2014-06-09T18:55:00Z">
              <w:rPr>
                <w:rStyle w:val="comment1"/>
              </w:rPr>
            </w:rPrChange>
          </w:rPr>
          <w:t>-- h) Check for any decision recorded about an application</w:t>
        </w:r>
      </w:ins>
    </w:p>
    <w:p w14:paraId="77A3B61F" w14:textId="77777777" w:rsidR="00D26196" w:rsidRPr="00D26196" w:rsidRDefault="00D26196">
      <w:pPr>
        <w:pStyle w:val="HTMLPreformatted"/>
        <w:divId w:val="2032412305"/>
        <w:rPr>
          <w:ins w:id="22374" w:author="shorny" w:date="2014-06-09T18:54:00Z"/>
          <w:sz w:val="18"/>
          <w:rPrChange w:id="22375" w:author="shorny" w:date="2014-06-09T18:55:00Z">
            <w:rPr>
              <w:ins w:id="22376" w:author="shorny" w:date="2014-06-09T18:54:00Z"/>
            </w:rPr>
          </w:rPrChange>
        </w:rPr>
      </w:pPr>
      <w:ins w:id="22377" w:author="shorny" w:date="2014-06-09T18:54:00Z">
        <w:r w:rsidRPr="00D26196">
          <w:rPr>
            <w:rStyle w:val="keyword1"/>
            <w:sz w:val="18"/>
            <w:rPrChange w:id="22378" w:author="shorny" w:date="2014-06-09T18:55:00Z">
              <w:rPr>
                <w:rStyle w:val="keyword1"/>
              </w:rPr>
            </w:rPrChange>
          </w:rPr>
          <w:t>CREATE</w:t>
        </w:r>
        <w:r w:rsidRPr="00D26196">
          <w:rPr>
            <w:sz w:val="18"/>
            <w:rPrChange w:id="22379" w:author="shorny" w:date="2014-06-09T18:55:00Z">
              <w:rPr/>
            </w:rPrChange>
          </w:rPr>
          <w:t xml:space="preserve"> </w:t>
        </w:r>
        <w:r w:rsidRPr="00D26196">
          <w:rPr>
            <w:rStyle w:val="keyword1"/>
            <w:sz w:val="18"/>
            <w:rPrChange w:id="22380" w:author="shorny" w:date="2014-06-09T18:55:00Z">
              <w:rPr>
                <w:rStyle w:val="keyword1"/>
              </w:rPr>
            </w:rPrChange>
          </w:rPr>
          <w:t>PROCEDURE</w:t>
        </w:r>
        <w:r w:rsidRPr="00D26196">
          <w:rPr>
            <w:sz w:val="18"/>
            <w:rPrChange w:id="22381" w:author="shorny" w:date="2014-06-09T18:55:00Z">
              <w:rPr/>
            </w:rPrChange>
          </w:rPr>
          <w:t xml:space="preserve"> </w:t>
        </w:r>
        <w:r w:rsidRPr="00D26196">
          <w:rPr>
            <w:rStyle w:val="function-name1"/>
            <w:sz w:val="18"/>
            <w:rPrChange w:id="22382" w:author="shorny" w:date="2014-06-09T18:55:00Z">
              <w:rPr>
                <w:rStyle w:val="function-name1"/>
              </w:rPr>
            </w:rPrChange>
          </w:rPr>
          <w:t>test_utrans_</w:t>
        </w:r>
        <w:proofErr w:type="gramStart"/>
        <w:r w:rsidRPr="00D26196">
          <w:rPr>
            <w:rStyle w:val="function-name1"/>
            <w:sz w:val="18"/>
            <w:rPrChange w:id="22383" w:author="shorny" w:date="2014-06-09T18:55:00Z">
              <w:rPr>
                <w:rStyle w:val="function-name1"/>
              </w:rPr>
            </w:rPrChange>
          </w:rPr>
          <w:t>h</w:t>
        </w:r>
        <w:r w:rsidRPr="00D26196">
          <w:rPr>
            <w:sz w:val="18"/>
            <w:rPrChange w:id="22384" w:author="shorny" w:date="2014-06-09T18:55:00Z">
              <w:rPr/>
            </w:rPrChange>
          </w:rPr>
          <w:t>()</w:t>
        </w:r>
        <w:proofErr w:type="gramEnd"/>
        <w:r w:rsidRPr="00D26196">
          <w:rPr>
            <w:sz w:val="18"/>
            <w:rPrChange w:id="22385" w:author="shorny" w:date="2014-06-09T18:55:00Z">
              <w:rPr/>
            </w:rPrChange>
          </w:rPr>
          <w:t xml:space="preserve"> </w:t>
        </w:r>
      </w:ins>
    </w:p>
    <w:p w14:paraId="5E8EB5D3" w14:textId="77777777" w:rsidR="00D26196" w:rsidRPr="00D26196" w:rsidRDefault="00D26196">
      <w:pPr>
        <w:pStyle w:val="HTMLPreformatted"/>
        <w:divId w:val="2032412305"/>
        <w:rPr>
          <w:ins w:id="22386" w:author="shorny" w:date="2014-06-09T18:54:00Z"/>
          <w:sz w:val="18"/>
          <w:rPrChange w:id="22387" w:author="shorny" w:date="2014-06-09T18:55:00Z">
            <w:rPr>
              <w:ins w:id="22388" w:author="shorny" w:date="2014-06-09T18:54:00Z"/>
            </w:rPr>
          </w:rPrChange>
        </w:rPr>
      </w:pPr>
      <w:ins w:id="22389" w:author="shorny" w:date="2014-06-09T18:54:00Z">
        <w:r w:rsidRPr="00D26196">
          <w:rPr>
            <w:rStyle w:val="keyword1"/>
            <w:sz w:val="18"/>
            <w:rPrChange w:id="22390" w:author="shorny" w:date="2014-06-09T18:55:00Z">
              <w:rPr>
                <w:rStyle w:val="keyword1"/>
              </w:rPr>
            </w:rPrChange>
          </w:rPr>
          <w:t>BEGIN</w:t>
        </w:r>
      </w:ins>
    </w:p>
    <w:p w14:paraId="23E25584" w14:textId="77777777" w:rsidR="00D26196" w:rsidRPr="00D26196" w:rsidRDefault="00D26196">
      <w:pPr>
        <w:pStyle w:val="HTMLPreformatted"/>
        <w:divId w:val="2032412305"/>
        <w:rPr>
          <w:ins w:id="22391" w:author="shorny" w:date="2014-06-09T18:54:00Z"/>
          <w:sz w:val="18"/>
          <w:rPrChange w:id="22392" w:author="shorny" w:date="2014-06-09T18:55:00Z">
            <w:rPr>
              <w:ins w:id="22393" w:author="shorny" w:date="2014-06-09T18:54:00Z"/>
            </w:rPr>
          </w:rPrChange>
        </w:rPr>
      </w:pPr>
    </w:p>
    <w:p w14:paraId="3CF77814" w14:textId="77777777" w:rsidR="00D26196" w:rsidRPr="00D26196" w:rsidRDefault="00D26196">
      <w:pPr>
        <w:pStyle w:val="HTMLPreformatted"/>
        <w:divId w:val="2032412305"/>
        <w:rPr>
          <w:ins w:id="22394" w:author="shorny" w:date="2014-06-09T18:54:00Z"/>
          <w:rStyle w:val="comment1"/>
          <w:sz w:val="18"/>
          <w:rPrChange w:id="22395" w:author="shorny" w:date="2014-06-09T18:55:00Z">
            <w:rPr>
              <w:ins w:id="22396" w:author="shorny" w:date="2014-06-09T18:54:00Z"/>
              <w:rStyle w:val="comment1"/>
            </w:rPr>
          </w:rPrChange>
        </w:rPr>
      </w:pPr>
      <w:ins w:id="22397" w:author="shorny" w:date="2014-06-09T18:54:00Z">
        <w:r w:rsidRPr="00D26196">
          <w:rPr>
            <w:sz w:val="18"/>
            <w:rPrChange w:id="22398" w:author="shorny" w:date="2014-06-09T18:55:00Z">
              <w:rPr/>
            </w:rPrChange>
          </w:rPr>
          <w:t xml:space="preserve">  </w:t>
        </w:r>
        <w:r w:rsidRPr="00D26196">
          <w:rPr>
            <w:rStyle w:val="comment1"/>
            <w:sz w:val="18"/>
            <w:rPrChange w:id="22399" w:author="shorny" w:date="2014-06-09T18:55:00Z">
              <w:rPr>
                <w:rStyle w:val="comment1"/>
              </w:rPr>
            </w:rPrChange>
          </w:rPr>
          <w:t>-- run the query for this test and create a temporary table for results</w:t>
        </w:r>
      </w:ins>
    </w:p>
    <w:p w14:paraId="7CC669E8" w14:textId="77777777" w:rsidR="00D26196" w:rsidRPr="00D26196" w:rsidRDefault="00D26196">
      <w:pPr>
        <w:pStyle w:val="HTMLPreformatted"/>
        <w:divId w:val="2032412305"/>
        <w:rPr>
          <w:ins w:id="22400" w:author="shorny" w:date="2014-06-09T18:54:00Z"/>
          <w:sz w:val="18"/>
          <w:rPrChange w:id="22401" w:author="shorny" w:date="2014-06-09T18:55:00Z">
            <w:rPr>
              <w:ins w:id="22402" w:author="shorny" w:date="2014-06-09T18:54:00Z"/>
            </w:rPr>
          </w:rPrChange>
        </w:rPr>
      </w:pPr>
      <w:ins w:id="22403" w:author="shorny" w:date="2014-06-09T18:54:00Z">
        <w:r w:rsidRPr="00D26196">
          <w:rPr>
            <w:sz w:val="18"/>
            <w:rPrChange w:id="22404" w:author="shorny" w:date="2014-06-09T18:55:00Z">
              <w:rPr/>
            </w:rPrChange>
          </w:rPr>
          <w:t xml:space="preserve">  </w:t>
        </w:r>
        <w:r w:rsidRPr="00D26196">
          <w:rPr>
            <w:rStyle w:val="keyword1"/>
            <w:sz w:val="18"/>
            <w:rPrChange w:id="22405" w:author="shorny" w:date="2014-06-09T18:55:00Z">
              <w:rPr>
                <w:rStyle w:val="keyword1"/>
              </w:rPr>
            </w:rPrChange>
          </w:rPr>
          <w:t>CREATE</w:t>
        </w:r>
        <w:r w:rsidRPr="00D26196">
          <w:rPr>
            <w:sz w:val="18"/>
            <w:rPrChange w:id="22406" w:author="shorny" w:date="2014-06-09T18:55:00Z">
              <w:rPr/>
            </w:rPrChange>
          </w:rPr>
          <w:t xml:space="preserve"> </w:t>
        </w:r>
        <w:r w:rsidRPr="00D26196">
          <w:rPr>
            <w:rStyle w:val="keyword1"/>
            <w:sz w:val="18"/>
            <w:rPrChange w:id="22407" w:author="shorny" w:date="2014-06-09T18:55:00Z">
              <w:rPr>
                <w:rStyle w:val="keyword1"/>
              </w:rPr>
            </w:rPrChange>
          </w:rPr>
          <w:t>TEMPORARY</w:t>
        </w:r>
        <w:r w:rsidRPr="00D26196">
          <w:rPr>
            <w:sz w:val="18"/>
            <w:rPrChange w:id="22408" w:author="shorny" w:date="2014-06-09T18:55:00Z">
              <w:rPr/>
            </w:rPrChange>
          </w:rPr>
          <w:t xml:space="preserve"> </w:t>
        </w:r>
        <w:r w:rsidRPr="00D26196">
          <w:rPr>
            <w:rStyle w:val="keyword1"/>
            <w:sz w:val="18"/>
            <w:rPrChange w:id="22409" w:author="shorny" w:date="2014-06-09T18:55:00Z">
              <w:rPr>
                <w:rStyle w:val="keyword1"/>
              </w:rPr>
            </w:rPrChange>
          </w:rPr>
          <w:t>TABLE</w:t>
        </w:r>
        <w:r w:rsidRPr="00D26196">
          <w:rPr>
            <w:sz w:val="18"/>
            <w:rPrChange w:id="22410" w:author="shorny" w:date="2014-06-09T18:55:00Z">
              <w:rPr/>
            </w:rPrChange>
          </w:rPr>
          <w:t xml:space="preserve"> </w:t>
        </w:r>
        <w:r w:rsidRPr="00D26196">
          <w:rPr>
            <w:rStyle w:val="function-name1"/>
            <w:sz w:val="18"/>
            <w:rPrChange w:id="22411" w:author="shorny" w:date="2014-06-09T18:55:00Z">
              <w:rPr>
                <w:rStyle w:val="function-name1"/>
              </w:rPr>
            </w:rPrChange>
          </w:rPr>
          <w:t>utrans_h_actuals</w:t>
        </w:r>
      </w:ins>
    </w:p>
    <w:p w14:paraId="62D9F6E5" w14:textId="77777777" w:rsidR="00D26196" w:rsidRPr="00D26196" w:rsidRDefault="00D26196">
      <w:pPr>
        <w:pStyle w:val="HTMLPreformatted"/>
        <w:divId w:val="2032412305"/>
        <w:rPr>
          <w:ins w:id="22412" w:author="shorny" w:date="2014-06-09T18:54:00Z"/>
          <w:sz w:val="18"/>
          <w:rPrChange w:id="22413" w:author="shorny" w:date="2014-06-09T18:55:00Z">
            <w:rPr>
              <w:ins w:id="22414" w:author="shorny" w:date="2014-06-09T18:54:00Z"/>
            </w:rPr>
          </w:rPrChange>
        </w:rPr>
      </w:pPr>
      <w:ins w:id="22415" w:author="shorny" w:date="2014-06-09T18:54:00Z">
        <w:r w:rsidRPr="00D26196">
          <w:rPr>
            <w:sz w:val="18"/>
            <w:rPrChange w:id="22416" w:author="shorny" w:date="2014-06-09T18:55:00Z">
              <w:rPr/>
            </w:rPrChange>
          </w:rPr>
          <w:t xml:space="preserve">  </w:t>
        </w:r>
        <w:r w:rsidRPr="00D26196">
          <w:rPr>
            <w:rStyle w:val="keyword1"/>
            <w:sz w:val="18"/>
            <w:rPrChange w:id="22417" w:author="shorny" w:date="2014-06-09T18:55:00Z">
              <w:rPr>
                <w:rStyle w:val="keyword1"/>
              </w:rPr>
            </w:rPrChange>
          </w:rPr>
          <w:t>SELECT</w:t>
        </w:r>
        <w:r w:rsidRPr="00D26196">
          <w:rPr>
            <w:sz w:val="18"/>
            <w:rPrChange w:id="22418" w:author="shorny" w:date="2014-06-09T18:55:00Z">
              <w:rPr/>
            </w:rPrChange>
          </w:rPr>
          <w:t xml:space="preserve"> Decision.StaffID, DT.</w:t>
        </w:r>
        <w:r w:rsidRPr="00D26196">
          <w:rPr>
            <w:rStyle w:val="keyword1"/>
            <w:sz w:val="18"/>
            <w:rPrChange w:id="22419" w:author="shorny" w:date="2014-06-09T18:55:00Z">
              <w:rPr>
                <w:rStyle w:val="keyword1"/>
              </w:rPr>
            </w:rPrChange>
          </w:rPr>
          <w:t>type</w:t>
        </w:r>
      </w:ins>
    </w:p>
    <w:p w14:paraId="5EE19491" w14:textId="77777777" w:rsidR="00D26196" w:rsidRPr="00D26196" w:rsidRDefault="00D26196">
      <w:pPr>
        <w:pStyle w:val="HTMLPreformatted"/>
        <w:divId w:val="2032412305"/>
        <w:rPr>
          <w:ins w:id="22420" w:author="shorny" w:date="2014-06-09T18:54:00Z"/>
          <w:sz w:val="18"/>
          <w:rPrChange w:id="22421" w:author="shorny" w:date="2014-06-09T18:55:00Z">
            <w:rPr>
              <w:ins w:id="22422" w:author="shorny" w:date="2014-06-09T18:54:00Z"/>
            </w:rPr>
          </w:rPrChange>
        </w:rPr>
      </w:pPr>
      <w:ins w:id="22423" w:author="shorny" w:date="2014-06-09T18:54:00Z">
        <w:r w:rsidRPr="00D26196">
          <w:rPr>
            <w:sz w:val="18"/>
            <w:rPrChange w:id="22424" w:author="shorny" w:date="2014-06-09T18:55:00Z">
              <w:rPr/>
            </w:rPrChange>
          </w:rPr>
          <w:t xml:space="preserve">  </w:t>
        </w:r>
        <w:r w:rsidRPr="00D26196">
          <w:rPr>
            <w:rStyle w:val="keyword1"/>
            <w:sz w:val="18"/>
            <w:rPrChange w:id="22425" w:author="shorny" w:date="2014-06-09T18:55:00Z">
              <w:rPr>
                <w:rStyle w:val="keyword1"/>
              </w:rPr>
            </w:rPrChange>
          </w:rPr>
          <w:t>FROM</w:t>
        </w:r>
        <w:r w:rsidRPr="00D26196">
          <w:rPr>
            <w:sz w:val="18"/>
            <w:rPrChange w:id="22426" w:author="shorny" w:date="2014-06-09T18:55:00Z">
              <w:rPr/>
            </w:rPrChange>
          </w:rPr>
          <w:t xml:space="preserve"> rhd.Application App</w:t>
        </w:r>
      </w:ins>
    </w:p>
    <w:p w14:paraId="0F0D75AA" w14:textId="77777777" w:rsidR="00D26196" w:rsidRPr="00D26196" w:rsidRDefault="00D26196">
      <w:pPr>
        <w:pStyle w:val="HTMLPreformatted"/>
        <w:divId w:val="2032412305"/>
        <w:rPr>
          <w:ins w:id="22427" w:author="shorny" w:date="2014-06-09T18:54:00Z"/>
          <w:sz w:val="18"/>
          <w:rPrChange w:id="22428" w:author="shorny" w:date="2014-06-09T18:55:00Z">
            <w:rPr>
              <w:ins w:id="22429" w:author="shorny" w:date="2014-06-09T18:54:00Z"/>
            </w:rPr>
          </w:rPrChange>
        </w:rPr>
      </w:pPr>
      <w:ins w:id="22430" w:author="shorny" w:date="2014-06-09T18:54:00Z">
        <w:r w:rsidRPr="00D26196">
          <w:rPr>
            <w:sz w:val="18"/>
            <w:rPrChange w:id="22431" w:author="shorny" w:date="2014-06-09T18:55:00Z">
              <w:rPr/>
            </w:rPrChange>
          </w:rPr>
          <w:t xml:space="preserve">  </w:t>
        </w:r>
        <w:r w:rsidRPr="00D26196">
          <w:rPr>
            <w:rStyle w:val="keyword1"/>
            <w:sz w:val="18"/>
            <w:rPrChange w:id="22432" w:author="shorny" w:date="2014-06-09T18:55:00Z">
              <w:rPr>
                <w:rStyle w:val="keyword1"/>
              </w:rPr>
            </w:rPrChange>
          </w:rPr>
          <w:t>INNER</w:t>
        </w:r>
        <w:r w:rsidRPr="00D26196">
          <w:rPr>
            <w:sz w:val="18"/>
            <w:rPrChange w:id="22433" w:author="shorny" w:date="2014-06-09T18:55:00Z">
              <w:rPr/>
            </w:rPrChange>
          </w:rPr>
          <w:t xml:space="preserve"> </w:t>
        </w:r>
        <w:r w:rsidRPr="00D26196">
          <w:rPr>
            <w:rStyle w:val="keyword1"/>
            <w:sz w:val="18"/>
            <w:rPrChange w:id="22434" w:author="shorny" w:date="2014-06-09T18:55:00Z">
              <w:rPr>
                <w:rStyle w:val="keyword1"/>
              </w:rPr>
            </w:rPrChange>
          </w:rPr>
          <w:t>JOIN</w:t>
        </w:r>
        <w:r w:rsidRPr="00D26196">
          <w:rPr>
            <w:sz w:val="18"/>
            <w:rPrChange w:id="22435" w:author="shorny" w:date="2014-06-09T18:55:00Z">
              <w:rPr/>
            </w:rPrChange>
          </w:rPr>
          <w:t xml:space="preserve"> rhd.Decision </w:t>
        </w:r>
        <w:r w:rsidRPr="00D26196">
          <w:rPr>
            <w:rStyle w:val="keyword1"/>
            <w:sz w:val="18"/>
            <w:rPrChange w:id="22436" w:author="shorny" w:date="2014-06-09T18:55:00Z">
              <w:rPr>
                <w:rStyle w:val="keyword1"/>
              </w:rPr>
            </w:rPrChange>
          </w:rPr>
          <w:t>ON</w:t>
        </w:r>
        <w:r w:rsidRPr="00D26196">
          <w:rPr>
            <w:sz w:val="18"/>
            <w:rPrChange w:id="22437" w:author="shorny" w:date="2014-06-09T18:55:00Z">
              <w:rPr/>
            </w:rPrChange>
          </w:rPr>
          <w:t xml:space="preserve"> Decision.ApplicationID = App.ApplicationID</w:t>
        </w:r>
      </w:ins>
    </w:p>
    <w:p w14:paraId="1267BF52" w14:textId="77777777" w:rsidR="00D26196" w:rsidRPr="00D26196" w:rsidRDefault="00D26196">
      <w:pPr>
        <w:pStyle w:val="HTMLPreformatted"/>
        <w:divId w:val="2032412305"/>
        <w:rPr>
          <w:ins w:id="22438" w:author="shorny" w:date="2014-06-09T18:54:00Z"/>
          <w:sz w:val="18"/>
          <w:rPrChange w:id="22439" w:author="shorny" w:date="2014-06-09T18:55:00Z">
            <w:rPr>
              <w:ins w:id="22440" w:author="shorny" w:date="2014-06-09T18:54:00Z"/>
            </w:rPr>
          </w:rPrChange>
        </w:rPr>
      </w:pPr>
      <w:ins w:id="22441" w:author="shorny" w:date="2014-06-09T18:54:00Z">
        <w:r w:rsidRPr="00D26196">
          <w:rPr>
            <w:sz w:val="18"/>
            <w:rPrChange w:id="22442" w:author="shorny" w:date="2014-06-09T18:55:00Z">
              <w:rPr/>
            </w:rPrChange>
          </w:rPr>
          <w:t xml:space="preserve">  </w:t>
        </w:r>
        <w:r w:rsidRPr="00D26196">
          <w:rPr>
            <w:rStyle w:val="keyword1"/>
            <w:sz w:val="18"/>
            <w:rPrChange w:id="22443" w:author="shorny" w:date="2014-06-09T18:55:00Z">
              <w:rPr>
                <w:rStyle w:val="keyword1"/>
              </w:rPr>
            </w:rPrChange>
          </w:rPr>
          <w:t>INNER</w:t>
        </w:r>
        <w:r w:rsidRPr="00D26196">
          <w:rPr>
            <w:sz w:val="18"/>
            <w:rPrChange w:id="22444" w:author="shorny" w:date="2014-06-09T18:55:00Z">
              <w:rPr/>
            </w:rPrChange>
          </w:rPr>
          <w:t xml:space="preserve"> </w:t>
        </w:r>
        <w:r w:rsidRPr="00D26196">
          <w:rPr>
            <w:rStyle w:val="keyword1"/>
            <w:sz w:val="18"/>
            <w:rPrChange w:id="22445" w:author="shorny" w:date="2014-06-09T18:55:00Z">
              <w:rPr>
                <w:rStyle w:val="keyword1"/>
              </w:rPr>
            </w:rPrChange>
          </w:rPr>
          <w:t>JOIN</w:t>
        </w:r>
        <w:r w:rsidRPr="00D26196">
          <w:rPr>
            <w:sz w:val="18"/>
            <w:rPrChange w:id="22446" w:author="shorny" w:date="2014-06-09T18:55:00Z">
              <w:rPr/>
            </w:rPrChange>
          </w:rPr>
          <w:t xml:space="preserve"> rhd</w:t>
        </w:r>
        <w:proofErr w:type="gramStart"/>
        <w:r w:rsidRPr="00D26196">
          <w:rPr>
            <w:sz w:val="18"/>
            <w:rPrChange w:id="22447" w:author="shorny" w:date="2014-06-09T18:55:00Z">
              <w:rPr/>
            </w:rPrChange>
          </w:rPr>
          <w:t>.`</w:t>
        </w:r>
        <w:proofErr w:type="gramEnd"/>
        <w:r w:rsidRPr="00D26196">
          <w:rPr>
            <w:sz w:val="18"/>
            <w:rPrChange w:id="22448" w:author="shorny" w:date="2014-06-09T18:55:00Z">
              <w:rPr/>
            </w:rPrChange>
          </w:rPr>
          <w:t xml:space="preserve">Decision </w:t>
        </w:r>
        <w:r w:rsidRPr="00D26196">
          <w:rPr>
            <w:rStyle w:val="keyword1"/>
            <w:sz w:val="18"/>
            <w:rPrChange w:id="22449" w:author="shorny" w:date="2014-06-09T18:55:00Z">
              <w:rPr>
                <w:rStyle w:val="keyword1"/>
              </w:rPr>
            </w:rPrChange>
          </w:rPr>
          <w:t>Type</w:t>
        </w:r>
        <w:r w:rsidRPr="00D26196">
          <w:rPr>
            <w:sz w:val="18"/>
            <w:rPrChange w:id="22450" w:author="shorny" w:date="2014-06-09T18:55:00Z">
              <w:rPr/>
            </w:rPrChange>
          </w:rPr>
          <w:t xml:space="preserve">` DT </w:t>
        </w:r>
      </w:ins>
    </w:p>
    <w:p w14:paraId="312367FC" w14:textId="77777777" w:rsidR="00D26196" w:rsidRPr="00D26196" w:rsidRDefault="00D26196">
      <w:pPr>
        <w:pStyle w:val="HTMLPreformatted"/>
        <w:divId w:val="2032412305"/>
        <w:rPr>
          <w:ins w:id="22451" w:author="shorny" w:date="2014-06-09T18:54:00Z"/>
          <w:sz w:val="18"/>
          <w:rPrChange w:id="22452" w:author="shorny" w:date="2014-06-09T18:55:00Z">
            <w:rPr>
              <w:ins w:id="22453" w:author="shorny" w:date="2014-06-09T18:54:00Z"/>
            </w:rPr>
          </w:rPrChange>
        </w:rPr>
      </w:pPr>
      <w:ins w:id="22454" w:author="shorny" w:date="2014-06-09T18:54:00Z">
        <w:r w:rsidRPr="00D26196">
          <w:rPr>
            <w:sz w:val="18"/>
            <w:rPrChange w:id="22455" w:author="shorny" w:date="2014-06-09T18:55:00Z">
              <w:rPr/>
            </w:rPrChange>
          </w:rPr>
          <w:t xml:space="preserve">    </w:t>
        </w:r>
        <w:r w:rsidRPr="00D26196">
          <w:rPr>
            <w:rStyle w:val="keyword1"/>
            <w:sz w:val="18"/>
            <w:rPrChange w:id="22456" w:author="shorny" w:date="2014-06-09T18:55:00Z">
              <w:rPr>
                <w:rStyle w:val="keyword1"/>
              </w:rPr>
            </w:rPrChange>
          </w:rPr>
          <w:t>ON</w:t>
        </w:r>
        <w:r w:rsidRPr="00D26196">
          <w:rPr>
            <w:sz w:val="18"/>
            <w:rPrChange w:id="22457" w:author="shorny" w:date="2014-06-09T18:55:00Z">
              <w:rPr/>
            </w:rPrChange>
          </w:rPr>
          <w:t xml:space="preserve"> DT.DecisionTypeID = Decision.DecisionTypeID</w:t>
        </w:r>
      </w:ins>
    </w:p>
    <w:p w14:paraId="3658F50E" w14:textId="77777777" w:rsidR="00D26196" w:rsidRPr="00D26196" w:rsidRDefault="00D26196">
      <w:pPr>
        <w:pStyle w:val="HTMLPreformatted"/>
        <w:divId w:val="2032412305"/>
        <w:rPr>
          <w:ins w:id="22458" w:author="shorny" w:date="2014-06-09T18:54:00Z"/>
          <w:sz w:val="18"/>
          <w:rPrChange w:id="22459" w:author="shorny" w:date="2014-06-09T18:55:00Z">
            <w:rPr>
              <w:ins w:id="22460" w:author="shorny" w:date="2014-06-09T18:54:00Z"/>
            </w:rPr>
          </w:rPrChange>
        </w:rPr>
      </w:pPr>
      <w:ins w:id="22461" w:author="shorny" w:date="2014-06-09T18:54:00Z">
        <w:r w:rsidRPr="00D26196">
          <w:rPr>
            <w:sz w:val="18"/>
            <w:rPrChange w:id="22462" w:author="shorny" w:date="2014-06-09T18:55:00Z">
              <w:rPr/>
            </w:rPrChange>
          </w:rPr>
          <w:t xml:space="preserve">  </w:t>
        </w:r>
        <w:r w:rsidRPr="00D26196">
          <w:rPr>
            <w:rStyle w:val="keyword1"/>
            <w:sz w:val="18"/>
            <w:rPrChange w:id="22463" w:author="shorny" w:date="2014-06-09T18:55:00Z">
              <w:rPr>
                <w:rStyle w:val="keyword1"/>
              </w:rPr>
            </w:rPrChange>
          </w:rPr>
          <w:t>WHERE</w:t>
        </w:r>
        <w:r w:rsidRPr="00D26196">
          <w:rPr>
            <w:sz w:val="18"/>
            <w:rPrChange w:id="22464" w:author="shorny" w:date="2014-06-09T18:55:00Z">
              <w:rPr/>
            </w:rPrChange>
          </w:rPr>
          <w:t xml:space="preserve"> App.ApplicationID = </w:t>
        </w:r>
        <w:proofErr w:type="gramStart"/>
        <w:r w:rsidRPr="00D26196">
          <w:rPr>
            <w:sz w:val="18"/>
            <w:rPrChange w:id="22465" w:author="shorny" w:date="2014-06-09T18:55:00Z">
              <w:rPr/>
            </w:rPrChange>
          </w:rPr>
          <w:t>411 ;</w:t>
        </w:r>
        <w:proofErr w:type="gramEnd"/>
      </w:ins>
    </w:p>
    <w:p w14:paraId="0DBDF102" w14:textId="77777777" w:rsidR="00D26196" w:rsidRPr="00D26196" w:rsidRDefault="00D26196">
      <w:pPr>
        <w:pStyle w:val="HTMLPreformatted"/>
        <w:divId w:val="2032412305"/>
        <w:rPr>
          <w:ins w:id="22466" w:author="shorny" w:date="2014-06-09T18:54:00Z"/>
          <w:sz w:val="18"/>
          <w:rPrChange w:id="22467" w:author="shorny" w:date="2014-06-09T18:55:00Z">
            <w:rPr>
              <w:ins w:id="22468" w:author="shorny" w:date="2014-06-09T18:54:00Z"/>
            </w:rPr>
          </w:rPrChange>
        </w:rPr>
      </w:pPr>
    </w:p>
    <w:p w14:paraId="4AD381D0" w14:textId="77777777" w:rsidR="00D26196" w:rsidRPr="00D26196" w:rsidRDefault="00D26196">
      <w:pPr>
        <w:pStyle w:val="HTMLPreformatted"/>
        <w:divId w:val="2032412305"/>
        <w:rPr>
          <w:ins w:id="22469" w:author="shorny" w:date="2014-06-09T18:54:00Z"/>
          <w:rStyle w:val="comment1"/>
          <w:sz w:val="18"/>
          <w:rPrChange w:id="22470" w:author="shorny" w:date="2014-06-09T18:55:00Z">
            <w:rPr>
              <w:ins w:id="22471" w:author="shorny" w:date="2014-06-09T18:54:00Z"/>
              <w:rStyle w:val="comment1"/>
            </w:rPr>
          </w:rPrChange>
        </w:rPr>
      </w:pPr>
      <w:ins w:id="22472" w:author="shorny" w:date="2014-06-09T18:54:00Z">
        <w:r w:rsidRPr="00D26196">
          <w:rPr>
            <w:sz w:val="18"/>
            <w:rPrChange w:id="22473" w:author="shorny" w:date="2014-06-09T18:55:00Z">
              <w:rPr/>
            </w:rPrChange>
          </w:rPr>
          <w:t xml:space="preserve">  </w:t>
        </w:r>
        <w:r w:rsidRPr="00D26196">
          <w:rPr>
            <w:rStyle w:val="comment1"/>
            <w:sz w:val="18"/>
            <w:rPrChange w:id="22474" w:author="shorny" w:date="2014-06-09T18:55:00Z">
              <w:rPr>
                <w:rStyle w:val="comment1"/>
              </w:rPr>
            </w:rPrChange>
          </w:rPr>
          <w:t>-- create a temporary table to store the expected results</w:t>
        </w:r>
      </w:ins>
    </w:p>
    <w:p w14:paraId="2F27E939" w14:textId="77777777" w:rsidR="00D26196" w:rsidRPr="00D26196" w:rsidRDefault="00D26196">
      <w:pPr>
        <w:pStyle w:val="HTMLPreformatted"/>
        <w:divId w:val="2032412305"/>
        <w:rPr>
          <w:ins w:id="22475" w:author="shorny" w:date="2014-06-09T18:54:00Z"/>
          <w:rStyle w:val="comment1"/>
          <w:sz w:val="18"/>
          <w:rPrChange w:id="22476" w:author="shorny" w:date="2014-06-09T18:55:00Z">
            <w:rPr>
              <w:ins w:id="22477" w:author="shorny" w:date="2014-06-09T18:54:00Z"/>
              <w:rStyle w:val="comment1"/>
            </w:rPr>
          </w:rPrChange>
        </w:rPr>
      </w:pPr>
      <w:ins w:id="22478" w:author="shorny" w:date="2014-06-09T18:54:00Z">
        <w:r w:rsidRPr="00D26196">
          <w:rPr>
            <w:sz w:val="18"/>
            <w:rPrChange w:id="22479" w:author="shorny" w:date="2014-06-09T18:55:00Z">
              <w:rPr/>
            </w:rPrChange>
          </w:rPr>
          <w:t xml:space="preserve">  </w:t>
        </w:r>
        <w:r w:rsidRPr="00D26196">
          <w:rPr>
            <w:rStyle w:val="comment1"/>
            <w:sz w:val="18"/>
            <w:rPrChange w:id="22480" w:author="shorny" w:date="2014-06-09T18:55:00Z">
              <w:rPr>
                <w:rStyle w:val="comment1"/>
              </w:rPr>
            </w:rPrChange>
          </w:rPr>
          <w:t>-- expect COUNT = 1</w:t>
        </w:r>
      </w:ins>
    </w:p>
    <w:p w14:paraId="292AEF53" w14:textId="77777777" w:rsidR="00D26196" w:rsidRPr="00D26196" w:rsidRDefault="00D26196">
      <w:pPr>
        <w:pStyle w:val="HTMLPreformatted"/>
        <w:divId w:val="2032412305"/>
        <w:rPr>
          <w:ins w:id="22481" w:author="shorny" w:date="2014-06-09T18:54:00Z"/>
          <w:rStyle w:val="comment1"/>
          <w:sz w:val="18"/>
          <w:rPrChange w:id="22482" w:author="shorny" w:date="2014-06-09T18:55:00Z">
            <w:rPr>
              <w:ins w:id="22483" w:author="shorny" w:date="2014-06-09T18:54:00Z"/>
              <w:rStyle w:val="comment1"/>
            </w:rPr>
          </w:rPrChange>
        </w:rPr>
      </w:pPr>
      <w:ins w:id="22484" w:author="shorny" w:date="2014-06-09T18:54:00Z">
        <w:r w:rsidRPr="00D26196">
          <w:rPr>
            <w:sz w:val="18"/>
            <w:rPrChange w:id="22485" w:author="shorny" w:date="2014-06-09T18:55:00Z">
              <w:rPr/>
            </w:rPrChange>
          </w:rPr>
          <w:t xml:space="preserve">  </w:t>
        </w:r>
        <w:r w:rsidRPr="00D26196">
          <w:rPr>
            <w:rStyle w:val="comment1"/>
            <w:sz w:val="18"/>
            <w:rPrChange w:id="22486" w:author="shorny" w:date="2014-06-09T18:55:00Z">
              <w:rPr>
                <w:rStyle w:val="comment1"/>
              </w:rPr>
            </w:rPrChange>
          </w:rPr>
          <w:t>-- expect StaffID = 1001</w:t>
        </w:r>
      </w:ins>
    </w:p>
    <w:p w14:paraId="6F2BFECB" w14:textId="77777777" w:rsidR="00D26196" w:rsidRPr="00D26196" w:rsidRDefault="00D26196">
      <w:pPr>
        <w:pStyle w:val="HTMLPreformatted"/>
        <w:divId w:val="2032412305"/>
        <w:rPr>
          <w:ins w:id="22487" w:author="shorny" w:date="2014-06-09T18:54:00Z"/>
          <w:rStyle w:val="comment1"/>
          <w:sz w:val="18"/>
          <w:rPrChange w:id="22488" w:author="shorny" w:date="2014-06-09T18:55:00Z">
            <w:rPr>
              <w:ins w:id="22489" w:author="shorny" w:date="2014-06-09T18:54:00Z"/>
              <w:rStyle w:val="comment1"/>
            </w:rPr>
          </w:rPrChange>
        </w:rPr>
      </w:pPr>
      <w:ins w:id="22490" w:author="shorny" w:date="2014-06-09T18:54:00Z">
        <w:r w:rsidRPr="00D26196">
          <w:rPr>
            <w:sz w:val="18"/>
            <w:rPrChange w:id="22491" w:author="shorny" w:date="2014-06-09T18:55:00Z">
              <w:rPr/>
            </w:rPrChange>
          </w:rPr>
          <w:t xml:space="preserve">  </w:t>
        </w:r>
        <w:r w:rsidRPr="00D26196">
          <w:rPr>
            <w:rStyle w:val="comment1"/>
            <w:sz w:val="18"/>
            <w:rPrChange w:id="22492" w:author="shorny" w:date="2014-06-09T18:55:00Z">
              <w:rPr>
                <w:rStyle w:val="comment1"/>
              </w:rPr>
            </w:rPrChange>
          </w:rPr>
          <w:t>-- expect dectype = 'RFI'</w:t>
        </w:r>
      </w:ins>
    </w:p>
    <w:p w14:paraId="05DAA211" w14:textId="77777777" w:rsidR="00D26196" w:rsidRPr="00D26196" w:rsidRDefault="00D26196">
      <w:pPr>
        <w:pStyle w:val="HTMLPreformatted"/>
        <w:divId w:val="2032412305"/>
        <w:rPr>
          <w:ins w:id="22493" w:author="shorny" w:date="2014-06-09T18:54:00Z"/>
          <w:sz w:val="18"/>
          <w:rPrChange w:id="22494" w:author="shorny" w:date="2014-06-09T18:55:00Z">
            <w:rPr>
              <w:ins w:id="22495" w:author="shorny" w:date="2014-06-09T18:54:00Z"/>
            </w:rPr>
          </w:rPrChange>
        </w:rPr>
      </w:pPr>
      <w:ins w:id="22496" w:author="shorny" w:date="2014-06-09T18:54:00Z">
        <w:r w:rsidRPr="00D26196">
          <w:rPr>
            <w:sz w:val="18"/>
            <w:rPrChange w:id="22497" w:author="shorny" w:date="2014-06-09T18:55:00Z">
              <w:rPr/>
            </w:rPrChange>
          </w:rPr>
          <w:t xml:space="preserve">  </w:t>
        </w:r>
        <w:r w:rsidRPr="00D26196">
          <w:rPr>
            <w:rStyle w:val="keyword1"/>
            <w:sz w:val="18"/>
            <w:rPrChange w:id="22498" w:author="shorny" w:date="2014-06-09T18:55:00Z">
              <w:rPr>
                <w:rStyle w:val="keyword1"/>
              </w:rPr>
            </w:rPrChange>
          </w:rPr>
          <w:t>CREATE</w:t>
        </w:r>
        <w:r w:rsidRPr="00D26196">
          <w:rPr>
            <w:sz w:val="18"/>
            <w:rPrChange w:id="22499" w:author="shorny" w:date="2014-06-09T18:55:00Z">
              <w:rPr/>
            </w:rPrChange>
          </w:rPr>
          <w:t xml:space="preserve"> </w:t>
        </w:r>
        <w:r w:rsidRPr="00D26196">
          <w:rPr>
            <w:rStyle w:val="keyword1"/>
            <w:sz w:val="18"/>
            <w:rPrChange w:id="22500" w:author="shorny" w:date="2014-06-09T18:55:00Z">
              <w:rPr>
                <w:rStyle w:val="keyword1"/>
              </w:rPr>
            </w:rPrChange>
          </w:rPr>
          <w:t>TEMPORARY</w:t>
        </w:r>
        <w:r w:rsidRPr="00D26196">
          <w:rPr>
            <w:sz w:val="18"/>
            <w:rPrChange w:id="22501" w:author="shorny" w:date="2014-06-09T18:55:00Z">
              <w:rPr/>
            </w:rPrChange>
          </w:rPr>
          <w:t xml:space="preserve"> </w:t>
        </w:r>
        <w:r w:rsidRPr="00D26196">
          <w:rPr>
            <w:rStyle w:val="keyword1"/>
            <w:sz w:val="18"/>
            <w:rPrChange w:id="22502" w:author="shorny" w:date="2014-06-09T18:55:00Z">
              <w:rPr>
                <w:rStyle w:val="keyword1"/>
              </w:rPr>
            </w:rPrChange>
          </w:rPr>
          <w:t>TABLE</w:t>
        </w:r>
        <w:r w:rsidRPr="00D26196">
          <w:rPr>
            <w:sz w:val="18"/>
            <w:rPrChange w:id="22503" w:author="shorny" w:date="2014-06-09T18:55:00Z">
              <w:rPr/>
            </w:rPrChange>
          </w:rPr>
          <w:t xml:space="preserve"> </w:t>
        </w:r>
        <w:r w:rsidRPr="00D26196">
          <w:rPr>
            <w:rStyle w:val="function-name1"/>
            <w:sz w:val="18"/>
            <w:rPrChange w:id="22504" w:author="shorny" w:date="2014-06-09T18:55:00Z">
              <w:rPr>
                <w:rStyle w:val="function-name1"/>
              </w:rPr>
            </w:rPrChange>
          </w:rPr>
          <w:t>utrans_h_expecteds</w:t>
        </w:r>
        <w:r w:rsidRPr="00D26196">
          <w:rPr>
            <w:sz w:val="18"/>
            <w:rPrChange w:id="22505" w:author="shorny" w:date="2014-06-09T18:55:00Z">
              <w:rPr/>
            </w:rPrChange>
          </w:rPr>
          <w:t xml:space="preserve"> (</w:t>
        </w:r>
      </w:ins>
    </w:p>
    <w:p w14:paraId="2F882471" w14:textId="77777777" w:rsidR="00D26196" w:rsidRPr="00D26196" w:rsidRDefault="00D26196">
      <w:pPr>
        <w:pStyle w:val="HTMLPreformatted"/>
        <w:divId w:val="2032412305"/>
        <w:rPr>
          <w:ins w:id="22506" w:author="shorny" w:date="2014-06-09T18:54:00Z"/>
          <w:sz w:val="18"/>
          <w:rPrChange w:id="22507" w:author="shorny" w:date="2014-06-09T18:55:00Z">
            <w:rPr>
              <w:ins w:id="22508" w:author="shorny" w:date="2014-06-09T18:54:00Z"/>
            </w:rPr>
          </w:rPrChange>
        </w:rPr>
      </w:pPr>
      <w:ins w:id="22509" w:author="shorny" w:date="2014-06-09T18:54:00Z">
        <w:r w:rsidRPr="00D26196">
          <w:rPr>
            <w:sz w:val="18"/>
            <w:rPrChange w:id="22510" w:author="shorny" w:date="2014-06-09T18:55:00Z">
              <w:rPr/>
            </w:rPrChange>
          </w:rPr>
          <w:t xml:space="preserve">    StaffID </w:t>
        </w:r>
        <w:proofErr w:type="gramStart"/>
        <w:r w:rsidRPr="00D26196">
          <w:rPr>
            <w:rStyle w:val="type1"/>
            <w:sz w:val="18"/>
            <w:rPrChange w:id="22511" w:author="shorny" w:date="2014-06-09T18:55:00Z">
              <w:rPr>
                <w:rStyle w:val="type1"/>
              </w:rPr>
            </w:rPrChange>
          </w:rPr>
          <w:t>int</w:t>
        </w:r>
        <w:r w:rsidRPr="00D26196">
          <w:rPr>
            <w:sz w:val="18"/>
            <w:rPrChange w:id="22512" w:author="shorny" w:date="2014-06-09T18:55:00Z">
              <w:rPr/>
            </w:rPrChange>
          </w:rPr>
          <w:t>(</w:t>
        </w:r>
        <w:proofErr w:type="gramEnd"/>
        <w:r w:rsidRPr="00D26196">
          <w:rPr>
            <w:sz w:val="18"/>
            <w:rPrChange w:id="22513" w:author="shorny" w:date="2014-06-09T18:55:00Z">
              <w:rPr/>
            </w:rPrChange>
          </w:rPr>
          <w:t>10),</w:t>
        </w:r>
      </w:ins>
    </w:p>
    <w:p w14:paraId="14EADAB8" w14:textId="77777777" w:rsidR="00D26196" w:rsidRPr="00D26196" w:rsidRDefault="00D26196">
      <w:pPr>
        <w:pStyle w:val="HTMLPreformatted"/>
        <w:divId w:val="2032412305"/>
        <w:rPr>
          <w:ins w:id="22514" w:author="shorny" w:date="2014-06-09T18:54:00Z"/>
          <w:sz w:val="18"/>
          <w:rPrChange w:id="22515" w:author="shorny" w:date="2014-06-09T18:55:00Z">
            <w:rPr>
              <w:ins w:id="22516" w:author="shorny" w:date="2014-06-09T18:54:00Z"/>
            </w:rPr>
          </w:rPrChange>
        </w:rPr>
      </w:pPr>
      <w:ins w:id="22517" w:author="shorny" w:date="2014-06-09T18:54:00Z">
        <w:r w:rsidRPr="00D26196">
          <w:rPr>
            <w:sz w:val="18"/>
            <w:rPrChange w:id="22518" w:author="shorny" w:date="2014-06-09T18:55:00Z">
              <w:rPr/>
            </w:rPrChange>
          </w:rPr>
          <w:t xml:space="preserve">    </w:t>
        </w:r>
        <w:proofErr w:type="gramStart"/>
        <w:r w:rsidRPr="00D26196">
          <w:rPr>
            <w:rStyle w:val="keyword1"/>
            <w:sz w:val="18"/>
            <w:rPrChange w:id="22519" w:author="shorny" w:date="2014-06-09T18:55:00Z">
              <w:rPr>
                <w:rStyle w:val="keyword1"/>
              </w:rPr>
            </w:rPrChange>
          </w:rPr>
          <w:t>type</w:t>
        </w:r>
        <w:proofErr w:type="gramEnd"/>
        <w:r w:rsidRPr="00D26196">
          <w:rPr>
            <w:sz w:val="18"/>
            <w:rPrChange w:id="22520" w:author="shorny" w:date="2014-06-09T18:55:00Z">
              <w:rPr/>
            </w:rPrChange>
          </w:rPr>
          <w:t xml:space="preserve"> </w:t>
        </w:r>
        <w:r w:rsidRPr="00D26196">
          <w:rPr>
            <w:rStyle w:val="type1"/>
            <w:sz w:val="18"/>
            <w:rPrChange w:id="22521" w:author="shorny" w:date="2014-06-09T18:55:00Z">
              <w:rPr>
                <w:rStyle w:val="type1"/>
              </w:rPr>
            </w:rPrChange>
          </w:rPr>
          <w:t>varchar</w:t>
        </w:r>
        <w:r w:rsidRPr="00D26196">
          <w:rPr>
            <w:sz w:val="18"/>
            <w:rPrChange w:id="22522" w:author="shorny" w:date="2014-06-09T18:55:00Z">
              <w:rPr/>
            </w:rPrChange>
          </w:rPr>
          <w:t>(50)</w:t>
        </w:r>
      </w:ins>
    </w:p>
    <w:p w14:paraId="10D58C41" w14:textId="77777777" w:rsidR="00D26196" w:rsidRPr="00D26196" w:rsidRDefault="00D26196">
      <w:pPr>
        <w:pStyle w:val="HTMLPreformatted"/>
        <w:divId w:val="2032412305"/>
        <w:rPr>
          <w:ins w:id="22523" w:author="shorny" w:date="2014-06-09T18:54:00Z"/>
          <w:sz w:val="18"/>
          <w:rPrChange w:id="22524" w:author="shorny" w:date="2014-06-09T18:55:00Z">
            <w:rPr>
              <w:ins w:id="22525" w:author="shorny" w:date="2014-06-09T18:54:00Z"/>
            </w:rPr>
          </w:rPrChange>
        </w:rPr>
      </w:pPr>
      <w:ins w:id="22526" w:author="shorny" w:date="2014-06-09T18:54:00Z">
        <w:r w:rsidRPr="00D26196">
          <w:rPr>
            <w:sz w:val="18"/>
            <w:rPrChange w:id="22527" w:author="shorny" w:date="2014-06-09T18:55:00Z">
              <w:rPr/>
            </w:rPrChange>
          </w:rPr>
          <w:t xml:space="preserve">  ) ;</w:t>
        </w:r>
      </w:ins>
    </w:p>
    <w:p w14:paraId="6B72510F" w14:textId="77777777" w:rsidR="00D26196" w:rsidRPr="00D26196" w:rsidRDefault="00D26196">
      <w:pPr>
        <w:pStyle w:val="HTMLPreformatted"/>
        <w:divId w:val="2032412305"/>
        <w:rPr>
          <w:ins w:id="22528" w:author="shorny" w:date="2014-06-09T18:54:00Z"/>
          <w:sz w:val="18"/>
          <w:rPrChange w:id="22529" w:author="shorny" w:date="2014-06-09T18:55:00Z">
            <w:rPr>
              <w:ins w:id="22530" w:author="shorny" w:date="2014-06-09T18:54:00Z"/>
            </w:rPr>
          </w:rPrChange>
        </w:rPr>
      </w:pPr>
      <w:ins w:id="22531" w:author="shorny" w:date="2014-06-09T18:54:00Z">
        <w:r w:rsidRPr="00D26196">
          <w:rPr>
            <w:sz w:val="18"/>
            <w:rPrChange w:id="22532" w:author="shorny" w:date="2014-06-09T18:55:00Z">
              <w:rPr/>
            </w:rPrChange>
          </w:rPr>
          <w:t xml:space="preserve">  </w:t>
        </w:r>
        <w:r w:rsidRPr="00D26196">
          <w:rPr>
            <w:rStyle w:val="keyword1"/>
            <w:sz w:val="18"/>
            <w:rPrChange w:id="22533" w:author="shorny" w:date="2014-06-09T18:55:00Z">
              <w:rPr>
                <w:rStyle w:val="keyword1"/>
              </w:rPr>
            </w:rPrChange>
          </w:rPr>
          <w:t>INSERT</w:t>
        </w:r>
        <w:r w:rsidRPr="00D26196">
          <w:rPr>
            <w:sz w:val="18"/>
            <w:rPrChange w:id="22534" w:author="shorny" w:date="2014-06-09T18:55:00Z">
              <w:rPr/>
            </w:rPrChange>
          </w:rPr>
          <w:t xml:space="preserve"> </w:t>
        </w:r>
        <w:r w:rsidRPr="00D26196">
          <w:rPr>
            <w:rStyle w:val="keyword1"/>
            <w:sz w:val="18"/>
            <w:rPrChange w:id="22535" w:author="shorny" w:date="2014-06-09T18:55:00Z">
              <w:rPr>
                <w:rStyle w:val="keyword1"/>
              </w:rPr>
            </w:rPrChange>
          </w:rPr>
          <w:t>INTO</w:t>
        </w:r>
        <w:r w:rsidRPr="00D26196">
          <w:rPr>
            <w:sz w:val="18"/>
            <w:rPrChange w:id="22536" w:author="shorny" w:date="2014-06-09T18:55:00Z">
              <w:rPr/>
            </w:rPrChange>
          </w:rPr>
          <w:t xml:space="preserve"> utrans_h_expecteds (StaffID, </w:t>
        </w:r>
        <w:r w:rsidRPr="00D26196">
          <w:rPr>
            <w:rStyle w:val="keyword1"/>
            <w:sz w:val="18"/>
            <w:rPrChange w:id="22537" w:author="shorny" w:date="2014-06-09T18:55:00Z">
              <w:rPr>
                <w:rStyle w:val="keyword1"/>
              </w:rPr>
            </w:rPrChange>
          </w:rPr>
          <w:t>type</w:t>
        </w:r>
        <w:r w:rsidRPr="00D26196">
          <w:rPr>
            <w:sz w:val="18"/>
            <w:rPrChange w:id="22538" w:author="shorny" w:date="2014-06-09T18:55:00Z">
              <w:rPr/>
            </w:rPrChange>
          </w:rPr>
          <w:t>)</w:t>
        </w:r>
      </w:ins>
    </w:p>
    <w:p w14:paraId="1B9C962D" w14:textId="77777777" w:rsidR="00D26196" w:rsidRPr="00D26196" w:rsidRDefault="00D26196">
      <w:pPr>
        <w:pStyle w:val="HTMLPreformatted"/>
        <w:divId w:val="2032412305"/>
        <w:rPr>
          <w:ins w:id="22539" w:author="shorny" w:date="2014-06-09T18:54:00Z"/>
          <w:sz w:val="18"/>
          <w:rPrChange w:id="22540" w:author="shorny" w:date="2014-06-09T18:55:00Z">
            <w:rPr>
              <w:ins w:id="22541" w:author="shorny" w:date="2014-06-09T18:54:00Z"/>
            </w:rPr>
          </w:rPrChange>
        </w:rPr>
      </w:pPr>
      <w:ins w:id="22542" w:author="shorny" w:date="2014-06-09T18:54:00Z">
        <w:r w:rsidRPr="00D26196">
          <w:rPr>
            <w:sz w:val="18"/>
            <w:rPrChange w:id="22543" w:author="shorny" w:date="2014-06-09T18:55:00Z">
              <w:rPr/>
            </w:rPrChange>
          </w:rPr>
          <w:t xml:space="preserve">  </w:t>
        </w:r>
        <w:r w:rsidRPr="00D26196">
          <w:rPr>
            <w:rStyle w:val="keyword1"/>
            <w:sz w:val="18"/>
            <w:rPrChange w:id="22544" w:author="shorny" w:date="2014-06-09T18:55:00Z">
              <w:rPr>
                <w:rStyle w:val="keyword1"/>
              </w:rPr>
            </w:rPrChange>
          </w:rPr>
          <w:t>VALUES</w:t>
        </w:r>
        <w:r w:rsidRPr="00D26196">
          <w:rPr>
            <w:sz w:val="18"/>
            <w:rPrChange w:id="22545" w:author="shorny" w:date="2014-06-09T18:55:00Z">
              <w:rPr/>
            </w:rPrChange>
          </w:rPr>
          <w:t xml:space="preserve"> (1001, </w:t>
        </w:r>
        <w:proofErr w:type="gramStart"/>
        <w:r w:rsidRPr="00D26196">
          <w:rPr>
            <w:rStyle w:val="string1"/>
            <w:sz w:val="18"/>
            <w:rPrChange w:id="22546" w:author="shorny" w:date="2014-06-09T18:55:00Z">
              <w:rPr>
                <w:rStyle w:val="string1"/>
              </w:rPr>
            </w:rPrChange>
          </w:rPr>
          <w:t>'RFI'</w:t>
        </w:r>
        <w:r w:rsidRPr="00D26196">
          <w:rPr>
            <w:sz w:val="18"/>
            <w:rPrChange w:id="22547" w:author="shorny" w:date="2014-06-09T18:55:00Z">
              <w:rPr/>
            </w:rPrChange>
          </w:rPr>
          <w:t xml:space="preserve"> )</w:t>
        </w:r>
        <w:proofErr w:type="gramEnd"/>
        <w:r w:rsidRPr="00D26196">
          <w:rPr>
            <w:sz w:val="18"/>
            <w:rPrChange w:id="22548" w:author="shorny" w:date="2014-06-09T18:55:00Z">
              <w:rPr/>
            </w:rPrChange>
          </w:rPr>
          <w:t xml:space="preserve"> ;</w:t>
        </w:r>
      </w:ins>
    </w:p>
    <w:p w14:paraId="6139FB36" w14:textId="77777777" w:rsidR="00D26196" w:rsidRPr="00D26196" w:rsidRDefault="00D26196">
      <w:pPr>
        <w:pStyle w:val="HTMLPreformatted"/>
        <w:divId w:val="2032412305"/>
        <w:rPr>
          <w:ins w:id="22549" w:author="shorny" w:date="2014-06-09T18:54:00Z"/>
          <w:sz w:val="18"/>
          <w:rPrChange w:id="22550" w:author="shorny" w:date="2014-06-09T18:55:00Z">
            <w:rPr>
              <w:ins w:id="22551" w:author="shorny" w:date="2014-06-09T18:54:00Z"/>
            </w:rPr>
          </w:rPrChange>
        </w:rPr>
      </w:pPr>
    </w:p>
    <w:p w14:paraId="08672FAC" w14:textId="77777777" w:rsidR="00D26196" w:rsidRPr="00D26196" w:rsidRDefault="00D26196">
      <w:pPr>
        <w:pStyle w:val="HTMLPreformatted"/>
        <w:divId w:val="2032412305"/>
        <w:rPr>
          <w:ins w:id="22552" w:author="shorny" w:date="2014-06-09T18:54:00Z"/>
          <w:rStyle w:val="comment1"/>
          <w:sz w:val="18"/>
          <w:rPrChange w:id="22553" w:author="shorny" w:date="2014-06-09T18:55:00Z">
            <w:rPr>
              <w:ins w:id="22554" w:author="shorny" w:date="2014-06-09T18:54:00Z"/>
              <w:rStyle w:val="comment1"/>
            </w:rPr>
          </w:rPrChange>
        </w:rPr>
      </w:pPr>
      <w:ins w:id="22555" w:author="shorny" w:date="2014-06-09T18:54:00Z">
        <w:r w:rsidRPr="00D26196">
          <w:rPr>
            <w:sz w:val="18"/>
            <w:rPrChange w:id="22556" w:author="shorny" w:date="2014-06-09T18:55:00Z">
              <w:rPr/>
            </w:rPrChange>
          </w:rPr>
          <w:t xml:space="preserve">  </w:t>
        </w:r>
        <w:r w:rsidRPr="00D26196">
          <w:rPr>
            <w:rStyle w:val="comment1"/>
            <w:sz w:val="18"/>
            <w:rPrChange w:id="22557" w:author="shorny" w:date="2014-06-09T18:55:00Z">
              <w:rPr>
                <w:rStyle w:val="comment1"/>
              </w:rPr>
            </w:rPrChange>
          </w:rPr>
          <w:t>-- create another temporary table that lists the differences between expected</w:t>
        </w:r>
      </w:ins>
    </w:p>
    <w:p w14:paraId="799C7FEB" w14:textId="77777777" w:rsidR="00D26196" w:rsidRPr="00D26196" w:rsidRDefault="00D26196">
      <w:pPr>
        <w:pStyle w:val="HTMLPreformatted"/>
        <w:divId w:val="2032412305"/>
        <w:rPr>
          <w:ins w:id="22558" w:author="shorny" w:date="2014-06-09T18:54:00Z"/>
          <w:rStyle w:val="comment1"/>
          <w:sz w:val="18"/>
          <w:rPrChange w:id="22559" w:author="shorny" w:date="2014-06-09T18:55:00Z">
            <w:rPr>
              <w:ins w:id="22560" w:author="shorny" w:date="2014-06-09T18:54:00Z"/>
              <w:rStyle w:val="comment1"/>
            </w:rPr>
          </w:rPrChange>
        </w:rPr>
      </w:pPr>
      <w:ins w:id="22561" w:author="shorny" w:date="2014-06-09T18:54:00Z">
        <w:r w:rsidRPr="00D26196">
          <w:rPr>
            <w:sz w:val="18"/>
            <w:rPrChange w:id="22562" w:author="shorny" w:date="2014-06-09T18:55:00Z">
              <w:rPr/>
            </w:rPrChange>
          </w:rPr>
          <w:t xml:space="preserve">  </w:t>
        </w:r>
        <w:r w:rsidRPr="00D26196">
          <w:rPr>
            <w:rStyle w:val="comment1"/>
            <w:sz w:val="18"/>
            <w:rPrChange w:id="22563" w:author="shorny" w:date="2014-06-09T18:55:00Z">
              <w:rPr>
                <w:rStyle w:val="comment1"/>
              </w:rPr>
            </w:rPrChange>
          </w:rPr>
          <w:t xml:space="preserve">-- </w:t>
        </w:r>
        <w:proofErr w:type="gramStart"/>
        <w:r w:rsidRPr="00D26196">
          <w:rPr>
            <w:rStyle w:val="comment1"/>
            <w:sz w:val="18"/>
            <w:rPrChange w:id="22564" w:author="shorny" w:date="2014-06-09T18:55:00Z">
              <w:rPr>
                <w:rStyle w:val="comment1"/>
              </w:rPr>
            </w:rPrChange>
          </w:rPr>
          <w:t>results</w:t>
        </w:r>
        <w:proofErr w:type="gramEnd"/>
        <w:r w:rsidRPr="00D26196">
          <w:rPr>
            <w:rStyle w:val="comment1"/>
            <w:sz w:val="18"/>
            <w:rPrChange w:id="22565" w:author="shorny" w:date="2014-06-09T18:55:00Z">
              <w:rPr>
                <w:rStyle w:val="comment1"/>
              </w:rPr>
            </w:rPrChange>
          </w:rPr>
          <w:t xml:space="preserve"> and actuals</w:t>
        </w:r>
      </w:ins>
    </w:p>
    <w:p w14:paraId="03E4618C" w14:textId="77777777" w:rsidR="00D26196" w:rsidRPr="00D26196" w:rsidRDefault="00D26196">
      <w:pPr>
        <w:pStyle w:val="HTMLPreformatted"/>
        <w:divId w:val="2032412305"/>
        <w:rPr>
          <w:ins w:id="22566" w:author="shorny" w:date="2014-06-09T18:54:00Z"/>
          <w:sz w:val="18"/>
          <w:rPrChange w:id="22567" w:author="shorny" w:date="2014-06-09T18:55:00Z">
            <w:rPr>
              <w:ins w:id="22568" w:author="shorny" w:date="2014-06-09T18:54:00Z"/>
            </w:rPr>
          </w:rPrChange>
        </w:rPr>
      </w:pPr>
      <w:ins w:id="22569" w:author="shorny" w:date="2014-06-09T18:54:00Z">
        <w:r w:rsidRPr="00D26196">
          <w:rPr>
            <w:sz w:val="18"/>
            <w:rPrChange w:id="22570" w:author="shorny" w:date="2014-06-09T18:55:00Z">
              <w:rPr/>
            </w:rPrChange>
          </w:rPr>
          <w:t xml:space="preserve">  </w:t>
        </w:r>
        <w:r w:rsidRPr="00D26196">
          <w:rPr>
            <w:rStyle w:val="keyword1"/>
            <w:sz w:val="18"/>
            <w:rPrChange w:id="22571" w:author="shorny" w:date="2014-06-09T18:55:00Z">
              <w:rPr>
                <w:rStyle w:val="keyword1"/>
              </w:rPr>
            </w:rPrChange>
          </w:rPr>
          <w:t>CREATE</w:t>
        </w:r>
        <w:r w:rsidRPr="00D26196">
          <w:rPr>
            <w:sz w:val="18"/>
            <w:rPrChange w:id="22572" w:author="shorny" w:date="2014-06-09T18:55:00Z">
              <w:rPr/>
            </w:rPrChange>
          </w:rPr>
          <w:t xml:space="preserve"> </w:t>
        </w:r>
        <w:r w:rsidRPr="00D26196">
          <w:rPr>
            <w:rStyle w:val="keyword1"/>
            <w:sz w:val="18"/>
            <w:rPrChange w:id="22573" w:author="shorny" w:date="2014-06-09T18:55:00Z">
              <w:rPr>
                <w:rStyle w:val="keyword1"/>
              </w:rPr>
            </w:rPrChange>
          </w:rPr>
          <w:t>TEMPORARY</w:t>
        </w:r>
        <w:r w:rsidRPr="00D26196">
          <w:rPr>
            <w:sz w:val="18"/>
            <w:rPrChange w:id="22574" w:author="shorny" w:date="2014-06-09T18:55:00Z">
              <w:rPr/>
            </w:rPrChange>
          </w:rPr>
          <w:t xml:space="preserve"> </w:t>
        </w:r>
        <w:r w:rsidRPr="00D26196">
          <w:rPr>
            <w:rStyle w:val="keyword1"/>
            <w:sz w:val="18"/>
            <w:rPrChange w:id="22575" w:author="shorny" w:date="2014-06-09T18:55:00Z">
              <w:rPr>
                <w:rStyle w:val="keyword1"/>
              </w:rPr>
            </w:rPrChange>
          </w:rPr>
          <w:t>TABLE</w:t>
        </w:r>
        <w:r w:rsidRPr="00D26196">
          <w:rPr>
            <w:sz w:val="18"/>
            <w:rPrChange w:id="22576" w:author="shorny" w:date="2014-06-09T18:55:00Z">
              <w:rPr/>
            </w:rPrChange>
          </w:rPr>
          <w:t xml:space="preserve"> </w:t>
        </w:r>
        <w:r w:rsidRPr="00D26196">
          <w:rPr>
            <w:rStyle w:val="function-name1"/>
            <w:sz w:val="18"/>
            <w:rPrChange w:id="22577" w:author="shorny" w:date="2014-06-09T18:55:00Z">
              <w:rPr>
                <w:rStyle w:val="function-name1"/>
              </w:rPr>
            </w:rPrChange>
          </w:rPr>
          <w:t>utrans_h_problems</w:t>
        </w:r>
      </w:ins>
    </w:p>
    <w:p w14:paraId="6B7EDF0B" w14:textId="77777777" w:rsidR="00D26196" w:rsidRPr="00D26196" w:rsidRDefault="00D26196">
      <w:pPr>
        <w:pStyle w:val="HTMLPreformatted"/>
        <w:divId w:val="2032412305"/>
        <w:rPr>
          <w:ins w:id="22578" w:author="shorny" w:date="2014-06-09T18:54:00Z"/>
          <w:sz w:val="18"/>
          <w:rPrChange w:id="22579" w:author="shorny" w:date="2014-06-09T18:55:00Z">
            <w:rPr>
              <w:ins w:id="22580" w:author="shorny" w:date="2014-06-09T18:54:00Z"/>
            </w:rPr>
          </w:rPrChange>
        </w:rPr>
      </w:pPr>
      <w:ins w:id="22581" w:author="shorny" w:date="2014-06-09T18:54:00Z">
        <w:r w:rsidRPr="00D26196">
          <w:rPr>
            <w:sz w:val="18"/>
            <w:rPrChange w:id="22582" w:author="shorny" w:date="2014-06-09T18:55:00Z">
              <w:rPr/>
            </w:rPrChange>
          </w:rPr>
          <w:t xml:space="preserve">  </w:t>
        </w:r>
        <w:proofErr w:type="gramStart"/>
        <w:r w:rsidRPr="00D26196">
          <w:rPr>
            <w:rStyle w:val="keyword1"/>
            <w:sz w:val="18"/>
            <w:rPrChange w:id="22583" w:author="shorny" w:date="2014-06-09T18:55:00Z">
              <w:rPr>
                <w:rStyle w:val="keyword1"/>
              </w:rPr>
            </w:rPrChange>
          </w:rPr>
          <w:t>SELECT</w:t>
        </w:r>
        <w:r w:rsidRPr="00D26196">
          <w:rPr>
            <w:sz w:val="18"/>
            <w:rPrChange w:id="22584" w:author="shorny" w:date="2014-06-09T18:55:00Z">
              <w:rPr/>
            </w:rPrChange>
          </w:rPr>
          <w:t xml:space="preserve"> problems.*</w:t>
        </w:r>
        <w:proofErr w:type="gramEnd"/>
      </w:ins>
    </w:p>
    <w:p w14:paraId="7D3FA91F" w14:textId="77777777" w:rsidR="00D26196" w:rsidRPr="00D26196" w:rsidRDefault="00D26196">
      <w:pPr>
        <w:pStyle w:val="HTMLPreformatted"/>
        <w:divId w:val="2032412305"/>
        <w:rPr>
          <w:ins w:id="22585" w:author="shorny" w:date="2014-06-09T18:54:00Z"/>
          <w:sz w:val="18"/>
          <w:rPrChange w:id="22586" w:author="shorny" w:date="2014-06-09T18:55:00Z">
            <w:rPr>
              <w:ins w:id="22587" w:author="shorny" w:date="2014-06-09T18:54:00Z"/>
            </w:rPr>
          </w:rPrChange>
        </w:rPr>
      </w:pPr>
      <w:ins w:id="22588" w:author="shorny" w:date="2014-06-09T18:54:00Z">
        <w:r w:rsidRPr="00D26196">
          <w:rPr>
            <w:sz w:val="18"/>
            <w:rPrChange w:id="22589" w:author="shorny" w:date="2014-06-09T18:55:00Z">
              <w:rPr/>
            </w:rPrChange>
          </w:rPr>
          <w:t xml:space="preserve">  </w:t>
        </w:r>
        <w:r w:rsidRPr="00D26196">
          <w:rPr>
            <w:rStyle w:val="keyword1"/>
            <w:sz w:val="18"/>
            <w:rPrChange w:id="22590" w:author="shorny" w:date="2014-06-09T18:55:00Z">
              <w:rPr>
                <w:rStyle w:val="keyword1"/>
              </w:rPr>
            </w:rPrChange>
          </w:rPr>
          <w:t>FROM</w:t>
        </w:r>
      </w:ins>
    </w:p>
    <w:p w14:paraId="0E47FB55" w14:textId="77777777" w:rsidR="00D26196" w:rsidRPr="00D26196" w:rsidRDefault="00D26196">
      <w:pPr>
        <w:pStyle w:val="HTMLPreformatted"/>
        <w:divId w:val="2032412305"/>
        <w:rPr>
          <w:ins w:id="22591" w:author="shorny" w:date="2014-06-09T18:54:00Z"/>
          <w:sz w:val="18"/>
          <w:rPrChange w:id="22592" w:author="shorny" w:date="2014-06-09T18:55:00Z">
            <w:rPr>
              <w:ins w:id="22593" w:author="shorny" w:date="2014-06-09T18:54:00Z"/>
            </w:rPr>
          </w:rPrChange>
        </w:rPr>
      </w:pPr>
      <w:ins w:id="22594" w:author="shorny" w:date="2014-06-09T18:54:00Z">
        <w:r w:rsidRPr="00D26196">
          <w:rPr>
            <w:sz w:val="18"/>
            <w:rPrChange w:id="22595" w:author="shorny" w:date="2014-06-09T18:55:00Z">
              <w:rPr/>
            </w:rPrChange>
          </w:rPr>
          <w:t xml:space="preserve">  (</w:t>
        </w:r>
      </w:ins>
    </w:p>
    <w:p w14:paraId="7A81A319" w14:textId="77777777" w:rsidR="00D26196" w:rsidRPr="00D26196" w:rsidRDefault="00D26196">
      <w:pPr>
        <w:pStyle w:val="HTMLPreformatted"/>
        <w:divId w:val="2032412305"/>
        <w:rPr>
          <w:ins w:id="22596" w:author="shorny" w:date="2014-06-09T18:54:00Z"/>
          <w:sz w:val="18"/>
          <w:rPrChange w:id="22597" w:author="shorny" w:date="2014-06-09T18:55:00Z">
            <w:rPr>
              <w:ins w:id="22598" w:author="shorny" w:date="2014-06-09T18:54:00Z"/>
            </w:rPr>
          </w:rPrChange>
        </w:rPr>
      </w:pPr>
      <w:ins w:id="22599" w:author="shorny" w:date="2014-06-09T18:54:00Z">
        <w:r w:rsidRPr="00D26196">
          <w:rPr>
            <w:sz w:val="18"/>
            <w:rPrChange w:id="22600" w:author="shorny" w:date="2014-06-09T18:55:00Z">
              <w:rPr/>
            </w:rPrChange>
          </w:rPr>
          <w:t xml:space="preserve">      </w:t>
        </w:r>
        <w:proofErr w:type="gramStart"/>
        <w:r w:rsidRPr="00D26196">
          <w:rPr>
            <w:rStyle w:val="keyword1"/>
            <w:sz w:val="18"/>
            <w:rPrChange w:id="22601" w:author="shorny" w:date="2014-06-09T18:55:00Z">
              <w:rPr>
                <w:rStyle w:val="keyword1"/>
              </w:rPr>
            </w:rPrChange>
          </w:rPr>
          <w:t>SELECT</w:t>
        </w:r>
        <w:r w:rsidRPr="00D26196">
          <w:rPr>
            <w:sz w:val="18"/>
            <w:rPrChange w:id="22602" w:author="shorny" w:date="2014-06-09T18:55:00Z">
              <w:rPr/>
            </w:rPrChange>
          </w:rPr>
          <w:t xml:space="preserve"> actuals.*</w:t>
        </w:r>
        <w:proofErr w:type="gramEnd"/>
      </w:ins>
    </w:p>
    <w:p w14:paraId="5A5AF143" w14:textId="77777777" w:rsidR="00D26196" w:rsidRPr="00D26196" w:rsidRDefault="00D26196">
      <w:pPr>
        <w:pStyle w:val="HTMLPreformatted"/>
        <w:divId w:val="2032412305"/>
        <w:rPr>
          <w:ins w:id="22603" w:author="shorny" w:date="2014-06-09T18:54:00Z"/>
          <w:sz w:val="18"/>
          <w:rPrChange w:id="22604" w:author="shorny" w:date="2014-06-09T18:55:00Z">
            <w:rPr>
              <w:ins w:id="22605" w:author="shorny" w:date="2014-06-09T18:54:00Z"/>
            </w:rPr>
          </w:rPrChange>
        </w:rPr>
      </w:pPr>
      <w:ins w:id="22606" w:author="shorny" w:date="2014-06-09T18:54:00Z">
        <w:r w:rsidRPr="00D26196">
          <w:rPr>
            <w:sz w:val="18"/>
            <w:rPrChange w:id="22607" w:author="shorny" w:date="2014-06-09T18:55:00Z">
              <w:rPr/>
            </w:rPrChange>
          </w:rPr>
          <w:t xml:space="preserve">      </w:t>
        </w:r>
        <w:r w:rsidRPr="00D26196">
          <w:rPr>
            <w:rStyle w:val="keyword1"/>
            <w:sz w:val="18"/>
            <w:rPrChange w:id="22608" w:author="shorny" w:date="2014-06-09T18:55:00Z">
              <w:rPr>
                <w:rStyle w:val="keyword1"/>
              </w:rPr>
            </w:rPrChange>
          </w:rPr>
          <w:t>FROM</w:t>
        </w:r>
        <w:r w:rsidRPr="00D26196">
          <w:rPr>
            <w:sz w:val="18"/>
            <w:rPrChange w:id="22609" w:author="shorny" w:date="2014-06-09T18:55:00Z">
              <w:rPr/>
            </w:rPrChange>
          </w:rPr>
          <w:t xml:space="preserve"> utrans_h_actuals actuals</w:t>
        </w:r>
      </w:ins>
    </w:p>
    <w:p w14:paraId="6DE688DB" w14:textId="77777777" w:rsidR="00D26196" w:rsidRPr="00D26196" w:rsidRDefault="00D26196">
      <w:pPr>
        <w:pStyle w:val="HTMLPreformatted"/>
        <w:divId w:val="2032412305"/>
        <w:rPr>
          <w:ins w:id="22610" w:author="shorny" w:date="2014-06-09T18:54:00Z"/>
          <w:sz w:val="18"/>
          <w:rPrChange w:id="22611" w:author="shorny" w:date="2014-06-09T18:55:00Z">
            <w:rPr>
              <w:ins w:id="22612" w:author="shorny" w:date="2014-06-09T18:54:00Z"/>
            </w:rPr>
          </w:rPrChange>
        </w:rPr>
      </w:pPr>
      <w:ins w:id="22613" w:author="shorny" w:date="2014-06-09T18:54:00Z">
        <w:r w:rsidRPr="00D26196">
          <w:rPr>
            <w:sz w:val="18"/>
            <w:rPrChange w:id="22614" w:author="shorny" w:date="2014-06-09T18:55:00Z">
              <w:rPr/>
            </w:rPrChange>
          </w:rPr>
          <w:t xml:space="preserve">      </w:t>
        </w:r>
        <w:r w:rsidRPr="00D26196">
          <w:rPr>
            <w:rStyle w:val="keyword1"/>
            <w:sz w:val="18"/>
            <w:rPrChange w:id="22615" w:author="shorny" w:date="2014-06-09T18:55:00Z">
              <w:rPr>
                <w:rStyle w:val="keyword1"/>
              </w:rPr>
            </w:rPrChange>
          </w:rPr>
          <w:t>UNION</w:t>
        </w:r>
        <w:r w:rsidRPr="00D26196">
          <w:rPr>
            <w:sz w:val="18"/>
            <w:rPrChange w:id="22616" w:author="shorny" w:date="2014-06-09T18:55:00Z">
              <w:rPr/>
            </w:rPrChange>
          </w:rPr>
          <w:t xml:space="preserve"> </w:t>
        </w:r>
        <w:r w:rsidRPr="00D26196">
          <w:rPr>
            <w:rStyle w:val="keyword1"/>
            <w:sz w:val="18"/>
            <w:rPrChange w:id="22617" w:author="shorny" w:date="2014-06-09T18:55:00Z">
              <w:rPr>
                <w:rStyle w:val="keyword1"/>
              </w:rPr>
            </w:rPrChange>
          </w:rPr>
          <w:t>ALL</w:t>
        </w:r>
      </w:ins>
    </w:p>
    <w:p w14:paraId="401D1A84" w14:textId="77777777" w:rsidR="00D26196" w:rsidRPr="00D26196" w:rsidRDefault="00D26196">
      <w:pPr>
        <w:pStyle w:val="HTMLPreformatted"/>
        <w:divId w:val="2032412305"/>
        <w:rPr>
          <w:ins w:id="22618" w:author="shorny" w:date="2014-06-09T18:54:00Z"/>
          <w:sz w:val="18"/>
          <w:rPrChange w:id="22619" w:author="shorny" w:date="2014-06-09T18:55:00Z">
            <w:rPr>
              <w:ins w:id="22620" w:author="shorny" w:date="2014-06-09T18:54:00Z"/>
            </w:rPr>
          </w:rPrChange>
        </w:rPr>
      </w:pPr>
      <w:ins w:id="22621" w:author="shorny" w:date="2014-06-09T18:54:00Z">
        <w:r w:rsidRPr="00D26196">
          <w:rPr>
            <w:sz w:val="18"/>
            <w:rPrChange w:id="22622" w:author="shorny" w:date="2014-06-09T18:55:00Z">
              <w:rPr/>
            </w:rPrChange>
          </w:rPr>
          <w:t xml:space="preserve">      </w:t>
        </w:r>
        <w:proofErr w:type="gramStart"/>
        <w:r w:rsidRPr="00D26196">
          <w:rPr>
            <w:rStyle w:val="keyword1"/>
            <w:sz w:val="18"/>
            <w:rPrChange w:id="22623" w:author="shorny" w:date="2014-06-09T18:55:00Z">
              <w:rPr>
                <w:rStyle w:val="keyword1"/>
              </w:rPr>
            </w:rPrChange>
          </w:rPr>
          <w:t>SELECT</w:t>
        </w:r>
        <w:r w:rsidRPr="00D26196">
          <w:rPr>
            <w:sz w:val="18"/>
            <w:rPrChange w:id="22624" w:author="shorny" w:date="2014-06-09T18:55:00Z">
              <w:rPr/>
            </w:rPrChange>
          </w:rPr>
          <w:t xml:space="preserve"> expecteds.*</w:t>
        </w:r>
        <w:proofErr w:type="gramEnd"/>
      </w:ins>
    </w:p>
    <w:p w14:paraId="378F1571" w14:textId="77777777" w:rsidR="00D26196" w:rsidRPr="00D26196" w:rsidRDefault="00D26196">
      <w:pPr>
        <w:pStyle w:val="HTMLPreformatted"/>
        <w:divId w:val="2032412305"/>
        <w:rPr>
          <w:ins w:id="22625" w:author="shorny" w:date="2014-06-09T18:54:00Z"/>
          <w:sz w:val="18"/>
          <w:rPrChange w:id="22626" w:author="shorny" w:date="2014-06-09T18:55:00Z">
            <w:rPr>
              <w:ins w:id="22627" w:author="shorny" w:date="2014-06-09T18:54:00Z"/>
            </w:rPr>
          </w:rPrChange>
        </w:rPr>
      </w:pPr>
      <w:ins w:id="22628" w:author="shorny" w:date="2014-06-09T18:54:00Z">
        <w:r w:rsidRPr="00D26196">
          <w:rPr>
            <w:sz w:val="18"/>
            <w:rPrChange w:id="22629" w:author="shorny" w:date="2014-06-09T18:55:00Z">
              <w:rPr/>
            </w:rPrChange>
          </w:rPr>
          <w:lastRenderedPageBreak/>
          <w:t xml:space="preserve">      </w:t>
        </w:r>
        <w:r w:rsidRPr="00D26196">
          <w:rPr>
            <w:rStyle w:val="keyword1"/>
            <w:sz w:val="18"/>
            <w:rPrChange w:id="22630" w:author="shorny" w:date="2014-06-09T18:55:00Z">
              <w:rPr>
                <w:rStyle w:val="keyword1"/>
              </w:rPr>
            </w:rPrChange>
          </w:rPr>
          <w:t>FROM</w:t>
        </w:r>
        <w:r w:rsidRPr="00D26196">
          <w:rPr>
            <w:sz w:val="18"/>
            <w:rPrChange w:id="22631" w:author="shorny" w:date="2014-06-09T18:55:00Z">
              <w:rPr/>
            </w:rPrChange>
          </w:rPr>
          <w:t xml:space="preserve"> utrans_h_expecteds expecteds</w:t>
        </w:r>
      </w:ins>
    </w:p>
    <w:p w14:paraId="07366194" w14:textId="77777777" w:rsidR="00D26196" w:rsidRPr="00D26196" w:rsidRDefault="00D26196">
      <w:pPr>
        <w:pStyle w:val="HTMLPreformatted"/>
        <w:divId w:val="2032412305"/>
        <w:rPr>
          <w:ins w:id="22632" w:author="shorny" w:date="2014-06-09T18:54:00Z"/>
          <w:sz w:val="18"/>
          <w:rPrChange w:id="22633" w:author="shorny" w:date="2014-06-09T18:55:00Z">
            <w:rPr>
              <w:ins w:id="22634" w:author="shorny" w:date="2014-06-09T18:54:00Z"/>
            </w:rPr>
          </w:rPrChange>
        </w:rPr>
      </w:pPr>
      <w:ins w:id="22635" w:author="shorny" w:date="2014-06-09T18:54:00Z">
        <w:r w:rsidRPr="00D26196">
          <w:rPr>
            <w:sz w:val="18"/>
            <w:rPrChange w:id="22636" w:author="shorny" w:date="2014-06-09T18:55:00Z">
              <w:rPr/>
            </w:rPrChange>
          </w:rPr>
          <w:t xml:space="preserve">  )  problems</w:t>
        </w:r>
      </w:ins>
    </w:p>
    <w:p w14:paraId="4C4A0FDB" w14:textId="77777777" w:rsidR="00D26196" w:rsidRPr="00D26196" w:rsidRDefault="00D26196">
      <w:pPr>
        <w:pStyle w:val="HTMLPreformatted"/>
        <w:divId w:val="2032412305"/>
        <w:rPr>
          <w:ins w:id="22637" w:author="shorny" w:date="2014-06-09T18:54:00Z"/>
          <w:sz w:val="18"/>
          <w:rPrChange w:id="22638" w:author="shorny" w:date="2014-06-09T18:55:00Z">
            <w:rPr>
              <w:ins w:id="22639" w:author="shorny" w:date="2014-06-09T18:54:00Z"/>
            </w:rPr>
          </w:rPrChange>
        </w:rPr>
      </w:pPr>
      <w:ins w:id="22640" w:author="shorny" w:date="2014-06-09T18:54:00Z">
        <w:r w:rsidRPr="00D26196">
          <w:rPr>
            <w:sz w:val="18"/>
            <w:rPrChange w:id="22641" w:author="shorny" w:date="2014-06-09T18:55:00Z">
              <w:rPr/>
            </w:rPrChange>
          </w:rPr>
          <w:t xml:space="preserve">  </w:t>
        </w:r>
        <w:r w:rsidRPr="00D26196">
          <w:rPr>
            <w:rStyle w:val="keyword1"/>
            <w:sz w:val="18"/>
            <w:rPrChange w:id="22642" w:author="shorny" w:date="2014-06-09T18:55:00Z">
              <w:rPr>
                <w:rStyle w:val="keyword1"/>
              </w:rPr>
            </w:rPrChange>
          </w:rPr>
          <w:t>GROUP</w:t>
        </w:r>
        <w:r w:rsidRPr="00D26196">
          <w:rPr>
            <w:sz w:val="18"/>
            <w:rPrChange w:id="22643" w:author="shorny" w:date="2014-06-09T18:55:00Z">
              <w:rPr/>
            </w:rPrChange>
          </w:rPr>
          <w:t xml:space="preserve"> </w:t>
        </w:r>
        <w:r w:rsidRPr="00D26196">
          <w:rPr>
            <w:rStyle w:val="keyword1"/>
            <w:sz w:val="18"/>
            <w:rPrChange w:id="22644" w:author="shorny" w:date="2014-06-09T18:55:00Z">
              <w:rPr>
                <w:rStyle w:val="keyword1"/>
              </w:rPr>
            </w:rPrChange>
          </w:rPr>
          <w:t>BY</w:t>
        </w:r>
        <w:r w:rsidRPr="00D26196">
          <w:rPr>
            <w:sz w:val="18"/>
            <w:rPrChange w:id="22645" w:author="shorny" w:date="2014-06-09T18:55:00Z">
              <w:rPr/>
            </w:rPrChange>
          </w:rPr>
          <w:t xml:space="preserve"> problems.StaffID</w:t>
        </w:r>
      </w:ins>
    </w:p>
    <w:p w14:paraId="504F1B06" w14:textId="77777777" w:rsidR="00D26196" w:rsidRPr="00D26196" w:rsidRDefault="00D26196">
      <w:pPr>
        <w:pStyle w:val="HTMLPreformatted"/>
        <w:divId w:val="2032412305"/>
        <w:rPr>
          <w:ins w:id="22646" w:author="shorny" w:date="2014-06-09T18:54:00Z"/>
          <w:sz w:val="18"/>
          <w:rPrChange w:id="22647" w:author="shorny" w:date="2014-06-09T18:55:00Z">
            <w:rPr>
              <w:ins w:id="22648" w:author="shorny" w:date="2014-06-09T18:54:00Z"/>
            </w:rPr>
          </w:rPrChange>
        </w:rPr>
      </w:pPr>
      <w:ins w:id="22649" w:author="shorny" w:date="2014-06-09T18:54:00Z">
        <w:r w:rsidRPr="00D26196">
          <w:rPr>
            <w:sz w:val="18"/>
            <w:rPrChange w:id="22650" w:author="shorny" w:date="2014-06-09T18:55:00Z">
              <w:rPr/>
            </w:rPrChange>
          </w:rPr>
          <w:t xml:space="preserve">  </w:t>
        </w:r>
        <w:r w:rsidRPr="00D26196">
          <w:rPr>
            <w:rStyle w:val="keyword1"/>
            <w:sz w:val="18"/>
            <w:rPrChange w:id="22651" w:author="shorny" w:date="2014-06-09T18:55:00Z">
              <w:rPr>
                <w:rStyle w:val="keyword1"/>
              </w:rPr>
            </w:rPrChange>
          </w:rPr>
          <w:t>HAVING</w:t>
        </w:r>
        <w:r w:rsidRPr="00D26196">
          <w:rPr>
            <w:sz w:val="18"/>
            <w:rPrChange w:id="22652" w:author="shorny" w:date="2014-06-09T18:55:00Z">
              <w:rPr/>
            </w:rPrChange>
          </w:rPr>
          <w:t xml:space="preserve"> </w:t>
        </w:r>
        <w:proofErr w:type="gramStart"/>
        <w:r w:rsidRPr="00D26196">
          <w:rPr>
            <w:rStyle w:val="builtin1"/>
            <w:sz w:val="18"/>
            <w:rPrChange w:id="22653" w:author="shorny" w:date="2014-06-09T18:55:00Z">
              <w:rPr>
                <w:rStyle w:val="builtin1"/>
              </w:rPr>
            </w:rPrChange>
          </w:rPr>
          <w:t>COUNT</w:t>
        </w:r>
        <w:r w:rsidRPr="00D26196">
          <w:rPr>
            <w:sz w:val="18"/>
            <w:rPrChange w:id="22654" w:author="shorny" w:date="2014-06-09T18:55:00Z">
              <w:rPr/>
            </w:rPrChange>
          </w:rPr>
          <w:t>(</w:t>
        </w:r>
        <w:proofErr w:type="gramEnd"/>
        <w:r w:rsidRPr="00D26196">
          <w:rPr>
            <w:sz w:val="18"/>
            <w:rPrChange w:id="22655" w:author="shorny" w:date="2014-06-09T18:55:00Z">
              <w:rPr/>
            </w:rPrChange>
          </w:rPr>
          <w:t>*) = 1</w:t>
        </w:r>
      </w:ins>
    </w:p>
    <w:p w14:paraId="05CCA68D" w14:textId="77777777" w:rsidR="00D26196" w:rsidRPr="00D26196" w:rsidRDefault="00D26196">
      <w:pPr>
        <w:pStyle w:val="HTMLPreformatted"/>
        <w:divId w:val="2032412305"/>
        <w:rPr>
          <w:ins w:id="22656" w:author="shorny" w:date="2014-06-09T18:54:00Z"/>
          <w:sz w:val="18"/>
          <w:rPrChange w:id="22657" w:author="shorny" w:date="2014-06-09T18:55:00Z">
            <w:rPr>
              <w:ins w:id="22658" w:author="shorny" w:date="2014-06-09T18:54:00Z"/>
            </w:rPr>
          </w:rPrChange>
        </w:rPr>
      </w:pPr>
      <w:ins w:id="22659" w:author="shorny" w:date="2014-06-09T18:54:00Z">
        <w:r w:rsidRPr="00D26196">
          <w:rPr>
            <w:sz w:val="18"/>
            <w:rPrChange w:id="22660" w:author="shorny" w:date="2014-06-09T18:55:00Z">
              <w:rPr/>
            </w:rPrChange>
          </w:rPr>
          <w:t xml:space="preserve">  </w:t>
        </w:r>
        <w:r w:rsidRPr="00D26196">
          <w:rPr>
            <w:rStyle w:val="keyword1"/>
            <w:sz w:val="18"/>
            <w:rPrChange w:id="22661" w:author="shorny" w:date="2014-06-09T18:55:00Z">
              <w:rPr>
                <w:rStyle w:val="keyword1"/>
              </w:rPr>
            </w:rPrChange>
          </w:rPr>
          <w:t>ORDER</w:t>
        </w:r>
        <w:r w:rsidRPr="00D26196">
          <w:rPr>
            <w:sz w:val="18"/>
            <w:rPrChange w:id="22662" w:author="shorny" w:date="2014-06-09T18:55:00Z">
              <w:rPr/>
            </w:rPrChange>
          </w:rPr>
          <w:t xml:space="preserve"> </w:t>
        </w:r>
        <w:r w:rsidRPr="00D26196">
          <w:rPr>
            <w:rStyle w:val="keyword1"/>
            <w:sz w:val="18"/>
            <w:rPrChange w:id="22663" w:author="shorny" w:date="2014-06-09T18:55:00Z">
              <w:rPr>
                <w:rStyle w:val="keyword1"/>
              </w:rPr>
            </w:rPrChange>
          </w:rPr>
          <w:t>BY</w:t>
        </w:r>
        <w:r w:rsidRPr="00D26196">
          <w:rPr>
            <w:sz w:val="18"/>
            <w:rPrChange w:id="22664" w:author="shorny" w:date="2014-06-09T18:55:00Z">
              <w:rPr/>
            </w:rPrChange>
          </w:rPr>
          <w:t xml:space="preserve"> </w:t>
        </w:r>
        <w:proofErr w:type="gramStart"/>
        <w:r w:rsidRPr="00D26196">
          <w:rPr>
            <w:sz w:val="18"/>
            <w:rPrChange w:id="22665" w:author="shorny" w:date="2014-06-09T18:55:00Z">
              <w:rPr/>
            </w:rPrChange>
          </w:rPr>
          <w:t>problems.StaffID ;</w:t>
        </w:r>
        <w:proofErr w:type="gramEnd"/>
      </w:ins>
    </w:p>
    <w:p w14:paraId="171E1BE2" w14:textId="77777777" w:rsidR="00D26196" w:rsidRPr="00D26196" w:rsidRDefault="00D26196">
      <w:pPr>
        <w:pStyle w:val="HTMLPreformatted"/>
        <w:divId w:val="2032412305"/>
        <w:rPr>
          <w:ins w:id="22666" w:author="shorny" w:date="2014-06-09T18:54:00Z"/>
          <w:sz w:val="18"/>
          <w:rPrChange w:id="22667" w:author="shorny" w:date="2014-06-09T18:55:00Z">
            <w:rPr>
              <w:ins w:id="22668" w:author="shorny" w:date="2014-06-09T18:54:00Z"/>
            </w:rPr>
          </w:rPrChange>
        </w:rPr>
      </w:pPr>
    </w:p>
    <w:p w14:paraId="79206A77" w14:textId="77777777" w:rsidR="00D26196" w:rsidRPr="00D26196" w:rsidRDefault="00D26196">
      <w:pPr>
        <w:pStyle w:val="HTMLPreformatted"/>
        <w:divId w:val="2032412305"/>
        <w:rPr>
          <w:ins w:id="22669" w:author="shorny" w:date="2014-06-09T18:54:00Z"/>
          <w:rStyle w:val="comment1"/>
          <w:sz w:val="18"/>
          <w:rPrChange w:id="22670" w:author="shorny" w:date="2014-06-09T18:55:00Z">
            <w:rPr>
              <w:ins w:id="22671" w:author="shorny" w:date="2014-06-09T18:54:00Z"/>
              <w:rStyle w:val="comment1"/>
            </w:rPr>
          </w:rPrChange>
        </w:rPr>
      </w:pPr>
      <w:ins w:id="22672" w:author="shorny" w:date="2014-06-09T18:54:00Z">
        <w:r w:rsidRPr="00D26196">
          <w:rPr>
            <w:sz w:val="18"/>
            <w:rPrChange w:id="22673" w:author="shorny" w:date="2014-06-09T18:55:00Z">
              <w:rPr/>
            </w:rPrChange>
          </w:rPr>
          <w:t xml:space="preserve">  </w:t>
        </w:r>
        <w:r w:rsidRPr="00D26196">
          <w:rPr>
            <w:rStyle w:val="comment1"/>
            <w:sz w:val="18"/>
            <w:rPrChange w:id="22674" w:author="shorny" w:date="2014-06-09T18:55:00Z">
              <w:rPr>
                <w:rStyle w:val="comment1"/>
              </w:rPr>
            </w:rPrChange>
          </w:rPr>
          <w:t xml:space="preserve">-- </w:t>
        </w:r>
        <w:proofErr w:type="gramStart"/>
        <w:r w:rsidRPr="00D26196">
          <w:rPr>
            <w:rStyle w:val="comment1"/>
            <w:sz w:val="18"/>
            <w:rPrChange w:id="22675" w:author="shorny" w:date="2014-06-09T18:55:00Z">
              <w:rPr>
                <w:rStyle w:val="comment1"/>
              </w:rPr>
            </w:rPrChange>
          </w:rPr>
          <w:t>report</w:t>
        </w:r>
        <w:proofErr w:type="gramEnd"/>
        <w:r w:rsidRPr="00D26196">
          <w:rPr>
            <w:rStyle w:val="comment1"/>
            <w:sz w:val="18"/>
            <w:rPrChange w:id="22676" w:author="shorny" w:date="2014-06-09T18:55:00Z">
              <w:rPr>
                <w:rStyle w:val="comment1"/>
              </w:rPr>
            </w:rPrChange>
          </w:rPr>
          <w:t xml:space="preserve"> an error if the 'problems' table isn't empty</w:t>
        </w:r>
      </w:ins>
    </w:p>
    <w:p w14:paraId="6BA14E5D" w14:textId="77777777" w:rsidR="00D26196" w:rsidRPr="00D26196" w:rsidRDefault="00D26196">
      <w:pPr>
        <w:pStyle w:val="HTMLPreformatted"/>
        <w:divId w:val="2032412305"/>
        <w:rPr>
          <w:ins w:id="22677" w:author="shorny" w:date="2014-06-09T18:54:00Z"/>
          <w:sz w:val="18"/>
          <w:rPrChange w:id="22678" w:author="shorny" w:date="2014-06-09T18:55:00Z">
            <w:rPr>
              <w:ins w:id="22679" w:author="shorny" w:date="2014-06-09T18:54:00Z"/>
            </w:rPr>
          </w:rPrChange>
        </w:rPr>
      </w:pPr>
      <w:ins w:id="22680" w:author="shorny" w:date="2014-06-09T18:54:00Z">
        <w:r w:rsidRPr="00D26196">
          <w:rPr>
            <w:sz w:val="18"/>
            <w:rPrChange w:id="22681" w:author="shorny" w:date="2014-06-09T18:55:00Z">
              <w:rPr/>
            </w:rPrChange>
          </w:rPr>
          <w:t xml:space="preserve">  </w:t>
        </w:r>
        <w:r w:rsidRPr="00D26196">
          <w:rPr>
            <w:rStyle w:val="keyword1"/>
            <w:sz w:val="18"/>
            <w:rPrChange w:id="22682" w:author="shorny" w:date="2014-06-09T18:55:00Z">
              <w:rPr>
                <w:rStyle w:val="keyword1"/>
              </w:rPr>
            </w:rPrChange>
          </w:rPr>
          <w:t>CALL</w:t>
        </w:r>
        <w:r w:rsidRPr="00D26196">
          <w:rPr>
            <w:sz w:val="18"/>
            <w:rPrChange w:id="22683" w:author="shorny" w:date="2014-06-09T18:55:00Z">
              <w:rPr/>
            </w:rPrChange>
          </w:rPr>
          <w:t xml:space="preserve"> stk_unit.assert_table_</w:t>
        </w:r>
        <w:proofErr w:type="gramStart"/>
        <w:r w:rsidRPr="00D26196">
          <w:rPr>
            <w:sz w:val="18"/>
            <w:rPrChange w:id="22684" w:author="shorny" w:date="2014-06-09T18:55:00Z">
              <w:rPr/>
            </w:rPrChange>
          </w:rPr>
          <w:t>empty(</w:t>
        </w:r>
        <w:proofErr w:type="gramEnd"/>
        <w:r w:rsidRPr="00D26196">
          <w:rPr>
            <w:sz w:val="18"/>
            <w:rPrChange w:id="22685" w:author="shorny" w:date="2014-06-09T18:55:00Z">
              <w:rPr/>
            </w:rPrChange>
          </w:rPr>
          <w:t xml:space="preserve"> </w:t>
        </w:r>
      </w:ins>
    </w:p>
    <w:p w14:paraId="26483EA5" w14:textId="77777777" w:rsidR="00D26196" w:rsidRPr="00D26196" w:rsidRDefault="00D26196">
      <w:pPr>
        <w:pStyle w:val="HTMLPreformatted"/>
        <w:divId w:val="2032412305"/>
        <w:rPr>
          <w:ins w:id="22686" w:author="shorny" w:date="2014-06-09T18:54:00Z"/>
          <w:sz w:val="18"/>
          <w:rPrChange w:id="22687" w:author="shorny" w:date="2014-06-09T18:55:00Z">
            <w:rPr>
              <w:ins w:id="22688" w:author="shorny" w:date="2014-06-09T18:54:00Z"/>
            </w:rPr>
          </w:rPrChange>
        </w:rPr>
      </w:pPr>
      <w:ins w:id="22689" w:author="shorny" w:date="2014-06-09T18:54:00Z">
        <w:r w:rsidRPr="00D26196">
          <w:rPr>
            <w:sz w:val="18"/>
            <w:rPrChange w:id="22690" w:author="shorny" w:date="2014-06-09T18:55:00Z">
              <w:rPr/>
            </w:rPrChange>
          </w:rPr>
          <w:t xml:space="preserve">    </w:t>
        </w:r>
        <w:proofErr w:type="gramStart"/>
        <w:r w:rsidRPr="00D26196">
          <w:rPr>
            <w:sz w:val="18"/>
            <w:rPrChange w:id="22691" w:author="shorny" w:date="2014-06-09T18:55:00Z">
              <w:rPr/>
            </w:rPrChange>
          </w:rPr>
          <w:t>DATABASE(</w:t>
        </w:r>
        <w:proofErr w:type="gramEnd"/>
        <w:r w:rsidRPr="00D26196">
          <w:rPr>
            <w:sz w:val="18"/>
            <w:rPrChange w:id="22692" w:author="shorny" w:date="2014-06-09T18:55:00Z">
              <w:rPr/>
            </w:rPrChange>
          </w:rPr>
          <w:t>),</w:t>
        </w:r>
      </w:ins>
    </w:p>
    <w:p w14:paraId="3C981955" w14:textId="77777777" w:rsidR="00D26196" w:rsidRPr="00D26196" w:rsidRDefault="00D26196">
      <w:pPr>
        <w:pStyle w:val="HTMLPreformatted"/>
        <w:divId w:val="2032412305"/>
        <w:rPr>
          <w:ins w:id="22693" w:author="shorny" w:date="2014-06-09T18:54:00Z"/>
          <w:sz w:val="18"/>
          <w:rPrChange w:id="22694" w:author="shorny" w:date="2014-06-09T18:55:00Z">
            <w:rPr>
              <w:ins w:id="22695" w:author="shorny" w:date="2014-06-09T18:54:00Z"/>
            </w:rPr>
          </w:rPrChange>
        </w:rPr>
      </w:pPr>
      <w:ins w:id="22696" w:author="shorny" w:date="2014-06-09T18:54:00Z">
        <w:r w:rsidRPr="00D26196">
          <w:rPr>
            <w:sz w:val="18"/>
            <w:rPrChange w:id="22697" w:author="shorny" w:date="2014-06-09T18:55:00Z">
              <w:rPr/>
            </w:rPrChange>
          </w:rPr>
          <w:t xml:space="preserve">    </w:t>
        </w:r>
        <w:r w:rsidRPr="00D26196">
          <w:rPr>
            <w:rStyle w:val="string1"/>
            <w:sz w:val="18"/>
            <w:rPrChange w:id="22698" w:author="shorny" w:date="2014-06-09T18:55:00Z">
              <w:rPr>
                <w:rStyle w:val="string1"/>
              </w:rPr>
            </w:rPrChange>
          </w:rPr>
          <w:t>'utrans_h_problems'</w:t>
        </w:r>
        <w:r w:rsidRPr="00D26196">
          <w:rPr>
            <w:sz w:val="18"/>
            <w:rPrChange w:id="22699" w:author="shorny" w:date="2014-06-09T18:55:00Z">
              <w:rPr/>
            </w:rPrChange>
          </w:rPr>
          <w:t xml:space="preserve">, </w:t>
        </w:r>
      </w:ins>
    </w:p>
    <w:p w14:paraId="3210A01B" w14:textId="77777777" w:rsidR="00D26196" w:rsidRPr="00D26196" w:rsidRDefault="00D26196">
      <w:pPr>
        <w:pStyle w:val="HTMLPreformatted"/>
        <w:divId w:val="2032412305"/>
        <w:rPr>
          <w:ins w:id="22700" w:author="shorny" w:date="2014-06-09T18:54:00Z"/>
          <w:sz w:val="18"/>
          <w:rPrChange w:id="22701" w:author="shorny" w:date="2014-06-09T18:55:00Z">
            <w:rPr>
              <w:ins w:id="22702" w:author="shorny" w:date="2014-06-09T18:54:00Z"/>
            </w:rPr>
          </w:rPrChange>
        </w:rPr>
      </w:pPr>
      <w:ins w:id="22703" w:author="shorny" w:date="2014-06-09T18:54:00Z">
        <w:r w:rsidRPr="00D26196">
          <w:rPr>
            <w:sz w:val="18"/>
            <w:rPrChange w:id="22704" w:author="shorny" w:date="2014-06-09T18:55:00Z">
              <w:rPr/>
            </w:rPrChange>
          </w:rPr>
          <w:t xml:space="preserve">    </w:t>
        </w:r>
        <w:r w:rsidRPr="00D26196">
          <w:rPr>
            <w:rStyle w:val="string1"/>
            <w:sz w:val="18"/>
            <w:rPrChange w:id="22705" w:author="shorny" w:date="2014-06-09T18:55:00Z">
              <w:rPr>
                <w:rStyle w:val="string1"/>
              </w:rPr>
            </w:rPrChange>
          </w:rPr>
          <w:t>'Incorrect results'</w:t>
        </w:r>
        <w:proofErr w:type="gramStart"/>
        <w:r w:rsidRPr="00D26196">
          <w:rPr>
            <w:sz w:val="18"/>
            <w:rPrChange w:id="22706" w:author="shorny" w:date="2014-06-09T18:55:00Z">
              <w:rPr/>
            </w:rPrChange>
          </w:rPr>
          <w:t>) ;</w:t>
        </w:r>
        <w:proofErr w:type="gramEnd"/>
        <w:r w:rsidRPr="00D26196">
          <w:rPr>
            <w:sz w:val="18"/>
            <w:rPrChange w:id="22707" w:author="shorny" w:date="2014-06-09T18:55:00Z">
              <w:rPr/>
            </w:rPrChange>
          </w:rPr>
          <w:t xml:space="preserve"> </w:t>
        </w:r>
      </w:ins>
    </w:p>
    <w:p w14:paraId="42DAF790" w14:textId="77777777" w:rsidR="00D26196" w:rsidRPr="00D26196" w:rsidRDefault="00D26196">
      <w:pPr>
        <w:pStyle w:val="HTMLPreformatted"/>
        <w:divId w:val="2032412305"/>
        <w:rPr>
          <w:ins w:id="22708" w:author="shorny" w:date="2014-06-09T18:54:00Z"/>
          <w:sz w:val="18"/>
          <w:rPrChange w:id="22709" w:author="shorny" w:date="2014-06-09T18:55:00Z">
            <w:rPr>
              <w:ins w:id="22710" w:author="shorny" w:date="2014-06-09T18:54:00Z"/>
            </w:rPr>
          </w:rPrChange>
        </w:rPr>
      </w:pPr>
    </w:p>
    <w:p w14:paraId="65581B4A" w14:textId="77777777" w:rsidR="00D26196" w:rsidRPr="00D26196" w:rsidRDefault="00D26196">
      <w:pPr>
        <w:pStyle w:val="HTMLPreformatted"/>
        <w:divId w:val="2032412305"/>
        <w:rPr>
          <w:ins w:id="22711" w:author="shorny" w:date="2014-06-09T18:54:00Z"/>
          <w:sz w:val="18"/>
          <w:rPrChange w:id="22712" w:author="shorny" w:date="2014-06-09T18:55:00Z">
            <w:rPr>
              <w:ins w:id="22713" w:author="shorny" w:date="2014-06-09T18:54:00Z"/>
            </w:rPr>
          </w:rPrChange>
        </w:rPr>
      </w:pPr>
      <w:ins w:id="22714" w:author="shorny" w:date="2014-06-09T18:54:00Z">
        <w:r w:rsidRPr="00D26196">
          <w:rPr>
            <w:sz w:val="18"/>
            <w:rPrChange w:id="22715" w:author="shorny" w:date="2014-06-09T18:55:00Z">
              <w:rPr/>
            </w:rPrChange>
          </w:rPr>
          <w:t xml:space="preserve">  </w:t>
        </w:r>
        <w:r w:rsidRPr="00D26196">
          <w:rPr>
            <w:rStyle w:val="keyword1"/>
            <w:sz w:val="18"/>
            <w:rPrChange w:id="22716" w:author="shorny" w:date="2014-06-09T18:55:00Z">
              <w:rPr>
                <w:rStyle w:val="keyword1"/>
              </w:rPr>
            </w:rPrChange>
          </w:rPr>
          <w:t>DROP</w:t>
        </w:r>
        <w:r w:rsidRPr="00D26196">
          <w:rPr>
            <w:sz w:val="18"/>
            <w:rPrChange w:id="22717" w:author="shorny" w:date="2014-06-09T18:55:00Z">
              <w:rPr/>
            </w:rPrChange>
          </w:rPr>
          <w:t xml:space="preserve"> </w:t>
        </w:r>
        <w:r w:rsidRPr="00D26196">
          <w:rPr>
            <w:rStyle w:val="keyword1"/>
            <w:sz w:val="18"/>
            <w:rPrChange w:id="22718" w:author="shorny" w:date="2014-06-09T18:55:00Z">
              <w:rPr>
                <w:rStyle w:val="keyword1"/>
              </w:rPr>
            </w:rPrChange>
          </w:rPr>
          <w:t>TABLE</w:t>
        </w:r>
        <w:r w:rsidRPr="00D26196">
          <w:rPr>
            <w:sz w:val="18"/>
            <w:rPrChange w:id="22719" w:author="shorny" w:date="2014-06-09T18:55:00Z">
              <w:rPr/>
            </w:rPrChange>
          </w:rPr>
          <w:t xml:space="preserve"> </w:t>
        </w:r>
        <w:r w:rsidRPr="00D26196">
          <w:rPr>
            <w:rStyle w:val="function-name1"/>
            <w:sz w:val="18"/>
            <w:rPrChange w:id="22720" w:author="shorny" w:date="2014-06-09T18:55:00Z">
              <w:rPr>
                <w:rStyle w:val="function-name1"/>
              </w:rPr>
            </w:rPrChange>
          </w:rPr>
          <w:t>utrans_h_</w:t>
        </w:r>
        <w:proofErr w:type="gramStart"/>
        <w:r w:rsidRPr="00D26196">
          <w:rPr>
            <w:rStyle w:val="function-name1"/>
            <w:sz w:val="18"/>
            <w:rPrChange w:id="22721" w:author="shorny" w:date="2014-06-09T18:55:00Z">
              <w:rPr>
                <w:rStyle w:val="function-name1"/>
              </w:rPr>
            </w:rPrChange>
          </w:rPr>
          <w:t>expecteds</w:t>
        </w:r>
        <w:r w:rsidRPr="00D26196">
          <w:rPr>
            <w:sz w:val="18"/>
            <w:rPrChange w:id="22722" w:author="shorny" w:date="2014-06-09T18:55:00Z">
              <w:rPr/>
            </w:rPrChange>
          </w:rPr>
          <w:t xml:space="preserve"> ;</w:t>
        </w:r>
        <w:proofErr w:type="gramEnd"/>
      </w:ins>
    </w:p>
    <w:p w14:paraId="001BC6C5" w14:textId="77777777" w:rsidR="00D26196" w:rsidRPr="00D26196" w:rsidRDefault="00D26196">
      <w:pPr>
        <w:pStyle w:val="HTMLPreformatted"/>
        <w:divId w:val="2032412305"/>
        <w:rPr>
          <w:ins w:id="22723" w:author="shorny" w:date="2014-06-09T18:54:00Z"/>
          <w:sz w:val="18"/>
          <w:rPrChange w:id="22724" w:author="shorny" w:date="2014-06-09T18:55:00Z">
            <w:rPr>
              <w:ins w:id="22725" w:author="shorny" w:date="2014-06-09T18:54:00Z"/>
            </w:rPr>
          </w:rPrChange>
        </w:rPr>
      </w:pPr>
      <w:ins w:id="22726" w:author="shorny" w:date="2014-06-09T18:54:00Z">
        <w:r w:rsidRPr="00D26196">
          <w:rPr>
            <w:sz w:val="18"/>
            <w:rPrChange w:id="22727" w:author="shorny" w:date="2014-06-09T18:55:00Z">
              <w:rPr/>
            </w:rPrChange>
          </w:rPr>
          <w:t xml:space="preserve">  </w:t>
        </w:r>
        <w:r w:rsidRPr="00D26196">
          <w:rPr>
            <w:rStyle w:val="keyword1"/>
            <w:sz w:val="18"/>
            <w:rPrChange w:id="22728" w:author="shorny" w:date="2014-06-09T18:55:00Z">
              <w:rPr>
                <w:rStyle w:val="keyword1"/>
              </w:rPr>
            </w:rPrChange>
          </w:rPr>
          <w:t>DROP</w:t>
        </w:r>
        <w:r w:rsidRPr="00D26196">
          <w:rPr>
            <w:sz w:val="18"/>
            <w:rPrChange w:id="22729" w:author="shorny" w:date="2014-06-09T18:55:00Z">
              <w:rPr/>
            </w:rPrChange>
          </w:rPr>
          <w:t xml:space="preserve"> </w:t>
        </w:r>
        <w:r w:rsidRPr="00D26196">
          <w:rPr>
            <w:rStyle w:val="keyword1"/>
            <w:sz w:val="18"/>
            <w:rPrChange w:id="22730" w:author="shorny" w:date="2014-06-09T18:55:00Z">
              <w:rPr>
                <w:rStyle w:val="keyword1"/>
              </w:rPr>
            </w:rPrChange>
          </w:rPr>
          <w:t>TABLE</w:t>
        </w:r>
        <w:r w:rsidRPr="00D26196">
          <w:rPr>
            <w:sz w:val="18"/>
            <w:rPrChange w:id="22731" w:author="shorny" w:date="2014-06-09T18:55:00Z">
              <w:rPr/>
            </w:rPrChange>
          </w:rPr>
          <w:t xml:space="preserve"> </w:t>
        </w:r>
        <w:r w:rsidRPr="00D26196">
          <w:rPr>
            <w:rStyle w:val="function-name1"/>
            <w:sz w:val="18"/>
            <w:rPrChange w:id="22732" w:author="shorny" w:date="2014-06-09T18:55:00Z">
              <w:rPr>
                <w:rStyle w:val="function-name1"/>
              </w:rPr>
            </w:rPrChange>
          </w:rPr>
          <w:t>utrans_h_</w:t>
        </w:r>
        <w:proofErr w:type="gramStart"/>
        <w:r w:rsidRPr="00D26196">
          <w:rPr>
            <w:rStyle w:val="function-name1"/>
            <w:sz w:val="18"/>
            <w:rPrChange w:id="22733" w:author="shorny" w:date="2014-06-09T18:55:00Z">
              <w:rPr>
                <w:rStyle w:val="function-name1"/>
              </w:rPr>
            </w:rPrChange>
          </w:rPr>
          <w:t>actuals</w:t>
        </w:r>
        <w:r w:rsidRPr="00D26196">
          <w:rPr>
            <w:sz w:val="18"/>
            <w:rPrChange w:id="22734" w:author="shorny" w:date="2014-06-09T18:55:00Z">
              <w:rPr/>
            </w:rPrChange>
          </w:rPr>
          <w:t xml:space="preserve"> ;</w:t>
        </w:r>
        <w:proofErr w:type="gramEnd"/>
      </w:ins>
    </w:p>
    <w:p w14:paraId="44A521B9" w14:textId="77777777" w:rsidR="00D26196" w:rsidRPr="00D26196" w:rsidRDefault="00D26196">
      <w:pPr>
        <w:pStyle w:val="HTMLPreformatted"/>
        <w:divId w:val="2032412305"/>
        <w:rPr>
          <w:ins w:id="22735" w:author="shorny" w:date="2014-06-09T18:54:00Z"/>
          <w:sz w:val="18"/>
          <w:rPrChange w:id="22736" w:author="shorny" w:date="2014-06-09T18:55:00Z">
            <w:rPr>
              <w:ins w:id="22737" w:author="shorny" w:date="2014-06-09T18:54:00Z"/>
            </w:rPr>
          </w:rPrChange>
        </w:rPr>
      </w:pPr>
      <w:ins w:id="22738" w:author="shorny" w:date="2014-06-09T18:54:00Z">
        <w:r w:rsidRPr="00D26196">
          <w:rPr>
            <w:sz w:val="18"/>
            <w:rPrChange w:id="22739" w:author="shorny" w:date="2014-06-09T18:55:00Z">
              <w:rPr/>
            </w:rPrChange>
          </w:rPr>
          <w:t xml:space="preserve">  </w:t>
        </w:r>
        <w:r w:rsidRPr="00D26196">
          <w:rPr>
            <w:rStyle w:val="keyword1"/>
            <w:sz w:val="18"/>
            <w:rPrChange w:id="22740" w:author="shorny" w:date="2014-06-09T18:55:00Z">
              <w:rPr>
                <w:rStyle w:val="keyword1"/>
              </w:rPr>
            </w:rPrChange>
          </w:rPr>
          <w:t>DROP</w:t>
        </w:r>
        <w:r w:rsidRPr="00D26196">
          <w:rPr>
            <w:sz w:val="18"/>
            <w:rPrChange w:id="22741" w:author="shorny" w:date="2014-06-09T18:55:00Z">
              <w:rPr/>
            </w:rPrChange>
          </w:rPr>
          <w:t xml:space="preserve"> </w:t>
        </w:r>
        <w:r w:rsidRPr="00D26196">
          <w:rPr>
            <w:rStyle w:val="keyword1"/>
            <w:sz w:val="18"/>
            <w:rPrChange w:id="22742" w:author="shorny" w:date="2014-06-09T18:55:00Z">
              <w:rPr>
                <w:rStyle w:val="keyword1"/>
              </w:rPr>
            </w:rPrChange>
          </w:rPr>
          <w:t>TABLE</w:t>
        </w:r>
        <w:r w:rsidRPr="00D26196">
          <w:rPr>
            <w:sz w:val="18"/>
            <w:rPrChange w:id="22743" w:author="shorny" w:date="2014-06-09T18:55:00Z">
              <w:rPr/>
            </w:rPrChange>
          </w:rPr>
          <w:t xml:space="preserve"> </w:t>
        </w:r>
        <w:r w:rsidRPr="00D26196">
          <w:rPr>
            <w:rStyle w:val="function-name1"/>
            <w:sz w:val="18"/>
            <w:rPrChange w:id="22744" w:author="shorny" w:date="2014-06-09T18:55:00Z">
              <w:rPr>
                <w:rStyle w:val="function-name1"/>
              </w:rPr>
            </w:rPrChange>
          </w:rPr>
          <w:t>utrans_h_</w:t>
        </w:r>
        <w:proofErr w:type="gramStart"/>
        <w:r w:rsidRPr="00D26196">
          <w:rPr>
            <w:rStyle w:val="function-name1"/>
            <w:sz w:val="18"/>
            <w:rPrChange w:id="22745" w:author="shorny" w:date="2014-06-09T18:55:00Z">
              <w:rPr>
                <w:rStyle w:val="function-name1"/>
              </w:rPr>
            </w:rPrChange>
          </w:rPr>
          <w:t>problems</w:t>
        </w:r>
        <w:r w:rsidRPr="00D26196">
          <w:rPr>
            <w:sz w:val="18"/>
            <w:rPrChange w:id="22746" w:author="shorny" w:date="2014-06-09T18:55:00Z">
              <w:rPr/>
            </w:rPrChange>
          </w:rPr>
          <w:t xml:space="preserve"> ;</w:t>
        </w:r>
        <w:proofErr w:type="gramEnd"/>
      </w:ins>
    </w:p>
    <w:p w14:paraId="0E0B8BDB" w14:textId="77777777" w:rsidR="00D26196" w:rsidRPr="00D26196" w:rsidRDefault="00D26196">
      <w:pPr>
        <w:pStyle w:val="HTMLPreformatted"/>
        <w:divId w:val="2032412305"/>
        <w:rPr>
          <w:ins w:id="22747" w:author="shorny" w:date="2014-06-09T18:54:00Z"/>
          <w:sz w:val="18"/>
          <w:rPrChange w:id="22748" w:author="shorny" w:date="2014-06-09T18:55:00Z">
            <w:rPr>
              <w:ins w:id="22749" w:author="shorny" w:date="2014-06-09T18:54:00Z"/>
            </w:rPr>
          </w:rPrChange>
        </w:rPr>
      </w:pPr>
      <w:ins w:id="22750" w:author="shorny" w:date="2014-06-09T18:54:00Z">
        <w:r w:rsidRPr="00D26196">
          <w:rPr>
            <w:rStyle w:val="keyword1"/>
            <w:sz w:val="18"/>
            <w:rPrChange w:id="22751" w:author="shorny" w:date="2014-06-09T18:55:00Z">
              <w:rPr>
                <w:rStyle w:val="keyword1"/>
              </w:rPr>
            </w:rPrChange>
          </w:rPr>
          <w:t>END</w:t>
        </w:r>
        <w:r w:rsidRPr="00D26196">
          <w:rPr>
            <w:sz w:val="18"/>
            <w:rPrChange w:id="22752" w:author="shorny" w:date="2014-06-09T18:55:00Z">
              <w:rPr/>
            </w:rPrChange>
          </w:rPr>
          <w:t xml:space="preserve"> $$</w:t>
        </w:r>
      </w:ins>
    </w:p>
    <w:p w14:paraId="6C0103A8" w14:textId="77777777" w:rsidR="00D26196" w:rsidRPr="00D26196" w:rsidRDefault="00D26196">
      <w:pPr>
        <w:pStyle w:val="HTMLPreformatted"/>
        <w:divId w:val="2032412305"/>
        <w:rPr>
          <w:ins w:id="22753" w:author="shorny" w:date="2014-06-09T18:54:00Z"/>
          <w:sz w:val="18"/>
          <w:rPrChange w:id="22754" w:author="shorny" w:date="2014-06-09T18:55:00Z">
            <w:rPr>
              <w:ins w:id="22755" w:author="shorny" w:date="2014-06-09T18:54:00Z"/>
            </w:rPr>
          </w:rPrChange>
        </w:rPr>
      </w:pPr>
    </w:p>
    <w:p w14:paraId="7DF63F96" w14:textId="77777777" w:rsidR="00D26196" w:rsidRPr="00D26196" w:rsidRDefault="00D26196">
      <w:pPr>
        <w:pStyle w:val="HTMLPreformatted"/>
        <w:divId w:val="2032412305"/>
        <w:rPr>
          <w:ins w:id="22756" w:author="shorny" w:date="2014-06-09T18:54:00Z"/>
          <w:rStyle w:val="comment1"/>
          <w:sz w:val="18"/>
          <w:rPrChange w:id="22757" w:author="shorny" w:date="2014-06-09T18:55:00Z">
            <w:rPr>
              <w:ins w:id="22758" w:author="shorny" w:date="2014-06-09T18:54:00Z"/>
              <w:rStyle w:val="comment1"/>
            </w:rPr>
          </w:rPrChange>
        </w:rPr>
      </w:pPr>
      <w:ins w:id="22759" w:author="shorny" w:date="2014-06-09T18:54:00Z">
        <w:r w:rsidRPr="00D26196">
          <w:rPr>
            <w:rStyle w:val="comment1"/>
            <w:sz w:val="18"/>
            <w:rPrChange w:id="22760" w:author="shorny" w:date="2014-06-09T18:55:00Z">
              <w:rPr>
                <w:rStyle w:val="comment1"/>
              </w:rPr>
            </w:rPrChange>
          </w:rPr>
          <w:t>-- -----------------------------------------------------------------------------</w:t>
        </w:r>
      </w:ins>
    </w:p>
    <w:p w14:paraId="6AF24B8F" w14:textId="77777777" w:rsidR="00D26196" w:rsidRPr="00D26196" w:rsidRDefault="00D26196">
      <w:pPr>
        <w:pStyle w:val="HTMLPreformatted"/>
        <w:divId w:val="2032412305"/>
        <w:rPr>
          <w:ins w:id="22761" w:author="shorny" w:date="2014-06-09T18:54:00Z"/>
          <w:rStyle w:val="comment1"/>
          <w:sz w:val="18"/>
          <w:rPrChange w:id="22762" w:author="shorny" w:date="2014-06-09T18:55:00Z">
            <w:rPr>
              <w:ins w:id="22763" w:author="shorny" w:date="2014-06-09T18:54:00Z"/>
              <w:rStyle w:val="comment1"/>
            </w:rPr>
          </w:rPrChange>
        </w:rPr>
      </w:pPr>
      <w:ins w:id="22764" w:author="shorny" w:date="2014-06-09T18:54:00Z">
        <w:r w:rsidRPr="00D26196">
          <w:rPr>
            <w:rStyle w:val="comment1"/>
            <w:sz w:val="18"/>
            <w:rPrChange w:id="22765" w:author="shorny" w:date="2014-06-09T18:55:00Z">
              <w:rPr>
                <w:rStyle w:val="comment1"/>
              </w:rPr>
            </w:rPrChange>
          </w:rPr>
          <w:t>-- k) Look up an existing application and list outstanding information</w:t>
        </w:r>
      </w:ins>
    </w:p>
    <w:p w14:paraId="6C49A6B5" w14:textId="77777777" w:rsidR="00D26196" w:rsidRPr="00D26196" w:rsidRDefault="00D26196">
      <w:pPr>
        <w:pStyle w:val="HTMLPreformatted"/>
        <w:divId w:val="2032412305"/>
        <w:rPr>
          <w:ins w:id="22766" w:author="shorny" w:date="2014-06-09T18:54:00Z"/>
          <w:rStyle w:val="comment1"/>
          <w:sz w:val="18"/>
          <w:rPrChange w:id="22767" w:author="shorny" w:date="2014-06-09T18:55:00Z">
            <w:rPr>
              <w:ins w:id="22768" w:author="shorny" w:date="2014-06-09T18:54:00Z"/>
              <w:rStyle w:val="comment1"/>
            </w:rPr>
          </w:rPrChange>
        </w:rPr>
      </w:pPr>
      <w:proofErr w:type="gramStart"/>
      <w:ins w:id="22769" w:author="shorny" w:date="2014-06-09T18:54:00Z">
        <w:r w:rsidRPr="00D26196">
          <w:rPr>
            <w:rStyle w:val="comment1"/>
            <w:sz w:val="18"/>
            <w:rPrChange w:id="22770" w:author="shorny" w:date="2014-06-09T18:55:00Z">
              <w:rPr>
                <w:rStyle w:val="comment1"/>
              </w:rPr>
            </w:rPrChange>
          </w:rPr>
          <w:t>-- (checklist).</w:t>
        </w:r>
        <w:proofErr w:type="gramEnd"/>
      </w:ins>
    </w:p>
    <w:p w14:paraId="608D4E09" w14:textId="77777777" w:rsidR="00D26196" w:rsidRPr="00D26196" w:rsidRDefault="00D26196">
      <w:pPr>
        <w:pStyle w:val="HTMLPreformatted"/>
        <w:divId w:val="2032412305"/>
        <w:rPr>
          <w:ins w:id="22771" w:author="shorny" w:date="2014-06-09T18:54:00Z"/>
          <w:sz w:val="18"/>
          <w:rPrChange w:id="22772" w:author="shorny" w:date="2014-06-09T18:55:00Z">
            <w:rPr>
              <w:ins w:id="22773" w:author="shorny" w:date="2014-06-09T18:54:00Z"/>
            </w:rPr>
          </w:rPrChange>
        </w:rPr>
      </w:pPr>
      <w:ins w:id="22774" w:author="shorny" w:date="2014-06-09T18:54:00Z">
        <w:r w:rsidRPr="00D26196">
          <w:rPr>
            <w:rStyle w:val="keyword1"/>
            <w:sz w:val="18"/>
            <w:rPrChange w:id="22775" w:author="shorny" w:date="2014-06-09T18:55:00Z">
              <w:rPr>
                <w:rStyle w:val="keyword1"/>
              </w:rPr>
            </w:rPrChange>
          </w:rPr>
          <w:t>CREATE</w:t>
        </w:r>
        <w:r w:rsidRPr="00D26196">
          <w:rPr>
            <w:sz w:val="18"/>
            <w:rPrChange w:id="22776" w:author="shorny" w:date="2014-06-09T18:55:00Z">
              <w:rPr/>
            </w:rPrChange>
          </w:rPr>
          <w:t xml:space="preserve"> </w:t>
        </w:r>
        <w:r w:rsidRPr="00D26196">
          <w:rPr>
            <w:rStyle w:val="keyword1"/>
            <w:sz w:val="18"/>
            <w:rPrChange w:id="22777" w:author="shorny" w:date="2014-06-09T18:55:00Z">
              <w:rPr>
                <w:rStyle w:val="keyword1"/>
              </w:rPr>
            </w:rPrChange>
          </w:rPr>
          <w:t>PROCEDURE</w:t>
        </w:r>
        <w:r w:rsidRPr="00D26196">
          <w:rPr>
            <w:sz w:val="18"/>
            <w:rPrChange w:id="22778" w:author="shorny" w:date="2014-06-09T18:55:00Z">
              <w:rPr/>
            </w:rPrChange>
          </w:rPr>
          <w:t xml:space="preserve"> </w:t>
        </w:r>
        <w:r w:rsidRPr="00D26196">
          <w:rPr>
            <w:rStyle w:val="function-name1"/>
            <w:sz w:val="18"/>
            <w:rPrChange w:id="22779" w:author="shorny" w:date="2014-06-09T18:55:00Z">
              <w:rPr>
                <w:rStyle w:val="function-name1"/>
              </w:rPr>
            </w:rPrChange>
          </w:rPr>
          <w:t>test_utrans_</w:t>
        </w:r>
        <w:proofErr w:type="gramStart"/>
        <w:r w:rsidRPr="00D26196">
          <w:rPr>
            <w:rStyle w:val="function-name1"/>
            <w:sz w:val="18"/>
            <w:rPrChange w:id="22780" w:author="shorny" w:date="2014-06-09T18:55:00Z">
              <w:rPr>
                <w:rStyle w:val="function-name1"/>
              </w:rPr>
            </w:rPrChange>
          </w:rPr>
          <w:t>k</w:t>
        </w:r>
        <w:r w:rsidRPr="00D26196">
          <w:rPr>
            <w:sz w:val="18"/>
            <w:rPrChange w:id="22781" w:author="shorny" w:date="2014-06-09T18:55:00Z">
              <w:rPr/>
            </w:rPrChange>
          </w:rPr>
          <w:t>()</w:t>
        </w:r>
        <w:proofErr w:type="gramEnd"/>
        <w:r w:rsidRPr="00D26196">
          <w:rPr>
            <w:sz w:val="18"/>
            <w:rPrChange w:id="22782" w:author="shorny" w:date="2014-06-09T18:55:00Z">
              <w:rPr/>
            </w:rPrChange>
          </w:rPr>
          <w:t xml:space="preserve"> </w:t>
        </w:r>
      </w:ins>
    </w:p>
    <w:p w14:paraId="27F798D8" w14:textId="77777777" w:rsidR="00D26196" w:rsidRPr="00D26196" w:rsidRDefault="00D26196">
      <w:pPr>
        <w:pStyle w:val="HTMLPreformatted"/>
        <w:divId w:val="2032412305"/>
        <w:rPr>
          <w:ins w:id="22783" w:author="shorny" w:date="2014-06-09T18:54:00Z"/>
          <w:sz w:val="18"/>
          <w:rPrChange w:id="22784" w:author="shorny" w:date="2014-06-09T18:55:00Z">
            <w:rPr>
              <w:ins w:id="22785" w:author="shorny" w:date="2014-06-09T18:54:00Z"/>
            </w:rPr>
          </w:rPrChange>
        </w:rPr>
      </w:pPr>
      <w:ins w:id="22786" w:author="shorny" w:date="2014-06-09T18:54:00Z">
        <w:r w:rsidRPr="00D26196">
          <w:rPr>
            <w:rStyle w:val="keyword1"/>
            <w:sz w:val="18"/>
            <w:rPrChange w:id="22787" w:author="shorny" w:date="2014-06-09T18:55:00Z">
              <w:rPr>
                <w:rStyle w:val="keyword1"/>
              </w:rPr>
            </w:rPrChange>
          </w:rPr>
          <w:t>BEGIN</w:t>
        </w:r>
      </w:ins>
    </w:p>
    <w:p w14:paraId="60AF6DAF" w14:textId="77777777" w:rsidR="00D26196" w:rsidRPr="00D26196" w:rsidRDefault="00D26196">
      <w:pPr>
        <w:pStyle w:val="HTMLPreformatted"/>
        <w:divId w:val="2032412305"/>
        <w:rPr>
          <w:ins w:id="22788" w:author="shorny" w:date="2014-06-09T18:54:00Z"/>
          <w:sz w:val="18"/>
          <w:rPrChange w:id="22789" w:author="shorny" w:date="2014-06-09T18:55:00Z">
            <w:rPr>
              <w:ins w:id="22790" w:author="shorny" w:date="2014-06-09T18:54:00Z"/>
            </w:rPr>
          </w:rPrChange>
        </w:rPr>
      </w:pPr>
    </w:p>
    <w:p w14:paraId="450FBCE6" w14:textId="77777777" w:rsidR="00D26196" w:rsidRPr="00D26196" w:rsidRDefault="00D26196">
      <w:pPr>
        <w:pStyle w:val="HTMLPreformatted"/>
        <w:divId w:val="2032412305"/>
        <w:rPr>
          <w:ins w:id="22791" w:author="shorny" w:date="2014-06-09T18:54:00Z"/>
          <w:rStyle w:val="comment1"/>
          <w:sz w:val="18"/>
          <w:rPrChange w:id="22792" w:author="shorny" w:date="2014-06-09T18:55:00Z">
            <w:rPr>
              <w:ins w:id="22793" w:author="shorny" w:date="2014-06-09T18:54:00Z"/>
              <w:rStyle w:val="comment1"/>
            </w:rPr>
          </w:rPrChange>
        </w:rPr>
      </w:pPr>
      <w:ins w:id="22794" w:author="shorny" w:date="2014-06-09T18:54:00Z">
        <w:r w:rsidRPr="00D26196">
          <w:rPr>
            <w:sz w:val="18"/>
            <w:rPrChange w:id="22795" w:author="shorny" w:date="2014-06-09T18:55:00Z">
              <w:rPr/>
            </w:rPrChange>
          </w:rPr>
          <w:t xml:space="preserve">  </w:t>
        </w:r>
        <w:r w:rsidRPr="00D26196">
          <w:rPr>
            <w:rStyle w:val="comment1"/>
            <w:sz w:val="18"/>
            <w:rPrChange w:id="22796" w:author="shorny" w:date="2014-06-09T18:55:00Z">
              <w:rPr>
                <w:rStyle w:val="comment1"/>
              </w:rPr>
            </w:rPrChange>
          </w:rPr>
          <w:t>-- run the query for this test and create a temporary table for results</w:t>
        </w:r>
      </w:ins>
    </w:p>
    <w:p w14:paraId="07CE93BB" w14:textId="77777777" w:rsidR="00D26196" w:rsidRPr="00D26196" w:rsidRDefault="00D26196">
      <w:pPr>
        <w:pStyle w:val="HTMLPreformatted"/>
        <w:divId w:val="2032412305"/>
        <w:rPr>
          <w:ins w:id="22797" w:author="shorny" w:date="2014-06-09T18:54:00Z"/>
          <w:sz w:val="18"/>
          <w:rPrChange w:id="22798" w:author="shorny" w:date="2014-06-09T18:55:00Z">
            <w:rPr>
              <w:ins w:id="22799" w:author="shorny" w:date="2014-06-09T18:54:00Z"/>
            </w:rPr>
          </w:rPrChange>
        </w:rPr>
      </w:pPr>
      <w:ins w:id="22800" w:author="shorny" w:date="2014-06-09T18:54:00Z">
        <w:r w:rsidRPr="00D26196">
          <w:rPr>
            <w:sz w:val="18"/>
            <w:rPrChange w:id="22801" w:author="shorny" w:date="2014-06-09T18:55:00Z">
              <w:rPr/>
            </w:rPrChange>
          </w:rPr>
          <w:t xml:space="preserve">  </w:t>
        </w:r>
        <w:r w:rsidRPr="00D26196">
          <w:rPr>
            <w:rStyle w:val="keyword1"/>
            <w:sz w:val="18"/>
            <w:rPrChange w:id="22802" w:author="shorny" w:date="2014-06-09T18:55:00Z">
              <w:rPr>
                <w:rStyle w:val="keyword1"/>
              </w:rPr>
            </w:rPrChange>
          </w:rPr>
          <w:t>CREATE</w:t>
        </w:r>
        <w:r w:rsidRPr="00D26196">
          <w:rPr>
            <w:sz w:val="18"/>
            <w:rPrChange w:id="22803" w:author="shorny" w:date="2014-06-09T18:55:00Z">
              <w:rPr/>
            </w:rPrChange>
          </w:rPr>
          <w:t xml:space="preserve"> </w:t>
        </w:r>
        <w:r w:rsidRPr="00D26196">
          <w:rPr>
            <w:rStyle w:val="keyword1"/>
            <w:sz w:val="18"/>
            <w:rPrChange w:id="22804" w:author="shorny" w:date="2014-06-09T18:55:00Z">
              <w:rPr>
                <w:rStyle w:val="keyword1"/>
              </w:rPr>
            </w:rPrChange>
          </w:rPr>
          <w:t>TEMPORARY</w:t>
        </w:r>
        <w:r w:rsidRPr="00D26196">
          <w:rPr>
            <w:sz w:val="18"/>
            <w:rPrChange w:id="22805" w:author="shorny" w:date="2014-06-09T18:55:00Z">
              <w:rPr/>
            </w:rPrChange>
          </w:rPr>
          <w:t xml:space="preserve"> </w:t>
        </w:r>
        <w:r w:rsidRPr="00D26196">
          <w:rPr>
            <w:rStyle w:val="keyword1"/>
            <w:sz w:val="18"/>
            <w:rPrChange w:id="22806" w:author="shorny" w:date="2014-06-09T18:55:00Z">
              <w:rPr>
                <w:rStyle w:val="keyword1"/>
              </w:rPr>
            </w:rPrChange>
          </w:rPr>
          <w:t>TABLE</w:t>
        </w:r>
        <w:r w:rsidRPr="00D26196">
          <w:rPr>
            <w:sz w:val="18"/>
            <w:rPrChange w:id="22807" w:author="shorny" w:date="2014-06-09T18:55:00Z">
              <w:rPr/>
            </w:rPrChange>
          </w:rPr>
          <w:t xml:space="preserve"> </w:t>
        </w:r>
        <w:r w:rsidRPr="00D26196">
          <w:rPr>
            <w:rStyle w:val="function-name1"/>
            <w:sz w:val="18"/>
            <w:rPrChange w:id="22808" w:author="shorny" w:date="2014-06-09T18:55:00Z">
              <w:rPr>
                <w:rStyle w:val="function-name1"/>
              </w:rPr>
            </w:rPrChange>
          </w:rPr>
          <w:t>utrans_k_actuals</w:t>
        </w:r>
      </w:ins>
    </w:p>
    <w:p w14:paraId="1B062E0D" w14:textId="77777777" w:rsidR="00D26196" w:rsidRPr="00D26196" w:rsidRDefault="00D26196">
      <w:pPr>
        <w:pStyle w:val="HTMLPreformatted"/>
        <w:divId w:val="2032412305"/>
        <w:rPr>
          <w:ins w:id="22809" w:author="shorny" w:date="2014-06-09T18:54:00Z"/>
          <w:sz w:val="18"/>
          <w:rPrChange w:id="22810" w:author="shorny" w:date="2014-06-09T18:55:00Z">
            <w:rPr>
              <w:ins w:id="22811" w:author="shorny" w:date="2014-06-09T18:54:00Z"/>
            </w:rPr>
          </w:rPrChange>
        </w:rPr>
      </w:pPr>
      <w:ins w:id="22812" w:author="shorny" w:date="2014-06-09T18:54:00Z">
        <w:r w:rsidRPr="00D26196">
          <w:rPr>
            <w:sz w:val="18"/>
            <w:rPrChange w:id="22813" w:author="shorny" w:date="2014-06-09T18:55:00Z">
              <w:rPr/>
            </w:rPrChange>
          </w:rPr>
          <w:t xml:space="preserve">  </w:t>
        </w:r>
        <w:r w:rsidRPr="00D26196">
          <w:rPr>
            <w:rStyle w:val="keyword1"/>
            <w:sz w:val="18"/>
            <w:rPrChange w:id="22814" w:author="shorny" w:date="2014-06-09T18:55:00Z">
              <w:rPr>
                <w:rStyle w:val="keyword1"/>
              </w:rPr>
            </w:rPrChange>
          </w:rPr>
          <w:t>SELECT</w:t>
        </w:r>
        <w:r w:rsidRPr="00D26196">
          <w:rPr>
            <w:sz w:val="18"/>
            <w:rPrChange w:id="22815" w:author="shorny" w:date="2014-06-09T18:55:00Z">
              <w:rPr/>
            </w:rPrChange>
          </w:rPr>
          <w:t xml:space="preserve"> App.ApplicationID, AppStat.Status, </w:t>
        </w:r>
      </w:ins>
    </w:p>
    <w:p w14:paraId="57215647" w14:textId="77777777" w:rsidR="00D26196" w:rsidRPr="00D26196" w:rsidRDefault="00D26196">
      <w:pPr>
        <w:pStyle w:val="HTMLPreformatted"/>
        <w:divId w:val="2032412305"/>
        <w:rPr>
          <w:ins w:id="22816" w:author="shorny" w:date="2014-06-09T18:54:00Z"/>
          <w:sz w:val="18"/>
          <w:rPrChange w:id="22817" w:author="shorny" w:date="2014-06-09T18:55:00Z">
            <w:rPr>
              <w:ins w:id="22818" w:author="shorny" w:date="2014-06-09T18:54:00Z"/>
            </w:rPr>
          </w:rPrChange>
        </w:rPr>
      </w:pPr>
      <w:ins w:id="22819" w:author="shorny" w:date="2014-06-09T18:54:00Z">
        <w:r w:rsidRPr="00D26196">
          <w:rPr>
            <w:sz w:val="18"/>
            <w:rPrChange w:id="22820" w:author="shorny" w:date="2014-06-09T18:55:00Z">
              <w:rPr/>
            </w:rPrChange>
          </w:rPr>
          <w:t xml:space="preserve">    App.AddressConfirmed, App.DegreeConfirmed, </w:t>
        </w:r>
      </w:ins>
    </w:p>
    <w:p w14:paraId="34F7CC6B" w14:textId="77777777" w:rsidR="00D26196" w:rsidRPr="00D26196" w:rsidRDefault="00D26196">
      <w:pPr>
        <w:pStyle w:val="HTMLPreformatted"/>
        <w:divId w:val="2032412305"/>
        <w:rPr>
          <w:ins w:id="22821" w:author="shorny" w:date="2014-06-09T18:54:00Z"/>
          <w:sz w:val="18"/>
          <w:rPrChange w:id="22822" w:author="shorny" w:date="2014-06-09T18:55:00Z">
            <w:rPr>
              <w:ins w:id="22823" w:author="shorny" w:date="2014-06-09T18:54:00Z"/>
            </w:rPr>
          </w:rPrChange>
        </w:rPr>
      </w:pPr>
      <w:ins w:id="22824" w:author="shorny" w:date="2014-06-09T18:54:00Z">
        <w:r w:rsidRPr="00D26196">
          <w:rPr>
            <w:sz w:val="18"/>
            <w:rPrChange w:id="22825" w:author="shorny" w:date="2014-06-09T18:55:00Z">
              <w:rPr/>
            </w:rPrChange>
          </w:rPr>
          <w:t xml:space="preserve">    App.VisaStatusConfirmed, App.ProposalConfirmed, App.HasResearchAreas, </w:t>
        </w:r>
      </w:ins>
    </w:p>
    <w:p w14:paraId="2169EA8E" w14:textId="77777777" w:rsidR="00D26196" w:rsidRPr="00D26196" w:rsidRDefault="00D26196">
      <w:pPr>
        <w:pStyle w:val="HTMLPreformatted"/>
        <w:divId w:val="2032412305"/>
        <w:rPr>
          <w:ins w:id="22826" w:author="shorny" w:date="2014-06-09T18:54:00Z"/>
          <w:sz w:val="18"/>
          <w:rPrChange w:id="22827" w:author="shorny" w:date="2014-06-09T18:55:00Z">
            <w:rPr>
              <w:ins w:id="22828" w:author="shorny" w:date="2014-06-09T18:54:00Z"/>
            </w:rPr>
          </w:rPrChange>
        </w:rPr>
      </w:pPr>
      <w:ins w:id="22829" w:author="shorny" w:date="2014-06-09T18:54:00Z">
        <w:r w:rsidRPr="00D26196">
          <w:rPr>
            <w:sz w:val="18"/>
            <w:rPrChange w:id="22830" w:author="shorny" w:date="2014-06-09T18:55:00Z">
              <w:rPr/>
            </w:rPrChange>
          </w:rPr>
          <w:t xml:space="preserve">    App.HasPrimarySuper, App.PayMethConfirmed, App.EngProfConfirmed </w:t>
        </w:r>
      </w:ins>
    </w:p>
    <w:p w14:paraId="77582093" w14:textId="77777777" w:rsidR="00D26196" w:rsidRPr="00D26196" w:rsidRDefault="00D26196">
      <w:pPr>
        <w:pStyle w:val="HTMLPreformatted"/>
        <w:divId w:val="2032412305"/>
        <w:rPr>
          <w:ins w:id="22831" w:author="shorny" w:date="2014-06-09T18:54:00Z"/>
          <w:sz w:val="18"/>
          <w:rPrChange w:id="22832" w:author="shorny" w:date="2014-06-09T18:55:00Z">
            <w:rPr>
              <w:ins w:id="22833" w:author="shorny" w:date="2014-06-09T18:54:00Z"/>
            </w:rPr>
          </w:rPrChange>
        </w:rPr>
      </w:pPr>
      <w:ins w:id="22834" w:author="shorny" w:date="2014-06-09T18:54:00Z">
        <w:r w:rsidRPr="00D26196">
          <w:rPr>
            <w:sz w:val="18"/>
            <w:rPrChange w:id="22835" w:author="shorny" w:date="2014-06-09T18:55:00Z">
              <w:rPr/>
            </w:rPrChange>
          </w:rPr>
          <w:t xml:space="preserve">  </w:t>
        </w:r>
        <w:r w:rsidRPr="00D26196">
          <w:rPr>
            <w:rStyle w:val="keyword1"/>
            <w:sz w:val="18"/>
            <w:rPrChange w:id="22836" w:author="shorny" w:date="2014-06-09T18:55:00Z">
              <w:rPr>
                <w:rStyle w:val="keyword1"/>
              </w:rPr>
            </w:rPrChange>
          </w:rPr>
          <w:t>FROM</w:t>
        </w:r>
        <w:r w:rsidRPr="00D26196">
          <w:rPr>
            <w:sz w:val="18"/>
            <w:rPrChange w:id="22837" w:author="shorny" w:date="2014-06-09T18:55:00Z">
              <w:rPr/>
            </w:rPrChange>
          </w:rPr>
          <w:t xml:space="preserve"> rhd.Application App</w:t>
        </w:r>
      </w:ins>
    </w:p>
    <w:p w14:paraId="0AE6A330" w14:textId="77777777" w:rsidR="00D26196" w:rsidRPr="00D26196" w:rsidRDefault="00D26196">
      <w:pPr>
        <w:pStyle w:val="HTMLPreformatted"/>
        <w:divId w:val="2032412305"/>
        <w:rPr>
          <w:ins w:id="22838" w:author="shorny" w:date="2014-06-09T18:54:00Z"/>
          <w:sz w:val="18"/>
          <w:rPrChange w:id="22839" w:author="shorny" w:date="2014-06-09T18:55:00Z">
            <w:rPr>
              <w:ins w:id="22840" w:author="shorny" w:date="2014-06-09T18:54:00Z"/>
            </w:rPr>
          </w:rPrChange>
        </w:rPr>
      </w:pPr>
      <w:ins w:id="22841" w:author="shorny" w:date="2014-06-09T18:54:00Z">
        <w:r w:rsidRPr="00D26196">
          <w:rPr>
            <w:sz w:val="18"/>
            <w:rPrChange w:id="22842" w:author="shorny" w:date="2014-06-09T18:55:00Z">
              <w:rPr/>
            </w:rPrChange>
          </w:rPr>
          <w:t xml:space="preserve">  </w:t>
        </w:r>
        <w:r w:rsidRPr="00D26196">
          <w:rPr>
            <w:rStyle w:val="keyword1"/>
            <w:sz w:val="18"/>
            <w:rPrChange w:id="22843" w:author="shorny" w:date="2014-06-09T18:55:00Z">
              <w:rPr>
                <w:rStyle w:val="keyword1"/>
              </w:rPr>
            </w:rPrChange>
          </w:rPr>
          <w:t>INNER</w:t>
        </w:r>
        <w:r w:rsidRPr="00D26196">
          <w:rPr>
            <w:sz w:val="18"/>
            <w:rPrChange w:id="22844" w:author="shorny" w:date="2014-06-09T18:55:00Z">
              <w:rPr/>
            </w:rPrChange>
          </w:rPr>
          <w:t xml:space="preserve"> </w:t>
        </w:r>
        <w:r w:rsidRPr="00D26196">
          <w:rPr>
            <w:rStyle w:val="keyword1"/>
            <w:sz w:val="18"/>
            <w:rPrChange w:id="22845" w:author="shorny" w:date="2014-06-09T18:55:00Z">
              <w:rPr>
                <w:rStyle w:val="keyword1"/>
              </w:rPr>
            </w:rPrChange>
          </w:rPr>
          <w:t>JOIN</w:t>
        </w:r>
        <w:r w:rsidRPr="00D26196">
          <w:rPr>
            <w:sz w:val="18"/>
            <w:rPrChange w:id="22846" w:author="shorny" w:date="2014-06-09T18:55:00Z">
              <w:rPr/>
            </w:rPrChange>
          </w:rPr>
          <w:t xml:space="preserve"> rhd</w:t>
        </w:r>
        <w:proofErr w:type="gramStart"/>
        <w:r w:rsidRPr="00D26196">
          <w:rPr>
            <w:sz w:val="18"/>
            <w:rPrChange w:id="22847" w:author="shorny" w:date="2014-06-09T18:55:00Z">
              <w:rPr/>
            </w:rPrChange>
          </w:rPr>
          <w:t>.`</w:t>
        </w:r>
        <w:proofErr w:type="gramEnd"/>
        <w:r w:rsidRPr="00D26196">
          <w:rPr>
            <w:sz w:val="18"/>
            <w:rPrChange w:id="22848" w:author="shorny" w:date="2014-06-09T18:55:00Z">
              <w:rPr/>
            </w:rPrChange>
          </w:rPr>
          <w:t>Application Status` AppStat</w:t>
        </w:r>
      </w:ins>
    </w:p>
    <w:p w14:paraId="4D0F1E9C" w14:textId="77777777" w:rsidR="00D26196" w:rsidRPr="00D26196" w:rsidRDefault="00D26196">
      <w:pPr>
        <w:pStyle w:val="HTMLPreformatted"/>
        <w:divId w:val="2032412305"/>
        <w:rPr>
          <w:ins w:id="22849" w:author="shorny" w:date="2014-06-09T18:54:00Z"/>
          <w:sz w:val="18"/>
          <w:rPrChange w:id="22850" w:author="shorny" w:date="2014-06-09T18:55:00Z">
            <w:rPr>
              <w:ins w:id="22851" w:author="shorny" w:date="2014-06-09T18:54:00Z"/>
            </w:rPr>
          </w:rPrChange>
        </w:rPr>
      </w:pPr>
      <w:ins w:id="22852" w:author="shorny" w:date="2014-06-09T18:54:00Z">
        <w:r w:rsidRPr="00D26196">
          <w:rPr>
            <w:sz w:val="18"/>
            <w:rPrChange w:id="22853" w:author="shorny" w:date="2014-06-09T18:55:00Z">
              <w:rPr/>
            </w:rPrChange>
          </w:rPr>
          <w:t xml:space="preserve">    </w:t>
        </w:r>
        <w:r w:rsidRPr="00D26196">
          <w:rPr>
            <w:rStyle w:val="keyword1"/>
            <w:sz w:val="18"/>
            <w:rPrChange w:id="22854" w:author="shorny" w:date="2014-06-09T18:55:00Z">
              <w:rPr>
                <w:rStyle w:val="keyword1"/>
              </w:rPr>
            </w:rPrChange>
          </w:rPr>
          <w:t>ON</w:t>
        </w:r>
        <w:r w:rsidRPr="00D26196">
          <w:rPr>
            <w:sz w:val="18"/>
            <w:rPrChange w:id="22855" w:author="shorny" w:date="2014-06-09T18:55:00Z">
              <w:rPr/>
            </w:rPrChange>
          </w:rPr>
          <w:t xml:space="preserve"> AppStat.ApplicationStatusID = App.ApplicationStatusID</w:t>
        </w:r>
      </w:ins>
    </w:p>
    <w:p w14:paraId="58162D06" w14:textId="77777777" w:rsidR="00D26196" w:rsidRPr="00D26196" w:rsidRDefault="00D26196">
      <w:pPr>
        <w:pStyle w:val="HTMLPreformatted"/>
        <w:divId w:val="2032412305"/>
        <w:rPr>
          <w:ins w:id="22856" w:author="shorny" w:date="2014-06-09T18:54:00Z"/>
          <w:sz w:val="18"/>
          <w:rPrChange w:id="22857" w:author="shorny" w:date="2014-06-09T18:55:00Z">
            <w:rPr>
              <w:ins w:id="22858" w:author="shorny" w:date="2014-06-09T18:54:00Z"/>
            </w:rPr>
          </w:rPrChange>
        </w:rPr>
      </w:pPr>
      <w:ins w:id="22859" w:author="shorny" w:date="2014-06-09T18:54:00Z">
        <w:r w:rsidRPr="00D26196">
          <w:rPr>
            <w:sz w:val="18"/>
            <w:rPrChange w:id="22860" w:author="shorny" w:date="2014-06-09T18:55:00Z">
              <w:rPr/>
            </w:rPrChange>
          </w:rPr>
          <w:t xml:space="preserve">  </w:t>
        </w:r>
        <w:r w:rsidRPr="00D26196">
          <w:rPr>
            <w:rStyle w:val="keyword1"/>
            <w:sz w:val="18"/>
            <w:rPrChange w:id="22861" w:author="shorny" w:date="2014-06-09T18:55:00Z">
              <w:rPr>
                <w:rStyle w:val="keyword1"/>
              </w:rPr>
            </w:rPrChange>
          </w:rPr>
          <w:t>WHERE</w:t>
        </w:r>
        <w:r w:rsidRPr="00D26196">
          <w:rPr>
            <w:sz w:val="18"/>
            <w:rPrChange w:id="22862" w:author="shorny" w:date="2014-06-09T18:55:00Z">
              <w:rPr/>
            </w:rPrChange>
          </w:rPr>
          <w:t xml:space="preserve"> App.ApplicationID = </w:t>
        </w:r>
        <w:proofErr w:type="gramStart"/>
        <w:r w:rsidRPr="00D26196">
          <w:rPr>
            <w:sz w:val="18"/>
            <w:rPrChange w:id="22863" w:author="shorny" w:date="2014-06-09T18:55:00Z">
              <w:rPr/>
            </w:rPrChange>
          </w:rPr>
          <w:t>611 ;</w:t>
        </w:r>
        <w:proofErr w:type="gramEnd"/>
      </w:ins>
    </w:p>
    <w:p w14:paraId="65CA1DAA" w14:textId="77777777" w:rsidR="00D26196" w:rsidRPr="00D26196" w:rsidRDefault="00D26196">
      <w:pPr>
        <w:pStyle w:val="HTMLPreformatted"/>
        <w:divId w:val="2032412305"/>
        <w:rPr>
          <w:ins w:id="22864" w:author="shorny" w:date="2014-06-09T18:54:00Z"/>
          <w:sz w:val="18"/>
          <w:rPrChange w:id="22865" w:author="shorny" w:date="2014-06-09T18:55:00Z">
            <w:rPr>
              <w:ins w:id="22866" w:author="shorny" w:date="2014-06-09T18:54:00Z"/>
            </w:rPr>
          </w:rPrChange>
        </w:rPr>
      </w:pPr>
    </w:p>
    <w:p w14:paraId="15E0DE79" w14:textId="77777777" w:rsidR="00D26196" w:rsidRPr="00D26196" w:rsidRDefault="00D26196">
      <w:pPr>
        <w:pStyle w:val="HTMLPreformatted"/>
        <w:divId w:val="2032412305"/>
        <w:rPr>
          <w:ins w:id="22867" w:author="shorny" w:date="2014-06-09T18:54:00Z"/>
          <w:rStyle w:val="comment1"/>
          <w:sz w:val="18"/>
          <w:rPrChange w:id="22868" w:author="shorny" w:date="2014-06-09T18:55:00Z">
            <w:rPr>
              <w:ins w:id="22869" w:author="shorny" w:date="2014-06-09T18:54:00Z"/>
              <w:rStyle w:val="comment1"/>
            </w:rPr>
          </w:rPrChange>
        </w:rPr>
      </w:pPr>
      <w:ins w:id="22870" w:author="shorny" w:date="2014-06-09T18:54:00Z">
        <w:r w:rsidRPr="00D26196">
          <w:rPr>
            <w:sz w:val="18"/>
            <w:rPrChange w:id="22871" w:author="shorny" w:date="2014-06-09T18:55:00Z">
              <w:rPr/>
            </w:rPrChange>
          </w:rPr>
          <w:t xml:space="preserve">  </w:t>
        </w:r>
        <w:r w:rsidRPr="00D26196">
          <w:rPr>
            <w:rStyle w:val="comment1"/>
            <w:sz w:val="18"/>
            <w:rPrChange w:id="22872" w:author="shorny" w:date="2014-06-09T18:55:00Z">
              <w:rPr>
                <w:rStyle w:val="comment1"/>
              </w:rPr>
            </w:rPrChange>
          </w:rPr>
          <w:t>-- create a temporary table to store the expected results</w:t>
        </w:r>
      </w:ins>
    </w:p>
    <w:p w14:paraId="6EC38805" w14:textId="77777777" w:rsidR="00D26196" w:rsidRPr="00D26196" w:rsidRDefault="00D26196">
      <w:pPr>
        <w:pStyle w:val="HTMLPreformatted"/>
        <w:divId w:val="2032412305"/>
        <w:rPr>
          <w:ins w:id="22873" w:author="shorny" w:date="2014-06-09T18:54:00Z"/>
          <w:rStyle w:val="comment1"/>
          <w:sz w:val="18"/>
          <w:rPrChange w:id="22874" w:author="shorny" w:date="2014-06-09T18:55:00Z">
            <w:rPr>
              <w:ins w:id="22875" w:author="shorny" w:date="2014-06-09T18:54:00Z"/>
              <w:rStyle w:val="comment1"/>
            </w:rPr>
          </w:rPrChange>
        </w:rPr>
      </w:pPr>
      <w:ins w:id="22876" w:author="shorny" w:date="2014-06-09T18:54:00Z">
        <w:r w:rsidRPr="00D26196">
          <w:rPr>
            <w:sz w:val="18"/>
            <w:rPrChange w:id="22877" w:author="shorny" w:date="2014-06-09T18:55:00Z">
              <w:rPr/>
            </w:rPrChange>
          </w:rPr>
          <w:t xml:space="preserve">  </w:t>
        </w:r>
        <w:r w:rsidRPr="00D26196">
          <w:rPr>
            <w:rStyle w:val="comment1"/>
            <w:sz w:val="18"/>
            <w:rPrChange w:id="22878" w:author="shorny" w:date="2014-06-09T18:55:00Z">
              <w:rPr>
                <w:rStyle w:val="comment1"/>
              </w:rPr>
            </w:rPrChange>
          </w:rPr>
          <w:t>-- expect count == 1; status=ongoing, others 0/false</w:t>
        </w:r>
      </w:ins>
    </w:p>
    <w:p w14:paraId="5E460D45" w14:textId="77777777" w:rsidR="00D26196" w:rsidRPr="00D26196" w:rsidRDefault="00D26196">
      <w:pPr>
        <w:pStyle w:val="HTMLPreformatted"/>
        <w:divId w:val="2032412305"/>
        <w:rPr>
          <w:ins w:id="22879" w:author="shorny" w:date="2014-06-09T18:54:00Z"/>
          <w:sz w:val="18"/>
          <w:rPrChange w:id="22880" w:author="shorny" w:date="2014-06-09T18:55:00Z">
            <w:rPr>
              <w:ins w:id="22881" w:author="shorny" w:date="2014-06-09T18:54:00Z"/>
            </w:rPr>
          </w:rPrChange>
        </w:rPr>
      </w:pPr>
      <w:ins w:id="22882" w:author="shorny" w:date="2014-06-09T18:54:00Z">
        <w:r w:rsidRPr="00D26196">
          <w:rPr>
            <w:sz w:val="18"/>
            <w:rPrChange w:id="22883" w:author="shorny" w:date="2014-06-09T18:55:00Z">
              <w:rPr/>
            </w:rPrChange>
          </w:rPr>
          <w:t xml:space="preserve">  </w:t>
        </w:r>
        <w:r w:rsidRPr="00D26196">
          <w:rPr>
            <w:rStyle w:val="keyword1"/>
            <w:sz w:val="18"/>
            <w:rPrChange w:id="22884" w:author="shorny" w:date="2014-06-09T18:55:00Z">
              <w:rPr>
                <w:rStyle w:val="keyword1"/>
              </w:rPr>
            </w:rPrChange>
          </w:rPr>
          <w:t>CREATE</w:t>
        </w:r>
        <w:r w:rsidRPr="00D26196">
          <w:rPr>
            <w:sz w:val="18"/>
            <w:rPrChange w:id="22885" w:author="shorny" w:date="2014-06-09T18:55:00Z">
              <w:rPr/>
            </w:rPrChange>
          </w:rPr>
          <w:t xml:space="preserve"> </w:t>
        </w:r>
        <w:r w:rsidRPr="00D26196">
          <w:rPr>
            <w:rStyle w:val="keyword1"/>
            <w:sz w:val="18"/>
            <w:rPrChange w:id="22886" w:author="shorny" w:date="2014-06-09T18:55:00Z">
              <w:rPr>
                <w:rStyle w:val="keyword1"/>
              </w:rPr>
            </w:rPrChange>
          </w:rPr>
          <w:t>TEMPORARY</w:t>
        </w:r>
        <w:r w:rsidRPr="00D26196">
          <w:rPr>
            <w:sz w:val="18"/>
            <w:rPrChange w:id="22887" w:author="shorny" w:date="2014-06-09T18:55:00Z">
              <w:rPr/>
            </w:rPrChange>
          </w:rPr>
          <w:t xml:space="preserve"> </w:t>
        </w:r>
        <w:r w:rsidRPr="00D26196">
          <w:rPr>
            <w:rStyle w:val="keyword1"/>
            <w:sz w:val="18"/>
            <w:rPrChange w:id="22888" w:author="shorny" w:date="2014-06-09T18:55:00Z">
              <w:rPr>
                <w:rStyle w:val="keyword1"/>
              </w:rPr>
            </w:rPrChange>
          </w:rPr>
          <w:t>TABLE</w:t>
        </w:r>
        <w:r w:rsidRPr="00D26196">
          <w:rPr>
            <w:sz w:val="18"/>
            <w:rPrChange w:id="22889" w:author="shorny" w:date="2014-06-09T18:55:00Z">
              <w:rPr/>
            </w:rPrChange>
          </w:rPr>
          <w:t xml:space="preserve"> </w:t>
        </w:r>
        <w:r w:rsidRPr="00D26196">
          <w:rPr>
            <w:rStyle w:val="function-name1"/>
            <w:sz w:val="18"/>
            <w:rPrChange w:id="22890" w:author="shorny" w:date="2014-06-09T18:55:00Z">
              <w:rPr>
                <w:rStyle w:val="function-name1"/>
              </w:rPr>
            </w:rPrChange>
          </w:rPr>
          <w:t>utrans_k_expecteds</w:t>
        </w:r>
        <w:r w:rsidRPr="00D26196">
          <w:rPr>
            <w:sz w:val="18"/>
            <w:rPrChange w:id="22891" w:author="shorny" w:date="2014-06-09T18:55:00Z">
              <w:rPr/>
            </w:rPrChange>
          </w:rPr>
          <w:t xml:space="preserve"> (</w:t>
        </w:r>
      </w:ins>
    </w:p>
    <w:p w14:paraId="4077E7A8" w14:textId="77777777" w:rsidR="00D26196" w:rsidRPr="00D26196" w:rsidRDefault="00D26196">
      <w:pPr>
        <w:pStyle w:val="HTMLPreformatted"/>
        <w:divId w:val="2032412305"/>
        <w:rPr>
          <w:ins w:id="22892" w:author="shorny" w:date="2014-06-09T18:54:00Z"/>
          <w:sz w:val="18"/>
          <w:rPrChange w:id="22893" w:author="shorny" w:date="2014-06-09T18:55:00Z">
            <w:rPr>
              <w:ins w:id="22894" w:author="shorny" w:date="2014-06-09T18:54:00Z"/>
            </w:rPr>
          </w:rPrChange>
        </w:rPr>
      </w:pPr>
      <w:ins w:id="22895" w:author="shorny" w:date="2014-06-09T18:54:00Z">
        <w:r w:rsidRPr="00D26196">
          <w:rPr>
            <w:sz w:val="18"/>
            <w:rPrChange w:id="22896" w:author="shorny" w:date="2014-06-09T18:55:00Z">
              <w:rPr/>
            </w:rPrChange>
          </w:rPr>
          <w:t xml:space="preserve">    ApplicationID </w:t>
        </w:r>
        <w:proofErr w:type="gramStart"/>
        <w:r w:rsidRPr="00D26196">
          <w:rPr>
            <w:rStyle w:val="type1"/>
            <w:sz w:val="18"/>
            <w:rPrChange w:id="22897" w:author="shorny" w:date="2014-06-09T18:55:00Z">
              <w:rPr>
                <w:rStyle w:val="type1"/>
              </w:rPr>
            </w:rPrChange>
          </w:rPr>
          <w:t>int</w:t>
        </w:r>
        <w:r w:rsidRPr="00D26196">
          <w:rPr>
            <w:sz w:val="18"/>
            <w:rPrChange w:id="22898" w:author="shorny" w:date="2014-06-09T18:55:00Z">
              <w:rPr/>
            </w:rPrChange>
          </w:rPr>
          <w:t>(</w:t>
        </w:r>
        <w:proofErr w:type="gramEnd"/>
        <w:r w:rsidRPr="00D26196">
          <w:rPr>
            <w:sz w:val="18"/>
            <w:rPrChange w:id="22899" w:author="shorny" w:date="2014-06-09T18:55:00Z">
              <w:rPr/>
            </w:rPrChange>
          </w:rPr>
          <w:t>10),</w:t>
        </w:r>
      </w:ins>
    </w:p>
    <w:p w14:paraId="52FEFED5" w14:textId="77777777" w:rsidR="00D26196" w:rsidRPr="00D26196" w:rsidRDefault="00D26196">
      <w:pPr>
        <w:pStyle w:val="HTMLPreformatted"/>
        <w:divId w:val="2032412305"/>
        <w:rPr>
          <w:ins w:id="22900" w:author="shorny" w:date="2014-06-09T18:54:00Z"/>
          <w:sz w:val="18"/>
          <w:rPrChange w:id="22901" w:author="shorny" w:date="2014-06-09T18:55:00Z">
            <w:rPr>
              <w:ins w:id="22902" w:author="shorny" w:date="2014-06-09T18:54:00Z"/>
            </w:rPr>
          </w:rPrChange>
        </w:rPr>
      </w:pPr>
      <w:ins w:id="22903" w:author="shorny" w:date="2014-06-09T18:54:00Z">
        <w:r w:rsidRPr="00D26196">
          <w:rPr>
            <w:sz w:val="18"/>
            <w:rPrChange w:id="22904" w:author="shorny" w:date="2014-06-09T18:55:00Z">
              <w:rPr/>
            </w:rPrChange>
          </w:rPr>
          <w:t xml:space="preserve">    Status </w:t>
        </w:r>
        <w:proofErr w:type="gramStart"/>
        <w:r w:rsidRPr="00D26196">
          <w:rPr>
            <w:rStyle w:val="type1"/>
            <w:sz w:val="18"/>
            <w:rPrChange w:id="22905" w:author="shorny" w:date="2014-06-09T18:55:00Z">
              <w:rPr>
                <w:rStyle w:val="type1"/>
              </w:rPr>
            </w:rPrChange>
          </w:rPr>
          <w:t>varchar</w:t>
        </w:r>
        <w:r w:rsidRPr="00D26196">
          <w:rPr>
            <w:sz w:val="18"/>
            <w:rPrChange w:id="22906" w:author="shorny" w:date="2014-06-09T18:55:00Z">
              <w:rPr/>
            </w:rPrChange>
          </w:rPr>
          <w:t>(</w:t>
        </w:r>
        <w:proofErr w:type="gramEnd"/>
        <w:r w:rsidRPr="00D26196">
          <w:rPr>
            <w:sz w:val="18"/>
            <w:rPrChange w:id="22907" w:author="shorny" w:date="2014-06-09T18:55:00Z">
              <w:rPr/>
            </w:rPrChange>
          </w:rPr>
          <w:t>50),</w:t>
        </w:r>
      </w:ins>
    </w:p>
    <w:p w14:paraId="1B831350" w14:textId="77777777" w:rsidR="00D26196" w:rsidRPr="00D26196" w:rsidRDefault="00D26196">
      <w:pPr>
        <w:pStyle w:val="HTMLPreformatted"/>
        <w:divId w:val="2032412305"/>
        <w:rPr>
          <w:ins w:id="22908" w:author="shorny" w:date="2014-06-09T18:54:00Z"/>
          <w:sz w:val="18"/>
          <w:rPrChange w:id="22909" w:author="shorny" w:date="2014-06-09T18:55:00Z">
            <w:rPr>
              <w:ins w:id="22910" w:author="shorny" w:date="2014-06-09T18:54:00Z"/>
            </w:rPr>
          </w:rPrChange>
        </w:rPr>
      </w:pPr>
      <w:ins w:id="22911" w:author="shorny" w:date="2014-06-09T18:54:00Z">
        <w:r w:rsidRPr="00D26196">
          <w:rPr>
            <w:sz w:val="18"/>
            <w:rPrChange w:id="22912" w:author="shorny" w:date="2014-06-09T18:55:00Z">
              <w:rPr/>
            </w:rPrChange>
          </w:rPr>
          <w:t xml:space="preserve">    AddressConfirmed </w:t>
        </w:r>
        <w:proofErr w:type="gramStart"/>
        <w:r w:rsidRPr="00D26196">
          <w:rPr>
            <w:rStyle w:val="type1"/>
            <w:sz w:val="18"/>
            <w:rPrChange w:id="22913" w:author="shorny" w:date="2014-06-09T18:55:00Z">
              <w:rPr>
                <w:rStyle w:val="type1"/>
              </w:rPr>
            </w:rPrChange>
          </w:rPr>
          <w:t>int</w:t>
        </w:r>
        <w:r w:rsidRPr="00D26196">
          <w:rPr>
            <w:sz w:val="18"/>
            <w:rPrChange w:id="22914" w:author="shorny" w:date="2014-06-09T18:55:00Z">
              <w:rPr/>
            </w:rPrChange>
          </w:rPr>
          <w:t>(</w:t>
        </w:r>
        <w:proofErr w:type="gramEnd"/>
        <w:r w:rsidRPr="00D26196">
          <w:rPr>
            <w:sz w:val="18"/>
            <w:rPrChange w:id="22915" w:author="shorny" w:date="2014-06-09T18:55:00Z">
              <w:rPr/>
            </w:rPrChange>
          </w:rPr>
          <w:t>1),</w:t>
        </w:r>
      </w:ins>
    </w:p>
    <w:p w14:paraId="0E88A70D" w14:textId="77777777" w:rsidR="00D26196" w:rsidRPr="00D26196" w:rsidRDefault="00D26196">
      <w:pPr>
        <w:pStyle w:val="HTMLPreformatted"/>
        <w:divId w:val="2032412305"/>
        <w:rPr>
          <w:ins w:id="22916" w:author="shorny" w:date="2014-06-09T18:54:00Z"/>
          <w:sz w:val="18"/>
          <w:rPrChange w:id="22917" w:author="shorny" w:date="2014-06-09T18:55:00Z">
            <w:rPr>
              <w:ins w:id="22918" w:author="shorny" w:date="2014-06-09T18:54:00Z"/>
            </w:rPr>
          </w:rPrChange>
        </w:rPr>
      </w:pPr>
      <w:ins w:id="22919" w:author="shorny" w:date="2014-06-09T18:54:00Z">
        <w:r w:rsidRPr="00D26196">
          <w:rPr>
            <w:sz w:val="18"/>
            <w:rPrChange w:id="22920" w:author="shorny" w:date="2014-06-09T18:55:00Z">
              <w:rPr/>
            </w:rPrChange>
          </w:rPr>
          <w:t xml:space="preserve">    DegreeConfirmed </w:t>
        </w:r>
        <w:proofErr w:type="gramStart"/>
        <w:r w:rsidRPr="00D26196">
          <w:rPr>
            <w:rStyle w:val="type1"/>
            <w:sz w:val="18"/>
            <w:rPrChange w:id="22921" w:author="shorny" w:date="2014-06-09T18:55:00Z">
              <w:rPr>
                <w:rStyle w:val="type1"/>
              </w:rPr>
            </w:rPrChange>
          </w:rPr>
          <w:t>int</w:t>
        </w:r>
        <w:r w:rsidRPr="00D26196">
          <w:rPr>
            <w:sz w:val="18"/>
            <w:rPrChange w:id="22922" w:author="shorny" w:date="2014-06-09T18:55:00Z">
              <w:rPr/>
            </w:rPrChange>
          </w:rPr>
          <w:t>(</w:t>
        </w:r>
        <w:proofErr w:type="gramEnd"/>
        <w:r w:rsidRPr="00D26196">
          <w:rPr>
            <w:sz w:val="18"/>
            <w:rPrChange w:id="22923" w:author="shorny" w:date="2014-06-09T18:55:00Z">
              <w:rPr/>
            </w:rPrChange>
          </w:rPr>
          <w:t>1),</w:t>
        </w:r>
      </w:ins>
    </w:p>
    <w:p w14:paraId="2B7D6009" w14:textId="77777777" w:rsidR="00D26196" w:rsidRPr="00D26196" w:rsidRDefault="00D26196">
      <w:pPr>
        <w:pStyle w:val="HTMLPreformatted"/>
        <w:divId w:val="2032412305"/>
        <w:rPr>
          <w:ins w:id="22924" w:author="shorny" w:date="2014-06-09T18:54:00Z"/>
          <w:sz w:val="18"/>
          <w:rPrChange w:id="22925" w:author="shorny" w:date="2014-06-09T18:55:00Z">
            <w:rPr>
              <w:ins w:id="22926" w:author="shorny" w:date="2014-06-09T18:54:00Z"/>
            </w:rPr>
          </w:rPrChange>
        </w:rPr>
      </w:pPr>
      <w:ins w:id="22927" w:author="shorny" w:date="2014-06-09T18:54:00Z">
        <w:r w:rsidRPr="00D26196">
          <w:rPr>
            <w:sz w:val="18"/>
            <w:rPrChange w:id="22928" w:author="shorny" w:date="2014-06-09T18:55:00Z">
              <w:rPr/>
            </w:rPrChange>
          </w:rPr>
          <w:t xml:space="preserve">    VisaStatusConfirmed </w:t>
        </w:r>
        <w:proofErr w:type="gramStart"/>
        <w:r w:rsidRPr="00D26196">
          <w:rPr>
            <w:rStyle w:val="type1"/>
            <w:sz w:val="18"/>
            <w:rPrChange w:id="22929" w:author="shorny" w:date="2014-06-09T18:55:00Z">
              <w:rPr>
                <w:rStyle w:val="type1"/>
              </w:rPr>
            </w:rPrChange>
          </w:rPr>
          <w:t>int</w:t>
        </w:r>
        <w:r w:rsidRPr="00D26196">
          <w:rPr>
            <w:sz w:val="18"/>
            <w:rPrChange w:id="22930" w:author="shorny" w:date="2014-06-09T18:55:00Z">
              <w:rPr/>
            </w:rPrChange>
          </w:rPr>
          <w:t>(</w:t>
        </w:r>
        <w:proofErr w:type="gramEnd"/>
        <w:r w:rsidRPr="00D26196">
          <w:rPr>
            <w:sz w:val="18"/>
            <w:rPrChange w:id="22931" w:author="shorny" w:date="2014-06-09T18:55:00Z">
              <w:rPr/>
            </w:rPrChange>
          </w:rPr>
          <w:t>1),</w:t>
        </w:r>
      </w:ins>
    </w:p>
    <w:p w14:paraId="03DA0999" w14:textId="77777777" w:rsidR="00D26196" w:rsidRPr="00D26196" w:rsidRDefault="00D26196">
      <w:pPr>
        <w:pStyle w:val="HTMLPreformatted"/>
        <w:divId w:val="2032412305"/>
        <w:rPr>
          <w:ins w:id="22932" w:author="shorny" w:date="2014-06-09T18:54:00Z"/>
          <w:sz w:val="18"/>
          <w:rPrChange w:id="22933" w:author="shorny" w:date="2014-06-09T18:55:00Z">
            <w:rPr>
              <w:ins w:id="22934" w:author="shorny" w:date="2014-06-09T18:54:00Z"/>
            </w:rPr>
          </w:rPrChange>
        </w:rPr>
      </w:pPr>
      <w:ins w:id="22935" w:author="shorny" w:date="2014-06-09T18:54:00Z">
        <w:r w:rsidRPr="00D26196">
          <w:rPr>
            <w:sz w:val="18"/>
            <w:rPrChange w:id="22936" w:author="shorny" w:date="2014-06-09T18:55:00Z">
              <w:rPr/>
            </w:rPrChange>
          </w:rPr>
          <w:t xml:space="preserve">    ProposalConfirmed </w:t>
        </w:r>
        <w:proofErr w:type="gramStart"/>
        <w:r w:rsidRPr="00D26196">
          <w:rPr>
            <w:rStyle w:val="type1"/>
            <w:sz w:val="18"/>
            <w:rPrChange w:id="22937" w:author="shorny" w:date="2014-06-09T18:55:00Z">
              <w:rPr>
                <w:rStyle w:val="type1"/>
              </w:rPr>
            </w:rPrChange>
          </w:rPr>
          <w:t>int</w:t>
        </w:r>
        <w:r w:rsidRPr="00D26196">
          <w:rPr>
            <w:sz w:val="18"/>
            <w:rPrChange w:id="22938" w:author="shorny" w:date="2014-06-09T18:55:00Z">
              <w:rPr/>
            </w:rPrChange>
          </w:rPr>
          <w:t>(</w:t>
        </w:r>
        <w:proofErr w:type="gramEnd"/>
        <w:r w:rsidRPr="00D26196">
          <w:rPr>
            <w:sz w:val="18"/>
            <w:rPrChange w:id="22939" w:author="shorny" w:date="2014-06-09T18:55:00Z">
              <w:rPr/>
            </w:rPrChange>
          </w:rPr>
          <w:t>1),</w:t>
        </w:r>
      </w:ins>
    </w:p>
    <w:p w14:paraId="5EAEDB44" w14:textId="77777777" w:rsidR="00D26196" w:rsidRPr="00D26196" w:rsidRDefault="00D26196">
      <w:pPr>
        <w:pStyle w:val="HTMLPreformatted"/>
        <w:divId w:val="2032412305"/>
        <w:rPr>
          <w:ins w:id="22940" w:author="shorny" w:date="2014-06-09T18:54:00Z"/>
          <w:sz w:val="18"/>
          <w:rPrChange w:id="22941" w:author="shorny" w:date="2014-06-09T18:55:00Z">
            <w:rPr>
              <w:ins w:id="22942" w:author="shorny" w:date="2014-06-09T18:54:00Z"/>
            </w:rPr>
          </w:rPrChange>
        </w:rPr>
      </w:pPr>
      <w:ins w:id="22943" w:author="shorny" w:date="2014-06-09T18:54:00Z">
        <w:r w:rsidRPr="00D26196">
          <w:rPr>
            <w:sz w:val="18"/>
            <w:rPrChange w:id="22944" w:author="shorny" w:date="2014-06-09T18:55:00Z">
              <w:rPr/>
            </w:rPrChange>
          </w:rPr>
          <w:t xml:space="preserve">    HasResearchAreas </w:t>
        </w:r>
        <w:proofErr w:type="gramStart"/>
        <w:r w:rsidRPr="00D26196">
          <w:rPr>
            <w:rStyle w:val="type1"/>
            <w:sz w:val="18"/>
            <w:rPrChange w:id="22945" w:author="shorny" w:date="2014-06-09T18:55:00Z">
              <w:rPr>
                <w:rStyle w:val="type1"/>
              </w:rPr>
            </w:rPrChange>
          </w:rPr>
          <w:t>int</w:t>
        </w:r>
        <w:r w:rsidRPr="00D26196">
          <w:rPr>
            <w:sz w:val="18"/>
            <w:rPrChange w:id="22946" w:author="shorny" w:date="2014-06-09T18:55:00Z">
              <w:rPr/>
            </w:rPrChange>
          </w:rPr>
          <w:t>(</w:t>
        </w:r>
        <w:proofErr w:type="gramEnd"/>
        <w:r w:rsidRPr="00D26196">
          <w:rPr>
            <w:sz w:val="18"/>
            <w:rPrChange w:id="22947" w:author="shorny" w:date="2014-06-09T18:55:00Z">
              <w:rPr/>
            </w:rPrChange>
          </w:rPr>
          <w:t>1),</w:t>
        </w:r>
      </w:ins>
    </w:p>
    <w:p w14:paraId="751EB1BE" w14:textId="77777777" w:rsidR="00D26196" w:rsidRPr="00D26196" w:rsidRDefault="00D26196">
      <w:pPr>
        <w:pStyle w:val="HTMLPreformatted"/>
        <w:divId w:val="2032412305"/>
        <w:rPr>
          <w:ins w:id="22948" w:author="shorny" w:date="2014-06-09T18:54:00Z"/>
          <w:sz w:val="18"/>
          <w:rPrChange w:id="22949" w:author="shorny" w:date="2014-06-09T18:55:00Z">
            <w:rPr>
              <w:ins w:id="22950" w:author="shorny" w:date="2014-06-09T18:54:00Z"/>
            </w:rPr>
          </w:rPrChange>
        </w:rPr>
      </w:pPr>
      <w:ins w:id="22951" w:author="shorny" w:date="2014-06-09T18:54:00Z">
        <w:r w:rsidRPr="00D26196">
          <w:rPr>
            <w:sz w:val="18"/>
            <w:rPrChange w:id="22952" w:author="shorny" w:date="2014-06-09T18:55:00Z">
              <w:rPr/>
            </w:rPrChange>
          </w:rPr>
          <w:t xml:space="preserve">    HasPrimarySuper </w:t>
        </w:r>
        <w:proofErr w:type="gramStart"/>
        <w:r w:rsidRPr="00D26196">
          <w:rPr>
            <w:rStyle w:val="type1"/>
            <w:sz w:val="18"/>
            <w:rPrChange w:id="22953" w:author="shorny" w:date="2014-06-09T18:55:00Z">
              <w:rPr>
                <w:rStyle w:val="type1"/>
              </w:rPr>
            </w:rPrChange>
          </w:rPr>
          <w:t>int</w:t>
        </w:r>
        <w:r w:rsidRPr="00D26196">
          <w:rPr>
            <w:sz w:val="18"/>
            <w:rPrChange w:id="22954" w:author="shorny" w:date="2014-06-09T18:55:00Z">
              <w:rPr/>
            </w:rPrChange>
          </w:rPr>
          <w:t>(</w:t>
        </w:r>
        <w:proofErr w:type="gramEnd"/>
        <w:r w:rsidRPr="00D26196">
          <w:rPr>
            <w:sz w:val="18"/>
            <w:rPrChange w:id="22955" w:author="shorny" w:date="2014-06-09T18:55:00Z">
              <w:rPr/>
            </w:rPrChange>
          </w:rPr>
          <w:t>1),</w:t>
        </w:r>
      </w:ins>
    </w:p>
    <w:p w14:paraId="3595B166" w14:textId="77777777" w:rsidR="00D26196" w:rsidRPr="00D26196" w:rsidRDefault="00D26196">
      <w:pPr>
        <w:pStyle w:val="HTMLPreformatted"/>
        <w:divId w:val="2032412305"/>
        <w:rPr>
          <w:ins w:id="22956" w:author="shorny" w:date="2014-06-09T18:54:00Z"/>
          <w:sz w:val="18"/>
          <w:rPrChange w:id="22957" w:author="shorny" w:date="2014-06-09T18:55:00Z">
            <w:rPr>
              <w:ins w:id="22958" w:author="shorny" w:date="2014-06-09T18:54:00Z"/>
            </w:rPr>
          </w:rPrChange>
        </w:rPr>
      </w:pPr>
      <w:ins w:id="22959" w:author="shorny" w:date="2014-06-09T18:54:00Z">
        <w:r w:rsidRPr="00D26196">
          <w:rPr>
            <w:sz w:val="18"/>
            <w:rPrChange w:id="22960" w:author="shorny" w:date="2014-06-09T18:55:00Z">
              <w:rPr/>
            </w:rPrChange>
          </w:rPr>
          <w:t xml:space="preserve">    PayMethConfirmed </w:t>
        </w:r>
        <w:proofErr w:type="gramStart"/>
        <w:r w:rsidRPr="00D26196">
          <w:rPr>
            <w:rStyle w:val="type1"/>
            <w:sz w:val="18"/>
            <w:rPrChange w:id="22961" w:author="shorny" w:date="2014-06-09T18:55:00Z">
              <w:rPr>
                <w:rStyle w:val="type1"/>
              </w:rPr>
            </w:rPrChange>
          </w:rPr>
          <w:t>int</w:t>
        </w:r>
        <w:r w:rsidRPr="00D26196">
          <w:rPr>
            <w:sz w:val="18"/>
            <w:rPrChange w:id="22962" w:author="shorny" w:date="2014-06-09T18:55:00Z">
              <w:rPr/>
            </w:rPrChange>
          </w:rPr>
          <w:t>(</w:t>
        </w:r>
        <w:proofErr w:type="gramEnd"/>
        <w:r w:rsidRPr="00D26196">
          <w:rPr>
            <w:sz w:val="18"/>
            <w:rPrChange w:id="22963" w:author="shorny" w:date="2014-06-09T18:55:00Z">
              <w:rPr/>
            </w:rPrChange>
          </w:rPr>
          <w:t>1),</w:t>
        </w:r>
      </w:ins>
    </w:p>
    <w:p w14:paraId="4AC354C5" w14:textId="77777777" w:rsidR="00D26196" w:rsidRPr="00D26196" w:rsidRDefault="00D26196">
      <w:pPr>
        <w:pStyle w:val="HTMLPreformatted"/>
        <w:divId w:val="2032412305"/>
        <w:rPr>
          <w:ins w:id="22964" w:author="shorny" w:date="2014-06-09T18:54:00Z"/>
          <w:sz w:val="18"/>
          <w:rPrChange w:id="22965" w:author="shorny" w:date="2014-06-09T18:55:00Z">
            <w:rPr>
              <w:ins w:id="22966" w:author="shorny" w:date="2014-06-09T18:54:00Z"/>
            </w:rPr>
          </w:rPrChange>
        </w:rPr>
      </w:pPr>
      <w:ins w:id="22967" w:author="shorny" w:date="2014-06-09T18:54:00Z">
        <w:r w:rsidRPr="00D26196">
          <w:rPr>
            <w:sz w:val="18"/>
            <w:rPrChange w:id="22968" w:author="shorny" w:date="2014-06-09T18:55:00Z">
              <w:rPr/>
            </w:rPrChange>
          </w:rPr>
          <w:t xml:space="preserve">    EngProfConfirmed </w:t>
        </w:r>
        <w:proofErr w:type="gramStart"/>
        <w:r w:rsidRPr="00D26196">
          <w:rPr>
            <w:rStyle w:val="type1"/>
            <w:sz w:val="18"/>
            <w:rPrChange w:id="22969" w:author="shorny" w:date="2014-06-09T18:55:00Z">
              <w:rPr>
                <w:rStyle w:val="type1"/>
              </w:rPr>
            </w:rPrChange>
          </w:rPr>
          <w:t>int</w:t>
        </w:r>
        <w:r w:rsidRPr="00D26196">
          <w:rPr>
            <w:sz w:val="18"/>
            <w:rPrChange w:id="22970" w:author="shorny" w:date="2014-06-09T18:55:00Z">
              <w:rPr/>
            </w:rPrChange>
          </w:rPr>
          <w:t>(</w:t>
        </w:r>
        <w:proofErr w:type="gramEnd"/>
        <w:r w:rsidRPr="00D26196">
          <w:rPr>
            <w:sz w:val="18"/>
            <w:rPrChange w:id="22971" w:author="shorny" w:date="2014-06-09T18:55:00Z">
              <w:rPr/>
            </w:rPrChange>
          </w:rPr>
          <w:t>1)</w:t>
        </w:r>
      </w:ins>
    </w:p>
    <w:p w14:paraId="4297E4AE" w14:textId="77777777" w:rsidR="00D26196" w:rsidRPr="00D26196" w:rsidRDefault="00D26196">
      <w:pPr>
        <w:pStyle w:val="HTMLPreformatted"/>
        <w:divId w:val="2032412305"/>
        <w:rPr>
          <w:ins w:id="22972" w:author="shorny" w:date="2014-06-09T18:54:00Z"/>
          <w:sz w:val="18"/>
          <w:rPrChange w:id="22973" w:author="shorny" w:date="2014-06-09T18:55:00Z">
            <w:rPr>
              <w:ins w:id="22974" w:author="shorny" w:date="2014-06-09T18:54:00Z"/>
            </w:rPr>
          </w:rPrChange>
        </w:rPr>
      </w:pPr>
      <w:ins w:id="22975" w:author="shorny" w:date="2014-06-09T18:54:00Z">
        <w:r w:rsidRPr="00D26196">
          <w:rPr>
            <w:sz w:val="18"/>
            <w:rPrChange w:id="22976" w:author="shorny" w:date="2014-06-09T18:55:00Z">
              <w:rPr/>
            </w:rPrChange>
          </w:rPr>
          <w:t xml:space="preserve">  ) ;</w:t>
        </w:r>
      </w:ins>
    </w:p>
    <w:p w14:paraId="582CBC41" w14:textId="77777777" w:rsidR="00D26196" w:rsidRPr="00D26196" w:rsidRDefault="00D26196">
      <w:pPr>
        <w:pStyle w:val="HTMLPreformatted"/>
        <w:divId w:val="2032412305"/>
        <w:rPr>
          <w:ins w:id="22977" w:author="shorny" w:date="2014-06-09T18:54:00Z"/>
          <w:sz w:val="18"/>
          <w:rPrChange w:id="22978" w:author="shorny" w:date="2014-06-09T18:55:00Z">
            <w:rPr>
              <w:ins w:id="22979" w:author="shorny" w:date="2014-06-09T18:54:00Z"/>
            </w:rPr>
          </w:rPrChange>
        </w:rPr>
      </w:pPr>
      <w:ins w:id="22980" w:author="shorny" w:date="2014-06-09T18:54:00Z">
        <w:r w:rsidRPr="00D26196">
          <w:rPr>
            <w:sz w:val="18"/>
            <w:rPrChange w:id="22981" w:author="shorny" w:date="2014-06-09T18:55:00Z">
              <w:rPr/>
            </w:rPrChange>
          </w:rPr>
          <w:t xml:space="preserve">  </w:t>
        </w:r>
        <w:r w:rsidRPr="00D26196">
          <w:rPr>
            <w:rStyle w:val="keyword1"/>
            <w:sz w:val="18"/>
            <w:rPrChange w:id="22982" w:author="shorny" w:date="2014-06-09T18:55:00Z">
              <w:rPr>
                <w:rStyle w:val="keyword1"/>
              </w:rPr>
            </w:rPrChange>
          </w:rPr>
          <w:t>INSERT</w:t>
        </w:r>
        <w:r w:rsidRPr="00D26196">
          <w:rPr>
            <w:sz w:val="18"/>
            <w:rPrChange w:id="22983" w:author="shorny" w:date="2014-06-09T18:55:00Z">
              <w:rPr/>
            </w:rPrChange>
          </w:rPr>
          <w:t xml:space="preserve"> </w:t>
        </w:r>
        <w:r w:rsidRPr="00D26196">
          <w:rPr>
            <w:rStyle w:val="keyword1"/>
            <w:sz w:val="18"/>
            <w:rPrChange w:id="22984" w:author="shorny" w:date="2014-06-09T18:55:00Z">
              <w:rPr>
                <w:rStyle w:val="keyword1"/>
              </w:rPr>
            </w:rPrChange>
          </w:rPr>
          <w:t>INTO</w:t>
        </w:r>
        <w:r w:rsidRPr="00D26196">
          <w:rPr>
            <w:sz w:val="18"/>
            <w:rPrChange w:id="22985" w:author="shorny" w:date="2014-06-09T18:55:00Z">
              <w:rPr/>
            </w:rPrChange>
          </w:rPr>
          <w:t xml:space="preserve"> utrans_k_expecteds</w:t>
        </w:r>
      </w:ins>
    </w:p>
    <w:p w14:paraId="473EE9AC" w14:textId="77777777" w:rsidR="00D26196" w:rsidRPr="00D26196" w:rsidRDefault="00D26196">
      <w:pPr>
        <w:pStyle w:val="HTMLPreformatted"/>
        <w:divId w:val="2032412305"/>
        <w:rPr>
          <w:ins w:id="22986" w:author="shorny" w:date="2014-06-09T18:54:00Z"/>
          <w:sz w:val="18"/>
          <w:rPrChange w:id="22987" w:author="shorny" w:date="2014-06-09T18:55:00Z">
            <w:rPr>
              <w:ins w:id="22988" w:author="shorny" w:date="2014-06-09T18:54:00Z"/>
            </w:rPr>
          </w:rPrChange>
        </w:rPr>
      </w:pPr>
      <w:ins w:id="22989" w:author="shorny" w:date="2014-06-09T18:54:00Z">
        <w:r w:rsidRPr="00D26196">
          <w:rPr>
            <w:sz w:val="18"/>
            <w:rPrChange w:id="22990" w:author="shorny" w:date="2014-06-09T18:55:00Z">
              <w:rPr/>
            </w:rPrChange>
          </w:rPr>
          <w:t xml:space="preserve">  </w:t>
        </w:r>
        <w:r w:rsidRPr="00D26196">
          <w:rPr>
            <w:rStyle w:val="keyword1"/>
            <w:sz w:val="18"/>
            <w:rPrChange w:id="22991" w:author="shorny" w:date="2014-06-09T18:55:00Z">
              <w:rPr>
                <w:rStyle w:val="keyword1"/>
              </w:rPr>
            </w:rPrChange>
          </w:rPr>
          <w:t>VALUES</w:t>
        </w:r>
        <w:r w:rsidRPr="00D26196">
          <w:rPr>
            <w:sz w:val="18"/>
            <w:rPrChange w:id="22992" w:author="shorny" w:date="2014-06-09T18:55:00Z">
              <w:rPr/>
            </w:rPrChange>
          </w:rPr>
          <w:t xml:space="preserve"> (611, </w:t>
        </w:r>
        <w:r w:rsidRPr="00D26196">
          <w:rPr>
            <w:rStyle w:val="string1"/>
            <w:sz w:val="18"/>
            <w:rPrChange w:id="22993" w:author="shorny" w:date="2014-06-09T18:55:00Z">
              <w:rPr>
                <w:rStyle w:val="string1"/>
              </w:rPr>
            </w:rPrChange>
          </w:rPr>
          <w:t>'ongoing'</w:t>
        </w:r>
        <w:r w:rsidRPr="00D26196">
          <w:rPr>
            <w:sz w:val="18"/>
            <w:rPrChange w:id="22994" w:author="shorny" w:date="2014-06-09T18:55:00Z">
              <w:rPr/>
            </w:rPrChange>
          </w:rPr>
          <w:t xml:space="preserve">, 0, 0, 0, 0, 0, 0, 0, </w:t>
        </w:r>
        <w:proofErr w:type="gramStart"/>
        <w:r w:rsidRPr="00D26196">
          <w:rPr>
            <w:sz w:val="18"/>
            <w:rPrChange w:id="22995" w:author="shorny" w:date="2014-06-09T18:55:00Z">
              <w:rPr/>
            </w:rPrChange>
          </w:rPr>
          <w:t>0 )</w:t>
        </w:r>
        <w:proofErr w:type="gramEnd"/>
        <w:r w:rsidRPr="00D26196">
          <w:rPr>
            <w:sz w:val="18"/>
            <w:rPrChange w:id="22996" w:author="shorny" w:date="2014-06-09T18:55:00Z">
              <w:rPr/>
            </w:rPrChange>
          </w:rPr>
          <w:t xml:space="preserve"> ;</w:t>
        </w:r>
      </w:ins>
    </w:p>
    <w:p w14:paraId="53974014" w14:textId="77777777" w:rsidR="00D26196" w:rsidRPr="00D26196" w:rsidRDefault="00D26196">
      <w:pPr>
        <w:pStyle w:val="HTMLPreformatted"/>
        <w:divId w:val="2032412305"/>
        <w:rPr>
          <w:ins w:id="22997" w:author="shorny" w:date="2014-06-09T18:54:00Z"/>
          <w:sz w:val="18"/>
          <w:rPrChange w:id="22998" w:author="shorny" w:date="2014-06-09T18:55:00Z">
            <w:rPr>
              <w:ins w:id="22999" w:author="shorny" w:date="2014-06-09T18:54:00Z"/>
            </w:rPr>
          </w:rPrChange>
        </w:rPr>
      </w:pPr>
    </w:p>
    <w:p w14:paraId="6C821BE0" w14:textId="77777777" w:rsidR="00D26196" w:rsidRPr="00D26196" w:rsidRDefault="00D26196">
      <w:pPr>
        <w:pStyle w:val="HTMLPreformatted"/>
        <w:divId w:val="2032412305"/>
        <w:rPr>
          <w:ins w:id="23000" w:author="shorny" w:date="2014-06-09T18:54:00Z"/>
          <w:rStyle w:val="comment1"/>
          <w:sz w:val="18"/>
          <w:rPrChange w:id="23001" w:author="shorny" w:date="2014-06-09T18:55:00Z">
            <w:rPr>
              <w:ins w:id="23002" w:author="shorny" w:date="2014-06-09T18:54:00Z"/>
              <w:rStyle w:val="comment1"/>
            </w:rPr>
          </w:rPrChange>
        </w:rPr>
      </w:pPr>
      <w:ins w:id="23003" w:author="shorny" w:date="2014-06-09T18:54:00Z">
        <w:r w:rsidRPr="00D26196">
          <w:rPr>
            <w:sz w:val="18"/>
            <w:rPrChange w:id="23004" w:author="shorny" w:date="2014-06-09T18:55:00Z">
              <w:rPr/>
            </w:rPrChange>
          </w:rPr>
          <w:t xml:space="preserve">  </w:t>
        </w:r>
        <w:r w:rsidRPr="00D26196">
          <w:rPr>
            <w:rStyle w:val="comment1"/>
            <w:sz w:val="18"/>
            <w:rPrChange w:id="23005" w:author="shorny" w:date="2014-06-09T18:55:00Z">
              <w:rPr>
                <w:rStyle w:val="comment1"/>
              </w:rPr>
            </w:rPrChange>
          </w:rPr>
          <w:t>-- create another temporary table that lists the differences between expected</w:t>
        </w:r>
      </w:ins>
    </w:p>
    <w:p w14:paraId="56744DB2" w14:textId="77777777" w:rsidR="00D26196" w:rsidRPr="00D26196" w:rsidRDefault="00D26196">
      <w:pPr>
        <w:pStyle w:val="HTMLPreformatted"/>
        <w:divId w:val="2032412305"/>
        <w:rPr>
          <w:ins w:id="23006" w:author="shorny" w:date="2014-06-09T18:54:00Z"/>
          <w:rStyle w:val="comment1"/>
          <w:sz w:val="18"/>
          <w:rPrChange w:id="23007" w:author="shorny" w:date="2014-06-09T18:55:00Z">
            <w:rPr>
              <w:ins w:id="23008" w:author="shorny" w:date="2014-06-09T18:54:00Z"/>
              <w:rStyle w:val="comment1"/>
            </w:rPr>
          </w:rPrChange>
        </w:rPr>
      </w:pPr>
      <w:ins w:id="23009" w:author="shorny" w:date="2014-06-09T18:54:00Z">
        <w:r w:rsidRPr="00D26196">
          <w:rPr>
            <w:sz w:val="18"/>
            <w:rPrChange w:id="23010" w:author="shorny" w:date="2014-06-09T18:55:00Z">
              <w:rPr/>
            </w:rPrChange>
          </w:rPr>
          <w:t xml:space="preserve">  </w:t>
        </w:r>
        <w:r w:rsidRPr="00D26196">
          <w:rPr>
            <w:rStyle w:val="comment1"/>
            <w:sz w:val="18"/>
            <w:rPrChange w:id="23011" w:author="shorny" w:date="2014-06-09T18:55:00Z">
              <w:rPr>
                <w:rStyle w:val="comment1"/>
              </w:rPr>
            </w:rPrChange>
          </w:rPr>
          <w:t xml:space="preserve">-- </w:t>
        </w:r>
        <w:proofErr w:type="gramStart"/>
        <w:r w:rsidRPr="00D26196">
          <w:rPr>
            <w:rStyle w:val="comment1"/>
            <w:sz w:val="18"/>
            <w:rPrChange w:id="23012" w:author="shorny" w:date="2014-06-09T18:55:00Z">
              <w:rPr>
                <w:rStyle w:val="comment1"/>
              </w:rPr>
            </w:rPrChange>
          </w:rPr>
          <w:t>results</w:t>
        </w:r>
        <w:proofErr w:type="gramEnd"/>
        <w:r w:rsidRPr="00D26196">
          <w:rPr>
            <w:rStyle w:val="comment1"/>
            <w:sz w:val="18"/>
            <w:rPrChange w:id="23013" w:author="shorny" w:date="2014-06-09T18:55:00Z">
              <w:rPr>
                <w:rStyle w:val="comment1"/>
              </w:rPr>
            </w:rPrChange>
          </w:rPr>
          <w:t xml:space="preserve"> and actuals</w:t>
        </w:r>
      </w:ins>
    </w:p>
    <w:p w14:paraId="46D5801A" w14:textId="77777777" w:rsidR="00D26196" w:rsidRPr="00D26196" w:rsidRDefault="00D26196">
      <w:pPr>
        <w:pStyle w:val="HTMLPreformatted"/>
        <w:divId w:val="2032412305"/>
        <w:rPr>
          <w:ins w:id="23014" w:author="shorny" w:date="2014-06-09T18:54:00Z"/>
          <w:sz w:val="18"/>
          <w:rPrChange w:id="23015" w:author="shorny" w:date="2014-06-09T18:55:00Z">
            <w:rPr>
              <w:ins w:id="23016" w:author="shorny" w:date="2014-06-09T18:54:00Z"/>
            </w:rPr>
          </w:rPrChange>
        </w:rPr>
      </w:pPr>
      <w:ins w:id="23017" w:author="shorny" w:date="2014-06-09T18:54:00Z">
        <w:r w:rsidRPr="00D26196">
          <w:rPr>
            <w:sz w:val="18"/>
            <w:rPrChange w:id="23018" w:author="shorny" w:date="2014-06-09T18:55:00Z">
              <w:rPr/>
            </w:rPrChange>
          </w:rPr>
          <w:t xml:space="preserve">  </w:t>
        </w:r>
        <w:r w:rsidRPr="00D26196">
          <w:rPr>
            <w:rStyle w:val="keyword1"/>
            <w:sz w:val="18"/>
            <w:rPrChange w:id="23019" w:author="shorny" w:date="2014-06-09T18:55:00Z">
              <w:rPr>
                <w:rStyle w:val="keyword1"/>
              </w:rPr>
            </w:rPrChange>
          </w:rPr>
          <w:t>CREATE</w:t>
        </w:r>
        <w:r w:rsidRPr="00D26196">
          <w:rPr>
            <w:sz w:val="18"/>
            <w:rPrChange w:id="23020" w:author="shorny" w:date="2014-06-09T18:55:00Z">
              <w:rPr/>
            </w:rPrChange>
          </w:rPr>
          <w:t xml:space="preserve"> </w:t>
        </w:r>
        <w:r w:rsidRPr="00D26196">
          <w:rPr>
            <w:rStyle w:val="keyword1"/>
            <w:sz w:val="18"/>
            <w:rPrChange w:id="23021" w:author="shorny" w:date="2014-06-09T18:55:00Z">
              <w:rPr>
                <w:rStyle w:val="keyword1"/>
              </w:rPr>
            </w:rPrChange>
          </w:rPr>
          <w:t>TEMPORARY</w:t>
        </w:r>
        <w:r w:rsidRPr="00D26196">
          <w:rPr>
            <w:sz w:val="18"/>
            <w:rPrChange w:id="23022" w:author="shorny" w:date="2014-06-09T18:55:00Z">
              <w:rPr/>
            </w:rPrChange>
          </w:rPr>
          <w:t xml:space="preserve"> </w:t>
        </w:r>
        <w:r w:rsidRPr="00D26196">
          <w:rPr>
            <w:rStyle w:val="keyword1"/>
            <w:sz w:val="18"/>
            <w:rPrChange w:id="23023" w:author="shorny" w:date="2014-06-09T18:55:00Z">
              <w:rPr>
                <w:rStyle w:val="keyword1"/>
              </w:rPr>
            </w:rPrChange>
          </w:rPr>
          <w:t>TABLE</w:t>
        </w:r>
        <w:r w:rsidRPr="00D26196">
          <w:rPr>
            <w:sz w:val="18"/>
            <w:rPrChange w:id="23024" w:author="shorny" w:date="2014-06-09T18:55:00Z">
              <w:rPr/>
            </w:rPrChange>
          </w:rPr>
          <w:t xml:space="preserve"> </w:t>
        </w:r>
        <w:r w:rsidRPr="00D26196">
          <w:rPr>
            <w:rStyle w:val="function-name1"/>
            <w:sz w:val="18"/>
            <w:rPrChange w:id="23025" w:author="shorny" w:date="2014-06-09T18:55:00Z">
              <w:rPr>
                <w:rStyle w:val="function-name1"/>
              </w:rPr>
            </w:rPrChange>
          </w:rPr>
          <w:t>utrans_k_problems</w:t>
        </w:r>
      </w:ins>
    </w:p>
    <w:p w14:paraId="07A04881" w14:textId="77777777" w:rsidR="00D26196" w:rsidRPr="00D26196" w:rsidRDefault="00D26196">
      <w:pPr>
        <w:pStyle w:val="HTMLPreformatted"/>
        <w:divId w:val="2032412305"/>
        <w:rPr>
          <w:ins w:id="23026" w:author="shorny" w:date="2014-06-09T18:54:00Z"/>
          <w:sz w:val="18"/>
          <w:rPrChange w:id="23027" w:author="shorny" w:date="2014-06-09T18:55:00Z">
            <w:rPr>
              <w:ins w:id="23028" w:author="shorny" w:date="2014-06-09T18:54:00Z"/>
            </w:rPr>
          </w:rPrChange>
        </w:rPr>
      </w:pPr>
      <w:ins w:id="23029" w:author="shorny" w:date="2014-06-09T18:54:00Z">
        <w:r w:rsidRPr="00D26196">
          <w:rPr>
            <w:sz w:val="18"/>
            <w:rPrChange w:id="23030" w:author="shorny" w:date="2014-06-09T18:55:00Z">
              <w:rPr/>
            </w:rPrChange>
          </w:rPr>
          <w:t xml:space="preserve">  </w:t>
        </w:r>
        <w:proofErr w:type="gramStart"/>
        <w:r w:rsidRPr="00D26196">
          <w:rPr>
            <w:rStyle w:val="keyword1"/>
            <w:sz w:val="18"/>
            <w:rPrChange w:id="23031" w:author="shorny" w:date="2014-06-09T18:55:00Z">
              <w:rPr>
                <w:rStyle w:val="keyword1"/>
              </w:rPr>
            </w:rPrChange>
          </w:rPr>
          <w:t>SELECT</w:t>
        </w:r>
        <w:r w:rsidRPr="00D26196">
          <w:rPr>
            <w:sz w:val="18"/>
            <w:rPrChange w:id="23032" w:author="shorny" w:date="2014-06-09T18:55:00Z">
              <w:rPr/>
            </w:rPrChange>
          </w:rPr>
          <w:t xml:space="preserve"> problems.*</w:t>
        </w:r>
        <w:proofErr w:type="gramEnd"/>
      </w:ins>
    </w:p>
    <w:p w14:paraId="2B0A3549" w14:textId="77777777" w:rsidR="00D26196" w:rsidRPr="00D26196" w:rsidRDefault="00D26196">
      <w:pPr>
        <w:pStyle w:val="HTMLPreformatted"/>
        <w:divId w:val="2032412305"/>
        <w:rPr>
          <w:ins w:id="23033" w:author="shorny" w:date="2014-06-09T18:54:00Z"/>
          <w:sz w:val="18"/>
          <w:rPrChange w:id="23034" w:author="shorny" w:date="2014-06-09T18:55:00Z">
            <w:rPr>
              <w:ins w:id="23035" w:author="shorny" w:date="2014-06-09T18:54:00Z"/>
            </w:rPr>
          </w:rPrChange>
        </w:rPr>
      </w:pPr>
      <w:ins w:id="23036" w:author="shorny" w:date="2014-06-09T18:54:00Z">
        <w:r w:rsidRPr="00D26196">
          <w:rPr>
            <w:sz w:val="18"/>
            <w:rPrChange w:id="23037" w:author="shorny" w:date="2014-06-09T18:55:00Z">
              <w:rPr/>
            </w:rPrChange>
          </w:rPr>
          <w:t xml:space="preserve">  </w:t>
        </w:r>
        <w:r w:rsidRPr="00D26196">
          <w:rPr>
            <w:rStyle w:val="keyword1"/>
            <w:sz w:val="18"/>
            <w:rPrChange w:id="23038" w:author="shorny" w:date="2014-06-09T18:55:00Z">
              <w:rPr>
                <w:rStyle w:val="keyword1"/>
              </w:rPr>
            </w:rPrChange>
          </w:rPr>
          <w:t>FROM</w:t>
        </w:r>
      </w:ins>
    </w:p>
    <w:p w14:paraId="41AB02BE" w14:textId="77777777" w:rsidR="00D26196" w:rsidRPr="00D26196" w:rsidRDefault="00D26196">
      <w:pPr>
        <w:pStyle w:val="HTMLPreformatted"/>
        <w:divId w:val="2032412305"/>
        <w:rPr>
          <w:ins w:id="23039" w:author="shorny" w:date="2014-06-09T18:54:00Z"/>
          <w:sz w:val="18"/>
          <w:rPrChange w:id="23040" w:author="shorny" w:date="2014-06-09T18:55:00Z">
            <w:rPr>
              <w:ins w:id="23041" w:author="shorny" w:date="2014-06-09T18:54:00Z"/>
            </w:rPr>
          </w:rPrChange>
        </w:rPr>
      </w:pPr>
      <w:ins w:id="23042" w:author="shorny" w:date="2014-06-09T18:54:00Z">
        <w:r w:rsidRPr="00D26196">
          <w:rPr>
            <w:sz w:val="18"/>
            <w:rPrChange w:id="23043" w:author="shorny" w:date="2014-06-09T18:55:00Z">
              <w:rPr/>
            </w:rPrChange>
          </w:rPr>
          <w:t xml:space="preserve">  (</w:t>
        </w:r>
      </w:ins>
    </w:p>
    <w:p w14:paraId="589508F7" w14:textId="77777777" w:rsidR="00D26196" w:rsidRPr="00D26196" w:rsidRDefault="00D26196">
      <w:pPr>
        <w:pStyle w:val="HTMLPreformatted"/>
        <w:divId w:val="2032412305"/>
        <w:rPr>
          <w:ins w:id="23044" w:author="shorny" w:date="2014-06-09T18:54:00Z"/>
          <w:sz w:val="18"/>
          <w:rPrChange w:id="23045" w:author="shorny" w:date="2014-06-09T18:55:00Z">
            <w:rPr>
              <w:ins w:id="23046" w:author="shorny" w:date="2014-06-09T18:54:00Z"/>
            </w:rPr>
          </w:rPrChange>
        </w:rPr>
      </w:pPr>
      <w:ins w:id="23047" w:author="shorny" w:date="2014-06-09T18:54:00Z">
        <w:r w:rsidRPr="00D26196">
          <w:rPr>
            <w:sz w:val="18"/>
            <w:rPrChange w:id="23048" w:author="shorny" w:date="2014-06-09T18:55:00Z">
              <w:rPr/>
            </w:rPrChange>
          </w:rPr>
          <w:t xml:space="preserve">      </w:t>
        </w:r>
        <w:proofErr w:type="gramStart"/>
        <w:r w:rsidRPr="00D26196">
          <w:rPr>
            <w:rStyle w:val="keyword1"/>
            <w:sz w:val="18"/>
            <w:rPrChange w:id="23049" w:author="shorny" w:date="2014-06-09T18:55:00Z">
              <w:rPr>
                <w:rStyle w:val="keyword1"/>
              </w:rPr>
            </w:rPrChange>
          </w:rPr>
          <w:t>SELECT</w:t>
        </w:r>
        <w:r w:rsidRPr="00D26196">
          <w:rPr>
            <w:sz w:val="18"/>
            <w:rPrChange w:id="23050" w:author="shorny" w:date="2014-06-09T18:55:00Z">
              <w:rPr/>
            </w:rPrChange>
          </w:rPr>
          <w:t xml:space="preserve"> actuals.*</w:t>
        </w:r>
        <w:proofErr w:type="gramEnd"/>
      </w:ins>
    </w:p>
    <w:p w14:paraId="6885D2AE" w14:textId="77777777" w:rsidR="00D26196" w:rsidRPr="00D26196" w:rsidRDefault="00D26196">
      <w:pPr>
        <w:pStyle w:val="HTMLPreformatted"/>
        <w:divId w:val="2032412305"/>
        <w:rPr>
          <w:ins w:id="23051" w:author="shorny" w:date="2014-06-09T18:54:00Z"/>
          <w:sz w:val="18"/>
          <w:rPrChange w:id="23052" w:author="shorny" w:date="2014-06-09T18:55:00Z">
            <w:rPr>
              <w:ins w:id="23053" w:author="shorny" w:date="2014-06-09T18:54:00Z"/>
            </w:rPr>
          </w:rPrChange>
        </w:rPr>
      </w:pPr>
      <w:ins w:id="23054" w:author="shorny" w:date="2014-06-09T18:54:00Z">
        <w:r w:rsidRPr="00D26196">
          <w:rPr>
            <w:sz w:val="18"/>
            <w:rPrChange w:id="23055" w:author="shorny" w:date="2014-06-09T18:55:00Z">
              <w:rPr/>
            </w:rPrChange>
          </w:rPr>
          <w:t xml:space="preserve">      </w:t>
        </w:r>
        <w:r w:rsidRPr="00D26196">
          <w:rPr>
            <w:rStyle w:val="keyword1"/>
            <w:sz w:val="18"/>
            <w:rPrChange w:id="23056" w:author="shorny" w:date="2014-06-09T18:55:00Z">
              <w:rPr>
                <w:rStyle w:val="keyword1"/>
              </w:rPr>
            </w:rPrChange>
          </w:rPr>
          <w:t>FROM</w:t>
        </w:r>
        <w:r w:rsidRPr="00D26196">
          <w:rPr>
            <w:sz w:val="18"/>
            <w:rPrChange w:id="23057" w:author="shorny" w:date="2014-06-09T18:55:00Z">
              <w:rPr/>
            </w:rPrChange>
          </w:rPr>
          <w:t xml:space="preserve"> utrans_k_actuals actuals</w:t>
        </w:r>
      </w:ins>
    </w:p>
    <w:p w14:paraId="70F04D14" w14:textId="77777777" w:rsidR="00D26196" w:rsidRPr="00D26196" w:rsidRDefault="00D26196">
      <w:pPr>
        <w:pStyle w:val="HTMLPreformatted"/>
        <w:divId w:val="2032412305"/>
        <w:rPr>
          <w:ins w:id="23058" w:author="shorny" w:date="2014-06-09T18:54:00Z"/>
          <w:sz w:val="18"/>
          <w:rPrChange w:id="23059" w:author="shorny" w:date="2014-06-09T18:55:00Z">
            <w:rPr>
              <w:ins w:id="23060" w:author="shorny" w:date="2014-06-09T18:54:00Z"/>
            </w:rPr>
          </w:rPrChange>
        </w:rPr>
      </w:pPr>
      <w:ins w:id="23061" w:author="shorny" w:date="2014-06-09T18:54:00Z">
        <w:r w:rsidRPr="00D26196">
          <w:rPr>
            <w:sz w:val="18"/>
            <w:rPrChange w:id="23062" w:author="shorny" w:date="2014-06-09T18:55:00Z">
              <w:rPr/>
            </w:rPrChange>
          </w:rPr>
          <w:t xml:space="preserve">      </w:t>
        </w:r>
        <w:r w:rsidRPr="00D26196">
          <w:rPr>
            <w:rStyle w:val="keyword1"/>
            <w:sz w:val="18"/>
            <w:rPrChange w:id="23063" w:author="shorny" w:date="2014-06-09T18:55:00Z">
              <w:rPr>
                <w:rStyle w:val="keyword1"/>
              </w:rPr>
            </w:rPrChange>
          </w:rPr>
          <w:t>UNION</w:t>
        </w:r>
        <w:r w:rsidRPr="00D26196">
          <w:rPr>
            <w:sz w:val="18"/>
            <w:rPrChange w:id="23064" w:author="shorny" w:date="2014-06-09T18:55:00Z">
              <w:rPr/>
            </w:rPrChange>
          </w:rPr>
          <w:t xml:space="preserve"> </w:t>
        </w:r>
        <w:r w:rsidRPr="00D26196">
          <w:rPr>
            <w:rStyle w:val="keyword1"/>
            <w:sz w:val="18"/>
            <w:rPrChange w:id="23065" w:author="shorny" w:date="2014-06-09T18:55:00Z">
              <w:rPr>
                <w:rStyle w:val="keyword1"/>
              </w:rPr>
            </w:rPrChange>
          </w:rPr>
          <w:t>ALL</w:t>
        </w:r>
      </w:ins>
    </w:p>
    <w:p w14:paraId="4DC9D95F" w14:textId="77777777" w:rsidR="00D26196" w:rsidRPr="00D26196" w:rsidRDefault="00D26196">
      <w:pPr>
        <w:pStyle w:val="HTMLPreformatted"/>
        <w:divId w:val="2032412305"/>
        <w:rPr>
          <w:ins w:id="23066" w:author="shorny" w:date="2014-06-09T18:54:00Z"/>
          <w:sz w:val="18"/>
          <w:rPrChange w:id="23067" w:author="shorny" w:date="2014-06-09T18:55:00Z">
            <w:rPr>
              <w:ins w:id="23068" w:author="shorny" w:date="2014-06-09T18:54:00Z"/>
            </w:rPr>
          </w:rPrChange>
        </w:rPr>
      </w:pPr>
      <w:ins w:id="23069" w:author="shorny" w:date="2014-06-09T18:54:00Z">
        <w:r w:rsidRPr="00D26196">
          <w:rPr>
            <w:sz w:val="18"/>
            <w:rPrChange w:id="23070" w:author="shorny" w:date="2014-06-09T18:55:00Z">
              <w:rPr/>
            </w:rPrChange>
          </w:rPr>
          <w:t xml:space="preserve">      </w:t>
        </w:r>
        <w:proofErr w:type="gramStart"/>
        <w:r w:rsidRPr="00D26196">
          <w:rPr>
            <w:rStyle w:val="keyword1"/>
            <w:sz w:val="18"/>
            <w:rPrChange w:id="23071" w:author="shorny" w:date="2014-06-09T18:55:00Z">
              <w:rPr>
                <w:rStyle w:val="keyword1"/>
              </w:rPr>
            </w:rPrChange>
          </w:rPr>
          <w:t>SELECT</w:t>
        </w:r>
        <w:r w:rsidRPr="00D26196">
          <w:rPr>
            <w:sz w:val="18"/>
            <w:rPrChange w:id="23072" w:author="shorny" w:date="2014-06-09T18:55:00Z">
              <w:rPr/>
            </w:rPrChange>
          </w:rPr>
          <w:t xml:space="preserve"> expecteds.*</w:t>
        </w:r>
        <w:proofErr w:type="gramEnd"/>
      </w:ins>
    </w:p>
    <w:p w14:paraId="53A4FAEF" w14:textId="77777777" w:rsidR="00D26196" w:rsidRPr="00D26196" w:rsidRDefault="00D26196">
      <w:pPr>
        <w:pStyle w:val="HTMLPreformatted"/>
        <w:divId w:val="2032412305"/>
        <w:rPr>
          <w:ins w:id="23073" w:author="shorny" w:date="2014-06-09T18:54:00Z"/>
          <w:sz w:val="18"/>
          <w:rPrChange w:id="23074" w:author="shorny" w:date="2014-06-09T18:55:00Z">
            <w:rPr>
              <w:ins w:id="23075" w:author="shorny" w:date="2014-06-09T18:54:00Z"/>
            </w:rPr>
          </w:rPrChange>
        </w:rPr>
      </w:pPr>
      <w:ins w:id="23076" w:author="shorny" w:date="2014-06-09T18:54:00Z">
        <w:r w:rsidRPr="00D26196">
          <w:rPr>
            <w:sz w:val="18"/>
            <w:rPrChange w:id="23077" w:author="shorny" w:date="2014-06-09T18:55:00Z">
              <w:rPr/>
            </w:rPrChange>
          </w:rPr>
          <w:t xml:space="preserve">      </w:t>
        </w:r>
        <w:r w:rsidRPr="00D26196">
          <w:rPr>
            <w:rStyle w:val="keyword1"/>
            <w:sz w:val="18"/>
            <w:rPrChange w:id="23078" w:author="shorny" w:date="2014-06-09T18:55:00Z">
              <w:rPr>
                <w:rStyle w:val="keyword1"/>
              </w:rPr>
            </w:rPrChange>
          </w:rPr>
          <w:t>FROM</w:t>
        </w:r>
        <w:r w:rsidRPr="00D26196">
          <w:rPr>
            <w:sz w:val="18"/>
            <w:rPrChange w:id="23079" w:author="shorny" w:date="2014-06-09T18:55:00Z">
              <w:rPr/>
            </w:rPrChange>
          </w:rPr>
          <w:t xml:space="preserve"> utrans_k_expecteds expecteds</w:t>
        </w:r>
      </w:ins>
    </w:p>
    <w:p w14:paraId="7B3B9277" w14:textId="77777777" w:rsidR="00D26196" w:rsidRPr="00D26196" w:rsidRDefault="00D26196">
      <w:pPr>
        <w:pStyle w:val="HTMLPreformatted"/>
        <w:divId w:val="2032412305"/>
        <w:rPr>
          <w:ins w:id="23080" w:author="shorny" w:date="2014-06-09T18:54:00Z"/>
          <w:sz w:val="18"/>
          <w:rPrChange w:id="23081" w:author="shorny" w:date="2014-06-09T18:55:00Z">
            <w:rPr>
              <w:ins w:id="23082" w:author="shorny" w:date="2014-06-09T18:54:00Z"/>
            </w:rPr>
          </w:rPrChange>
        </w:rPr>
      </w:pPr>
      <w:ins w:id="23083" w:author="shorny" w:date="2014-06-09T18:54:00Z">
        <w:r w:rsidRPr="00D26196">
          <w:rPr>
            <w:sz w:val="18"/>
            <w:rPrChange w:id="23084" w:author="shorny" w:date="2014-06-09T18:55:00Z">
              <w:rPr/>
            </w:rPrChange>
          </w:rPr>
          <w:t xml:space="preserve">  )  problems</w:t>
        </w:r>
      </w:ins>
    </w:p>
    <w:p w14:paraId="376ED1CC" w14:textId="77777777" w:rsidR="00D26196" w:rsidRPr="00D26196" w:rsidRDefault="00D26196">
      <w:pPr>
        <w:pStyle w:val="HTMLPreformatted"/>
        <w:divId w:val="2032412305"/>
        <w:rPr>
          <w:ins w:id="23085" w:author="shorny" w:date="2014-06-09T18:54:00Z"/>
          <w:sz w:val="18"/>
          <w:rPrChange w:id="23086" w:author="shorny" w:date="2014-06-09T18:55:00Z">
            <w:rPr>
              <w:ins w:id="23087" w:author="shorny" w:date="2014-06-09T18:54:00Z"/>
            </w:rPr>
          </w:rPrChange>
        </w:rPr>
      </w:pPr>
      <w:ins w:id="23088" w:author="shorny" w:date="2014-06-09T18:54:00Z">
        <w:r w:rsidRPr="00D26196">
          <w:rPr>
            <w:sz w:val="18"/>
            <w:rPrChange w:id="23089" w:author="shorny" w:date="2014-06-09T18:55:00Z">
              <w:rPr/>
            </w:rPrChange>
          </w:rPr>
          <w:t xml:space="preserve">  </w:t>
        </w:r>
        <w:r w:rsidRPr="00D26196">
          <w:rPr>
            <w:rStyle w:val="keyword1"/>
            <w:sz w:val="18"/>
            <w:rPrChange w:id="23090" w:author="shorny" w:date="2014-06-09T18:55:00Z">
              <w:rPr>
                <w:rStyle w:val="keyword1"/>
              </w:rPr>
            </w:rPrChange>
          </w:rPr>
          <w:t>GROUP</w:t>
        </w:r>
        <w:r w:rsidRPr="00D26196">
          <w:rPr>
            <w:sz w:val="18"/>
            <w:rPrChange w:id="23091" w:author="shorny" w:date="2014-06-09T18:55:00Z">
              <w:rPr/>
            </w:rPrChange>
          </w:rPr>
          <w:t xml:space="preserve"> </w:t>
        </w:r>
        <w:r w:rsidRPr="00D26196">
          <w:rPr>
            <w:rStyle w:val="keyword1"/>
            <w:sz w:val="18"/>
            <w:rPrChange w:id="23092" w:author="shorny" w:date="2014-06-09T18:55:00Z">
              <w:rPr>
                <w:rStyle w:val="keyword1"/>
              </w:rPr>
            </w:rPrChange>
          </w:rPr>
          <w:t>BY</w:t>
        </w:r>
        <w:r w:rsidRPr="00D26196">
          <w:rPr>
            <w:sz w:val="18"/>
            <w:rPrChange w:id="23093" w:author="shorny" w:date="2014-06-09T18:55:00Z">
              <w:rPr/>
            </w:rPrChange>
          </w:rPr>
          <w:t xml:space="preserve"> problems.ApplicationID</w:t>
        </w:r>
      </w:ins>
    </w:p>
    <w:p w14:paraId="31734E9C" w14:textId="77777777" w:rsidR="00D26196" w:rsidRPr="00D26196" w:rsidRDefault="00D26196">
      <w:pPr>
        <w:pStyle w:val="HTMLPreformatted"/>
        <w:divId w:val="2032412305"/>
        <w:rPr>
          <w:ins w:id="23094" w:author="shorny" w:date="2014-06-09T18:54:00Z"/>
          <w:sz w:val="18"/>
          <w:rPrChange w:id="23095" w:author="shorny" w:date="2014-06-09T18:55:00Z">
            <w:rPr>
              <w:ins w:id="23096" w:author="shorny" w:date="2014-06-09T18:54:00Z"/>
            </w:rPr>
          </w:rPrChange>
        </w:rPr>
      </w:pPr>
      <w:ins w:id="23097" w:author="shorny" w:date="2014-06-09T18:54:00Z">
        <w:r w:rsidRPr="00D26196">
          <w:rPr>
            <w:sz w:val="18"/>
            <w:rPrChange w:id="23098" w:author="shorny" w:date="2014-06-09T18:55:00Z">
              <w:rPr/>
            </w:rPrChange>
          </w:rPr>
          <w:t xml:space="preserve">  </w:t>
        </w:r>
        <w:r w:rsidRPr="00D26196">
          <w:rPr>
            <w:rStyle w:val="keyword1"/>
            <w:sz w:val="18"/>
            <w:rPrChange w:id="23099" w:author="shorny" w:date="2014-06-09T18:55:00Z">
              <w:rPr>
                <w:rStyle w:val="keyword1"/>
              </w:rPr>
            </w:rPrChange>
          </w:rPr>
          <w:t>HAVING</w:t>
        </w:r>
        <w:r w:rsidRPr="00D26196">
          <w:rPr>
            <w:sz w:val="18"/>
            <w:rPrChange w:id="23100" w:author="shorny" w:date="2014-06-09T18:55:00Z">
              <w:rPr/>
            </w:rPrChange>
          </w:rPr>
          <w:t xml:space="preserve"> </w:t>
        </w:r>
        <w:proofErr w:type="gramStart"/>
        <w:r w:rsidRPr="00D26196">
          <w:rPr>
            <w:rStyle w:val="builtin1"/>
            <w:sz w:val="18"/>
            <w:rPrChange w:id="23101" w:author="shorny" w:date="2014-06-09T18:55:00Z">
              <w:rPr>
                <w:rStyle w:val="builtin1"/>
              </w:rPr>
            </w:rPrChange>
          </w:rPr>
          <w:t>COUNT</w:t>
        </w:r>
        <w:r w:rsidRPr="00D26196">
          <w:rPr>
            <w:sz w:val="18"/>
            <w:rPrChange w:id="23102" w:author="shorny" w:date="2014-06-09T18:55:00Z">
              <w:rPr/>
            </w:rPrChange>
          </w:rPr>
          <w:t>(</w:t>
        </w:r>
        <w:proofErr w:type="gramEnd"/>
        <w:r w:rsidRPr="00D26196">
          <w:rPr>
            <w:sz w:val="18"/>
            <w:rPrChange w:id="23103" w:author="shorny" w:date="2014-06-09T18:55:00Z">
              <w:rPr/>
            </w:rPrChange>
          </w:rPr>
          <w:t>*) = 1</w:t>
        </w:r>
      </w:ins>
    </w:p>
    <w:p w14:paraId="2F9B85CC" w14:textId="77777777" w:rsidR="00D26196" w:rsidRPr="00D26196" w:rsidRDefault="00D26196">
      <w:pPr>
        <w:pStyle w:val="HTMLPreformatted"/>
        <w:divId w:val="2032412305"/>
        <w:rPr>
          <w:ins w:id="23104" w:author="shorny" w:date="2014-06-09T18:54:00Z"/>
          <w:sz w:val="18"/>
          <w:rPrChange w:id="23105" w:author="shorny" w:date="2014-06-09T18:55:00Z">
            <w:rPr>
              <w:ins w:id="23106" w:author="shorny" w:date="2014-06-09T18:54:00Z"/>
            </w:rPr>
          </w:rPrChange>
        </w:rPr>
      </w:pPr>
      <w:ins w:id="23107" w:author="shorny" w:date="2014-06-09T18:54:00Z">
        <w:r w:rsidRPr="00D26196">
          <w:rPr>
            <w:sz w:val="18"/>
            <w:rPrChange w:id="23108" w:author="shorny" w:date="2014-06-09T18:55:00Z">
              <w:rPr/>
            </w:rPrChange>
          </w:rPr>
          <w:t xml:space="preserve">  </w:t>
        </w:r>
        <w:r w:rsidRPr="00D26196">
          <w:rPr>
            <w:rStyle w:val="keyword1"/>
            <w:sz w:val="18"/>
            <w:rPrChange w:id="23109" w:author="shorny" w:date="2014-06-09T18:55:00Z">
              <w:rPr>
                <w:rStyle w:val="keyword1"/>
              </w:rPr>
            </w:rPrChange>
          </w:rPr>
          <w:t>ORDER</w:t>
        </w:r>
        <w:r w:rsidRPr="00D26196">
          <w:rPr>
            <w:sz w:val="18"/>
            <w:rPrChange w:id="23110" w:author="shorny" w:date="2014-06-09T18:55:00Z">
              <w:rPr/>
            </w:rPrChange>
          </w:rPr>
          <w:t xml:space="preserve"> </w:t>
        </w:r>
        <w:r w:rsidRPr="00D26196">
          <w:rPr>
            <w:rStyle w:val="keyword1"/>
            <w:sz w:val="18"/>
            <w:rPrChange w:id="23111" w:author="shorny" w:date="2014-06-09T18:55:00Z">
              <w:rPr>
                <w:rStyle w:val="keyword1"/>
              </w:rPr>
            </w:rPrChange>
          </w:rPr>
          <w:t>BY</w:t>
        </w:r>
        <w:r w:rsidRPr="00D26196">
          <w:rPr>
            <w:sz w:val="18"/>
            <w:rPrChange w:id="23112" w:author="shorny" w:date="2014-06-09T18:55:00Z">
              <w:rPr/>
            </w:rPrChange>
          </w:rPr>
          <w:t xml:space="preserve"> </w:t>
        </w:r>
        <w:proofErr w:type="gramStart"/>
        <w:r w:rsidRPr="00D26196">
          <w:rPr>
            <w:sz w:val="18"/>
            <w:rPrChange w:id="23113" w:author="shorny" w:date="2014-06-09T18:55:00Z">
              <w:rPr/>
            </w:rPrChange>
          </w:rPr>
          <w:t>problems.ApplicationID ;</w:t>
        </w:r>
        <w:proofErr w:type="gramEnd"/>
      </w:ins>
    </w:p>
    <w:p w14:paraId="7C68B5C0" w14:textId="77777777" w:rsidR="00D26196" w:rsidRPr="00D26196" w:rsidRDefault="00D26196">
      <w:pPr>
        <w:pStyle w:val="HTMLPreformatted"/>
        <w:divId w:val="2032412305"/>
        <w:rPr>
          <w:ins w:id="23114" w:author="shorny" w:date="2014-06-09T18:54:00Z"/>
          <w:sz w:val="18"/>
          <w:rPrChange w:id="23115" w:author="shorny" w:date="2014-06-09T18:55:00Z">
            <w:rPr>
              <w:ins w:id="23116" w:author="shorny" w:date="2014-06-09T18:54:00Z"/>
            </w:rPr>
          </w:rPrChange>
        </w:rPr>
      </w:pPr>
    </w:p>
    <w:p w14:paraId="5811945D" w14:textId="77777777" w:rsidR="00D26196" w:rsidRPr="00D26196" w:rsidRDefault="00D26196">
      <w:pPr>
        <w:pStyle w:val="HTMLPreformatted"/>
        <w:divId w:val="2032412305"/>
        <w:rPr>
          <w:ins w:id="23117" w:author="shorny" w:date="2014-06-09T18:54:00Z"/>
          <w:rStyle w:val="comment1"/>
          <w:sz w:val="18"/>
          <w:rPrChange w:id="23118" w:author="shorny" w:date="2014-06-09T18:55:00Z">
            <w:rPr>
              <w:ins w:id="23119" w:author="shorny" w:date="2014-06-09T18:54:00Z"/>
              <w:rStyle w:val="comment1"/>
            </w:rPr>
          </w:rPrChange>
        </w:rPr>
      </w:pPr>
      <w:ins w:id="23120" w:author="shorny" w:date="2014-06-09T18:54:00Z">
        <w:r w:rsidRPr="00D26196">
          <w:rPr>
            <w:sz w:val="18"/>
            <w:rPrChange w:id="23121" w:author="shorny" w:date="2014-06-09T18:55:00Z">
              <w:rPr/>
            </w:rPrChange>
          </w:rPr>
          <w:t xml:space="preserve">  </w:t>
        </w:r>
        <w:r w:rsidRPr="00D26196">
          <w:rPr>
            <w:rStyle w:val="comment1"/>
            <w:sz w:val="18"/>
            <w:rPrChange w:id="23122" w:author="shorny" w:date="2014-06-09T18:55:00Z">
              <w:rPr>
                <w:rStyle w:val="comment1"/>
              </w:rPr>
            </w:rPrChange>
          </w:rPr>
          <w:t xml:space="preserve">-- </w:t>
        </w:r>
        <w:proofErr w:type="gramStart"/>
        <w:r w:rsidRPr="00D26196">
          <w:rPr>
            <w:rStyle w:val="comment1"/>
            <w:sz w:val="18"/>
            <w:rPrChange w:id="23123" w:author="shorny" w:date="2014-06-09T18:55:00Z">
              <w:rPr>
                <w:rStyle w:val="comment1"/>
              </w:rPr>
            </w:rPrChange>
          </w:rPr>
          <w:t>report</w:t>
        </w:r>
        <w:proofErr w:type="gramEnd"/>
        <w:r w:rsidRPr="00D26196">
          <w:rPr>
            <w:rStyle w:val="comment1"/>
            <w:sz w:val="18"/>
            <w:rPrChange w:id="23124" w:author="shorny" w:date="2014-06-09T18:55:00Z">
              <w:rPr>
                <w:rStyle w:val="comment1"/>
              </w:rPr>
            </w:rPrChange>
          </w:rPr>
          <w:t xml:space="preserve"> an error if the 'problems' table isn't empty</w:t>
        </w:r>
      </w:ins>
    </w:p>
    <w:p w14:paraId="3575992A" w14:textId="77777777" w:rsidR="00D26196" w:rsidRPr="00D26196" w:rsidRDefault="00D26196">
      <w:pPr>
        <w:pStyle w:val="HTMLPreformatted"/>
        <w:divId w:val="2032412305"/>
        <w:rPr>
          <w:ins w:id="23125" w:author="shorny" w:date="2014-06-09T18:54:00Z"/>
          <w:sz w:val="18"/>
          <w:rPrChange w:id="23126" w:author="shorny" w:date="2014-06-09T18:55:00Z">
            <w:rPr>
              <w:ins w:id="23127" w:author="shorny" w:date="2014-06-09T18:54:00Z"/>
            </w:rPr>
          </w:rPrChange>
        </w:rPr>
      </w:pPr>
      <w:ins w:id="23128" w:author="shorny" w:date="2014-06-09T18:54:00Z">
        <w:r w:rsidRPr="00D26196">
          <w:rPr>
            <w:sz w:val="18"/>
            <w:rPrChange w:id="23129" w:author="shorny" w:date="2014-06-09T18:55:00Z">
              <w:rPr/>
            </w:rPrChange>
          </w:rPr>
          <w:lastRenderedPageBreak/>
          <w:t xml:space="preserve">  </w:t>
        </w:r>
        <w:r w:rsidRPr="00D26196">
          <w:rPr>
            <w:rStyle w:val="keyword1"/>
            <w:sz w:val="18"/>
            <w:rPrChange w:id="23130" w:author="shorny" w:date="2014-06-09T18:55:00Z">
              <w:rPr>
                <w:rStyle w:val="keyword1"/>
              </w:rPr>
            </w:rPrChange>
          </w:rPr>
          <w:t>CALL</w:t>
        </w:r>
        <w:r w:rsidRPr="00D26196">
          <w:rPr>
            <w:sz w:val="18"/>
            <w:rPrChange w:id="23131" w:author="shorny" w:date="2014-06-09T18:55:00Z">
              <w:rPr/>
            </w:rPrChange>
          </w:rPr>
          <w:t xml:space="preserve"> stk_unit.assert_table_</w:t>
        </w:r>
        <w:proofErr w:type="gramStart"/>
        <w:r w:rsidRPr="00D26196">
          <w:rPr>
            <w:sz w:val="18"/>
            <w:rPrChange w:id="23132" w:author="shorny" w:date="2014-06-09T18:55:00Z">
              <w:rPr/>
            </w:rPrChange>
          </w:rPr>
          <w:t>empty(</w:t>
        </w:r>
        <w:proofErr w:type="gramEnd"/>
        <w:r w:rsidRPr="00D26196">
          <w:rPr>
            <w:sz w:val="18"/>
            <w:rPrChange w:id="23133" w:author="shorny" w:date="2014-06-09T18:55:00Z">
              <w:rPr/>
            </w:rPrChange>
          </w:rPr>
          <w:t xml:space="preserve"> </w:t>
        </w:r>
      </w:ins>
    </w:p>
    <w:p w14:paraId="7B81B0E1" w14:textId="77777777" w:rsidR="00D26196" w:rsidRPr="00D26196" w:rsidRDefault="00D26196">
      <w:pPr>
        <w:pStyle w:val="HTMLPreformatted"/>
        <w:divId w:val="2032412305"/>
        <w:rPr>
          <w:ins w:id="23134" w:author="shorny" w:date="2014-06-09T18:54:00Z"/>
          <w:sz w:val="18"/>
          <w:rPrChange w:id="23135" w:author="shorny" w:date="2014-06-09T18:55:00Z">
            <w:rPr>
              <w:ins w:id="23136" w:author="shorny" w:date="2014-06-09T18:54:00Z"/>
            </w:rPr>
          </w:rPrChange>
        </w:rPr>
      </w:pPr>
      <w:ins w:id="23137" w:author="shorny" w:date="2014-06-09T18:54:00Z">
        <w:r w:rsidRPr="00D26196">
          <w:rPr>
            <w:sz w:val="18"/>
            <w:rPrChange w:id="23138" w:author="shorny" w:date="2014-06-09T18:55:00Z">
              <w:rPr/>
            </w:rPrChange>
          </w:rPr>
          <w:t xml:space="preserve">    </w:t>
        </w:r>
        <w:proofErr w:type="gramStart"/>
        <w:r w:rsidRPr="00D26196">
          <w:rPr>
            <w:sz w:val="18"/>
            <w:rPrChange w:id="23139" w:author="shorny" w:date="2014-06-09T18:55:00Z">
              <w:rPr/>
            </w:rPrChange>
          </w:rPr>
          <w:t>DATABASE(</w:t>
        </w:r>
        <w:proofErr w:type="gramEnd"/>
        <w:r w:rsidRPr="00D26196">
          <w:rPr>
            <w:sz w:val="18"/>
            <w:rPrChange w:id="23140" w:author="shorny" w:date="2014-06-09T18:55:00Z">
              <w:rPr/>
            </w:rPrChange>
          </w:rPr>
          <w:t>),</w:t>
        </w:r>
      </w:ins>
    </w:p>
    <w:p w14:paraId="396B92A9" w14:textId="77777777" w:rsidR="00D26196" w:rsidRPr="00D26196" w:rsidRDefault="00D26196">
      <w:pPr>
        <w:pStyle w:val="HTMLPreformatted"/>
        <w:divId w:val="2032412305"/>
        <w:rPr>
          <w:ins w:id="23141" w:author="shorny" w:date="2014-06-09T18:54:00Z"/>
          <w:sz w:val="18"/>
          <w:rPrChange w:id="23142" w:author="shorny" w:date="2014-06-09T18:55:00Z">
            <w:rPr>
              <w:ins w:id="23143" w:author="shorny" w:date="2014-06-09T18:54:00Z"/>
            </w:rPr>
          </w:rPrChange>
        </w:rPr>
      </w:pPr>
      <w:ins w:id="23144" w:author="shorny" w:date="2014-06-09T18:54:00Z">
        <w:r w:rsidRPr="00D26196">
          <w:rPr>
            <w:sz w:val="18"/>
            <w:rPrChange w:id="23145" w:author="shorny" w:date="2014-06-09T18:55:00Z">
              <w:rPr/>
            </w:rPrChange>
          </w:rPr>
          <w:t xml:space="preserve">    </w:t>
        </w:r>
        <w:r w:rsidRPr="00D26196">
          <w:rPr>
            <w:rStyle w:val="string1"/>
            <w:sz w:val="18"/>
            <w:rPrChange w:id="23146" w:author="shorny" w:date="2014-06-09T18:55:00Z">
              <w:rPr>
                <w:rStyle w:val="string1"/>
              </w:rPr>
            </w:rPrChange>
          </w:rPr>
          <w:t>'utrans_k_problems'</w:t>
        </w:r>
        <w:r w:rsidRPr="00D26196">
          <w:rPr>
            <w:sz w:val="18"/>
            <w:rPrChange w:id="23147" w:author="shorny" w:date="2014-06-09T18:55:00Z">
              <w:rPr/>
            </w:rPrChange>
          </w:rPr>
          <w:t xml:space="preserve">, </w:t>
        </w:r>
      </w:ins>
    </w:p>
    <w:p w14:paraId="6EE63F06" w14:textId="77777777" w:rsidR="00D26196" w:rsidRPr="00D26196" w:rsidRDefault="00D26196">
      <w:pPr>
        <w:pStyle w:val="HTMLPreformatted"/>
        <w:divId w:val="2032412305"/>
        <w:rPr>
          <w:ins w:id="23148" w:author="shorny" w:date="2014-06-09T18:54:00Z"/>
          <w:sz w:val="18"/>
          <w:rPrChange w:id="23149" w:author="shorny" w:date="2014-06-09T18:55:00Z">
            <w:rPr>
              <w:ins w:id="23150" w:author="shorny" w:date="2014-06-09T18:54:00Z"/>
            </w:rPr>
          </w:rPrChange>
        </w:rPr>
      </w:pPr>
      <w:ins w:id="23151" w:author="shorny" w:date="2014-06-09T18:54:00Z">
        <w:r w:rsidRPr="00D26196">
          <w:rPr>
            <w:sz w:val="18"/>
            <w:rPrChange w:id="23152" w:author="shorny" w:date="2014-06-09T18:55:00Z">
              <w:rPr/>
            </w:rPrChange>
          </w:rPr>
          <w:t xml:space="preserve">    </w:t>
        </w:r>
        <w:r w:rsidRPr="00D26196">
          <w:rPr>
            <w:rStyle w:val="string1"/>
            <w:sz w:val="18"/>
            <w:rPrChange w:id="23153" w:author="shorny" w:date="2014-06-09T18:55:00Z">
              <w:rPr>
                <w:rStyle w:val="string1"/>
              </w:rPr>
            </w:rPrChange>
          </w:rPr>
          <w:t>'Incorrect results'</w:t>
        </w:r>
        <w:proofErr w:type="gramStart"/>
        <w:r w:rsidRPr="00D26196">
          <w:rPr>
            <w:sz w:val="18"/>
            <w:rPrChange w:id="23154" w:author="shorny" w:date="2014-06-09T18:55:00Z">
              <w:rPr/>
            </w:rPrChange>
          </w:rPr>
          <w:t>) ;</w:t>
        </w:r>
        <w:proofErr w:type="gramEnd"/>
        <w:r w:rsidRPr="00D26196">
          <w:rPr>
            <w:sz w:val="18"/>
            <w:rPrChange w:id="23155" w:author="shorny" w:date="2014-06-09T18:55:00Z">
              <w:rPr/>
            </w:rPrChange>
          </w:rPr>
          <w:t xml:space="preserve"> </w:t>
        </w:r>
      </w:ins>
    </w:p>
    <w:p w14:paraId="120CBD06" w14:textId="77777777" w:rsidR="00D26196" w:rsidRPr="00D26196" w:rsidRDefault="00D26196">
      <w:pPr>
        <w:pStyle w:val="HTMLPreformatted"/>
        <w:divId w:val="2032412305"/>
        <w:rPr>
          <w:ins w:id="23156" w:author="shorny" w:date="2014-06-09T18:54:00Z"/>
          <w:sz w:val="18"/>
          <w:rPrChange w:id="23157" w:author="shorny" w:date="2014-06-09T18:55:00Z">
            <w:rPr>
              <w:ins w:id="23158" w:author="shorny" w:date="2014-06-09T18:54:00Z"/>
            </w:rPr>
          </w:rPrChange>
        </w:rPr>
      </w:pPr>
    </w:p>
    <w:p w14:paraId="0DBC3B9E" w14:textId="77777777" w:rsidR="00D26196" w:rsidRPr="00D26196" w:rsidRDefault="00D26196">
      <w:pPr>
        <w:pStyle w:val="HTMLPreformatted"/>
        <w:divId w:val="2032412305"/>
        <w:rPr>
          <w:ins w:id="23159" w:author="shorny" w:date="2014-06-09T18:54:00Z"/>
          <w:sz w:val="18"/>
          <w:rPrChange w:id="23160" w:author="shorny" w:date="2014-06-09T18:55:00Z">
            <w:rPr>
              <w:ins w:id="23161" w:author="shorny" w:date="2014-06-09T18:54:00Z"/>
            </w:rPr>
          </w:rPrChange>
        </w:rPr>
      </w:pPr>
      <w:ins w:id="23162" w:author="shorny" w:date="2014-06-09T18:54:00Z">
        <w:r w:rsidRPr="00D26196">
          <w:rPr>
            <w:sz w:val="18"/>
            <w:rPrChange w:id="23163" w:author="shorny" w:date="2014-06-09T18:55:00Z">
              <w:rPr/>
            </w:rPrChange>
          </w:rPr>
          <w:t xml:space="preserve">  </w:t>
        </w:r>
        <w:r w:rsidRPr="00D26196">
          <w:rPr>
            <w:rStyle w:val="keyword1"/>
            <w:sz w:val="18"/>
            <w:rPrChange w:id="23164" w:author="shorny" w:date="2014-06-09T18:55:00Z">
              <w:rPr>
                <w:rStyle w:val="keyword1"/>
              </w:rPr>
            </w:rPrChange>
          </w:rPr>
          <w:t>DROP</w:t>
        </w:r>
        <w:r w:rsidRPr="00D26196">
          <w:rPr>
            <w:sz w:val="18"/>
            <w:rPrChange w:id="23165" w:author="shorny" w:date="2014-06-09T18:55:00Z">
              <w:rPr/>
            </w:rPrChange>
          </w:rPr>
          <w:t xml:space="preserve"> </w:t>
        </w:r>
        <w:r w:rsidRPr="00D26196">
          <w:rPr>
            <w:rStyle w:val="keyword1"/>
            <w:sz w:val="18"/>
            <w:rPrChange w:id="23166" w:author="shorny" w:date="2014-06-09T18:55:00Z">
              <w:rPr>
                <w:rStyle w:val="keyword1"/>
              </w:rPr>
            </w:rPrChange>
          </w:rPr>
          <w:t>TABLE</w:t>
        </w:r>
        <w:r w:rsidRPr="00D26196">
          <w:rPr>
            <w:sz w:val="18"/>
            <w:rPrChange w:id="23167" w:author="shorny" w:date="2014-06-09T18:55:00Z">
              <w:rPr/>
            </w:rPrChange>
          </w:rPr>
          <w:t xml:space="preserve"> </w:t>
        </w:r>
        <w:r w:rsidRPr="00D26196">
          <w:rPr>
            <w:rStyle w:val="function-name1"/>
            <w:sz w:val="18"/>
            <w:rPrChange w:id="23168" w:author="shorny" w:date="2014-06-09T18:55:00Z">
              <w:rPr>
                <w:rStyle w:val="function-name1"/>
              </w:rPr>
            </w:rPrChange>
          </w:rPr>
          <w:t>utrans_k_</w:t>
        </w:r>
        <w:proofErr w:type="gramStart"/>
        <w:r w:rsidRPr="00D26196">
          <w:rPr>
            <w:rStyle w:val="function-name1"/>
            <w:sz w:val="18"/>
            <w:rPrChange w:id="23169" w:author="shorny" w:date="2014-06-09T18:55:00Z">
              <w:rPr>
                <w:rStyle w:val="function-name1"/>
              </w:rPr>
            </w:rPrChange>
          </w:rPr>
          <w:t>expecteds</w:t>
        </w:r>
        <w:r w:rsidRPr="00D26196">
          <w:rPr>
            <w:sz w:val="18"/>
            <w:rPrChange w:id="23170" w:author="shorny" w:date="2014-06-09T18:55:00Z">
              <w:rPr/>
            </w:rPrChange>
          </w:rPr>
          <w:t xml:space="preserve"> ;</w:t>
        </w:r>
        <w:proofErr w:type="gramEnd"/>
      </w:ins>
    </w:p>
    <w:p w14:paraId="0947C4DD" w14:textId="77777777" w:rsidR="00D26196" w:rsidRPr="00D26196" w:rsidRDefault="00D26196">
      <w:pPr>
        <w:pStyle w:val="HTMLPreformatted"/>
        <w:divId w:val="2032412305"/>
        <w:rPr>
          <w:ins w:id="23171" w:author="shorny" w:date="2014-06-09T18:54:00Z"/>
          <w:sz w:val="18"/>
          <w:rPrChange w:id="23172" w:author="shorny" w:date="2014-06-09T18:55:00Z">
            <w:rPr>
              <w:ins w:id="23173" w:author="shorny" w:date="2014-06-09T18:54:00Z"/>
            </w:rPr>
          </w:rPrChange>
        </w:rPr>
      </w:pPr>
      <w:ins w:id="23174" w:author="shorny" w:date="2014-06-09T18:54:00Z">
        <w:r w:rsidRPr="00D26196">
          <w:rPr>
            <w:sz w:val="18"/>
            <w:rPrChange w:id="23175" w:author="shorny" w:date="2014-06-09T18:55:00Z">
              <w:rPr/>
            </w:rPrChange>
          </w:rPr>
          <w:t xml:space="preserve">  </w:t>
        </w:r>
        <w:r w:rsidRPr="00D26196">
          <w:rPr>
            <w:rStyle w:val="keyword1"/>
            <w:sz w:val="18"/>
            <w:rPrChange w:id="23176" w:author="shorny" w:date="2014-06-09T18:55:00Z">
              <w:rPr>
                <w:rStyle w:val="keyword1"/>
              </w:rPr>
            </w:rPrChange>
          </w:rPr>
          <w:t>DROP</w:t>
        </w:r>
        <w:r w:rsidRPr="00D26196">
          <w:rPr>
            <w:sz w:val="18"/>
            <w:rPrChange w:id="23177" w:author="shorny" w:date="2014-06-09T18:55:00Z">
              <w:rPr/>
            </w:rPrChange>
          </w:rPr>
          <w:t xml:space="preserve"> </w:t>
        </w:r>
        <w:r w:rsidRPr="00D26196">
          <w:rPr>
            <w:rStyle w:val="keyword1"/>
            <w:sz w:val="18"/>
            <w:rPrChange w:id="23178" w:author="shorny" w:date="2014-06-09T18:55:00Z">
              <w:rPr>
                <w:rStyle w:val="keyword1"/>
              </w:rPr>
            </w:rPrChange>
          </w:rPr>
          <w:t>TABLE</w:t>
        </w:r>
        <w:r w:rsidRPr="00D26196">
          <w:rPr>
            <w:sz w:val="18"/>
            <w:rPrChange w:id="23179" w:author="shorny" w:date="2014-06-09T18:55:00Z">
              <w:rPr/>
            </w:rPrChange>
          </w:rPr>
          <w:t xml:space="preserve"> </w:t>
        </w:r>
        <w:r w:rsidRPr="00D26196">
          <w:rPr>
            <w:rStyle w:val="function-name1"/>
            <w:sz w:val="18"/>
            <w:rPrChange w:id="23180" w:author="shorny" w:date="2014-06-09T18:55:00Z">
              <w:rPr>
                <w:rStyle w:val="function-name1"/>
              </w:rPr>
            </w:rPrChange>
          </w:rPr>
          <w:t>utrans_k_</w:t>
        </w:r>
        <w:proofErr w:type="gramStart"/>
        <w:r w:rsidRPr="00D26196">
          <w:rPr>
            <w:rStyle w:val="function-name1"/>
            <w:sz w:val="18"/>
            <w:rPrChange w:id="23181" w:author="shorny" w:date="2014-06-09T18:55:00Z">
              <w:rPr>
                <w:rStyle w:val="function-name1"/>
              </w:rPr>
            </w:rPrChange>
          </w:rPr>
          <w:t>actuals</w:t>
        </w:r>
        <w:r w:rsidRPr="00D26196">
          <w:rPr>
            <w:sz w:val="18"/>
            <w:rPrChange w:id="23182" w:author="shorny" w:date="2014-06-09T18:55:00Z">
              <w:rPr/>
            </w:rPrChange>
          </w:rPr>
          <w:t xml:space="preserve"> ;</w:t>
        </w:r>
        <w:proofErr w:type="gramEnd"/>
      </w:ins>
    </w:p>
    <w:p w14:paraId="2158090F" w14:textId="77777777" w:rsidR="00D26196" w:rsidRPr="00D26196" w:rsidRDefault="00D26196">
      <w:pPr>
        <w:pStyle w:val="HTMLPreformatted"/>
        <w:divId w:val="2032412305"/>
        <w:rPr>
          <w:ins w:id="23183" w:author="shorny" w:date="2014-06-09T18:54:00Z"/>
          <w:sz w:val="18"/>
          <w:rPrChange w:id="23184" w:author="shorny" w:date="2014-06-09T18:55:00Z">
            <w:rPr>
              <w:ins w:id="23185" w:author="shorny" w:date="2014-06-09T18:54:00Z"/>
            </w:rPr>
          </w:rPrChange>
        </w:rPr>
      </w:pPr>
      <w:ins w:id="23186" w:author="shorny" w:date="2014-06-09T18:54:00Z">
        <w:r w:rsidRPr="00D26196">
          <w:rPr>
            <w:sz w:val="18"/>
            <w:rPrChange w:id="23187" w:author="shorny" w:date="2014-06-09T18:55:00Z">
              <w:rPr/>
            </w:rPrChange>
          </w:rPr>
          <w:t xml:space="preserve">  </w:t>
        </w:r>
        <w:r w:rsidRPr="00D26196">
          <w:rPr>
            <w:rStyle w:val="keyword1"/>
            <w:sz w:val="18"/>
            <w:rPrChange w:id="23188" w:author="shorny" w:date="2014-06-09T18:55:00Z">
              <w:rPr>
                <w:rStyle w:val="keyword1"/>
              </w:rPr>
            </w:rPrChange>
          </w:rPr>
          <w:t>DROP</w:t>
        </w:r>
        <w:r w:rsidRPr="00D26196">
          <w:rPr>
            <w:sz w:val="18"/>
            <w:rPrChange w:id="23189" w:author="shorny" w:date="2014-06-09T18:55:00Z">
              <w:rPr/>
            </w:rPrChange>
          </w:rPr>
          <w:t xml:space="preserve"> </w:t>
        </w:r>
        <w:r w:rsidRPr="00D26196">
          <w:rPr>
            <w:rStyle w:val="keyword1"/>
            <w:sz w:val="18"/>
            <w:rPrChange w:id="23190" w:author="shorny" w:date="2014-06-09T18:55:00Z">
              <w:rPr>
                <w:rStyle w:val="keyword1"/>
              </w:rPr>
            </w:rPrChange>
          </w:rPr>
          <w:t>TABLE</w:t>
        </w:r>
        <w:r w:rsidRPr="00D26196">
          <w:rPr>
            <w:sz w:val="18"/>
            <w:rPrChange w:id="23191" w:author="shorny" w:date="2014-06-09T18:55:00Z">
              <w:rPr/>
            </w:rPrChange>
          </w:rPr>
          <w:t xml:space="preserve"> </w:t>
        </w:r>
        <w:r w:rsidRPr="00D26196">
          <w:rPr>
            <w:rStyle w:val="function-name1"/>
            <w:sz w:val="18"/>
            <w:rPrChange w:id="23192" w:author="shorny" w:date="2014-06-09T18:55:00Z">
              <w:rPr>
                <w:rStyle w:val="function-name1"/>
              </w:rPr>
            </w:rPrChange>
          </w:rPr>
          <w:t>utrans_k_</w:t>
        </w:r>
        <w:proofErr w:type="gramStart"/>
        <w:r w:rsidRPr="00D26196">
          <w:rPr>
            <w:rStyle w:val="function-name1"/>
            <w:sz w:val="18"/>
            <w:rPrChange w:id="23193" w:author="shorny" w:date="2014-06-09T18:55:00Z">
              <w:rPr>
                <w:rStyle w:val="function-name1"/>
              </w:rPr>
            </w:rPrChange>
          </w:rPr>
          <w:t>problems</w:t>
        </w:r>
        <w:r w:rsidRPr="00D26196">
          <w:rPr>
            <w:sz w:val="18"/>
            <w:rPrChange w:id="23194" w:author="shorny" w:date="2014-06-09T18:55:00Z">
              <w:rPr/>
            </w:rPrChange>
          </w:rPr>
          <w:t xml:space="preserve"> ;</w:t>
        </w:r>
        <w:proofErr w:type="gramEnd"/>
      </w:ins>
    </w:p>
    <w:p w14:paraId="496055D2" w14:textId="77777777" w:rsidR="00D26196" w:rsidRPr="00D26196" w:rsidRDefault="00D26196">
      <w:pPr>
        <w:pStyle w:val="HTMLPreformatted"/>
        <w:divId w:val="2032412305"/>
        <w:rPr>
          <w:ins w:id="23195" w:author="shorny" w:date="2014-06-09T18:54:00Z"/>
          <w:sz w:val="18"/>
          <w:rPrChange w:id="23196" w:author="shorny" w:date="2014-06-09T18:55:00Z">
            <w:rPr>
              <w:ins w:id="23197" w:author="shorny" w:date="2014-06-09T18:54:00Z"/>
            </w:rPr>
          </w:rPrChange>
        </w:rPr>
      </w:pPr>
      <w:ins w:id="23198" w:author="shorny" w:date="2014-06-09T18:54:00Z">
        <w:r w:rsidRPr="00D26196">
          <w:rPr>
            <w:rStyle w:val="keyword1"/>
            <w:sz w:val="18"/>
            <w:rPrChange w:id="23199" w:author="shorny" w:date="2014-06-09T18:55:00Z">
              <w:rPr>
                <w:rStyle w:val="keyword1"/>
              </w:rPr>
            </w:rPrChange>
          </w:rPr>
          <w:t>END</w:t>
        </w:r>
        <w:r w:rsidRPr="00D26196">
          <w:rPr>
            <w:sz w:val="18"/>
            <w:rPrChange w:id="23200" w:author="shorny" w:date="2014-06-09T18:55:00Z">
              <w:rPr/>
            </w:rPrChange>
          </w:rPr>
          <w:t xml:space="preserve"> $$</w:t>
        </w:r>
      </w:ins>
    </w:p>
    <w:p w14:paraId="0FC93D2C" w14:textId="77777777" w:rsidR="00D26196" w:rsidRPr="00D26196" w:rsidRDefault="00D26196">
      <w:pPr>
        <w:pStyle w:val="HTMLPreformatted"/>
        <w:divId w:val="2032412305"/>
        <w:rPr>
          <w:ins w:id="23201" w:author="shorny" w:date="2014-06-09T18:54:00Z"/>
          <w:sz w:val="18"/>
          <w:rPrChange w:id="23202" w:author="shorny" w:date="2014-06-09T18:55:00Z">
            <w:rPr>
              <w:ins w:id="23203" w:author="shorny" w:date="2014-06-09T18:54:00Z"/>
            </w:rPr>
          </w:rPrChange>
        </w:rPr>
      </w:pPr>
    </w:p>
    <w:p w14:paraId="363C7955" w14:textId="77777777" w:rsidR="00D26196" w:rsidRPr="00D26196" w:rsidRDefault="00D26196">
      <w:pPr>
        <w:pStyle w:val="HTMLPreformatted"/>
        <w:divId w:val="2032412305"/>
        <w:rPr>
          <w:ins w:id="23204" w:author="shorny" w:date="2014-06-09T18:54:00Z"/>
          <w:rStyle w:val="comment1"/>
          <w:sz w:val="18"/>
          <w:rPrChange w:id="23205" w:author="shorny" w:date="2014-06-09T18:55:00Z">
            <w:rPr>
              <w:ins w:id="23206" w:author="shorny" w:date="2014-06-09T18:54:00Z"/>
              <w:rStyle w:val="comment1"/>
            </w:rPr>
          </w:rPrChange>
        </w:rPr>
      </w:pPr>
      <w:ins w:id="23207" w:author="shorny" w:date="2014-06-09T18:54:00Z">
        <w:r w:rsidRPr="00D26196">
          <w:rPr>
            <w:rStyle w:val="comment1"/>
            <w:sz w:val="18"/>
            <w:rPrChange w:id="23208" w:author="shorny" w:date="2014-06-09T18:55:00Z">
              <w:rPr>
                <w:rStyle w:val="comment1"/>
              </w:rPr>
            </w:rPrChange>
          </w:rPr>
          <w:t>-- -----------------------------------------------------------------------------</w:t>
        </w:r>
      </w:ins>
    </w:p>
    <w:p w14:paraId="49077C22" w14:textId="77777777" w:rsidR="00D26196" w:rsidRPr="00D26196" w:rsidRDefault="00D26196">
      <w:pPr>
        <w:pStyle w:val="HTMLPreformatted"/>
        <w:divId w:val="2032412305"/>
        <w:rPr>
          <w:ins w:id="23209" w:author="shorny" w:date="2014-06-09T18:54:00Z"/>
          <w:rStyle w:val="comment1"/>
          <w:sz w:val="18"/>
          <w:rPrChange w:id="23210" w:author="shorny" w:date="2014-06-09T18:55:00Z">
            <w:rPr>
              <w:ins w:id="23211" w:author="shorny" w:date="2014-06-09T18:54:00Z"/>
              <w:rStyle w:val="comment1"/>
            </w:rPr>
          </w:rPrChange>
        </w:rPr>
      </w:pPr>
      <w:ins w:id="23212" w:author="shorny" w:date="2014-06-09T18:54:00Z">
        <w:r w:rsidRPr="00D26196">
          <w:rPr>
            <w:rStyle w:val="comment1"/>
            <w:sz w:val="18"/>
            <w:rPrChange w:id="23213" w:author="shorny" w:date="2014-06-09T18:55:00Z">
              <w:rPr>
                <w:rStyle w:val="comment1"/>
              </w:rPr>
            </w:rPrChange>
          </w:rPr>
          <w:t>-- l) Update the checklist to confirm that a mandatory information requirement</w:t>
        </w:r>
      </w:ins>
    </w:p>
    <w:p w14:paraId="3F31FE6A" w14:textId="77777777" w:rsidR="00D26196" w:rsidRPr="00D26196" w:rsidRDefault="00D26196">
      <w:pPr>
        <w:pStyle w:val="HTMLPreformatted"/>
        <w:divId w:val="2032412305"/>
        <w:rPr>
          <w:ins w:id="23214" w:author="shorny" w:date="2014-06-09T18:54:00Z"/>
          <w:rStyle w:val="comment1"/>
          <w:sz w:val="18"/>
          <w:rPrChange w:id="23215" w:author="shorny" w:date="2014-06-09T18:55:00Z">
            <w:rPr>
              <w:ins w:id="23216" w:author="shorny" w:date="2014-06-09T18:54:00Z"/>
              <w:rStyle w:val="comment1"/>
            </w:rPr>
          </w:rPrChange>
        </w:rPr>
      </w:pPr>
      <w:ins w:id="23217" w:author="shorny" w:date="2014-06-09T18:54:00Z">
        <w:r w:rsidRPr="00D26196">
          <w:rPr>
            <w:rStyle w:val="comment1"/>
            <w:sz w:val="18"/>
            <w:rPrChange w:id="23218" w:author="shorny" w:date="2014-06-09T18:55:00Z">
              <w:rPr>
                <w:rStyle w:val="comment1"/>
              </w:rPr>
            </w:rPrChange>
          </w:rPr>
          <w:t>-- has been met</w:t>
        </w:r>
      </w:ins>
    </w:p>
    <w:p w14:paraId="7BFA0F15" w14:textId="77777777" w:rsidR="00D26196" w:rsidRPr="00D26196" w:rsidRDefault="00D26196">
      <w:pPr>
        <w:pStyle w:val="HTMLPreformatted"/>
        <w:divId w:val="2032412305"/>
        <w:rPr>
          <w:ins w:id="23219" w:author="shorny" w:date="2014-06-09T18:54:00Z"/>
          <w:sz w:val="18"/>
          <w:rPrChange w:id="23220" w:author="shorny" w:date="2014-06-09T18:55:00Z">
            <w:rPr>
              <w:ins w:id="23221" w:author="shorny" w:date="2014-06-09T18:54:00Z"/>
            </w:rPr>
          </w:rPrChange>
        </w:rPr>
      </w:pPr>
      <w:ins w:id="23222" w:author="shorny" w:date="2014-06-09T18:54:00Z">
        <w:r w:rsidRPr="00D26196">
          <w:rPr>
            <w:rStyle w:val="keyword1"/>
            <w:sz w:val="18"/>
            <w:rPrChange w:id="23223" w:author="shorny" w:date="2014-06-09T18:55:00Z">
              <w:rPr>
                <w:rStyle w:val="keyword1"/>
              </w:rPr>
            </w:rPrChange>
          </w:rPr>
          <w:t>CREATE</w:t>
        </w:r>
        <w:r w:rsidRPr="00D26196">
          <w:rPr>
            <w:sz w:val="18"/>
            <w:rPrChange w:id="23224" w:author="shorny" w:date="2014-06-09T18:55:00Z">
              <w:rPr/>
            </w:rPrChange>
          </w:rPr>
          <w:t xml:space="preserve"> </w:t>
        </w:r>
        <w:r w:rsidRPr="00D26196">
          <w:rPr>
            <w:rStyle w:val="keyword1"/>
            <w:sz w:val="18"/>
            <w:rPrChange w:id="23225" w:author="shorny" w:date="2014-06-09T18:55:00Z">
              <w:rPr>
                <w:rStyle w:val="keyword1"/>
              </w:rPr>
            </w:rPrChange>
          </w:rPr>
          <w:t>PROCEDURE</w:t>
        </w:r>
        <w:r w:rsidRPr="00D26196">
          <w:rPr>
            <w:sz w:val="18"/>
            <w:rPrChange w:id="23226" w:author="shorny" w:date="2014-06-09T18:55:00Z">
              <w:rPr/>
            </w:rPrChange>
          </w:rPr>
          <w:t xml:space="preserve"> </w:t>
        </w:r>
        <w:r w:rsidRPr="00D26196">
          <w:rPr>
            <w:rStyle w:val="function-name1"/>
            <w:sz w:val="18"/>
            <w:rPrChange w:id="23227" w:author="shorny" w:date="2014-06-09T18:55:00Z">
              <w:rPr>
                <w:rStyle w:val="function-name1"/>
              </w:rPr>
            </w:rPrChange>
          </w:rPr>
          <w:t>test_utrans_</w:t>
        </w:r>
        <w:proofErr w:type="gramStart"/>
        <w:r w:rsidRPr="00D26196">
          <w:rPr>
            <w:rStyle w:val="function-name1"/>
            <w:sz w:val="18"/>
            <w:rPrChange w:id="23228" w:author="shorny" w:date="2014-06-09T18:55:00Z">
              <w:rPr>
                <w:rStyle w:val="function-name1"/>
              </w:rPr>
            </w:rPrChange>
          </w:rPr>
          <w:t>l</w:t>
        </w:r>
        <w:r w:rsidRPr="00D26196">
          <w:rPr>
            <w:sz w:val="18"/>
            <w:rPrChange w:id="23229" w:author="shorny" w:date="2014-06-09T18:55:00Z">
              <w:rPr/>
            </w:rPrChange>
          </w:rPr>
          <w:t>()</w:t>
        </w:r>
        <w:proofErr w:type="gramEnd"/>
        <w:r w:rsidRPr="00D26196">
          <w:rPr>
            <w:sz w:val="18"/>
            <w:rPrChange w:id="23230" w:author="shorny" w:date="2014-06-09T18:55:00Z">
              <w:rPr/>
            </w:rPrChange>
          </w:rPr>
          <w:t xml:space="preserve"> </w:t>
        </w:r>
      </w:ins>
    </w:p>
    <w:p w14:paraId="43218C05" w14:textId="77777777" w:rsidR="00D26196" w:rsidRPr="00D26196" w:rsidRDefault="00D26196">
      <w:pPr>
        <w:pStyle w:val="HTMLPreformatted"/>
        <w:divId w:val="2032412305"/>
        <w:rPr>
          <w:ins w:id="23231" w:author="shorny" w:date="2014-06-09T18:54:00Z"/>
          <w:sz w:val="18"/>
          <w:rPrChange w:id="23232" w:author="shorny" w:date="2014-06-09T18:55:00Z">
            <w:rPr>
              <w:ins w:id="23233" w:author="shorny" w:date="2014-06-09T18:54:00Z"/>
            </w:rPr>
          </w:rPrChange>
        </w:rPr>
      </w:pPr>
      <w:ins w:id="23234" w:author="shorny" w:date="2014-06-09T18:54:00Z">
        <w:r w:rsidRPr="00D26196">
          <w:rPr>
            <w:rStyle w:val="keyword1"/>
            <w:sz w:val="18"/>
            <w:rPrChange w:id="23235" w:author="shorny" w:date="2014-06-09T18:55:00Z">
              <w:rPr>
                <w:rStyle w:val="keyword1"/>
              </w:rPr>
            </w:rPrChange>
          </w:rPr>
          <w:t>BEGIN</w:t>
        </w:r>
      </w:ins>
    </w:p>
    <w:p w14:paraId="79056B2A" w14:textId="77777777" w:rsidR="00D26196" w:rsidRPr="00D26196" w:rsidRDefault="00D26196">
      <w:pPr>
        <w:pStyle w:val="HTMLPreformatted"/>
        <w:divId w:val="2032412305"/>
        <w:rPr>
          <w:ins w:id="23236" w:author="shorny" w:date="2014-06-09T18:54:00Z"/>
          <w:sz w:val="18"/>
          <w:rPrChange w:id="23237" w:author="shorny" w:date="2014-06-09T18:55:00Z">
            <w:rPr>
              <w:ins w:id="23238" w:author="shorny" w:date="2014-06-09T18:54:00Z"/>
            </w:rPr>
          </w:rPrChange>
        </w:rPr>
      </w:pPr>
    </w:p>
    <w:p w14:paraId="5FED11CF" w14:textId="77777777" w:rsidR="00D26196" w:rsidRPr="00D26196" w:rsidRDefault="00D26196">
      <w:pPr>
        <w:pStyle w:val="HTMLPreformatted"/>
        <w:divId w:val="2032412305"/>
        <w:rPr>
          <w:ins w:id="23239" w:author="shorny" w:date="2014-06-09T18:54:00Z"/>
          <w:sz w:val="18"/>
          <w:rPrChange w:id="23240" w:author="shorny" w:date="2014-06-09T18:55:00Z">
            <w:rPr>
              <w:ins w:id="23241" w:author="shorny" w:date="2014-06-09T18:54:00Z"/>
            </w:rPr>
          </w:rPrChange>
        </w:rPr>
      </w:pPr>
      <w:ins w:id="23242" w:author="shorny" w:date="2014-06-09T18:54:00Z">
        <w:r w:rsidRPr="00D26196">
          <w:rPr>
            <w:sz w:val="18"/>
            <w:rPrChange w:id="23243" w:author="shorny" w:date="2014-06-09T18:55:00Z">
              <w:rPr/>
            </w:rPrChange>
          </w:rPr>
          <w:t xml:space="preserve">  </w:t>
        </w:r>
        <w:r w:rsidRPr="00D26196">
          <w:rPr>
            <w:rStyle w:val="keyword1"/>
            <w:sz w:val="18"/>
            <w:rPrChange w:id="23244" w:author="shorny" w:date="2014-06-09T18:55:00Z">
              <w:rPr>
                <w:rStyle w:val="keyword1"/>
              </w:rPr>
            </w:rPrChange>
          </w:rPr>
          <w:t>UPDATE</w:t>
        </w:r>
        <w:r w:rsidRPr="00D26196">
          <w:rPr>
            <w:sz w:val="18"/>
            <w:rPrChange w:id="23245" w:author="shorny" w:date="2014-06-09T18:55:00Z">
              <w:rPr/>
            </w:rPrChange>
          </w:rPr>
          <w:t xml:space="preserve"> rhd.Application </w:t>
        </w:r>
      </w:ins>
    </w:p>
    <w:p w14:paraId="24D10D17" w14:textId="77777777" w:rsidR="00D26196" w:rsidRPr="00D26196" w:rsidRDefault="00D26196">
      <w:pPr>
        <w:pStyle w:val="HTMLPreformatted"/>
        <w:divId w:val="2032412305"/>
        <w:rPr>
          <w:ins w:id="23246" w:author="shorny" w:date="2014-06-09T18:54:00Z"/>
          <w:sz w:val="18"/>
          <w:rPrChange w:id="23247" w:author="shorny" w:date="2014-06-09T18:55:00Z">
            <w:rPr>
              <w:ins w:id="23248" w:author="shorny" w:date="2014-06-09T18:54:00Z"/>
            </w:rPr>
          </w:rPrChange>
        </w:rPr>
      </w:pPr>
      <w:ins w:id="23249" w:author="shorny" w:date="2014-06-09T18:54:00Z">
        <w:r w:rsidRPr="00D26196">
          <w:rPr>
            <w:sz w:val="18"/>
            <w:rPrChange w:id="23250" w:author="shorny" w:date="2014-06-09T18:55:00Z">
              <w:rPr/>
            </w:rPrChange>
          </w:rPr>
          <w:t xml:space="preserve">  </w:t>
        </w:r>
        <w:r w:rsidRPr="00D26196">
          <w:rPr>
            <w:rStyle w:val="keyword1"/>
            <w:sz w:val="18"/>
            <w:rPrChange w:id="23251" w:author="shorny" w:date="2014-06-09T18:55:00Z">
              <w:rPr>
                <w:rStyle w:val="keyword1"/>
              </w:rPr>
            </w:rPrChange>
          </w:rPr>
          <w:t>SET</w:t>
        </w:r>
        <w:r w:rsidRPr="00D26196">
          <w:rPr>
            <w:sz w:val="18"/>
            <w:rPrChange w:id="23252" w:author="shorny" w:date="2014-06-09T18:55:00Z">
              <w:rPr/>
            </w:rPrChange>
          </w:rPr>
          <w:t xml:space="preserve"> AddressConfirmed = 1 </w:t>
        </w:r>
      </w:ins>
    </w:p>
    <w:p w14:paraId="02EFEB80" w14:textId="77777777" w:rsidR="00D26196" w:rsidRPr="00D26196" w:rsidRDefault="00D26196">
      <w:pPr>
        <w:pStyle w:val="HTMLPreformatted"/>
        <w:divId w:val="2032412305"/>
        <w:rPr>
          <w:ins w:id="23253" w:author="shorny" w:date="2014-06-09T18:54:00Z"/>
          <w:sz w:val="18"/>
          <w:rPrChange w:id="23254" w:author="shorny" w:date="2014-06-09T18:55:00Z">
            <w:rPr>
              <w:ins w:id="23255" w:author="shorny" w:date="2014-06-09T18:54:00Z"/>
            </w:rPr>
          </w:rPrChange>
        </w:rPr>
      </w:pPr>
      <w:ins w:id="23256" w:author="shorny" w:date="2014-06-09T18:54:00Z">
        <w:r w:rsidRPr="00D26196">
          <w:rPr>
            <w:sz w:val="18"/>
            <w:rPrChange w:id="23257" w:author="shorny" w:date="2014-06-09T18:55:00Z">
              <w:rPr/>
            </w:rPrChange>
          </w:rPr>
          <w:t xml:space="preserve">  </w:t>
        </w:r>
        <w:r w:rsidRPr="00D26196">
          <w:rPr>
            <w:rStyle w:val="keyword1"/>
            <w:sz w:val="18"/>
            <w:rPrChange w:id="23258" w:author="shorny" w:date="2014-06-09T18:55:00Z">
              <w:rPr>
                <w:rStyle w:val="keyword1"/>
              </w:rPr>
            </w:rPrChange>
          </w:rPr>
          <w:t>WHERE</w:t>
        </w:r>
        <w:r w:rsidRPr="00D26196">
          <w:rPr>
            <w:sz w:val="18"/>
            <w:rPrChange w:id="23259" w:author="shorny" w:date="2014-06-09T18:55:00Z">
              <w:rPr/>
            </w:rPrChange>
          </w:rPr>
          <w:t xml:space="preserve"> Application.ApplicationID = </w:t>
        </w:r>
        <w:proofErr w:type="gramStart"/>
        <w:r w:rsidRPr="00D26196">
          <w:rPr>
            <w:sz w:val="18"/>
            <w:rPrChange w:id="23260" w:author="shorny" w:date="2014-06-09T18:55:00Z">
              <w:rPr/>
            </w:rPrChange>
          </w:rPr>
          <w:t>611 ;</w:t>
        </w:r>
        <w:proofErr w:type="gramEnd"/>
      </w:ins>
    </w:p>
    <w:p w14:paraId="492A2D32" w14:textId="77777777" w:rsidR="00D26196" w:rsidRPr="00D26196" w:rsidRDefault="00D26196">
      <w:pPr>
        <w:pStyle w:val="HTMLPreformatted"/>
        <w:divId w:val="2032412305"/>
        <w:rPr>
          <w:ins w:id="23261" w:author="shorny" w:date="2014-06-09T18:54:00Z"/>
          <w:rStyle w:val="comment1"/>
          <w:sz w:val="18"/>
          <w:rPrChange w:id="23262" w:author="shorny" w:date="2014-06-09T18:55:00Z">
            <w:rPr>
              <w:ins w:id="23263" w:author="shorny" w:date="2014-06-09T18:54:00Z"/>
              <w:rStyle w:val="comment1"/>
            </w:rPr>
          </w:rPrChange>
        </w:rPr>
      </w:pPr>
      <w:ins w:id="23264" w:author="shorny" w:date="2014-06-09T18:54:00Z">
        <w:r w:rsidRPr="00D26196">
          <w:rPr>
            <w:sz w:val="18"/>
            <w:rPrChange w:id="23265" w:author="shorny" w:date="2014-06-09T18:55:00Z">
              <w:rPr/>
            </w:rPrChange>
          </w:rPr>
          <w:t xml:space="preserve">  </w:t>
        </w:r>
        <w:r w:rsidRPr="00D26196">
          <w:rPr>
            <w:rStyle w:val="comment1"/>
            <w:sz w:val="18"/>
            <w:rPrChange w:id="23266" w:author="shorny" w:date="2014-06-09T18:55:00Z">
              <w:rPr>
                <w:rStyle w:val="comment1"/>
              </w:rPr>
            </w:rPrChange>
          </w:rPr>
          <w:t>-- expect success</w:t>
        </w:r>
      </w:ins>
    </w:p>
    <w:p w14:paraId="7214AAA2" w14:textId="77777777" w:rsidR="00D26196" w:rsidRPr="00D26196" w:rsidRDefault="00D26196">
      <w:pPr>
        <w:pStyle w:val="HTMLPreformatted"/>
        <w:divId w:val="2032412305"/>
        <w:rPr>
          <w:ins w:id="23267" w:author="shorny" w:date="2014-06-09T18:54:00Z"/>
          <w:rStyle w:val="comment1"/>
          <w:sz w:val="18"/>
          <w:rPrChange w:id="23268" w:author="shorny" w:date="2014-06-09T18:55:00Z">
            <w:rPr>
              <w:ins w:id="23269" w:author="shorny" w:date="2014-06-09T18:54:00Z"/>
              <w:rStyle w:val="comment1"/>
            </w:rPr>
          </w:rPrChange>
        </w:rPr>
      </w:pPr>
      <w:ins w:id="23270" w:author="shorny" w:date="2014-06-09T18:54:00Z">
        <w:r w:rsidRPr="00D26196">
          <w:rPr>
            <w:sz w:val="18"/>
            <w:rPrChange w:id="23271" w:author="shorny" w:date="2014-06-09T18:55:00Z">
              <w:rPr/>
            </w:rPrChange>
          </w:rPr>
          <w:t xml:space="preserve">  </w:t>
        </w:r>
        <w:r w:rsidRPr="00D26196">
          <w:rPr>
            <w:rStyle w:val="comment1"/>
            <w:sz w:val="18"/>
            <w:rPrChange w:id="23272" w:author="shorny" w:date="2014-06-09T18:55:00Z">
              <w:rPr>
                <w:rStyle w:val="comment1"/>
              </w:rPr>
            </w:rPrChange>
          </w:rPr>
          <w:t>-- rerun k), expect AddressConfirmed == 1/true</w:t>
        </w:r>
      </w:ins>
    </w:p>
    <w:p w14:paraId="1DE30709" w14:textId="77777777" w:rsidR="00D26196" w:rsidRPr="00D26196" w:rsidRDefault="00D26196">
      <w:pPr>
        <w:pStyle w:val="HTMLPreformatted"/>
        <w:divId w:val="2032412305"/>
        <w:rPr>
          <w:ins w:id="23273" w:author="shorny" w:date="2014-06-09T18:54:00Z"/>
          <w:sz w:val="18"/>
          <w:rPrChange w:id="23274" w:author="shorny" w:date="2014-06-09T18:55:00Z">
            <w:rPr>
              <w:ins w:id="23275" w:author="shorny" w:date="2014-06-09T18:54:00Z"/>
            </w:rPr>
          </w:rPrChange>
        </w:rPr>
      </w:pPr>
    </w:p>
    <w:p w14:paraId="29919340" w14:textId="77777777" w:rsidR="00D26196" w:rsidRPr="00D26196" w:rsidRDefault="00D26196">
      <w:pPr>
        <w:pStyle w:val="HTMLPreformatted"/>
        <w:divId w:val="2032412305"/>
        <w:rPr>
          <w:ins w:id="23276" w:author="shorny" w:date="2014-06-09T18:54:00Z"/>
          <w:rStyle w:val="comment1"/>
          <w:sz w:val="18"/>
          <w:rPrChange w:id="23277" w:author="shorny" w:date="2014-06-09T18:55:00Z">
            <w:rPr>
              <w:ins w:id="23278" w:author="shorny" w:date="2014-06-09T18:54:00Z"/>
              <w:rStyle w:val="comment1"/>
            </w:rPr>
          </w:rPrChange>
        </w:rPr>
      </w:pPr>
      <w:ins w:id="23279" w:author="shorny" w:date="2014-06-09T18:54:00Z">
        <w:r w:rsidRPr="00D26196">
          <w:rPr>
            <w:sz w:val="18"/>
            <w:rPrChange w:id="23280" w:author="shorny" w:date="2014-06-09T18:55:00Z">
              <w:rPr/>
            </w:rPrChange>
          </w:rPr>
          <w:t xml:space="preserve">  </w:t>
        </w:r>
        <w:r w:rsidRPr="00D26196">
          <w:rPr>
            <w:rStyle w:val="comment1"/>
            <w:sz w:val="18"/>
            <w:rPrChange w:id="23281" w:author="shorny" w:date="2014-06-09T18:55:00Z">
              <w:rPr>
                <w:rStyle w:val="comment1"/>
              </w:rPr>
            </w:rPrChange>
          </w:rPr>
          <w:t>-- run the query for this test and create a temporary table for results</w:t>
        </w:r>
      </w:ins>
    </w:p>
    <w:p w14:paraId="50CAD3D1" w14:textId="77777777" w:rsidR="00D26196" w:rsidRPr="00D26196" w:rsidRDefault="00D26196">
      <w:pPr>
        <w:pStyle w:val="HTMLPreformatted"/>
        <w:divId w:val="2032412305"/>
        <w:rPr>
          <w:ins w:id="23282" w:author="shorny" w:date="2014-06-09T18:54:00Z"/>
          <w:sz w:val="18"/>
          <w:rPrChange w:id="23283" w:author="shorny" w:date="2014-06-09T18:55:00Z">
            <w:rPr>
              <w:ins w:id="23284" w:author="shorny" w:date="2014-06-09T18:54:00Z"/>
            </w:rPr>
          </w:rPrChange>
        </w:rPr>
      </w:pPr>
      <w:ins w:id="23285" w:author="shorny" w:date="2014-06-09T18:54:00Z">
        <w:r w:rsidRPr="00D26196">
          <w:rPr>
            <w:sz w:val="18"/>
            <w:rPrChange w:id="23286" w:author="shorny" w:date="2014-06-09T18:55:00Z">
              <w:rPr/>
            </w:rPrChange>
          </w:rPr>
          <w:t xml:space="preserve">  </w:t>
        </w:r>
        <w:r w:rsidRPr="00D26196">
          <w:rPr>
            <w:rStyle w:val="keyword1"/>
            <w:sz w:val="18"/>
            <w:rPrChange w:id="23287" w:author="shorny" w:date="2014-06-09T18:55:00Z">
              <w:rPr>
                <w:rStyle w:val="keyword1"/>
              </w:rPr>
            </w:rPrChange>
          </w:rPr>
          <w:t>CREATE</w:t>
        </w:r>
        <w:r w:rsidRPr="00D26196">
          <w:rPr>
            <w:sz w:val="18"/>
            <w:rPrChange w:id="23288" w:author="shorny" w:date="2014-06-09T18:55:00Z">
              <w:rPr/>
            </w:rPrChange>
          </w:rPr>
          <w:t xml:space="preserve"> </w:t>
        </w:r>
        <w:r w:rsidRPr="00D26196">
          <w:rPr>
            <w:rStyle w:val="keyword1"/>
            <w:sz w:val="18"/>
            <w:rPrChange w:id="23289" w:author="shorny" w:date="2014-06-09T18:55:00Z">
              <w:rPr>
                <w:rStyle w:val="keyword1"/>
              </w:rPr>
            </w:rPrChange>
          </w:rPr>
          <w:t>TEMPORARY</w:t>
        </w:r>
        <w:r w:rsidRPr="00D26196">
          <w:rPr>
            <w:sz w:val="18"/>
            <w:rPrChange w:id="23290" w:author="shorny" w:date="2014-06-09T18:55:00Z">
              <w:rPr/>
            </w:rPrChange>
          </w:rPr>
          <w:t xml:space="preserve"> </w:t>
        </w:r>
        <w:r w:rsidRPr="00D26196">
          <w:rPr>
            <w:rStyle w:val="keyword1"/>
            <w:sz w:val="18"/>
            <w:rPrChange w:id="23291" w:author="shorny" w:date="2014-06-09T18:55:00Z">
              <w:rPr>
                <w:rStyle w:val="keyword1"/>
              </w:rPr>
            </w:rPrChange>
          </w:rPr>
          <w:t>TABLE</w:t>
        </w:r>
        <w:r w:rsidRPr="00D26196">
          <w:rPr>
            <w:sz w:val="18"/>
            <w:rPrChange w:id="23292" w:author="shorny" w:date="2014-06-09T18:55:00Z">
              <w:rPr/>
            </w:rPrChange>
          </w:rPr>
          <w:t xml:space="preserve"> </w:t>
        </w:r>
        <w:r w:rsidRPr="00D26196">
          <w:rPr>
            <w:rStyle w:val="function-name1"/>
            <w:sz w:val="18"/>
            <w:rPrChange w:id="23293" w:author="shorny" w:date="2014-06-09T18:55:00Z">
              <w:rPr>
                <w:rStyle w:val="function-name1"/>
              </w:rPr>
            </w:rPrChange>
          </w:rPr>
          <w:t>utrans_l_actuals</w:t>
        </w:r>
      </w:ins>
    </w:p>
    <w:p w14:paraId="102CE367" w14:textId="77777777" w:rsidR="00D26196" w:rsidRPr="00D26196" w:rsidRDefault="00D26196">
      <w:pPr>
        <w:pStyle w:val="HTMLPreformatted"/>
        <w:divId w:val="2032412305"/>
        <w:rPr>
          <w:ins w:id="23294" w:author="shorny" w:date="2014-06-09T18:54:00Z"/>
          <w:sz w:val="18"/>
          <w:rPrChange w:id="23295" w:author="shorny" w:date="2014-06-09T18:55:00Z">
            <w:rPr>
              <w:ins w:id="23296" w:author="shorny" w:date="2014-06-09T18:54:00Z"/>
            </w:rPr>
          </w:rPrChange>
        </w:rPr>
      </w:pPr>
      <w:ins w:id="23297" w:author="shorny" w:date="2014-06-09T18:54:00Z">
        <w:r w:rsidRPr="00D26196">
          <w:rPr>
            <w:sz w:val="18"/>
            <w:rPrChange w:id="23298" w:author="shorny" w:date="2014-06-09T18:55:00Z">
              <w:rPr/>
            </w:rPrChange>
          </w:rPr>
          <w:t xml:space="preserve">  </w:t>
        </w:r>
        <w:r w:rsidRPr="00D26196">
          <w:rPr>
            <w:rStyle w:val="keyword1"/>
            <w:sz w:val="18"/>
            <w:rPrChange w:id="23299" w:author="shorny" w:date="2014-06-09T18:55:00Z">
              <w:rPr>
                <w:rStyle w:val="keyword1"/>
              </w:rPr>
            </w:rPrChange>
          </w:rPr>
          <w:t>SELECT</w:t>
        </w:r>
        <w:r w:rsidRPr="00D26196">
          <w:rPr>
            <w:sz w:val="18"/>
            <w:rPrChange w:id="23300" w:author="shorny" w:date="2014-06-09T18:55:00Z">
              <w:rPr/>
            </w:rPrChange>
          </w:rPr>
          <w:t xml:space="preserve"> App.ApplicationID, AppStat.Status, </w:t>
        </w:r>
      </w:ins>
    </w:p>
    <w:p w14:paraId="251C9E2B" w14:textId="77777777" w:rsidR="00D26196" w:rsidRPr="00D26196" w:rsidRDefault="00D26196">
      <w:pPr>
        <w:pStyle w:val="HTMLPreformatted"/>
        <w:divId w:val="2032412305"/>
        <w:rPr>
          <w:ins w:id="23301" w:author="shorny" w:date="2014-06-09T18:54:00Z"/>
          <w:sz w:val="18"/>
          <w:rPrChange w:id="23302" w:author="shorny" w:date="2014-06-09T18:55:00Z">
            <w:rPr>
              <w:ins w:id="23303" w:author="shorny" w:date="2014-06-09T18:54:00Z"/>
            </w:rPr>
          </w:rPrChange>
        </w:rPr>
      </w:pPr>
      <w:ins w:id="23304" w:author="shorny" w:date="2014-06-09T18:54:00Z">
        <w:r w:rsidRPr="00D26196">
          <w:rPr>
            <w:sz w:val="18"/>
            <w:rPrChange w:id="23305" w:author="shorny" w:date="2014-06-09T18:55:00Z">
              <w:rPr/>
            </w:rPrChange>
          </w:rPr>
          <w:t xml:space="preserve">    App.AddressConfirmed, App.DegreeConfirmed, </w:t>
        </w:r>
      </w:ins>
    </w:p>
    <w:p w14:paraId="55EC907E" w14:textId="77777777" w:rsidR="00D26196" w:rsidRPr="00D26196" w:rsidRDefault="00D26196">
      <w:pPr>
        <w:pStyle w:val="HTMLPreformatted"/>
        <w:divId w:val="2032412305"/>
        <w:rPr>
          <w:ins w:id="23306" w:author="shorny" w:date="2014-06-09T18:54:00Z"/>
          <w:sz w:val="18"/>
          <w:rPrChange w:id="23307" w:author="shorny" w:date="2014-06-09T18:55:00Z">
            <w:rPr>
              <w:ins w:id="23308" w:author="shorny" w:date="2014-06-09T18:54:00Z"/>
            </w:rPr>
          </w:rPrChange>
        </w:rPr>
      </w:pPr>
      <w:ins w:id="23309" w:author="shorny" w:date="2014-06-09T18:54:00Z">
        <w:r w:rsidRPr="00D26196">
          <w:rPr>
            <w:sz w:val="18"/>
            <w:rPrChange w:id="23310" w:author="shorny" w:date="2014-06-09T18:55:00Z">
              <w:rPr/>
            </w:rPrChange>
          </w:rPr>
          <w:t xml:space="preserve">    App.VisaStatusConfirmed, App.ProposalConfirmed, App.HasResearchAreas, </w:t>
        </w:r>
      </w:ins>
    </w:p>
    <w:p w14:paraId="6F700671" w14:textId="77777777" w:rsidR="00D26196" w:rsidRPr="00D26196" w:rsidRDefault="00D26196">
      <w:pPr>
        <w:pStyle w:val="HTMLPreformatted"/>
        <w:divId w:val="2032412305"/>
        <w:rPr>
          <w:ins w:id="23311" w:author="shorny" w:date="2014-06-09T18:54:00Z"/>
          <w:sz w:val="18"/>
          <w:rPrChange w:id="23312" w:author="shorny" w:date="2014-06-09T18:55:00Z">
            <w:rPr>
              <w:ins w:id="23313" w:author="shorny" w:date="2014-06-09T18:54:00Z"/>
            </w:rPr>
          </w:rPrChange>
        </w:rPr>
      </w:pPr>
      <w:ins w:id="23314" w:author="shorny" w:date="2014-06-09T18:54:00Z">
        <w:r w:rsidRPr="00D26196">
          <w:rPr>
            <w:sz w:val="18"/>
            <w:rPrChange w:id="23315" w:author="shorny" w:date="2014-06-09T18:55:00Z">
              <w:rPr/>
            </w:rPrChange>
          </w:rPr>
          <w:t xml:space="preserve">    App.HasPrimarySuper, App.PayMethConfirmed, App.EngProfConfirmed </w:t>
        </w:r>
      </w:ins>
    </w:p>
    <w:p w14:paraId="37B400A2" w14:textId="77777777" w:rsidR="00D26196" w:rsidRPr="00D26196" w:rsidRDefault="00D26196">
      <w:pPr>
        <w:pStyle w:val="HTMLPreformatted"/>
        <w:divId w:val="2032412305"/>
        <w:rPr>
          <w:ins w:id="23316" w:author="shorny" w:date="2014-06-09T18:54:00Z"/>
          <w:sz w:val="18"/>
          <w:rPrChange w:id="23317" w:author="shorny" w:date="2014-06-09T18:55:00Z">
            <w:rPr>
              <w:ins w:id="23318" w:author="shorny" w:date="2014-06-09T18:54:00Z"/>
            </w:rPr>
          </w:rPrChange>
        </w:rPr>
      </w:pPr>
      <w:ins w:id="23319" w:author="shorny" w:date="2014-06-09T18:54:00Z">
        <w:r w:rsidRPr="00D26196">
          <w:rPr>
            <w:sz w:val="18"/>
            <w:rPrChange w:id="23320" w:author="shorny" w:date="2014-06-09T18:55:00Z">
              <w:rPr/>
            </w:rPrChange>
          </w:rPr>
          <w:t xml:space="preserve">  </w:t>
        </w:r>
        <w:r w:rsidRPr="00D26196">
          <w:rPr>
            <w:rStyle w:val="keyword1"/>
            <w:sz w:val="18"/>
            <w:rPrChange w:id="23321" w:author="shorny" w:date="2014-06-09T18:55:00Z">
              <w:rPr>
                <w:rStyle w:val="keyword1"/>
              </w:rPr>
            </w:rPrChange>
          </w:rPr>
          <w:t>FROM</w:t>
        </w:r>
        <w:r w:rsidRPr="00D26196">
          <w:rPr>
            <w:sz w:val="18"/>
            <w:rPrChange w:id="23322" w:author="shorny" w:date="2014-06-09T18:55:00Z">
              <w:rPr/>
            </w:rPrChange>
          </w:rPr>
          <w:t xml:space="preserve"> rhd.Application App</w:t>
        </w:r>
      </w:ins>
    </w:p>
    <w:p w14:paraId="0F8909C4" w14:textId="77777777" w:rsidR="00D26196" w:rsidRPr="00D26196" w:rsidRDefault="00D26196">
      <w:pPr>
        <w:pStyle w:val="HTMLPreformatted"/>
        <w:divId w:val="2032412305"/>
        <w:rPr>
          <w:ins w:id="23323" w:author="shorny" w:date="2014-06-09T18:54:00Z"/>
          <w:sz w:val="18"/>
          <w:rPrChange w:id="23324" w:author="shorny" w:date="2014-06-09T18:55:00Z">
            <w:rPr>
              <w:ins w:id="23325" w:author="shorny" w:date="2014-06-09T18:54:00Z"/>
            </w:rPr>
          </w:rPrChange>
        </w:rPr>
      </w:pPr>
      <w:ins w:id="23326" w:author="shorny" w:date="2014-06-09T18:54:00Z">
        <w:r w:rsidRPr="00D26196">
          <w:rPr>
            <w:sz w:val="18"/>
            <w:rPrChange w:id="23327" w:author="shorny" w:date="2014-06-09T18:55:00Z">
              <w:rPr/>
            </w:rPrChange>
          </w:rPr>
          <w:t xml:space="preserve">  </w:t>
        </w:r>
        <w:r w:rsidRPr="00D26196">
          <w:rPr>
            <w:rStyle w:val="keyword1"/>
            <w:sz w:val="18"/>
            <w:rPrChange w:id="23328" w:author="shorny" w:date="2014-06-09T18:55:00Z">
              <w:rPr>
                <w:rStyle w:val="keyword1"/>
              </w:rPr>
            </w:rPrChange>
          </w:rPr>
          <w:t>INNER</w:t>
        </w:r>
        <w:r w:rsidRPr="00D26196">
          <w:rPr>
            <w:sz w:val="18"/>
            <w:rPrChange w:id="23329" w:author="shorny" w:date="2014-06-09T18:55:00Z">
              <w:rPr/>
            </w:rPrChange>
          </w:rPr>
          <w:t xml:space="preserve"> </w:t>
        </w:r>
        <w:r w:rsidRPr="00D26196">
          <w:rPr>
            <w:rStyle w:val="keyword1"/>
            <w:sz w:val="18"/>
            <w:rPrChange w:id="23330" w:author="shorny" w:date="2014-06-09T18:55:00Z">
              <w:rPr>
                <w:rStyle w:val="keyword1"/>
              </w:rPr>
            </w:rPrChange>
          </w:rPr>
          <w:t>JOIN</w:t>
        </w:r>
        <w:r w:rsidRPr="00D26196">
          <w:rPr>
            <w:sz w:val="18"/>
            <w:rPrChange w:id="23331" w:author="shorny" w:date="2014-06-09T18:55:00Z">
              <w:rPr/>
            </w:rPrChange>
          </w:rPr>
          <w:t xml:space="preserve"> rhd</w:t>
        </w:r>
        <w:proofErr w:type="gramStart"/>
        <w:r w:rsidRPr="00D26196">
          <w:rPr>
            <w:sz w:val="18"/>
            <w:rPrChange w:id="23332" w:author="shorny" w:date="2014-06-09T18:55:00Z">
              <w:rPr/>
            </w:rPrChange>
          </w:rPr>
          <w:t>.`</w:t>
        </w:r>
        <w:proofErr w:type="gramEnd"/>
        <w:r w:rsidRPr="00D26196">
          <w:rPr>
            <w:sz w:val="18"/>
            <w:rPrChange w:id="23333" w:author="shorny" w:date="2014-06-09T18:55:00Z">
              <w:rPr/>
            </w:rPrChange>
          </w:rPr>
          <w:t>Application Status` AppStat</w:t>
        </w:r>
      </w:ins>
    </w:p>
    <w:p w14:paraId="17485F8D" w14:textId="77777777" w:rsidR="00D26196" w:rsidRPr="00D26196" w:rsidRDefault="00D26196">
      <w:pPr>
        <w:pStyle w:val="HTMLPreformatted"/>
        <w:divId w:val="2032412305"/>
        <w:rPr>
          <w:ins w:id="23334" w:author="shorny" w:date="2014-06-09T18:54:00Z"/>
          <w:sz w:val="18"/>
          <w:rPrChange w:id="23335" w:author="shorny" w:date="2014-06-09T18:55:00Z">
            <w:rPr>
              <w:ins w:id="23336" w:author="shorny" w:date="2014-06-09T18:54:00Z"/>
            </w:rPr>
          </w:rPrChange>
        </w:rPr>
      </w:pPr>
      <w:ins w:id="23337" w:author="shorny" w:date="2014-06-09T18:54:00Z">
        <w:r w:rsidRPr="00D26196">
          <w:rPr>
            <w:sz w:val="18"/>
            <w:rPrChange w:id="23338" w:author="shorny" w:date="2014-06-09T18:55:00Z">
              <w:rPr/>
            </w:rPrChange>
          </w:rPr>
          <w:t xml:space="preserve">    </w:t>
        </w:r>
        <w:r w:rsidRPr="00D26196">
          <w:rPr>
            <w:rStyle w:val="keyword1"/>
            <w:sz w:val="18"/>
            <w:rPrChange w:id="23339" w:author="shorny" w:date="2014-06-09T18:55:00Z">
              <w:rPr>
                <w:rStyle w:val="keyword1"/>
              </w:rPr>
            </w:rPrChange>
          </w:rPr>
          <w:t>ON</w:t>
        </w:r>
        <w:r w:rsidRPr="00D26196">
          <w:rPr>
            <w:sz w:val="18"/>
            <w:rPrChange w:id="23340" w:author="shorny" w:date="2014-06-09T18:55:00Z">
              <w:rPr/>
            </w:rPrChange>
          </w:rPr>
          <w:t xml:space="preserve"> AppStat.ApplicationStatusID = App.ApplicationStatusID</w:t>
        </w:r>
      </w:ins>
    </w:p>
    <w:p w14:paraId="4E86524E" w14:textId="77777777" w:rsidR="00D26196" w:rsidRPr="00D26196" w:rsidRDefault="00D26196">
      <w:pPr>
        <w:pStyle w:val="HTMLPreformatted"/>
        <w:divId w:val="2032412305"/>
        <w:rPr>
          <w:ins w:id="23341" w:author="shorny" w:date="2014-06-09T18:54:00Z"/>
          <w:sz w:val="18"/>
          <w:rPrChange w:id="23342" w:author="shorny" w:date="2014-06-09T18:55:00Z">
            <w:rPr>
              <w:ins w:id="23343" w:author="shorny" w:date="2014-06-09T18:54:00Z"/>
            </w:rPr>
          </w:rPrChange>
        </w:rPr>
      </w:pPr>
      <w:ins w:id="23344" w:author="shorny" w:date="2014-06-09T18:54:00Z">
        <w:r w:rsidRPr="00D26196">
          <w:rPr>
            <w:sz w:val="18"/>
            <w:rPrChange w:id="23345" w:author="shorny" w:date="2014-06-09T18:55:00Z">
              <w:rPr/>
            </w:rPrChange>
          </w:rPr>
          <w:t xml:space="preserve">  </w:t>
        </w:r>
        <w:r w:rsidRPr="00D26196">
          <w:rPr>
            <w:rStyle w:val="keyword1"/>
            <w:sz w:val="18"/>
            <w:rPrChange w:id="23346" w:author="shorny" w:date="2014-06-09T18:55:00Z">
              <w:rPr>
                <w:rStyle w:val="keyword1"/>
              </w:rPr>
            </w:rPrChange>
          </w:rPr>
          <w:t>WHERE</w:t>
        </w:r>
        <w:r w:rsidRPr="00D26196">
          <w:rPr>
            <w:sz w:val="18"/>
            <w:rPrChange w:id="23347" w:author="shorny" w:date="2014-06-09T18:55:00Z">
              <w:rPr/>
            </w:rPrChange>
          </w:rPr>
          <w:t xml:space="preserve"> App.ApplicationID = </w:t>
        </w:r>
        <w:proofErr w:type="gramStart"/>
        <w:r w:rsidRPr="00D26196">
          <w:rPr>
            <w:sz w:val="18"/>
            <w:rPrChange w:id="23348" w:author="shorny" w:date="2014-06-09T18:55:00Z">
              <w:rPr/>
            </w:rPrChange>
          </w:rPr>
          <w:t>611 ;</w:t>
        </w:r>
        <w:proofErr w:type="gramEnd"/>
      </w:ins>
    </w:p>
    <w:p w14:paraId="12104904" w14:textId="77777777" w:rsidR="00D26196" w:rsidRPr="00D26196" w:rsidRDefault="00D26196">
      <w:pPr>
        <w:pStyle w:val="HTMLPreformatted"/>
        <w:divId w:val="2032412305"/>
        <w:rPr>
          <w:ins w:id="23349" w:author="shorny" w:date="2014-06-09T18:54:00Z"/>
          <w:sz w:val="18"/>
          <w:rPrChange w:id="23350" w:author="shorny" w:date="2014-06-09T18:55:00Z">
            <w:rPr>
              <w:ins w:id="23351" w:author="shorny" w:date="2014-06-09T18:54:00Z"/>
            </w:rPr>
          </w:rPrChange>
        </w:rPr>
      </w:pPr>
    </w:p>
    <w:p w14:paraId="15CDC74B" w14:textId="77777777" w:rsidR="00D26196" w:rsidRPr="00D26196" w:rsidRDefault="00D26196">
      <w:pPr>
        <w:pStyle w:val="HTMLPreformatted"/>
        <w:divId w:val="2032412305"/>
        <w:rPr>
          <w:ins w:id="23352" w:author="shorny" w:date="2014-06-09T18:54:00Z"/>
          <w:rStyle w:val="comment1"/>
          <w:sz w:val="18"/>
          <w:rPrChange w:id="23353" w:author="shorny" w:date="2014-06-09T18:55:00Z">
            <w:rPr>
              <w:ins w:id="23354" w:author="shorny" w:date="2014-06-09T18:54:00Z"/>
              <w:rStyle w:val="comment1"/>
            </w:rPr>
          </w:rPrChange>
        </w:rPr>
      </w:pPr>
      <w:ins w:id="23355" w:author="shorny" w:date="2014-06-09T18:54:00Z">
        <w:r w:rsidRPr="00D26196">
          <w:rPr>
            <w:sz w:val="18"/>
            <w:rPrChange w:id="23356" w:author="shorny" w:date="2014-06-09T18:55:00Z">
              <w:rPr/>
            </w:rPrChange>
          </w:rPr>
          <w:t xml:space="preserve">  </w:t>
        </w:r>
        <w:r w:rsidRPr="00D26196">
          <w:rPr>
            <w:rStyle w:val="comment1"/>
            <w:sz w:val="18"/>
            <w:rPrChange w:id="23357" w:author="shorny" w:date="2014-06-09T18:55:00Z">
              <w:rPr>
                <w:rStyle w:val="comment1"/>
              </w:rPr>
            </w:rPrChange>
          </w:rPr>
          <w:t>-- create a temporary table to store the expected results</w:t>
        </w:r>
      </w:ins>
    </w:p>
    <w:p w14:paraId="12633B80" w14:textId="77777777" w:rsidR="00D26196" w:rsidRPr="00D26196" w:rsidRDefault="00D26196">
      <w:pPr>
        <w:pStyle w:val="HTMLPreformatted"/>
        <w:divId w:val="2032412305"/>
        <w:rPr>
          <w:ins w:id="23358" w:author="shorny" w:date="2014-06-09T18:54:00Z"/>
          <w:rStyle w:val="comment1"/>
          <w:sz w:val="18"/>
          <w:rPrChange w:id="23359" w:author="shorny" w:date="2014-06-09T18:55:00Z">
            <w:rPr>
              <w:ins w:id="23360" w:author="shorny" w:date="2014-06-09T18:54:00Z"/>
              <w:rStyle w:val="comment1"/>
            </w:rPr>
          </w:rPrChange>
        </w:rPr>
      </w:pPr>
      <w:ins w:id="23361" w:author="shorny" w:date="2014-06-09T18:54:00Z">
        <w:r w:rsidRPr="00D26196">
          <w:rPr>
            <w:sz w:val="18"/>
            <w:rPrChange w:id="23362" w:author="shorny" w:date="2014-06-09T18:55:00Z">
              <w:rPr/>
            </w:rPrChange>
          </w:rPr>
          <w:t xml:space="preserve">  </w:t>
        </w:r>
        <w:r w:rsidRPr="00D26196">
          <w:rPr>
            <w:rStyle w:val="comment1"/>
            <w:sz w:val="18"/>
            <w:rPrChange w:id="23363" w:author="shorny" w:date="2014-06-09T18:55:00Z">
              <w:rPr>
                <w:rStyle w:val="comment1"/>
              </w:rPr>
            </w:rPrChange>
          </w:rPr>
          <w:t>-- expect count == 1; status=ongoing, others 0/false</w:t>
        </w:r>
      </w:ins>
    </w:p>
    <w:p w14:paraId="03EE5A45" w14:textId="77777777" w:rsidR="00D26196" w:rsidRPr="00D26196" w:rsidRDefault="00D26196">
      <w:pPr>
        <w:pStyle w:val="HTMLPreformatted"/>
        <w:divId w:val="2032412305"/>
        <w:rPr>
          <w:ins w:id="23364" w:author="shorny" w:date="2014-06-09T18:54:00Z"/>
          <w:sz w:val="18"/>
          <w:rPrChange w:id="23365" w:author="shorny" w:date="2014-06-09T18:55:00Z">
            <w:rPr>
              <w:ins w:id="23366" w:author="shorny" w:date="2014-06-09T18:54:00Z"/>
            </w:rPr>
          </w:rPrChange>
        </w:rPr>
      </w:pPr>
      <w:ins w:id="23367" w:author="shorny" w:date="2014-06-09T18:54:00Z">
        <w:r w:rsidRPr="00D26196">
          <w:rPr>
            <w:sz w:val="18"/>
            <w:rPrChange w:id="23368" w:author="shorny" w:date="2014-06-09T18:55:00Z">
              <w:rPr/>
            </w:rPrChange>
          </w:rPr>
          <w:t xml:space="preserve">  </w:t>
        </w:r>
        <w:r w:rsidRPr="00D26196">
          <w:rPr>
            <w:rStyle w:val="keyword1"/>
            <w:sz w:val="18"/>
            <w:rPrChange w:id="23369" w:author="shorny" w:date="2014-06-09T18:55:00Z">
              <w:rPr>
                <w:rStyle w:val="keyword1"/>
              </w:rPr>
            </w:rPrChange>
          </w:rPr>
          <w:t>CREATE</w:t>
        </w:r>
        <w:r w:rsidRPr="00D26196">
          <w:rPr>
            <w:sz w:val="18"/>
            <w:rPrChange w:id="23370" w:author="shorny" w:date="2014-06-09T18:55:00Z">
              <w:rPr/>
            </w:rPrChange>
          </w:rPr>
          <w:t xml:space="preserve"> </w:t>
        </w:r>
        <w:r w:rsidRPr="00D26196">
          <w:rPr>
            <w:rStyle w:val="keyword1"/>
            <w:sz w:val="18"/>
            <w:rPrChange w:id="23371" w:author="shorny" w:date="2014-06-09T18:55:00Z">
              <w:rPr>
                <w:rStyle w:val="keyword1"/>
              </w:rPr>
            </w:rPrChange>
          </w:rPr>
          <w:t>TEMPORARY</w:t>
        </w:r>
        <w:r w:rsidRPr="00D26196">
          <w:rPr>
            <w:sz w:val="18"/>
            <w:rPrChange w:id="23372" w:author="shorny" w:date="2014-06-09T18:55:00Z">
              <w:rPr/>
            </w:rPrChange>
          </w:rPr>
          <w:t xml:space="preserve"> </w:t>
        </w:r>
        <w:r w:rsidRPr="00D26196">
          <w:rPr>
            <w:rStyle w:val="keyword1"/>
            <w:sz w:val="18"/>
            <w:rPrChange w:id="23373" w:author="shorny" w:date="2014-06-09T18:55:00Z">
              <w:rPr>
                <w:rStyle w:val="keyword1"/>
              </w:rPr>
            </w:rPrChange>
          </w:rPr>
          <w:t>TABLE</w:t>
        </w:r>
        <w:r w:rsidRPr="00D26196">
          <w:rPr>
            <w:sz w:val="18"/>
            <w:rPrChange w:id="23374" w:author="shorny" w:date="2014-06-09T18:55:00Z">
              <w:rPr/>
            </w:rPrChange>
          </w:rPr>
          <w:t xml:space="preserve"> </w:t>
        </w:r>
        <w:r w:rsidRPr="00D26196">
          <w:rPr>
            <w:rStyle w:val="function-name1"/>
            <w:sz w:val="18"/>
            <w:rPrChange w:id="23375" w:author="shorny" w:date="2014-06-09T18:55:00Z">
              <w:rPr>
                <w:rStyle w:val="function-name1"/>
              </w:rPr>
            </w:rPrChange>
          </w:rPr>
          <w:t>utrans_l_expecteds</w:t>
        </w:r>
        <w:r w:rsidRPr="00D26196">
          <w:rPr>
            <w:sz w:val="18"/>
            <w:rPrChange w:id="23376" w:author="shorny" w:date="2014-06-09T18:55:00Z">
              <w:rPr/>
            </w:rPrChange>
          </w:rPr>
          <w:t xml:space="preserve"> (</w:t>
        </w:r>
      </w:ins>
    </w:p>
    <w:p w14:paraId="6A09C874" w14:textId="77777777" w:rsidR="00D26196" w:rsidRPr="00D26196" w:rsidRDefault="00D26196">
      <w:pPr>
        <w:pStyle w:val="HTMLPreformatted"/>
        <w:divId w:val="2032412305"/>
        <w:rPr>
          <w:ins w:id="23377" w:author="shorny" w:date="2014-06-09T18:54:00Z"/>
          <w:sz w:val="18"/>
          <w:rPrChange w:id="23378" w:author="shorny" w:date="2014-06-09T18:55:00Z">
            <w:rPr>
              <w:ins w:id="23379" w:author="shorny" w:date="2014-06-09T18:54:00Z"/>
            </w:rPr>
          </w:rPrChange>
        </w:rPr>
      </w:pPr>
      <w:ins w:id="23380" w:author="shorny" w:date="2014-06-09T18:54:00Z">
        <w:r w:rsidRPr="00D26196">
          <w:rPr>
            <w:sz w:val="18"/>
            <w:rPrChange w:id="23381" w:author="shorny" w:date="2014-06-09T18:55:00Z">
              <w:rPr/>
            </w:rPrChange>
          </w:rPr>
          <w:t xml:space="preserve">    ApplicationID </w:t>
        </w:r>
        <w:proofErr w:type="gramStart"/>
        <w:r w:rsidRPr="00D26196">
          <w:rPr>
            <w:rStyle w:val="type1"/>
            <w:sz w:val="18"/>
            <w:rPrChange w:id="23382" w:author="shorny" w:date="2014-06-09T18:55:00Z">
              <w:rPr>
                <w:rStyle w:val="type1"/>
              </w:rPr>
            </w:rPrChange>
          </w:rPr>
          <w:t>int</w:t>
        </w:r>
        <w:r w:rsidRPr="00D26196">
          <w:rPr>
            <w:sz w:val="18"/>
            <w:rPrChange w:id="23383" w:author="shorny" w:date="2014-06-09T18:55:00Z">
              <w:rPr/>
            </w:rPrChange>
          </w:rPr>
          <w:t>(</w:t>
        </w:r>
        <w:proofErr w:type="gramEnd"/>
        <w:r w:rsidRPr="00D26196">
          <w:rPr>
            <w:sz w:val="18"/>
            <w:rPrChange w:id="23384" w:author="shorny" w:date="2014-06-09T18:55:00Z">
              <w:rPr/>
            </w:rPrChange>
          </w:rPr>
          <w:t>10),</w:t>
        </w:r>
      </w:ins>
    </w:p>
    <w:p w14:paraId="145BFD9C" w14:textId="77777777" w:rsidR="00D26196" w:rsidRPr="00D26196" w:rsidRDefault="00D26196">
      <w:pPr>
        <w:pStyle w:val="HTMLPreformatted"/>
        <w:divId w:val="2032412305"/>
        <w:rPr>
          <w:ins w:id="23385" w:author="shorny" w:date="2014-06-09T18:54:00Z"/>
          <w:sz w:val="18"/>
          <w:rPrChange w:id="23386" w:author="shorny" w:date="2014-06-09T18:55:00Z">
            <w:rPr>
              <w:ins w:id="23387" w:author="shorny" w:date="2014-06-09T18:54:00Z"/>
            </w:rPr>
          </w:rPrChange>
        </w:rPr>
      </w:pPr>
      <w:ins w:id="23388" w:author="shorny" w:date="2014-06-09T18:54:00Z">
        <w:r w:rsidRPr="00D26196">
          <w:rPr>
            <w:sz w:val="18"/>
            <w:rPrChange w:id="23389" w:author="shorny" w:date="2014-06-09T18:55:00Z">
              <w:rPr/>
            </w:rPrChange>
          </w:rPr>
          <w:t xml:space="preserve">    Status </w:t>
        </w:r>
        <w:proofErr w:type="gramStart"/>
        <w:r w:rsidRPr="00D26196">
          <w:rPr>
            <w:rStyle w:val="type1"/>
            <w:sz w:val="18"/>
            <w:rPrChange w:id="23390" w:author="shorny" w:date="2014-06-09T18:55:00Z">
              <w:rPr>
                <w:rStyle w:val="type1"/>
              </w:rPr>
            </w:rPrChange>
          </w:rPr>
          <w:t>varchar</w:t>
        </w:r>
        <w:r w:rsidRPr="00D26196">
          <w:rPr>
            <w:sz w:val="18"/>
            <w:rPrChange w:id="23391" w:author="shorny" w:date="2014-06-09T18:55:00Z">
              <w:rPr/>
            </w:rPrChange>
          </w:rPr>
          <w:t>(</w:t>
        </w:r>
        <w:proofErr w:type="gramEnd"/>
        <w:r w:rsidRPr="00D26196">
          <w:rPr>
            <w:sz w:val="18"/>
            <w:rPrChange w:id="23392" w:author="shorny" w:date="2014-06-09T18:55:00Z">
              <w:rPr/>
            </w:rPrChange>
          </w:rPr>
          <w:t>50),</w:t>
        </w:r>
      </w:ins>
    </w:p>
    <w:p w14:paraId="281CF9A1" w14:textId="77777777" w:rsidR="00D26196" w:rsidRPr="00D26196" w:rsidRDefault="00D26196">
      <w:pPr>
        <w:pStyle w:val="HTMLPreformatted"/>
        <w:divId w:val="2032412305"/>
        <w:rPr>
          <w:ins w:id="23393" w:author="shorny" w:date="2014-06-09T18:54:00Z"/>
          <w:sz w:val="18"/>
          <w:rPrChange w:id="23394" w:author="shorny" w:date="2014-06-09T18:55:00Z">
            <w:rPr>
              <w:ins w:id="23395" w:author="shorny" w:date="2014-06-09T18:54:00Z"/>
            </w:rPr>
          </w:rPrChange>
        </w:rPr>
      </w:pPr>
      <w:ins w:id="23396" w:author="shorny" w:date="2014-06-09T18:54:00Z">
        <w:r w:rsidRPr="00D26196">
          <w:rPr>
            <w:sz w:val="18"/>
            <w:rPrChange w:id="23397" w:author="shorny" w:date="2014-06-09T18:55:00Z">
              <w:rPr/>
            </w:rPrChange>
          </w:rPr>
          <w:t xml:space="preserve">    AddressConfirmed </w:t>
        </w:r>
        <w:proofErr w:type="gramStart"/>
        <w:r w:rsidRPr="00D26196">
          <w:rPr>
            <w:rStyle w:val="type1"/>
            <w:sz w:val="18"/>
            <w:rPrChange w:id="23398" w:author="shorny" w:date="2014-06-09T18:55:00Z">
              <w:rPr>
                <w:rStyle w:val="type1"/>
              </w:rPr>
            </w:rPrChange>
          </w:rPr>
          <w:t>int</w:t>
        </w:r>
        <w:r w:rsidRPr="00D26196">
          <w:rPr>
            <w:sz w:val="18"/>
            <w:rPrChange w:id="23399" w:author="shorny" w:date="2014-06-09T18:55:00Z">
              <w:rPr/>
            </w:rPrChange>
          </w:rPr>
          <w:t>(</w:t>
        </w:r>
        <w:proofErr w:type="gramEnd"/>
        <w:r w:rsidRPr="00D26196">
          <w:rPr>
            <w:sz w:val="18"/>
            <w:rPrChange w:id="23400" w:author="shorny" w:date="2014-06-09T18:55:00Z">
              <w:rPr/>
            </w:rPrChange>
          </w:rPr>
          <w:t>1),</w:t>
        </w:r>
      </w:ins>
    </w:p>
    <w:p w14:paraId="7AA1528D" w14:textId="77777777" w:rsidR="00D26196" w:rsidRPr="00D26196" w:rsidRDefault="00D26196">
      <w:pPr>
        <w:pStyle w:val="HTMLPreformatted"/>
        <w:divId w:val="2032412305"/>
        <w:rPr>
          <w:ins w:id="23401" w:author="shorny" w:date="2014-06-09T18:54:00Z"/>
          <w:sz w:val="18"/>
          <w:rPrChange w:id="23402" w:author="shorny" w:date="2014-06-09T18:55:00Z">
            <w:rPr>
              <w:ins w:id="23403" w:author="shorny" w:date="2014-06-09T18:54:00Z"/>
            </w:rPr>
          </w:rPrChange>
        </w:rPr>
      </w:pPr>
      <w:ins w:id="23404" w:author="shorny" w:date="2014-06-09T18:54:00Z">
        <w:r w:rsidRPr="00D26196">
          <w:rPr>
            <w:sz w:val="18"/>
            <w:rPrChange w:id="23405" w:author="shorny" w:date="2014-06-09T18:55:00Z">
              <w:rPr/>
            </w:rPrChange>
          </w:rPr>
          <w:t xml:space="preserve">    DegreeConfirmed </w:t>
        </w:r>
        <w:proofErr w:type="gramStart"/>
        <w:r w:rsidRPr="00D26196">
          <w:rPr>
            <w:rStyle w:val="type1"/>
            <w:sz w:val="18"/>
            <w:rPrChange w:id="23406" w:author="shorny" w:date="2014-06-09T18:55:00Z">
              <w:rPr>
                <w:rStyle w:val="type1"/>
              </w:rPr>
            </w:rPrChange>
          </w:rPr>
          <w:t>int</w:t>
        </w:r>
        <w:r w:rsidRPr="00D26196">
          <w:rPr>
            <w:sz w:val="18"/>
            <w:rPrChange w:id="23407" w:author="shorny" w:date="2014-06-09T18:55:00Z">
              <w:rPr/>
            </w:rPrChange>
          </w:rPr>
          <w:t>(</w:t>
        </w:r>
        <w:proofErr w:type="gramEnd"/>
        <w:r w:rsidRPr="00D26196">
          <w:rPr>
            <w:sz w:val="18"/>
            <w:rPrChange w:id="23408" w:author="shorny" w:date="2014-06-09T18:55:00Z">
              <w:rPr/>
            </w:rPrChange>
          </w:rPr>
          <w:t>1),</w:t>
        </w:r>
      </w:ins>
    </w:p>
    <w:p w14:paraId="19E8ECDA" w14:textId="77777777" w:rsidR="00D26196" w:rsidRPr="00D26196" w:rsidRDefault="00D26196">
      <w:pPr>
        <w:pStyle w:val="HTMLPreformatted"/>
        <w:divId w:val="2032412305"/>
        <w:rPr>
          <w:ins w:id="23409" w:author="shorny" w:date="2014-06-09T18:54:00Z"/>
          <w:sz w:val="18"/>
          <w:rPrChange w:id="23410" w:author="shorny" w:date="2014-06-09T18:55:00Z">
            <w:rPr>
              <w:ins w:id="23411" w:author="shorny" w:date="2014-06-09T18:54:00Z"/>
            </w:rPr>
          </w:rPrChange>
        </w:rPr>
      </w:pPr>
      <w:ins w:id="23412" w:author="shorny" w:date="2014-06-09T18:54:00Z">
        <w:r w:rsidRPr="00D26196">
          <w:rPr>
            <w:sz w:val="18"/>
            <w:rPrChange w:id="23413" w:author="shorny" w:date="2014-06-09T18:55:00Z">
              <w:rPr/>
            </w:rPrChange>
          </w:rPr>
          <w:t xml:space="preserve">    VisaStatusConfirmed </w:t>
        </w:r>
        <w:proofErr w:type="gramStart"/>
        <w:r w:rsidRPr="00D26196">
          <w:rPr>
            <w:rStyle w:val="type1"/>
            <w:sz w:val="18"/>
            <w:rPrChange w:id="23414" w:author="shorny" w:date="2014-06-09T18:55:00Z">
              <w:rPr>
                <w:rStyle w:val="type1"/>
              </w:rPr>
            </w:rPrChange>
          </w:rPr>
          <w:t>int</w:t>
        </w:r>
        <w:r w:rsidRPr="00D26196">
          <w:rPr>
            <w:sz w:val="18"/>
            <w:rPrChange w:id="23415" w:author="shorny" w:date="2014-06-09T18:55:00Z">
              <w:rPr/>
            </w:rPrChange>
          </w:rPr>
          <w:t>(</w:t>
        </w:r>
        <w:proofErr w:type="gramEnd"/>
        <w:r w:rsidRPr="00D26196">
          <w:rPr>
            <w:sz w:val="18"/>
            <w:rPrChange w:id="23416" w:author="shorny" w:date="2014-06-09T18:55:00Z">
              <w:rPr/>
            </w:rPrChange>
          </w:rPr>
          <w:t>1),</w:t>
        </w:r>
      </w:ins>
    </w:p>
    <w:p w14:paraId="17D323D1" w14:textId="77777777" w:rsidR="00D26196" w:rsidRPr="00D26196" w:rsidRDefault="00D26196">
      <w:pPr>
        <w:pStyle w:val="HTMLPreformatted"/>
        <w:divId w:val="2032412305"/>
        <w:rPr>
          <w:ins w:id="23417" w:author="shorny" w:date="2014-06-09T18:54:00Z"/>
          <w:sz w:val="18"/>
          <w:rPrChange w:id="23418" w:author="shorny" w:date="2014-06-09T18:55:00Z">
            <w:rPr>
              <w:ins w:id="23419" w:author="shorny" w:date="2014-06-09T18:54:00Z"/>
            </w:rPr>
          </w:rPrChange>
        </w:rPr>
      </w:pPr>
      <w:ins w:id="23420" w:author="shorny" w:date="2014-06-09T18:54:00Z">
        <w:r w:rsidRPr="00D26196">
          <w:rPr>
            <w:sz w:val="18"/>
            <w:rPrChange w:id="23421" w:author="shorny" w:date="2014-06-09T18:55:00Z">
              <w:rPr/>
            </w:rPrChange>
          </w:rPr>
          <w:t xml:space="preserve">    ProposalConfirmed </w:t>
        </w:r>
        <w:proofErr w:type="gramStart"/>
        <w:r w:rsidRPr="00D26196">
          <w:rPr>
            <w:rStyle w:val="type1"/>
            <w:sz w:val="18"/>
            <w:rPrChange w:id="23422" w:author="shorny" w:date="2014-06-09T18:55:00Z">
              <w:rPr>
                <w:rStyle w:val="type1"/>
              </w:rPr>
            </w:rPrChange>
          </w:rPr>
          <w:t>int</w:t>
        </w:r>
        <w:r w:rsidRPr="00D26196">
          <w:rPr>
            <w:sz w:val="18"/>
            <w:rPrChange w:id="23423" w:author="shorny" w:date="2014-06-09T18:55:00Z">
              <w:rPr/>
            </w:rPrChange>
          </w:rPr>
          <w:t>(</w:t>
        </w:r>
        <w:proofErr w:type="gramEnd"/>
        <w:r w:rsidRPr="00D26196">
          <w:rPr>
            <w:sz w:val="18"/>
            <w:rPrChange w:id="23424" w:author="shorny" w:date="2014-06-09T18:55:00Z">
              <w:rPr/>
            </w:rPrChange>
          </w:rPr>
          <w:t>1),</w:t>
        </w:r>
      </w:ins>
    </w:p>
    <w:p w14:paraId="1A11BA62" w14:textId="77777777" w:rsidR="00D26196" w:rsidRPr="00D26196" w:rsidRDefault="00D26196">
      <w:pPr>
        <w:pStyle w:val="HTMLPreformatted"/>
        <w:divId w:val="2032412305"/>
        <w:rPr>
          <w:ins w:id="23425" w:author="shorny" w:date="2014-06-09T18:54:00Z"/>
          <w:sz w:val="18"/>
          <w:rPrChange w:id="23426" w:author="shorny" w:date="2014-06-09T18:55:00Z">
            <w:rPr>
              <w:ins w:id="23427" w:author="shorny" w:date="2014-06-09T18:54:00Z"/>
            </w:rPr>
          </w:rPrChange>
        </w:rPr>
      </w:pPr>
      <w:ins w:id="23428" w:author="shorny" w:date="2014-06-09T18:54:00Z">
        <w:r w:rsidRPr="00D26196">
          <w:rPr>
            <w:sz w:val="18"/>
            <w:rPrChange w:id="23429" w:author="shorny" w:date="2014-06-09T18:55:00Z">
              <w:rPr/>
            </w:rPrChange>
          </w:rPr>
          <w:t xml:space="preserve">    HasResearchAreas </w:t>
        </w:r>
        <w:proofErr w:type="gramStart"/>
        <w:r w:rsidRPr="00D26196">
          <w:rPr>
            <w:rStyle w:val="type1"/>
            <w:sz w:val="18"/>
            <w:rPrChange w:id="23430" w:author="shorny" w:date="2014-06-09T18:55:00Z">
              <w:rPr>
                <w:rStyle w:val="type1"/>
              </w:rPr>
            </w:rPrChange>
          </w:rPr>
          <w:t>int</w:t>
        </w:r>
        <w:r w:rsidRPr="00D26196">
          <w:rPr>
            <w:sz w:val="18"/>
            <w:rPrChange w:id="23431" w:author="shorny" w:date="2014-06-09T18:55:00Z">
              <w:rPr/>
            </w:rPrChange>
          </w:rPr>
          <w:t>(</w:t>
        </w:r>
        <w:proofErr w:type="gramEnd"/>
        <w:r w:rsidRPr="00D26196">
          <w:rPr>
            <w:sz w:val="18"/>
            <w:rPrChange w:id="23432" w:author="shorny" w:date="2014-06-09T18:55:00Z">
              <w:rPr/>
            </w:rPrChange>
          </w:rPr>
          <w:t>1),</w:t>
        </w:r>
      </w:ins>
    </w:p>
    <w:p w14:paraId="3527F095" w14:textId="77777777" w:rsidR="00D26196" w:rsidRPr="00D26196" w:rsidRDefault="00D26196">
      <w:pPr>
        <w:pStyle w:val="HTMLPreformatted"/>
        <w:divId w:val="2032412305"/>
        <w:rPr>
          <w:ins w:id="23433" w:author="shorny" w:date="2014-06-09T18:54:00Z"/>
          <w:sz w:val="18"/>
          <w:rPrChange w:id="23434" w:author="shorny" w:date="2014-06-09T18:55:00Z">
            <w:rPr>
              <w:ins w:id="23435" w:author="shorny" w:date="2014-06-09T18:54:00Z"/>
            </w:rPr>
          </w:rPrChange>
        </w:rPr>
      </w:pPr>
      <w:ins w:id="23436" w:author="shorny" w:date="2014-06-09T18:54:00Z">
        <w:r w:rsidRPr="00D26196">
          <w:rPr>
            <w:sz w:val="18"/>
            <w:rPrChange w:id="23437" w:author="shorny" w:date="2014-06-09T18:55:00Z">
              <w:rPr/>
            </w:rPrChange>
          </w:rPr>
          <w:t xml:space="preserve">    HasPrimarySuper </w:t>
        </w:r>
        <w:proofErr w:type="gramStart"/>
        <w:r w:rsidRPr="00D26196">
          <w:rPr>
            <w:rStyle w:val="type1"/>
            <w:sz w:val="18"/>
            <w:rPrChange w:id="23438" w:author="shorny" w:date="2014-06-09T18:55:00Z">
              <w:rPr>
                <w:rStyle w:val="type1"/>
              </w:rPr>
            </w:rPrChange>
          </w:rPr>
          <w:t>int</w:t>
        </w:r>
        <w:r w:rsidRPr="00D26196">
          <w:rPr>
            <w:sz w:val="18"/>
            <w:rPrChange w:id="23439" w:author="shorny" w:date="2014-06-09T18:55:00Z">
              <w:rPr/>
            </w:rPrChange>
          </w:rPr>
          <w:t>(</w:t>
        </w:r>
        <w:proofErr w:type="gramEnd"/>
        <w:r w:rsidRPr="00D26196">
          <w:rPr>
            <w:sz w:val="18"/>
            <w:rPrChange w:id="23440" w:author="shorny" w:date="2014-06-09T18:55:00Z">
              <w:rPr/>
            </w:rPrChange>
          </w:rPr>
          <w:t>1),</w:t>
        </w:r>
      </w:ins>
    </w:p>
    <w:p w14:paraId="584559B2" w14:textId="77777777" w:rsidR="00D26196" w:rsidRPr="00D26196" w:rsidRDefault="00D26196">
      <w:pPr>
        <w:pStyle w:val="HTMLPreformatted"/>
        <w:divId w:val="2032412305"/>
        <w:rPr>
          <w:ins w:id="23441" w:author="shorny" w:date="2014-06-09T18:54:00Z"/>
          <w:sz w:val="18"/>
          <w:rPrChange w:id="23442" w:author="shorny" w:date="2014-06-09T18:55:00Z">
            <w:rPr>
              <w:ins w:id="23443" w:author="shorny" w:date="2014-06-09T18:54:00Z"/>
            </w:rPr>
          </w:rPrChange>
        </w:rPr>
      </w:pPr>
      <w:ins w:id="23444" w:author="shorny" w:date="2014-06-09T18:54:00Z">
        <w:r w:rsidRPr="00D26196">
          <w:rPr>
            <w:sz w:val="18"/>
            <w:rPrChange w:id="23445" w:author="shorny" w:date="2014-06-09T18:55:00Z">
              <w:rPr/>
            </w:rPrChange>
          </w:rPr>
          <w:t xml:space="preserve">    PayMethConfirmed </w:t>
        </w:r>
        <w:proofErr w:type="gramStart"/>
        <w:r w:rsidRPr="00D26196">
          <w:rPr>
            <w:rStyle w:val="type1"/>
            <w:sz w:val="18"/>
            <w:rPrChange w:id="23446" w:author="shorny" w:date="2014-06-09T18:55:00Z">
              <w:rPr>
                <w:rStyle w:val="type1"/>
              </w:rPr>
            </w:rPrChange>
          </w:rPr>
          <w:t>int</w:t>
        </w:r>
        <w:r w:rsidRPr="00D26196">
          <w:rPr>
            <w:sz w:val="18"/>
            <w:rPrChange w:id="23447" w:author="shorny" w:date="2014-06-09T18:55:00Z">
              <w:rPr/>
            </w:rPrChange>
          </w:rPr>
          <w:t>(</w:t>
        </w:r>
        <w:proofErr w:type="gramEnd"/>
        <w:r w:rsidRPr="00D26196">
          <w:rPr>
            <w:sz w:val="18"/>
            <w:rPrChange w:id="23448" w:author="shorny" w:date="2014-06-09T18:55:00Z">
              <w:rPr/>
            </w:rPrChange>
          </w:rPr>
          <w:t>1),</w:t>
        </w:r>
      </w:ins>
    </w:p>
    <w:p w14:paraId="778EEC22" w14:textId="77777777" w:rsidR="00D26196" w:rsidRPr="00D26196" w:rsidRDefault="00D26196">
      <w:pPr>
        <w:pStyle w:val="HTMLPreformatted"/>
        <w:divId w:val="2032412305"/>
        <w:rPr>
          <w:ins w:id="23449" w:author="shorny" w:date="2014-06-09T18:54:00Z"/>
          <w:sz w:val="18"/>
          <w:rPrChange w:id="23450" w:author="shorny" w:date="2014-06-09T18:55:00Z">
            <w:rPr>
              <w:ins w:id="23451" w:author="shorny" w:date="2014-06-09T18:54:00Z"/>
            </w:rPr>
          </w:rPrChange>
        </w:rPr>
      </w:pPr>
      <w:ins w:id="23452" w:author="shorny" w:date="2014-06-09T18:54:00Z">
        <w:r w:rsidRPr="00D26196">
          <w:rPr>
            <w:sz w:val="18"/>
            <w:rPrChange w:id="23453" w:author="shorny" w:date="2014-06-09T18:55:00Z">
              <w:rPr/>
            </w:rPrChange>
          </w:rPr>
          <w:t xml:space="preserve">    EngProfConfirmed </w:t>
        </w:r>
        <w:proofErr w:type="gramStart"/>
        <w:r w:rsidRPr="00D26196">
          <w:rPr>
            <w:rStyle w:val="type1"/>
            <w:sz w:val="18"/>
            <w:rPrChange w:id="23454" w:author="shorny" w:date="2014-06-09T18:55:00Z">
              <w:rPr>
                <w:rStyle w:val="type1"/>
              </w:rPr>
            </w:rPrChange>
          </w:rPr>
          <w:t>int</w:t>
        </w:r>
        <w:r w:rsidRPr="00D26196">
          <w:rPr>
            <w:sz w:val="18"/>
            <w:rPrChange w:id="23455" w:author="shorny" w:date="2014-06-09T18:55:00Z">
              <w:rPr/>
            </w:rPrChange>
          </w:rPr>
          <w:t>(</w:t>
        </w:r>
        <w:proofErr w:type="gramEnd"/>
        <w:r w:rsidRPr="00D26196">
          <w:rPr>
            <w:sz w:val="18"/>
            <w:rPrChange w:id="23456" w:author="shorny" w:date="2014-06-09T18:55:00Z">
              <w:rPr/>
            </w:rPrChange>
          </w:rPr>
          <w:t>1)</w:t>
        </w:r>
      </w:ins>
    </w:p>
    <w:p w14:paraId="4105D8D3" w14:textId="77777777" w:rsidR="00D26196" w:rsidRPr="00D26196" w:rsidRDefault="00D26196">
      <w:pPr>
        <w:pStyle w:val="HTMLPreformatted"/>
        <w:divId w:val="2032412305"/>
        <w:rPr>
          <w:ins w:id="23457" w:author="shorny" w:date="2014-06-09T18:54:00Z"/>
          <w:sz w:val="18"/>
          <w:rPrChange w:id="23458" w:author="shorny" w:date="2014-06-09T18:55:00Z">
            <w:rPr>
              <w:ins w:id="23459" w:author="shorny" w:date="2014-06-09T18:54:00Z"/>
            </w:rPr>
          </w:rPrChange>
        </w:rPr>
      </w:pPr>
      <w:ins w:id="23460" w:author="shorny" w:date="2014-06-09T18:54:00Z">
        <w:r w:rsidRPr="00D26196">
          <w:rPr>
            <w:sz w:val="18"/>
            <w:rPrChange w:id="23461" w:author="shorny" w:date="2014-06-09T18:55:00Z">
              <w:rPr/>
            </w:rPrChange>
          </w:rPr>
          <w:t xml:space="preserve">  ) ;</w:t>
        </w:r>
      </w:ins>
    </w:p>
    <w:p w14:paraId="185BF5E4" w14:textId="77777777" w:rsidR="00D26196" w:rsidRPr="00D26196" w:rsidRDefault="00D26196">
      <w:pPr>
        <w:pStyle w:val="HTMLPreformatted"/>
        <w:divId w:val="2032412305"/>
        <w:rPr>
          <w:ins w:id="23462" w:author="shorny" w:date="2014-06-09T18:54:00Z"/>
          <w:sz w:val="18"/>
          <w:rPrChange w:id="23463" w:author="shorny" w:date="2014-06-09T18:55:00Z">
            <w:rPr>
              <w:ins w:id="23464" w:author="shorny" w:date="2014-06-09T18:54:00Z"/>
            </w:rPr>
          </w:rPrChange>
        </w:rPr>
      </w:pPr>
      <w:ins w:id="23465" w:author="shorny" w:date="2014-06-09T18:54:00Z">
        <w:r w:rsidRPr="00D26196">
          <w:rPr>
            <w:sz w:val="18"/>
            <w:rPrChange w:id="23466" w:author="shorny" w:date="2014-06-09T18:55:00Z">
              <w:rPr/>
            </w:rPrChange>
          </w:rPr>
          <w:t xml:space="preserve">  </w:t>
        </w:r>
        <w:r w:rsidRPr="00D26196">
          <w:rPr>
            <w:rStyle w:val="keyword1"/>
            <w:sz w:val="18"/>
            <w:rPrChange w:id="23467" w:author="shorny" w:date="2014-06-09T18:55:00Z">
              <w:rPr>
                <w:rStyle w:val="keyword1"/>
              </w:rPr>
            </w:rPrChange>
          </w:rPr>
          <w:t>INSERT</w:t>
        </w:r>
        <w:r w:rsidRPr="00D26196">
          <w:rPr>
            <w:sz w:val="18"/>
            <w:rPrChange w:id="23468" w:author="shorny" w:date="2014-06-09T18:55:00Z">
              <w:rPr/>
            </w:rPrChange>
          </w:rPr>
          <w:t xml:space="preserve"> </w:t>
        </w:r>
        <w:r w:rsidRPr="00D26196">
          <w:rPr>
            <w:rStyle w:val="keyword1"/>
            <w:sz w:val="18"/>
            <w:rPrChange w:id="23469" w:author="shorny" w:date="2014-06-09T18:55:00Z">
              <w:rPr>
                <w:rStyle w:val="keyword1"/>
              </w:rPr>
            </w:rPrChange>
          </w:rPr>
          <w:t>INTO</w:t>
        </w:r>
        <w:r w:rsidRPr="00D26196">
          <w:rPr>
            <w:sz w:val="18"/>
            <w:rPrChange w:id="23470" w:author="shorny" w:date="2014-06-09T18:55:00Z">
              <w:rPr/>
            </w:rPrChange>
          </w:rPr>
          <w:t xml:space="preserve"> utrans_l_expecteds</w:t>
        </w:r>
      </w:ins>
    </w:p>
    <w:p w14:paraId="1AF4DA23" w14:textId="77777777" w:rsidR="00D26196" w:rsidRPr="00D26196" w:rsidRDefault="00D26196">
      <w:pPr>
        <w:pStyle w:val="HTMLPreformatted"/>
        <w:divId w:val="2032412305"/>
        <w:rPr>
          <w:ins w:id="23471" w:author="shorny" w:date="2014-06-09T18:54:00Z"/>
          <w:sz w:val="18"/>
          <w:rPrChange w:id="23472" w:author="shorny" w:date="2014-06-09T18:55:00Z">
            <w:rPr>
              <w:ins w:id="23473" w:author="shorny" w:date="2014-06-09T18:54:00Z"/>
            </w:rPr>
          </w:rPrChange>
        </w:rPr>
      </w:pPr>
      <w:ins w:id="23474" w:author="shorny" w:date="2014-06-09T18:54:00Z">
        <w:r w:rsidRPr="00D26196">
          <w:rPr>
            <w:sz w:val="18"/>
            <w:rPrChange w:id="23475" w:author="shorny" w:date="2014-06-09T18:55:00Z">
              <w:rPr/>
            </w:rPrChange>
          </w:rPr>
          <w:t xml:space="preserve">  </w:t>
        </w:r>
        <w:r w:rsidRPr="00D26196">
          <w:rPr>
            <w:rStyle w:val="keyword1"/>
            <w:sz w:val="18"/>
            <w:rPrChange w:id="23476" w:author="shorny" w:date="2014-06-09T18:55:00Z">
              <w:rPr>
                <w:rStyle w:val="keyword1"/>
              </w:rPr>
            </w:rPrChange>
          </w:rPr>
          <w:t>VALUES</w:t>
        </w:r>
        <w:r w:rsidRPr="00D26196">
          <w:rPr>
            <w:sz w:val="18"/>
            <w:rPrChange w:id="23477" w:author="shorny" w:date="2014-06-09T18:55:00Z">
              <w:rPr/>
            </w:rPrChange>
          </w:rPr>
          <w:t xml:space="preserve"> (611, </w:t>
        </w:r>
        <w:r w:rsidRPr="00D26196">
          <w:rPr>
            <w:rStyle w:val="string1"/>
            <w:sz w:val="18"/>
            <w:rPrChange w:id="23478" w:author="shorny" w:date="2014-06-09T18:55:00Z">
              <w:rPr>
                <w:rStyle w:val="string1"/>
              </w:rPr>
            </w:rPrChange>
          </w:rPr>
          <w:t>'ongoing'</w:t>
        </w:r>
        <w:r w:rsidRPr="00D26196">
          <w:rPr>
            <w:sz w:val="18"/>
            <w:rPrChange w:id="23479" w:author="shorny" w:date="2014-06-09T18:55:00Z">
              <w:rPr/>
            </w:rPrChange>
          </w:rPr>
          <w:t xml:space="preserve">, 1, 0, 0, 0, 0, 0, 0, </w:t>
        </w:r>
        <w:proofErr w:type="gramStart"/>
        <w:r w:rsidRPr="00D26196">
          <w:rPr>
            <w:sz w:val="18"/>
            <w:rPrChange w:id="23480" w:author="shorny" w:date="2014-06-09T18:55:00Z">
              <w:rPr/>
            </w:rPrChange>
          </w:rPr>
          <w:t>0 )</w:t>
        </w:r>
        <w:proofErr w:type="gramEnd"/>
        <w:r w:rsidRPr="00D26196">
          <w:rPr>
            <w:sz w:val="18"/>
            <w:rPrChange w:id="23481" w:author="shorny" w:date="2014-06-09T18:55:00Z">
              <w:rPr/>
            </w:rPrChange>
          </w:rPr>
          <w:t xml:space="preserve"> ;</w:t>
        </w:r>
      </w:ins>
    </w:p>
    <w:p w14:paraId="3E612DEF" w14:textId="77777777" w:rsidR="00D26196" w:rsidRPr="00D26196" w:rsidRDefault="00D26196">
      <w:pPr>
        <w:pStyle w:val="HTMLPreformatted"/>
        <w:divId w:val="2032412305"/>
        <w:rPr>
          <w:ins w:id="23482" w:author="shorny" w:date="2014-06-09T18:54:00Z"/>
          <w:sz w:val="18"/>
          <w:rPrChange w:id="23483" w:author="shorny" w:date="2014-06-09T18:55:00Z">
            <w:rPr>
              <w:ins w:id="23484" w:author="shorny" w:date="2014-06-09T18:54:00Z"/>
            </w:rPr>
          </w:rPrChange>
        </w:rPr>
      </w:pPr>
    </w:p>
    <w:p w14:paraId="312BECA9" w14:textId="77777777" w:rsidR="00D26196" w:rsidRPr="00D26196" w:rsidRDefault="00D26196">
      <w:pPr>
        <w:pStyle w:val="HTMLPreformatted"/>
        <w:divId w:val="2032412305"/>
        <w:rPr>
          <w:ins w:id="23485" w:author="shorny" w:date="2014-06-09T18:54:00Z"/>
          <w:rStyle w:val="comment1"/>
          <w:sz w:val="18"/>
          <w:rPrChange w:id="23486" w:author="shorny" w:date="2014-06-09T18:55:00Z">
            <w:rPr>
              <w:ins w:id="23487" w:author="shorny" w:date="2014-06-09T18:54:00Z"/>
              <w:rStyle w:val="comment1"/>
            </w:rPr>
          </w:rPrChange>
        </w:rPr>
      </w:pPr>
      <w:ins w:id="23488" w:author="shorny" w:date="2014-06-09T18:54:00Z">
        <w:r w:rsidRPr="00D26196">
          <w:rPr>
            <w:sz w:val="18"/>
            <w:rPrChange w:id="23489" w:author="shorny" w:date="2014-06-09T18:55:00Z">
              <w:rPr/>
            </w:rPrChange>
          </w:rPr>
          <w:t xml:space="preserve">  </w:t>
        </w:r>
        <w:r w:rsidRPr="00D26196">
          <w:rPr>
            <w:rStyle w:val="comment1"/>
            <w:sz w:val="18"/>
            <w:rPrChange w:id="23490" w:author="shorny" w:date="2014-06-09T18:55:00Z">
              <w:rPr>
                <w:rStyle w:val="comment1"/>
              </w:rPr>
            </w:rPrChange>
          </w:rPr>
          <w:t>-- create another temporary table that lists the differences between expected</w:t>
        </w:r>
      </w:ins>
    </w:p>
    <w:p w14:paraId="7D22EA21" w14:textId="77777777" w:rsidR="00D26196" w:rsidRPr="00D26196" w:rsidRDefault="00D26196">
      <w:pPr>
        <w:pStyle w:val="HTMLPreformatted"/>
        <w:divId w:val="2032412305"/>
        <w:rPr>
          <w:ins w:id="23491" w:author="shorny" w:date="2014-06-09T18:54:00Z"/>
          <w:rStyle w:val="comment1"/>
          <w:sz w:val="18"/>
          <w:rPrChange w:id="23492" w:author="shorny" w:date="2014-06-09T18:55:00Z">
            <w:rPr>
              <w:ins w:id="23493" w:author="shorny" w:date="2014-06-09T18:54:00Z"/>
              <w:rStyle w:val="comment1"/>
            </w:rPr>
          </w:rPrChange>
        </w:rPr>
      </w:pPr>
      <w:ins w:id="23494" w:author="shorny" w:date="2014-06-09T18:54:00Z">
        <w:r w:rsidRPr="00D26196">
          <w:rPr>
            <w:sz w:val="18"/>
            <w:rPrChange w:id="23495" w:author="shorny" w:date="2014-06-09T18:55:00Z">
              <w:rPr/>
            </w:rPrChange>
          </w:rPr>
          <w:t xml:space="preserve">  </w:t>
        </w:r>
        <w:r w:rsidRPr="00D26196">
          <w:rPr>
            <w:rStyle w:val="comment1"/>
            <w:sz w:val="18"/>
            <w:rPrChange w:id="23496" w:author="shorny" w:date="2014-06-09T18:55:00Z">
              <w:rPr>
                <w:rStyle w:val="comment1"/>
              </w:rPr>
            </w:rPrChange>
          </w:rPr>
          <w:t xml:space="preserve">-- </w:t>
        </w:r>
        <w:proofErr w:type="gramStart"/>
        <w:r w:rsidRPr="00D26196">
          <w:rPr>
            <w:rStyle w:val="comment1"/>
            <w:sz w:val="18"/>
            <w:rPrChange w:id="23497" w:author="shorny" w:date="2014-06-09T18:55:00Z">
              <w:rPr>
                <w:rStyle w:val="comment1"/>
              </w:rPr>
            </w:rPrChange>
          </w:rPr>
          <w:t>results</w:t>
        </w:r>
        <w:proofErr w:type="gramEnd"/>
        <w:r w:rsidRPr="00D26196">
          <w:rPr>
            <w:rStyle w:val="comment1"/>
            <w:sz w:val="18"/>
            <w:rPrChange w:id="23498" w:author="shorny" w:date="2014-06-09T18:55:00Z">
              <w:rPr>
                <w:rStyle w:val="comment1"/>
              </w:rPr>
            </w:rPrChange>
          </w:rPr>
          <w:t xml:space="preserve"> and actuals</w:t>
        </w:r>
      </w:ins>
    </w:p>
    <w:p w14:paraId="3F7CF2EB" w14:textId="77777777" w:rsidR="00D26196" w:rsidRPr="00D26196" w:rsidRDefault="00D26196">
      <w:pPr>
        <w:pStyle w:val="HTMLPreformatted"/>
        <w:divId w:val="2032412305"/>
        <w:rPr>
          <w:ins w:id="23499" w:author="shorny" w:date="2014-06-09T18:54:00Z"/>
          <w:sz w:val="18"/>
          <w:rPrChange w:id="23500" w:author="shorny" w:date="2014-06-09T18:55:00Z">
            <w:rPr>
              <w:ins w:id="23501" w:author="shorny" w:date="2014-06-09T18:54:00Z"/>
            </w:rPr>
          </w:rPrChange>
        </w:rPr>
      </w:pPr>
      <w:ins w:id="23502" w:author="shorny" w:date="2014-06-09T18:54:00Z">
        <w:r w:rsidRPr="00D26196">
          <w:rPr>
            <w:sz w:val="18"/>
            <w:rPrChange w:id="23503" w:author="shorny" w:date="2014-06-09T18:55:00Z">
              <w:rPr/>
            </w:rPrChange>
          </w:rPr>
          <w:t xml:space="preserve">  </w:t>
        </w:r>
        <w:r w:rsidRPr="00D26196">
          <w:rPr>
            <w:rStyle w:val="keyword1"/>
            <w:sz w:val="18"/>
            <w:rPrChange w:id="23504" w:author="shorny" w:date="2014-06-09T18:55:00Z">
              <w:rPr>
                <w:rStyle w:val="keyword1"/>
              </w:rPr>
            </w:rPrChange>
          </w:rPr>
          <w:t>CREATE</w:t>
        </w:r>
        <w:r w:rsidRPr="00D26196">
          <w:rPr>
            <w:sz w:val="18"/>
            <w:rPrChange w:id="23505" w:author="shorny" w:date="2014-06-09T18:55:00Z">
              <w:rPr/>
            </w:rPrChange>
          </w:rPr>
          <w:t xml:space="preserve"> </w:t>
        </w:r>
        <w:r w:rsidRPr="00D26196">
          <w:rPr>
            <w:rStyle w:val="keyword1"/>
            <w:sz w:val="18"/>
            <w:rPrChange w:id="23506" w:author="shorny" w:date="2014-06-09T18:55:00Z">
              <w:rPr>
                <w:rStyle w:val="keyword1"/>
              </w:rPr>
            </w:rPrChange>
          </w:rPr>
          <w:t>TEMPORARY</w:t>
        </w:r>
        <w:r w:rsidRPr="00D26196">
          <w:rPr>
            <w:sz w:val="18"/>
            <w:rPrChange w:id="23507" w:author="shorny" w:date="2014-06-09T18:55:00Z">
              <w:rPr/>
            </w:rPrChange>
          </w:rPr>
          <w:t xml:space="preserve"> </w:t>
        </w:r>
        <w:r w:rsidRPr="00D26196">
          <w:rPr>
            <w:rStyle w:val="keyword1"/>
            <w:sz w:val="18"/>
            <w:rPrChange w:id="23508" w:author="shorny" w:date="2014-06-09T18:55:00Z">
              <w:rPr>
                <w:rStyle w:val="keyword1"/>
              </w:rPr>
            </w:rPrChange>
          </w:rPr>
          <w:t>TABLE</w:t>
        </w:r>
        <w:r w:rsidRPr="00D26196">
          <w:rPr>
            <w:sz w:val="18"/>
            <w:rPrChange w:id="23509" w:author="shorny" w:date="2014-06-09T18:55:00Z">
              <w:rPr/>
            </w:rPrChange>
          </w:rPr>
          <w:t xml:space="preserve"> </w:t>
        </w:r>
        <w:r w:rsidRPr="00D26196">
          <w:rPr>
            <w:rStyle w:val="function-name1"/>
            <w:sz w:val="18"/>
            <w:rPrChange w:id="23510" w:author="shorny" w:date="2014-06-09T18:55:00Z">
              <w:rPr>
                <w:rStyle w:val="function-name1"/>
              </w:rPr>
            </w:rPrChange>
          </w:rPr>
          <w:t>utrans_l_problems</w:t>
        </w:r>
      </w:ins>
    </w:p>
    <w:p w14:paraId="377FEFAC" w14:textId="77777777" w:rsidR="00D26196" w:rsidRPr="00D26196" w:rsidRDefault="00D26196">
      <w:pPr>
        <w:pStyle w:val="HTMLPreformatted"/>
        <w:divId w:val="2032412305"/>
        <w:rPr>
          <w:ins w:id="23511" w:author="shorny" w:date="2014-06-09T18:54:00Z"/>
          <w:sz w:val="18"/>
          <w:rPrChange w:id="23512" w:author="shorny" w:date="2014-06-09T18:55:00Z">
            <w:rPr>
              <w:ins w:id="23513" w:author="shorny" w:date="2014-06-09T18:54:00Z"/>
            </w:rPr>
          </w:rPrChange>
        </w:rPr>
      </w:pPr>
      <w:ins w:id="23514" w:author="shorny" w:date="2014-06-09T18:54:00Z">
        <w:r w:rsidRPr="00D26196">
          <w:rPr>
            <w:sz w:val="18"/>
            <w:rPrChange w:id="23515" w:author="shorny" w:date="2014-06-09T18:55:00Z">
              <w:rPr/>
            </w:rPrChange>
          </w:rPr>
          <w:t xml:space="preserve">  </w:t>
        </w:r>
        <w:proofErr w:type="gramStart"/>
        <w:r w:rsidRPr="00D26196">
          <w:rPr>
            <w:rStyle w:val="keyword1"/>
            <w:sz w:val="18"/>
            <w:rPrChange w:id="23516" w:author="shorny" w:date="2014-06-09T18:55:00Z">
              <w:rPr>
                <w:rStyle w:val="keyword1"/>
              </w:rPr>
            </w:rPrChange>
          </w:rPr>
          <w:t>SELECT</w:t>
        </w:r>
        <w:r w:rsidRPr="00D26196">
          <w:rPr>
            <w:sz w:val="18"/>
            <w:rPrChange w:id="23517" w:author="shorny" w:date="2014-06-09T18:55:00Z">
              <w:rPr/>
            </w:rPrChange>
          </w:rPr>
          <w:t xml:space="preserve"> problems.*</w:t>
        </w:r>
        <w:proofErr w:type="gramEnd"/>
      </w:ins>
    </w:p>
    <w:p w14:paraId="421A6C35" w14:textId="77777777" w:rsidR="00D26196" w:rsidRPr="00D26196" w:rsidRDefault="00D26196">
      <w:pPr>
        <w:pStyle w:val="HTMLPreformatted"/>
        <w:divId w:val="2032412305"/>
        <w:rPr>
          <w:ins w:id="23518" w:author="shorny" w:date="2014-06-09T18:54:00Z"/>
          <w:sz w:val="18"/>
          <w:rPrChange w:id="23519" w:author="shorny" w:date="2014-06-09T18:55:00Z">
            <w:rPr>
              <w:ins w:id="23520" w:author="shorny" w:date="2014-06-09T18:54:00Z"/>
            </w:rPr>
          </w:rPrChange>
        </w:rPr>
      </w:pPr>
      <w:ins w:id="23521" w:author="shorny" w:date="2014-06-09T18:54:00Z">
        <w:r w:rsidRPr="00D26196">
          <w:rPr>
            <w:sz w:val="18"/>
            <w:rPrChange w:id="23522" w:author="shorny" w:date="2014-06-09T18:55:00Z">
              <w:rPr/>
            </w:rPrChange>
          </w:rPr>
          <w:t xml:space="preserve">  </w:t>
        </w:r>
        <w:r w:rsidRPr="00D26196">
          <w:rPr>
            <w:rStyle w:val="keyword1"/>
            <w:sz w:val="18"/>
            <w:rPrChange w:id="23523" w:author="shorny" w:date="2014-06-09T18:55:00Z">
              <w:rPr>
                <w:rStyle w:val="keyword1"/>
              </w:rPr>
            </w:rPrChange>
          </w:rPr>
          <w:t>FROM</w:t>
        </w:r>
      </w:ins>
    </w:p>
    <w:p w14:paraId="0AB5F51D" w14:textId="77777777" w:rsidR="00D26196" w:rsidRPr="00D26196" w:rsidRDefault="00D26196">
      <w:pPr>
        <w:pStyle w:val="HTMLPreformatted"/>
        <w:divId w:val="2032412305"/>
        <w:rPr>
          <w:ins w:id="23524" w:author="shorny" w:date="2014-06-09T18:54:00Z"/>
          <w:sz w:val="18"/>
          <w:rPrChange w:id="23525" w:author="shorny" w:date="2014-06-09T18:55:00Z">
            <w:rPr>
              <w:ins w:id="23526" w:author="shorny" w:date="2014-06-09T18:54:00Z"/>
            </w:rPr>
          </w:rPrChange>
        </w:rPr>
      </w:pPr>
      <w:ins w:id="23527" w:author="shorny" w:date="2014-06-09T18:54:00Z">
        <w:r w:rsidRPr="00D26196">
          <w:rPr>
            <w:sz w:val="18"/>
            <w:rPrChange w:id="23528" w:author="shorny" w:date="2014-06-09T18:55:00Z">
              <w:rPr/>
            </w:rPrChange>
          </w:rPr>
          <w:t xml:space="preserve">  (</w:t>
        </w:r>
      </w:ins>
    </w:p>
    <w:p w14:paraId="0189146F" w14:textId="77777777" w:rsidR="00D26196" w:rsidRPr="00D26196" w:rsidRDefault="00D26196">
      <w:pPr>
        <w:pStyle w:val="HTMLPreformatted"/>
        <w:divId w:val="2032412305"/>
        <w:rPr>
          <w:ins w:id="23529" w:author="shorny" w:date="2014-06-09T18:54:00Z"/>
          <w:sz w:val="18"/>
          <w:rPrChange w:id="23530" w:author="shorny" w:date="2014-06-09T18:55:00Z">
            <w:rPr>
              <w:ins w:id="23531" w:author="shorny" w:date="2014-06-09T18:54:00Z"/>
            </w:rPr>
          </w:rPrChange>
        </w:rPr>
      </w:pPr>
      <w:ins w:id="23532" w:author="shorny" w:date="2014-06-09T18:54:00Z">
        <w:r w:rsidRPr="00D26196">
          <w:rPr>
            <w:sz w:val="18"/>
            <w:rPrChange w:id="23533" w:author="shorny" w:date="2014-06-09T18:55:00Z">
              <w:rPr/>
            </w:rPrChange>
          </w:rPr>
          <w:t xml:space="preserve">      </w:t>
        </w:r>
        <w:proofErr w:type="gramStart"/>
        <w:r w:rsidRPr="00D26196">
          <w:rPr>
            <w:rStyle w:val="keyword1"/>
            <w:sz w:val="18"/>
            <w:rPrChange w:id="23534" w:author="shorny" w:date="2014-06-09T18:55:00Z">
              <w:rPr>
                <w:rStyle w:val="keyword1"/>
              </w:rPr>
            </w:rPrChange>
          </w:rPr>
          <w:t>SELECT</w:t>
        </w:r>
        <w:r w:rsidRPr="00D26196">
          <w:rPr>
            <w:sz w:val="18"/>
            <w:rPrChange w:id="23535" w:author="shorny" w:date="2014-06-09T18:55:00Z">
              <w:rPr/>
            </w:rPrChange>
          </w:rPr>
          <w:t xml:space="preserve"> actuals.*</w:t>
        </w:r>
        <w:proofErr w:type="gramEnd"/>
      </w:ins>
    </w:p>
    <w:p w14:paraId="02E190F6" w14:textId="77777777" w:rsidR="00D26196" w:rsidRPr="00D26196" w:rsidRDefault="00D26196">
      <w:pPr>
        <w:pStyle w:val="HTMLPreformatted"/>
        <w:divId w:val="2032412305"/>
        <w:rPr>
          <w:ins w:id="23536" w:author="shorny" w:date="2014-06-09T18:54:00Z"/>
          <w:sz w:val="18"/>
          <w:rPrChange w:id="23537" w:author="shorny" w:date="2014-06-09T18:55:00Z">
            <w:rPr>
              <w:ins w:id="23538" w:author="shorny" w:date="2014-06-09T18:54:00Z"/>
            </w:rPr>
          </w:rPrChange>
        </w:rPr>
      </w:pPr>
      <w:ins w:id="23539" w:author="shorny" w:date="2014-06-09T18:54:00Z">
        <w:r w:rsidRPr="00D26196">
          <w:rPr>
            <w:sz w:val="18"/>
            <w:rPrChange w:id="23540" w:author="shorny" w:date="2014-06-09T18:55:00Z">
              <w:rPr/>
            </w:rPrChange>
          </w:rPr>
          <w:t xml:space="preserve">      </w:t>
        </w:r>
        <w:r w:rsidRPr="00D26196">
          <w:rPr>
            <w:rStyle w:val="keyword1"/>
            <w:sz w:val="18"/>
            <w:rPrChange w:id="23541" w:author="shorny" w:date="2014-06-09T18:55:00Z">
              <w:rPr>
                <w:rStyle w:val="keyword1"/>
              </w:rPr>
            </w:rPrChange>
          </w:rPr>
          <w:t>FROM</w:t>
        </w:r>
        <w:r w:rsidRPr="00D26196">
          <w:rPr>
            <w:sz w:val="18"/>
            <w:rPrChange w:id="23542" w:author="shorny" w:date="2014-06-09T18:55:00Z">
              <w:rPr/>
            </w:rPrChange>
          </w:rPr>
          <w:t xml:space="preserve"> utrans_l_actuals actuals</w:t>
        </w:r>
      </w:ins>
    </w:p>
    <w:p w14:paraId="2282EE69" w14:textId="77777777" w:rsidR="00D26196" w:rsidRPr="00D26196" w:rsidRDefault="00D26196">
      <w:pPr>
        <w:pStyle w:val="HTMLPreformatted"/>
        <w:divId w:val="2032412305"/>
        <w:rPr>
          <w:ins w:id="23543" w:author="shorny" w:date="2014-06-09T18:54:00Z"/>
          <w:sz w:val="18"/>
          <w:rPrChange w:id="23544" w:author="shorny" w:date="2014-06-09T18:55:00Z">
            <w:rPr>
              <w:ins w:id="23545" w:author="shorny" w:date="2014-06-09T18:54:00Z"/>
            </w:rPr>
          </w:rPrChange>
        </w:rPr>
      </w:pPr>
      <w:ins w:id="23546" w:author="shorny" w:date="2014-06-09T18:54:00Z">
        <w:r w:rsidRPr="00D26196">
          <w:rPr>
            <w:sz w:val="18"/>
            <w:rPrChange w:id="23547" w:author="shorny" w:date="2014-06-09T18:55:00Z">
              <w:rPr/>
            </w:rPrChange>
          </w:rPr>
          <w:t xml:space="preserve">      </w:t>
        </w:r>
        <w:r w:rsidRPr="00D26196">
          <w:rPr>
            <w:rStyle w:val="keyword1"/>
            <w:sz w:val="18"/>
            <w:rPrChange w:id="23548" w:author="shorny" w:date="2014-06-09T18:55:00Z">
              <w:rPr>
                <w:rStyle w:val="keyword1"/>
              </w:rPr>
            </w:rPrChange>
          </w:rPr>
          <w:t>UNION</w:t>
        </w:r>
        <w:r w:rsidRPr="00D26196">
          <w:rPr>
            <w:sz w:val="18"/>
            <w:rPrChange w:id="23549" w:author="shorny" w:date="2014-06-09T18:55:00Z">
              <w:rPr/>
            </w:rPrChange>
          </w:rPr>
          <w:t xml:space="preserve"> </w:t>
        </w:r>
        <w:r w:rsidRPr="00D26196">
          <w:rPr>
            <w:rStyle w:val="keyword1"/>
            <w:sz w:val="18"/>
            <w:rPrChange w:id="23550" w:author="shorny" w:date="2014-06-09T18:55:00Z">
              <w:rPr>
                <w:rStyle w:val="keyword1"/>
              </w:rPr>
            </w:rPrChange>
          </w:rPr>
          <w:t>ALL</w:t>
        </w:r>
      </w:ins>
    </w:p>
    <w:p w14:paraId="1400E43C" w14:textId="77777777" w:rsidR="00D26196" w:rsidRPr="00D26196" w:rsidRDefault="00D26196">
      <w:pPr>
        <w:pStyle w:val="HTMLPreformatted"/>
        <w:divId w:val="2032412305"/>
        <w:rPr>
          <w:ins w:id="23551" w:author="shorny" w:date="2014-06-09T18:54:00Z"/>
          <w:sz w:val="18"/>
          <w:rPrChange w:id="23552" w:author="shorny" w:date="2014-06-09T18:55:00Z">
            <w:rPr>
              <w:ins w:id="23553" w:author="shorny" w:date="2014-06-09T18:54:00Z"/>
            </w:rPr>
          </w:rPrChange>
        </w:rPr>
      </w:pPr>
      <w:ins w:id="23554" w:author="shorny" w:date="2014-06-09T18:54:00Z">
        <w:r w:rsidRPr="00D26196">
          <w:rPr>
            <w:sz w:val="18"/>
            <w:rPrChange w:id="23555" w:author="shorny" w:date="2014-06-09T18:55:00Z">
              <w:rPr/>
            </w:rPrChange>
          </w:rPr>
          <w:t xml:space="preserve">      </w:t>
        </w:r>
        <w:proofErr w:type="gramStart"/>
        <w:r w:rsidRPr="00D26196">
          <w:rPr>
            <w:rStyle w:val="keyword1"/>
            <w:sz w:val="18"/>
            <w:rPrChange w:id="23556" w:author="shorny" w:date="2014-06-09T18:55:00Z">
              <w:rPr>
                <w:rStyle w:val="keyword1"/>
              </w:rPr>
            </w:rPrChange>
          </w:rPr>
          <w:t>SELECT</w:t>
        </w:r>
        <w:r w:rsidRPr="00D26196">
          <w:rPr>
            <w:sz w:val="18"/>
            <w:rPrChange w:id="23557" w:author="shorny" w:date="2014-06-09T18:55:00Z">
              <w:rPr/>
            </w:rPrChange>
          </w:rPr>
          <w:t xml:space="preserve"> expecteds.*</w:t>
        </w:r>
        <w:proofErr w:type="gramEnd"/>
      </w:ins>
    </w:p>
    <w:p w14:paraId="014091D4" w14:textId="77777777" w:rsidR="00D26196" w:rsidRPr="00D26196" w:rsidRDefault="00D26196">
      <w:pPr>
        <w:pStyle w:val="HTMLPreformatted"/>
        <w:divId w:val="2032412305"/>
        <w:rPr>
          <w:ins w:id="23558" w:author="shorny" w:date="2014-06-09T18:54:00Z"/>
          <w:sz w:val="18"/>
          <w:rPrChange w:id="23559" w:author="shorny" w:date="2014-06-09T18:55:00Z">
            <w:rPr>
              <w:ins w:id="23560" w:author="shorny" w:date="2014-06-09T18:54:00Z"/>
            </w:rPr>
          </w:rPrChange>
        </w:rPr>
      </w:pPr>
      <w:ins w:id="23561" w:author="shorny" w:date="2014-06-09T18:54:00Z">
        <w:r w:rsidRPr="00D26196">
          <w:rPr>
            <w:sz w:val="18"/>
            <w:rPrChange w:id="23562" w:author="shorny" w:date="2014-06-09T18:55:00Z">
              <w:rPr/>
            </w:rPrChange>
          </w:rPr>
          <w:t xml:space="preserve">      </w:t>
        </w:r>
        <w:r w:rsidRPr="00D26196">
          <w:rPr>
            <w:rStyle w:val="keyword1"/>
            <w:sz w:val="18"/>
            <w:rPrChange w:id="23563" w:author="shorny" w:date="2014-06-09T18:55:00Z">
              <w:rPr>
                <w:rStyle w:val="keyword1"/>
              </w:rPr>
            </w:rPrChange>
          </w:rPr>
          <w:t>FROM</w:t>
        </w:r>
        <w:r w:rsidRPr="00D26196">
          <w:rPr>
            <w:sz w:val="18"/>
            <w:rPrChange w:id="23564" w:author="shorny" w:date="2014-06-09T18:55:00Z">
              <w:rPr/>
            </w:rPrChange>
          </w:rPr>
          <w:t xml:space="preserve"> utrans_l_expecteds expecteds</w:t>
        </w:r>
      </w:ins>
    </w:p>
    <w:p w14:paraId="25271A71" w14:textId="77777777" w:rsidR="00D26196" w:rsidRPr="00D26196" w:rsidRDefault="00D26196">
      <w:pPr>
        <w:pStyle w:val="HTMLPreformatted"/>
        <w:divId w:val="2032412305"/>
        <w:rPr>
          <w:ins w:id="23565" w:author="shorny" w:date="2014-06-09T18:54:00Z"/>
          <w:sz w:val="18"/>
          <w:rPrChange w:id="23566" w:author="shorny" w:date="2014-06-09T18:55:00Z">
            <w:rPr>
              <w:ins w:id="23567" w:author="shorny" w:date="2014-06-09T18:54:00Z"/>
            </w:rPr>
          </w:rPrChange>
        </w:rPr>
      </w:pPr>
      <w:ins w:id="23568" w:author="shorny" w:date="2014-06-09T18:54:00Z">
        <w:r w:rsidRPr="00D26196">
          <w:rPr>
            <w:sz w:val="18"/>
            <w:rPrChange w:id="23569" w:author="shorny" w:date="2014-06-09T18:55:00Z">
              <w:rPr/>
            </w:rPrChange>
          </w:rPr>
          <w:t xml:space="preserve">  )  problems</w:t>
        </w:r>
      </w:ins>
    </w:p>
    <w:p w14:paraId="682E2785" w14:textId="77777777" w:rsidR="00D26196" w:rsidRPr="00D26196" w:rsidRDefault="00D26196">
      <w:pPr>
        <w:pStyle w:val="HTMLPreformatted"/>
        <w:divId w:val="2032412305"/>
        <w:rPr>
          <w:ins w:id="23570" w:author="shorny" w:date="2014-06-09T18:54:00Z"/>
          <w:sz w:val="18"/>
          <w:rPrChange w:id="23571" w:author="shorny" w:date="2014-06-09T18:55:00Z">
            <w:rPr>
              <w:ins w:id="23572" w:author="shorny" w:date="2014-06-09T18:54:00Z"/>
            </w:rPr>
          </w:rPrChange>
        </w:rPr>
      </w:pPr>
      <w:ins w:id="23573" w:author="shorny" w:date="2014-06-09T18:54:00Z">
        <w:r w:rsidRPr="00D26196">
          <w:rPr>
            <w:sz w:val="18"/>
            <w:rPrChange w:id="23574" w:author="shorny" w:date="2014-06-09T18:55:00Z">
              <w:rPr/>
            </w:rPrChange>
          </w:rPr>
          <w:t xml:space="preserve">  </w:t>
        </w:r>
        <w:r w:rsidRPr="00D26196">
          <w:rPr>
            <w:rStyle w:val="keyword1"/>
            <w:sz w:val="18"/>
            <w:rPrChange w:id="23575" w:author="shorny" w:date="2014-06-09T18:55:00Z">
              <w:rPr>
                <w:rStyle w:val="keyword1"/>
              </w:rPr>
            </w:rPrChange>
          </w:rPr>
          <w:t>GROUP</w:t>
        </w:r>
        <w:r w:rsidRPr="00D26196">
          <w:rPr>
            <w:sz w:val="18"/>
            <w:rPrChange w:id="23576" w:author="shorny" w:date="2014-06-09T18:55:00Z">
              <w:rPr/>
            </w:rPrChange>
          </w:rPr>
          <w:t xml:space="preserve"> </w:t>
        </w:r>
        <w:r w:rsidRPr="00D26196">
          <w:rPr>
            <w:rStyle w:val="keyword1"/>
            <w:sz w:val="18"/>
            <w:rPrChange w:id="23577" w:author="shorny" w:date="2014-06-09T18:55:00Z">
              <w:rPr>
                <w:rStyle w:val="keyword1"/>
              </w:rPr>
            </w:rPrChange>
          </w:rPr>
          <w:t>BY</w:t>
        </w:r>
        <w:r w:rsidRPr="00D26196">
          <w:rPr>
            <w:sz w:val="18"/>
            <w:rPrChange w:id="23578" w:author="shorny" w:date="2014-06-09T18:55:00Z">
              <w:rPr/>
            </w:rPrChange>
          </w:rPr>
          <w:t xml:space="preserve"> problems.ApplicationID</w:t>
        </w:r>
      </w:ins>
    </w:p>
    <w:p w14:paraId="4DAF0B6F" w14:textId="77777777" w:rsidR="00D26196" w:rsidRPr="00D26196" w:rsidRDefault="00D26196">
      <w:pPr>
        <w:pStyle w:val="HTMLPreformatted"/>
        <w:divId w:val="2032412305"/>
        <w:rPr>
          <w:ins w:id="23579" w:author="shorny" w:date="2014-06-09T18:54:00Z"/>
          <w:sz w:val="18"/>
          <w:rPrChange w:id="23580" w:author="shorny" w:date="2014-06-09T18:55:00Z">
            <w:rPr>
              <w:ins w:id="23581" w:author="shorny" w:date="2014-06-09T18:54:00Z"/>
            </w:rPr>
          </w:rPrChange>
        </w:rPr>
      </w:pPr>
      <w:ins w:id="23582" w:author="shorny" w:date="2014-06-09T18:54:00Z">
        <w:r w:rsidRPr="00D26196">
          <w:rPr>
            <w:sz w:val="18"/>
            <w:rPrChange w:id="23583" w:author="shorny" w:date="2014-06-09T18:55:00Z">
              <w:rPr/>
            </w:rPrChange>
          </w:rPr>
          <w:t xml:space="preserve">  </w:t>
        </w:r>
        <w:r w:rsidRPr="00D26196">
          <w:rPr>
            <w:rStyle w:val="keyword1"/>
            <w:sz w:val="18"/>
            <w:rPrChange w:id="23584" w:author="shorny" w:date="2014-06-09T18:55:00Z">
              <w:rPr>
                <w:rStyle w:val="keyword1"/>
              </w:rPr>
            </w:rPrChange>
          </w:rPr>
          <w:t>HAVING</w:t>
        </w:r>
        <w:r w:rsidRPr="00D26196">
          <w:rPr>
            <w:sz w:val="18"/>
            <w:rPrChange w:id="23585" w:author="shorny" w:date="2014-06-09T18:55:00Z">
              <w:rPr/>
            </w:rPrChange>
          </w:rPr>
          <w:t xml:space="preserve"> </w:t>
        </w:r>
        <w:proofErr w:type="gramStart"/>
        <w:r w:rsidRPr="00D26196">
          <w:rPr>
            <w:rStyle w:val="builtin1"/>
            <w:sz w:val="18"/>
            <w:rPrChange w:id="23586" w:author="shorny" w:date="2014-06-09T18:55:00Z">
              <w:rPr>
                <w:rStyle w:val="builtin1"/>
              </w:rPr>
            </w:rPrChange>
          </w:rPr>
          <w:t>COUNT</w:t>
        </w:r>
        <w:r w:rsidRPr="00D26196">
          <w:rPr>
            <w:sz w:val="18"/>
            <w:rPrChange w:id="23587" w:author="shorny" w:date="2014-06-09T18:55:00Z">
              <w:rPr/>
            </w:rPrChange>
          </w:rPr>
          <w:t>(</w:t>
        </w:r>
        <w:proofErr w:type="gramEnd"/>
        <w:r w:rsidRPr="00D26196">
          <w:rPr>
            <w:sz w:val="18"/>
            <w:rPrChange w:id="23588" w:author="shorny" w:date="2014-06-09T18:55:00Z">
              <w:rPr/>
            </w:rPrChange>
          </w:rPr>
          <w:t>*) = 1</w:t>
        </w:r>
      </w:ins>
    </w:p>
    <w:p w14:paraId="4F566D4D" w14:textId="77777777" w:rsidR="00D26196" w:rsidRPr="00D26196" w:rsidRDefault="00D26196">
      <w:pPr>
        <w:pStyle w:val="HTMLPreformatted"/>
        <w:divId w:val="2032412305"/>
        <w:rPr>
          <w:ins w:id="23589" w:author="shorny" w:date="2014-06-09T18:54:00Z"/>
          <w:sz w:val="18"/>
          <w:rPrChange w:id="23590" w:author="shorny" w:date="2014-06-09T18:55:00Z">
            <w:rPr>
              <w:ins w:id="23591" w:author="shorny" w:date="2014-06-09T18:54:00Z"/>
            </w:rPr>
          </w:rPrChange>
        </w:rPr>
      </w:pPr>
      <w:ins w:id="23592" w:author="shorny" w:date="2014-06-09T18:54:00Z">
        <w:r w:rsidRPr="00D26196">
          <w:rPr>
            <w:sz w:val="18"/>
            <w:rPrChange w:id="23593" w:author="shorny" w:date="2014-06-09T18:55:00Z">
              <w:rPr/>
            </w:rPrChange>
          </w:rPr>
          <w:t xml:space="preserve">  </w:t>
        </w:r>
        <w:r w:rsidRPr="00D26196">
          <w:rPr>
            <w:rStyle w:val="keyword1"/>
            <w:sz w:val="18"/>
            <w:rPrChange w:id="23594" w:author="shorny" w:date="2014-06-09T18:55:00Z">
              <w:rPr>
                <w:rStyle w:val="keyword1"/>
              </w:rPr>
            </w:rPrChange>
          </w:rPr>
          <w:t>ORDER</w:t>
        </w:r>
        <w:r w:rsidRPr="00D26196">
          <w:rPr>
            <w:sz w:val="18"/>
            <w:rPrChange w:id="23595" w:author="shorny" w:date="2014-06-09T18:55:00Z">
              <w:rPr/>
            </w:rPrChange>
          </w:rPr>
          <w:t xml:space="preserve"> </w:t>
        </w:r>
        <w:r w:rsidRPr="00D26196">
          <w:rPr>
            <w:rStyle w:val="keyword1"/>
            <w:sz w:val="18"/>
            <w:rPrChange w:id="23596" w:author="shorny" w:date="2014-06-09T18:55:00Z">
              <w:rPr>
                <w:rStyle w:val="keyword1"/>
              </w:rPr>
            </w:rPrChange>
          </w:rPr>
          <w:t>BY</w:t>
        </w:r>
        <w:r w:rsidRPr="00D26196">
          <w:rPr>
            <w:sz w:val="18"/>
            <w:rPrChange w:id="23597" w:author="shorny" w:date="2014-06-09T18:55:00Z">
              <w:rPr/>
            </w:rPrChange>
          </w:rPr>
          <w:t xml:space="preserve"> </w:t>
        </w:r>
        <w:proofErr w:type="gramStart"/>
        <w:r w:rsidRPr="00D26196">
          <w:rPr>
            <w:sz w:val="18"/>
            <w:rPrChange w:id="23598" w:author="shorny" w:date="2014-06-09T18:55:00Z">
              <w:rPr/>
            </w:rPrChange>
          </w:rPr>
          <w:t>problems.ApplicationID ;</w:t>
        </w:r>
        <w:proofErr w:type="gramEnd"/>
      </w:ins>
    </w:p>
    <w:p w14:paraId="41AC03DB" w14:textId="77777777" w:rsidR="00D26196" w:rsidRPr="00D26196" w:rsidRDefault="00D26196">
      <w:pPr>
        <w:pStyle w:val="HTMLPreformatted"/>
        <w:divId w:val="2032412305"/>
        <w:rPr>
          <w:ins w:id="23599" w:author="shorny" w:date="2014-06-09T18:54:00Z"/>
          <w:sz w:val="18"/>
          <w:rPrChange w:id="23600" w:author="shorny" w:date="2014-06-09T18:55:00Z">
            <w:rPr>
              <w:ins w:id="23601" w:author="shorny" w:date="2014-06-09T18:54:00Z"/>
            </w:rPr>
          </w:rPrChange>
        </w:rPr>
      </w:pPr>
    </w:p>
    <w:p w14:paraId="7F1CBD13" w14:textId="77777777" w:rsidR="00D26196" w:rsidRPr="00D26196" w:rsidRDefault="00D26196">
      <w:pPr>
        <w:pStyle w:val="HTMLPreformatted"/>
        <w:divId w:val="2032412305"/>
        <w:rPr>
          <w:ins w:id="23602" w:author="shorny" w:date="2014-06-09T18:54:00Z"/>
          <w:rStyle w:val="comment1"/>
          <w:sz w:val="18"/>
          <w:rPrChange w:id="23603" w:author="shorny" w:date="2014-06-09T18:55:00Z">
            <w:rPr>
              <w:ins w:id="23604" w:author="shorny" w:date="2014-06-09T18:54:00Z"/>
              <w:rStyle w:val="comment1"/>
            </w:rPr>
          </w:rPrChange>
        </w:rPr>
      </w:pPr>
      <w:ins w:id="23605" w:author="shorny" w:date="2014-06-09T18:54:00Z">
        <w:r w:rsidRPr="00D26196">
          <w:rPr>
            <w:sz w:val="18"/>
            <w:rPrChange w:id="23606" w:author="shorny" w:date="2014-06-09T18:55:00Z">
              <w:rPr/>
            </w:rPrChange>
          </w:rPr>
          <w:t xml:space="preserve">  </w:t>
        </w:r>
        <w:r w:rsidRPr="00D26196">
          <w:rPr>
            <w:rStyle w:val="comment1"/>
            <w:sz w:val="18"/>
            <w:rPrChange w:id="23607" w:author="shorny" w:date="2014-06-09T18:55:00Z">
              <w:rPr>
                <w:rStyle w:val="comment1"/>
              </w:rPr>
            </w:rPrChange>
          </w:rPr>
          <w:t xml:space="preserve">-- </w:t>
        </w:r>
        <w:proofErr w:type="gramStart"/>
        <w:r w:rsidRPr="00D26196">
          <w:rPr>
            <w:rStyle w:val="comment1"/>
            <w:sz w:val="18"/>
            <w:rPrChange w:id="23608" w:author="shorny" w:date="2014-06-09T18:55:00Z">
              <w:rPr>
                <w:rStyle w:val="comment1"/>
              </w:rPr>
            </w:rPrChange>
          </w:rPr>
          <w:t>report</w:t>
        </w:r>
        <w:proofErr w:type="gramEnd"/>
        <w:r w:rsidRPr="00D26196">
          <w:rPr>
            <w:rStyle w:val="comment1"/>
            <w:sz w:val="18"/>
            <w:rPrChange w:id="23609" w:author="shorny" w:date="2014-06-09T18:55:00Z">
              <w:rPr>
                <w:rStyle w:val="comment1"/>
              </w:rPr>
            </w:rPrChange>
          </w:rPr>
          <w:t xml:space="preserve"> an error if the 'problems' table isn't empty</w:t>
        </w:r>
      </w:ins>
    </w:p>
    <w:p w14:paraId="0C8E7DEA" w14:textId="77777777" w:rsidR="00D26196" w:rsidRPr="00D26196" w:rsidRDefault="00D26196">
      <w:pPr>
        <w:pStyle w:val="HTMLPreformatted"/>
        <w:divId w:val="2032412305"/>
        <w:rPr>
          <w:ins w:id="23610" w:author="shorny" w:date="2014-06-09T18:54:00Z"/>
          <w:sz w:val="18"/>
          <w:rPrChange w:id="23611" w:author="shorny" w:date="2014-06-09T18:55:00Z">
            <w:rPr>
              <w:ins w:id="23612" w:author="shorny" w:date="2014-06-09T18:54:00Z"/>
            </w:rPr>
          </w:rPrChange>
        </w:rPr>
      </w:pPr>
      <w:ins w:id="23613" w:author="shorny" w:date="2014-06-09T18:54:00Z">
        <w:r w:rsidRPr="00D26196">
          <w:rPr>
            <w:sz w:val="18"/>
            <w:rPrChange w:id="23614" w:author="shorny" w:date="2014-06-09T18:55:00Z">
              <w:rPr/>
            </w:rPrChange>
          </w:rPr>
          <w:t xml:space="preserve">  </w:t>
        </w:r>
        <w:r w:rsidRPr="00D26196">
          <w:rPr>
            <w:rStyle w:val="keyword1"/>
            <w:sz w:val="18"/>
            <w:rPrChange w:id="23615" w:author="shorny" w:date="2014-06-09T18:55:00Z">
              <w:rPr>
                <w:rStyle w:val="keyword1"/>
              </w:rPr>
            </w:rPrChange>
          </w:rPr>
          <w:t>CALL</w:t>
        </w:r>
        <w:r w:rsidRPr="00D26196">
          <w:rPr>
            <w:sz w:val="18"/>
            <w:rPrChange w:id="23616" w:author="shorny" w:date="2014-06-09T18:55:00Z">
              <w:rPr/>
            </w:rPrChange>
          </w:rPr>
          <w:t xml:space="preserve"> stk_unit.assert_table_</w:t>
        </w:r>
        <w:proofErr w:type="gramStart"/>
        <w:r w:rsidRPr="00D26196">
          <w:rPr>
            <w:sz w:val="18"/>
            <w:rPrChange w:id="23617" w:author="shorny" w:date="2014-06-09T18:55:00Z">
              <w:rPr/>
            </w:rPrChange>
          </w:rPr>
          <w:t>empty(</w:t>
        </w:r>
        <w:proofErr w:type="gramEnd"/>
        <w:r w:rsidRPr="00D26196">
          <w:rPr>
            <w:sz w:val="18"/>
            <w:rPrChange w:id="23618" w:author="shorny" w:date="2014-06-09T18:55:00Z">
              <w:rPr/>
            </w:rPrChange>
          </w:rPr>
          <w:t xml:space="preserve"> </w:t>
        </w:r>
      </w:ins>
    </w:p>
    <w:p w14:paraId="51811ECC" w14:textId="77777777" w:rsidR="00D26196" w:rsidRPr="00D26196" w:rsidRDefault="00D26196">
      <w:pPr>
        <w:pStyle w:val="HTMLPreformatted"/>
        <w:divId w:val="2032412305"/>
        <w:rPr>
          <w:ins w:id="23619" w:author="shorny" w:date="2014-06-09T18:54:00Z"/>
          <w:sz w:val="18"/>
          <w:rPrChange w:id="23620" w:author="shorny" w:date="2014-06-09T18:55:00Z">
            <w:rPr>
              <w:ins w:id="23621" w:author="shorny" w:date="2014-06-09T18:54:00Z"/>
            </w:rPr>
          </w:rPrChange>
        </w:rPr>
      </w:pPr>
      <w:ins w:id="23622" w:author="shorny" w:date="2014-06-09T18:54:00Z">
        <w:r w:rsidRPr="00D26196">
          <w:rPr>
            <w:sz w:val="18"/>
            <w:rPrChange w:id="23623" w:author="shorny" w:date="2014-06-09T18:55:00Z">
              <w:rPr/>
            </w:rPrChange>
          </w:rPr>
          <w:lastRenderedPageBreak/>
          <w:t xml:space="preserve">    </w:t>
        </w:r>
        <w:proofErr w:type="gramStart"/>
        <w:r w:rsidRPr="00D26196">
          <w:rPr>
            <w:sz w:val="18"/>
            <w:rPrChange w:id="23624" w:author="shorny" w:date="2014-06-09T18:55:00Z">
              <w:rPr/>
            </w:rPrChange>
          </w:rPr>
          <w:t>DATABASE(</w:t>
        </w:r>
        <w:proofErr w:type="gramEnd"/>
        <w:r w:rsidRPr="00D26196">
          <w:rPr>
            <w:sz w:val="18"/>
            <w:rPrChange w:id="23625" w:author="shorny" w:date="2014-06-09T18:55:00Z">
              <w:rPr/>
            </w:rPrChange>
          </w:rPr>
          <w:t>),</w:t>
        </w:r>
      </w:ins>
    </w:p>
    <w:p w14:paraId="61875911" w14:textId="77777777" w:rsidR="00D26196" w:rsidRPr="00D26196" w:rsidRDefault="00D26196">
      <w:pPr>
        <w:pStyle w:val="HTMLPreformatted"/>
        <w:divId w:val="2032412305"/>
        <w:rPr>
          <w:ins w:id="23626" w:author="shorny" w:date="2014-06-09T18:54:00Z"/>
          <w:sz w:val="18"/>
          <w:rPrChange w:id="23627" w:author="shorny" w:date="2014-06-09T18:55:00Z">
            <w:rPr>
              <w:ins w:id="23628" w:author="shorny" w:date="2014-06-09T18:54:00Z"/>
            </w:rPr>
          </w:rPrChange>
        </w:rPr>
      </w:pPr>
      <w:ins w:id="23629" w:author="shorny" w:date="2014-06-09T18:54:00Z">
        <w:r w:rsidRPr="00D26196">
          <w:rPr>
            <w:sz w:val="18"/>
            <w:rPrChange w:id="23630" w:author="shorny" w:date="2014-06-09T18:55:00Z">
              <w:rPr/>
            </w:rPrChange>
          </w:rPr>
          <w:t xml:space="preserve">    </w:t>
        </w:r>
        <w:r w:rsidRPr="00D26196">
          <w:rPr>
            <w:rStyle w:val="string1"/>
            <w:sz w:val="18"/>
            <w:rPrChange w:id="23631" w:author="shorny" w:date="2014-06-09T18:55:00Z">
              <w:rPr>
                <w:rStyle w:val="string1"/>
              </w:rPr>
            </w:rPrChange>
          </w:rPr>
          <w:t>'utrans_l_problems'</w:t>
        </w:r>
        <w:r w:rsidRPr="00D26196">
          <w:rPr>
            <w:sz w:val="18"/>
            <w:rPrChange w:id="23632" w:author="shorny" w:date="2014-06-09T18:55:00Z">
              <w:rPr/>
            </w:rPrChange>
          </w:rPr>
          <w:t xml:space="preserve">, </w:t>
        </w:r>
      </w:ins>
    </w:p>
    <w:p w14:paraId="2070BCAA" w14:textId="77777777" w:rsidR="00D26196" w:rsidRPr="00D26196" w:rsidRDefault="00D26196">
      <w:pPr>
        <w:pStyle w:val="HTMLPreformatted"/>
        <w:divId w:val="2032412305"/>
        <w:rPr>
          <w:ins w:id="23633" w:author="shorny" w:date="2014-06-09T18:54:00Z"/>
          <w:sz w:val="18"/>
          <w:rPrChange w:id="23634" w:author="shorny" w:date="2014-06-09T18:55:00Z">
            <w:rPr>
              <w:ins w:id="23635" w:author="shorny" w:date="2014-06-09T18:54:00Z"/>
            </w:rPr>
          </w:rPrChange>
        </w:rPr>
      </w:pPr>
      <w:ins w:id="23636" w:author="shorny" w:date="2014-06-09T18:54:00Z">
        <w:r w:rsidRPr="00D26196">
          <w:rPr>
            <w:sz w:val="18"/>
            <w:rPrChange w:id="23637" w:author="shorny" w:date="2014-06-09T18:55:00Z">
              <w:rPr/>
            </w:rPrChange>
          </w:rPr>
          <w:t xml:space="preserve">    </w:t>
        </w:r>
        <w:r w:rsidRPr="00D26196">
          <w:rPr>
            <w:rStyle w:val="string1"/>
            <w:sz w:val="18"/>
            <w:rPrChange w:id="23638" w:author="shorny" w:date="2014-06-09T18:55:00Z">
              <w:rPr>
                <w:rStyle w:val="string1"/>
              </w:rPr>
            </w:rPrChange>
          </w:rPr>
          <w:t>'Incorrect results'</w:t>
        </w:r>
        <w:proofErr w:type="gramStart"/>
        <w:r w:rsidRPr="00D26196">
          <w:rPr>
            <w:sz w:val="18"/>
            <w:rPrChange w:id="23639" w:author="shorny" w:date="2014-06-09T18:55:00Z">
              <w:rPr/>
            </w:rPrChange>
          </w:rPr>
          <w:t>) ;</w:t>
        </w:r>
        <w:proofErr w:type="gramEnd"/>
        <w:r w:rsidRPr="00D26196">
          <w:rPr>
            <w:sz w:val="18"/>
            <w:rPrChange w:id="23640" w:author="shorny" w:date="2014-06-09T18:55:00Z">
              <w:rPr/>
            </w:rPrChange>
          </w:rPr>
          <w:t xml:space="preserve"> </w:t>
        </w:r>
      </w:ins>
    </w:p>
    <w:p w14:paraId="20029748" w14:textId="77777777" w:rsidR="00D26196" w:rsidRPr="00D26196" w:rsidRDefault="00D26196">
      <w:pPr>
        <w:pStyle w:val="HTMLPreformatted"/>
        <w:divId w:val="2032412305"/>
        <w:rPr>
          <w:ins w:id="23641" w:author="shorny" w:date="2014-06-09T18:54:00Z"/>
          <w:sz w:val="18"/>
          <w:rPrChange w:id="23642" w:author="shorny" w:date="2014-06-09T18:55:00Z">
            <w:rPr>
              <w:ins w:id="23643" w:author="shorny" w:date="2014-06-09T18:54:00Z"/>
            </w:rPr>
          </w:rPrChange>
        </w:rPr>
      </w:pPr>
    </w:p>
    <w:p w14:paraId="1E72709D" w14:textId="77777777" w:rsidR="00D26196" w:rsidRPr="00D26196" w:rsidRDefault="00D26196">
      <w:pPr>
        <w:pStyle w:val="HTMLPreformatted"/>
        <w:divId w:val="2032412305"/>
        <w:rPr>
          <w:ins w:id="23644" w:author="shorny" w:date="2014-06-09T18:54:00Z"/>
          <w:sz w:val="18"/>
          <w:rPrChange w:id="23645" w:author="shorny" w:date="2014-06-09T18:55:00Z">
            <w:rPr>
              <w:ins w:id="23646" w:author="shorny" w:date="2014-06-09T18:54:00Z"/>
            </w:rPr>
          </w:rPrChange>
        </w:rPr>
      </w:pPr>
      <w:ins w:id="23647" w:author="shorny" w:date="2014-06-09T18:54:00Z">
        <w:r w:rsidRPr="00D26196">
          <w:rPr>
            <w:sz w:val="18"/>
            <w:rPrChange w:id="23648" w:author="shorny" w:date="2014-06-09T18:55:00Z">
              <w:rPr/>
            </w:rPrChange>
          </w:rPr>
          <w:t xml:space="preserve">  </w:t>
        </w:r>
        <w:r w:rsidRPr="00D26196">
          <w:rPr>
            <w:rStyle w:val="keyword1"/>
            <w:sz w:val="18"/>
            <w:rPrChange w:id="23649" w:author="shorny" w:date="2014-06-09T18:55:00Z">
              <w:rPr>
                <w:rStyle w:val="keyword1"/>
              </w:rPr>
            </w:rPrChange>
          </w:rPr>
          <w:t>DROP</w:t>
        </w:r>
        <w:r w:rsidRPr="00D26196">
          <w:rPr>
            <w:sz w:val="18"/>
            <w:rPrChange w:id="23650" w:author="shorny" w:date="2014-06-09T18:55:00Z">
              <w:rPr/>
            </w:rPrChange>
          </w:rPr>
          <w:t xml:space="preserve"> </w:t>
        </w:r>
        <w:r w:rsidRPr="00D26196">
          <w:rPr>
            <w:rStyle w:val="keyword1"/>
            <w:sz w:val="18"/>
            <w:rPrChange w:id="23651" w:author="shorny" w:date="2014-06-09T18:55:00Z">
              <w:rPr>
                <w:rStyle w:val="keyword1"/>
              </w:rPr>
            </w:rPrChange>
          </w:rPr>
          <w:t>TABLE</w:t>
        </w:r>
        <w:r w:rsidRPr="00D26196">
          <w:rPr>
            <w:sz w:val="18"/>
            <w:rPrChange w:id="23652" w:author="shorny" w:date="2014-06-09T18:55:00Z">
              <w:rPr/>
            </w:rPrChange>
          </w:rPr>
          <w:t xml:space="preserve"> </w:t>
        </w:r>
        <w:r w:rsidRPr="00D26196">
          <w:rPr>
            <w:rStyle w:val="function-name1"/>
            <w:sz w:val="18"/>
            <w:rPrChange w:id="23653" w:author="shorny" w:date="2014-06-09T18:55:00Z">
              <w:rPr>
                <w:rStyle w:val="function-name1"/>
              </w:rPr>
            </w:rPrChange>
          </w:rPr>
          <w:t>utrans_l_</w:t>
        </w:r>
        <w:proofErr w:type="gramStart"/>
        <w:r w:rsidRPr="00D26196">
          <w:rPr>
            <w:rStyle w:val="function-name1"/>
            <w:sz w:val="18"/>
            <w:rPrChange w:id="23654" w:author="shorny" w:date="2014-06-09T18:55:00Z">
              <w:rPr>
                <w:rStyle w:val="function-name1"/>
              </w:rPr>
            </w:rPrChange>
          </w:rPr>
          <w:t>expecteds</w:t>
        </w:r>
        <w:r w:rsidRPr="00D26196">
          <w:rPr>
            <w:sz w:val="18"/>
            <w:rPrChange w:id="23655" w:author="shorny" w:date="2014-06-09T18:55:00Z">
              <w:rPr/>
            </w:rPrChange>
          </w:rPr>
          <w:t xml:space="preserve"> ;</w:t>
        </w:r>
        <w:proofErr w:type="gramEnd"/>
      </w:ins>
    </w:p>
    <w:p w14:paraId="2756E724" w14:textId="77777777" w:rsidR="00D26196" w:rsidRPr="00D26196" w:rsidRDefault="00D26196">
      <w:pPr>
        <w:pStyle w:val="HTMLPreformatted"/>
        <w:divId w:val="2032412305"/>
        <w:rPr>
          <w:ins w:id="23656" w:author="shorny" w:date="2014-06-09T18:54:00Z"/>
          <w:sz w:val="18"/>
          <w:rPrChange w:id="23657" w:author="shorny" w:date="2014-06-09T18:55:00Z">
            <w:rPr>
              <w:ins w:id="23658" w:author="shorny" w:date="2014-06-09T18:54:00Z"/>
            </w:rPr>
          </w:rPrChange>
        </w:rPr>
      </w:pPr>
      <w:ins w:id="23659" w:author="shorny" w:date="2014-06-09T18:54:00Z">
        <w:r w:rsidRPr="00D26196">
          <w:rPr>
            <w:sz w:val="18"/>
            <w:rPrChange w:id="23660" w:author="shorny" w:date="2014-06-09T18:55:00Z">
              <w:rPr/>
            </w:rPrChange>
          </w:rPr>
          <w:t xml:space="preserve">  </w:t>
        </w:r>
        <w:r w:rsidRPr="00D26196">
          <w:rPr>
            <w:rStyle w:val="keyword1"/>
            <w:sz w:val="18"/>
            <w:rPrChange w:id="23661" w:author="shorny" w:date="2014-06-09T18:55:00Z">
              <w:rPr>
                <w:rStyle w:val="keyword1"/>
              </w:rPr>
            </w:rPrChange>
          </w:rPr>
          <w:t>DROP</w:t>
        </w:r>
        <w:r w:rsidRPr="00D26196">
          <w:rPr>
            <w:sz w:val="18"/>
            <w:rPrChange w:id="23662" w:author="shorny" w:date="2014-06-09T18:55:00Z">
              <w:rPr/>
            </w:rPrChange>
          </w:rPr>
          <w:t xml:space="preserve"> </w:t>
        </w:r>
        <w:r w:rsidRPr="00D26196">
          <w:rPr>
            <w:rStyle w:val="keyword1"/>
            <w:sz w:val="18"/>
            <w:rPrChange w:id="23663" w:author="shorny" w:date="2014-06-09T18:55:00Z">
              <w:rPr>
                <w:rStyle w:val="keyword1"/>
              </w:rPr>
            </w:rPrChange>
          </w:rPr>
          <w:t>TABLE</w:t>
        </w:r>
        <w:r w:rsidRPr="00D26196">
          <w:rPr>
            <w:sz w:val="18"/>
            <w:rPrChange w:id="23664" w:author="shorny" w:date="2014-06-09T18:55:00Z">
              <w:rPr/>
            </w:rPrChange>
          </w:rPr>
          <w:t xml:space="preserve"> </w:t>
        </w:r>
        <w:r w:rsidRPr="00D26196">
          <w:rPr>
            <w:rStyle w:val="function-name1"/>
            <w:sz w:val="18"/>
            <w:rPrChange w:id="23665" w:author="shorny" w:date="2014-06-09T18:55:00Z">
              <w:rPr>
                <w:rStyle w:val="function-name1"/>
              </w:rPr>
            </w:rPrChange>
          </w:rPr>
          <w:t>utrans_l_</w:t>
        </w:r>
        <w:proofErr w:type="gramStart"/>
        <w:r w:rsidRPr="00D26196">
          <w:rPr>
            <w:rStyle w:val="function-name1"/>
            <w:sz w:val="18"/>
            <w:rPrChange w:id="23666" w:author="shorny" w:date="2014-06-09T18:55:00Z">
              <w:rPr>
                <w:rStyle w:val="function-name1"/>
              </w:rPr>
            </w:rPrChange>
          </w:rPr>
          <w:t>actuals</w:t>
        </w:r>
        <w:r w:rsidRPr="00D26196">
          <w:rPr>
            <w:sz w:val="18"/>
            <w:rPrChange w:id="23667" w:author="shorny" w:date="2014-06-09T18:55:00Z">
              <w:rPr/>
            </w:rPrChange>
          </w:rPr>
          <w:t xml:space="preserve"> ;</w:t>
        </w:r>
        <w:proofErr w:type="gramEnd"/>
      </w:ins>
    </w:p>
    <w:p w14:paraId="4BEE1B15" w14:textId="77777777" w:rsidR="00D26196" w:rsidRPr="00D26196" w:rsidRDefault="00D26196">
      <w:pPr>
        <w:pStyle w:val="HTMLPreformatted"/>
        <w:divId w:val="2032412305"/>
        <w:rPr>
          <w:ins w:id="23668" w:author="shorny" w:date="2014-06-09T18:54:00Z"/>
          <w:sz w:val="18"/>
          <w:rPrChange w:id="23669" w:author="shorny" w:date="2014-06-09T18:55:00Z">
            <w:rPr>
              <w:ins w:id="23670" w:author="shorny" w:date="2014-06-09T18:54:00Z"/>
            </w:rPr>
          </w:rPrChange>
        </w:rPr>
      </w:pPr>
      <w:ins w:id="23671" w:author="shorny" w:date="2014-06-09T18:54:00Z">
        <w:r w:rsidRPr="00D26196">
          <w:rPr>
            <w:sz w:val="18"/>
            <w:rPrChange w:id="23672" w:author="shorny" w:date="2014-06-09T18:55:00Z">
              <w:rPr/>
            </w:rPrChange>
          </w:rPr>
          <w:t xml:space="preserve">  </w:t>
        </w:r>
        <w:r w:rsidRPr="00D26196">
          <w:rPr>
            <w:rStyle w:val="keyword1"/>
            <w:sz w:val="18"/>
            <w:rPrChange w:id="23673" w:author="shorny" w:date="2014-06-09T18:55:00Z">
              <w:rPr>
                <w:rStyle w:val="keyword1"/>
              </w:rPr>
            </w:rPrChange>
          </w:rPr>
          <w:t>DROP</w:t>
        </w:r>
        <w:r w:rsidRPr="00D26196">
          <w:rPr>
            <w:sz w:val="18"/>
            <w:rPrChange w:id="23674" w:author="shorny" w:date="2014-06-09T18:55:00Z">
              <w:rPr/>
            </w:rPrChange>
          </w:rPr>
          <w:t xml:space="preserve"> </w:t>
        </w:r>
        <w:r w:rsidRPr="00D26196">
          <w:rPr>
            <w:rStyle w:val="keyword1"/>
            <w:sz w:val="18"/>
            <w:rPrChange w:id="23675" w:author="shorny" w:date="2014-06-09T18:55:00Z">
              <w:rPr>
                <w:rStyle w:val="keyword1"/>
              </w:rPr>
            </w:rPrChange>
          </w:rPr>
          <w:t>TABLE</w:t>
        </w:r>
        <w:r w:rsidRPr="00D26196">
          <w:rPr>
            <w:sz w:val="18"/>
            <w:rPrChange w:id="23676" w:author="shorny" w:date="2014-06-09T18:55:00Z">
              <w:rPr/>
            </w:rPrChange>
          </w:rPr>
          <w:t xml:space="preserve"> </w:t>
        </w:r>
        <w:r w:rsidRPr="00D26196">
          <w:rPr>
            <w:rStyle w:val="function-name1"/>
            <w:sz w:val="18"/>
            <w:rPrChange w:id="23677" w:author="shorny" w:date="2014-06-09T18:55:00Z">
              <w:rPr>
                <w:rStyle w:val="function-name1"/>
              </w:rPr>
            </w:rPrChange>
          </w:rPr>
          <w:t>utrans_l_</w:t>
        </w:r>
        <w:proofErr w:type="gramStart"/>
        <w:r w:rsidRPr="00D26196">
          <w:rPr>
            <w:rStyle w:val="function-name1"/>
            <w:sz w:val="18"/>
            <w:rPrChange w:id="23678" w:author="shorny" w:date="2014-06-09T18:55:00Z">
              <w:rPr>
                <w:rStyle w:val="function-name1"/>
              </w:rPr>
            </w:rPrChange>
          </w:rPr>
          <w:t>problems</w:t>
        </w:r>
        <w:r w:rsidRPr="00D26196">
          <w:rPr>
            <w:sz w:val="18"/>
            <w:rPrChange w:id="23679" w:author="shorny" w:date="2014-06-09T18:55:00Z">
              <w:rPr/>
            </w:rPrChange>
          </w:rPr>
          <w:t xml:space="preserve"> ;</w:t>
        </w:r>
        <w:proofErr w:type="gramEnd"/>
      </w:ins>
    </w:p>
    <w:p w14:paraId="0891C7A7" w14:textId="77777777" w:rsidR="00D26196" w:rsidRPr="00D26196" w:rsidRDefault="00D26196">
      <w:pPr>
        <w:pStyle w:val="HTMLPreformatted"/>
        <w:divId w:val="2032412305"/>
        <w:rPr>
          <w:ins w:id="23680" w:author="shorny" w:date="2014-06-09T18:54:00Z"/>
          <w:sz w:val="18"/>
          <w:rPrChange w:id="23681" w:author="shorny" w:date="2014-06-09T18:55:00Z">
            <w:rPr>
              <w:ins w:id="23682" w:author="shorny" w:date="2014-06-09T18:54:00Z"/>
            </w:rPr>
          </w:rPrChange>
        </w:rPr>
      </w:pPr>
    </w:p>
    <w:p w14:paraId="5BA50F08" w14:textId="77777777" w:rsidR="00D26196" w:rsidRPr="00D26196" w:rsidRDefault="00D26196">
      <w:pPr>
        <w:pStyle w:val="HTMLPreformatted"/>
        <w:divId w:val="2032412305"/>
        <w:rPr>
          <w:ins w:id="23683" w:author="shorny" w:date="2014-06-09T18:54:00Z"/>
          <w:rStyle w:val="comment1"/>
          <w:sz w:val="18"/>
          <w:rPrChange w:id="23684" w:author="shorny" w:date="2014-06-09T18:55:00Z">
            <w:rPr>
              <w:ins w:id="23685" w:author="shorny" w:date="2014-06-09T18:54:00Z"/>
              <w:rStyle w:val="comment1"/>
            </w:rPr>
          </w:rPrChange>
        </w:rPr>
      </w:pPr>
      <w:ins w:id="23686" w:author="shorny" w:date="2014-06-09T18:54:00Z">
        <w:r w:rsidRPr="00D26196">
          <w:rPr>
            <w:sz w:val="18"/>
            <w:rPrChange w:id="23687" w:author="shorny" w:date="2014-06-09T18:55:00Z">
              <w:rPr/>
            </w:rPrChange>
          </w:rPr>
          <w:t xml:space="preserve">  </w:t>
        </w:r>
        <w:r w:rsidRPr="00D26196">
          <w:rPr>
            <w:rStyle w:val="comment1"/>
            <w:sz w:val="18"/>
            <w:rPrChange w:id="23688" w:author="shorny" w:date="2014-06-09T18:55:00Z">
              <w:rPr>
                <w:rStyle w:val="comment1"/>
              </w:rPr>
            </w:rPrChange>
          </w:rPr>
          <w:t>-- reset to initial state</w:t>
        </w:r>
      </w:ins>
    </w:p>
    <w:p w14:paraId="663E9D0A" w14:textId="77777777" w:rsidR="00D26196" w:rsidRPr="00D26196" w:rsidRDefault="00D26196">
      <w:pPr>
        <w:pStyle w:val="HTMLPreformatted"/>
        <w:divId w:val="2032412305"/>
        <w:rPr>
          <w:ins w:id="23689" w:author="shorny" w:date="2014-06-09T18:54:00Z"/>
          <w:sz w:val="18"/>
          <w:rPrChange w:id="23690" w:author="shorny" w:date="2014-06-09T18:55:00Z">
            <w:rPr>
              <w:ins w:id="23691" w:author="shorny" w:date="2014-06-09T18:54:00Z"/>
            </w:rPr>
          </w:rPrChange>
        </w:rPr>
      </w:pPr>
      <w:ins w:id="23692" w:author="shorny" w:date="2014-06-09T18:54:00Z">
        <w:r w:rsidRPr="00D26196">
          <w:rPr>
            <w:sz w:val="18"/>
            <w:rPrChange w:id="23693" w:author="shorny" w:date="2014-06-09T18:55:00Z">
              <w:rPr/>
            </w:rPrChange>
          </w:rPr>
          <w:t xml:space="preserve">  </w:t>
        </w:r>
        <w:r w:rsidRPr="00D26196">
          <w:rPr>
            <w:rStyle w:val="keyword1"/>
            <w:sz w:val="18"/>
            <w:rPrChange w:id="23694" w:author="shorny" w:date="2014-06-09T18:55:00Z">
              <w:rPr>
                <w:rStyle w:val="keyword1"/>
              </w:rPr>
            </w:rPrChange>
          </w:rPr>
          <w:t>UPDATE</w:t>
        </w:r>
        <w:r w:rsidRPr="00D26196">
          <w:rPr>
            <w:sz w:val="18"/>
            <w:rPrChange w:id="23695" w:author="shorny" w:date="2014-06-09T18:55:00Z">
              <w:rPr/>
            </w:rPrChange>
          </w:rPr>
          <w:t xml:space="preserve"> rhd.Application </w:t>
        </w:r>
      </w:ins>
    </w:p>
    <w:p w14:paraId="0B1B817F" w14:textId="77777777" w:rsidR="00D26196" w:rsidRPr="00D26196" w:rsidRDefault="00D26196">
      <w:pPr>
        <w:pStyle w:val="HTMLPreformatted"/>
        <w:divId w:val="2032412305"/>
        <w:rPr>
          <w:ins w:id="23696" w:author="shorny" w:date="2014-06-09T18:54:00Z"/>
          <w:sz w:val="18"/>
          <w:rPrChange w:id="23697" w:author="shorny" w:date="2014-06-09T18:55:00Z">
            <w:rPr>
              <w:ins w:id="23698" w:author="shorny" w:date="2014-06-09T18:54:00Z"/>
            </w:rPr>
          </w:rPrChange>
        </w:rPr>
      </w:pPr>
      <w:ins w:id="23699" w:author="shorny" w:date="2014-06-09T18:54:00Z">
        <w:r w:rsidRPr="00D26196">
          <w:rPr>
            <w:sz w:val="18"/>
            <w:rPrChange w:id="23700" w:author="shorny" w:date="2014-06-09T18:55:00Z">
              <w:rPr/>
            </w:rPrChange>
          </w:rPr>
          <w:t xml:space="preserve">  </w:t>
        </w:r>
        <w:r w:rsidRPr="00D26196">
          <w:rPr>
            <w:rStyle w:val="keyword1"/>
            <w:sz w:val="18"/>
            <w:rPrChange w:id="23701" w:author="shorny" w:date="2014-06-09T18:55:00Z">
              <w:rPr>
                <w:rStyle w:val="keyword1"/>
              </w:rPr>
            </w:rPrChange>
          </w:rPr>
          <w:t>SET</w:t>
        </w:r>
        <w:r w:rsidRPr="00D26196">
          <w:rPr>
            <w:sz w:val="18"/>
            <w:rPrChange w:id="23702" w:author="shorny" w:date="2014-06-09T18:55:00Z">
              <w:rPr/>
            </w:rPrChange>
          </w:rPr>
          <w:t xml:space="preserve"> AddressConfirmed = 1 </w:t>
        </w:r>
      </w:ins>
    </w:p>
    <w:p w14:paraId="39439817" w14:textId="77777777" w:rsidR="00D26196" w:rsidRPr="00D26196" w:rsidRDefault="00D26196">
      <w:pPr>
        <w:pStyle w:val="HTMLPreformatted"/>
        <w:divId w:val="2032412305"/>
        <w:rPr>
          <w:ins w:id="23703" w:author="shorny" w:date="2014-06-09T18:54:00Z"/>
          <w:sz w:val="18"/>
          <w:rPrChange w:id="23704" w:author="shorny" w:date="2014-06-09T18:55:00Z">
            <w:rPr>
              <w:ins w:id="23705" w:author="shorny" w:date="2014-06-09T18:54:00Z"/>
            </w:rPr>
          </w:rPrChange>
        </w:rPr>
      </w:pPr>
      <w:ins w:id="23706" w:author="shorny" w:date="2014-06-09T18:54:00Z">
        <w:r w:rsidRPr="00D26196">
          <w:rPr>
            <w:sz w:val="18"/>
            <w:rPrChange w:id="23707" w:author="shorny" w:date="2014-06-09T18:55:00Z">
              <w:rPr/>
            </w:rPrChange>
          </w:rPr>
          <w:t xml:space="preserve">  </w:t>
        </w:r>
        <w:r w:rsidRPr="00D26196">
          <w:rPr>
            <w:rStyle w:val="keyword1"/>
            <w:sz w:val="18"/>
            <w:rPrChange w:id="23708" w:author="shorny" w:date="2014-06-09T18:55:00Z">
              <w:rPr>
                <w:rStyle w:val="keyword1"/>
              </w:rPr>
            </w:rPrChange>
          </w:rPr>
          <w:t>WHERE</w:t>
        </w:r>
        <w:r w:rsidRPr="00D26196">
          <w:rPr>
            <w:sz w:val="18"/>
            <w:rPrChange w:id="23709" w:author="shorny" w:date="2014-06-09T18:55:00Z">
              <w:rPr/>
            </w:rPrChange>
          </w:rPr>
          <w:t xml:space="preserve"> Application.ApplicationID = </w:t>
        </w:r>
        <w:proofErr w:type="gramStart"/>
        <w:r w:rsidRPr="00D26196">
          <w:rPr>
            <w:sz w:val="18"/>
            <w:rPrChange w:id="23710" w:author="shorny" w:date="2014-06-09T18:55:00Z">
              <w:rPr/>
            </w:rPrChange>
          </w:rPr>
          <w:t>611 ;</w:t>
        </w:r>
        <w:proofErr w:type="gramEnd"/>
      </w:ins>
    </w:p>
    <w:p w14:paraId="712E719C" w14:textId="77777777" w:rsidR="00D26196" w:rsidRPr="00D26196" w:rsidRDefault="00D26196">
      <w:pPr>
        <w:pStyle w:val="HTMLPreformatted"/>
        <w:divId w:val="2032412305"/>
        <w:rPr>
          <w:ins w:id="23711" w:author="shorny" w:date="2014-06-09T18:54:00Z"/>
          <w:sz w:val="18"/>
          <w:rPrChange w:id="23712" w:author="shorny" w:date="2014-06-09T18:55:00Z">
            <w:rPr>
              <w:ins w:id="23713" w:author="shorny" w:date="2014-06-09T18:54:00Z"/>
            </w:rPr>
          </w:rPrChange>
        </w:rPr>
      </w:pPr>
    </w:p>
    <w:p w14:paraId="1DC963E9" w14:textId="77777777" w:rsidR="00D26196" w:rsidRPr="00D26196" w:rsidRDefault="00D26196">
      <w:pPr>
        <w:pStyle w:val="HTMLPreformatted"/>
        <w:divId w:val="2032412305"/>
        <w:rPr>
          <w:ins w:id="23714" w:author="shorny" w:date="2014-06-09T18:54:00Z"/>
          <w:sz w:val="18"/>
          <w:rPrChange w:id="23715" w:author="shorny" w:date="2014-06-09T18:55:00Z">
            <w:rPr>
              <w:ins w:id="23716" w:author="shorny" w:date="2014-06-09T18:54:00Z"/>
            </w:rPr>
          </w:rPrChange>
        </w:rPr>
      </w:pPr>
      <w:ins w:id="23717" w:author="shorny" w:date="2014-06-09T18:54:00Z">
        <w:r w:rsidRPr="00D26196">
          <w:rPr>
            <w:rStyle w:val="keyword1"/>
            <w:sz w:val="18"/>
            <w:rPrChange w:id="23718" w:author="shorny" w:date="2014-06-09T18:55:00Z">
              <w:rPr>
                <w:rStyle w:val="keyword1"/>
              </w:rPr>
            </w:rPrChange>
          </w:rPr>
          <w:t>END</w:t>
        </w:r>
        <w:r w:rsidRPr="00D26196">
          <w:rPr>
            <w:sz w:val="18"/>
            <w:rPrChange w:id="23719" w:author="shorny" w:date="2014-06-09T18:55:00Z">
              <w:rPr/>
            </w:rPrChange>
          </w:rPr>
          <w:t xml:space="preserve"> $$</w:t>
        </w:r>
      </w:ins>
    </w:p>
    <w:p w14:paraId="520AAD3F" w14:textId="77777777" w:rsidR="00D26196" w:rsidRPr="00D26196" w:rsidRDefault="00D26196">
      <w:pPr>
        <w:pStyle w:val="HTMLPreformatted"/>
        <w:divId w:val="2032412305"/>
        <w:rPr>
          <w:ins w:id="23720" w:author="shorny" w:date="2014-06-09T18:54:00Z"/>
          <w:sz w:val="18"/>
          <w:rPrChange w:id="23721" w:author="shorny" w:date="2014-06-09T18:55:00Z">
            <w:rPr>
              <w:ins w:id="23722" w:author="shorny" w:date="2014-06-09T18:54:00Z"/>
            </w:rPr>
          </w:rPrChange>
        </w:rPr>
      </w:pPr>
    </w:p>
    <w:p w14:paraId="7EA52E4A" w14:textId="77777777" w:rsidR="00D26196" w:rsidRPr="00D26196" w:rsidRDefault="00D26196">
      <w:pPr>
        <w:pStyle w:val="HTMLPreformatted"/>
        <w:divId w:val="2032412305"/>
        <w:rPr>
          <w:ins w:id="23723" w:author="shorny" w:date="2014-06-09T18:54:00Z"/>
          <w:rStyle w:val="comment1"/>
          <w:sz w:val="18"/>
          <w:rPrChange w:id="23724" w:author="shorny" w:date="2014-06-09T18:55:00Z">
            <w:rPr>
              <w:ins w:id="23725" w:author="shorny" w:date="2014-06-09T18:54:00Z"/>
              <w:rStyle w:val="comment1"/>
            </w:rPr>
          </w:rPrChange>
        </w:rPr>
      </w:pPr>
      <w:ins w:id="23726" w:author="shorny" w:date="2014-06-09T18:54:00Z">
        <w:r w:rsidRPr="00D26196">
          <w:rPr>
            <w:rStyle w:val="comment1"/>
            <w:sz w:val="18"/>
            <w:rPrChange w:id="23727" w:author="shorny" w:date="2014-06-09T18:55:00Z">
              <w:rPr>
                <w:rStyle w:val="comment1"/>
              </w:rPr>
            </w:rPrChange>
          </w:rPr>
          <w:t>-- -----------------------------------------------------------------------------</w:t>
        </w:r>
      </w:ins>
    </w:p>
    <w:p w14:paraId="21EDB602" w14:textId="77777777" w:rsidR="00D26196" w:rsidRPr="00D26196" w:rsidRDefault="00D26196">
      <w:pPr>
        <w:pStyle w:val="HTMLPreformatted"/>
        <w:divId w:val="2032412305"/>
        <w:rPr>
          <w:ins w:id="23728" w:author="shorny" w:date="2014-06-09T18:54:00Z"/>
          <w:rStyle w:val="comment1"/>
          <w:sz w:val="18"/>
          <w:rPrChange w:id="23729" w:author="shorny" w:date="2014-06-09T18:55:00Z">
            <w:rPr>
              <w:ins w:id="23730" w:author="shorny" w:date="2014-06-09T18:54:00Z"/>
              <w:rStyle w:val="comment1"/>
            </w:rPr>
          </w:rPrChange>
        </w:rPr>
      </w:pPr>
      <w:ins w:id="23731" w:author="shorny" w:date="2014-06-09T18:54:00Z">
        <w:r w:rsidRPr="00D26196">
          <w:rPr>
            <w:rStyle w:val="comment1"/>
            <w:sz w:val="18"/>
            <w:rPrChange w:id="23732" w:author="shorny" w:date="2014-06-09T18:55:00Z">
              <w:rPr>
                <w:rStyle w:val="comment1"/>
              </w:rPr>
            </w:rPrChange>
          </w:rPr>
          <w:t>-- m) Retrieve all on-going applications for which the user has made the most</w:t>
        </w:r>
      </w:ins>
    </w:p>
    <w:p w14:paraId="376C3E92" w14:textId="77777777" w:rsidR="00D26196" w:rsidRPr="00D26196" w:rsidRDefault="00D26196">
      <w:pPr>
        <w:pStyle w:val="HTMLPreformatted"/>
        <w:divId w:val="2032412305"/>
        <w:rPr>
          <w:ins w:id="23733" w:author="shorny" w:date="2014-06-09T18:54:00Z"/>
          <w:rStyle w:val="comment1"/>
          <w:sz w:val="18"/>
          <w:rPrChange w:id="23734" w:author="shorny" w:date="2014-06-09T18:55:00Z">
            <w:rPr>
              <w:ins w:id="23735" w:author="shorny" w:date="2014-06-09T18:54:00Z"/>
              <w:rStyle w:val="comment1"/>
            </w:rPr>
          </w:rPrChange>
        </w:rPr>
      </w:pPr>
      <w:ins w:id="23736" w:author="shorny" w:date="2014-06-09T18:54:00Z">
        <w:r w:rsidRPr="00D26196">
          <w:rPr>
            <w:rStyle w:val="comment1"/>
            <w:sz w:val="18"/>
            <w:rPrChange w:id="23737" w:author="shorny" w:date="2014-06-09T18:55:00Z">
              <w:rPr>
                <w:rStyle w:val="comment1"/>
              </w:rPr>
            </w:rPrChange>
          </w:rPr>
          <w:t xml:space="preserve">-- </w:t>
        </w:r>
        <w:proofErr w:type="gramStart"/>
        <w:r w:rsidRPr="00D26196">
          <w:rPr>
            <w:rStyle w:val="comment1"/>
            <w:sz w:val="18"/>
            <w:rPrChange w:id="23738" w:author="shorny" w:date="2014-06-09T18:55:00Z">
              <w:rPr>
                <w:rStyle w:val="comment1"/>
              </w:rPr>
            </w:rPrChange>
          </w:rPr>
          <w:t>recent</w:t>
        </w:r>
        <w:proofErr w:type="gramEnd"/>
        <w:r w:rsidRPr="00D26196">
          <w:rPr>
            <w:rStyle w:val="comment1"/>
            <w:sz w:val="18"/>
            <w:rPrChange w:id="23739" w:author="shorny" w:date="2014-06-09T18:55:00Z">
              <w:rPr>
                <w:rStyle w:val="comment1"/>
              </w:rPr>
            </w:rPrChange>
          </w:rPr>
          <w:t xml:space="preserve"> correspondence</w:t>
        </w:r>
      </w:ins>
    </w:p>
    <w:p w14:paraId="4EA94AB1" w14:textId="77777777" w:rsidR="00D26196" w:rsidRPr="00D26196" w:rsidRDefault="00D26196">
      <w:pPr>
        <w:pStyle w:val="HTMLPreformatted"/>
        <w:divId w:val="2032412305"/>
        <w:rPr>
          <w:ins w:id="23740" w:author="shorny" w:date="2014-06-09T18:54:00Z"/>
          <w:sz w:val="18"/>
          <w:rPrChange w:id="23741" w:author="shorny" w:date="2014-06-09T18:55:00Z">
            <w:rPr>
              <w:ins w:id="23742" w:author="shorny" w:date="2014-06-09T18:54:00Z"/>
            </w:rPr>
          </w:rPrChange>
        </w:rPr>
      </w:pPr>
      <w:ins w:id="23743" w:author="shorny" w:date="2014-06-09T18:54:00Z">
        <w:r w:rsidRPr="00D26196">
          <w:rPr>
            <w:rStyle w:val="keyword1"/>
            <w:sz w:val="18"/>
            <w:rPrChange w:id="23744" w:author="shorny" w:date="2014-06-09T18:55:00Z">
              <w:rPr>
                <w:rStyle w:val="keyword1"/>
              </w:rPr>
            </w:rPrChange>
          </w:rPr>
          <w:t>CREATE</w:t>
        </w:r>
        <w:r w:rsidRPr="00D26196">
          <w:rPr>
            <w:sz w:val="18"/>
            <w:rPrChange w:id="23745" w:author="shorny" w:date="2014-06-09T18:55:00Z">
              <w:rPr/>
            </w:rPrChange>
          </w:rPr>
          <w:t xml:space="preserve"> </w:t>
        </w:r>
        <w:r w:rsidRPr="00D26196">
          <w:rPr>
            <w:rStyle w:val="keyword1"/>
            <w:sz w:val="18"/>
            <w:rPrChange w:id="23746" w:author="shorny" w:date="2014-06-09T18:55:00Z">
              <w:rPr>
                <w:rStyle w:val="keyword1"/>
              </w:rPr>
            </w:rPrChange>
          </w:rPr>
          <w:t>PROCEDURE</w:t>
        </w:r>
        <w:r w:rsidRPr="00D26196">
          <w:rPr>
            <w:sz w:val="18"/>
            <w:rPrChange w:id="23747" w:author="shorny" w:date="2014-06-09T18:55:00Z">
              <w:rPr/>
            </w:rPrChange>
          </w:rPr>
          <w:t xml:space="preserve"> </w:t>
        </w:r>
        <w:r w:rsidRPr="00D26196">
          <w:rPr>
            <w:rStyle w:val="function-name1"/>
            <w:sz w:val="18"/>
            <w:rPrChange w:id="23748" w:author="shorny" w:date="2014-06-09T18:55:00Z">
              <w:rPr>
                <w:rStyle w:val="function-name1"/>
              </w:rPr>
            </w:rPrChange>
          </w:rPr>
          <w:t>test_utrans_</w:t>
        </w:r>
        <w:proofErr w:type="gramStart"/>
        <w:r w:rsidRPr="00D26196">
          <w:rPr>
            <w:rStyle w:val="function-name1"/>
            <w:sz w:val="18"/>
            <w:rPrChange w:id="23749" w:author="shorny" w:date="2014-06-09T18:55:00Z">
              <w:rPr>
                <w:rStyle w:val="function-name1"/>
              </w:rPr>
            </w:rPrChange>
          </w:rPr>
          <w:t>m</w:t>
        </w:r>
        <w:r w:rsidRPr="00D26196">
          <w:rPr>
            <w:sz w:val="18"/>
            <w:rPrChange w:id="23750" w:author="shorny" w:date="2014-06-09T18:55:00Z">
              <w:rPr/>
            </w:rPrChange>
          </w:rPr>
          <w:t>()</w:t>
        </w:r>
        <w:proofErr w:type="gramEnd"/>
        <w:r w:rsidRPr="00D26196">
          <w:rPr>
            <w:sz w:val="18"/>
            <w:rPrChange w:id="23751" w:author="shorny" w:date="2014-06-09T18:55:00Z">
              <w:rPr/>
            </w:rPrChange>
          </w:rPr>
          <w:t xml:space="preserve"> </w:t>
        </w:r>
      </w:ins>
    </w:p>
    <w:p w14:paraId="4FA35878" w14:textId="77777777" w:rsidR="00D26196" w:rsidRPr="00D26196" w:rsidRDefault="00D26196">
      <w:pPr>
        <w:pStyle w:val="HTMLPreformatted"/>
        <w:divId w:val="2032412305"/>
        <w:rPr>
          <w:ins w:id="23752" w:author="shorny" w:date="2014-06-09T18:54:00Z"/>
          <w:sz w:val="18"/>
          <w:rPrChange w:id="23753" w:author="shorny" w:date="2014-06-09T18:55:00Z">
            <w:rPr>
              <w:ins w:id="23754" w:author="shorny" w:date="2014-06-09T18:54:00Z"/>
            </w:rPr>
          </w:rPrChange>
        </w:rPr>
      </w:pPr>
      <w:ins w:id="23755" w:author="shorny" w:date="2014-06-09T18:54:00Z">
        <w:r w:rsidRPr="00D26196">
          <w:rPr>
            <w:rStyle w:val="keyword1"/>
            <w:sz w:val="18"/>
            <w:rPrChange w:id="23756" w:author="shorny" w:date="2014-06-09T18:55:00Z">
              <w:rPr>
                <w:rStyle w:val="keyword1"/>
              </w:rPr>
            </w:rPrChange>
          </w:rPr>
          <w:t>BEGIN</w:t>
        </w:r>
      </w:ins>
    </w:p>
    <w:p w14:paraId="4885CA36" w14:textId="77777777" w:rsidR="00D26196" w:rsidRPr="00D26196" w:rsidRDefault="00D26196">
      <w:pPr>
        <w:pStyle w:val="HTMLPreformatted"/>
        <w:divId w:val="2032412305"/>
        <w:rPr>
          <w:ins w:id="23757" w:author="shorny" w:date="2014-06-09T18:54:00Z"/>
          <w:sz w:val="18"/>
          <w:rPrChange w:id="23758" w:author="shorny" w:date="2014-06-09T18:55:00Z">
            <w:rPr>
              <w:ins w:id="23759" w:author="shorny" w:date="2014-06-09T18:54:00Z"/>
            </w:rPr>
          </w:rPrChange>
        </w:rPr>
      </w:pPr>
    </w:p>
    <w:p w14:paraId="4FAB528E" w14:textId="77777777" w:rsidR="00D26196" w:rsidRPr="00D26196" w:rsidRDefault="00D26196">
      <w:pPr>
        <w:pStyle w:val="HTMLPreformatted"/>
        <w:divId w:val="2032412305"/>
        <w:rPr>
          <w:ins w:id="23760" w:author="shorny" w:date="2014-06-09T18:54:00Z"/>
          <w:rStyle w:val="comment1"/>
          <w:sz w:val="18"/>
          <w:rPrChange w:id="23761" w:author="shorny" w:date="2014-06-09T18:55:00Z">
            <w:rPr>
              <w:ins w:id="23762" w:author="shorny" w:date="2014-06-09T18:54:00Z"/>
              <w:rStyle w:val="comment1"/>
            </w:rPr>
          </w:rPrChange>
        </w:rPr>
      </w:pPr>
      <w:ins w:id="23763" w:author="shorny" w:date="2014-06-09T18:54:00Z">
        <w:r w:rsidRPr="00D26196">
          <w:rPr>
            <w:sz w:val="18"/>
            <w:rPrChange w:id="23764" w:author="shorny" w:date="2014-06-09T18:55:00Z">
              <w:rPr/>
            </w:rPrChange>
          </w:rPr>
          <w:t xml:space="preserve">  </w:t>
        </w:r>
        <w:r w:rsidRPr="00D26196">
          <w:rPr>
            <w:rStyle w:val="comment1"/>
            <w:sz w:val="18"/>
            <w:rPrChange w:id="23765" w:author="shorny" w:date="2014-06-09T18:55:00Z">
              <w:rPr>
                <w:rStyle w:val="comment1"/>
              </w:rPr>
            </w:rPrChange>
          </w:rPr>
          <w:t>-- run the query for this test and create a temporary table for results</w:t>
        </w:r>
      </w:ins>
    </w:p>
    <w:p w14:paraId="7A8B02B9" w14:textId="77777777" w:rsidR="00D26196" w:rsidRPr="00D26196" w:rsidRDefault="00D26196">
      <w:pPr>
        <w:pStyle w:val="HTMLPreformatted"/>
        <w:divId w:val="2032412305"/>
        <w:rPr>
          <w:ins w:id="23766" w:author="shorny" w:date="2014-06-09T18:54:00Z"/>
          <w:sz w:val="18"/>
          <w:rPrChange w:id="23767" w:author="shorny" w:date="2014-06-09T18:55:00Z">
            <w:rPr>
              <w:ins w:id="23768" w:author="shorny" w:date="2014-06-09T18:54:00Z"/>
            </w:rPr>
          </w:rPrChange>
        </w:rPr>
      </w:pPr>
      <w:ins w:id="23769" w:author="shorny" w:date="2014-06-09T18:54:00Z">
        <w:r w:rsidRPr="00D26196">
          <w:rPr>
            <w:sz w:val="18"/>
            <w:rPrChange w:id="23770" w:author="shorny" w:date="2014-06-09T18:55:00Z">
              <w:rPr/>
            </w:rPrChange>
          </w:rPr>
          <w:t xml:space="preserve">  </w:t>
        </w:r>
        <w:r w:rsidRPr="00D26196">
          <w:rPr>
            <w:rStyle w:val="keyword1"/>
            <w:sz w:val="18"/>
            <w:rPrChange w:id="23771" w:author="shorny" w:date="2014-06-09T18:55:00Z">
              <w:rPr>
                <w:rStyle w:val="keyword1"/>
              </w:rPr>
            </w:rPrChange>
          </w:rPr>
          <w:t>CREATE</w:t>
        </w:r>
        <w:r w:rsidRPr="00D26196">
          <w:rPr>
            <w:sz w:val="18"/>
            <w:rPrChange w:id="23772" w:author="shorny" w:date="2014-06-09T18:55:00Z">
              <w:rPr/>
            </w:rPrChange>
          </w:rPr>
          <w:t xml:space="preserve"> </w:t>
        </w:r>
        <w:r w:rsidRPr="00D26196">
          <w:rPr>
            <w:rStyle w:val="keyword1"/>
            <w:sz w:val="18"/>
            <w:rPrChange w:id="23773" w:author="shorny" w:date="2014-06-09T18:55:00Z">
              <w:rPr>
                <w:rStyle w:val="keyword1"/>
              </w:rPr>
            </w:rPrChange>
          </w:rPr>
          <w:t>TEMPORARY</w:t>
        </w:r>
        <w:r w:rsidRPr="00D26196">
          <w:rPr>
            <w:sz w:val="18"/>
            <w:rPrChange w:id="23774" w:author="shorny" w:date="2014-06-09T18:55:00Z">
              <w:rPr/>
            </w:rPrChange>
          </w:rPr>
          <w:t xml:space="preserve"> </w:t>
        </w:r>
        <w:r w:rsidRPr="00D26196">
          <w:rPr>
            <w:rStyle w:val="keyword1"/>
            <w:sz w:val="18"/>
            <w:rPrChange w:id="23775" w:author="shorny" w:date="2014-06-09T18:55:00Z">
              <w:rPr>
                <w:rStyle w:val="keyword1"/>
              </w:rPr>
            </w:rPrChange>
          </w:rPr>
          <w:t>TABLE</w:t>
        </w:r>
        <w:r w:rsidRPr="00D26196">
          <w:rPr>
            <w:sz w:val="18"/>
            <w:rPrChange w:id="23776" w:author="shorny" w:date="2014-06-09T18:55:00Z">
              <w:rPr/>
            </w:rPrChange>
          </w:rPr>
          <w:t xml:space="preserve"> </w:t>
        </w:r>
        <w:r w:rsidRPr="00D26196">
          <w:rPr>
            <w:rStyle w:val="function-name1"/>
            <w:sz w:val="18"/>
            <w:rPrChange w:id="23777" w:author="shorny" w:date="2014-06-09T18:55:00Z">
              <w:rPr>
                <w:rStyle w:val="function-name1"/>
              </w:rPr>
            </w:rPrChange>
          </w:rPr>
          <w:t>utrans_m_actuals</w:t>
        </w:r>
      </w:ins>
    </w:p>
    <w:p w14:paraId="41F47E0D" w14:textId="77777777" w:rsidR="00D26196" w:rsidRPr="00D26196" w:rsidRDefault="00D26196">
      <w:pPr>
        <w:pStyle w:val="HTMLPreformatted"/>
        <w:divId w:val="2032412305"/>
        <w:rPr>
          <w:ins w:id="23778" w:author="shorny" w:date="2014-06-09T18:54:00Z"/>
          <w:sz w:val="18"/>
          <w:rPrChange w:id="23779" w:author="shorny" w:date="2014-06-09T18:55:00Z">
            <w:rPr>
              <w:ins w:id="23780" w:author="shorny" w:date="2014-06-09T18:54:00Z"/>
            </w:rPr>
          </w:rPrChange>
        </w:rPr>
      </w:pPr>
      <w:ins w:id="23781" w:author="shorny" w:date="2014-06-09T18:54:00Z">
        <w:r w:rsidRPr="00D26196">
          <w:rPr>
            <w:sz w:val="18"/>
            <w:rPrChange w:id="23782" w:author="shorny" w:date="2014-06-09T18:55:00Z">
              <w:rPr/>
            </w:rPrChange>
          </w:rPr>
          <w:t xml:space="preserve">  </w:t>
        </w:r>
        <w:r w:rsidRPr="00D26196">
          <w:rPr>
            <w:rStyle w:val="keyword1"/>
            <w:sz w:val="18"/>
            <w:rPrChange w:id="23783" w:author="shorny" w:date="2014-06-09T18:55:00Z">
              <w:rPr>
                <w:rStyle w:val="keyword1"/>
              </w:rPr>
            </w:rPrChange>
          </w:rPr>
          <w:t>SELECT</w:t>
        </w:r>
        <w:r w:rsidRPr="00D26196">
          <w:rPr>
            <w:sz w:val="18"/>
            <w:rPrChange w:id="23784" w:author="shorny" w:date="2014-06-09T18:55:00Z">
              <w:rPr/>
            </w:rPrChange>
          </w:rPr>
          <w:t xml:space="preserve"> App.ApplicationID</w:t>
        </w:r>
      </w:ins>
    </w:p>
    <w:p w14:paraId="5B948287" w14:textId="77777777" w:rsidR="00D26196" w:rsidRPr="00D26196" w:rsidRDefault="00D26196">
      <w:pPr>
        <w:pStyle w:val="HTMLPreformatted"/>
        <w:divId w:val="2032412305"/>
        <w:rPr>
          <w:ins w:id="23785" w:author="shorny" w:date="2014-06-09T18:54:00Z"/>
          <w:sz w:val="18"/>
          <w:rPrChange w:id="23786" w:author="shorny" w:date="2014-06-09T18:55:00Z">
            <w:rPr>
              <w:ins w:id="23787" w:author="shorny" w:date="2014-06-09T18:54:00Z"/>
            </w:rPr>
          </w:rPrChange>
        </w:rPr>
      </w:pPr>
      <w:ins w:id="23788" w:author="shorny" w:date="2014-06-09T18:54:00Z">
        <w:r w:rsidRPr="00D26196">
          <w:rPr>
            <w:sz w:val="18"/>
            <w:rPrChange w:id="23789" w:author="shorny" w:date="2014-06-09T18:55:00Z">
              <w:rPr/>
            </w:rPrChange>
          </w:rPr>
          <w:t xml:space="preserve">  </w:t>
        </w:r>
        <w:r w:rsidRPr="00D26196">
          <w:rPr>
            <w:rStyle w:val="keyword1"/>
            <w:sz w:val="18"/>
            <w:rPrChange w:id="23790" w:author="shorny" w:date="2014-06-09T18:55:00Z">
              <w:rPr>
                <w:rStyle w:val="keyword1"/>
              </w:rPr>
            </w:rPrChange>
          </w:rPr>
          <w:t>FROM</w:t>
        </w:r>
        <w:r w:rsidRPr="00D26196">
          <w:rPr>
            <w:sz w:val="18"/>
            <w:rPrChange w:id="23791" w:author="shorny" w:date="2014-06-09T18:55:00Z">
              <w:rPr/>
            </w:rPrChange>
          </w:rPr>
          <w:t xml:space="preserve"> rhd.Application App</w:t>
        </w:r>
      </w:ins>
    </w:p>
    <w:p w14:paraId="6B604BA8" w14:textId="77777777" w:rsidR="00D26196" w:rsidRPr="00D26196" w:rsidRDefault="00D26196">
      <w:pPr>
        <w:pStyle w:val="HTMLPreformatted"/>
        <w:divId w:val="2032412305"/>
        <w:rPr>
          <w:ins w:id="23792" w:author="shorny" w:date="2014-06-09T18:54:00Z"/>
          <w:sz w:val="18"/>
          <w:rPrChange w:id="23793" w:author="shorny" w:date="2014-06-09T18:55:00Z">
            <w:rPr>
              <w:ins w:id="23794" w:author="shorny" w:date="2014-06-09T18:54:00Z"/>
            </w:rPr>
          </w:rPrChange>
        </w:rPr>
      </w:pPr>
      <w:ins w:id="23795" w:author="shorny" w:date="2014-06-09T18:54:00Z">
        <w:r w:rsidRPr="00D26196">
          <w:rPr>
            <w:sz w:val="18"/>
            <w:rPrChange w:id="23796" w:author="shorny" w:date="2014-06-09T18:55:00Z">
              <w:rPr/>
            </w:rPrChange>
          </w:rPr>
          <w:t xml:space="preserve">  </w:t>
        </w:r>
        <w:r w:rsidRPr="00D26196">
          <w:rPr>
            <w:rStyle w:val="keyword1"/>
            <w:sz w:val="18"/>
            <w:rPrChange w:id="23797" w:author="shorny" w:date="2014-06-09T18:55:00Z">
              <w:rPr>
                <w:rStyle w:val="keyword1"/>
              </w:rPr>
            </w:rPrChange>
          </w:rPr>
          <w:t>INNER</w:t>
        </w:r>
        <w:r w:rsidRPr="00D26196">
          <w:rPr>
            <w:sz w:val="18"/>
            <w:rPrChange w:id="23798" w:author="shorny" w:date="2014-06-09T18:55:00Z">
              <w:rPr/>
            </w:rPrChange>
          </w:rPr>
          <w:t xml:space="preserve"> </w:t>
        </w:r>
        <w:r w:rsidRPr="00D26196">
          <w:rPr>
            <w:rStyle w:val="keyword1"/>
            <w:sz w:val="18"/>
            <w:rPrChange w:id="23799" w:author="shorny" w:date="2014-06-09T18:55:00Z">
              <w:rPr>
                <w:rStyle w:val="keyword1"/>
              </w:rPr>
            </w:rPrChange>
          </w:rPr>
          <w:t>JOIN</w:t>
        </w:r>
        <w:r w:rsidRPr="00D26196">
          <w:rPr>
            <w:sz w:val="18"/>
            <w:rPrChange w:id="23800" w:author="shorny" w:date="2014-06-09T18:55:00Z">
              <w:rPr/>
            </w:rPrChange>
          </w:rPr>
          <w:t xml:space="preserve"> rhd</w:t>
        </w:r>
        <w:proofErr w:type="gramStart"/>
        <w:r w:rsidRPr="00D26196">
          <w:rPr>
            <w:sz w:val="18"/>
            <w:rPrChange w:id="23801" w:author="shorny" w:date="2014-06-09T18:55:00Z">
              <w:rPr/>
            </w:rPrChange>
          </w:rPr>
          <w:t>.`</w:t>
        </w:r>
        <w:proofErr w:type="gramEnd"/>
        <w:r w:rsidRPr="00D26196">
          <w:rPr>
            <w:sz w:val="18"/>
            <w:rPrChange w:id="23802" w:author="shorny" w:date="2014-06-09T18:55:00Z">
              <w:rPr/>
            </w:rPrChange>
          </w:rPr>
          <w:t>Application Status` AppStat</w:t>
        </w:r>
      </w:ins>
    </w:p>
    <w:p w14:paraId="68436B55" w14:textId="77777777" w:rsidR="00D26196" w:rsidRPr="00D26196" w:rsidRDefault="00D26196">
      <w:pPr>
        <w:pStyle w:val="HTMLPreformatted"/>
        <w:divId w:val="2032412305"/>
        <w:rPr>
          <w:ins w:id="23803" w:author="shorny" w:date="2014-06-09T18:54:00Z"/>
          <w:sz w:val="18"/>
          <w:rPrChange w:id="23804" w:author="shorny" w:date="2014-06-09T18:55:00Z">
            <w:rPr>
              <w:ins w:id="23805" w:author="shorny" w:date="2014-06-09T18:54:00Z"/>
            </w:rPr>
          </w:rPrChange>
        </w:rPr>
      </w:pPr>
      <w:ins w:id="23806" w:author="shorny" w:date="2014-06-09T18:54:00Z">
        <w:r w:rsidRPr="00D26196">
          <w:rPr>
            <w:sz w:val="18"/>
            <w:rPrChange w:id="23807" w:author="shorny" w:date="2014-06-09T18:55:00Z">
              <w:rPr/>
            </w:rPrChange>
          </w:rPr>
          <w:t xml:space="preserve">    </w:t>
        </w:r>
        <w:r w:rsidRPr="00D26196">
          <w:rPr>
            <w:rStyle w:val="keyword1"/>
            <w:sz w:val="18"/>
            <w:rPrChange w:id="23808" w:author="shorny" w:date="2014-06-09T18:55:00Z">
              <w:rPr>
                <w:rStyle w:val="keyword1"/>
              </w:rPr>
            </w:rPrChange>
          </w:rPr>
          <w:t>ON</w:t>
        </w:r>
        <w:r w:rsidRPr="00D26196">
          <w:rPr>
            <w:sz w:val="18"/>
            <w:rPrChange w:id="23809" w:author="shorny" w:date="2014-06-09T18:55:00Z">
              <w:rPr/>
            </w:rPrChange>
          </w:rPr>
          <w:t xml:space="preserve"> AppStat.ApplicationStatusID = App.ApplicationStatusID</w:t>
        </w:r>
      </w:ins>
    </w:p>
    <w:p w14:paraId="7D798D18" w14:textId="77777777" w:rsidR="00D26196" w:rsidRPr="00D26196" w:rsidRDefault="00D26196">
      <w:pPr>
        <w:pStyle w:val="HTMLPreformatted"/>
        <w:divId w:val="2032412305"/>
        <w:rPr>
          <w:ins w:id="23810" w:author="shorny" w:date="2014-06-09T18:54:00Z"/>
          <w:sz w:val="18"/>
          <w:rPrChange w:id="23811" w:author="shorny" w:date="2014-06-09T18:55:00Z">
            <w:rPr>
              <w:ins w:id="23812" w:author="shorny" w:date="2014-06-09T18:54:00Z"/>
            </w:rPr>
          </w:rPrChange>
        </w:rPr>
      </w:pPr>
      <w:ins w:id="23813" w:author="shorny" w:date="2014-06-09T18:54:00Z">
        <w:r w:rsidRPr="00D26196">
          <w:rPr>
            <w:sz w:val="18"/>
            <w:rPrChange w:id="23814" w:author="shorny" w:date="2014-06-09T18:55:00Z">
              <w:rPr/>
            </w:rPrChange>
          </w:rPr>
          <w:t xml:space="preserve">  </w:t>
        </w:r>
        <w:r w:rsidRPr="00D26196">
          <w:rPr>
            <w:rStyle w:val="keyword1"/>
            <w:sz w:val="18"/>
            <w:rPrChange w:id="23815" w:author="shorny" w:date="2014-06-09T18:55:00Z">
              <w:rPr>
                <w:rStyle w:val="keyword1"/>
              </w:rPr>
            </w:rPrChange>
          </w:rPr>
          <w:t>WHERE</w:t>
        </w:r>
        <w:r w:rsidRPr="00D26196">
          <w:rPr>
            <w:sz w:val="18"/>
            <w:rPrChange w:id="23816" w:author="shorny" w:date="2014-06-09T18:55:00Z">
              <w:rPr/>
            </w:rPrChange>
          </w:rPr>
          <w:t xml:space="preserve"> AppStat.Status </w:t>
        </w:r>
        <w:r w:rsidRPr="00D26196">
          <w:rPr>
            <w:rStyle w:val="keyword1"/>
            <w:sz w:val="18"/>
            <w:rPrChange w:id="23817" w:author="shorny" w:date="2014-06-09T18:55:00Z">
              <w:rPr>
                <w:rStyle w:val="keyword1"/>
              </w:rPr>
            </w:rPrChange>
          </w:rPr>
          <w:t>LIKE</w:t>
        </w:r>
        <w:r w:rsidRPr="00D26196">
          <w:rPr>
            <w:sz w:val="18"/>
            <w:rPrChange w:id="23818" w:author="shorny" w:date="2014-06-09T18:55:00Z">
              <w:rPr/>
            </w:rPrChange>
          </w:rPr>
          <w:t xml:space="preserve"> </w:t>
        </w:r>
        <w:r w:rsidRPr="00D26196">
          <w:rPr>
            <w:rStyle w:val="string1"/>
            <w:sz w:val="18"/>
            <w:rPrChange w:id="23819" w:author="shorny" w:date="2014-06-09T18:55:00Z">
              <w:rPr>
                <w:rStyle w:val="string1"/>
              </w:rPr>
            </w:rPrChange>
          </w:rPr>
          <w:t>'ongoing%'</w:t>
        </w:r>
      </w:ins>
    </w:p>
    <w:p w14:paraId="3B26BD2B" w14:textId="77777777" w:rsidR="00D26196" w:rsidRPr="00D26196" w:rsidRDefault="00D26196">
      <w:pPr>
        <w:pStyle w:val="HTMLPreformatted"/>
        <w:divId w:val="2032412305"/>
        <w:rPr>
          <w:ins w:id="23820" w:author="shorny" w:date="2014-06-09T18:54:00Z"/>
          <w:sz w:val="18"/>
          <w:rPrChange w:id="23821" w:author="shorny" w:date="2014-06-09T18:55:00Z">
            <w:rPr>
              <w:ins w:id="23822" w:author="shorny" w:date="2014-06-09T18:54:00Z"/>
            </w:rPr>
          </w:rPrChange>
        </w:rPr>
      </w:pPr>
      <w:ins w:id="23823" w:author="shorny" w:date="2014-06-09T18:54:00Z">
        <w:r w:rsidRPr="00D26196">
          <w:rPr>
            <w:sz w:val="18"/>
            <w:rPrChange w:id="23824" w:author="shorny" w:date="2014-06-09T18:55:00Z">
              <w:rPr/>
            </w:rPrChange>
          </w:rPr>
          <w:t xml:space="preserve">    </w:t>
        </w:r>
        <w:r w:rsidRPr="00D26196">
          <w:rPr>
            <w:rStyle w:val="keyword1"/>
            <w:sz w:val="18"/>
            <w:rPrChange w:id="23825" w:author="shorny" w:date="2014-06-09T18:55:00Z">
              <w:rPr>
                <w:rStyle w:val="keyword1"/>
              </w:rPr>
            </w:rPrChange>
          </w:rPr>
          <w:t>AND</w:t>
        </w:r>
        <w:r w:rsidRPr="00D26196">
          <w:rPr>
            <w:sz w:val="18"/>
            <w:rPrChange w:id="23826" w:author="shorny" w:date="2014-06-09T18:55:00Z">
              <w:rPr/>
            </w:rPrChange>
          </w:rPr>
          <w:t xml:space="preserve"> App.LastModifiedByStaffID = </w:t>
        </w:r>
        <w:proofErr w:type="gramStart"/>
        <w:r w:rsidRPr="00D26196">
          <w:rPr>
            <w:sz w:val="18"/>
            <w:rPrChange w:id="23827" w:author="shorny" w:date="2014-06-09T18:55:00Z">
              <w:rPr/>
            </w:rPrChange>
          </w:rPr>
          <w:t>1002 ;</w:t>
        </w:r>
        <w:proofErr w:type="gramEnd"/>
      </w:ins>
    </w:p>
    <w:p w14:paraId="5833E03A" w14:textId="77777777" w:rsidR="00D26196" w:rsidRPr="00D26196" w:rsidRDefault="00D26196">
      <w:pPr>
        <w:pStyle w:val="HTMLPreformatted"/>
        <w:divId w:val="2032412305"/>
        <w:rPr>
          <w:ins w:id="23828" w:author="shorny" w:date="2014-06-09T18:54:00Z"/>
          <w:sz w:val="18"/>
          <w:rPrChange w:id="23829" w:author="shorny" w:date="2014-06-09T18:55:00Z">
            <w:rPr>
              <w:ins w:id="23830" w:author="shorny" w:date="2014-06-09T18:54:00Z"/>
            </w:rPr>
          </w:rPrChange>
        </w:rPr>
      </w:pPr>
    </w:p>
    <w:p w14:paraId="592E0775" w14:textId="77777777" w:rsidR="00D26196" w:rsidRPr="00D26196" w:rsidRDefault="00D26196">
      <w:pPr>
        <w:pStyle w:val="HTMLPreformatted"/>
        <w:divId w:val="2032412305"/>
        <w:rPr>
          <w:ins w:id="23831" w:author="shorny" w:date="2014-06-09T18:54:00Z"/>
          <w:rStyle w:val="comment1"/>
          <w:sz w:val="18"/>
          <w:rPrChange w:id="23832" w:author="shorny" w:date="2014-06-09T18:55:00Z">
            <w:rPr>
              <w:ins w:id="23833" w:author="shorny" w:date="2014-06-09T18:54:00Z"/>
              <w:rStyle w:val="comment1"/>
            </w:rPr>
          </w:rPrChange>
        </w:rPr>
      </w:pPr>
      <w:ins w:id="23834" w:author="shorny" w:date="2014-06-09T18:54:00Z">
        <w:r w:rsidRPr="00D26196">
          <w:rPr>
            <w:sz w:val="18"/>
            <w:rPrChange w:id="23835" w:author="shorny" w:date="2014-06-09T18:55:00Z">
              <w:rPr/>
            </w:rPrChange>
          </w:rPr>
          <w:t xml:space="preserve">  </w:t>
        </w:r>
        <w:r w:rsidRPr="00D26196">
          <w:rPr>
            <w:rStyle w:val="comment1"/>
            <w:sz w:val="18"/>
            <w:rPrChange w:id="23836" w:author="shorny" w:date="2014-06-09T18:55:00Z">
              <w:rPr>
                <w:rStyle w:val="comment1"/>
              </w:rPr>
            </w:rPrChange>
          </w:rPr>
          <w:t>-- create a temporary table to store the expected results</w:t>
        </w:r>
      </w:ins>
    </w:p>
    <w:p w14:paraId="55E0ED0B" w14:textId="77777777" w:rsidR="00D26196" w:rsidRPr="00D26196" w:rsidRDefault="00D26196">
      <w:pPr>
        <w:pStyle w:val="HTMLPreformatted"/>
        <w:divId w:val="2032412305"/>
        <w:rPr>
          <w:ins w:id="23837" w:author="shorny" w:date="2014-06-09T18:54:00Z"/>
          <w:rStyle w:val="comment1"/>
          <w:sz w:val="18"/>
          <w:rPrChange w:id="23838" w:author="shorny" w:date="2014-06-09T18:55:00Z">
            <w:rPr>
              <w:ins w:id="23839" w:author="shorny" w:date="2014-06-09T18:54:00Z"/>
              <w:rStyle w:val="comment1"/>
            </w:rPr>
          </w:rPrChange>
        </w:rPr>
      </w:pPr>
      <w:ins w:id="23840" w:author="shorny" w:date="2014-06-09T18:54:00Z">
        <w:r w:rsidRPr="00D26196">
          <w:rPr>
            <w:sz w:val="18"/>
            <w:rPrChange w:id="23841" w:author="shorny" w:date="2014-06-09T18:55:00Z">
              <w:rPr/>
            </w:rPrChange>
          </w:rPr>
          <w:t xml:space="preserve">  </w:t>
        </w:r>
        <w:r w:rsidRPr="00D26196">
          <w:rPr>
            <w:rStyle w:val="comment1"/>
            <w:sz w:val="18"/>
            <w:rPrChange w:id="23842" w:author="shorny" w:date="2014-06-09T18:55:00Z">
              <w:rPr>
                <w:rStyle w:val="comment1"/>
              </w:rPr>
            </w:rPrChange>
          </w:rPr>
          <w:t xml:space="preserve">-- </w:t>
        </w:r>
        <w:proofErr w:type="gramStart"/>
        <w:r w:rsidRPr="00D26196">
          <w:rPr>
            <w:rStyle w:val="comment1"/>
            <w:sz w:val="18"/>
            <w:rPrChange w:id="23843" w:author="shorny" w:date="2014-06-09T18:55:00Z">
              <w:rPr>
                <w:rStyle w:val="comment1"/>
              </w:rPr>
            </w:rPrChange>
          </w:rPr>
          <w:t>three</w:t>
        </w:r>
        <w:proofErr w:type="gramEnd"/>
        <w:r w:rsidRPr="00D26196">
          <w:rPr>
            <w:rStyle w:val="comment1"/>
            <w:sz w:val="18"/>
            <w:rPrChange w:id="23844" w:author="shorny" w:date="2014-06-09T18:55:00Z">
              <w:rPr>
                <w:rStyle w:val="comment1"/>
              </w:rPr>
            </w:rPrChange>
          </w:rPr>
          <w:t xml:space="preserve"> rows, ids 111, 611 and 1011</w:t>
        </w:r>
      </w:ins>
    </w:p>
    <w:p w14:paraId="30F29B29" w14:textId="77777777" w:rsidR="00D26196" w:rsidRPr="00D26196" w:rsidRDefault="00D26196">
      <w:pPr>
        <w:pStyle w:val="HTMLPreformatted"/>
        <w:divId w:val="2032412305"/>
        <w:rPr>
          <w:ins w:id="23845" w:author="shorny" w:date="2014-06-09T18:54:00Z"/>
          <w:sz w:val="18"/>
          <w:rPrChange w:id="23846" w:author="shorny" w:date="2014-06-09T18:55:00Z">
            <w:rPr>
              <w:ins w:id="23847" w:author="shorny" w:date="2014-06-09T18:54:00Z"/>
            </w:rPr>
          </w:rPrChange>
        </w:rPr>
      </w:pPr>
      <w:ins w:id="23848" w:author="shorny" w:date="2014-06-09T18:54:00Z">
        <w:r w:rsidRPr="00D26196">
          <w:rPr>
            <w:sz w:val="18"/>
            <w:rPrChange w:id="23849" w:author="shorny" w:date="2014-06-09T18:55:00Z">
              <w:rPr/>
            </w:rPrChange>
          </w:rPr>
          <w:t xml:space="preserve">  </w:t>
        </w:r>
        <w:r w:rsidRPr="00D26196">
          <w:rPr>
            <w:rStyle w:val="keyword1"/>
            <w:sz w:val="18"/>
            <w:rPrChange w:id="23850" w:author="shorny" w:date="2014-06-09T18:55:00Z">
              <w:rPr>
                <w:rStyle w:val="keyword1"/>
              </w:rPr>
            </w:rPrChange>
          </w:rPr>
          <w:t>CREATE</w:t>
        </w:r>
        <w:r w:rsidRPr="00D26196">
          <w:rPr>
            <w:sz w:val="18"/>
            <w:rPrChange w:id="23851" w:author="shorny" w:date="2014-06-09T18:55:00Z">
              <w:rPr/>
            </w:rPrChange>
          </w:rPr>
          <w:t xml:space="preserve"> </w:t>
        </w:r>
        <w:r w:rsidRPr="00D26196">
          <w:rPr>
            <w:rStyle w:val="keyword1"/>
            <w:sz w:val="18"/>
            <w:rPrChange w:id="23852" w:author="shorny" w:date="2014-06-09T18:55:00Z">
              <w:rPr>
                <w:rStyle w:val="keyword1"/>
              </w:rPr>
            </w:rPrChange>
          </w:rPr>
          <w:t>TEMPORARY</w:t>
        </w:r>
        <w:r w:rsidRPr="00D26196">
          <w:rPr>
            <w:sz w:val="18"/>
            <w:rPrChange w:id="23853" w:author="shorny" w:date="2014-06-09T18:55:00Z">
              <w:rPr/>
            </w:rPrChange>
          </w:rPr>
          <w:t xml:space="preserve"> </w:t>
        </w:r>
        <w:r w:rsidRPr="00D26196">
          <w:rPr>
            <w:rStyle w:val="keyword1"/>
            <w:sz w:val="18"/>
            <w:rPrChange w:id="23854" w:author="shorny" w:date="2014-06-09T18:55:00Z">
              <w:rPr>
                <w:rStyle w:val="keyword1"/>
              </w:rPr>
            </w:rPrChange>
          </w:rPr>
          <w:t>TABLE</w:t>
        </w:r>
        <w:r w:rsidRPr="00D26196">
          <w:rPr>
            <w:sz w:val="18"/>
            <w:rPrChange w:id="23855" w:author="shorny" w:date="2014-06-09T18:55:00Z">
              <w:rPr/>
            </w:rPrChange>
          </w:rPr>
          <w:t xml:space="preserve"> </w:t>
        </w:r>
        <w:r w:rsidRPr="00D26196">
          <w:rPr>
            <w:rStyle w:val="function-name1"/>
            <w:sz w:val="18"/>
            <w:rPrChange w:id="23856" w:author="shorny" w:date="2014-06-09T18:55:00Z">
              <w:rPr>
                <w:rStyle w:val="function-name1"/>
              </w:rPr>
            </w:rPrChange>
          </w:rPr>
          <w:t>utrans_m_expecteds</w:t>
        </w:r>
        <w:r w:rsidRPr="00D26196">
          <w:rPr>
            <w:sz w:val="18"/>
            <w:rPrChange w:id="23857" w:author="shorny" w:date="2014-06-09T18:55:00Z">
              <w:rPr/>
            </w:rPrChange>
          </w:rPr>
          <w:t xml:space="preserve"> (</w:t>
        </w:r>
      </w:ins>
    </w:p>
    <w:p w14:paraId="66373767" w14:textId="77777777" w:rsidR="00D26196" w:rsidRPr="00D26196" w:rsidRDefault="00D26196">
      <w:pPr>
        <w:pStyle w:val="HTMLPreformatted"/>
        <w:divId w:val="2032412305"/>
        <w:rPr>
          <w:ins w:id="23858" w:author="shorny" w:date="2014-06-09T18:54:00Z"/>
          <w:sz w:val="18"/>
          <w:rPrChange w:id="23859" w:author="shorny" w:date="2014-06-09T18:55:00Z">
            <w:rPr>
              <w:ins w:id="23860" w:author="shorny" w:date="2014-06-09T18:54:00Z"/>
            </w:rPr>
          </w:rPrChange>
        </w:rPr>
      </w:pPr>
      <w:ins w:id="23861" w:author="shorny" w:date="2014-06-09T18:54:00Z">
        <w:r w:rsidRPr="00D26196">
          <w:rPr>
            <w:sz w:val="18"/>
            <w:rPrChange w:id="23862" w:author="shorny" w:date="2014-06-09T18:55:00Z">
              <w:rPr/>
            </w:rPrChange>
          </w:rPr>
          <w:t xml:space="preserve">    ApplicationID </w:t>
        </w:r>
        <w:proofErr w:type="gramStart"/>
        <w:r w:rsidRPr="00D26196">
          <w:rPr>
            <w:rStyle w:val="type1"/>
            <w:sz w:val="18"/>
            <w:rPrChange w:id="23863" w:author="shorny" w:date="2014-06-09T18:55:00Z">
              <w:rPr>
                <w:rStyle w:val="type1"/>
              </w:rPr>
            </w:rPrChange>
          </w:rPr>
          <w:t>int</w:t>
        </w:r>
        <w:r w:rsidRPr="00D26196">
          <w:rPr>
            <w:sz w:val="18"/>
            <w:rPrChange w:id="23864" w:author="shorny" w:date="2014-06-09T18:55:00Z">
              <w:rPr/>
            </w:rPrChange>
          </w:rPr>
          <w:t>(</w:t>
        </w:r>
        <w:proofErr w:type="gramEnd"/>
        <w:r w:rsidRPr="00D26196">
          <w:rPr>
            <w:sz w:val="18"/>
            <w:rPrChange w:id="23865" w:author="shorny" w:date="2014-06-09T18:55:00Z">
              <w:rPr/>
            </w:rPrChange>
          </w:rPr>
          <w:t>10)</w:t>
        </w:r>
      </w:ins>
    </w:p>
    <w:p w14:paraId="6F555D81" w14:textId="77777777" w:rsidR="00D26196" w:rsidRPr="00D26196" w:rsidRDefault="00D26196">
      <w:pPr>
        <w:pStyle w:val="HTMLPreformatted"/>
        <w:divId w:val="2032412305"/>
        <w:rPr>
          <w:ins w:id="23866" w:author="shorny" w:date="2014-06-09T18:54:00Z"/>
          <w:sz w:val="18"/>
          <w:rPrChange w:id="23867" w:author="shorny" w:date="2014-06-09T18:55:00Z">
            <w:rPr>
              <w:ins w:id="23868" w:author="shorny" w:date="2014-06-09T18:54:00Z"/>
            </w:rPr>
          </w:rPrChange>
        </w:rPr>
      </w:pPr>
      <w:ins w:id="23869" w:author="shorny" w:date="2014-06-09T18:54:00Z">
        <w:r w:rsidRPr="00D26196">
          <w:rPr>
            <w:sz w:val="18"/>
            <w:rPrChange w:id="23870" w:author="shorny" w:date="2014-06-09T18:55:00Z">
              <w:rPr/>
            </w:rPrChange>
          </w:rPr>
          <w:t xml:space="preserve">  ) ;</w:t>
        </w:r>
      </w:ins>
    </w:p>
    <w:p w14:paraId="38F11E11" w14:textId="77777777" w:rsidR="00D26196" w:rsidRPr="00D26196" w:rsidRDefault="00D26196">
      <w:pPr>
        <w:pStyle w:val="HTMLPreformatted"/>
        <w:divId w:val="2032412305"/>
        <w:rPr>
          <w:ins w:id="23871" w:author="shorny" w:date="2014-06-09T18:54:00Z"/>
          <w:sz w:val="18"/>
          <w:rPrChange w:id="23872" w:author="shorny" w:date="2014-06-09T18:55:00Z">
            <w:rPr>
              <w:ins w:id="23873" w:author="shorny" w:date="2014-06-09T18:54:00Z"/>
            </w:rPr>
          </w:rPrChange>
        </w:rPr>
      </w:pPr>
      <w:ins w:id="23874" w:author="shorny" w:date="2014-06-09T18:54:00Z">
        <w:r w:rsidRPr="00D26196">
          <w:rPr>
            <w:sz w:val="18"/>
            <w:rPrChange w:id="23875" w:author="shorny" w:date="2014-06-09T18:55:00Z">
              <w:rPr/>
            </w:rPrChange>
          </w:rPr>
          <w:t xml:space="preserve">  </w:t>
        </w:r>
        <w:r w:rsidRPr="00D26196">
          <w:rPr>
            <w:rStyle w:val="keyword1"/>
            <w:sz w:val="18"/>
            <w:rPrChange w:id="23876" w:author="shorny" w:date="2014-06-09T18:55:00Z">
              <w:rPr>
                <w:rStyle w:val="keyword1"/>
              </w:rPr>
            </w:rPrChange>
          </w:rPr>
          <w:t>INSERT</w:t>
        </w:r>
        <w:r w:rsidRPr="00D26196">
          <w:rPr>
            <w:sz w:val="18"/>
            <w:rPrChange w:id="23877" w:author="shorny" w:date="2014-06-09T18:55:00Z">
              <w:rPr/>
            </w:rPrChange>
          </w:rPr>
          <w:t xml:space="preserve"> </w:t>
        </w:r>
        <w:r w:rsidRPr="00D26196">
          <w:rPr>
            <w:rStyle w:val="keyword1"/>
            <w:sz w:val="18"/>
            <w:rPrChange w:id="23878" w:author="shorny" w:date="2014-06-09T18:55:00Z">
              <w:rPr>
                <w:rStyle w:val="keyword1"/>
              </w:rPr>
            </w:rPrChange>
          </w:rPr>
          <w:t>INTO</w:t>
        </w:r>
        <w:r w:rsidRPr="00D26196">
          <w:rPr>
            <w:sz w:val="18"/>
            <w:rPrChange w:id="23879" w:author="shorny" w:date="2014-06-09T18:55:00Z">
              <w:rPr/>
            </w:rPrChange>
          </w:rPr>
          <w:t xml:space="preserve"> utrans_m_expecteds</w:t>
        </w:r>
      </w:ins>
    </w:p>
    <w:p w14:paraId="151B43ED" w14:textId="77777777" w:rsidR="00D26196" w:rsidRPr="00D26196" w:rsidRDefault="00D26196">
      <w:pPr>
        <w:pStyle w:val="HTMLPreformatted"/>
        <w:divId w:val="2032412305"/>
        <w:rPr>
          <w:ins w:id="23880" w:author="shorny" w:date="2014-06-09T18:54:00Z"/>
          <w:sz w:val="18"/>
          <w:rPrChange w:id="23881" w:author="shorny" w:date="2014-06-09T18:55:00Z">
            <w:rPr>
              <w:ins w:id="23882" w:author="shorny" w:date="2014-06-09T18:54:00Z"/>
            </w:rPr>
          </w:rPrChange>
        </w:rPr>
      </w:pPr>
      <w:ins w:id="23883" w:author="shorny" w:date="2014-06-09T18:54:00Z">
        <w:r w:rsidRPr="00D26196">
          <w:rPr>
            <w:sz w:val="18"/>
            <w:rPrChange w:id="23884" w:author="shorny" w:date="2014-06-09T18:55:00Z">
              <w:rPr/>
            </w:rPrChange>
          </w:rPr>
          <w:t xml:space="preserve">  </w:t>
        </w:r>
        <w:r w:rsidRPr="00D26196">
          <w:rPr>
            <w:rStyle w:val="keyword1"/>
            <w:sz w:val="18"/>
            <w:rPrChange w:id="23885" w:author="shorny" w:date="2014-06-09T18:55:00Z">
              <w:rPr>
                <w:rStyle w:val="keyword1"/>
              </w:rPr>
            </w:rPrChange>
          </w:rPr>
          <w:t>VALUES</w:t>
        </w:r>
        <w:r w:rsidRPr="00D26196">
          <w:rPr>
            <w:sz w:val="18"/>
            <w:rPrChange w:id="23886" w:author="shorny" w:date="2014-06-09T18:55:00Z">
              <w:rPr/>
            </w:rPrChange>
          </w:rPr>
          <w:t xml:space="preserve"> (111), (611), (1011</w:t>
        </w:r>
        <w:proofErr w:type="gramStart"/>
        <w:r w:rsidRPr="00D26196">
          <w:rPr>
            <w:sz w:val="18"/>
            <w:rPrChange w:id="23887" w:author="shorny" w:date="2014-06-09T18:55:00Z">
              <w:rPr/>
            </w:rPrChange>
          </w:rPr>
          <w:t>) ;</w:t>
        </w:r>
        <w:proofErr w:type="gramEnd"/>
      </w:ins>
    </w:p>
    <w:p w14:paraId="52099517" w14:textId="77777777" w:rsidR="00D26196" w:rsidRPr="00D26196" w:rsidRDefault="00D26196">
      <w:pPr>
        <w:pStyle w:val="HTMLPreformatted"/>
        <w:divId w:val="2032412305"/>
        <w:rPr>
          <w:ins w:id="23888" w:author="shorny" w:date="2014-06-09T18:54:00Z"/>
          <w:sz w:val="18"/>
          <w:rPrChange w:id="23889" w:author="shorny" w:date="2014-06-09T18:55:00Z">
            <w:rPr>
              <w:ins w:id="23890" w:author="shorny" w:date="2014-06-09T18:54:00Z"/>
            </w:rPr>
          </w:rPrChange>
        </w:rPr>
      </w:pPr>
    </w:p>
    <w:p w14:paraId="54A983D2" w14:textId="77777777" w:rsidR="00D26196" w:rsidRPr="00D26196" w:rsidRDefault="00D26196">
      <w:pPr>
        <w:pStyle w:val="HTMLPreformatted"/>
        <w:divId w:val="2032412305"/>
        <w:rPr>
          <w:ins w:id="23891" w:author="shorny" w:date="2014-06-09T18:54:00Z"/>
          <w:rStyle w:val="comment1"/>
          <w:sz w:val="18"/>
          <w:rPrChange w:id="23892" w:author="shorny" w:date="2014-06-09T18:55:00Z">
            <w:rPr>
              <w:ins w:id="23893" w:author="shorny" w:date="2014-06-09T18:54:00Z"/>
              <w:rStyle w:val="comment1"/>
            </w:rPr>
          </w:rPrChange>
        </w:rPr>
      </w:pPr>
      <w:ins w:id="23894" w:author="shorny" w:date="2014-06-09T18:54:00Z">
        <w:r w:rsidRPr="00D26196">
          <w:rPr>
            <w:sz w:val="18"/>
            <w:rPrChange w:id="23895" w:author="shorny" w:date="2014-06-09T18:55:00Z">
              <w:rPr/>
            </w:rPrChange>
          </w:rPr>
          <w:t xml:space="preserve">  </w:t>
        </w:r>
        <w:r w:rsidRPr="00D26196">
          <w:rPr>
            <w:rStyle w:val="comment1"/>
            <w:sz w:val="18"/>
            <w:rPrChange w:id="23896" w:author="shorny" w:date="2014-06-09T18:55:00Z">
              <w:rPr>
                <w:rStyle w:val="comment1"/>
              </w:rPr>
            </w:rPrChange>
          </w:rPr>
          <w:t>-- create another temporary table that lists the differences between expected</w:t>
        </w:r>
      </w:ins>
    </w:p>
    <w:p w14:paraId="063301C9" w14:textId="77777777" w:rsidR="00D26196" w:rsidRPr="00D26196" w:rsidRDefault="00D26196">
      <w:pPr>
        <w:pStyle w:val="HTMLPreformatted"/>
        <w:divId w:val="2032412305"/>
        <w:rPr>
          <w:ins w:id="23897" w:author="shorny" w:date="2014-06-09T18:54:00Z"/>
          <w:rStyle w:val="comment1"/>
          <w:sz w:val="18"/>
          <w:rPrChange w:id="23898" w:author="shorny" w:date="2014-06-09T18:55:00Z">
            <w:rPr>
              <w:ins w:id="23899" w:author="shorny" w:date="2014-06-09T18:54:00Z"/>
              <w:rStyle w:val="comment1"/>
            </w:rPr>
          </w:rPrChange>
        </w:rPr>
      </w:pPr>
      <w:ins w:id="23900" w:author="shorny" w:date="2014-06-09T18:54:00Z">
        <w:r w:rsidRPr="00D26196">
          <w:rPr>
            <w:sz w:val="18"/>
            <w:rPrChange w:id="23901" w:author="shorny" w:date="2014-06-09T18:55:00Z">
              <w:rPr/>
            </w:rPrChange>
          </w:rPr>
          <w:t xml:space="preserve">  </w:t>
        </w:r>
        <w:r w:rsidRPr="00D26196">
          <w:rPr>
            <w:rStyle w:val="comment1"/>
            <w:sz w:val="18"/>
            <w:rPrChange w:id="23902" w:author="shorny" w:date="2014-06-09T18:55:00Z">
              <w:rPr>
                <w:rStyle w:val="comment1"/>
              </w:rPr>
            </w:rPrChange>
          </w:rPr>
          <w:t xml:space="preserve">-- </w:t>
        </w:r>
        <w:proofErr w:type="gramStart"/>
        <w:r w:rsidRPr="00D26196">
          <w:rPr>
            <w:rStyle w:val="comment1"/>
            <w:sz w:val="18"/>
            <w:rPrChange w:id="23903" w:author="shorny" w:date="2014-06-09T18:55:00Z">
              <w:rPr>
                <w:rStyle w:val="comment1"/>
              </w:rPr>
            </w:rPrChange>
          </w:rPr>
          <w:t>results</w:t>
        </w:r>
        <w:proofErr w:type="gramEnd"/>
        <w:r w:rsidRPr="00D26196">
          <w:rPr>
            <w:rStyle w:val="comment1"/>
            <w:sz w:val="18"/>
            <w:rPrChange w:id="23904" w:author="shorny" w:date="2014-06-09T18:55:00Z">
              <w:rPr>
                <w:rStyle w:val="comment1"/>
              </w:rPr>
            </w:rPrChange>
          </w:rPr>
          <w:t xml:space="preserve"> and actuals</w:t>
        </w:r>
      </w:ins>
    </w:p>
    <w:p w14:paraId="6DD81E1C" w14:textId="77777777" w:rsidR="00D26196" w:rsidRPr="00D26196" w:rsidRDefault="00D26196">
      <w:pPr>
        <w:pStyle w:val="HTMLPreformatted"/>
        <w:divId w:val="2032412305"/>
        <w:rPr>
          <w:ins w:id="23905" w:author="shorny" w:date="2014-06-09T18:54:00Z"/>
          <w:sz w:val="18"/>
          <w:rPrChange w:id="23906" w:author="shorny" w:date="2014-06-09T18:55:00Z">
            <w:rPr>
              <w:ins w:id="23907" w:author="shorny" w:date="2014-06-09T18:54:00Z"/>
            </w:rPr>
          </w:rPrChange>
        </w:rPr>
      </w:pPr>
      <w:ins w:id="23908" w:author="shorny" w:date="2014-06-09T18:54:00Z">
        <w:r w:rsidRPr="00D26196">
          <w:rPr>
            <w:sz w:val="18"/>
            <w:rPrChange w:id="23909" w:author="shorny" w:date="2014-06-09T18:55:00Z">
              <w:rPr/>
            </w:rPrChange>
          </w:rPr>
          <w:t xml:space="preserve">  </w:t>
        </w:r>
        <w:r w:rsidRPr="00D26196">
          <w:rPr>
            <w:rStyle w:val="keyword1"/>
            <w:sz w:val="18"/>
            <w:rPrChange w:id="23910" w:author="shorny" w:date="2014-06-09T18:55:00Z">
              <w:rPr>
                <w:rStyle w:val="keyword1"/>
              </w:rPr>
            </w:rPrChange>
          </w:rPr>
          <w:t>CREATE</w:t>
        </w:r>
        <w:r w:rsidRPr="00D26196">
          <w:rPr>
            <w:sz w:val="18"/>
            <w:rPrChange w:id="23911" w:author="shorny" w:date="2014-06-09T18:55:00Z">
              <w:rPr/>
            </w:rPrChange>
          </w:rPr>
          <w:t xml:space="preserve"> </w:t>
        </w:r>
        <w:r w:rsidRPr="00D26196">
          <w:rPr>
            <w:rStyle w:val="keyword1"/>
            <w:sz w:val="18"/>
            <w:rPrChange w:id="23912" w:author="shorny" w:date="2014-06-09T18:55:00Z">
              <w:rPr>
                <w:rStyle w:val="keyword1"/>
              </w:rPr>
            </w:rPrChange>
          </w:rPr>
          <w:t>TEMPORARY</w:t>
        </w:r>
        <w:r w:rsidRPr="00D26196">
          <w:rPr>
            <w:sz w:val="18"/>
            <w:rPrChange w:id="23913" w:author="shorny" w:date="2014-06-09T18:55:00Z">
              <w:rPr/>
            </w:rPrChange>
          </w:rPr>
          <w:t xml:space="preserve"> </w:t>
        </w:r>
        <w:r w:rsidRPr="00D26196">
          <w:rPr>
            <w:rStyle w:val="keyword1"/>
            <w:sz w:val="18"/>
            <w:rPrChange w:id="23914" w:author="shorny" w:date="2014-06-09T18:55:00Z">
              <w:rPr>
                <w:rStyle w:val="keyword1"/>
              </w:rPr>
            </w:rPrChange>
          </w:rPr>
          <w:t>TABLE</w:t>
        </w:r>
        <w:r w:rsidRPr="00D26196">
          <w:rPr>
            <w:sz w:val="18"/>
            <w:rPrChange w:id="23915" w:author="shorny" w:date="2014-06-09T18:55:00Z">
              <w:rPr/>
            </w:rPrChange>
          </w:rPr>
          <w:t xml:space="preserve"> </w:t>
        </w:r>
        <w:r w:rsidRPr="00D26196">
          <w:rPr>
            <w:rStyle w:val="function-name1"/>
            <w:sz w:val="18"/>
            <w:rPrChange w:id="23916" w:author="shorny" w:date="2014-06-09T18:55:00Z">
              <w:rPr>
                <w:rStyle w:val="function-name1"/>
              </w:rPr>
            </w:rPrChange>
          </w:rPr>
          <w:t>utrans_m_problems</w:t>
        </w:r>
      </w:ins>
    </w:p>
    <w:p w14:paraId="17080AD1" w14:textId="77777777" w:rsidR="00D26196" w:rsidRPr="00D26196" w:rsidRDefault="00D26196">
      <w:pPr>
        <w:pStyle w:val="HTMLPreformatted"/>
        <w:divId w:val="2032412305"/>
        <w:rPr>
          <w:ins w:id="23917" w:author="shorny" w:date="2014-06-09T18:54:00Z"/>
          <w:sz w:val="18"/>
          <w:rPrChange w:id="23918" w:author="shorny" w:date="2014-06-09T18:55:00Z">
            <w:rPr>
              <w:ins w:id="23919" w:author="shorny" w:date="2014-06-09T18:54:00Z"/>
            </w:rPr>
          </w:rPrChange>
        </w:rPr>
      </w:pPr>
      <w:ins w:id="23920" w:author="shorny" w:date="2014-06-09T18:54:00Z">
        <w:r w:rsidRPr="00D26196">
          <w:rPr>
            <w:sz w:val="18"/>
            <w:rPrChange w:id="23921" w:author="shorny" w:date="2014-06-09T18:55:00Z">
              <w:rPr/>
            </w:rPrChange>
          </w:rPr>
          <w:t xml:space="preserve">  </w:t>
        </w:r>
        <w:proofErr w:type="gramStart"/>
        <w:r w:rsidRPr="00D26196">
          <w:rPr>
            <w:rStyle w:val="keyword1"/>
            <w:sz w:val="18"/>
            <w:rPrChange w:id="23922" w:author="shorny" w:date="2014-06-09T18:55:00Z">
              <w:rPr>
                <w:rStyle w:val="keyword1"/>
              </w:rPr>
            </w:rPrChange>
          </w:rPr>
          <w:t>SELECT</w:t>
        </w:r>
        <w:r w:rsidRPr="00D26196">
          <w:rPr>
            <w:sz w:val="18"/>
            <w:rPrChange w:id="23923" w:author="shorny" w:date="2014-06-09T18:55:00Z">
              <w:rPr/>
            </w:rPrChange>
          </w:rPr>
          <w:t xml:space="preserve"> problems.*</w:t>
        </w:r>
        <w:proofErr w:type="gramEnd"/>
      </w:ins>
    </w:p>
    <w:p w14:paraId="2A93A3F5" w14:textId="77777777" w:rsidR="00D26196" w:rsidRPr="00D26196" w:rsidRDefault="00D26196">
      <w:pPr>
        <w:pStyle w:val="HTMLPreformatted"/>
        <w:divId w:val="2032412305"/>
        <w:rPr>
          <w:ins w:id="23924" w:author="shorny" w:date="2014-06-09T18:54:00Z"/>
          <w:sz w:val="18"/>
          <w:rPrChange w:id="23925" w:author="shorny" w:date="2014-06-09T18:55:00Z">
            <w:rPr>
              <w:ins w:id="23926" w:author="shorny" w:date="2014-06-09T18:54:00Z"/>
            </w:rPr>
          </w:rPrChange>
        </w:rPr>
      </w:pPr>
      <w:ins w:id="23927" w:author="shorny" w:date="2014-06-09T18:54:00Z">
        <w:r w:rsidRPr="00D26196">
          <w:rPr>
            <w:sz w:val="18"/>
            <w:rPrChange w:id="23928" w:author="shorny" w:date="2014-06-09T18:55:00Z">
              <w:rPr/>
            </w:rPrChange>
          </w:rPr>
          <w:t xml:space="preserve">  </w:t>
        </w:r>
        <w:r w:rsidRPr="00D26196">
          <w:rPr>
            <w:rStyle w:val="keyword1"/>
            <w:sz w:val="18"/>
            <w:rPrChange w:id="23929" w:author="shorny" w:date="2014-06-09T18:55:00Z">
              <w:rPr>
                <w:rStyle w:val="keyword1"/>
              </w:rPr>
            </w:rPrChange>
          </w:rPr>
          <w:t>FROM</w:t>
        </w:r>
      </w:ins>
    </w:p>
    <w:p w14:paraId="7D05B209" w14:textId="77777777" w:rsidR="00D26196" w:rsidRPr="00D26196" w:rsidRDefault="00D26196">
      <w:pPr>
        <w:pStyle w:val="HTMLPreformatted"/>
        <w:divId w:val="2032412305"/>
        <w:rPr>
          <w:ins w:id="23930" w:author="shorny" w:date="2014-06-09T18:54:00Z"/>
          <w:sz w:val="18"/>
          <w:rPrChange w:id="23931" w:author="shorny" w:date="2014-06-09T18:55:00Z">
            <w:rPr>
              <w:ins w:id="23932" w:author="shorny" w:date="2014-06-09T18:54:00Z"/>
            </w:rPr>
          </w:rPrChange>
        </w:rPr>
      </w:pPr>
      <w:ins w:id="23933" w:author="shorny" w:date="2014-06-09T18:54:00Z">
        <w:r w:rsidRPr="00D26196">
          <w:rPr>
            <w:sz w:val="18"/>
            <w:rPrChange w:id="23934" w:author="shorny" w:date="2014-06-09T18:55:00Z">
              <w:rPr/>
            </w:rPrChange>
          </w:rPr>
          <w:t xml:space="preserve">  (</w:t>
        </w:r>
      </w:ins>
    </w:p>
    <w:p w14:paraId="5E8C00C6" w14:textId="77777777" w:rsidR="00D26196" w:rsidRPr="00D26196" w:rsidRDefault="00D26196">
      <w:pPr>
        <w:pStyle w:val="HTMLPreformatted"/>
        <w:divId w:val="2032412305"/>
        <w:rPr>
          <w:ins w:id="23935" w:author="shorny" w:date="2014-06-09T18:54:00Z"/>
          <w:sz w:val="18"/>
          <w:rPrChange w:id="23936" w:author="shorny" w:date="2014-06-09T18:55:00Z">
            <w:rPr>
              <w:ins w:id="23937" w:author="shorny" w:date="2014-06-09T18:54:00Z"/>
            </w:rPr>
          </w:rPrChange>
        </w:rPr>
      </w:pPr>
      <w:ins w:id="23938" w:author="shorny" w:date="2014-06-09T18:54:00Z">
        <w:r w:rsidRPr="00D26196">
          <w:rPr>
            <w:sz w:val="18"/>
            <w:rPrChange w:id="23939" w:author="shorny" w:date="2014-06-09T18:55:00Z">
              <w:rPr/>
            </w:rPrChange>
          </w:rPr>
          <w:t xml:space="preserve">      </w:t>
        </w:r>
        <w:proofErr w:type="gramStart"/>
        <w:r w:rsidRPr="00D26196">
          <w:rPr>
            <w:rStyle w:val="keyword1"/>
            <w:sz w:val="18"/>
            <w:rPrChange w:id="23940" w:author="shorny" w:date="2014-06-09T18:55:00Z">
              <w:rPr>
                <w:rStyle w:val="keyword1"/>
              </w:rPr>
            </w:rPrChange>
          </w:rPr>
          <w:t>SELECT</w:t>
        </w:r>
        <w:r w:rsidRPr="00D26196">
          <w:rPr>
            <w:sz w:val="18"/>
            <w:rPrChange w:id="23941" w:author="shorny" w:date="2014-06-09T18:55:00Z">
              <w:rPr/>
            </w:rPrChange>
          </w:rPr>
          <w:t xml:space="preserve"> actuals.*</w:t>
        </w:r>
        <w:proofErr w:type="gramEnd"/>
      </w:ins>
    </w:p>
    <w:p w14:paraId="3C068F5C" w14:textId="77777777" w:rsidR="00D26196" w:rsidRPr="00D26196" w:rsidRDefault="00D26196">
      <w:pPr>
        <w:pStyle w:val="HTMLPreformatted"/>
        <w:divId w:val="2032412305"/>
        <w:rPr>
          <w:ins w:id="23942" w:author="shorny" w:date="2014-06-09T18:54:00Z"/>
          <w:sz w:val="18"/>
          <w:rPrChange w:id="23943" w:author="shorny" w:date="2014-06-09T18:55:00Z">
            <w:rPr>
              <w:ins w:id="23944" w:author="shorny" w:date="2014-06-09T18:54:00Z"/>
            </w:rPr>
          </w:rPrChange>
        </w:rPr>
      </w:pPr>
      <w:ins w:id="23945" w:author="shorny" w:date="2014-06-09T18:54:00Z">
        <w:r w:rsidRPr="00D26196">
          <w:rPr>
            <w:sz w:val="18"/>
            <w:rPrChange w:id="23946" w:author="shorny" w:date="2014-06-09T18:55:00Z">
              <w:rPr/>
            </w:rPrChange>
          </w:rPr>
          <w:t xml:space="preserve">      </w:t>
        </w:r>
        <w:r w:rsidRPr="00D26196">
          <w:rPr>
            <w:rStyle w:val="keyword1"/>
            <w:sz w:val="18"/>
            <w:rPrChange w:id="23947" w:author="shorny" w:date="2014-06-09T18:55:00Z">
              <w:rPr>
                <w:rStyle w:val="keyword1"/>
              </w:rPr>
            </w:rPrChange>
          </w:rPr>
          <w:t>FROM</w:t>
        </w:r>
        <w:r w:rsidRPr="00D26196">
          <w:rPr>
            <w:sz w:val="18"/>
            <w:rPrChange w:id="23948" w:author="shorny" w:date="2014-06-09T18:55:00Z">
              <w:rPr/>
            </w:rPrChange>
          </w:rPr>
          <w:t xml:space="preserve"> utrans_m_actuals actuals</w:t>
        </w:r>
      </w:ins>
    </w:p>
    <w:p w14:paraId="62B697AF" w14:textId="77777777" w:rsidR="00D26196" w:rsidRPr="00D26196" w:rsidRDefault="00D26196">
      <w:pPr>
        <w:pStyle w:val="HTMLPreformatted"/>
        <w:divId w:val="2032412305"/>
        <w:rPr>
          <w:ins w:id="23949" w:author="shorny" w:date="2014-06-09T18:54:00Z"/>
          <w:sz w:val="18"/>
          <w:rPrChange w:id="23950" w:author="shorny" w:date="2014-06-09T18:55:00Z">
            <w:rPr>
              <w:ins w:id="23951" w:author="shorny" w:date="2014-06-09T18:54:00Z"/>
            </w:rPr>
          </w:rPrChange>
        </w:rPr>
      </w:pPr>
      <w:ins w:id="23952" w:author="shorny" w:date="2014-06-09T18:54:00Z">
        <w:r w:rsidRPr="00D26196">
          <w:rPr>
            <w:sz w:val="18"/>
            <w:rPrChange w:id="23953" w:author="shorny" w:date="2014-06-09T18:55:00Z">
              <w:rPr/>
            </w:rPrChange>
          </w:rPr>
          <w:t xml:space="preserve">      </w:t>
        </w:r>
        <w:r w:rsidRPr="00D26196">
          <w:rPr>
            <w:rStyle w:val="keyword1"/>
            <w:sz w:val="18"/>
            <w:rPrChange w:id="23954" w:author="shorny" w:date="2014-06-09T18:55:00Z">
              <w:rPr>
                <w:rStyle w:val="keyword1"/>
              </w:rPr>
            </w:rPrChange>
          </w:rPr>
          <w:t>UNION</w:t>
        </w:r>
        <w:r w:rsidRPr="00D26196">
          <w:rPr>
            <w:sz w:val="18"/>
            <w:rPrChange w:id="23955" w:author="shorny" w:date="2014-06-09T18:55:00Z">
              <w:rPr/>
            </w:rPrChange>
          </w:rPr>
          <w:t xml:space="preserve"> </w:t>
        </w:r>
        <w:r w:rsidRPr="00D26196">
          <w:rPr>
            <w:rStyle w:val="keyword1"/>
            <w:sz w:val="18"/>
            <w:rPrChange w:id="23956" w:author="shorny" w:date="2014-06-09T18:55:00Z">
              <w:rPr>
                <w:rStyle w:val="keyword1"/>
              </w:rPr>
            </w:rPrChange>
          </w:rPr>
          <w:t>ALL</w:t>
        </w:r>
      </w:ins>
    </w:p>
    <w:p w14:paraId="11E5F78F" w14:textId="77777777" w:rsidR="00D26196" w:rsidRPr="00D26196" w:rsidRDefault="00D26196">
      <w:pPr>
        <w:pStyle w:val="HTMLPreformatted"/>
        <w:divId w:val="2032412305"/>
        <w:rPr>
          <w:ins w:id="23957" w:author="shorny" w:date="2014-06-09T18:54:00Z"/>
          <w:sz w:val="18"/>
          <w:rPrChange w:id="23958" w:author="shorny" w:date="2014-06-09T18:55:00Z">
            <w:rPr>
              <w:ins w:id="23959" w:author="shorny" w:date="2014-06-09T18:54:00Z"/>
            </w:rPr>
          </w:rPrChange>
        </w:rPr>
      </w:pPr>
      <w:ins w:id="23960" w:author="shorny" w:date="2014-06-09T18:54:00Z">
        <w:r w:rsidRPr="00D26196">
          <w:rPr>
            <w:sz w:val="18"/>
            <w:rPrChange w:id="23961" w:author="shorny" w:date="2014-06-09T18:55:00Z">
              <w:rPr/>
            </w:rPrChange>
          </w:rPr>
          <w:t xml:space="preserve">      </w:t>
        </w:r>
        <w:proofErr w:type="gramStart"/>
        <w:r w:rsidRPr="00D26196">
          <w:rPr>
            <w:rStyle w:val="keyword1"/>
            <w:sz w:val="18"/>
            <w:rPrChange w:id="23962" w:author="shorny" w:date="2014-06-09T18:55:00Z">
              <w:rPr>
                <w:rStyle w:val="keyword1"/>
              </w:rPr>
            </w:rPrChange>
          </w:rPr>
          <w:t>SELECT</w:t>
        </w:r>
        <w:r w:rsidRPr="00D26196">
          <w:rPr>
            <w:sz w:val="18"/>
            <w:rPrChange w:id="23963" w:author="shorny" w:date="2014-06-09T18:55:00Z">
              <w:rPr/>
            </w:rPrChange>
          </w:rPr>
          <w:t xml:space="preserve"> expecteds.*</w:t>
        </w:r>
        <w:proofErr w:type="gramEnd"/>
      </w:ins>
    </w:p>
    <w:p w14:paraId="3E56DA67" w14:textId="77777777" w:rsidR="00D26196" w:rsidRPr="00D26196" w:rsidRDefault="00D26196">
      <w:pPr>
        <w:pStyle w:val="HTMLPreformatted"/>
        <w:divId w:val="2032412305"/>
        <w:rPr>
          <w:ins w:id="23964" w:author="shorny" w:date="2014-06-09T18:54:00Z"/>
          <w:sz w:val="18"/>
          <w:rPrChange w:id="23965" w:author="shorny" w:date="2014-06-09T18:55:00Z">
            <w:rPr>
              <w:ins w:id="23966" w:author="shorny" w:date="2014-06-09T18:54:00Z"/>
            </w:rPr>
          </w:rPrChange>
        </w:rPr>
      </w:pPr>
      <w:ins w:id="23967" w:author="shorny" w:date="2014-06-09T18:54:00Z">
        <w:r w:rsidRPr="00D26196">
          <w:rPr>
            <w:sz w:val="18"/>
            <w:rPrChange w:id="23968" w:author="shorny" w:date="2014-06-09T18:55:00Z">
              <w:rPr/>
            </w:rPrChange>
          </w:rPr>
          <w:t xml:space="preserve">      </w:t>
        </w:r>
        <w:r w:rsidRPr="00D26196">
          <w:rPr>
            <w:rStyle w:val="keyword1"/>
            <w:sz w:val="18"/>
            <w:rPrChange w:id="23969" w:author="shorny" w:date="2014-06-09T18:55:00Z">
              <w:rPr>
                <w:rStyle w:val="keyword1"/>
              </w:rPr>
            </w:rPrChange>
          </w:rPr>
          <w:t>FROM</w:t>
        </w:r>
        <w:r w:rsidRPr="00D26196">
          <w:rPr>
            <w:sz w:val="18"/>
            <w:rPrChange w:id="23970" w:author="shorny" w:date="2014-06-09T18:55:00Z">
              <w:rPr/>
            </w:rPrChange>
          </w:rPr>
          <w:t xml:space="preserve"> utrans_m_expecteds expecteds</w:t>
        </w:r>
      </w:ins>
    </w:p>
    <w:p w14:paraId="250576C3" w14:textId="77777777" w:rsidR="00D26196" w:rsidRPr="00D26196" w:rsidRDefault="00D26196">
      <w:pPr>
        <w:pStyle w:val="HTMLPreformatted"/>
        <w:divId w:val="2032412305"/>
        <w:rPr>
          <w:ins w:id="23971" w:author="shorny" w:date="2014-06-09T18:54:00Z"/>
          <w:sz w:val="18"/>
          <w:rPrChange w:id="23972" w:author="shorny" w:date="2014-06-09T18:55:00Z">
            <w:rPr>
              <w:ins w:id="23973" w:author="shorny" w:date="2014-06-09T18:54:00Z"/>
            </w:rPr>
          </w:rPrChange>
        </w:rPr>
      </w:pPr>
      <w:ins w:id="23974" w:author="shorny" w:date="2014-06-09T18:54:00Z">
        <w:r w:rsidRPr="00D26196">
          <w:rPr>
            <w:sz w:val="18"/>
            <w:rPrChange w:id="23975" w:author="shorny" w:date="2014-06-09T18:55:00Z">
              <w:rPr/>
            </w:rPrChange>
          </w:rPr>
          <w:t xml:space="preserve">  )  problems</w:t>
        </w:r>
      </w:ins>
    </w:p>
    <w:p w14:paraId="5DA9EC68" w14:textId="77777777" w:rsidR="00D26196" w:rsidRPr="00D26196" w:rsidRDefault="00D26196">
      <w:pPr>
        <w:pStyle w:val="HTMLPreformatted"/>
        <w:divId w:val="2032412305"/>
        <w:rPr>
          <w:ins w:id="23976" w:author="shorny" w:date="2014-06-09T18:54:00Z"/>
          <w:sz w:val="18"/>
          <w:rPrChange w:id="23977" w:author="shorny" w:date="2014-06-09T18:55:00Z">
            <w:rPr>
              <w:ins w:id="23978" w:author="shorny" w:date="2014-06-09T18:54:00Z"/>
            </w:rPr>
          </w:rPrChange>
        </w:rPr>
      </w:pPr>
      <w:ins w:id="23979" w:author="shorny" w:date="2014-06-09T18:54:00Z">
        <w:r w:rsidRPr="00D26196">
          <w:rPr>
            <w:sz w:val="18"/>
            <w:rPrChange w:id="23980" w:author="shorny" w:date="2014-06-09T18:55:00Z">
              <w:rPr/>
            </w:rPrChange>
          </w:rPr>
          <w:t xml:space="preserve">  </w:t>
        </w:r>
        <w:r w:rsidRPr="00D26196">
          <w:rPr>
            <w:rStyle w:val="keyword1"/>
            <w:sz w:val="18"/>
            <w:rPrChange w:id="23981" w:author="shorny" w:date="2014-06-09T18:55:00Z">
              <w:rPr>
                <w:rStyle w:val="keyword1"/>
              </w:rPr>
            </w:rPrChange>
          </w:rPr>
          <w:t>GROUP</w:t>
        </w:r>
        <w:r w:rsidRPr="00D26196">
          <w:rPr>
            <w:sz w:val="18"/>
            <w:rPrChange w:id="23982" w:author="shorny" w:date="2014-06-09T18:55:00Z">
              <w:rPr/>
            </w:rPrChange>
          </w:rPr>
          <w:t xml:space="preserve"> </w:t>
        </w:r>
        <w:r w:rsidRPr="00D26196">
          <w:rPr>
            <w:rStyle w:val="keyword1"/>
            <w:sz w:val="18"/>
            <w:rPrChange w:id="23983" w:author="shorny" w:date="2014-06-09T18:55:00Z">
              <w:rPr>
                <w:rStyle w:val="keyword1"/>
              </w:rPr>
            </w:rPrChange>
          </w:rPr>
          <w:t>BY</w:t>
        </w:r>
        <w:r w:rsidRPr="00D26196">
          <w:rPr>
            <w:sz w:val="18"/>
            <w:rPrChange w:id="23984" w:author="shorny" w:date="2014-06-09T18:55:00Z">
              <w:rPr/>
            </w:rPrChange>
          </w:rPr>
          <w:t xml:space="preserve"> problems.ApplicationID</w:t>
        </w:r>
      </w:ins>
    </w:p>
    <w:p w14:paraId="5ADF3C41" w14:textId="77777777" w:rsidR="00D26196" w:rsidRPr="00D26196" w:rsidRDefault="00D26196">
      <w:pPr>
        <w:pStyle w:val="HTMLPreformatted"/>
        <w:divId w:val="2032412305"/>
        <w:rPr>
          <w:ins w:id="23985" w:author="shorny" w:date="2014-06-09T18:54:00Z"/>
          <w:sz w:val="18"/>
          <w:rPrChange w:id="23986" w:author="shorny" w:date="2014-06-09T18:55:00Z">
            <w:rPr>
              <w:ins w:id="23987" w:author="shorny" w:date="2014-06-09T18:54:00Z"/>
            </w:rPr>
          </w:rPrChange>
        </w:rPr>
      </w:pPr>
      <w:ins w:id="23988" w:author="shorny" w:date="2014-06-09T18:54:00Z">
        <w:r w:rsidRPr="00D26196">
          <w:rPr>
            <w:sz w:val="18"/>
            <w:rPrChange w:id="23989" w:author="shorny" w:date="2014-06-09T18:55:00Z">
              <w:rPr/>
            </w:rPrChange>
          </w:rPr>
          <w:t xml:space="preserve">  </w:t>
        </w:r>
        <w:r w:rsidRPr="00D26196">
          <w:rPr>
            <w:rStyle w:val="keyword1"/>
            <w:sz w:val="18"/>
            <w:rPrChange w:id="23990" w:author="shorny" w:date="2014-06-09T18:55:00Z">
              <w:rPr>
                <w:rStyle w:val="keyword1"/>
              </w:rPr>
            </w:rPrChange>
          </w:rPr>
          <w:t>HAVING</w:t>
        </w:r>
        <w:r w:rsidRPr="00D26196">
          <w:rPr>
            <w:sz w:val="18"/>
            <w:rPrChange w:id="23991" w:author="shorny" w:date="2014-06-09T18:55:00Z">
              <w:rPr/>
            </w:rPrChange>
          </w:rPr>
          <w:t xml:space="preserve"> </w:t>
        </w:r>
        <w:proofErr w:type="gramStart"/>
        <w:r w:rsidRPr="00D26196">
          <w:rPr>
            <w:rStyle w:val="builtin1"/>
            <w:sz w:val="18"/>
            <w:rPrChange w:id="23992" w:author="shorny" w:date="2014-06-09T18:55:00Z">
              <w:rPr>
                <w:rStyle w:val="builtin1"/>
              </w:rPr>
            </w:rPrChange>
          </w:rPr>
          <w:t>COUNT</w:t>
        </w:r>
        <w:r w:rsidRPr="00D26196">
          <w:rPr>
            <w:sz w:val="18"/>
            <w:rPrChange w:id="23993" w:author="shorny" w:date="2014-06-09T18:55:00Z">
              <w:rPr/>
            </w:rPrChange>
          </w:rPr>
          <w:t>(</w:t>
        </w:r>
        <w:proofErr w:type="gramEnd"/>
        <w:r w:rsidRPr="00D26196">
          <w:rPr>
            <w:sz w:val="18"/>
            <w:rPrChange w:id="23994" w:author="shorny" w:date="2014-06-09T18:55:00Z">
              <w:rPr/>
            </w:rPrChange>
          </w:rPr>
          <w:t>*) = 1</w:t>
        </w:r>
      </w:ins>
    </w:p>
    <w:p w14:paraId="411767B9" w14:textId="77777777" w:rsidR="00D26196" w:rsidRPr="00D26196" w:rsidRDefault="00D26196">
      <w:pPr>
        <w:pStyle w:val="HTMLPreformatted"/>
        <w:divId w:val="2032412305"/>
        <w:rPr>
          <w:ins w:id="23995" w:author="shorny" w:date="2014-06-09T18:54:00Z"/>
          <w:sz w:val="18"/>
          <w:rPrChange w:id="23996" w:author="shorny" w:date="2014-06-09T18:55:00Z">
            <w:rPr>
              <w:ins w:id="23997" w:author="shorny" w:date="2014-06-09T18:54:00Z"/>
            </w:rPr>
          </w:rPrChange>
        </w:rPr>
      </w:pPr>
      <w:ins w:id="23998" w:author="shorny" w:date="2014-06-09T18:54:00Z">
        <w:r w:rsidRPr="00D26196">
          <w:rPr>
            <w:sz w:val="18"/>
            <w:rPrChange w:id="23999" w:author="shorny" w:date="2014-06-09T18:55:00Z">
              <w:rPr/>
            </w:rPrChange>
          </w:rPr>
          <w:t xml:space="preserve">  </w:t>
        </w:r>
        <w:r w:rsidRPr="00D26196">
          <w:rPr>
            <w:rStyle w:val="keyword1"/>
            <w:sz w:val="18"/>
            <w:rPrChange w:id="24000" w:author="shorny" w:date="2014-06-09T18:55:00Z">
              <w:rPr>
                <w:rStyle w:val="keyword1"/>
              </w:rPr>
            </w:rPrChange>
          </w:rPr>
          <w:t>ORDER</w:t>
        </w:r>
        <w:r w:rsidRPr="00D26196">
          <w:rPr>
            <w:sz w:val="18"/>
            <w:rPrChange w:id="24001" w:author="shorny" w:date="2014-06-09T18:55:00Z">
              <w:rPr/>
            </w:rPrChange>
          </w:rPr>
          <w:t xml:space="preserve"> </w:t>
        </w:r>
        <w:r w:rsidRPr="00D26196">
          <w:rPr>
            <w:rStyle w:val="keyword1"/>
            <w:sz w:val="18"/>
            <w:rPrChange w:id="24002" w:author="shorny" w:date="2014-06-09T18:55:00Z">
              <w:rPr>
                <w:rStyle w:val="keyword1"/>
              </w:rPr>
            </w:rPrChange>
          </w:rPr>
          <w:t>BY</w:t>
        </w:r>
        <w:r w:rsidRPr="00D26196">
          <w:rPr>
            <w:sz w:val="18"/>
            <w:rPrChange w:id="24003" w:author="shorny" w:date="2014-06-09T18:55:00Z">
              <w:rPr/>
            </w:rPrChange>
          </w:rPr>
          <w:t xml:space="preserve"> </w:t>
        </w:r>
        <w:proofErr w:type="gramStart"/>
        <w:r w:rsidRPr="00D26196">
          <w:rPr>
            <w:sz w:val="18"/>
            <w:rPrChange w:id="24004" w:author="shorny" w:date="2014-06-09T18:55:00Z">
              <w:rPr/>
            </w:rPrChange>
          </w:rPr>
          <w:t>problems.ApplicationID ;</w:t>
        </w:r>
        <w:proofErr w:type="gramEnd"/>
      </w:ins>
    </w:p>
    <w:p w14:paraId="39F30371" w14:textId="77777777" w:rsidR="00D26196" w:rsidRPr="00D26196" w:rsidRDefault="00D26196">
      <w:pPr>
        <w:pStyle w:val="HTMLPreformatted"/>
        <w:divId w:val="2032412305"/>
        <w:rPr>
          <w:ins w:id="24005" w:author="shorny" w:date="2014-06-09T18:54:00Z"/>
          <w:sz w:val="18"/>
          <w:rPrChange w:id="24006" w:author="shorny" w:date="2014-06-09T18:55:00Z">
            <w:rPr>
              <w:ins w:id="24007" w:author="shorny" w:date="2014-06-09T18:54:00Z"/>
            </w:rPr>
          </w:rPrChange>
        </w:rPr>
      </w:pPr>
    </w:p>
    <w:p w14:paraId="3AD7DAB8" w14:textId="77777777" w:rsidR="00D26196" w:rsidRPr="00D26196" w:rsidRDefault="00D26196">
      <w:pPr>
        <w:pStyle w:val="HTMLPreformatted"/>
        <w:divId w:val="2032412305"/>
        <w:rPr>
          <w:ins w:id="24008" w:author="shorny" w:date="2014-06-09T18:54:00Z"/>
          <w:rStyle w:val="comment1"/>
          <w:sz w:val="18"/>
          <w:rPrChange w:id="24009" w:author="shorny" w:date="2014-06-09T18:55:00Z">
            <w:rPr>
              <w:ins w:id="24010" w:author="shorny" w:date="2014-06-09T18:54:00Z"/>
              <w:rStyle w:val="comment1"/>
            </w:rPr>
          </w:rPrChange>
        </w:rPr>
      </w:pPr>
      <w:ins w:id="24011" w:author="shorny" w:date="2014-06-09T18:54:00Z">
        <w:r w:rsidRPr="00D26196">
          <w:rPr>
            <w:sz w:val="18"/>
            <w:rPrChange w:id="24012" w:author="shorny" w:date="2014-06-09T18:55:00Z">
              <w:rPr/>
            </w:rPrChange>
          </w:rPr>
          <w:t xml:space="preserve">  </w:t>
        </w:r>
        <w:r w:rsidRPr="00D26196">
          <w:rPr>
            <w:rStyle w:val="comment1"/>
            <w:sz w:val="18"/>
            <w:rPrChange w:id="24013" w:author="shorny" w:date="2014-06-09T18:55:00Z">
              <w:rPr>
                <w:rStyle w:val="comment1"/>
              </w:rPr>
            </w:rPrChange>
          </w:rPr>
          <w:t xml:space="preserve">-- </w:t>
        </w:r>
        <w:proofErr w:type="gramStart"/>
        <w:r w:rsidRPr="00D26196">
          <w:rPr>
            <w:rStyle w:val="comment1"/>
            <w:sz w:val="18"/>
            <w:rPrChange w:id="24014" w:author="shorny" w:date="2014-06-09T18:55:00Z">
              <w:rPr>
                <w:rStyle w:val="comment1"/>
              </w:rPr>
            </w:rPrChange>
          </w:rPr>
          <w:t>report</w:t>
        </w:r>
        <w:proofErr w:type="gramEnd"/>
        <w:r w:rsidRPr="00D26196">
          <w:rPr>
            <w:rStyle w:val="comment1"/>
            <w:sz w:val="18"/>
            <w:rPrChange w:id="24015" w:author="shorny" w:date="2014-06-09T18:55:00Z">
              <w:rPr>
                <w:rStyle w:val="comment1"/>
              </w:rPr>
            </w:rPrChange>
          </w:rPr>
          <w:t xml:space="preserve"> an error if the 'problems' table isn't empty</w:t>
        </w:r>
      </w:ins>
    </w:p>
    <w:p w14:paraId="05EEA86D" w14:textId="77777777" w:rsidR="00D26196" w:rsidRPr="00D26196" w:rsidRDefault="00D26196">
      <w:pPr>
        <w:pStyle w:val="HTMLPreformatted"/>
        <w:divId w:val="2032412305"/>
        <w:rPr>
          <w:ins w:id="24016" w:author="shorny" w:date="2014-06-09T18:54:00Z"/>
          <w:sz w:val="18"/>
          <w:rPrChange w:id="24017" w:author="shorny" w:date="2014-06-09T18:55:00Z">
            <w:rPr>
              <w:ins w:id="24018" w:author="shorny" w:date="2014-06-09T18:54:00Z"/>
            </w:rPr>
          </w:rPrChange>
        </w:rPr>
      </w:pPr>
      <w:ins w:id="24019" w:author="shorny" w:date="2014-06-09T18:54:00Z">
        <w:r w:rsidRPr="00D26196">
          <w:rPr>
            <w:sz w:val="18"/>
            <w:rPrChange w:id="24020" w:author="shorny" w:date="2014-06-09T18:55:00Z">
              <w:rPr/>
            </w:rPrChange>
          </w:rPr>
          <w:t xml:space="preserve">  </w:t>
        </w:r>
        <w:r w:rsidRPr="00D26196">
          <w:rPr>
            <w:rStyle w:val="keyword1"/>
            <w:sz w:val="18"/>
            <w:rPrChange w:id="24021" w:author="shorny" w:date="2014-06-09T18:55:00Z">
              <w:rPr>
                <w:rStyle w:val="keyword1"/>
              </w:rPr>
            </w:rPrChange>
          </w:rPr>
          <w:t>CALL</w:t>
        </w:r>
        <w:r w:rsidRPr="00D26196">
          <w:rPr>
            <w:sz w:val="18"/>
            <w:rPrChange w:id="24022" w:author="shorny" w:date="2014-06-09T18:55:00Z">
              <w:rPr/>
            </w:rPrChange>
          </w:rPr>
          <w:t xml:space="preserve"> stk_unit.assert_table_</w:t>
        </w:r>
        <w:proofErr w:type="gramStart"/>
        <w:r w:rsidRPr="00D26196">
          <w:rPr>
            <w:sz w:val="18"/>
            <w:rPrChange w:id="24023" w:author="shorny" w:date="2014-06-09T18:55:00Z">
              <w:rPr/>
            </w:rPrChange>
          </w:rPr>
          <w:t>empty(</w:t>
        </w:r>
        <w:proofErr w:type="gramEnd"/>
        <w:r w:rsidRPr="00D26196">
          <w:rPr>
            <w:sz w:val="18"/>
            <w:rPrChange w:id="24024" w:author="shorny" w:date="2014-06-09T18:55:00Z">
              <w:rPr/>
            </w:rPrChange>
          </w:rPr>
          <w:t xml:space="preserve"> </w:t>
        </w:r>
      </w:ins>
    </w:p>
    <w:p w14:paraId="2FC0206F" w14:textId="77777777" w:rsidR="00D26196" w:rsidRPr="00D26196" w:rsidRDefault="00D26196">
      <w:pPr>
        <w:pStyle w:val="HTMLPreformatted"/>
        <w:divId w:val="2032412305"/>
        <w:rPr>
          <w:ins w:id="24025" w:author="shorny" w:date="2014-06-09T18:54:00Z"/>
          <w:sz w:val="18"/>
          <w:rPrChange w:id="24026" w:author="shorny" w:date="2014-06-09T18:55:00Z">
            <w:rPr>
              <w:ins w:id="24027" w:author="shorny" w:date="2014-06-09T18:54:00Z"/>
            </w:rPr>
          </w:rPrChange>
        </w:rPr>
      </w:pPr>
      <w:ins w:id="24028" w:author="shorny" w:date="2014-06-09T18:54:00Z">
        <w:r w:rsidRPr="00D26196">
          <w:rPr>
            <w:sz w:val="18"/>
            <w:rPrChange w:id="24029" w:author="shorny" w:date="2014-06-09T18:55:00Z">
              <w:rPr/>
            </w:rPrChange>
          </w:rPr>
          <w:t xml:space="preserve">    </w:t>
        </w:r>
        <w:proofErr w:type="gramStart"/>
        <w:r w:rsidRPr="00D26196">
          <w:rPr>
            <w:sz w:val="18"/>
            <w:rPrChange w:id="24030" w:author="shorny" w:date="2014-06-09T18:55:00Z">
              <w:rPr/>
            </w:rPrChange>
          </w:rPr>
          <w:t>DATABASE(</w:t>
        </w:r>
        <w:proofErr w:type="gramEnd"/>
        <w:r w:rsidRPr="00D26196">
          <w:rPr>
            <w:sz w:val="18"/>
            <w:rPrChange w:id="24031" w:author="shorny" w:date="2014-06-09T18:55:00Z">
              <w:rPr/>
            </w:rPrChange>
          </w:rPr>
          <w:t>),</w:t>
        </w:r>
      </w:ins>
    </w:p>
    <w:p w14:paraId="78A91D0F" w14:textId="77777777" w:rsidR="00D26196" w:rsidRPr="00D26196" w:rsidRDefault="00D26196">
      <w:pPr>
        <w:pStyle w:val="HTMLPreformatted"/>
        <w:divId w:val="2032412305"/>
        <w:rPr>
          <w:ins w:id="24032" w:author="shorny" w:date="2014-06-09T18:54:00Z"/>
          <w:sz w:val="18"/>
          <w:rPrChange w:id="24033" w:author="shorny" w:date="2014-06-09T18:55:00Z">
            <w:rPr>
              <w:ins w:id="24034" w:author="shorny" w:date="2014-06-09T18:54:00Z"/>
            </w:rPr>
          </w:rPrChange>
        </w:rPr>
      </w:pPr>
      <w:ins w:id="24035" w:author="shorny" w:date="2014-06-09T18:54:00Z">
        <w:r w:rsidRPr="00D26196">
          <w:rPr>
            <w:sz w:val="18"/>
            <w:rPrChange w:id="24036" w:author="shorny" w:date="2014-06-09T18:55:00Z">
              <w:rPr/>
            </w:rPrChange>
          </w:rPr>
          <w:t xml:space="preserve">    </w:t>
        </w:r>
        <w:r w:rsidRPr="00D26196">
          <w:rPr>
            <w:rStyle w:val="string1"/>
            <w:sz w:val="18"/>
            <w:rPrChange w:id="24037" w:author="shorny" w:date="2014-06-09T18:55:00Z">
              <w:rPr>
                <w:rStyle w:val="string1"/>
              </w:rPr>
            </w:rPrChange>
          </w:rPr>
          <w:t>'utrans_m_problems'</w:t>
        </w:r>
        <w:r w:rsidRPr="00D26196">
          <w:rPr>
            <w:sz w:val="18"/>
            <w:rPrChange w:id="24038" w:author="shorny" w:date="2014-06-09T18:55:00Z">
              <w:rPr/>
            </w:rPrChange>
          </w:rPr>
          <w:t xml:space="preserve">, </w:t>
        </w:r>
      </w:ins>
    </w:p>
    <w:p w14:paraId="0ACCC762" w14:textId="77777777" w:rsidR="00D26196" w:rsidRPr="00D26196" w:rsidRDefault="00D26196">
      <w:pPr>
        <w:pStyle w:val="HTMLPreformatted"/>
        <w:divId w:val="2032412305"/>
        <w:rPr>
          <w:ins w:id="24039" w:author="shorny" w:date="2014-06-09T18:54:00Z"/>
          <w:sz w:val="18"/>
          <w:rPrChange w:id="24040" w:author="shorny" w:date="2014-06-09T18:55:00Z">
            <w:rPr>
              <w:ins w:id="24041" w:author="shorny" w:date="2014-06-09T18:54:00Z"/>
            </w:rPr>
          </w:rPrChange>
        </w:rPr>
      </w:pPr>
      <w:ins w:id="24042" w:author="shorny" w:date="2014-06-09T18:54:00Z">
        <w:r w:rsidRPr="00D26196">
          <w:rPr>
            <w:sz w:val="18"/>
            <w:rPrChange w:id="24043" w:author="shorny" w:date="2014-06-09T18:55:00Z">
              <w:rPr/>
            </w:rPrChange>
          </w:rPr>
          <w:t xml:space="preserve">    </w:t>
        </w:r>
        <w:r w:rsidRPr="00D26196">
          <w:rPr>
            <w:rStyle w:val="string1"/>
            <w:sz w:val="18"/>
            <w:rPrChange w:id="24044" w:author="shorny" w:date="2014-06-09T18:55:00Z">
              <w:rPr>
                <w:rStyle w:val="string1"/>
              </w:rPr>
            </w:rPrChange>
          </w:rPr>
          <w:t>'Incorrect results'</w:t>
        </w:r>
        <w:proofErr w:type="gramStart"/>
        <w:r w:rsidRPr="00D26196">
          <w:rPr>
            <w:sz w:val="18"/>
            <w:rPrChange w:id="24045" w:author="shorny" w:date="2014-06-09T18:55:00Z">
              <w:rPr/>
            </w:rPrChange>
          </w:rPr>
          <w:t>) ;</w:t>
        </w:r>
        <w:proofErr w:type="gramEnd"/>
        <w:r w:rsidRPr="00D26196">
          <w:rPr>
            <w:sz w:val="18"/>
            <w:rPrChange w:id="24046" w:author="shorny" w:date="2014-06-09T18:55:00Z">
              <w:rPr/>
            </w:rPrChange>
          </w:rPr>
          <w:t xml:space="preserve"> </w:t>
        </w:r>
      </w:ins>
    </w:p>
    <w:p w14:paraId="6D09A289" w14:textId="77777777" w:rsidR="00D26196" w:rsidRPr="00D26196" w:rsidRDefault="00D26196">
      <w:pPr>
        <w:pStyle w:val="HTMLPreformatted"/>
        <w:divId w:val="2032412305"/>
        <w:rPr>
          <w:ins w:id="24047" w:author="shorny" w:date="2014-06-09T18:54:00Z"/>
          <w:sz w:val="18"/>
          <w:rPrChange w:id="24048" w:author="shorny" w:date="2014-06-09T18:55:00Z">
            <w:rPr>
              <w:ins w:id="24049" w:author="shorny" w:date="2014-06-09T18:54:00Z"/>
            </w:rPr>
          </w:rPrChange>
        </w:rPr>
      </w:pPr>
    </w:p>
    <w:p w14:paraId="25AD5ADB" w14:textId="77777777" w:rsidR="00D26196" w:rsidRPr="00D26196" w:rsidRDefault="00D26196">
      <w:pPr>
        <w:pStyle w:val="HTMLPreformatted"/>
        <w:divId w:val="2032412305"/>
        <w:rPr>
          <w:ins w:id="24050" w:author="shorny" w:date="2014-06-09T18:54:00Z"/>
          <w:sz w:val="18"/>
          <w:rPrChange w:id="24051" w:author="shorny" w:date="2014-06-09T18:55:00Z">
            <w:rPr>
              <w:ins w:id="24052" w:author="shorny" w:date="2014-06-09T18:54:00Z"/>
            </w:rPr>
          </w:rPrChange>
        </w:rPr>
      </w:pPr>
      <w:ins w:id="24053" w:author="shorny" w:date="2014-06-09T18:54:00Z">
        <w:r w:rsidRPr="00D26196">
          <w:rPr>
            <w:sz w:val="18"/>
            <w:rPrChange w:id="24054" w:author="shorny" w:date="2014-06-09T18:55:00Z">
              <w:rPr/>
            </w:rPrChange>
          </w:rPr>
          <w:t xml:space="preserve">  </w:t>
        </w:r>
        <w:r w:rsidRPr="00D26196">
          <w:rPr>
            <w:rStyle w:val="keyword1"/>
            <w:sz w:val="18"/>
            <w:rPrChange w:id="24055" w:author="shorny" w:date="2014-06-09T18:55:00Z">
              <w:rPr>
                <w:rStyle w:val="keyword1"/>
              </w:rPr>
            </w:rPrChange>
          </w:rPr>
          <w:t>DROP</w:t>
        </w:r>
        <w:r w:rsidRPr="00D26196">
          <w:rPr>
            <w:sz w:val="18"/>
            <w:rPrChange w:id="24056" w:author="shorny" w:date="2014-06-09T18:55:00Z">
              <w:rPr/>
            </w:rPrChange>
          </w:rPr>
          <w:t xml:space="preserve"> </w:t>
        </w:r>
        <w:r w:rsidRPr="00D26196">
          <w:rPr>
            <w:rStyle w:val="keyword1"/>
            <w:sz w:val="18"/>
            <w:rPrChange w:id="24057" w:author="shorny" w:date="2014-06-09T18:55:00Z">
              <w:rPr>
                <w:rStyle w:val="keyword1"/>
              </w:rPr>
            </w:rPrChange>
          </w:rPr>
          <w:t>TABLE</w:t>
        </w:r>
        <w:r w:rsidRPr="00D26196">
          <w:rPr>
            <w:sz w:val="18"/>
            <w:rPrChange w:id="24058" w:author="shorny" w:date="2014-06-09T18:55:00Z">
              <w:rPr/>
            </w:rPrChange>
          </w:rPr>
          <w:t xml:space="preserve"> </w:t>
        </w:r>
        <w:r w:rsidRPr="00D26196">
          <w:rPr>
            <w:rStyle w:val="function-name1"/>
            <w:sz w:val="18"/>
            <w:rPrChange w:id="24059" w:author="shorny" w:date="2014-06-09T18:55:00Z">
              <w:rPr>
                <w:rStyle w:val="function-name1"/>
              </w:rPr>
            </w:rPrChange>
          </w:rPr>
          <w:t>utrans_m_</w:t>
        </w:r>
        <w:proofErr w:type="gramStart"/>
        <w:r w:rsidRPr="00D26196">
          <w:rPr>
            <w:rStyle w:val="function-name1"/>
            <w:sz w:val="18"/>
            <w:rPrChange w:id="24060" w:author="shorny" w:date="2014-06-09T18:55:00Z">
              <w:rPr>
                <w:rStyle w:val="function-name1"/>
              </w:rPr>
            </w:rPrChange>
          </w:rPr>
          <w:t>expecteds</w:t>
        </w:r>
        <w:r w:rsidRPr="00D26196">
          <w:rPr>
            <w:sz w:val="18"/>
            <w:rPrChange w:id="24061" w:author="shorny" w:date="2014-06-09T18:55:00Z">
              <w:rPr/>
            </w:rPrChange>
          </w:rPr>
          <w:t xml:space="preserve"> ;</w:t>
        </w:r>
        <w:proofErr w:type="gramEnd"/>
      </w:ins>
    </w:p>
    <w:p w14:paraId="06834B6B" w14:textId="77777777" w:rsidR="00D26196" w:rsidRPr="00D26196" w:rsidRDefault="00D26196">
      <w:pPr>
        <w:pStyle w:val="HTMLPreformatted"/>
        <w:divId w:val="2032412305"/>
        <w:rPr>
          <w:ins w:id="24062" w:author="shorny" w:date="2014-06-09T18:54:00Z"/>
          <w:sz w:val="18"/>
          <w:rPrChange w:id="24063" w:author="shorny" w:date="2014-06-09T18:55:00Z">
            <w:rPr>
              <w:ins w:id="24064" w:author="shorny" w:date="2014-06-09T18:54:00Z"/>
            </w:rPr>
          </w:rPrChange>
        </w:rPr>
      </w:pPr>
      <w:ins w:id="24065" w:author="shorny" w:date="2014-06-09T18:54:00Z">
        <w:r w:rsidRPr="00D26196">
          <w:rPr>
            <w:sz w:val="18"/>
            <w:rPrChange w:id="24066" w:author="shorny" w:date="2014-06-09T18:55:00Z">
              <w:rPr/>
            </w:rPrChange>
          </w:rPr>
          <w:t xml:space="preserve">  </w:t>
        </w:r>
        <w:r w:rsidRPr="00D26196">
          <w:rPr>
            <w:rStyle w:val="keyword1"/>
            <w:sz w:val="18"/>
            <w:rPrChange w:id="24067" w:author="shorny" w:date="2014-06-09T18:55:00Z">
              <w:rPr>
                <w:rStyle w:val="keyword1"/>
              </w:rPr>
            </w:rPrChange>
          </w:rPr>
          <w:t>DROP</w:t>
        </w:r>
        <w:r w:rsidRPr="00D26196">
          <w:rPr>
            <w:sz w:val="18"/>
            <w:rPrChange w:id="24068" w:author="shorny" w:date="2014-06-09T18:55:00Z">
              <w:rPr/>
            </w:rPrChange>
          </w:rPr>
          <w:t xml:space="preserve"> </w:t>
        </w:r>
        <w:r w:rsidRPr="00D26196">
          <w:rPr>
            <w:rStyle w:val="keyword1"/>
            <w:sz w:val="18"/>
            <w:rPrChange w:id="24069" w:author="shorny" w:date="2014-06-09T18:55:00Z">
              <w:rPr>
                <w:rStyle w:val="keyword1"/>
              </w:rPr>
            </w:rPrChange>
          </w:rPr>
          <w:t>TABLE</w:t>
        </w:r>
        <w:r w:rsidRPr="00D26196">
          <w:rPr>
            <w:sz w:val="18"/>
            <w:rPrChange w:id="24070" w:author="shorny" w:date="2014-06-09T18:55:00Z">
              <w:rPr/>
            </w:rPrChange>
          </w:rPr>
          <w:t xml:space="preserve"> </w:t>
        </w:r>
        <w:r w:rsidRPr="00D26196">
          <w:rPr>
            <w:rStyle w:val="function-name1"/>
            <w:sz w:val="18"/>
            <w:rPrChange w:id="24071" w:author="shorny" w:date="2014-06-09T18:55:00Z">
              <w:rPr>
                <w:rStyle w:val="function-name1"/>
              </w:rPr>
            </w:rPrChange>
          </w:rPr>
          <w:t>utrans_m_</w:t>
        </w:r>
        <w:proofErr w:type="gramStart"/>
        <w:r w:rsidRPr="00D26196">
          <w:rPr>
            <w:rStyle w:val="function-name1"/>
            <w:sz w:val="18"/>
            <w:rPrChange w:id="24072" w:author="shorny" w:date="2014-06-09T18:55:00Z">
              <w:rPr>
                <w:rStyle w:val="function-name1"/>
              </w:rPr>
            </w:rPrChange>
          </w:rPr>
          <w:t>actuals</w:t>
        </w:r>
        <w:r w:rsidRPr="00D26196">
          <w:rPr>
            <w:sz w:val="18"/>
            <w:rPrChange w:id="24073" w:author="shorny" w:date="2014-06-09T18:55:00Z">
              <w:rPr/>
            </w:rPrChange>
          </w:rPr>
          <w:t xml:space="preserve"> ;</w:t>
        </w:r>
        <w:proofErr w:type="gramEnd"/>
      </w:ins>
    </w:p>
    <w:p w14:paraId="75F102C3" w14:textId="77777777" w:rsidR="00D26196" w:rsidRPr="00D26196" w:rsidRDefault="00D26196">
      <w:pPr>
        <w:pStyle w:val="HTMLPreformatted"/>
        <w:divId w:val="2032412305"/>
        <w:rPr>
          <w:ins w:id="24074" w:author="shorny" w:date="2014-06-09T18:54:00Z"/>
          <w:sz w:val="18"/>
          <w:rPrChange w:id="24075" w:author="shorny" w:date="2014-06-09T18:55:00Z">
            <w:rPr>
              <w:ins w:id="24076" w:author="shorny" w:date="2014-06-09T18:54:00Z"/>
            </w:rPr>
          </w:rPrChange>
        </w:rPr>
      </w:pPr>
      <w:ins w:id="24077" w:author="shorny" w:date="2014-06-09T18:54:00Z">
        <w:r w:rsidRPr="00D26196">
          <w:rPr>
            <w:sz w:val="18"/>
            <w:rPrChange w:id="24078" w:author="shorny" w:date="2014-06-09T18:55:00Z">
              <w:rPr/>
            </w:rPrChange>
          </w:rPr>
          <w:t xml:space="preserve">  </w:t>
        </w:r>
        <w:r w:rsidRPr="00D26196">
          <w:rPr>
            <w:rStyle w:val="keyword1"/>
            <w:sz w:val="18"/>
            <w:rPrChange w:id="24079" w:author="shorny" w:date="2014-06-09T18:55:00Z">
              <w:rPr>
                <w:rStyle w:val="keyword1"/>
              </w:rPr>
            </w:rPrChange>
          </w:rPr>
          <w:t>DROP</w:t>
        </w:r>
        <w:r w:rsidRPr="00D26196">
          <w:rPr>
            <w:sz w:val="18"/>
            <w:rPrChange w:id="24080" w:author="shorny" w:date="2014-06-09T18:55:00Z">
              <w:rPr/>
            </w:rPrChange>
          </w:rPr>
          <w:t xml:space="preserve"> </w:t>
        </w:r>
        <w:r w:rsidRPr="00D26196">
          <w:rPr>
            <w:rStyle w:val="keyword1"/>
            <w:sz w:val="18"/>
            <w:rPrChange w:id="24081" w:author="shorny" w:date="2014-06-09T18:55:00Z">
              <w:rPr>
                <w:rStyle w:val="keyword1"/>
              </w:rPr>
            </w:rPrChange>
          </w:rPr>
          <w:t>TABLE</w:t>
        </w:r>
        <w:r w:rsidRPr="00D26196">
          <w:rPr>
            <w:sz w:val="18"/>
            <w:rPrChange w:id="24082" w:author="shorny" w:date="2014-06-09T18:55:00Z">
              <w:rPr/>
            </w:rPrChange>
          </w:rPr>
          <w:t xml:space="preserve"> </w:t>
        </w:r>
        <w:r w:rsidRPr="00D26196">
          <w:rPr>
            <w:rStyle w:val="function-name1"/>
            <w:sz w:val="18"/>
            <w:rPrChange w:id="24083" w:author="shorny" w:date="2014-06-09T18:55:00Z">
              <w:rPr>
                <w:rStyle w:val="function-name1"/>
              </w:rPr>
            </w:rPrChange>
          </w:rPr>
          <w:t>utrans_m_</w:t>
        </w:r>
        <w:proofErr w:type="gramStart"/>
        <w:r w:rsidRPr="00D26196">
          <w:rPr>
            <w:rStyle w:val="function-name1"/>
            <w:sz w:val="18"/>
            <w:rPrChange w:id="24084" w:author="shorny" w:date="2014-06-09T18:55:00Z">
              <w:rPr>
                <w:rStyle w:val="function-name1"/>
              </w:rPr>
            </w:rPrChange>
          </w:rPr>
          <w:t>problems</w:t>
        </w:r>
        <w:r w:rsidRPr="00D26196">
          <w:rPr>
            <w:sz w:val="18"/>
            <w:rPrChange w:id="24085" w:author="shorny" w:date="2014-06-09T18:55:00Z">
              <w:rPr/>
            </w:rPrChange>
          </w:rPr>
          <w:t xml:space="preserve"> ;</w:t>
        </w:r>
        <w:proofErr w:type="gramEnd"/>
      </w:ins>
    </w:p>
    <w:p w14:paraId="3A03EA34" w14:textId="77777777" w:rsidR="00D26196" w:rsidRPr="00D26196" w:rsidRDefault="00D26196">
      <w:pPr>
        <w:pStyle w:val="HTMLPreformatted"/>
        <w:divId w:val="2032412305"/>
        <w:rPr>
          <w:ins w:id="24086" w:author="shorny" w:date="2014-06-09T18:54:00Z"/>
          <w:sz w:val="18"/>
          <w:rPrChange w:id="24087" w:author="shorny" w:date="2014-06-09T18:55:00Z">
            <w:rPr>
              <w:ins w:id="24088" w:author="shorny" w:date="2014-06-09T18:54:00Z"/>
            </w:rPr>
          </w:rPrChange>
        </w:rPr>
      </w:pPr>
    </w:p>
    <w:p w14:paraId="433C8E01" w14:textId="77777777" w:rsidR="00D26196" w:rsidRPr="00D26196" w:rsidRDefault="00D26196">
      <w:pPr>
        <w:pStyle w:val="HTMLPreformatted"/>
        <w:divId w:val="2032412305"/>
        <w:rPr>
          <w:ins w:id="24089" w:author="shorny" w:date="2014-06-09T18:54:00Z"/>
          <w:sz w:val="18"/>
          <w:rPrChange w:id="24090" w:author="shorny" w:date="2014-06-09T18:55:00Z">
            <w:rPr>
              <w:ins w:id="24091" w:author="shorny" w:date="2014-06-09T18:54:00Z"/>
            </w:rPr>
          </w:rPrChange>
        </w:rPr>
      </w:pPr>
      <w:ins w:id="24092" w:author="shorny" w:date="2014-06-09T18:54:00Z">
        <w:r w:rsidRPr="00D26196">
          <w:rPr>
            <w:rStyle w:val="keyword1"/>
            <w:sz w:val="18"/>
            <w:rPrChange w:id="24093" w:author="shorny" w:date="2014-06-09T18:55:00Z">
              <w:rPr>
                <w:rStyle w:val="keyword1"/>
              </w:rPr>
            </w:rPrChange>
          </w:rPr>
          <w:t>END</w:t>
        </w:r>
        <w:r w:rsidRPr="00D26196">
          <w:rPr>
            <w:sz w:val="18"/>
            <w:rPrChange w:id="24094" w:author="shorny" w:date="2014-06-09T18:55:00Z">
              <w:rPr/>
            </w:rPrChange>
          </w:rPr>
          <w:t xml:space="preserve"> $$</w:t>
        </w:r>
      </w:ins>
    </w:p>
    <w:p w14:paraId="05209049" w14:textId="77777777" w:rsidR="00D26196" w:rsidRPr="00D26196" w:rsidRDefault="00D26196">
      <w:pPr>
        <w:pStyle w:val="HTMLPreformatted"/>
        <w:divId w:val="2032412305"/>
        <w:rPr>
          <w:ins w:id="24095" w:author="shorny" w:date="2014-06-09T18:54:00Z"/>
          <w:sz w:val="18"/>
          <w:rPrChange w:id="24096" w:author="shorny" w:date="2014-06-09T18:55:00Z">
            <w:rPr>
              <w:ins w:id="24097" w:author="shorny" w:date="2014-06-09T18:54:00Z"/>
            </w:rPr>
          </w:rPrChange>
        </w:rPr>
      </w:pPr>
    </w:p>
    <w:p w14:paraId="4D4C04C7" w14:textId="77777777" w:rsidR="00D26196" w:rsidRPr="00D26196" w:rsidRDefault="00D26196">
      <w:pPr>
        <w:pStyle w:val="HTMLPreformatted"/>
        <w:divId w:val="2032412305"/>
        <w:rPr>
          <w:ins w:id="24098" w:author="shorny" w:date="2014-06-09T18:54:00Z"/>
          <w:rStyle w:val="comment1"/>
          <w:sz w:val="18"/>
          <w:rPrChange w:id="24099" w:author="shorny" w:date="2014-06-09T18:55:00Z">
            <w:rPr>
              <w:ins w:id="24100" w:author="shorny" w:date="2014-06-09T18:54:00Z"/>
              <w:rStyle w:val="comment1"/>
            </w:rPr>
          </w:rPrChange>
        </w:rPr>
      </w:pPr>
      <w:ins w:id="24101" w:author="shorny" w:date="2014-06-09T18:54:00Z">
        <w:r w:rsidRPr="00D26196">
          <w:rPr>
            <w:rStyle w:val="comment1"/>
            <w:sz w:val="18"/>
            <w:rPrChange w:id="24102" w:author="shorny" w:date="2014-06-09T18:55:00Z">
              <w:rPr>
                <w:rStyle w:val="comment1"/>
              </w:rPr>
            </w:rPrChange>
          </w:rPr>
          <w:t>-- -----------------------------------------------------------------------------</w:t>
        </w:r>
      </w:ins>
    </w:p>
    <w:p w14:paraId="78603256" w14:textId="77777777" w:rsidR="00D26196" w:rsidRPr="00D26196" w:rsidRDefault="00D26196">
      <w:pPr>
        <w:pStyle w:val="HTMLPreformatted"/>
        <w:divId w:val="2032412305"/>
        <w:rPr>
          <w:ins w:id="24103" w:author="shorny" w:date="2014-06-09T18:54:00Z"/>
          <w:rStyle w:val="comment1"/>
          <w:sz w:val="18"/>
          <w:rPrChange w:id="24104" w:author="shorny" w:date="2014-06-09T18:55:00Z">
            <w:rPr>
              <w:ins w:id="24105" w:author="shorny" w:date="2014-06-09T18:54:00Z"/>
              <w:rStyle w:val="comment1"/>
            </w:rPr>
          </w:rPrChange>
        </w:rPr>
      </w:pPr>
      <w:ins w:id="24106" w:author="shorny" w:date="2014-06-09T18:54:00Z">
        <w:r w:rsidRPr="00D26196">
          <w:rPr>
            <w:rStyle w:val="comment1"/>
            <w:sz w:val="18"/>
            <w:rPrChange w:id="24107" w:author="shorny" w:date="2014-06-09T18:55:00Z">
              <w:rPr>
                <w:rStyle w:val="comment1"/>
              </w:rPr>
            </w:rPrChange>
          </w:rPr>
          <w:t>-- o) Update the status of an application</w:t>
        </w:r>
      </w:ins>
    </w:p>
    <w:p w14:paraId="1D780A9A" w14:textId="77777777" w:rsidR="00D26196" w:rsidRPr="00D26196" w:rsidRDefault="00D26196">
      <w:pPr>
        <w:pStyle w:val="HTMLPreformatted"/>
        <w:divId w:val="2032412305"/>
        <w:rPr>
          <w:ins w:id="24108" w:author="shorny" w:date="2014-06-09T18:54:00Z"/>
          <w:sz w:val="18"/>
          <w:rPrChange w:id="24109" w:author="shorny" w:date="2014-06-09T18:55:00Z">
            <w:rPr>
              <w:ins w:id="24110" w:author="shorny" w:date="2014-06-09T18:54:00Z"/>
            </w:rPr>
          </w:rPrChange>
        </w:rPr>
      </w:pPr>
      <w:ins w:id="24111" w:author="shorny" w:date="2014-06-09T18:54:00Z">
        <w:r w:rsidRPr="00D26196">
          <w:rPr>
            <w:rStyle w:val="keyword1"/>
            <w:sz w:val="18"/>
            <w:rPrChange w:id="24112" w:author="shorny" w:date="2014-06-09T18:55:00Z">
              <w:rPr>
                <w:rStyle w:val="keyword1"/>
              </w:rPr>
            </w:rPrChange>
          </w:rPr>
          <w:lastRenderedPageBreak/>
          <w:t>CREATE</w:t>
        </w:r>
        <w:r w:rsidRPr="00D26196">
          <w:rPr>
            <w:sz w:val="18"/>
            <w:rPrChange w:id="24113" w:author="shorny" w:date="2014-06-09T18:55:00Z">
              <w:rPr/>
            </w:rPrChange>
          </w:rPr>
          <w:t xml:space="preserve"> </w:t>
        </w:r>
        <w:r w:rsidRPr="00D26196">
          <w:rPr>
            <w:rStyle w:val="keyword1"/>
            <w:sz w:val="18"/>
            <w:rPrChange w:id="24114" w:author="shorny" w:date="2014-06-09T18:55:00Z">
              <w:rPr>
                <w:rStyle w:val="keyword1"/>
              </w:rPr>
            </w:rPrChange>
          </w:rPr>
          <w:t>PROCEDURE</w:t>
        </w:r>
        <w:r w:rsidRPr="00D26196">
          <w:rPr>
            <w:sz w:val="18"/>
            <w:rPrChange w:id="24115" w:author="shorny" w:date="2014-06-09T18:55:00Z">
              <w:rPr/>
            </w:rPrChange>
          </w:rPr>
          <w:t xml:space="preserve"> </w:t>
        </w:r>
        <w:r w:rsidRPr="00D26196">
          <w:rPr>
            <w:rStyle w:val="function-name1"/>
            <w:sz w:val="18"/>
            <w:rPrChange w:id="24116" w:author="shorny" w:date="2014-06-09T18:55:00Z">
              <w:rPr>
                <w:rStyle w:val="function-name1"/>
              </w:rPr>
            </w:rPrChange>
          </w:rPr>
          <w:t>test_utrans_</w:t>
        </w:r>
        <w:proofErr w:type="gramStart"/>
        <w:r w:rsidRPr="00D26196">
          <w:rPr>
            <w:rStyle w:val="function-name1"/>
            <w:sz w:val="18"/>
            <w:rPrChange w:id="24117" w:author="shorny" w:date="2014-06-09T18:55:00Z">
              <w:rPr>
                <w:rStyle w:val="function-name1"/>
              </w:rPr>
            </w:rPrChange>
          </w:rPr>
          <w:t>o</w:t>
        </w:r>
        <w:r w:rsidRPr="00D26196">
          <w:rPr>
            <w:sz w:val="18"/>
            <w:rPrChange w:id="24118" w:author="shorny" w:date="2014-06-09T18:55:00Z">
              <w:rPr/>
            </w:rPrChange>
          </w:rPr>
          <w:t>()</w:t>
        </w:r>
        <w:proofErr w:type="gramEnd"/>
        <w:r w:rsidRPr="00D26196">
          <w:rPr>
            <w:sz w:val="18"/>
            <w:rPrChange w:id="24119" w:author="shorny" w:date="2014-06-09T18:55:00Z">
              <w:rPr/>
            </w:rPrChange>
          </w:rPr>
          <w:t xml:space="preserve"> </w:t>
        </w:r>
      </w:ins>
    </w:p>
    <w:p w14:paraId="213B6514" w14:textId="77777777" w:rsidR="00D26196" w:rsidRPr="00D26196" w:rsidRDefault="00D26196">
      <w:pPr>
        <w:pStyle w:val="HTMLPreformatted"/>
        <w:divId w:val="2032412305"/>
        <w:rPr>
          <w:ins w:id="24120" w:author="shorny" w:date="2014-06-09T18:54:00Z"/>
          <w:sz w:val="18"/>
          <w:rPrChange w:id="24121" w:author="shorny" w:date="2014-06-09T18:55:00Z">
            <w:rPr>
              <w:ins w:id="24122" w:author="shorny" w:date="2014-06-09T18:54:00Z"/>
            </w:rPr>
          </w:rPrChange>
        </w:rPr>
      </w:pPr>
      <w:ins w:id="24123" w:author="shorny" w:date="2014-06-09T18:54:00Z">
        <w:r w:rsidRPr="00D26196">
          <w:rPr>
            <w:rStyle w:val="keyword1"/>
            <w:sz w:val="18"/>
            <w:rPrChange w:id="24124" w:author="shorny" w:date="2014-06-09T18:55:00Z">
              <w:rPr>
                <w:rStyle w:val="keyword1"/>
              </w:rPr>
            </w:rPrChange>
          </w:rPr>
          <w:t>BEGIN</w:t>
        </w:r>
      </w:ins>
    </w:p>
    <w:p w14:paraId="7EA16D67" w14:textId="77777777" w:rsidR="00D26196" w:rsidRPr="00D26196" w:rsidRDefault="00D26196">
      <w:pPr>
        <w:pStyle w:val="HTMLPreformatted"/>
        <w:divId w:val="2032412305"/>
        <w:rPr>
          <w:ins w:id="24125" w:author="shorny" w:date="2014-06-09T18:54:00Z"/>
          <w:sz w:val="18"/>
          <w:rPrChange w:id="24126" w:author="shorny" w:date="2014-06-09T18:55:00Z">
            <w:rPr>
              <w:ins w:id="24127" w:author="shorny" w:date="2014-06-09T18:54:00Z"/>
            </w:rPr>
          </w:rPrChange>
        </w:rPr>
      </w:pPr>
    </w:p>
    <w:p w14:paraId="11EF1104" w14:textId="77777777" w:rsidR="00D26196" w:rsidRPr="00D26196" w:rsidRDefault="00D26196">
      <w:pPr>
        <w:pStyle w:val="HTMLPreformatted"/>
        <w:divId w:val="2032412305"/>
        <w:rPr>
          <w:ins w:id="24128" w:author="shorny" w:date="2014-06-09T18:54:00Z"/>
          <w:rStyle w:val="comment1"/>
          <w:sz w:val="18"/>
          <w:rPrChange w:id="24129" w:author="shorny" w:date="2014-06-09T18:55:00Z">
            <w:rPr>
              <w:ins w:id="24130" w:author="shorny" w:date="2014-06-09T18:54:00Z"/>
              <w:rStyle w:val="comment1"/>
            </w:rPr>
          </w:rPrChange>
        </w:rPr>
      </w:pPr>
      <w:ins w:id="24131" w:author="shorny" w:date="2014-06-09T18:54:00Z">
        <w:r w:rsidRPr="00D26196">
          <w:rPr>
            <w:sz w:val="18"/>
            <w:rPrChange w:id="24132" w:author="shorny" w:date="2014-06-09T18:55:00Z">
              <w:rPr/>
            </w:rPrChange>
          </w:rPr>
          <w:t xml:space="preserve">  </w:t>
        </w:r>
        <w:r w:rsidRPr="00D26196">
          <w:rPr>
            <w:rStyle w:val="comment1"/>
            <w:sz w:val="18"/>
            <w:rPrChange w:id="24133" w:author="shorny" w:date="2014-06-09T18:55:00Z">
              <w:rPr>
                <w:rStyle w:val="comment1"/>
              </w:rPr>
            </w:rPrChange>
          </w:rPr>
          <w:t>-- change the status of an application</w:t>
        </w:r>
      </w:ins>
    </w:p>
    <w:p w14:paraId="1B6C7F07" w14:textId="77777777" w:rsidR="00D26196" w:rsidRPr="00D26196" w:rsidRDefault="00D26196">
      <w:pPr>
        <w:pStyle w:val="HTMLPreformatted"/>
        <w:divId w:val="2032412305"/>
        <w:rPr>
          <w:ins w:id="24134" w:author="shorny" w:date="2014-06-09T18:54:00Z"/>
          <w:sz w:val="18"/>
          <w:rPrChange w:id="24135" w:author="shorny" w:date="2014-06-09T18:55:00Z">
            <w:rPr>
              <w:ins w:id="24136" w:author="shorny" w:date="2014-06-09T18:54:00Z"/>
            </w:rPr>
          </w:rPrChange>
        </w:rPr>
      </w:pPr>
      <w:ins w:id="24137" w:author="shorny" w:date="2014-06-09T18:54:00Z">
        <w:r w:rsidRPr="00D26196">
          <w:rPr>
            <w:sz w:val="18"/>
            <w:rPrChange w:id="24138" w:author="shorny" w:date="2014-06-09T18:55:00Z">
              <w:rPr/>
            </w:rPrChange>
          </w:rPr>
          <w:t xml:space="preserve">  </w:t>
        </w:r>
        <w:r w:rsidRPr="00D26196">
          <w:rPr>
            <w:rStyle w:val="keyword1"/>
            <w:sz w:val="18"/>
            <w:rPrChange w:id="24139" w:author="shorny" w:date="2014-06-09T18:55:00Z">
              <w:rPr>
                <w:rStyle w:val="keyword1"/>
              </w:rPr>
            </w:rPrChange>
          </w:rPr>
          <w:t>UPDATE</w:t>
        </w:r>
        <w:r w:rsidRPr="00D26196">
          <w:rPr>
            <w:sz w:val="18"/>
            <w:rPrChange w:id="24140" w:author="shorny" w:date="2014-06-09T18:55:00Z">
              <w:rPr/>
            </w:rPrChange>
          </w:rPr>
          <w:t xml:space="preserve"> rhd.Application App</w:t>
        </w:r>
      </w:ins>
    </w:p>
    <w:p w14:paraId="2C51E857" w14:textId="77777777" w:rsidR="00D26196" w:rsidRPr="00D26196" w:rsidRDefault="00D26196">
      <w:pPr>
        <w:pStyle w:val="HTMLPreformatted"/>
        <w:divId w:val="2032412305"/>
        <w:rPr>
          <w:ins w:id="24141" w:author="shorny" w:date="2014-06-09T18:54:00Z"/>
          <w:sz w:val="18"/>
          <w:rPrChange w:id="24142" w:author="shorny" w:date="2014-06-09T18:55:00Z">
            <w:rPr>
              <w:ins w:id="24143" w:author="shorny" w:date="2014-06-09T18:54:00Z"/>
            </w:rPr>
          </w:rPrChange>
        </w:rPr>
      </w:pPr>
      <w:ins w:id="24144" w:author="shorny" w:date="2014-06-09T18:54:00Z">
        <w:r w:rsidRPr="00D26196">
          <w:rPr>
            <w:sz w:val="18"/>
            <w:rPrChange w:id="24145" w:author="shorny" w:date="2014-06-09T18:55:00Z">
              <w:rPr/>
            </w:rPrChange>
          </w:rPr>
          <w:t xml:space="preserve">  </w:t>
        </w:r>
        <w:r w:rsidRPr="00D26196">
          <w:rPr>
            <w:rStyle w:val="keyword1"/>
            <w:sz w:val="18"/>
            <w:rPrChange w:id="24146" w:author="shorny" w:date="2014-06-09T18:55:00Z">
              <w:rPr>
                <w:rStyle w:val="keyword1"/>
              </w:rPr>
            </w:rPrChange>
          </w:rPr>
          <w:t>JOIN</w:t>
        </w:r>
        <w:r w:rsidRPr="00D26196">
          <w:rPr>
            <w:sz w:val="18"/>
            <w:rPrChange w:id="24147" w:author="shorny" w:date="2014-06-09T18:55:00Z">
              <w:rPr/>
            </w:rPrChange>
          </w:rPr>
          <w:t xml:space="preserve"> </w:t>
        </w:r>
      </w:ins>
    </w:p>
    <w:p w14:paraId="5D4B1F4E" w14:textId="77777777" w:rsidR="00D26196" w:rsidRPr="00D26196" w:rsidRDefault="00D26196">
      <w:pPr>
        <w:pStyle w:val="HTMLPreformatted"/>
        <w:divId w:val="2032412305"/>
        <w:rPr>
          <w:ins w:id="24148" w:author="shorny" w:date="2014-06-09T18:54:00Z"/>
          <w:sz w:val="18"/>
          <w:rPrChange w:id="24149" w:author="shorny" w:date="2014-06-09T18:55:00Z">
            <w:rPr>
              <w:ins w:id="24150" w:author="shorny" w:date="2014-06-09T18:54:00Z"/>
            </w:rPr>
          </w:rPrChange>
        </w:rPr>
      </w:pPr>
      <w:ins w:id="24151" w:author="shorny" w:date="2014-06-09T18:54:00Z">
        <w:r w:rsidRPr="00D26196">
          <w:rPr>
            <w:sz w:val="18"/>
            <w:rPrChange w:id="24152" w:author="shorny" w:date="2014-06-09T18:55:00Z">
              <w:rPr/>
            </w:rPrChange>
          </w:rPr>
          <w:t xml:space="preserve">    (</w:t>
        </w:r>
        <w:r w:rsidRPr="00D26196">
          <w:rPr>
            <w:rStyle w:val="keyword1"/>
            <w:sz w:val="18"/>
            <w:rPrChange w:id="24153" w:author="shorny" w:date="2014-06-09T18:55:00Z">
              <w:rPr>
                <w:rStyle w:val="keyword1"/>
              </w:rPr>
            </w:rPrChange>
          </w:rPr>
          <w:t>SELECT</w:t>
        </w:r>
        <w:r w:rsidRPr="00D26196">
          <w:rPr>
            <w:sz w:val="18"/>
            <w:rPrChange w:id="24154" w:author="shorny" w:date="2014-06-09T18:55:00Z">
              <w:rPr/>
            </w:rPrChange>
          </w:rPr>
          <w:t xml:space="preserve"> * </w:t>
        </w:r>
        <w:r w:rsidRPr="00D26196">
          <w:rPr>
            <w:rStyle w:val="keyword1"/>
            <w:sz w:val="18"/>
            <w:rPrChange w:id="24155" w:author="shorny" w:date="2014-06-09T18:55:00Z">
              <w:rPr>
                <w:rStyle w:val="keyword1"/>
              </w:rPr>
            </w:rPrChange>
          </w:rPr>
          <w:t>FROM</w:t>
        </w:r>
        <w:r w:rsidRPr="00D26196">
          <w:rPr>
            <w:sz w:val="18"/>
            <w:rPrChange w:id="24156" w:author="shorny" w:date="2014-06-09T18:55:00Z">
              <w:rPr/>
            </w:rPrChange>
          </w:rPr>
          <w:t xml:space="preserve"> rhd</w:t>
        </w:r>
        <w:proofErr w:type="gramStart"/>
        <w:r w:rsidRPr="00D26196">
          <w:rPr>
            <w:sz w:val="18"/>
            <w:rPrChange w:id="24157" w:author="shorny" w:date="2014-06-09T18:55:00Z">
              <w:rPr/>
            </w:rPrChange>
          </w:rPr>
          <w:t>.`</w:t>
        </w:r>
        <w:proofErr w:type="gramEnd"/>
        <w:r w:rsidRPr="00D26196">
          <w:rPr>
            <w:sz w:val="18"/>
            <w:rPrChange w:id="24158" w:author="shorny" w:date="2014-06-09T18:55:00Z">
              <w:rPr/>
            </w:rPrChange>
          </w:rPr>
          <w:t>Application Status` AppStat</w:t>
        </w:r>
      </w:ins>
    </w:p>
    <w:p w14:paraId="25FCDB0A" w14:textId="77777777" w:rsidR="00D26196" w:rsidRPr="00D26196" w:rsidRDefault="00D26196">
      <w:pPr>
        <w:pStyle w:val="HTMLPreformatted"/>
        <w:divId w:val="2032412305"/>
        <w:rPr>
          <w:ins w:id="24159" w:author="shorny" w:date="2014-06-09T18:54:00Z"/>
          <w:sz w:val="18"/>
          <w:rPrChange w:id="24160" w:author="shorny" w:date="2014-06-09T18:55:00Z">
            <w:rPr>
              <w:ins w:id="24161" w:author="shorny" w:date="2014-06-09T18:54:00Z"/>
            </w:rPr>
          </w:rPrChange>
        </w:rPr>
      </w:pPr>
      <w:ins w:id="24162" w:author="shorny" w:date="2014-06-09T18:54:00Z">
        <w:r w:rsidRPr="00D26196">
          <w:rPr>
            <w:sz w:val="18"/>
            <w:rPrChange w:id="24163" w:author="shorny" w:date="2014-06-09T18:55:00Z">
              <w:rPr/>
            </w:rPrChange>
          </w:rPr>
          <w:t xml:space="preserve">     </w:t>
        </w:r>
        <w:r w:rsidRPr="00D26196">
          <w:rPr>
            <w:rStyle w:val="keyword1"/>
            <w:sz w:val="18"/>
            <w:rPrChange w:id="24164" w:author="shorny" w:date="2014-06-09T18:55:00Z">
              <w:rPr>
                <w:rStyle w:val="keyword1"/>
              </w:rPr>
            </w:rPrChange>
          </w:rPr>
          <w:t>WHERE</w:t>
        </w:r>
        <w:r w:rsidRPr="00D26196">
          <w:rPr>
            <w:sz w:val="18"/>
            <w:rPrChange w:id="24165" w:author="shorny" w:date="2014-06-09T18:55:00Z">
              <w:rPr/>
            </w:rPrChange>
          </w:rPr>
          <w:t xml:space="preserve"> AppStat.Status = </w:t>
        </w:r>
        <w:r w:rsidRPr="00D26196">
          <w:rPr>
            <w:rStyle w:val="string1"/>
            <w:sz w:val="18"/>
            <w:rPrChange w:id="24166" w:author="shorny" w:date="2014-06-09T18:55:00Z">
              <w:rPr>
                <w:rStyle w:val="string1"/>
              </w:rPr>
            </w:rPrChange>
          </w:rPr>
          <w:t>'complete.declined'</w:t>
        </w:r>
        <w:r w:rsidRPr="00D26196">
          <w:rPr>
            <w:sz w:val="18"/>
            <w:rPrChange w:id="24167" w:author="shorny" w:date="2014-06-09T18:55:00Z">
              <w:rPr/>
            </w:rPrChange>
          </w:rPr>
          <w:t xml:space="preserve">) </w:t>
        </w:r>
        <w:r w:rsidRPr="00D26196">
          <w:rPr>
            <w:rStyle w:val="keyword1"/>
            <w:sz w:val="18"/>
            <w:rPrChange w:id="24168" w:author="shorny" w:date="2014-06-09T18:55:00Z">
              <w:rPr>
                <w:rStyle w:val="keyword1"/>
              </w:rPr>
            </w:rPrChange>
          </w:rPr>
          <w:t>AS</w:t>
        </w:r>
        <w:r w:rsidRPr="00D26196">
          <w:rPr>
            <w:sz w:val="18"/>
            <w:rPrChange w:id="24169" w:author="shorny" w:date="2014-06-09T18:55:00Z">
              <w:rPr/>
            </w:rPrChange>
          </w:rPr>
          <w:t xml:space="preserve"> Lookup</w:t>
        </w:r>
      </w:ins>
    </w:p>
    <w:p w14:paraId="706BD117" w14:textId="77777777" w:rsidR="00D26196" w:rsidRPr="00D26196" w:rsidRDefault="00D26196">
      <w:pPr>
        <w:pStyle w:val="HTMLPreformatted"/>
        <w:divId w:val="2032412305"/>
        <w:rPr>
          <w:ins w:id="24170" w:author="shorny" w:date="2014-06-09T18:54:00Z"/>
          <w:sz w:val="18"/>
          <w:rPrChange w:id="24171" w:author="shorny" w:date="2014-06-09T18:55:00Z">
            <w:rPr>
              <w:ins w:id="24172" w:author="shorny" w:date="2014-06-09T18:54:00Z"/>
            </w:rPr>
          </w:rPrChange>
        </w:rPr>
      </w:pPr>
      <w:ins w:id="24173" w:author="shorny" w:date="2014-06-09T18:54:00Z">
        <w:r w:rsidRPr="00D26196">
          <w:rPr>
            <w:sz w:val="18"/>
            <w:rPrChange w:id="24174" w:author="shorny" w:date="2014-06-09T18:55:00Z">
              <w:rPr/>
            </w:rPrChange>
          </w:rPr>
          <w:t xml:space="preserve">  </w:t>
        </w:r>
        <w:r w:rsidRPr="00D26196">
          <w:rPr>
            <w:rStyle w:val="keyword1"/>
            <w:sz w:val="18"/>
            <w:rPrChange w:id="24175" w:author="shorny" w:date="2014-06-09T18:55:00Z">
              <w:rPr>
                <w:rStyle w:val="keyword1"/>
              </w:rPr>
            </w:rPrChange>
          </w:rPr>
          <w:t>SET</w:t>
        </w:r>
        <w:r w:rsidRPr="00D26196">
          <w:rPr>
            <w:sz w:val="18"/>
            <w:rPrChange w:id="24176" w:author="shorny" w:date="2014-06-09T18:55:00Z">
              <w:rPr/>
            </w:rPrChange>
          </w:rPr>
          <w:t xml:space="preserve"> App.applicationStatusID = Lookup.ApplicationStatusID</w:t>
        </w:r>
      </w:ins>
    </w:p>
    <w:p w14:paraId="734163FA" w14:textId="77777777" w:rsidR="00D26196" w:rsidRPr="00D26196" w:rsidRDefault="00D26196">
      <w:pPr>
        <w:pStyle w:val="HTMLPreformatted"/>
        <w:divId w:val="2032412305"/>
        <w:rPr>
          <w:ins w:id="24177" w:author="shorny" w:date="2014-06-09T18:54:00Z"/>
          <w:sz w:val="18"/>
          <w:rPrChange w:id="24178" w:author="shorny" w:date="2014-06-09T18:55:00Z">
            <w:rPr>
              <w:ins w:id="24179" w:author="shorny" w:date="2014-06-09T18:54:00Z"/>
            </w:rPr>
          </w:rPrChange>
        </w:rPr>
      </w:pPr>
      <w:ins w:id="24180" w:author="shorny" w:date="2014-06-09T18:54:00Z">
        <w:r w:rsidRPr="00D26196">
          <w:rPr>
            <w:sz w:val="18"/>
            <w:rPrChange w:id="24181" w:author="shorny" w:date="2014-06-09T18:55:00Z">
              <w:rPr/>
            </w:rPrChange>
          </w:rPr>
          <w:t xml:space="preserve">  </w:t>
        </w:r>
        <w:r w:rsidRPr="00D26196">
          <w:rPr>
            <w:rStyle w:val="keyword1"/>
            <w:sz w:val="18"/>
            <w:rPrChange w:id="24182" w:author="shorny" w:date="2014-06-09T18:55:00Z">
              <w:rPr>
                <w:rStyle w:val="keyword1"/>
              </w:rPr>
            </w:rPrChange>
          </w:rPr>
          <w:t>WHERE</w:t>
        </w:r>
        <w:r w:rsidRPr="00D26196">
          <w:rPr>
            <w:sz w:val="18"/>
            <w:rPrChange w:id="24183" w:author="shorny" w:date="2014-06-09T18:55:00Z">
              <w:rPr/>
            </w:rPrChange>
          </w:rPr>
          <w:t xml:space="preserve"> App.ApplicationID = </w:t>
        </w:r>
        <w:proofErr w:type="gramStart"/>
        <w:r w:rsidRPr="00D26196">
          <w:rPr>
            <w:sz w:val="18"/>
            <w:rPrChange w:id="24184" w:author="shorny" w:date="2014-06-09T18:55:00Z">
              <w:rPr/>
            </w:rPrChange>
          </w:rPr>
          <w:t>611 ;</w:t>
        </w:r>
        <w:proofErr w:type="gramEnd"/>
      </w:ins>
    </w:p>
    <w:p w14:paraId="2EA55AFE" w14:textId="77777777" w:rsidR="00D26196" w:rsidRPr="00D26196" w:rsidRDefault="00D26196">
      <w:pPr>
        <w:pStyle w:val="HTMLPreformatted"/>
        <w:divId w:val="2032412305"/>
        <w:rPr>
          <w:ins w:id="24185" w:author="shorny" w:date="2014-06-09T18:54:00Z"/>
          <w:sz w:val="18"/>
          <w:rPrChange w:id="24186" w:author="shorny" w:date="2014-06-09T18:55:00Z">
            <w:rPr>
              <w:ins w:id="24187" w:author="shorny" w:date="2014-06-09T18:54:00Z"/>
            </w:rPr>
          </w:rPrChange>
        </w:rPr>
      </w:pPr>
    </w:p>
    <w:p w14:paraId="18A08EC7" w14:textId="77777777" w:rsidR="00D26196" w:rsidRPr="00D26196" w:rsidRDefault="00D26196">
      <w:pPr>
        <w:pStyle w:val="HTMLPreformatted"/>
        <w:divId w:val="2032412305"/>
        <w:rPr>
          <w:ins w:id="24188" w:author="shorny" w:date="2014-06-09T18:54:00Z"/>
          <w:rStyle w:val="comment1"/>
          <w:sz w:val="18"/>
          <w:rPrChange w:id="24189" w:author="shorny" w:date="2014-06-09T18:55:00Z">
            <w:rPr>
              <w:ins w:id="24190" w:author="shorny" w:date="2014-06-09T18:54:00Z"/>
              <w:rStyle w:val="comment1"/>
            </w:rPr>
          </w:rPrChange>
        </w:rPr>
      </w:pPr>
      <w:ins w:id="24191" w:author="shorny" w:date="2014-06-09T18:54:00Z">
        <w:r w:rsidRPr="00D26196">
          <w:rPr>
            <w:sz w:val="18"/>
            <w:rPrChange w:id="24192" w:author="shorny" w:date="2014-06-09T18:55:00Z">
              <w:rPr/>
            </w:rPrChange>
          </w:rPr>
          <w:t xml:space="preserve">  </w:t>
        </w:r>
        <w:r w:rsidRPr="00D26196">
          <w:rPr>
            <w:rStyle w:val="comment1"/>
            <w:sz w:val="18"/>
            <w:rPrChange w:id="24193" w:author="shorny" w:date="2014-06-09T18:55:00Z">
              <w:rPr>
                <w:rStyle w:val="comment1"/>
              </w:rPr>
            </w:rPrChange>
          </w:rPr>
          <w:t>-- run the query for this test and create a temporary table for results</w:t>
        </w:r>
      </w:ins>
    </w:p>
    <w:p w14:paraId="62922D3A" w14:textId="77777777" w:rsidR="00D26196" w:rsidRPr="00D26196" w:rsidRDefault="00D26196">
      <w:pPr>
        <w:pStyle w:val="HTMLPreformatted"/>
        <w:divId w:val="2032412305"/>
        <w:rPr>
          <w:ins w:id="24194" w:author="shorny" w:date="2014-06-09T18:54:00Z"/>
          <w:sz w:val="18"/>
          <w:rPrChange w:id="24195" w:author="shorny" w:date="2014-06-09T18:55:00Z">
            <w:rPr>
              <w:ins w:id="24196" w:author="shorny" w:date="2014-06-09T18:54:00Z"/>
            </w:rPr>
          </w:rPrChange>
        </w:rPr>
      </w:pPr>
      <w:ins w:id="24197" w:author="shorny" w:date="2014-06-09T18:54:00Z">
        <w:r w:rsidRPr="00D26196">
          <w:rPr>
            <w:sz w:val="18"/>
            <w:rPrChange w:id="24198" w:author="shorny" w:date="2014-06-09T18:55:00Z">
              <w:rPr/>
            </w:rPrChange>
          </w:rPr>
          <w:t xml:space="preserve">  </w:t>
        </w:r>
        <w:r w:rsidRPr="00D26196">
          <w:rPr>
            <w:rStyle w:val="keyword1"/>
            <w:sz w:val="18"/>
            <w:rPrChange w:id="24199" w:author="shorny" w:date="2014-06-09T18:55:00Z">
              <w:rPr>
                <w:rStyle w:val="keyword1"/>
              </w:rPr>
            </w:rPrChange>
          </w:rPr>
          <w:t>CREATE</w:t>
        </w:r>
        <w:r w:rsidRPr="00D26196">
          <w:rPr>
            <w:sz w:val="18"/>
            <w:rPrChange w:id="24200" w:author="shorny" w:date="2014-06-09T18:55:00Z">
              <w:rPr/>
            </w:rPrChange>
          </w:rPr>
          <w:t xml:space="preserve"> </w:t>
        </w:r>
        <w:r w:rsidRPr="00D26196">
          <w:rPr>
            <w:rStyle w:val="keyword1"/>
            <w:sz w:val="18"/>
            <w:rPrChange w:id="24201" w:author="shorny" w:date="2014-06-09T18:55:00Z">
              <w:rPr>
                <w:rStyle w:val="keyword1"/>
              </w:rPr>
            </w:rPrChange>
          </w:rPr>
          <w:t>TEMPORARY</w:t>
        </w:r>
        <w:r w:rsidRPr="00D26196">
          <w:rPr>
            <w:sz w:val="18"/>
            <w:rPrChange w:id="24202" w:author="shorny" w:date="2014-06-09T18:55:00Z">
              <w:rPr/>
            </w:rPrChange>
          </w:rPr>
          <w:t xml:space="preserve"> </w:t>
        </w:r>
        <w:r w:rsidRPr="00D26196">
          <w:rPr>
            <w:rStyle w:val="keyword1"/>
            <w:sz w:val="18"/>
            <w:rPrChange w:id="24203" w:author="shorny" w:date="2014-06-09T18:55:00Z">
              <w:rPr>
                <w:rStyle w:val="keyword1"/>
              </w:rPr>
            </w:rPrChange>
          </w:rPr>
          <w:t>TABLE</w:t>
        </w:r>
        <w:r w:rsidRPr="00D26196">
          <w:rPr>
            <w:sz w:val="18"/>
            <w:rPrChange w:id="24204" w:author="shorny" w:date="2014-06-09T18:55:00Z">
              <w:rPr/>
            </w:rPrChange>
          </w:rPr>
          <w:t xml:space="preserve"> </w:t>
        </w:r>
        <w:r w:rsidRPr="00D26196">
          <w:rPr>
            <w:rStyle w:val="function-name1"/>
            <w:sz w:val="18"/>
            <w:rPrChange w:id="24205" w:author="shorny" w:date="2014-06-09T18:55:00Z">
              <w:rPr>
                <w:rStyle w:val="function-name1"/>
              </w:rPr>
            </w:rPrChange>
          </w:rPr>
          <w:t>utrans_o_actuals</w:t>
        </w:r>
      </w:ins>
    </w:p>
    <w:p w14:paraId="1CDDE81C" w14:textId="77777777" w:rsidR="00D26196" w:rsidRPr="00D26196" w:rsidRDefault="00D26196">
      <w:pPr>
        <w:pStyle w:val="HTMLPreformatted"/>
        <w:divId w:val="2032412305"/>
        <w:rPr>
          <w:ins w:id="24206" w:author="shorny" w:date="2014-06-09T18:54:00Z"/>
          <w:sz w:val="18"/>
          <w:rPrChange w:id="24207" w:author="shorny" w:date="2014-06-09T18:55:00Z">
            <w:rPr>
              <w:ins w:id="24208" w:author="shorny" w:date="2014-06-09T18:54:00Z"/>
            </w:rPr>
          </w:rPrChange>
        </w:rPr>
      </w:pPr>
      <w:ins w:id="24209" w:author="shorny" w:date="2014-06-09T18:54:00Z">
        <w:r w:rsidRPr="00D26196">
          <w:rPr>
            <w:sz w:val="18"/>
            <w:rPrChange w:id="24210" w:author="shorny" w:date="2014-06-09T18:55:00Z">
              <w:rPr/>
            </w:rPrChange>
          </w:rPr>
          <w:t xml:space="preserve">  </w:t>
        </w:r>
        <w:r w:rsidRPr="00D26196">
          <w:rPr>
            <w:rStyle w:val="keyword1"/>
            <w:sz w:val="18"/>
            <w:rPrChange w:id="24211" w:author="shorny" w:date="2014-06-09T18:55:00Z">
              <w:rPr>
                <w:rStyle w:val="keyword1"/>
              </w:rPr>
            </w:rPrChange>
          </w:rPr>
          <w:t>SELECT</w:t>
        </w:r>
        <w:r w:rsidRPr="00D26196">
          <w:rPr>
            <w:sz w:val="18"/>
            <w:rPrChange w:id="24212" w:author="shorny" w:date="2014-06-09T18:55:00Z">
              <w:rPr/>
            </w:rPrChange>
          </w:rPr>
          <w:t xml:space="preserve"> AppStat.Status</w:t>
        </w:r>
      </w:ins>
    </w:p>
    <w:p w14:paraId="081E2C14" w14:textId="77777777" w:rsidR="00D26196" w:rsidRPr="00D26196" w:rsidRDefault="00D26196">
      <w:pPr>
        <w:pStyle w:val="HTMLPreformatted"/>
        <w:divId w:val="2032412305"/>
        <w:rPr>
          <w:ins w:id="24213" w:author="shorny" w:date="2014-06-09T18:54:00Z"/>
          <w:sz w:val="18"/>
          <w:rPrChange w:id="24214" w:author="shorny" w:date="2014-06-09T18:55:00Z">
            <w:rPr>
              <w:ins w:id="24215" w:author="shorny" w:date="2014-06-09T18:54:00Z"/>
            </w:rPr>
          </w:rPrChange>
        </w:rPr>
      </w:pPr>
      <w:ins w:id="24216" w:author="shorny" w:date="2014-06-09T18:54:00Z">
        <w:r w:rsidRPr="00D26196">
          <w:rPr>
            <w:sz w:val="18"/>
            <w:rPrChange w:id="24217" w:author="shorny" w:date="2014-06-09T18:55:00Z">
              <w:rPr/>
            </w:rPrChange>
          </w:rPr>
          <w:t xml:space="preserve">  </w:t>
        </w:r>
        <w:r w:rsidRPr="00D26196">
          <w:rPr>
            <w:rStyle w:val="keyword1"/>
            <w:sz w:val="18"/>
            <w:rPrChange w:id="24218" w:author="shorny" w:date="2014-06-09T18:55:00Z">
              <w:rPr>
                <w:rStyle w:val="keyword1"/>
              </w:rPr>
            </w:rPrChange>
          </w:rPr>
          <w:t>FROM</w:t>
        </w:r>
        <w:r w:rsidRPr="00D26196">
          <w:rPr>
            <w:sz w:val="18"/>
            <w:rPrChange w:id="24219" w:author="shorny" w:date="2014-06-09T18:55:00Z">
              <w:rPr/>
            </w:rPrChange>
          </w:rPr>
          <w:t xml:space="preserve"> rhd</w:t>
        </w:r>
        <w:proofErr w:type="gramStart"/>
        <w:r w:rsidRPr="00D26196">
          <w:rPr>
            <w:sz w:val="18"/>
            <w:rPrChange w:id="24220" w:author="shorny" w:date="2014-06-09T18:55:00Z">
              <w:rPr/>
            </w:rPrChange>
          </w:rPr>
          <w:t>.`</w:t>
        </w:r>
        <w:proofErr w:type="gramEnd"/>
        <w:r w:rsidRPr="00D26196">
          <w:rPr>
            <w:sz w:val="18"/>
            <w:rPrChange w:id="24221" w:author="shorny" w:date="2014-06-09T18:55:00Z">
              <w:rPr/>
            </w:rPrChange>
          </w:rPr>
          <w:t>Application Status` AppStat</w:t>
        </w:r>
      </w:ins>
    </w:p>
    <w:p w14:paraId="088DADB2" w14:textId="77777777" w:rsidR="00D26196" w:rsidRPr="00D26196" w:rsidRDefault="00D26196">
      <w:pPr>
        <w:pStyle w:val="HTMLPreformatted"/>
        <w:divId w:val="2032412305"/>
        <w:rPr>
          <w:ins w:id="24222" w:author="shorny" w:date="2014-06-09T18:54:00Z"/>
          <w:sz w:val="18"/>
          <w:rPrChange w:id="24223" w:author="shorny" w:date="2014-06-09T18:55:00Z">
            <w:rPr>
              <w:ins w:id="24224" w:author="shorny" w:date="2014-06-09T18:54:00Z"/>
            </w:rPr>
          </w:rPrChange>
        </w:rPr>
      </w:pPr>
      <w:ins w:id="24225" w:author="shorny" w:date="2014-06-09T18:54:00Z">
        <w:r w:rsidRPr="00D26196">
          <w:rPr>
            <w:sz w:val="18"/>
            <w:rPrChange w:id="24226" w:author="shorny" w:date="2014-06-09T18:55:00Z">
              <w:rPr/>
            </w:rPrChange>
          </w:rPr>
          <w:t xml:space="preserve">  </w:t>
        </w:r>
        <w:r w:rsidRPr="00D26196">
          <w:rPr>
            <w:rStyle w:val="keyword1"/>
            <w:sz w:val="18"/>
            <w:rPrChange w:id="24227" w:author="shorny" w:date="2014-06-09T18:55:00Z">
              <w:rPr>
                <w:rStyle w:val="keyword1"/>
              </w:rPr>
            </w:rPrChange>
          </w:rPr>
          <w:t>INNER</w:t>
        </w:r>
        <w:r w:rsidRPr="00D26196">
          <w:rPr>
            <w:sz w:val="18"/>
            <w:rPrChange w:id="24228" w:author="shorny" w:date="2014-06-09T18:55:00Z">
              <w:rPr/>
            </w:rPrChange>
          </w:rPr>
          <w:t xml:space="preserve"> </w:t>
        </w:r>
        <w:r w:rsidRPr="00D26196">
          <w:rPr>
            <w:rStyle w:val="keyword1"/>
            <w:sz w:val="18"/>
            <w:rPrChange w:id="24229" w:author="shorny" w:date="2014-06-09T18:55:00Z">
              <w:rPr>
                <w:rStyle w:val="keyword1"/>
              </w:rPr>
            </w:rPrChange>
          </w:rPr>
          <w:t>JOIN</w:t>
        </w:r>
        <w:r w:rsidRPr="00D26196">
          <w:rPr>
            <w:sz w:val="18"/>
            <w:rPrChange w:id="24230" w:author="shorny" w:date="2014-06-09T18:55:00Z">
              <w:rPr/>
            </w:rPrChange>
          </w:rPr>
          <w:t xml:space="preserve"> rhd.Application App</w:t>
        </w:r>
      </w:ins>
    </w:p>
    <w:p w14:paraId="3E4D4282" w14:textId="77777777" w:rsidR="00D26196" w:rsidRPr="00D26196" w:rsidRDefault="00D26196">
      <w:pPr>
        <w:pStyle w:val="HTMLPreformatted"/>
        <w:divId w:val="2032412305"/>
        <w:rPr>
          <w:ins w:id="24231" w:author="shorny" w:date="2014-06-09T18:54:00Z"/>
          <w:sz w:val="18"/>
          <w:rPrChange w:id="24232" w:author="shorny" w:date="2014-06-09T18:55:00Z">
            <w:rPr>
              <w:ins w:id="24233" w:author="shorny" w:date="2014-06-09T18:54:00Z"/>
            </w:rPr>
          </w:rPrChange>
        </w:rPr>
      </w:pPr>
      <w:ins w:id="24234" w:author="shorny" w:date="2014-06-09T18:54:00Z">
        <w:r w:rsidRPr="00D26196">
          <w:rPr>
            <w:sz w:val="18"/>
            <w:rPrChange w:id="24235" w:author="shorny" w:date="2014-06-09T18:55:00Z">
              <w:rPr/>
            </w:rPrChange>
          </w:rPr>
          <w:t xml:space="preserve">    </w:t>
        </w:r>
        <w:r w:rsidRPr="00D26196">
          <w:rPr>
            <w:rStyle w:val="keyword1"/>
            <w:sz w:val="18"/>
            <w:rPrChange w:id="24236" w:author="shorny" w:date="2014-06-09T18:55:00Z">
              <w:rPr>
                <w:rStyle w:val="keyword1"/>
              </w:rPr>
            </w:rPrChange>
          </w:rPr>
          <w:t>ON</w:t>
        </w:r>
        <w:r w:rsidRPr="00D26196">
          <w:rPr>
            <w:sz w:val="18"/>
            <w:rPrChange w:id="24237" w:author="shorny" w:date="2014-06-09T18:55:00Z">
              <w:rPr/>
            </w:rPrChange>
          </w:rPr>
          <w:t xml:space="preserve"> AppStat.ApplicationStatusID = App.ApplicationStatusID</w:t>
        </w:r>
      </w:ins>
    </w:p>
    <w:p w14:paraId="34FD3B96" w14:textId="77777777" w:rsidR="00D26196" w:rsidRPr="00D26196" w:rsidRDefault="00D26196">
      <w:pPr>
        <w:pStyle w:val="HTMLPreformatted"/>
        <w:divId w:val="2032412305"/>
        <w:rPr>
          <w:ins w:id="24238" w:author="shorny" w:date="2014-06-09T18:54:00Z"/>
          <w:sz w:val="18"/>
          <w:rPrChange w:id="24239" w:author="shorny" w:date="2014-06-09T18:55:00Z">
            <w:rPr>
              <w:ins w:id="24240" w:author="shorny" w:date="2014-06-09T18:54:00Z"/>
            </w:rPr>
          </w:rPrChange>
        </w:rPr>
      </w:pPr>
      <w:ins w:id="24241" w:author="shorny" w:date="2014-06-09T18:54:00Z">
        <w:r w:rsidRPr="00D26196">
          <w:rPr>
            <w:sz w:val="18"/>
            <w:rPrChange w:id="24242" w:author="shorny" w:date="2014-06-09T18:55:00Z">
              <w:rPr/>
            </w:rPrChange>
          </w:rPr>
          <w:t xml:space="preserve">  </w:t>
        </w:r>
        <w:r w:rsidRPr="00D26196">
          <w:rPr>
            <w:rStyle w:val="keyword1"/>
            <w:sz w:val="18"/>
            <w:rPrChange w:id="24243" w:author="shorny" w:date="2014-06-09T18:55:00Z">
              <w:rPr>
                <w:rStyle w:val="keyword1"/>
              </w:rPr>
            </w:rPrChange>
          </w:rPr>
          <w:t>WHERE</w:t>
        </w:r>
        <w:r w:rsidRPr="00D26196">
          <w:rPr>
            <w:sz w:val="18"/>
            <w:rPrChange w:id="24244" w:author="shorny" w:date="2014-06-09T18:55:00Z">
              <w:rPr/>
            </w:rPrChange>
          </w:rPr>
          <w:t xml:space="preserve"> App.ApplicationID = 611;</w:t>
        </w:r>
      </w:ins>
    </w:p>
    <w:p w14:paraId="71E3B278" w14:textId="77777777" w:rsidR="00D26196" w:rsidRPr="00D26196" w:rsidRDefault="00D26196">
      <w:pPr>
        <w:pStyle w:val="HTMLPreformatted"/>
        <w:divId w:val="2032412305"/>
        <w:rPr>
          <w:ins w:id="24245" w:author="shorny" w:date="2014-06-09T18:54:00Z"/>
          <w:sz w:val="18"/>
          <w:rPrChange w:id="24246" w:author="shorny" w:date="2014-06-09T18:55:00Z">
            <w:rPr>
              <w:ins w:id="24247" w:author="shorny" w:date="2014-06-09T18:54:00Z"/>
            </w:rPr>
          </w:rPrChange>
        </w:rPr>
      </w:pPr>
    </w:p>
    <w:p w14:paraId="4742A2A6" w14:textId="77777777" w:rsidR="00D26196" w:rsidRPr="00D26196" w:rsidRDefault="00D26196">
      <w:pPr>
        <w:pStyle w:val="HTMLPreformatted"/>
        <w:divId w:val="2032412305"/>
        <w:rPr>
          <w:ins w:id="24248" w:author="shorny" w:date="2014-06-09T18:54:00Z"/>
          <w:rStyle w:val="comment1"/>
          <w:sz w:val="18"/>
          <w:rPrChange w:id="24249" w:author="shorny" w:date="2014-06-09T18:55:00Z">
            <w:rPr>
              <w:ins w:id="24250" w:author="shorny" w:date="2014-06-09T18:54:00Z"/>
              <w:rStyle w:val="comment1"/>
            </w:rPr>
          </w:rPrChange>
        </w:rPr>
      </w:pPr>
      <w:ins w:id="24251" w:author="shorny" w:date="2014-06-09T18:54:00Z">
        <w:r w:rsidRPr="00D26196">
          <w:rPr>
            <w:sz w:val="18"/>
            <w:rPrChange w:id="24252" w:author="shorny" w:date="2014-06-09T18:55:00Z">
              <w:rPr/>
            </w:rPrChange>
          </w:rPr>
          <w:t xml:space="preserve">  </w:t>
        </w:r>
        <w:r w:rsidRPr="00D26196">
          <w:rPr>
            <w:rStyle w:val="comment1"/>
            <w:sz w:val="18"/>
            <w:rPrChange w:id="24253" w:author="shorny" w:date="2014-06-09T18:55:00Z">
              <w:rPr>
                <w:rStyle w:val="comment1"/>
              </w:rPr>
            </w:rPrChange>
          </w:rPr>
          <w:t>-- create a temporary table to store the expected results</w:t>
        </w:r>
      </w:ins>
    </w:p>
    <w:p w14:paraId="62669A49" w14:textId="77777777" w:rsidR="00D26196" w:rsidRPr="00D26196" w:rsidRDefault="00D26196">
      <w:pPr>
        <w:pStyle w:val="HTMLPreformatted"/>
        <w:divId w:val="2032412305"/>
        <w:rPr>
          <w:ins w:id="24254" w:author="shorny" w:date="2014-06-09T18:54:00Z"/>
          <w:rStyle w:val="comment1"/>
          <w:sz w:val="18"/>
          <w:rPrChange w:id="24255" w:author="shorny" w:date="2014-06-09T18:55:00Z">
            <w:rPr>
              <w:ins w:id="24256" w:author="shorny" w:date="2014-06-09T18:54:00Z"/>
              <w:rStyle w:val="comment1"/>
            </w:rPr>
          </w:rPrChange>
        </w:rPr>
      </w:pPr>
      <w:ins w:id="24257" w:author="shorny" w:date="2014-06-09T18:54:00Z">
        <w:r w:rsidRPr="00D26196">
          <w:rPr>
            <w:sz w:val="18"/>
            <w:rPrChange w:id="24258" w:author="shorny" w:date="2014-06-09T18:55:00Z">
              <w:rPr/>
            </w:rPrChange>
          </w:rPr>
          <w:t xml:space="preserve">  </w:t>
        </w:r>
        <w:r w:rsidRPr="00D26196">
          <w:rPr>
            <w:rStyle w:val="comment1"/>
            <w:sz w:val="18"/>
            <w:rPrChange w:id="24259" w:author="shorny" w:date="2014-06-09T18:55:00Z">
              <w:rPr>
                <w:rStyle w:val="comment1"/>
              </w:rPr>
            </w:rPrChange>
          </w:rPr>
          <w:t xml:space="preserve">-- </w:t>
        </w:r>
        <w:proofErr w:type="gramStart"/>
        <w:r w:rsidRPr="00D26196">
          <w:rPr>
            <w:rStyle w:val="comment1"/>
            <w:sz w:val="18"/>
            <w:rPrChange w:id="24260" w:author="shorny" w:date="2014-06-09T18:55:00Z">
              <w:rPr>
                <w:rStyle w:val="comment1"/>
              </w:rPr>
            </w:rPrChange>
          </w:rPr>
          <w:t>one</w:t>
        </w:r>
        <w:proofErr w:type="gramEnd"/>
        <w:r w:rsidRPr="00D26196">
          <w:rPr>
            <w:rStyle w:val="comment1"/>
            <w:sz w:val="18"/>
            <w:rPrChange w:id="24261" w:author="shorny" w:date="2014-06-09T18:55:00Z">
              <w:rPr>
                <w:rStyle w:val="comment1"/>
              </w:rPr>
            </w:rPrChange>
          </w:rPr>
          <w:t xml:space="preserve"> row, 'complete.declined'</w:t>
        </w:r>
      </w:ins>
    </w:p>
    <w:p w14:paraId="1539D683" w14:textId="77777777" w:rsidR="00D26196" w:rsidRPr="00D26196" w:rsidRDefault="00D26196">
      <w:pPr>
        <w:pStyle w:val="HTMLPreformatted"/>
        <w:divId w:val="2032412305"/>
        <w:rPr>
          <w:ins w:id="24262" w:author="shorny" w:date="2014-06-09T18:54:00Z"/>
          <w:sz w:val="18"/>
          <w:rPrChange w:id="24263" w:author="shorny" w:date="2014-06-09T18:55:00Z">
            <w:rPr>
              <w:ins w:id="24264" w:author="shorny" w:date="2014-06-09T18:54:00Z"/>
            </w:rPr>
          </w:rPrChange>
        </w:rPr>
      </w:pPr>
      <w:ins w:id="24265" w:author="shorny" w:date="2014-06-09T18:54:00Z">
        <w:r w:rsidRPr="00D26196">
          <w:rPr>
            <w:sz w:val="18"/>
            <w:rPrChange w:id="24266" w:author="shorny" w:date="2014-06-09T18:55:00Z">
              <w:rPr/>
            </w:rPrChange>
          </w:rPr>
          <w:t xml:space="preserve">  </w:t>
        </w:r>
        <w:r w:rsidRPr="00D26196">
          <w:rPr>
            <w:rStyle w:val="keyword1"/>
            <w:sz w:val="18"/>
            <w:rPrChange w:id="24267" w:author="shorny" w:date="2014-06-09T18:55:00Z">
              <w:rPr>
                <w:rStyle w:val="keyword1"/>
              </w:rPr>
            </w:rPrChange>
          </w:rPr>
          <w:t>CREATE</w:t>
        </w:r>
        <w:r w:rsidRPr="00D26196">
          <w:rPr>
            <w:sz w:val="18"/>
            <w:rPrChange w:id="24268" w:author="shorny" w:date="2014-06-09T18:55:00Z">
              <w:rPr/>
            </w:rPrChange>
          </w:rPr>
          <w:t xml:space="preserve"> </w:t>
        </w:r>
        <w:r w:rsidRPr="00D26196">
          <w:rPr>
            <w:rStyle w:val="keyword1"/>
            <w:sz w:val="18"/>
            <w:rPrChange w:id="24269" w:author="shorny" w:date="2014-06-09T18:55:00Z">
              <w:rPr>
                <w:rStyle w:val="keyword1"/>
              </w:rPr>
            </w:rPrChange>
          </w:rPr>
          <w:t>TEMPORARY</w:t>
        </w:r>
        <w:r w:rsidRPr="00D26196">
          <w:rPr>
            <w:sz w:val="18"/>
            <w:rPrChange w:id="24270" w:author="shorny" w:date="2014-06-09T18:55:00Z">
              <w:rPr/>
            </w:rPrChange>
          </w:rPr>
          <w:t xml:space="preserve"> </w:t>
        </w:r>
        <w:r w:rsidRPr="00D26196">
          <w:rPr>
            <w:rStyle w:val="keyword1"/>
            <w:sz w:val="18"/>
            <w:rPrChange w:id="24271" w:author="shorny" w:date="2014-06-09T18:55:00Z">
              <w:rPr>
                <w:rStyle w:val="keyword1"/>
              </w:rPr>
            </w:rPrChange>
          </w:rPr>
          <w:t>TABLE</w:t>
        </w:r>
        <w:r w:rsidRPr="00D26196">
          <w:rPr>
            <w:sz w:val="18"/>
            <w:rPrChange w:id="24272" w:author="shorny" w:date="2014-06-09T18:55:00Z">
              <w:rPr/>
            </w:rPrChange>
          </w:rPr>
          <w:t xml:space="preserve"> </w:t>
        </w:r>
        <w:r w:rsidRPr="00D26196">
          <w:rPr>
            <w:rStyle w:val="function-name1"/>
            <w:sz w:val="18"/>
            <w:rPrChange w:id="24273" w:author="shorny" w:date="2014-06-09T18:55:00Z">
              <w:rPr>
                <w:rStyle w:val="function-name1"/>
              </w:rPr>
            </w:rPrChange>
          </w:rPr>
          <w:t>utrans_o_expecteds</w:t>
        </w:r>
        <w:r w:rsidRPr="00D26196">
          <w:rPr>
            <w:sz w:val="18"/>
            <w:rPrChange w:id="24274" w:author="shorny" w:date="2014-06-09T18:55:00Z">
              <w:rPr/>
            </w:rPrChange>
          </w:rPr>
          <w:t xml:space="preserve"> (</w:t>
        </w:r>
      </w:ins>
    </w:p>
    <w:p w14:paraId="66E719F5" w14:textId="77777777" w:rsidR="00D26196" w:rsidRPr="00D26196" w:rsidRDefault="00D26196">
      <w:pPr>
        <w:pStyle w:val="HTMLPreformatted"/>
        <w:divId w:val="2032412305"/>
        <w:rPr>
          <w:ins w:id="24275" w:author="shorny" w:date="2014-06-09T18:54:00Z"/>
          <w:sz w:val="18"/>
          <w:rPrChange w:id="24276" w:author="shorny" w:date="2014-06-09T18:55:00Z">
            <w:rPr>
              <w:ins w:id="24277" w:author="shorny" w:date="2014-06-09T18:54:00Z"/>
            </w:rPr>
          </w:rPrChange>
        </w:rPr>
      </w:pPr>
      <w:ins w:id="24278" w:author="shorny" w:date="2014-06-09T18:54:00Z">
        <w:r w:rsidRPr="00D26196">
          <w:rPr>
            <w:sz w:val="18"/>
            <w:rPrChange w:id="24279" w:author="shorny" w:date="2014-06-09T18:55:00Z">
              <w:rPr/>
            </w:rPrChange>
          </w:rPr>
          <w:t xml:space="preserve">    Status </w:t>
        </w:r>
        <w:proofErr w:type="gramStart"/>
        <w:r w:rsidRPr="00D26196">
          <w:rPr>
            <w:rStyle w:val="type1"/>
            <w:sz w:val="18"/>
            <w:rPrChange w:id="24280" w:author="shorny" w:date="2014-06-09T18:55:00Z">
              <w:rPr>
                <w:rStyle w:val="type1"/>
              </w:rPr>
            </w:rPrChange>
          </w:rPr>
          <w:t>varchar</w:t>
        </w:r>
        <w:r w:rsidRPr="00D26196">
          <w:rPr>
            <w:sz w:val="18"/>
            <w:rPrChange w:id="24281" w:author="shorny" w:date="2014-06-09T18:55:00Z">
              <w:rPr/>
            </w:rPrChange>
          </w:rPr>
          <w:t>(</w:t>
        </w:r>
        <w:proofErr w:type="gramEnd"/>
        <w:r w:rsidRPr="00D26196">
          <w:rPr>
            <w:sz w:val="18"/>
            <w:rPrChange w:id="24282" w:author="shorny" w:date="2014-06-09T18:55:00Z">
              <w:rPr/>
            </w:rPrChange>
          </w:rPr>
          <w:t>50)</w:t>
        </w:r>
      </w:ins>
    </w:p>
    <w:p w14:paraId="4ADBB8F3" w14:textId="77777777" w:rsidR="00D26196" w:rsidRPr="00D26196" w:rsidRDefault="00D26196">
      <w:pPr>
        <w:pStyle w:val="HTMLPreformatted"/>
        <w:divId w:val="2032412305"/>
        <w:rPr>
          <w:ins w:id="24283" w:author="shorny" w:date="2014-06-09T18:54:00Z"/>
          <w:sz w:val="18"/>
          <w:rPrChange w:id="24284" w:author="shorny" w:date="2014-06-09T18:55:00Z">
            <w:rPr>
              <w:ins w:id="24285" w:author="shorny" w:date="2014-06-09T18:54:00Z"/>
            </w:rPr>
          </w:rPrChange>
        </w:rPr>
      </w:pPr>
      <w:ins w:id="24286" w:author="shorny" w:date="2014-06-09T18:54:00Z">
        <w:r w:rsidRPr="00D26196">
          <w:rPr>
            <w:sz w:val="18"/>
            <w:rPrChange w:id="24287" w:author="shorny" w:date="2014-06-09T18:55:00Z">
              <w:rPr/>
            </w:rPrChange>
          </w:rPr>
          <w:t xml:space="preserve">  ) ;</w:t>
        </w:r>
      </w:ins>
    </w:p>
    <w:p w14:paraId="6A532029" w14:textId="77777777" w:rsidR="00D26196" w:rsidRPr="00D26196" w:rsidRDefault="00D26196">
      <w:pPr>
        <w:pStyle w:val="HTMLPreformatted"/>
        <w:divId w:val="2032412305"/>
        <w:rPr>
          <w:ins w:id="24288" w:author="shorny" w:date="2014-06-09T18:54:00Z"/>
          <w:sz w:val="18"/>
          <w:rPrChange w:id="24289" w:author="shorny" w:date="2014-06-09T18:55:00Z">
            <w:rPr>
              <w:ins w:id="24290" w:author="shorny" w:date="2014-06-09T18:54:00Z"/>
            </w:rPr>
          </w:rPrChange>
        </w:rPr>
      </w:pPr>
      <w:ins w:id="24291" w:author="shorny" w:date="2014-06-09T18:54:00Z">
        <w:r w:rsidRPr="00D26196">
          <w:rPr>
            <w:sz w:val="18"/>
            <w:rPrChange w:id="24292" w:author="shorny" w:date="2014-06-09T18:55:00Z">
              <w:rPr/>
            </w:rPrChange>
          </w:rPr>
          <w:t xml:space="preserve">  </w:t>
        </w:r>
        <w:r w:rsidRPr="00D26196">
          <w:rPr>
            <w:rStyle w:val="keyword1"/>
            <w:sz w:val="18"/>
            <w:rPrChange w:id="24293" w:author="shorny" w:date="2014-06-09T18:55:00Z">
              <w:rPr>
                <w:rStyle w:val="keyword1"/>
              </w:rPr>
            </w:rPrChange>
          </w:rPr>
          <w:t>INSERT</w:t>
        </w:r>
        <w:r w:rsidRPr="00D26196">
          <w:rPr>
            <w:sz w:val="18"/>
            <w:rPrChange w:id="24294" w:author="shorny" w:date="2014-06-09T18:55:00Z">
              <w:rPr/>
            </w:rPrChange>
          </w:rPr>
          <w:t xml:space="preserve"> </w:t>
        </w:r>
        <w:r w:rsidRPr="00D26196">
          <w:rPr>
            <w:rStyle w:val="keyword1"/>
            <w:sz w:val="18"/>
            <w:rPrChange w:id="24295" w:author="shorny" w:date="2014-06-09T18:55:00Z">
              <w:rPr>
                <w:rStyle w:val="keyword1"/>
              </w:rPr>
            </w:rPrChange>
          </w:rPr>
          <w:t>INTO</w:t>
        </w:r>
        <w:r w:rsidRPr="00D26196">
          <w:rPr>
            <w:sz w:val="18"/>
            <w:rPrChange w:id="24296" w:author="shorny" w:date="2014-06-09T18:55:00Z">
              <w:rPr/>
            </w:rPrChange>
          </w:rPr>
          <w:t xml:space="preserve"> utrans_o_expecteds</w:t>
        </w:r>
      </w:ins>
    </w:p>
    <w:p w14:paraId="1205B597" w14:textId="77777777" w:rsidR="00D26196" w:rsidRPr="00D26196" w:rsidRDefault="00D26196">
      <w:pPr>
        <w:pStyle w:val="HTMLPreformatted"/>
        <w:divId w:val="2032412305"/>
        <w:rPr>
          <w:ins w:id="24297" w:author="shorny" w:date="2014-06-09T18:54:00Z"/>
          <w:sz w:val="18"/>
          <w:rPrChange w:id="24298" w:author="shorny" w:date="2014-06-09T18:55:00Z">
            <w:rPr>
              <w:ins w:id="24299" w:author="shorny" w:date="2014-06-09T18:54:00Z"/>
            </w:rPr>
          </w:rPrChange>
        </w:rPr>
      </w:pPr>
      <w:ins w:id="24300" w:author="shorny" w:date="2014-06-09T18:54:00Z">
        <w:r w:rsidRPr="00D26196">
          <w:rPr>
            <w:sz w:val="18"/>
            <w:rPrChange w:id="24301" w:author="shorny" w:date="2014-06-09T18:55:00Z">
              <w:rPr/>
            </w:rPrChange>
          </w:rPr>
          <w:t xml:space="preserve">  </w:t>
        </w:r>
        <w:r w:rsidRPr="00D26196">
          <w:rPr>
            <w:rStyle w:val="keyword1"/>
            <w:sz w:val="18"/>
            <w:rPrChange w:id="24302" w:author="shorny" w:date="2014-06-09T18:55:00Z">
              <w:rPr>
                <w:rStyle w:val="keyword1"/>
              </w:rPr>
            </w:rPrChange>
          </w:rPr>
          <w:t>VALUES</w:t>
        </w:r>
        <w:r w:rsidRPr="00D26196">
          <w:rPr>
            <w:sz w:val="18"/>
            <w:rPrChange w:id="24303" w:author="shorny" w:date="2014-06-09T18:55:00Z">
              <w:rPr/>
            </w:rPrChange>
          </w:rPr>
          <w:t xml:space="preserve"> (</w:t>
        </w:r>
        <w:r w:rsidRPr="00D26196">
          <w:rPr>
            <w:rStyle w:val="string1"/>
            <w:sz w:val="18"/>
            <w:rPrChange w:id="24304" w:author="shorny" w:date="2014-06-09T18:55:00Z">
              <w:rPr>
                <w:rStyle w:val="string1"/>
              </w:rPr>
            </w:rPrChange>
          </w:rPr>
          <w:t>'complete.declined'</w:t>
        </w:r>
        <w:r w:rsidRPr="00D26196">
          <w:rPr>
            <w:sz w:val="18"/>
            <w:rPrChange w:id="24305" w:author="shorny" w:date="2014-06-09T18:55:00Z">
              <w:rPr/>
            </w:rPrChange>
          </w:rPr>
          <w:t>);</w:t>
        </w:r>
      </w:ins>
    </w:p>
    <w:p w14:paraId="00141C87" w14:textId="77777777" w:rsidR="00D26196" w:rsidRPr="00D26196" w:rsidRDefault="00D26196">
      <w:pPr>
        <w:pStyle w:val="HTMLPreformatted"/>
        <w:divId w:val="2032412305"/>
        <w:rPr>
          <w:ins w:id="24306" w:author="shorny" w:date="2014-06-09T18:54:00Z"/>
          <w:sz w:val="18"/>
          <w:rPrChange w:id="24307" w:author="shorny" w:date="2014-06-09T18:55:00Z">
            <w:rPr>
              <w:ins w:id="24308" w:author="shorny" w:date="2014-06-09T18:54:00Z"/>
            </w:rPr>
          </w:rPrChange>
        </w:rPr>
      </w:pPr>
    </w:p>
    <w:p w14:paraId="1E972323" w14:textId="77777777" w:rsidR="00D26196" w:rsidRPr="00D26196" w:rsidRDefault="00D26196">
      <w:pPr>
        <w:pStyle w:val="HTMLPreformatted"/>
        <w:divId w:val="2032412305"/>
        <w:rPr>
          <w:ins w:id="24309" w:author="shorny" w:date="2014-06-09T18:54:00Z"/>
          <w:rStyle w:val="comment1"/>
          <w:sz w:val="18"/>
          <w:rPrChange w:id="24310" w:author="shorny" w:date="2014-06-09T18:55:00Z">
            <w:rPr>
              <w:ins w:id="24311" w:author="shorny" w:date="2014-06-09T18:54:00Z"/>
              <w:rStyle w:val="comment1"/>
            </w:rPr>
          </w:rPrChange>
        </w:rPr>
      </w:pPr>
      <w:ins w:id="24312" w:author="shorny" w:date="2014-06-09T18:54:00Z">
        <w:r w:rsidRPr="00D26196">
          <w:rPr>
            <w:sz w:val="18"/>
            <w:rPrChange w:id="24313" w:author="shorny" w:date="2014-06-09T18:55:00Z">
              <w:rPr/>
            </w:rPrChange>
          </w:rPr>
          <w:t xml:space="preserve">  </w:t>
        </w:r>
        <w:r w:rsidRPr="00D26196">
          <w:rPr>
            <w:rStyle w:val="comment1"/>
            <w:sz w:val="18"/>
            <w:rPrChange w:id="24314" w:author="shorny" w:date="2014-06-09T18:55:00Z">
              <w:rPr>
                <w:rStyle w:val="comment1"/>
              </w:rPr>
            </w:rPrChange>
          </w:rPr>
          <w:t>-- create another temporary table that lists the differences between expected</w:t>
        </w:r>
      </w:ins>
    </w:p>
    <w:p w14:paraId="272BC31E" w14:textId="77777777" w:rsidR="00D26196" w:rsidRPr="00D26196" w:rsidRDefault="00D26196">
      <w:pPr>
        <w:pStyle w:val="HTMLPreformatted"/>
        <w:divId w:val="2032412305"/>
        <w:rPr>
          <w:ins w:id="24315" w:author="shorny" w:date="2014-06-09T18:54:00Z"/>
          <w:rStyle w:val="comment1"/>
          <w:sz w:val="18"/>
          <w:rPrChange w:id="24316" w:author="shorny" w:date="2014-06-09T18:55:00Z">
            <w:rPr>
              <w:ins w:id="24317" w:author="shorny" w:date="2014-06-09T18:54:00Z"/>
              <w:rStyle w:val="comment1"/>
            </w:rPr>
          </w:rPrChange>
        </w:rPr>
      </w:pPr>
      <w:ins w:id="24318" w:author="shorny" w:date="2014-06-09T18:54:00Z">
        <w:r w:rsidRPr="00D26196">
          <w:rPr>
            <w:sz w:val="18"/>
            <w:rPrChange w:id="24319" w:author="shorny" w:date="2014-06-09T18:55:00Z">
              <w:rPr/>
            </w:rPrChange>
          </w:rPr>
          <w:t xml:space="preserve">  </w:t>
        </w:r>
        <w:r w:rsidRPr="00D26196">
          <w:rPr>
            <w:rStyle w:val="comment1"/>
            <w:sz w:val="18"/>
            <w:rPrChange w:id="24320" w:author="shorny" w:date="2014-06-09T18:55:00Z">
              <w:rPr>
                <w:rStyle w:val="comment1"/>
              </w:rPr>
            </w:rPrChange>
          </w:rPr>
          <w:t xml:space="preserve">-- </w:t>
        </w:r>
        <w:proofErr w:type="gramStart"/>
        <w:r w:rsidRPr="00D26196">
          <w:rPr>
            <w:rStyle w:val="comment1"/>
            <w:sz w:val="18"/>
            <w:rPrChange w:id="24321" w:author="shorny" w:date="2014-06-09T18:55:00Z">
              <w:rPr>
                <w:rStyle w:val="comment1"/>
              </w:rPr>
            </w:rPrChange>
          </w:rPr>
          <w:t>results</w:t>
        </w:r>
        <w:proofErr w:type="gramEnd"/>
        <w:r w:rsidRPr="00D26196">
          <w:rPr>
            <w:rStyle w:val="comment1"/>
            <w:sz w:val="18"/>
            <w:rPrChange w:id="24322" w:author="shorny" w:date="2014-06-09T18:55:00Z">
              <w:rPr>
                <w:rStyle w:val="comment1"/>
              </w:rPr>
            </w:rPrChange>
          </w:rPr>
          <w:t xml:space="preserve"> and actuals</w:t>
        </w:r>
      </w:ins>
    </w:p>
    <w:p w14:paraId="54E92F5D" w14:textId="77777777" w:rsidR="00D26196" w:rsidRPr="00D26196" w:rsidRDefault="00D26196">
      <w:pPr>
        <w:pStyle w:val="HTMLPreformatted"/>
        <w:divId w:val="2032412305"/>
        <w:rPr>
          <w:ins w:id="24323" w:author="shorny" w:date="2014-06-09T18:54:00Z"/>
          <w:sz w:val="18"/>
          <w:rPrChange w:id="24324" w:author="shorny" w:date="2014-06-09T18:55:00Z">
            <w:rPr>
              <w:ins w:id="24325" w:author="shorny" w:date="2014-06-09T18:54:00Z"/>
            </w:rPr>
          </w:rPrChange>
        </w:rPr>
      </w:pPr>
      <w:ins w:id="24326" w:author="shorny" w:date="2014-06-09T18:54:00Z">
        <w:r w:rsidRPr="00D26196">
          <w:rPr>
            <w:sz w:val="18"/>
            <w:rPrChange w:id="24327" w:author="shorny" w:date="2014-06-09T18:55:00Z">
              <w:rPr/>
            </w:rPrChange>
          </w:rPr>
          <w:t xml:space="preserve">  </w:t>
        </w:r>
        <w:r w:rsidRPr="00D26196">
          <w:rPr>
            <w:rStyle w:val="keyword1"/>
            <w:sz w:val="18"/>
            <w:rPrChange w:id="24328" w:author="shorny" w:date="2014-06-09T18:55:00Z">
              <w:rPr>
                <w:rStyle w:val="keyword1"/>
              </w:rPr>
            </w:rPrChange>
          </w:rPr>
          <w:t>CREATE</w:t>
        </w:r>
        <w:r w:rsidRPr="00D26196">
          <w:rPr>
            <w:sz w:val="18"/>
            <w:rPrChange w:id="24329" w:author="shorny" w:date="2014-06-09T18:55:00Z">
              <w:rPr/>
            </w:rPrChange>
          </w:rPr>
          <w:t xml:space="preserve"> </w:t>
        </w:r>
        <w:r w:rsidRPr="00D26196">
          <w:rPr>
            <w:rStyle w:val="keyword1"/>
            <w:sz w:val="18"/>
            <w:rPrChange w:id="24330" w:author="shorny" w:date="2014-06-09T18:55:00Z">
              <w:rPr>
                <w:rStyle w:val="keyword1"/>
              </w:rPr>
            </w:rPrChange>
          </w:rPr>
          <w:t>TEMPORARY</w:t>
        </w:r>
        <w:r w:rsidRPr="00D26196">
          <w:rPr>
            <w:sz w:val="18"/>
            <w:rPrChange w:id="24331" w:author="shorny" w:date="2014-06-09T18:55:00Z">
              <w:rPr/>
            </w:rPrChange>
          </w:rPr>
          <w:t xml:space="preserve"> </w:t>
        </w:r>
        <w:r w:rsidRPr="00D26196">
          <w:rPr>
            <w:rStyle w:val="keyword1"/>
            <w:sz w:val="18"/>
            <w:rPrChange w:id="24332" w:author="shorny" w:date="2014-06-09T18:55:00Z">
              <w:rPr>
                <w:rStyle w:val="keyword1"/>
              </w:rPr>
            </w:rPrChange>
          </w:rPr>
          <w:t>TABLE</w:t>
        </w:r>
        <w:r w:rsidRPr="00D26196">
          <w:rPr>
            <w:sz w:val="18"/>
            <w:rPrChange w:id="24333" w:author="shorny" w:date="2014-06-09T18:55:00Z">
              <w:rPr/>
            </w:rPrChange>
          </w:rPr>
          <w:t xml:space="preserve"> </w:t>
        </w:r>
        <w:r w:rsidRPr="00D26196">
          <w:rPr>
            <w:rStyle w:val="function-name1"/>
            <w:sz w:val="18"/>
            <w:rPrChange w:id="24334" w:author="shorny" w:date="2014-06-09T18:55:00Z">
              <w:rPr>
                <w:rStyle w:val="function-name1"/>
              </w:rPr>
            </w:rPrChange>
          </w:rPr>
          <w:t>utrans_o_problems</w:t>
        </w:r>
      </w:ins>
    </w:p>
    <w:p w14:paraId="10CAD7FB" w14:textId="77777777" w:rsidR="00D26196" w:rsidRPr="00D26196" w:rsidRDefault="00D26196">
      <w:pPr>
        <w:pStyle w:val="HTMLPreformatted"/>
        <w:divId w:val="2032412305"/>
        <w:rPr>
          <w:ins w:id="24335" w:author="shorny" w:date="2014-06-09T18:54:00Z"/>
          <w:sz w:val="18"/>
          <w:rPrChange w:id="24336" w:author="shorny" w:date="2014-06-09T18:55:00Z">
            <w:rPr>
              <w:ins w:id="24337" w:author="shorny" w:date="2014-06-09T18:54:00Z"/>
            </w:rPr>
          </w:rPrChange>
        </w:rPr>
      </w:pPr>
      <w:ins w:id="24338" w:author="shorny" w:date="2014-06-09T18:54:00Z">
        <w:r w:rsidRPr="00D26196">
          <w:rPr>
            <w:sz w:val="18"/>
            <w:rPrChange w:id="24339" w:author="shorny" w:date="2014-06-09T18:55:00Z">
              <w:rPr/>
            </w:rPrChange>
          </w:rPr>
          <w:t xml:space="preserve">  </w:t>
        </w:r>
        <w:proofErr w:type="gramStart"/>
        <w:r w:rsidRPr="00D26196">
          <w:rPr>
            <w:rStyle w:val="keyword1"/>
            <w:sz w:val="18"/>
            <w:rPrChange w:id="24340" w:author="shorny" w:date="2014-06-09T18:55:00Z">
              <w:rPr>
                <w:rStyle w:val="keyword1"/>
              </w:rPr>
            </w:rPrChange>
          </w:rPr>
          <w:t>SELECT</w:t>
        </w:r>
        <w:r w:rsidRPr="00D26196">
          <w:rPr>
            <w:sz w:val="18"/>
            <w:rPrChange w:id="24341" w:author="shorny" w:date="2014-06-09T18:55:00Z">
              <w:rPr/>
            </w:rPrChange>
          </w:rPr>
          <w:t xml:space="preserve"> problems.*</w:t>
        </w:r>
        <w:proofErr w:type="gramEnd"/>
      </w:ins>
    </w:p>
    <w:p w14:paraId="50CC7FD0" w14:textId="77777777" w:rsidR="00D26196" w:rsidRPr="00D26196" w:rsidRDefault="00D26196">
      <w:pPr>
        <w:pStyle w:val="HTMLPreformatted"/>
        <w:divId w:val="2032412305"/>
        <w:rPr>
          <w:ins w:id="24342" w:author="shorny" w:date="2014-06-09T18:54:00Z"/>
          <w:sz w:val="18"/>
          <w:rPrChange w:id="24343" w:author="shorny" w:date="2014-06-09T18:55:00Z">
            <w:rPr>
              <w:ins w:id="24344" w:author="shorny" w:date="2014-06-09T18:54:00Z"/>
            </w:rPr>
          </w:rPrChange>
        </w:rPr>
      </w:pPr>
      <w:ins w:id="24345" w:author="shorny" w:date="2014-06-09T18:54:00Z">
        <w:r w:rsidRPr="00D26196">
          <w:rPr>
            <w:sz w:val="18"/>
            <w:rPrChange w:id="24346" w:author="shorny" w:date="2014-06-09T18:55:00Z">
              <w:rPr/>
            </w:rPrChange>
          </w:rPr>
          <w:t xml:space="preserve">  </w:t>
        </w:r>
        <w:r w:rsidRPr="00D26196">
          <w:rPr>
            <w:rStyle w:val="keyword1"/>
            <w:sz w:val="18"/>
            <w:rPrChange w:id="24347" w:author="shorny" w:date="2014-06-09T18:55:00Z">
              <w:rPr>
                <w:rStyle w:val="keyword1"/>
              </w:rPr>
            </w:rPrChange>
          </w:rPr>
          <w:t>FROM</w:t>
        </w:r>
      </w:ins>
    </w:p>
    <w:p w14:paraId="50504147" w14:textId="77777777" w:rsidR="00D26196" w:rsidRPr="00D26196" w:rsidRDefault="00D26196">
      <w:pPr>
        <w:pStyle w:val="HTMLPreformatted"/>
        <w:divId w:val="2032412305"/>
        <w:rPr>
          <w:ins w:id="24348" w:author="shorny" w:date="2014-06-09T18:54:00Z"/>
          <w:sz w:val="18"/>
          <w:rPrChange w:id="24349" w:author="shorny" w:date="2014-06-09T18:55:00Z">
            <w:rPr>
              <w:ins w:id="24350" w:author="shorny" w:date="2014-06-09T18:54:00Z"/>
            </w:rPr>
          </w:rPrChange>
        </w:rPr>
      </w:pPr>
      <w:ins w:id="24351" w:author="shorny" w:date="2014-06-09T18:54:00Z">
        <w:r w:rsidRPr="00D26196">
          <w:rPr>
            <w:sz w:val="18"/>
            <w:rPrChange w:id="24352" w:author="shorny" w:date="2014-06-09T18:55:00Z">
              <w:rPr/>
            </w:rPrChange>
          </w:rPr>
          <w:t xml:space="preserve">  (</w:t>
        </w:r>
      </w:ins>
    </w:p>
    <w:p w14:paraId="31E51E28" w14:textId="77777777" w:rsidR="00D26196" w:rsidRPr="00D26196" w:rsidRDefault="00D26196">
      <w:pPr>
        <w:pStyle w:val="HTMLPreformatted"/>
        <w:divId w:val="2032412305"/>
        <w:rPr>
          <w:ins w:id="24353" w:author="shorny" w:date="2014-06-09T18:54:00Z"/>
          <w:sz w:val="18"/>
          <w:rPrChange w:id="24354" w:author="shorny" w:date="2014-06-09T18:55:00Z">
            <w:rPr>
              <w:ins w:id="24355" w:author="shorny" w:date="2014-06-09T18:54:00Z"/>
            </w:rPr>
          </w:rPrChange>
        </w:rPr>
      </w:pPr>
      <w:ins w:id="24356" w:author="shorny" w:date="2014-06-09T18:54:00Z">
        <w:r w:rsidRPr="00D26196">
          <w:rPr>
            <w:sz w:val="18"/>
            <w:rPrChange w:id="24357" w:author="shorny" w:date="2014-06-09T18:55:00Z">
              <w:rPr/>
            </w:rPrChange>
          </w:rPr>
          <w:t xml:space="preserve">      </w:t>
        </w:r>
        <w:proofErr w:type="gramStart"/>
        <w:r w:rsidRPr="00D26196">
          <w:rPr>
            <w:rStyle w:val="keyword1"/>
            <w:sz w:val="18"/>
            <w:rPrChange w:id="24358" w:author="shorny" w:date="2014-06-09T18:55:00Z">
              <w:rPr>
                <w:rStyle w:val="keyword1"/>
              </w:rPr>
            </w:rPrChange>
          </w:rPr>
          <w:t>SELECT</w:t>
        </w:r>
        <w:r w:rsidRPr="00D26196">
          <w:rPr>
            <w:sz w:val="18"/>
            <w:rPrChange w:id="24359" w:author="shorny" w:date="2014-06-09T18:55:00Z">
              <w:rPr/>
            </w:rPrChange>
          </w:rPr>
          <w:t xml:space="preserve"> actuals.*</w:t>
        </w:r>
        <w:proofErr w:type="gramEnd"/>
      </w:ins>
    </w:p>
    <w:p w14:paraId="3DC2A472" w14:textId="77777777" w:rsidR="00D26196" w:rsidRPr="00D26196" w:rsidRDefault="00D26196">
      <w:pPr>
        <w:pStyle w:val="HTMLPreformatted"/>
        <w:divId w:val="2032412305"/>
        <w:rPr>
          <w:ins w:id="24360" w:author="shorny" w:date="2014-06-09T18:54:00Z"/>
          <w:sz w:val="18"/>
          <w:rPrChange w:id="24361" w:author="shorny" w:date="2014-06-09T18:55:00Z">
            <w:rPr>
              <w:ins w:id="24362" w:author="shorny" w:date="2014-06-09T18:54:00Z"/>
            </w:rPr>
          </w:rPrChange>
        </w:rPr>
      </w:pPr>
      <w:ins w:id="24363" w:author="shorny" w:date="2014-06-09T18:54:00Z">
        <w:r w:rsidRPr="00D26196">
          <w:rPr>
            <w:sz w:val="18"/>
            <w:rPrChange w:id="24364" w:author="shorny" w:date="2014-06-09T18:55:00Z">
              <w:rPr/>
            </w:rPrChange>
          </w:rPr>
          <w:t xml:space="preserve">      </w:t>
        </w:r>
        <w:r w:rsidRPr="00D26196">
          <w:rPr>
            <w:rStyle w:val="keyword1"/>
            <w:sz w:val="18"/>
            <w:rPrChange w:id="24365" w:author="shorny" w:date="2014-06-09T18:55:00Z">
              <w:rPr>
                <w:rStyle w:val="keyword1"/>
              </w:rPr>
            </w:rPrChange>
          </w:rPr>
          <w:t>FROM</w:t>
        </w:r>
        <w:r w:rsidRPr="00D26196">
          <w:rPr>
            <w:sz w:val="18"/>
            <w:rPrChange w:id="24366" w:author="shorny" w:date="2014-06-09T18:55:00Z">
              <w:rPr/>
            </w:rPrChange>
          </w:rPr>
          <w:t xml:space="preserve"> utrans_o_actuals actuals</w:t>
        </w:r>
      </w:ins>
    </w:p>
    <w:p w14:paraId="6F2B80EE" w14:textId="77777777" w:rsidR="00D26196" w:rsidRPr="00D26196" w:rsidRDefault="00D26196">
      <w:pPr>
        <w:pStyle w:val="HTMLPreformatted"/>
        <w:divId w:val="2032412305"/>
        <w:rPr>
          <w:ins w:id="24367" w:author="shorny" w:date="2014-06-09T18:54:00Z"/>
          <w:sz w:val="18"/>
          <w:rPrChange w:id="24368" w:author="shorny" w:date="2014-06-09T18:55:00Z">
            <w:rPr>
              <w:ins w:id="24369" w:author="shorny" w:date="2014-06-09T18:54:00Z"/>
            </w:rPr>
          </w:rPrChange>
        </w:rPr>
      </w:pPr>
      <w:ins w:id="24370" w:author="shorny" w:date="2014-06-09T18:54:00Z">
        <w:r w:rsidRPr="00D26196">
          <w:rPr>
            <w:sz w:val="18"/>
            <w:rPrChange w:id="24371" w:author="shorny" w:date="2014-06-09T18:55:00Z">
              <w:rPr/>
            </w:rPrChange>
          </w:rPr>
          <w:t xml:space="preserve">      </w:t>
        </w:r>
        <w:r w:rsidRPr="00D26196">
          <w:rPr>
            <w:rStyle w:val="keyword1"/>
            <w:sz w:val="18"/>
            <w:rPrChange w:id="24372" w:author="shorny" w:date="2014-06-09T18:55:00Z">
              <w:rPr>
                <w:rStyle w:val="keyword1"/>
              </w:rPr>
            </w:rPrChange>
          </w:rPr>
          <w:t>UNION</w:t>
        </w:r>
        <w:r w:rsidRPr="00D26196">
          <w:rPr>
            <w:sz w:val="18"/>
            <w:rPrChange w:id="24373" w:author="shorny" w:date="2014-06-09T18:55:00Z">
              <w:rPr/>
            </w:rPrChange>
          </w:rPr>
          <w:t xml:space="preserve"> </w:t>
        </w:r>
        <w:r w:rsidRPr="00D26196">
          <w:rPr>
            <w:rStyle w:val="keyword1"/>
            <w:sz w:val="18"/>
            <w:rPrChange w:id="24374" w:author="shorny" w:date="2014-06-09T18:55:00Z">
              <w:rPr>
                <w:rStyle w:val="keyword1"/>
              </w:rPr>
            </w:rPrChange>
          </w:rPr>
          <w:t>ALL</w:t>
        </w:r>
      </w:ins>
    </w:p>
    <w:p w14:paraId="72FE0A4B" w14:textId="77777777" w:rsidR="00D26196" w:rsidRPr="00D26196" w:rsidRDefault="00D26196">
      <w:pPr>
        <w:pStyle w:val="HTMLPreformatted"/>
        <w:divId w:val="2032412305"/>
        <w:rPr>
          <w:ins w:id="24375" w:author="shorny" w:date="2014-06-09T18:54:00Z"/>
          <w:sz w:val="18"/>
          <w:rPrChange w:id="24376" w:author="shorny" w:date="2014-06-09T18:55:00Z">
            <w:rPr>
              <w:ins w:id="24377" w:author="shorny" w:date="2014-06-09T18:54:00Z"/>
            </w:rPr>
          </w:rPrChange>
        </w:rPr>
      </w:pPr>
      <w:ins w:id="24378" w:author="shorny" w:date="2014-06-09T18:54:00Z">
        <w:r w:rsidRPr="00D26196">
          <w:rPr>
            <w:sz w:val="18"/>
            <w:rPrChange w:id="24379" w:author="shorny" w:date="2014-06-09T18:55:00Z">
              <w:rPr/>
            </w:rPrChange>
          </w:rPr>
          <w:t xml:space="preserve">      </w:t>
        </w:r>
        <w:proofErr w:type="gramStart"/>
        <w:r w:rsidRPr="00D26196">
          <w:rPr>
            <w:rStyle w:val="keyword1"/>
            <w:sz w:val="18"/>
            <w:rPrChange w:id="24380" w:author="shorny" w:date="2014-06-09T18:55:00Z">
              <w:rPr>
                <w:rStyle w:val="keyword1"/>
              </w:rPr>
            </w:rPrChange>
          </w:rPr>
          <w:t>SELECT</w:t>
        </w:r>
        <w:r w:rsidRPr="00D26196">
          <w:rPr>
            <w:sz w:val="18"/>
            <w:rPrChange w:id="24381" w:author="shorny" w:date="2014-06-09T18:55:00Z">
              <w:rPr/>
            </w:rPrChange>
          </w:rPr>
          <w:t xml:space="preserve"> expecteds.*</w:t>
        </w:r>
        <w:proofErr w:type="gramEnd"/>
      </w:ins>
    </w:p>
    <w:p w14:paraId="16DDC560" w14:textId="77777777" w:rsidR="00D26196" w:rsidRPr="00D26196" w:rsidRDefault="00D26196">
      <w:pPr>
        <w:pStyle w:val="HTMLPreformatted"/>
        <w:divId w:val="2032412305"/>
        <w:rPr>
          <w:ins w:id="24382" w:author="shorny" w:date="2014-06-09T18:54:00Z"/>
          <w:sz w:val="18"/>
          <w:rPrChange w:id="24383" w:author="shorny" w:date="2014-06-09T18:55:00Z">
            <w:rPr>
              <w:ins w:id="24384" w:author="shorny" w:date="2014-06-09T18:54:00Z"/>
            </w:rPr>
          </w:rPrChange>
        </w:rPr>
      </w:pPr>
      <w:ins w:id="24385" w:author="shorny" w:date="2014-06-09T18:54:00Z">
        <w:r w:rsidRPr="00D26196">
          <w:rPr>
            <w:sz w:val="18"/>
            <w:rPrChange w:id="24386" w:author="shorny" w:date="2014-06-09T18:55:00Z">
              <w:rPr/>
            </w:rPrChange>
          </w:rPr>
          <w:t xml:space="preserve">      </w:t>
        </w:r>
        <w:r w:rsidRPr="00D26196">
          <w:rPr>
            <w:rStyle w:val="keyword1"/>
            <w:sz w:val="18"/>
            <w:rPrChange w:id="24387" w:author="shorny" w:date="2014-06-09T18:55:00Z">
              <w:rPr>
                <w:rStyle w:val="keyword1"/>
              </w:rPr>
            </w:rPrChange>
          </w:rPr>
          <w:t>FROM</w:t>
        </w:r>
        <w:r w:rsidRPr="00D26196">
          <w:rPr>
            <w:sz w:val="18"/>
            <w:rPrChange w:id="24388" w:author="shorny" w:date="2014-06-09T18:55:00Z">
              <w:rPr/>
            </w:rPrChange>
          </w:rPr>
          <w:t xml:space="preserve"> utrans_o_expecteds expecteds</w:t>
        </w:r>
      </w:ins>
    </w:p>
    <w:p w14:paraId="54E9BD87" w14:textId="77777777" w:rsidR="00D26196" w:rsidRPr="00D26196" w:rsidRDefault="00D26196">
      <w:pPr>
        <w:pStyle w:val="HTMLPreformatted"/>
        <w:divId w:val="2032412305"/>
        <w:rPr>
          <w:ins w:id="24389" w:author="shorny" w:date="2014-06-09T18:54:00Z"/>
          <w:sz w:val="18"/>
          <w:rPrChange w:id="24390" w:author="shorny" w:date="2014-06-09T18:55:00Z">
            <w:rPr>
              <w:ins w:id="24391" w:author="shorny" w:date="2014-06-09T18:54:00Z"/>
            </w:rPr>
          </w:rPrChange>
        </w:rPr>
      </w:pPr>
      <w:ins w:id="24392" w:author="shorny" w:date="2014-06-09T18:54:00Z">
        <w:r w:rsidRPr="00D26196">
          <w:rPr>
            <w:sz w:val="18"/>
            <w:rPrChange w:id="24393" w:author="shorny" w:date="2014-06-09T18:55:00Z">
              <w:rPr/>
            </w:rPrChange>
          </w:rPr>
          <w:t xml:space="preserve">  )  problems</w:t>
        </w:r>
      </w:ins>
    </w:p>
    <w:p w14:paraId="2618D317" w14:textId="77777777" w:rsidR="00D26196" w:rsidRPr="00D26196" w:rsidRDefault="00D26196">
      <w:pPr>
        <w:pStyle w:val="HTMLPreformatted"/>
        <w:divId w:val="2032412305"/>
        <w:rPr>
          <w:ins w:id="24394" w:author="shorny" w:date="2014-06-09T18:54:00Z"/>
          <w:sz w:val="18"/>
          <w:rPrChange w:id="24395" w:author="shorny" w:date="2014-06-09T18:55:00Z">
            <w:rPr>
              <w:ins w:id="24396" w:author="shorny" w:date="2014-06-09T18:54:00Z"/>
            </w:rPr>
          </w:rPrChange>
        </w:rPr>
      </w:pPr>
      <w:ins w:id="24397" w:author="shorny" w:date="2014-06-09T18:54:00Z">
        <w:r w:rsidRPr="00D26196">
          <w:rPr>
            <w:sz w:val="18"/>
            <w:rPrChange w:id="24398" w:author="shorny" w:date="2014-06-09T18:55:00Z">
              <w:rPr/>
            </w:rPrChange>
          </w:rPr>
          <w:t xml:space="preserve">  </w:t>
        </w:r>
        <w:r w:rsidRPr="00D26196">
          <w:rPr>
            <w:rStyle w:val="keyword1"/>
            <w:sz w:val="18"/>
            <w:rPrChange w:id="24399" w:author="shorny" w:date="2014-06-09T18:55:00Z">
              <w:rPr>
                <w:rStyle w:val="keyword1"/>
              </w:rPr>
            </w:rPrChange>
          </w:rPr>
          <w:t>GROUP</w:t>
        </w:r>
        <w:r w:rsidRPr="00D26196">
          <w:rPr>
            <w:sz w:val="18"/>
            <w:rPrChange w:id="24400" w:author="shorny" w:date="2014-06-09T18:55:00Z">
              <w:rPr/>
            </w:rPrChange>
          </w:rPr>
          <w:t xml:space="preserve"> </w:t>
        </w:r>
        <w:r w:rsidRPr="00D26196">
          <w:rPr>
            <w:rStyle w:val="keyword1"/>
            <w:sz w:val="18"/>
            <w:rPrChange w:id="24401" w:author="shorny" w:date="2014-06-09T18:55:00Z">
              <w:rPr>
                <w:rStyle w:val="keyword1"/>
              </w:rPr>
            </w:rPrChange>
          </w:rPr>
          <w:t>BY</w:t>
        </w:r>
        <w:r w:rsidRPr="00D26196">
          <w:rPr>
            <w:sz w:val="18"/>
            <w:rPrChange w:id="24402" w:author="shorny" w:date="2014-06-09T18:55:00Z">
              <w:rPr/>
            </w:rPrChange>
          </w:rPr>
          <w:t xml:space="preserve"> problems.Status</w:t>
        </w:r>
      </w:ins>
    </w:p>
    <w:p w14:paraId="2166D42D" w14:textId="77777777" w:rsidR="00D26196" w:rsidRPr="00D26196" w:rsidRDefault="00D26196">
      <w:pPr>
        <w:pStyle w:val="HTMLPreformatted"/>
        <w:divId w:val="2032412305"/>
        <w:rPr>
          <w:ins w:id="24403" w:author="shorny" w:date="2014-06-09T18:54:00Z"/>
          <w:sz w:val="18"/>
          <w:rPrChange w:id="24404" w:author="shorny" w:date="2014-06-09T18:55:00Z">
            <w:rPr>
              <w:ins w:id="24405" w:author="shorny" w:date="2014-06-09T18:54:00Z"/>
            </w:rPr>
          </w:rPrChange>
        </w:rPr>
      </w:pPr>
      <w:ins w:id="24406" w:author="shorny" w:date="2014-06-09T18:54:00Z">
        <w:r w:rsidRPr="00D26196">
          <w:rPr>
            <w:sz w:val="18"/>
            <w:rPrChange w:id="24407" w:author="shorny" w:date="2014-06-09T18:55:00Z">
              <w:rPr/>
            </w:rPrChange>
          </w:rPr>
          <w:t xml:space="preserve">  </w:t>
        </w:r>
        <w:r w:rsidRPr="00D26196">
          <w:rPr>
            <w:rStyle w:val="keyword1"/>
            <w:sz w:val="18"/>
            <w:rPrChange w:id="24408" w:author="shorny" w:date="2014-06-09T18:55:00Z">
              <w:rPr>
                <w:rStyle w:val="keyword1"/>
              </w:rPr>
            </w:rPrChange>
          </w:rPr>
          <w:t>HAVING</w:t>
        </w:r>
        <w:r w:rsidRPr="00D26196">
          <w:rPr>
            <w:sz w:val="18"/>
            <w:rPrChange w:id="24409" w:author="shorny" w:date="2014-06-09T18:55:00Z">
              <w:rPr/>
            </w:rPrChange>
          </w:rPr>
          <w:t xml:space="preserve"> </w:t>
        </w:r>
        <w:proofErr w:type="gramStart"/>
        <w:r w:rsidRPr="00D26196">
          <w:rPr>
            <w:rStyle w:val="builtin1"/>
            <w:sz w:val="18"/>
            <w:rPrChange w:id="24410" w:author="shorny" w:date="2014-06-09T18:55:00Z">
              <w:rPr>
                <w:rStyle w:val="builtin1"/>
              </w:rPr>
            </w:rPrChange>
          </w:rPr>
          <w:t>COUNT</w:t>
        </w:r>
        <w:r w:rsidRPr="00D26196">
          <w:rPr>
            <w:sz w:val="18"/>
            <w:rPrChange w:id="24411" w:author="shorny" w:date="2014-06-09T18:55:00Z">
              <w:rPr/>
            </w:rPrChange>
          </w:rPr>
          <w:t>(</w:t>
        </w:r>
        <w:proofErr w:type="gramEnd"/>
        <w:r w:rsidRPr="00D26196">
          <w:rPr>
            <w:sz w:val="18"/>
            <w:rPrChange w:id="24412" w:author="shorny" w:date="2014-06-09T18:55:00Z">
              <w:rPr/>
            </w:rPrChange>
          </w:rPr>
          <w:t>*) = 1</w:t>
        </w:r>
      </w:ins>
    </w:p>
    <w:p w14:paraId="00E68C62" w14:textId="77777777" w:rsidR="00D26196" w:rsidRPr="00D26196" w:rsidRDefault="00D26196">
      <w:pPr>
        <w:pStyle w:val="HTMLPreformatted"/>
        <w:divId w:val="2032412305"/>
        <w:rPr>
          <w:ins w:id="24413" w:author="shorny" w:date="2014-06-09T18:54:00Z"/>
          <w:sz w:val="18"/>
          <w:rPrChange w:id="24414" w:author="shorny" w:date="2014-06-09T18:55:00Z">
            <w:rPr>
              <w:ins w:id="24415" w:author="shorny" w:date="2014-06-09T18:54:00Z"/>
            </w:rPr>
          </w:rPrChange>
        </w:rPr>
      </w:pPr>
      <w:ins w:id="24416" w:author="shorny" w:date="2014-06-09T18:54:00Z">
        <w:r w:rsidRPr="00D26196">
          <w:rPr>
            <w:sz w:val="18"/>
            <w:rPrChange w:id="24417" w:author="shorny" w:date="2014-06-09T18:55:00Z">
              <w:rPr/>
            </w:rPrChange>
          </w:rPr>
          <w:t xml:space="preserve">  </w:t>
        </w:r>
        <w:r w:rsidRPr="00D26196">
          <w:rPr>
            <w:rStyle w:val="keyword1"/>
            <w:sz w:val="18"/>
            <w:rPrChange w:id="24418" w:author="shorny" w:date="2014-06-09T18:55:00Z">
              <w:rPr>
                <w:rStyle w:val="keyword1"/>
              </w:rPr>
            </w:rPrChange>
          </w:rPr>
          <w:t>ORDER</w:t>
        </w:r>
        <w:r w:rsidRPr="00D26196">
          <w:rPr>
            <w:sz w:val="18"/>
            <w:rPrChange w:id="24419" w:author="shorny" w:date="2014-06-09T18:55:00Z">
              <w:rPr/>
            </w:rPrChange>
          </w:rPr>
          <w:t xml:space="preserve"> </w:t>
        </w:r>
        <w:r w:rsidRPr="00D26196">
          <w:rPr>
            <w:rStyle w:val="keyword1"/>
            <w:sz w:val="18"/>
            <w:rPrChange w:id="24420" w:author="shorny" w:date="2014-06-09T18:55:00Z">
              <w:rPr>
                <w:rStyle w:val="keyword1"/>
              </w:rPr>
            </w:rPrChange>
          </w:rPr>
          <w:t>BY</w:t>
        </w:r>
        <w:r w:rsidRPr="00D26196">
          <w:rPr>
            <w:sz w:val="18"/>
            <w:rPrChange w:id="24421" w:author="shorny" w:date="2014-06-09T18:55:00Z">
              <w:rPr/>
            </w:rPrChange>
          </w:rPr>
          <w:t xml:space="preserve"> </w:t>
        </w:r>
        <w:proofErr w:type="gramStart"/>
        <w:r w:rsidRPr="00D26196">
          <w:rPr>
            <w:sz w:val="18"/>
            <w:rPrChange w:id="24422" w:author="shorny" w:date="2014-06-09T18:55:00Z">
              <w:rPr/>
            </w:rPrChange>
          </w:rPr>
          <w:t>problems.Status ;</w:t>
        </w:r>
        <w:proofErr w:type="gramEnd"/>
      </w:ins>
    </w:p>
    <w:p w14:paraId="27A42A66" w14:textId="77777777" w:rsidR="00D26196" w:rsidRPr="00D26196" w:rsidRDefault="00D26196">
      <w:pPr>
        <w:pStyle w:val="HTMLPreformatted"/>
        <w:divId w:val="2032412305"/>
        <w:rPr>
          <w:ins w:id="24423" w:author="shorny" w:date="2014-06-09T18:54:00Z"/>
          <w:sz w:val="18"/>
          <w:rPrChange w:id="24424" w:author="shorny" w:date="2014-06-09T18:55:00Z">
            <w:rPr>
              <w:ins w:id="24425" w:author="shorny" w:date="2014-06-09T18:54:00Z"/>
            </w:rPr>
          </w:rPrChange>
        </w:rPr>
      </w:pPr>
    </w:p>
    <w:p w14:paraId="5FFB57A2" w14:textId="77777777" w:rsidR="00D26196" w:rsidRPr="00D26196" w:rsidRDefault="00D26196">
      <w:pPr>
        <w:pStyle w:val="HTMLPreformatted"/>
        <w:divId w:val="2032412305"/>
        <w:rPr>
          <w:ins w:id="24426" w:author="shorny" w:date="2014-06-09T18:54:00Z"/>
          <w:rStyle w:val="comment1"/>
          <w:sz w:val="18"/>
          <w:rPrChange w:id="24427" w:author="shorny" w:date="2014-06-09T18:55:00Z">
            <w:rPr>
              <w:ins w:id="24428" w:author="shorny" w:date="2014-06-09T18:54:00Z"/>
              <w:rStyle w:val="comment1"/>
            </w:rPr>
          </w:rPrChange>
        </w:rPr>
      </w:pPr>
      <w:ins w:id="24429" w:author="shorny" w:date="2014-06-09T18:54:00Z">
        <w:r w:rsidRPr="00D26196">
          <w:rPr>
            <w:sz w:val="18"/>
            <w:rPrChange w:id="24430" w:author="shorny" w:date="2014-06-09T18:55:00Z">
              <w:rPr/>
            </w:rPrChange>
          </w:rPr>
          <w:t xml:space="preserve">  </w:t>
        </w:r>
        <w:r w:rsidRPr="00D26196">
          <w:rPr>
            <w:rStyle w:val="comment1"/>
            <w:sz w:val="18"/>
            <w:rPrChange w:id="24431" w:author="shorny" w:date="2014-06-09T18:55:00Z">
              <w:rPr>
                <w:rStyle w:val="comment1"/>
              </w:rPr>
            </w:rPrChange>
          </w:rPr>
          <w:t xml:space="preserve">-- </w:t>
        </w:r>
        <w:proofErr w:type="gramStart"/>
        <w:r w:rsidRPr="00D26196">
          <w:rPr>
            <w:rStyle w:val="comment1"/>
            <w:sz w:val="18"/>
            <w:rPrChange w:id="24432" w:author="shorny" w:date="2014-06-09T18:55:00Z">
              <w:rPr>
                <w:rStyle w:val="comment1"/>
              </w:rPr>
            </w:rPrChange>
          </w:rPr>
          <w:t>report</w:t>
        </w:r>
        <w:proofErr w:type="gramEnd"/>
        <w:r w:rsidRPr="00D26196">
          <w:rPr>
            <w:rStyle w:val="comment1"/>
            <w:sz w:val="18"/>
            <w:rPrChange w:id="24433" w:author="shorny" w:date="2014-06-09T18:55:00Z">
              <w:rPr>
                <w:rStyle w:val="comment1"/>
              </w:rPr>
            </w:rPrChange>
          </w:rPr>
          <w:t xml:space="preserve"> an error if the 'problems' table isn't empty</w:t>
        </w:r>
      </w:ins>
    </w:p>
    <w:p w14:paraId="485DB941" w14:textId="77777777" w:rsidR="00D26196" w:rsidRPr="00D26196" w:rsidRDefault="00D26196">
      <w:pPr>
        <w:pStyle w:val="HTMLPreformatted"/>
        <w:divId w:val="2032412305"/>
        <w:rPr>
          <w:ins w:id="24434" w:author="shorny" w:date="2014-06-09T18:54:00Z"/>
          <w:sz w:val="18"/>
          <w:rPrChange w:id="24435" w:author="shorny" w:date="2014-06-09T18:55:00Z">
            <w:rPr>
              <w:ins w:id="24436" w:author="shorny" w:date="2014-06-09T18:54:00Z"/>
            </w:rPr>
          </w:rPrChange>
        </w:rPr>
      </w:pPr>
      <w:ins w:id="24437" w:author="shorny" w:date="2014-06-09T18:54:00Z">
        <w:r w:rsidRPr="00D26196">
          <w:rPr>
            <w:sz w:val="18"/>
            <w:rPrChange w:id="24438" w:author="shorny" w:date="2014-06-09T18:55:00Z">
              <w:rPr/>
            </w:rPrChange>
          </w:rPr>
          <w:t xml:space="preserve">  </w:t>
        </w:r>
        <w:r w:rsidRPr="00D26196">
          <w:rPr>
            <w:rStyle w:val="keyword1"/>
            <w:sz w:val="18"/>
            <w:rPrChange w:id="24439" w:author="shorny" w:date="2014-06-09T18:55:00Z">
              <w:rPr>
                <w:rStyle w:val="keyword1"/>
              </w:rPr>
            </w:rPrChange>
          </w:rPr>
          <w:t>CALL</w:t>
        </w:r>
        <w:r w:rsidRPr="00D26196">
          <w:rPr>
            <w:sz w:val="18"/>
            <w:rPrChange w:id="24440" w:author="shorny" w:date="2014-06-09T18:55:00Z">
              <w:rPr/>
            </w:rPrChange>
          </w:rPr>
          <w:t xml:space="preserve"> stk_unit.assert_table_</w:t>
        </w:r>
        <w:proofErr w:type="gramStart"/>
        <w:r w:rsidRPr="00D26196">
          <w:rPr>
            <w:sz w:val="18"/>
            <w:rPrChange w:id="24441" w:author="shorny" w:date="2014-06-09T18:55:00Z">
              <w:rPr/>
            </w:rPrChange>
          </w:rPr>
          <w:t>empty(</w:t>
        </w:r>
        <w:proofErr w:type="gramEnd"/>
        <w:r w:rsidRPr="00D26196">
          <w:rPr>
            <w:sz w:val="18"/>
            <w:rPrChange w:id="24442" w:author="shorny" w:date="2014-06-09T18:55:00Z">
              <w:rPr/>
            </w:rPrChange>
          </w:rPr>
          <w:t xml:space="preserve"> </w:t>
        </w:r>
      </w:ins>
    </w:p>
    <w:p w14:paraId="4E98DB36" w14:textId="77777777" w:rsidR="00D26196" w:rsidRPr="00D26196" w:rsidRDefault="00D26196">
      <w:pPr>
        <w:pStyle w:val="HTMLPreformatted"/>
        <w:divId w:val="2032412305"/>
        <w:rPr>
          <w:ins w:id="24443" w:author="shorny" w:date="2014-06-09T18:54:00Z"/>
          <w:sz w:val="18"/>
          <w:rPrChange w:id="24444" w:author="shorny" w:date="2014-06-09T18:55:00Z">
            <w:rPr>
              <w:ins w:id="24445" w:author="shorny" w:date="2014-06-09T18:54:00Z"/>
            </w:rPr>
          </w:rPrChange>
        </w:rPr>
      </w:pPr>
      <w:ins w:id="24446" w:author="shorny" w:date="2014-06-09T18:54:00Z">
        <w:r w:rsidRPr="00D26196">
          <w:rPr>
            <w:sz w:val="18"/>
            <w:rPrChange w:id="24447" w:author="shorny" w:date="2014-06-09T18:55:00Z">
              <w:rPr/>
            </w:rPrChange>
          </w:rPr>
          <w:t xml:space="preserve">    </w:t>
        </w:r>
        <w:proofErr w:type="gramStart"/>
        <w:r w:rsidRPr="00D26196">
          <w:rPr>
            <w:sz w:val="18"/>
            <w:rPrChange w:id="24448" w:author="shorny" w:date="2014-06-09T18:55:00Z">
              <w:rPr/>
            </w:rPrChange>
          </w:rPr>
          <w:t>DATABASE(</w:t>
        </w:r>
        <w:proofErr w:type="gramEnd"/>
        <w:r w:rsidRPr="00D26196">
          <w:rPr>
            <w:sz w:val="18"/>
            <w:rPrChange w:id="24449" w:author="shorny" w:date="2014-06-09T18:55:00Z">
              <w:rPr/>
            </w:rPrChange>
          </w:rPr>
          <w:t>),</w:t>
        </w:r>
      </w:ins>
    </w:p>
    <w:p w14:paraId="591E9656" w14:textId="77777777" w:rsidR="00D26196" w:rsidRPr="00D26196" w:rsidRDefault="00D26196">
      <w:pPr>
        <w:pStyle w:val="HTMLPreformatted"/>
        <w:divId w:val="2032412305"/>
        <w:rPr>
          <w:ins w:id="24450" w:author="shorny" w:date="2014-06-09T18:54:00Z"/>
          <w:sz w:val="18"/>
          <w:rPrChange w:id="24451" w:author="shorny" w:date="2014-06-09T18:55:00Z">
            <w:rPr>
              <w:ins w:id="24452" w:author="shorny" w:date="2014-06-09T18:54:00Z"/>
            </w:rPr>
          </w:rPrChange>
        </w:rPr>
      </w:pPr>
      <w:ins w:id="24453" w:author="shorny" w:date="2014-06-09T18:54:00Z">
        <w:r w:rsidRPr="00D26196">
          <w:rPr>
            <w:sz w:val="18"/>
            <w:rPrChange w:id="24454" w:author="shorny" w:date="2014-06-09T18:55:00Z">
              <w:rPr/>
            </w:rPrChange>
          </w:rPr>
          <w:t xml:space="preserve">    </w:t>
        </w:r>
        <w:r w:rsidRPr="00D26196">
          <w:rPr>
            <w:rStyle w:val="string1"/>
            <w:sz w:val="18"/>
            <w:rPrChange w:id="24455" w:author="shorny" w:date="2014-06-09T18:55:00Z">
              <w:rPr>
                <w:rStyle w:val="string1"/>
              </w:rPr>
            </w:rPrChange>
          </w:rPr>
          <w:t>'utrans_o_problems'</w:t>
        </w:r>
        <w:r w:rsidRPr="00D26196">
          <w:rPr>
            <w:sz w:val="18"/>
            <w:rPrChange w:id="24456" w:author="shorny" w:date="2014-06-09T18:55:00Z">
              <w:rPr/>
            </w:rPrChange>
          </w:rPr>
          <w:t xml:space="preserve">, </w:t>
        </w:r>
      </w:ins>
    </w:p>
    <w:p w14:paraId="057A346B" w14:textId="77777777" w:rsidR="00D26196" w:rsidRPr="00D26196" w:rsidRDefault="00D26196">
      <w:pPr>
        <w:pStyle w:val="HTMLPreformatted"/>
        <w:divId w:val="2032412305"/>
        <w:rPr>
          <w:ins w:id="24457" w:author="shorny" w:date="2014-06-09T18:54:00Z"/>
          <w:sz w:val="18"/>
          <w:rPrChange w:id="24458" w:author="shorny" w:date="2014-06-09T18:55:00Z">
            <w:rPr>
              <w:ins w:id="24459" w:author="shorny" w:date="2014-06-09T18:54:00Z"/>
            </w:rPr>
          </w:rPrChange>
        </w:rPr>
      </w:pPr>
      <w:ins w:id="24460" w:author="shorny" w:date="2014-06-09T18:54:00Z">
        <w:r w:rsidRPr="00D26196">
          <w:rPr>
            <w:sz w:val="18"/>
            <w:rPrChange w:id="24461" w:author="shorny" w:date="2014-06-09T18:55:00Z">
              <w:rPr/>
            </w:rPrChange>
          </w:rPr>
          <w:t xml:space="preserve">    </w:t>
        </w:r>
        <w:r w:rsidRPr="00D26196">
          <w:rPr>
            <w:rStyle w:val="string1"/>
            <w:sz w:val="18"/>
            <w:rPrChange w:id="24462" w:author="shorny" w:date="2014-06-09T18:55:00Z">
              <w:rPr>
                <w:rStyle w:val="string1"/>
              </w:rPr>
            </w:rPrChange>
          </w:rPr>
          <w:t>'Incorrect results'</w:t>
        </w:r>
        <w:proofErr w:type="gramStart"/>
        <w:r w:rsidRPr="00D26196">
          <w:rPr>
            <w:sz w:val="18"/>
            <w:rPrChange w:id="24463" w:author="shorny" w:date="2014-06-09T18:55:00Z">
              <w:rPr/>
            </w:rPrChange>
          </w:rPr>
          <w:t>) ;</w:t>
        </w:r>
        <w:proofErr w:type="gramEnd"/>
        <w:r w:rsidRPr="00D26196">
          <w:rPr>
            <w:sz w:val="18"/>
            <w:rPrChange w:id="24464" w:author="shorny" w:date="2014-06-09T18:55:00Z">
              <w:rPr/>
            </w:rPrChange>
          </w:rPr>
          <w:t xml:space="preserve"> </w:t>
        </w:r>
      </w:ins>
    </w:p>
    <w:p w14:paraId="3C3991D0" w14:textId="77777777" w:rsidR="00D26196" w:rsidRPr="00D26196" w:rsidRDefault="00D26196">
      <w:pPr>
        <w:pStyle w:val="HTMLPreformatted"/>
        <w:divId w:val="2032412305"/>
        <w:rPr>
          <w:ins w:id="24465" w:author="shorny" w:date="2014-06-09T18:54:00Z"/>
          <w:sz w:val="18"/>
          <w:rPrChange w:id="24466" w:author="shorny" w:date="2014-06-09T18:55:00Z">
            <w:rPr>
              <w:ins w:id="24467" w:author="shorny" w:date="2014-06-09T18:54:00Z"/>
            </w:rPr>
          </w:rPrChange>
        </w:rPr>
      </w:pPr>
    </w:p>
    <w:p w14:paraId="079BA119" w14:textId="77777777" w:rsidR="00D26196" w:rsidRPr="00D26196" w:rsidRDefault="00D26196">
      <w:pPr>
        <w:pStyle w:val="HTMLPreformatted"/>
        <w:divId w:val="2032412305"/>
        <w:rPr>
          <w:ins w:id="24468" w:author="shorny" w:date="2014-06-09T18:54:00Z"/>
          <w:sz w:val="18"/>
          <w:rPrChange w:id="24469" w:author="shorny" w:date="2014-06-09T18:55:00Z">
            <w:rPr>
              <w:ins w:id="24470" w:author="shorny" w:date="2014-06-09T18:54:00Z"/>
            </w:rPr>
          </w:rPrChange>
        </w:rPr>
      </w:pPr>
      <w:ins w:id="24471" w:author="shorny" w:date="2014-06-09T18:54:00Z">
        <w:r w:rsidRPr="00D26196">
          <w:rPr>
            <w:sz w:val="18"/>
            <w:rPrChange w:id="24472" w:author="shorny" w:date="2014-06-09T18:55:00Z">
              <w:rPr/>
            </w:rPrChange>
          </w:rPr>
          <w:t xml:space="preserve">  </w:t>
        </w:r>
        <w:r w:rsidRPr="00D26196">
          <w:rPr>
            <w:rStyle w:val="keyword1"/>
            <w:sz w:val="18"/>
            <w:rPrChange w:id="24473" w:author="shorny" w:date="2014-06-09T18:55:00Z">
              <w:rPr>
                <w:rStyle w:val="keyword1"/>
              </w:rPr>
            </w:rPrChange>
          </w:rPr>
          <w:t>DROP</w:t>
        </w:r>
        <w:r w:rsidRPr="00D26196">
          <w:rPr>
            <w:sz w:val="18"/>
            <w:rPrChange w:id="24474" w:author="shorny" w:date="2014-06-09T18:55:00Z">
              <w:rPr/>
            </w:rPrChange>
          </w:rPr>
          <w:t xml:space="preserve"> </w:t>
        </w:r>
        <w:r w:rsidRPr="00D26196">
          <w:rPr>
            <w:rStyle w:val="keyword1"/>
            <w:sz w:val="18"/>
            <w:rPrChange w:id="24475" w:author="shorny" w:date="2014-06-09T18:55:00Z">
              <w:rPr>
                <w:rStyle w:val="keyword1"/>
              </w:rPr>
            </w:rPrChange>
          </w:rPr>
          <w:t>TABLE</w:t>
        </w:r>
        <w:r w:rsidRPr="00D26196">
          <w:rPr>
            <w:sz w:val="18"/>
            <w:rPrChange w:id="24476" w:author="shorny" w:date="2014-06-09T18:55:00Z">
              <w:rPr/>
            </w:rPrChange>
          </w:rPr>
          <w:t xml:space="preserve"> </w:t>
        </w:r>
        <w:r w:rsidRPr="00D26196">
          <w:rPr>
            <w:rStyle w:val="function-name1"/>
            <w:sz w:val="18"/>
            <w:rPrChange w:id="24477" w:author="shorny" w:date="2014-06-09T18:55:00Z">
              <w:rPr>
                <w:rStyle w:val="function-name1"/>
              </w:rPr>
            </w:rPrChange>
          </w:rPr>
          <w:t>utrans_o_</w:t>
        </w:r>
        <w:proofErr w:type="gramStart"/>
        <w:r w:rsidRPr="00D26196">
          <w:rPr>
            <w:rStyle w:val="function-name1"/>
            <w:sz w:val="18"/>
            <w:rPrChange w:id="24478" w:author="shorny" w:date="2014-06-09T18:55:00Z">
              <w:rPr>
                <w:rStyle w:val="function-name1"/>
              </w:rPr>
            </w:rPrChange>
          </w:rPr>
          <w:t>expecteds</w:t>
        </w:r>
        <w:r w:rsidRPr="00D26196">
          <w:rPr>
            <w:sz w:val="18"/>
            <w:rPrChange w:id="24479" w:author="shorny" w:date="2014-06-09T18:55:00Z">
              <w:rPr/>
            </w:rPrChange>
          </w:rPr>
          <w:t xml:space="preserve"> ;</w:t>
        </w:r>
        <w:proofErr w:type="gramEnd"/>
      </w:ins>
    </w:p>
    <w:p w14:paraId="787FE8F6" w14:textId="77777777" w:rsidR="00D26196" w:rsidRPr="00D26196" w:rsidRDefault="00D26196">
      <w:pPr>
        <w:pStyle w:val="HTMLPreformatted"/>
        <w:divId w:val="2032412305"/>
        <w:rPr>
          <w:ins w:id="24480" w:author="shorny" w:date="2014-06-09T18:54:00Z"/>
          <w:sz w:val="18"/>
          <w:rPrChange w:id="24481" w:author="shorny" w:date="2014-06-09T18:55:00Z">
            <w:rPr>
              <w:ins w:id="24482" w:author="shorny" w:date="2014-06-09T18:54:00Z"/>
            </w:rPr>
          </w:rPrChange>
        </w:rPr>
      </w:pPr>
      <w:ins w:id="24483" w:author="shorny" w:date="2014-06-09T18:54:00Z">
        <w:r w:rsidRPr="00D26196">
          <w:rPr>
            <w:sz w:val="18"/>
            <w:rPrChange w:id="24484" w:author="shorny" w:date="2014-06-09T18:55:00Z">
              <w:rPr/>
            </w:rPrChange>
          </w:rPr>
          <w:t xml:space="preserve">  </w:t>
        </w:r>
        <w:r w:rsidRPr="00D26196">
          <w:rPr>
            <w:rStyle w:val="keyword1"/>
            <w:sz w:val="18"/>
            <w:rPrChange w:id="24485" w:author="shorny" w:date="2014-06-09T18:55:00Z">
              <w:rPr>
                <w:rStyle w:val="keyword1"/>
              </w:rPr>
            </w:rPrChange>
          </w:rPr>
          <w:t>DROP</w:t>
        </w:r>
        <w:r w:rsidRPr="00D26196">
          <w:rPr>
            <w:sz w:val="18"/>
            <w:rPrChange w:id="24486" w:author="shorny" w:date="2014-06-09T18:55:00Z">
              <w:rPr/>
            </w:rPrChange>
          </w:rPr>
          <w:t xml:space="preserve"> </w:t>
        </w:r>
        <w:r w:rsidRPr="00D26196">
          <w:rPr>
            <w:rStyle w:val="keyword1"/>
            <w:sz w:val="18"/>
            <w:rPrChange w:id="24487" w:author="shorny" w:date="2014-06-09T18:55:00Z">
              <w:rPr>
                <w:rStyle w:val="keyword1"/>
              </w:rPr>
            </w:rPrChange>
          </w:rPr>
          <w:t>TABLE</w:t>
        </w:r>
        <w:r w:rsidRPr="00D26196">
          <w:rPr>
            <w:sz w:val="18"/>
            <w:rPrChange w:id="24488" w:author="shorny" w:date="2014-06-09T18:55:00Z">
              <w:rPr/>
            </w:rPrChange>
          </w:rPr>
          <w:t xml:space="preserve"> </w:t>
        </w:r>
        <w:r w:rsidRPr="00D26196">
          <w:rPr>
            <w:rStyle w:val="function-name1"/>
            <w:sz w:val="18"/>
            <w:rPrChange w:id="24489" w:author="shorny" w:date="2014-06-09T18:55:00Z">
              <w:rPr>
                <w:rStyle w:val="function-name1"/>
              </w:rPr>
            </w:rPrChange>
          </w:rPr>
          <w:t>utrans_o_</w:t>
        </w:r>
        <w:proofErr w:type="gramStart"/>
        <w:r w:rsidRPr="00D26196">
          <w:rPr>
            <w:rStyle w:val="function-name1"/>
            <w:sz w:val="18"/>
            <w:rPrChange w:id="24490" w:author="shorny" w:date="2014-06-09T18:55:00Z">
              <w:rPr>
                <w:rStyle w:val="function-name1"/>
              </w:rPr>
            </w:rPrChange>
          </w:rPr>
          <w:t>actuals</w:t>
        </w:r>
        <w:r w:rsidRPr="00D26196">
          <w:rPr>
            <w:sz w:val="18"/>
            <w:rPrChange w:id="24491" w:author="shorny" w:date="2014-06-09T18:55:00Z">
              <w:rPr/>
            </w:rPrChange>
          </w:rPr>
          <w:t xml:space="preserve"> ;</w:t>
        </w:r>
        <w:proofErr w:type="gramEnd"/>
      </w:ins>
    </w:p>
    <w:p w14:paraId="5E191E00" w14:textId="77777777" w:rsidR="00D26196" w:rsidRPr="00D26196" w:rsidRDefault="00D26196">
      <w:pPr>
        <w:pStyle w:val="HTMLPreformatted"/>
        <w:divId w:val="2032412305"/>
        <w:rPr>
          <w:ins w:id="24492" w:author="shorny" w:date="2014-06-09T18:54:00Z"/>
          <w:sz w:val="18"/>
          <w:rPrChange w:id="24493" w:author="shorny" w:date="2014-06-09T18:55:00Z">
            <w:rPr>
              <w:ins w:id="24494" w:author="shorny" w:date="2014-06-09T18:54:00Z"/>
            </w:rPr>
          </w:rPrChange>
        </w:rPr>
      </w:pPr>
      <w:ins w:id="24495" w:author="shorny" w:date="2014-06-09T18:54:00Z">
        <w:r w:rsidRPr="00D26196">
          <w:rPr>
            <w:sz w:val="18"/>
            <w:rPrChange w:id="24496" w:author="shorny" w:date="2014-06-09T18:55:00Z">
              <w:rPr/>
            </w:rPrChange>
          </w:rPr>
          <w:t xml:space="preserve">  </w:t>
        </w:r>
        <w:r w:rsidRPr="00D26196">
          <w:rPr>
            <w:rStyle w:val="keyword1"/>
            <w:sz w:val="18"/>
            <w:rPrChange w:id="24497" w:author="shorny" w:date="2014-06-09T18:55:00Z">
              <w:rPr>
                <w:rStyle w:val="keyword1"/>
              </w:rPr>
            </w:rPrChange>
          </w:rPr>
          <w:t>DROP</w:t>
        </w:r>
        <w:r w:rsidRPr="00D26196">
          <w:rPr>
            <w:sz w:val="18"/>
            <w:rPrChange w:id="24498" w:author="shorny" w:date="2014-06-09T18:55:00Z">
              <w:rPr/>
            </w:rPrChange>
          </w:rPr>
          <w:t xml:space="preserve"> </w:t>
        </w:r>
        <w:r w:rsidRPr="00D26196">
          <w:rPr>
            <w:rStyle w:val="keyword1"/>
            <w:sz w:val="18"/>
            <w:rPrChange w:id="24499" w:author="shorny" w:date="2014-06-09T18:55:00Z">
              <w:rPr>
                <w:rStyle w:val="keyword1"/>
              </w:rPr>
            </w:rPrChange>
          </w:rPr>
          <w:t>TABLE</w:t>
        </w:r>
        <w:r w:rsidRPr="00D26196">
          <w:rPr>
            <w:sz w:val="18"/>
            <w:rPrChange w:id="24500" w:author="shorny" w:date="2014-06-09T18:55:00Z">
              <w:rPr/>
            </w:rPrChange>
          </w:rPr>
          <w:t xml:space="preserve"> </w:t>
        </w:r>
        <w:r w:rsidRPr="00D26196">
          <w:rPr>
            <w:rStyle w:val="function-name1"/>
            <w:sz w:val="18"/>
            <w:rPrChange w:id="24501" w:author="shorny" w:date="2014-06-09T18:55:00Z">
              <w:rPr>
                <w:rStyle w:val="function-name1"/>
              </w:rPr>
            </w:rPrChange>
          </w:rPr>
          <w:t>utrans_o_</w:t>
        </w:r>
        <w:proofErr w:type="gramStart"/>
        <w:r w:rsidRPr="00D26196">
          <w:rPr>
            <w:rStyle w:val="function-name1"/>
            <w:sz w:val="18"/>
            <w:rPrChange w:id="24502" w:author="shorny" w:date="2014-06-09T18:55:00Z">
              <w:rPr>
                <w:rStyle w:val="function-name1"/>
              </w:rPr>
            </w:rPrChange>
          </w:rPr>
          <w:t>problems</w:t>
        </w:r>
        <w:r w:rsidRPr="00D26196">
          <w:rPr>
            <w:sz w:val="18"/>
            <w:rPrChange w:id="24503" w:author="shorny" w:date="2014-06-09T18:55:00Z">
              <w:rPr/>
            </w:rPrChange>
          </w:rPr>
          <w:t xml:space="preserve"> ;</w:t>
        </w:r>
        <w:proofErr w:type="gramEnd"/>
      </w:ins>
    </w:p>
    <w:p w14:paraId="04A0D0C7" w14:textId="77777777" w:rsidR="00D26196" w:rsidRPr="00D26196" w:rsidRDefault="00D26196">
      <w:pPr>
        <w:pStyle w:val="HTMLPreformatted"/>
        <w:divId w:val="2032412305"/>
        <w:rPr>
          <w:ins w:id="24504" w:author="shorny" w:date="2014-06-09T18:54:00Z"/>
          <w:sz w:val="18"/>
          <w:rPrChange w:id="24505" w:author="shorny" w:date="2014-06-09T18:55:00Z">
            <w:rPr>
              <w:ins w:id="24506" w:author="shorny" w:date="2014-06-09T18:54:00Z"/>
            </w:rPr>
          </w:rPrChange>
        </w:rPr>
      </w:pPr>
    </w:p>
    <w:p w14:paraId="28760F8D" w14:textId="77777777" w:rsidR="00D26196" w:rsidRPr="00D26196" w:rsidRDefault="00D26196">
      <w:pPr>
        <w:pStyle w:val="HTMLPreformatted"/>
        <w:divId w:val="2032412305"/>
        <w:rPr>
          <w:ins w:id="24507" w:author="shorny" w:date="2014-06-09T18:54:00Z"/>
          <w:rStyle w:val="comment1"/>
          <w:sz w:val="18"/>
          <w:rPrChange w:id="24508" w:author="shorny" w:date="2014-06-09T18:55:00Z">
            <w:rPr>
              <w:ins w:id="24509" w:author="shorny" w:date="2014-06-09T18:54:00Z"/>
              <w:rStyle w:val="comment1"/>
            </w:rPr>
          </w:rPrChange>
        </w:rPr>
      </w:pPr>
      <w:ins w:id="24510" w:author="shorny" w:date="2014-06-09T18:54:00Z">
        <w:r w:rsidRPr="00D26196">
          <w:rPr>
            <w:sz w:val="18"/>
            <w:rPrChange w:id="24511" w:author="shorny" w:date="2014-06-09T18:55:00Z">
              <w:rPr/>
            </w:rPrChange>
          </w:rPr>
          <w:t xml:space="preserve">  </w:t>
        </w:r>
        <w:r w:rsidRPr="00D26196">
          <w:rPr>
            <w:rStyle w:val="comment1"/>
            <w:sz w:val="18"/>
            <w:rPrChange w:id="24512" w:author="shorny" w:date="2014-06-09T18:55:00Z">
              <w:rPr>
                <w:rStyle w:val="comment1"/>
              </w:rPr>
            </w:rPrChange>
          </w:rPr>
          <w:t>-- reset the status of an application</w:t>
        </w:r>
      </w:ins>
    </w:p>
    <w:p w14:paraId="543F62F9" w14:textId="77777777" w:rsidR="00D26196" w:rsidRPr="00D26196" w:rsidRDefault="00D26196">
      <w:pPr>
        <w:pStyle w:val="HTMLPreformatted"/>
        <w:divId w:val="2032412305"/>
        <w:rPr>
          <w:ins w:id="24513" w:author="shorny" w:date="2014-06-09T18:54:00Z"/>
          <w:sz w:val="18"/>
          <w:rPrChange w:id="24514" w:author="shorny" w:date="2014-06-09T18:55:00Z">
            <w:rPr>
              <w:ins w:id="24515" w:author="shorny" w:date="2014-06-09T18:54:00Z"/>
            </w:rPr>
          </w:rPrChange>
        </w:rPr>
      </w:pPr>
      <w:ins w:id="24516" w:author="shorny" w:date="2014-06-09T18:54:00Z">
        <w:r w:rsidRPr="00D26196">
          <w:rPr>
            <w:sz w:val="18"/>
            <w:rPrChange w:id="24517" w:author="shorny" w:date="2014-06-09T18:55:00Z">
              <w:rPr/>
            </w:rPrChange>
          </w:rPr>
          <w:t xml:space="preserve">  </w:t>
        </w:r>
        <w:r w:rsidRPr="00D26196">
          <w:rPr>
            <w:rStyle w:val="keyword1"/>
            <w:sz w:val="18"/>
            <w:rPrChange w:id="24518" w:author="shorny" w:date="2014-06-09T18:55:00Z">
              <w:rPr>
                <w:rStyle w:val="keyword1"/>
              </w:rPr>
            </w:rPrChange>
          </w:rPr>
          <w:t>UPDATE</w:t>
        </w:r>
        <w:r w:rsidRPr="00D26196">
          <w:rPr>
            <w:sz w:val="18"/>
            <w:rPrChange w:id="24519" w:author="shorny" w:date="2014-06-09T18:55:00Z">
              <w:rPr/>
            </w:rPrChange>
          </w:rPr>
          <w:t xml:space="preserve"> rhd.Application App</w:t>
        </w:r>
      </w:ins>
    </w:p>
    <w:p w14:paraId="1EC4C0A0" w14:textId="77777777" w:rsidR="00D26196" w:rsidRPr="00D26196" w:rsidRDefault="00D26196">
      <w:pPr>
        <w:pStyle w:val="HTMLPreformatted"/>
        <w:divId w:val="2032412305"/>
        <w:rPr>
          <w:ins w:id="24520" w:author="shorny" w:date="2014-06-09T18:54:00Z"/>
          <w:sz w:val="18"/>
          <w:rPrChange w:id="24521" w:author="shorny" w:date="2014-06-09T18:55:00Z">
            <w:rPr>
              <w:ins w:id="24522" w:author="shorny" w:date="2014-06-09T18:54:00Z"/>
            </w:rPr>
          </w:rPrChange>
        </w:rPr>
      </w:pPr>
      <w:ins w:id="24523" w:author="shorny" w:date="2014-06-09T18:54:00Z">
        <w:r w:rsidRPr="00D26196">
          <w:rPr>
            <w:sz w:val="18"/>
            <w:rPrChange w:id="24524" w:author="shorny" w:date="2014-06-09T18:55:00Z">
              <w:rPr/>
            </w:rPrChange>
          </w:rPr>
          <w:t xml:space="preserve">  </w:t>
        </w:r>
        <w:r w:rsidRPr="00D26196">
          <w:rPr>
            <w:rStyle w:val="keyword1"/>
            <w:sz w:val="18"/>
            <w:rPrChange w:id="24525" w:author="shorny" w:date="2014-06-09T18:55:00Z">
              <w:rPr>
                <w:rStyle w:val="keyword1"/>
              </w:rPr>
            </w:rPrChange>
          </w:rPr>
          <w:t>JOIN</w:t>
        </w:r>
        <w:r w:rsidRPr="00D26196">
          <w:rPr>
            <w:sz w:val="18"/>
            <w:rPrChange w:id="24526" w:author="shorny" w:date="2014-06-09T18:55:00Z">
              <w:rPr/>
            </w:rPrChange>
          </w:rPr>
          <w:t xml:space="preserve"> </w:t>
        </w:r>
      </w:ins>
    </w:p>
    <w:p w14:paraId="7D1E8F9D" w14:textId="77777777" w:rsidR="00D26196" w:rsidRPr="00D26196" w:rsidRDefault="00D26196">
      <w:pPr>
        <w:pStyle w:val="HTMLPreformatted"/>
        <w:divId w:val="2032412305"/>
        <w:rPr>
          <w:ins w:id="24527" w:author="shorny" w:date="2014-06-09T18:54:00Z"/>
          <w:sz w:val="18"/>
          <w:rPrChange w:id="24528" w:author="shorny" w:date="2014-06-09T18:55:00Z">
            <w:rPr>
              <w:ins w:id="24529" w:author="shorny" w:date="2014-06-09T18:54:00Z"/>
            </w:rPr>
          </w:rPrChange>
        </w:rPr>
      </w:pPr>
      <w:ins w:id="24530" w:author="shorny" w:date="2014-06-09T18:54:00Z">
        <w:r w:rsidRPr="00D26196">
          <w:rPr>
            <w:sz w:val="18"/>
            <w:rPrChange w:id="24531" w:author="shorny" w:date="2014-06-09T18:55:00Z">
              <w:rPr/>
            </w:rPrChange>
          </w:rPr>
          <w:t xml:space="preserve">    (</w:t>
        </w:r>
        <w:r w:rsidRPr="00D26196">
          <w:rPr>
            <w:rStyle w:val="keyword1"/>
            <w:sz w:val="18"/>
            <w:rPrChange w:id="24532" w:author="shorny" w:date="2014-06-09T18:55:00Z">
              <w:rPr>
                <w:rStyle w:val="keyword1"/>
              </w:rPr>
            </w:rPrChange>
          </w:rPr>
          <w:t>SELECT</w:t>
        </w:r>
        <w:r w:rsidRPr="00D26196">
          <w:rPr>
            <w:sz w:val="18"/>
            <w:rPrChange w:id="24533" w:author="shorny" w:date="2014-06-09T18:55:00Z">
              <w:rPr/>
            </w:rPrChange>
          </w:rPr>
          <w:t xml:space="preserve"> * </w:t>
        </w:r>
        <w:r w:rsidRPr="00D26196">
          <w:rPr>
            <w:rStyle w:val="keyword1"/>
            <w:sz w:val="18"/>
            <w:rPrChange w:id="24534" w:author="shorny" w:date="2014-06-09T18:55:00Z">
              <w:rPr>
                <w:rStyle w:val="keyword1"/>
              </w:rPr>
            </w:rPrChange>
          </w:rPr>
          <w:t>FROM</w:t>
        </w:r>
        <w:r w:rsidRPr="00D26196">
          <w:rPr>
            <w:sz w:val="18"/>
            <w:rPrChange w:id="24535" w:author="shorny" w:date="2014-06-09T18:55:00Z">
              <w:rPr/>
            </w:rPrChange>
          </w:rPr>
          <w:t xml:space="preserve"> rhd</w:t>
        </w:r>
        <w:proofErr w:type="gramStart"/>
        <w:r w:rsidRPr="00D26196">
          <w:rPr>
            <w:sz w:val="18"/>
            <w:rPrChange w:id="24536" w:author="shorny" w:date="2014-06-09T18:55:00Z">
              <w:rPr/>
            </w:rPrChange>
          </w:rPr>
          <w:t>.`</w:t>
        </w:r>
        <w:proofErr w:type="gramEnd"/>
        <w:r w:rsidRPr="00D26196">
          <w:rPr>
            <w:sz w:val="18"/>
            <w:rPrChange w:id="24537" w:author="shorny" w:date="2014-06-09T18:55:00Z">
              <w:rPr/>
            </w:rPrChange>
          </w:rPr>
          <w:t>Application Status` AppStat</w:t>
        </w:r>
      </w:ins>
    </w:p>
    <w:p w14:paraId="187883E8" w14:textId="77777777" w:rsidR="00D26196" w:rsidRPr="00D26196" w:rsidRDefault="00D26196">
      <w:pPr>
        <w:pStyle w:val="HTMLPreformatted"/>
        <w:divId w:val="2032412305"/>
        <w:rPr>
          <w:ins w:id="24538" w:author="shorny" w:date="2014-06-09T18:54:00Z"/>
          <w:sz w:val="18"/>
          <w:rPrChange w:id="24539" w:author="shorny" w:date="2014-06-09T18:55:00Z">
            <w:rPr>
              <w:ins w:id="24540" w:author="shorny" w:date="2014-06-09T18:54:00Z"/>
            </w:rPr>
          </w:rPrChange>
        </w:rPr>
      </w:pPr>
      <w:ins w:id="24541" w:author="shorny" w:date="2014-06-09T18:54:00Z">
        <w:r w:rsidRPr="00D26196">
          <w:rPr>
            <w:sz w:val="18"/>
            <w:rPrChange w:id="24542" w:author="shorny" w:date="2014-06-09T18:55:00Z">
              <w:rPr/>
            </w:rPrChange>
          </w:rPr>
          <w:t xml:space="preserve">     </w:t>
        </w:r>
        <w:r w:rsidRPr="00D26196">
          <w:rPr>
            <w:rStyle w:val="keyword1"/>
            <w:sz w:val="18"/>
            <w:rPrChange w:id="24543" w:author="shorny" w:date="2014-06-09T18:55:00Z">
              <w:rPr>
                <w:rStyle w:val="keyword1"/>
              </w:rPr>
            </w:rPrChange>
          </w:rPr>
          <w:t>WHERE</w:t>
        </w:r>
        <w:r w:rsidRPr="00D26196">
          <w:rPr>
            <w:sz w:val="18"/>
            <w:rPrChange w:id="24544" w:author="shorny" w:date="2014-06-09T18:55:00Z">
              <w:rPr/>
            </w:rPrChange>
          </w:rPr>
          <w:t xml:space="preserve"> AppStat.Status = </w:t>
        </w:r>
        <w:r w:rsidRPr="00D26196">
          <w:rPr>
            <w:rStyle w:val="string1"/>
            <w:sz w:val="18"/>
            <w:rPrChange w:id="24545" w:author="shorny" w:date="2014-06-09T18:55:00Z">
              <w:rPr>
                <w:rStyle w:val="string1"/>
              </w:rPr>
            </w:rPrChange>
          </w:rPr>
          <w:t>'ongoing'</w:t>
        </w:r>
        <w:r w:rsidRPr="00D26196">
          <w:rPr>
            <w:sz w:val="18"/>
            <w:rPrChange w:id="24546" w:author="shorny" w:date="2014-06-09T18:55:00Z">
              <w:rPr/>
            </w:rPrChange>
          </w:rPr>
          <w:t xml:space="preserve">) </w:t>
        </w:r>
        <w:r w:rsidRPr="00D26196">
          <w:rPr>
            <w:rStyle w:val="keyword1"/>
            <w:sz w:val="18"/>
            <w:rPrChange w:id="24547" w:author="shorny" w:date="2014-06-09T18:55:00Z">
              <w:rPr>
                <w:rStyle w:val="keyword1"/>
              </w:rPr>
            </w:rPrChange>
          </w:rPr>
          <w:t>AS</w:t>
        </w:r>
        <w:r w:rsidRPr="00D26196">
          <w:rPr>
            <w:sz w:val="18"/>
            <w:rPrChange w:id="24548" w:author="shorny" w:date="2014-06-09T18:55:00Z">
              <w:rPr/>
            </w:rPrChange>
          </w:rPr>
          <w:t xml:space="preserve"> Lookup</w:t>
        </w:r>
      </w:ins>
    </w:p>
    <w:p w14:paraId="62691726" w14:textId="77777777" w:rsidR="00D26196" w:rsidRPr="00D26196" w:rsidRDefault="00D26196">
      <w:pPr>
        <w:pStyle w:val="HTMLPreformatted"/>
        <w:divId w:val="2032412305"/>
        <w:rPr>
          <w:ins w:id="24549" w:author="shorny" w:date="2014-06-09T18:54:00Z"/>
          <w:sz w:val="18"/>
          <w:rPrChange w:id="24550" w:author="shorny" w:date="2014-06-09T18:55:00Z">
            <w:rPr>
              <w:ins w:id="24551" w:author="shorny" w:date="2014-06-09T18:54:00Z"/>
            </w:rPr>
          </w:rPrChange>
        </w:rPr>
      </w:pPr>
      <w:ins w:id="24552" w:author="shorny" w:date="2014-06-09T18:54:00Z">
        <w:r w:rsidRPr="00D26196">
          <w:rPr>
            <w:sz w:val="18"/>
            <w:rPrChange w:id="24553" w:author="shorny" w:date="2014-06-09T18:55:00Z">
              <w:rPr/>
            </w:rPrChange>
          </w:rPr>
          <w:t xml:space="preserve">  </w:t>
        </w:r>
        <w:r w:rsidRPr="00D26196">
          <w:rPr>
            <w:rStyle w:val="keyword1"/>
            <w:sz w:val="18"/>
            <w:rPrChange w:id="24554" w:author="shorny" w:date="2014-06-09T18:55:00Z">
              <w:rPr>
                <w:rStyle w:val="keyword1"/>
              </w:rPr>
            </w:rPrChange>
          </w:rPr>
          <w:t>SET</w:t>
        </w:r>
        <w:r w:rsidRPr="00D26196">
          <w:rPr>
            <w:sz w:val="18"/>
            <w:rPrChange w:id="24555" w:author="shorny" w:date="2014-06-09T18:55:00Z">
              <w:rPr/>
            </w:rPrChange>
          </w:rPr>
          <w:t xml:space="preserve"> App.applicationStatusID = Lookup.ApplicationStatusID</w:t>
        </w:r>
      </w:ins>
    </w:p>
    <w:p w14:paraId="74A9EBA9" w14:textId="77777777" w:rsidR="00D26196" w:rsidRPr="00D26196" w:rsidRDefault="00D26196">
      <w:pPr>
        <w:pStyle w:val="HTMLPreformatted"/>
        <w:divId w:val="2032412305"/>
        <w:rPr>
          <w:ins w:id="24556" w:author="shorny" w:date="2014-06-09T18:54:00Z"/>
          <w:sz w:val="18"/>
          <w:rPrChange w:id="24557" w:author="shorny" w:date="2014-06-09T18:55:00Z">
            <w:rPr>
              <w:ins w:id="24558" w:author="shorny" w:date="2014-06-09T18:54:00Z"/>
            </w:rPr>
          </w:rPrChange>
        </w:rPr>
      </w:pPr>
      <w:ins w:id="24559" w:author="shorny" w:date="2014-06-09T18:54:00Z">
        <w:r w:rsidRPr="00D26196">
          <w:rPr>
            <w:sz w:val="18"/>
            <w:rPrChange w:id="24560" w:author="shorny" w:date="2014-06-09T18:55:00Z">
              <w:rPr/>
            </w:rPrChange>
          </w:rPr>
          <w:t xml:space="preserve">  </w:t>
        </w:r>
        <w:r w:rsidRPr="00D26196">
          <w:rPr>
            <w:rStyle w:val="keyword1"/>
            <w:sz w:val="18"/>
            <w:rPrChange w:id="24561" w:author="shorny" w:date="2014-06-09T18:55:00Z">
              <w:rPr>
                <w:rStyle w:val="keyword1"/>
              </w:rPr>
            </w:rPrChange>
          </w:rPr>
          <w:t>WHERE</w:t>
        </w:r>
        <w:r w:rsidRPr="00D26196">
          <w:rPr>
            <w:sz w:val="18"/>
            <w:rPrChange w:id="24562" w:author="shorny" w:date="2014-06-09T18:55:00Z">
              <w:rPr/>
            </w:rPrChange>
          </w:rPr>
          <w:t xml:space="preserve"> App.ApplicationID = </w:t>
        </w:r>
        <w:proofErr w:type="gramStart"/>
        <w:r w:rsidRPr="00D26196">
          <w:rPr>
            <w:sz w:val="18"/>
            <w:rPrChange w:id="24563" w:author="shorny" w:date="2014-06-09T18:55:00Z">
              <w:rPr/>
            </w:rPrChange>
          </w:rPr>
          <w:t>611 ;</w:t>
        </w:r>
        <w:proofErr w:type="gramEnd"/>
      </w:ins>
    </w:p>
    <w:p w14:paraId="35C2B0F3" w14:textId="77777777" w:rsidR="00D26196" w:rsidRPr="00D26196" w:rsidRDefault="00D26196">
      <w:pPr>
        <w:pStyle w:val="HTMLPreformatted"/>
        <w:divId w:val="2032412305"/>
        <w:rPr>
          <w:ins w:id="24564" w:author="shorny" w:date="2014-06-09T18:54:00Z"/>
          <w:sz w:val="18"/>
          <w:rPrChange w:id="24565" w:author="shorny" w:date="2014-06-09T18:55:00Z">
            <w:rPr>
              <w:ins w:id="24566" w:author="shorny" w:date="2014-06-09T18:54:00Z"/>
            </w:rPr>
          </w:rPrChange>
        </w:rPr>
      </w:pPr>
    </w:p>
    <w:p w14:paraId="090B2C2D" w14:textId="77777777" w:rsidR="00D26196" w:rsidRPr="00D26196" w:rsidRDefault="00D26196">
      <w:pPr>
        <w:pStyle w:val="HTMLPreformatted"/>
        <w:divId w:val="2032412305"/>
        <w:rPr>
          <w:ins w:id="24567" w:author="shorny" w:date="2014-06-09T18:54:00Z"/>
          <w:sz w:val="18"/>
          <w:rPrChange w:id="24568" w:author="shorny" w:date="2014-06-09T18:55:00Z">
            <w:rPr>
              <w:ins w:id="24569" w:author="shorny" w:date="2014-06-09T18:54:00Z"/>
            </w:rPr>
          </w:rPrChange>
        </w:rPr>
      </w:pPr>
      <w:ins w:id="24570" w:author="shorny" w:date="2014-06-09T18:54:00Z">
        <w:r w:rsidRPr="00D26196">
          <w:rPr>
            <w:rStyle w:val="keyword1"/>
            <w:sz w:val="18"/>
            <w:rPrChange w:id="24571" w:author="shorny" w:date="2014-06-09T18:55:00Z">
              <w:rPr>
                <w:rStyle w:val="keyword1"/>
              </w:rPr>
            </w:rPrChange>
          </w:rPr>
          <w:t>END</w:t>
        </w:r>
        <w:r w:rsidRPr="00D26196">
          <w:rPr>
            <w:sz w:val="18"/>
            <w:rPrChange w:id="24572" w:author="shorny" w:date="2014-06-09T18:55:00Z">
              <w:rPr/>
            </w:rPrChange>
          </w:rPr>
          <w:t xml:space="preserve"> $$</w:t>
        </w:r>
      </w:ins>
    </w:p>
    <w:p w14:paraId="0CAA8248" w14:textId="77777777" w:rsidR="00D26196" w:rsidRPr="00D26196" w:rsidRDefault="00D26196">
      <w:pPr>
        <w:pStyle w:val="HTMLPreformatted"/>
        <w:divId w:val="2032412305"/>
        <w:rPr>
          <w:ins w:id="24573" w:author="shorny" w:date="2014-06-09T18:54:00Z"/>
          <w:sz w:val="18"/>
          <w:rPrChange w:id="24574" w:author="shorny" w:date="2014-06-09T18:55:00Z">
            <w:rPr>
              <w:ins w:id="24575" w:author="shorny" w:date="2014-06-09T18:54:00Z"/>
            </w:rPr>
          </w:rPrChange>
        </w:rPr>
      </w:pPr>
    </w:p>
    <w:p w14:paraId="0454C606" w14:textId="77777777" w:rsidR="00D26196" w:rsidRPr="00D26196" w:rsidRDefault="00D26196">
      <w:pPr>
        <w:pStyle w:val="HTMLPreformatted"/>
        <w:divId w:val="2032412305"/>
        <w:rPr>
          <w:ins w:id="24576" w:author="shorny" w:date="2014-06-09T18:54:00Z"/>
          <w:rStyle w:val="comment1"/>
          <w:sz w:val="18"/>
          <w:rPrChange w:id="24577" w:author="shorny" w:date="2014-06-09T18:55:00Z">
            <w:rPr>
              <w:ins w:id="24578" w:author="shorny" w:date="2014-06-09T18:54:00Z"/>
              <w:rStyle w:val="comment1"/>
            </w:rPr>
          </w:rPrChange>
        </w:rPr>
      </w:pPr>
      <w:ins w:id="24579" w:author="shorny" w:date="2014-06-09T18:54:00Z">
        <w:r w:rsidRPr="00D26196">
          <w:rPr>
            <w:rStyle w:val="comment1"/>
            <w:sz w:val="18"/>
            <w:rPrChange w:id="24580" w:author="shorny" w:date="2014-06-09T18:55:00Z">
              <w:rPr>
                <w:rStyle w:val="comment1"/>
              </w:rPr>
            </w:rPrChange>
          </w:rPr>
          <w:t>-- -----------------------------------------------------------------------------</w:t>
        </w:r>
      </w:ins>
    </w:p>
    <w:p w14:paraId="433D7AB1" w14:textId="77777777" w:rsidR="00D26196" w:rsidRPr="00D26196" w:rsidRDefault="00D26196">
      <w:pPr>
        <w:pStyle w:val="HTMLPreformatted"/>
        <w:divId w:val="2032412305"/>
        <w:rPr>
          <w:ins w:id="24581" w:author="shorny" w:date="2014-06-09T18:54:00Z"/>
          <w:rStyle w:val="comment1"/>
          <w:sz w:val="18"/>
          <w:rPrChange w:id="24582" w:author="shorny" w:date="2014-06-09T18:55:00Z">
            <w:rPr>
              <w:ins w:id="24583" w:author="shorny" w:date="2014-06-09T18:54:00Z"/>
              <w:rStyle w:val="comment1"/>
            </w:rPr>
          </w:rPrChange>
        </w:rPr>
      </w:pPr>
      <w:ins w:id="24584" w:author="shorny" w:date="2014-06-09T18:54:00Z">
        <w:r w:rsidRPr="00D26196">
          <w:rPr>
            <w:rStyle w:val="comment1"/>
            <w:sz w:val="18"/>
            <w:rPrChange w:id="24585" w:author="shorny" w:date="2014-06-09T18:55:00Z">
              <w:rPr>
                <w:rStyle w:val="comment1"/>
              </w:rPr>
            </w:rPrChange>
          </w:rPr>
          <w:t>-- p) Look up, add to, and delete from own current research areas</w:t>
        </w:r>
      </w:ins>
    </w:p>
    <w:p w14:paraId="2898C014" w14:textId="77777777" w:rsidR="00D26196" w:rsidRPr="00D26196" w:rsidRDefault="00D26196">
      <w:pPr>
        <w:pStyle w:val="HTMLPreformatted"/>
        <w:divId w:val="2032412305"/>
        <w:rPr>
          <w:ins w:id="24586" w:author="shorny" w:date="2014-06-09T18:54:00Z"/>
          <w:rStyle w:val="comment1"/>
          <w:sz w:val="18"/>
          <w:rPrChange w:id="24587" w:author="shorny" w:date="2014-06-09T18:55:00Z">
            <w:rPr>
              <w:ins w:id="24588" w:author="shorny" w:date="2014-06-09T18:54:00Z"/>
              <w:rStyle w:val="comment1"/>
            </w:rPr>
          </w:rPrChange>
        </w:rPr>
      </w:pPr>
      <w:ins w:id="24589" w:author="shorny" w:date="2014-06-09T18:54:00Z">
        <w:r w:rsidRPr="00D26196">
          <w:rPr>
            <w:rStyle w:val="comment1"/>
            <w:sz w:val="18"/>
            <w:rPrChange w:id="24590" w:author="shorny" w:date="2014-06-09T18:55:00Z">
              <w:rPr>
                <w:rStyle w:val="comment1"/>
              </w:rPr>
            </w:rPrChange>
          </w:rPr>
          <w:t>-- p1) look up current research areas</w:t>
        </w:r>
      </w:ins>
    </w:p>
    <w:p w14:paraId="070D88B3" w14:textId="77777777" w:rsidR="00D26196" w:rsidRPr="00D26196" w:rsidRDefault="00D26196">
      <w:pPr>
        <w:pStyle w:val="HTMLPreformatted"/>
        <w:divId w:val="2032412305"/>
        <w:rPr>
          <w:ins w:id="24591" w:author="shorny" w:date="2014-06-09T18:54:00Z"/>
          <w:sz w:val="18"/>
          <w:rPrChange w:id="24592" w:author="shorny" w:date="2014-06-09T18:55:00Z">
            <w:rPr>
              <w:ins w:id="24593" w:author="shorny" w:date="2014-06-09T18:54:00Z"/>
            </w:rPr>
          </w:rPrChange>
        </w:rPr>
      </w:pPr>
      <w:ins w:id="24594" w:author="shorny" w:date="2014-06-09T18:54:00Z">
        <w:r w:rsidRPr="00D26196">
          <w:rPr>
            <w:rStyle w:val="keyword1"/>
            <w:sz w:val="18"/>
            <w:rPrChange w:id="24595" w:author="shorny" w:date="2014-06-09T18:55:00Z">
              <w:rPr>
                <w:rStyle w:val="keyword1"/>
              </w:rPr>
            </w:rPrChange>
          </w:rPr>
          <w:t>CREATE</w:t>
        </w:r>
        <w:r w:rsidRPr="00D26196">
          <w:rPr>
            <w:sz w:val="18"/>
            <w:rPrChange w:id="24596" w:author="shorny" w:date="2014-06-09T18:55:00Z">
              <w:rPr/>
            </w:rPrChange>
          </w:rPr>
          <w:t xml:space="preserve"> </w:t>
        </w:r>
        <w:r w:rsidRPr="00D26196">
          <w:rPr>
            <w:rStyle w:val="keyword1"/>
            <w:sz w:val="18"/>
            <w:rPrChange w:id="24597" w:author="shorny" w:date="2014-06-09T18:55:00Z">
              <w:rPr>
                <w:rStyle w:val="keyword1"/>
              </w:rPr>
            </w:rPrChange>
          </w:rPr>
          <w:t>PROCEDURE</w:t>
        </w:r>
        <w:r w:rsidRPr="00D26196">
          <w:rPr>
            <w:sz w:val="18"/>
            <w:rPrChange w:id="24598" w:author="shorny" w:date="2014-06-09T18:55:00Z">
              <w:rPr/>
            </w:rPrChange>
          </w:rPr>
          <w:t xml:space="preserve"> </w:t>
        </w:r>
        <w:r w:rsidRPr="00D26196">
          <w:rPr>
            <w:rStyle w:val="function-name1"/>
            <w:sz w:val="18"/>
            <w:rPrChange w:id="24599" w:author="shorny" w:date="2014-06-09T18:55:00Z">
              <w:rPr>
                <w:rStyle w:val="function-name1"/>
              </w:rPr>
            </w:rPrChange>
          </w:rPr>
          <w:t>test_utrans_</w:t>
        </w:r>
        <w:proofErr w:type="gramStart"/>
        <w:r w:rsidRPr="00D26196">
          <w:rPr>
            <w:rStyle w:val="function-name1"/>
            <w:sz w:val="18"/>
            <w:rPrChange w:id="24600" w:author="shorny" w:date="2014-06-09T18:55:00Z">
              <w:rPr>
                <w:rStyle w:val="function-name1"/>
              </w:rPr>
            </w:rPrChange>
          </w:rPr>
          <w:t>p1</w:t>
        </w:r>
        <w:r w:rsidRPr="00D26196">
          <w:rPr>
            <w:sz w:val="18"/>
            <w:rPrChange w:id="24601" w:author="shorny" w:date="2014-06-09T18:55:00Z">
              <w:rPr/>
            </w:rPrChange>
          </w:rPr>
          <w:t>()</w:t>
        </w:r>
        <w:proofErr w:type="gramEnd"/>
        <w:r w:rsidRPr="00D26196">
          <w:rPr>
            <w:sz w:val="18"/>
            <w:rPrChange w:id="24602" w:author="shorny" w:date="2014-06-09T18:55:00Z">
              <w:rPr/>
            </w:rPrChange>
          </w:rPr>
          <w:t xml:space="preserve"> </w:t>
        </w:r>
      </w:ins>
    </w:p>
    <w:p w14:paraId="2D41EECE" w14:textId="77777777" w:rsidR="00D26196" w:rsidRPr="00D26196" w:rsidRDefault="00D26196">
      <w:pPr>
        <w:pStyle w:val="HTMLPreformatted"/>
        <w:divId w:val="2032412305"/>
        <w:rPr>
          <w:ins w:id="24603" w:author="shorny" w:date="2014-06-09T18:54:00Z"/>
          <w:sz w:val="18"/>
          <w:rPrChange w:id="24604" w:author="shorny" w:date="2014-06-09T18:55:00Z">
            <w:rPr>
              <w:ins w:id="24605" w:author="shorny" w:date="2014-06-09T18:54:00Z"/>
            </w:rPr>
          </w:rPrChange>
        </w:rPr>
      </w:pPr>
      <w:ins w:id="24606" w:author="shorny" w:date="2014-06-09T18:54:00Z">
        <w:r w:rsidRPr="00D26196">
          <w:rPr>
            <w:rStyle w:val="keyword1"/>
            <w:sz w:val="18"/>
            <w:rPrChange w:id="24607" w:author="shorny" w:date="2014-06-09T18:55:00Z">
              <w:rPr>
                <w:rStyle w:val="keyword1"/>
              </w:rPr>
            </w:rPrChange>
          </w:rPr>
          <w:t>BEGIN</w:t>
        </w:r>
      </w:ins>
    </w:p>
    <w:p w14:paraId="55731C04" w14:textId="77777777" w:rsidR="00D26196" w:rsidRPr="00D26196" w:rsidRDefault="00D26196">
      <w:pPr>
        <w:pStyle w:val="HTMLPreformatted"/>
        <w:divId w:val="2032412305"/>
        <w:rPr>
          <w:ins w:id="24608" w:author="shorny" w:date="2014-06-09T18:54:00Z"/>
          <w:sz w:val="18"/>
          <w:rPrChange w:id="24609" w:author="shorny" w:date="2014-06-09T18:55:00Z">
            <w:rPr>
              <w:ins w:id="24610" w:author="shorny" w:date="2014-06-09T18:54:00Z"/>
            </w:rPr>
          </w:rPrChange>
        </w:rPr>
      </w:pPr>
    </w:p>
    <w:p w14:paraId="3C06B4B9" w14:textId="77777777" w:rsidR="00D26196" w:rsidRPr="00D26196" w:rsidRDefault="00D26196">
      <w:pPr>
        <w:pStyle w:val="HTMLPreformatted"/>
        <w:divId w:val="2032412305"/>
        <w:rPr>
          <w:ins w:id="24611" w:author="shorny" w:date="2014-06-09T18:54:00Z"/>
          <w:rStyle w:val="comment1"/>
          <w:sz w:val="18"/>
          <w:rPrChange w:id="24612" w:author="shorny" w:date="2014-06-09T18:55:00Z">
            <w:rPr>
              <w:ins w:id="24613" w:author="shorny" w:date="2014-06-09T18:54:00Z"/>
              <w:rStyle w:val="comment1"/>
            </w:rPr>
          </w:rPrChange>
        </w:rPr>
      </w:pPr>
      <w:ins w:id="24614" w:author="shorny" w:date="2014-06-09T18:54:00Z">
        <w:r w:rsidRPr="00D26196">
          <w:rPr>
            <w:sz w:val="18"/>
            <w:rPrChange w:id="24615" w:author="shorny" w:date="2014-06-09T18:55:00Z">
              <w:rPr/>
            </w:rPrChange>
          </w:rPr>
          <w:t xml:space="preserve">  </w:t>
        </w:r>
        <w:r w:rsidRPr="00D26196">
          <w:rPr>
            <w:rStyle w:val="comment1"/>
            <w:sz w:val="18"/>
            <w:rPrChange w:id="24616" w:author="shorny" w:date="2014-06-09T18:55:00Z">
              <w:rPr>
                <w:rStyle w:val="comment1"/>
              </w:rPr>
            </w:rPrChange>
          </w:rPr>
          <w:t>-- run the query for this test and create a temporary table for results</w:t>
        </w:r>
      </w:ins>
    </w:p>
    <w:p w14:paraId="684FECEE" w14:textId="77777777" w:rsidR="00D26196" w:rsidRPr="00D26196" w:rsidRDefault="00D26196">
      <w:pPr>
        <w:pStyle w:val="HTMLPreformatted"/>
        <w:divId w:val="2032412305"/>
        <w:rPr>
          <w:ins w:id="24617" w:author="shorny" w:date="2014-06-09T18:54:00Z"/>
          <w:sz w:val="18"/>
          <w:rPrChange w:id="24618" w:author="shorny" w:date="2014-06-09T18:55:00Z">
            <w:rPr>
              <w:ins w:id="24619" w:author="shorny" w:date="2014-06-09T18:54:00Z"/>
            </w:rPr>
          </w:rPrChange>
        </w:rPr>
      </w:pPr>
      <w:ins w:id="24620" w:author="shorny" w:date="2014-06-09T18:54:00Z">
        <w:r w:rsidRPr="00D26196">
          <w:rPr>
            <w:sz w:val="18"/>
            <w:rPrChange w:id="24621" w:author="shorny" w:date="2014-06-09T18:55:00Z">
              <w:rPr/>
            </w:rPrChange>
          </w:rPr>
          <w:t xml:space="preserve">  </w:t>
        </w:r>
        <w:r w:rsidRPr="00D26196">
          <w:rPr>
            <w:rStyle w:val="keyword1"/>
            <w:sz w:val="18"/>
            <w:rPrChange w:id="24622" w:author="shorny" w:date="2014-06-09T18:55:00Z">
              <w:rPr>
                <w:rStyle w:val="keyword1"/>
              </w:rPr>
            </w:rPrChange>
          </w:rPr>
          <w:t>CREATE</w:t>
        </w:r>
        <w:r w:rsidRPr="00D26196">
          <w:rPr>
            <w:sz w:val="18"/>
            <w:rPrChange w:id="24623" w:author="shorny" w:date="2014-06-09T18:55:00Z">
              <w:rPr/>
            </w:rPrChange>
          </w:rPr>
          <w:t xml:space="preserve"> </w:t>
        </w:r>
        <w:r w:rsidRPr="00D26196">
          <w:rPr>
            <w:rStyle w:val="keyword1"/>
            <w:sz w:val="18"/>
            <w:rPrChange w:id="24624" w:author="shorny" w:date="2014-06-09T18:55:00Z">
              <w:rPr>
                <w:rStyle w:val="keyword1"/>
              </w:rPr>
            </w:rPrChange>
          </w:rPr>
          <w:t>TEMPORARY</w:t>
        </w:r>
        <w:r w:rsidRPr="00D26196">
          <w:rPr>
            <w:sz w:val="18"/>
            <w:rPrChange w:id="24625" w:author="shorny" w:date="2014-06-09T18:55:00Z">
              <w:rPr/>
            </w:rPrChange>
          </w:rPr>
          <w:t xml:space="preserve"> </w:t>
        </w:r>
        <w:r w:rsidRPr="00D26196">
          <w:rPr>
            <w:rStyle w:val="keyword1"/>
            <w:sz w:val="18"/>
            <w:rPrChange w:id="24626" w:author="shorny" w:date="2014-06-09T18:55:00Z">
              <w:rPr>
                <w:rStyle w:val="keyword1"/>
              </w:rPr>
            </w:rPrChange>
          </w:rPr>
          <w:t>TABLE</w:t>
        </w:r>
        <w:r w:rsidRPr="00D26196">
          <w:rPr>
            <w:sz w:val="18"/>
            <w:rPrChange w:id="24627" w:author="shorny" w:date="2014-06-09T18:55:00Z">
              <w:rPr/>
            </w:rPrChange>
          </w:rPr>
          <w:t xml:space="preserve"> </w:t>
        </w:r>
        <w:r w:rsidRPr="00D26196">
          <w:rPr>
            <w:rStyle w:val="function-name1"/>
            <w:sz w:val="18"/>
            <w:rPrChange w:id="24628" w:author="shorny" w:date="2014-06-09T18:55:00Z">
              <w:rPr>
                <w:rStyle w:val="function-name1"/>
              </w:rPr>
            </w:rPrChange>
          </w:rPr>
          <w:t>utrans_p1_actuals</w:t>
        </w:r>
      </w:ins>
    </w:p>
    <w:p w14:paraId="5D414A7D" w14:textId="77777777" w:rsidR="00D26196" w:rsidRPr="00D26196" w:rsidRDefault="00D26196">
      <w:pPr>
        <w:pStyle w:val="HTMLPreformatted"/>
        <w:divId w:val="2032412305"/>
        <w:rPr>
          <w:ins w:id="24629" w:author="shorny" w:date="2014-06-09T18:54:00Z"/>
          <w:sz w:val="18"/>
          <w:rPrChange w:id="24630" w:author="shorny" w:date="2014-06-09T18:55:00Z">
            <w:rPr>
              <w:ins w:id="24631" w:author="shorny" w:date="2014-06-09T18:54:00Z"/>
            </w:rPr>
          </w:rPrChange>
        </w:rPr>
      </w:pPr>
      <w:ins w:id="24632" w:author="shorny" w:date="2014-06-09T18:54:00Z">
        <w:r w:rsidRPr="00D26196">
          <w:rPr>
            <w:sz w:val="18"/>
            <w:rPrChange w:id="24633" w:author="shorny" w:date="2014-06-09T18:55:00Z">
              <w:rPr/>
            </w:rPrChange>
          </w:rPr>
          <w:t xml:space="preserve">  </w:t>
        </w:r>
        <w:r w:rsidRPr="00D26196">
          <w:rPr>
            <w:rStyle w:val="keyword1"/>
            <w:sz w:val="18"/>
            <w:rPrChange w:id="24634" w:author="shorny" w:date="2014-06-09T18:55:00Z">
              <w:rPr>
                <w:rStyle w:val="keyword1"/>
              </w:rPr>
            </w:rPrChange>
          </w:rPr>
          <w:t>SELECT</w:t>
        </w:r>
        <w:r w:rsidRPr="00D26196">
          <w:rPr>
            <w:sz w:val="18"/>
            <w:rPrChange w:id="24635" w:author="shorny" w:date="2014-06-09T18:55:00Z">
              <w:rPr/>
            </w:rPrChange>
          </w:rPr>
          <w:t xml:space="preserve"> USM.FORCode</w:t>
        </w:r>
      </w:ins>
    </w:p>
    <w:p w14:paraId="2CD38A0F" w14:textId="77777777" w:rsidR="00D26196" w:rsidRPr="00D26196" w:rsidRDefault="00D26196">
      <w:pPr>
        <w:pStyle w:val="HTMLPreformatted"/>
        <w:divId w:val="2032412305"/>
        <w:rPr>
          <w:ins w:id="24636" w:author="shorny" w:date="2014-06-09T18:54:00Z"/>
          <w:sz w:val="18"/>
          <w:rPrChange w:id="24637" w:author="shorny" w:date="2014-06-09T18:55:00Z">
            <w:rPr>
              <w:ins w:id="24638" w:author="shorny" w:date="2014-06-09T18:54:00Z"/>
            </w:rPr>
          </w:rPrChange>
        </w:rPr>
      </w:pPr>
      <w:ins w:id="24639" w:author="shorny" w:date="2014-06-09T18:54:00Z">
        <w:r w:rsidRPr="00D26196">
          <w:rPr>
            <w:sz w:val="18"/>
            <w:rPrChange w:id="24640" w:author="shorny" w:date="2014-06-09T18:55:00Z">
              <w:rPr/>
            </w:rPrChange>
          </w:rPr>
          <w:t xml:space="preserve">  </w:t>
        </w:r>
        <w:r w:rsidRPr="00D26196">
          <w:rPr>
            <w:rStyle w:val="keyword1"/>
            <w:sz w:val="18"/>
            <w:rPrChange w:id="24641" w:author="shorny" w:date="2014-06-09T18:55:00Z">
              <w:rPr>
                <w:rStyle w:val="keyword1"/>
              </w:rPr>
            </w:rPrChange>
          </w:rPr>
          <w:t>FROM</w:t>
        </w:r>
        <w:r w:rsidRPr="00D26196">
          <w:rPr>
            <w:sz w:val="18"/>
            <w:rPrChange w:id="24642" w:author="shorny" w:date="2014-06-09T18:55:00Z">
              <w:rPr/>
            </w:rPrChange>
          </w:rPr>
          <w:t xml:space="preserve"> rhd</w:t>
        </w:r>
        <w:proofErr w:type="gramStart"/>
        <w:r w:rsidRPr="00D26196">
          <w:rPr>
            <w:sz w:val="18"/>
            <w:rPrChange w:id="24643" w:author="shorny" w:date="2014-06-09T18:55:00Z">
              <w:rPr/>
            </w:rPrChange>
          </w:rPr>
          <w:t>.`</w:t>
        </w:r>
        <w:proofErr w:type="gramEnd"/>
        <w:r w:rsidRPr="00D26196">
          <w:rPr>
            <w:sz w:val="18"/>
            <w:rPrChange w:id="24644" w:author="shorny" w:date="2014-06-09T18:55:00Z">
              <w:rPr/>
            </w:rPrChange>
          </w:rPr>
          <w:t>University Staff Member_Research Area` USM</w:t>
        </w:r>
      </w:ins>
    </w:p>
    <w:p w14:paraId="4A642376" w14:textId="77777777" w:rsidR="00D26196" w:rsidRPr="00D26196" w:rsidRDefault="00D26196">
      <w:pPr>
        <w:pStyle w:val="HTMLPreformatted"/>
        <w:divId w:val="2032412305"/>
        <w:rPr>
          <w:ins w:id="24645" w:author="shorny" w:date="2014-06-09T18:54:00Z"/>
          <w:sz w:val="18"/>
          <w:rPrChange w:id="24646" w:author="shorny" w:date="2014-06-09T18:55:00Z">
            <w:rPr>
              <w:ins w:id="24647" w:author="shorny" w:date="2014-06-09T18:54:00Z"/>
            </w:rPr>
          </w:rPrChange>
        </w:rPr>
      </w:pPr>
      <w:ins w:id="24648" w:author="shorny" w:date="2014-06-09T18:54:00Z">
        <w:r w:rsidRPr="00D26196">
          <w:rPr>
            <w:sz w:val="18"/>
            <w:rPrChange w:id="24649" w:author="shorny" w:date="2014-06-09T18:55:00Z">
              <w:rPr/>
            </w:rPrChange>
          </w:rPr>
          <w:t xml:space="preserve">  </w:t>
        </w:r>
        <w:r w:rsidRPr="00D26196">
          <w:rPr>
            <w:rStyle w:val="keyword1"/>
            <w:sz w:val="18"/>
            <w:rPrChange w:id="24650" w:author="shorny" w:date="2014-06-09T18:55:00Z">
              <w:rPr>
                <w:rStyle w:val="keyword1"/>
              </w:rPr>
            </w:rPrChange>
          </w:rPr>
          <w:t>WHERE</w:t>
        </w:r>
        <w:r w:rsidRPr="00D26196">
          <w:rPr>
            <w:sz w:val="18"/>
            <w:rPrChange w:id="24651" w:author="shorny" w:date="2014-06-09T18:55:00Z">
              <w:rPr/>
            </w:rPrChange>
          </w:rPr>
          <w:t xml:space="preserve"> USM.StaffID = </w:t>
        </w:r>
        <w:proofErr w:type="gramStart"/>
        <w:r w:rsidRPr="00D26196">
          <w:rPr>
            <w:sz w:val="18"/>
            <w:rPrChange w:id="24652" w:author="shorny" w:date="2014-06-09T18:55:00Z">
              <w:rPr/>
            </w:rPrChange>
          </w:rPr>
          <w:t>1000 ;</w:t>
        </w:r>
        <w:proofErr w:type="gramEnd"/>
      </w:ins>
    </w:p>
    <w:p w14:paraId="7EB140AD" w14:textId="77777777" w:rsidR="00D26196" w:rsidRPr="00D26196" w:rsidRDefault="00D26196">
      <w:pPr>
        <w:pStyle w:val="HTMLPreformatted"/>
        <w:divId w:val="2032412305"/>
        <w:rPr>
          <w:ins w:id="24653" w:author="shorny" w:date="2014-06-09T18:54:00Z"/>
          <w:sz w:val="18"/>
          <w:rPrChange w:id="24654" w:author="shorny" w:date="2014-06-09T18:55:00Z">
            <w:rPr>
              <w:ins w:id="24655" w:author="shorny" w:date="2014-06-09T18:54:00Z"/>
            </w:rPr>
          </w:rPrChange>
        </w:rPr>
      </w:pPr>
    </w:p>
    <w:p w14:paraId="710B32BE" w14:textId="77777777" w:rsidR="00D26196" w:rsidRPr="00D26196" w:rsidRDefault="00D26196">
      <w:pPr>
        <w:pStyle w:val="HTMLPreformatted"/>
        <w:divId w:val="2032412305"/>
        <w:rPr>
          <w:ins w:id="24656" w:author="shorny" w:date="2014-06-09T18:54:00Z"/>
          <w:rStyle w:val="comment1"/>
          <w:sz w:val="18"/>
          <w:rPrChange w:id="24657" w:author="shorny" w:date="2014-06-09T18:55:00Z">
            <w:rPr>
              <w:ins w:id="24658" w:author="shorny" w:date="2014-06-09T18:54:00Z"/>
              <w:rStyle w:val="comment1"/>
            </w:rPr>
          </w:rPrChange>
        </w:rPr>
      </w:pPr>
      <w:ins w:id="24659" w:author="shorny" w:date="2014-06-09T18:54:00Z">
        <w:r w:rsidRPr="00D26196">
          <w:rPr>
            <w:sz w:val="18"/>
            <w:rPrChange w:id="24660" w:author="shorny" w:date="2014-06-09T18:55:00Z">
              <w:rPr/>
            </w:rPrChange>
          </w:rPr>
          <w:t xml:space="preserve">  </w:t>
        </w:r>
        <w:r w:rsidRPr="00D26196">
          <w:rPr>
            <w:rStyle w:val="comment1"/>
            <w:sz w:val="18"/>
            <w:rPrChange w:id="24661" w:author="shorny" w:date="2014-06-09T18:55:00Z">
              <w:rPr>
                <w:rStyle w:val="comment1"/>
              </w:rPr>
            </w:rPrChange>
          </w:rPr>
          <w:t>-- create a temporary table to store the expected results</w:t>
        </w:r>
      </w:ins>
    </w:p>
    <w:p w14:paraId="55A693A4" w14:textId="77777777" w:rsidR="00D26196" w:rsidRPr="00D26196" w:rsidRDefault="00D26196">
      <w:pPr>
        <w:pStyle w:val="HTMLPreformatted"/>
        <w:divId w:val="2032412305"/>
        <w:rPr>
          <w:ins w:id="24662" w:author="shorny" w:date="2014-06-09T18:54:00Z"/>
          <w:rStyle w:val="comment1"/>
          <w:sz w:val="18"/>
          <w:rPrChange w:id="24663" w:author="shorny" w:date="2014-06-09T18:55:00Z">
            <w:rPr>
              <w:ins w:id="24664" w:author="shorny" w:date="2014-06-09T18:54:00Z"/>
              <w:rStyle w:val="comment1"/>
            </w:rPr>
          </w:rPrChange>
        </w:rPr>
      </w:pPr>
      <w:ins w:id="24665" w:author="shorny" w:date="2014-06-09T18:54:00Z">
        <w:r w:rsidRPr="00D26196">
          <w:rPr>
            <w:sz w:val="18"/>
            <w:rPrChange w:id="24666" w:author="shorny" w:date="2014-06-09T18:55:00Z">
              <w:rPr/>
            </w:rPrChange>
          </w:rPr>
          <w:t xml:space="preserve">  </w:t>
        </w:r>
        <w:r w:rsidRPr="00D26196">
          <w:rPr>
            <w:rStyle w:val="comment1"/>
            <w:sz w:val="18"/>
            <w:rPrChange w:id="24667" w:author="shorny" w:date="2014-06-09T18:55:00Z">
              <w:rPr>
                <w:rStyle w:val="comment1"/>
              </w:rPr>
            </w:rPrChange>
          </w:rPr>
          <w:t>-- expect count == 4, 80399, 80499, 80699, 89999</w:t>
        </w:r>
      </w:ins>
    </w:p>
    <w:p w14:paraId="727AD4B7" w14:textId="77777777" w:rsidR="00D26196" w:rsidRPr="00D26196" w:rsidRDefault="00D26196">
      <w:pPr>
        <w:pStyle w:val="HTMLPreformatted"/>
        <w:divId w:val="2032412305"/>
        <w:rPr>
          <w:ins w:id="24668" w:author="shorny" w:date="2014-06-09T18:54:00Z"/>
          <w:sz w:val="18"/>
          <w:rPrChange w:id="24669" w:author="shorny" w:date="2014-06-09T18:55:00Z">
            <w:rPr>
              <w:ins w:id="24670" w:author="shorny" w:date="2014-06-09T18:54:00Z"/>
            </w:rPr>
          </w:rPrChange>
        </w:rPr>
      </w:pPr>
      <w:ins w:id="24671" w:author="shorny" w:date="2014-06-09T18:54:00Z">
        <w:r w:rsidRPr="00D26196">
          <w:rPr>
            <w:sz w:val="18"/>
            <w:rPrChange w:id="24672" w:author="shorny" w:date="2014-06-09T18:55:00Z">
              <w:rPr/>
            </w:rPrChange>
          </w:rPr>
          <w:t xml:space="preserve">  </w:t>
        </w:r>
        <w:r w:rsidRPr="00D26196">
          <w:rPr>
            <w:rStyle w:val="keyword1"/>
            <w:sz w:val="18"/>
            <w:rPrChange w:id="24673" w:author="shorny" w:date="2014-06-09T18:55:00Z">
              <w:rPr>
                <w:rStyle w:val="keyword1"/>
              </w:rPr>
            </w:rPrChange>
          </w:rPr>
          <w:t>CREATE</w:t>
        </w:r>
        <w:r w:rsidRPr="00D26196">
          <w:rPr>
            <w:sz w:val="18"/>
            <w:rPrChange w:id="24674" w:author="shorny" w:date="2014-06-09T18:55:00Z">
              <w:rPr/>
            </w:rPrChange>
          </w:rPr>
          <w:t xml:space="preserve"> </w:t>
        </w:r>
        <w:r w:rsidRPr="00D26196">
          <w:rPr>
            <w:rStyle w:val="keyword1"/>
            <w:sz w:val="18"/>
            <w:rPrChange w:id="24675" w:author="shorny" w:date="2014-06-09T18:55:00Z">
              <w:rPr>
                <w:rStyle w:val="keyword1"/>
              </w:rPr>
            </w:rPrChange>
          </w:rPr>
          <w:t>TEMPORARY</w:t>
        </w:r>
        <w:r w:rsidRPr="00D26196">
          <w:rPr>
            <w:sz w:val="18"/>
            <w:rPrChange w:id="24676" w:author="shorny" w:date="2014-06-09T18:55:00Z">
              <w:rPr/>
            </w:rPrChange>
          </w:rPr>
          <w:t xml:space="preserve"> </w:t>
        </w:r>
        <w:r w:rsidRPr="00D26196">
          <w:rPr>
            <w:rStyle w:val="keyword1"/>
            <w:sz w:val="18"/>
            <w:rPrChange w:id="24677" w:author="shorny" w:date="2014-06-09T18:55:00Z">
              <w:rPr>
                <w:rStyle w:val="keyword1"/>
              </w:rPr>
            </w:rPrChange>
          </w:rPr>
          <w:t>TABLE</w:t>
        </w:r>
        <w:r w:rsidRPr="00D26196">
          <w:rPr>
            <w:sz w:val="18"/>
            <w:rPrChange w:id="24678" w:author="shorny" w:date="2014-06-09T18:55:00Z">
              <w:rPr/>
            </w:rPrChange>
          </w:rPr>
          <w:t xml:space="preserve"> </w:t>
        </w:r>
        <w:r w:rsidRPr="00D26196">
          <w:rPr>
            <w:rStyle w:val="function-name1"/>
            <w:sz w:val="18"/>
            <w:rPrChange w:id="24679" w:author="shorny" w:date="2014-06-09T18:55:00Z">
              <w:rPr>
                <w:rStyle w:val="function-name1"/>
              </w:rPr>
            </w:rPrChange>
          </w:rPr>
          <w:t>utrans_p1_expecteds</w:t>
        </w:r>
        <w:r w:rsidRPr="00D26196">
          <w:rPr>
            <w:sz w:val="18"/>
            <w:rPrChange w:id="24680" w:author="shorny" w:date="2014-06-09T18:55:00Z">
              <w:rPr/>
            </w:rPrChange>
          </w:rPr>
          <w:t xml:space="preserve"> (</w:t>
        </w:r>
      </w:ins>
    </w:p>
    <w:p w14:paraId="6D3F5E06" w14:textId="77777777" w:rsidR="00D26196" w:rsidRPr="00D26196" w:rsidRDefault="00D26196">
      <w:pPr>
        <w:pStyle w:val="HTMLPreformatted"/>
        <w:divId w:val="2032412305"/>
        <w:rPr>
          <w:ins w:id="24681" w:author="shorny" w:date="2014-06-09T18:54:00Z"/>
          <w:sz w:val="18"/>
          <w:rPrChange w:id="24682" w:author="shorny" w:date="2014-06-09T18:55:00Z">
            <w:rPr>
              <w:ins w:id="24683" w:author="shorny" w:date="2014-06-09T18:54:00Z"/>
            </w:rPr>
          </w:rPrChange>
        </w:rPr>
      </w:pPr>
      <w:ins w:id="24684" w:author="shorny" w:date="2014-06-09T18:54:00Z">
        <w:r w:rsidRPr="00D26196">
          <w:rPr>
            <w:sz w:val="18"/>
            <w:rPrChange w:id="24685" w:author="shorny" w:date="2014-06-09T18:55:00Z">
              <w:rPr/>
            </w:rPrChange>
          </w:rPr>
          <w:t xml:space="preserve">    FORCode </w:t>
        </w:r>
        <w:proofErr w:type="gramStart"/>
        <w:r w:rsidRPr="00D26196">
          <w:rPr>
            <w:rStyle w:val="type1"/>
            <w:sz w:val="18"/>
            <w:rPrChange w:id="24686" w:author="shorny" w:date="2014-06-09T18:55:00Z">
              <w:rPr>
                <w:rStyle w:val="type1"/>
              </w:rPr>
            </w:rPrChange>
          </w:rPr>
          <w:t>int</w:t>
        </w:r>
        <w:r w:rsidRPr="00D26196">
          <w:rPr>
            <w:sz w:val="18"/>
            <w:rPrChange w:id="24687" w:author="shorny" w:date="2014-06-09T18:55:00Z">
              <w:rPr/>
            </w:rPrChange>
          </w:rPr>
          <w:t>(</w:t>
        </w:r>
        <w:proofErr w:type="gramEnd"/>
        <w:r w:rsidRPr="00D26196">
          <w:rPr>
            <w:sz w:val="18"/>
            <w:rPrChange w:id="24688" w:author="shorny" w:date="2014-06-09T18:55:00Z">
              <w:rPr/>
            </w:rPrChange>
          </w:rPr>
          <w:t>10)</w:t>
        </w:r>
      </w:ins>
    </w:p>
    <w:p w14:paraId="3306FB73" w14:textId="77777777" w:rsidR="00D26196" w:rsidRPr="00D26196" w:rsidRDefault="00D26196">
      <w:pPr>
        <w:pStyle w:val="HTMLPreformatted"/>
        <w:divId w:val="2032412305"/>
        <w:rPr>
          <w:ins w:id="24689" w:author="shorny" w:date="2014-06-09T18:54:00Z"/>
          <w:sz w:val="18"/>
          <w:rPrChange w:id="24690" w:author="shorny" w:date="2014-06-09T18:55:00Z">
            <w:rPr>
              <w:ins w:id="24691" w:author="shorny" w:date="2014-06-09T18:54:00Z"/>
            </w:rPr>
          </w:rPrChange>
        </w:rPr>
      </w:pPr>
      <w:ins w:id="24692" w:author="shorny" w:date="2014-06-09T18:54:00Z">
        <w:r w:rsidRPr="00D26196">
          <w:rPr>
            <w:sz w:val="18"/>
            <w:rPrChange w:id="24693" w:author="shorny" w:date="2014-06-09T18:55:00Z">
              <w:rPr/>
            </w:rPrChange>
          </w:rPr>
          <w:t xml:space="preserve">  ) ;</w:t>
        </w:r>
      </w:ins>
    </w:p>
    <w:p w14:paraId="2DE93A94" w14:textId="77777777" w:rsidR="00D26196" w:rsidRPr="00D26196" w:rsidRDefault="00D26196">
      <w:pPr>
        <w:pStyle w:val="HTMLPreformatted"/>
        <w:divId w:val="2032412305"/>
        <w:rPr>
          <w:ins w:id="24694" w:author="shorny" w:date="2014-06-09T18:54:00Z"/>
          <w:sz w:val="18"/>
          <w:rPrChange w:id="24695" w:author="shorny" w:date="2014-06-09T18:55:00Z">
            <w:rPr>
              <w:ins w:id="24696" w:author="shorny" w:date="2014-06-09T18:54:00Z"/>
            </w:rPr>
          </w:rPrChange>
        </w:rPr>
      </w:pPr>
      <w:ins w:id="24697" w:author="shorny" w:date="2014-06-09T18:54:00Z">
        <w:r w:rsidRPr="00D26196">
          <w:rPr>
            <w:sz w:val="18"/>
            <w:rPrChange w:id="24698" w:author="shorny" w:date="2014-06-09T18:55:00Z">
              <w:rPr/>
            </w:rPrChange>
          </w:rPr>
          <w:t xml:space="preserve">  </w:t>
        </w:r>
        <w:r w:rsidRPr="00D26196">
          <w:rPr>
            <w:rStyle w:val="keyword1"/>
            <w:sz w:val="18"/>
            <w:rPrChange w:id="24699" w:author="shorny" w:date="2014-06-09T18:55:00Z">
              <w:rPr>
                <w:rStyle w:val="keyword1"/>
              </w:rPr>
            </w:rPrChange>
          </w:rPr>
          <w:t>INSERT</w:t>
        </w:r>
        <w:r w:rsidRPr="00D26196">
          <w:rPr>
            <w:sz w:val="18"/>
            <w:rPrChange w:id="24700" w:author="shorny" w:date="2014-06-09T18:55:00Z">
              <w:rPr/>
            </w:rPrChange>
          </w:rPr>
          <w:t xml:space="preserve"> </w:t>
        </w:r>
        <w:r w:rsidRPr="00D26196">
          <w:rPr>
            <w:rStyle w:val="keyword1"/>
            <w:sz w:val="18"/>
            <w:rPrChange w:id="24701" w:author="shorny" w:date="2014-06-09T18:55:00Z">
              <w:rPr>
                <w:rStyle w:val="keyword1"/>
              </w:rPr>
            </w:rPrChange>
          </w:rPr>
          <w:t>INTO</w:t>
        </w:r>
        <w:r w:rsidRPr="00D26196">
          <w:rPr>
            <w:sz w:val="18"/>
            <w:rPrChange w:id="24702" w:author="shorny" w:date="2014-06-09T18:55:00Z">
              <w:rPr/>
            </w:rPrChange>
          </w:rPr>
          <w:t xml:space="preserve"> utrans_p1_expecteds</w:t>
        </w:r>
      </w:ins>
    </w:p>
    <w:p w14:paraId="67790466" w14:textId="77777777" w:rsidR="00D26196" w:rsidRPr="00D26196" w:rsidRDefault="00D26196">
      <w:pPr>
        <w:pStyle w:val="HTMLPreformatted"/>
        <w:divId w:val="2032412305"/>
        <w:rPr>
          <w:ins w:id="24703" w:author="shorny" w:date="2014-06-09T18:54:00Z"/>
          <w:sz w:val="18"/>
          <w:rPrChange w:id="24704" w:author="shorny" w:date="2014-06-09T18:55:00Z">
            <w:rPr>
              <w:ins w:id="24705" w:author="shorny" w:date="2014-06-09T18:54:00Z"/>
            </w:rPr>
          </w:rPrChange>
        </w:rPr>
      </w:pPr>
      <w:ins w:id="24706" w:author="shorny" w:date="2014-06-09T18:54:00Z">
        <w:r w:rsidRPr="00D26196">
          <w:rPr>
            <w:sz w:val="18"/>
            <w:rPrChange w:id="24707" w:author="shorny" w:date="2014-06-09T18:55:00Z">
              <w:rPr/>
            </w:rPrChange>
          </w:rPr>
          <w:t xml:space="preserve">  </w:t>
        </w:r>
        <w:proofErr w:type="gramStart"/>
        <w:r w:rsidRPr="00D26196">
          <w:rPr>
            <w:rStyle w:val="keyword1"/>
            <w:sz w:val="18"/>
            <w:rPrChange w:id="24708" w:author="shorny" w:date="2014-06-09T18:55:00Z">
              <w:rPr>
                <w:rStyle w:val="keyword1"/>
              </w:rPr>
            </w:rPrChange>
          </w:rPr>
          <w:t>VALUES</w:t>
        </w:r>
        <w:r w:rsidRPr="00D26196">
          <w:rPr>
            <w:sz w:val="18"/>
            <w:rPrChange w:id="24709" w:author="shorny" w:date="2014-06-09T18:55:00Z">
              <w:rPr/>
            </w:rPrChange>
          </w:rPr>
          <w:t xml:space="preserve">  (</w:t>
        </w:r>
        <w:proofErr w:type="gramEnd"/>
        <w:r w:rsidRPr="00D26196">
          <w:rPr>
            <w:sz w:val="18"/>
            <w:rPrChange w:id="24710" w:author="shorny" w:date="2014-06-09T18:55:00Z">
              <w:rPr/>
            </w:rPrChange>
          </w:rPr>
          <w:t>80399), (80499), (80699), (89999) ;</w:t>
        </w:r>
      </w:ins>
    </w:p>
    <w:p w14:paraId="28AAA595" w14:textId="77777777" w:rsidR="00D26196" w:rsidRPr="00D26196" w:rsidRDefault="00D26196">
      <w:pPr>
        <w:pStyle w:val="HTMLPreformatted"/>
        <w:divId w:val="2032412305"/>
        <w:rPr>
          <w:ins w:id="24711" w:author="shorny" w:date="2014-06-09T18:54:00Z"/>
          <w:sz w:val="18"/>
          <w:rPrChange w:id="24712" w:author="shorny" w:date="2014-06-09T18:55:00Z">
            <w:rPr>
              <w:ins w:id="24713" w:author="shorny" w:date="2014-06-09T18:54:00Z"/>
            </w:rPr>
          </w:rPrChange>
        </w:rPr>
      </w:pPr>
    </w:p>
    <w:p w14:paraId="359F0784" w14:textId="77777777" w:rsidR="00D26196" w:rsidRPr="00D26196" w:rsidRDefault="00D26196">
      <w:pPr>
        <w:pStyle w:val="HTMLPreformatted"/>
        <w:divId w:val="2032412305"/>
        <w:rPr>
          <w:ins w:id="24714" w:author="shorny" w:date="2014-06-09T18:54:00Z"/>
          <w:rStyle w:val="comment1"/>
          <w:sz w:val="18"/>
          <w:rPrChange w:id="24715" w:author="shorny" w:date="2014-06-09T18:55:00Z">
            <w:rPr>
              <w:ins w:id="24716" w:author="shorny" w:date="2014-06-09T18:54:00Z"/>
              <w:rStyle w:val="comment1"/>
            </w:rPr>
          </w:rPrChange>
        </w:rPr>
      </w:pPr>
      <w:ins w:id="24717" w:author="shorny" w:date="2014-06-09T18:54:00Z">
        <w:r w:rsidRPr="00D26196">
          <w:rPr>
            <w:sz w:val="18"/>
            <w:rPrChange w:id="24718" w:author="shorny" w:date="2014-06-09T18:55:00Z">
              <w:rPr/>
            </w:rPrChange>
          </w:rPr>
          <w:t xml:space="preserve">  </w:t>
        </w:r>
        <w:r w:rsidRPr="00D26196">
          <w:rPr>
            <w:rStyle w:val="comment1"/>
            <w:sz w:val="18"/>
            <w:rPrChange w:id="24719" w:author="shorny" w:date="2014-06-09T18:55:00Z">
              <w:rPr>
                <w:rStyle w:val="comment1"/>
              </w:rPr>
            </w:rPrChange>
          </w:rPr>
          <w:t>-- create another temporary table that lists the differences between expected</w:t>
        </w:r>
      </w:ins>
    </w:p>
    <w:p w14:paraId="30F02A3F" w14:textId="77777777" w:rsidR="00D26196" w:rsidRPr="00D26196" w:rsidRDefault="00D26196">
      <w:pPr>
        <w:pStyle w:val="HTMLPreformatted"/>
        <w:divId w:val="2032412305"/>
        <w:rPr>
          <w:ins w:id="24720" w:author="shorny" w:date="2014-06-09T18:54:00Z"/>
          <w:rStyle w:val="comment1"/>
          <w:sz w:val="18"/>
          <w:rPrChange w:id="24721" w:author="shorny" w:date="2014-06-09T18:55:00Z">
            <w:rPr>
              <w:ins w:id="24722" w:author="shorny" w:date="2014-06-09T18:54:00Z"/>
              <w:rStyle w:val="comment1"/>
            </w:rPr>
          </w:rPrChange>
        </w:rPr>
      </w:pPr>
      <w:ins w:id="24723" w:author="shorny" w:date="2014-06-09T18:54:00Z">
        <w:r w:rsidRPr="00D26196">
          <w:rPr>
            <w:sz w:val="18"/>
            <w:rPrChange w:id="24724" w:author="shorny" w:date="2014-06-09T18:55:00Z">
              <w:rPr/>
            </w:rPrChange>
          </w:rPr>
          <w:t xml:space="preserve">  </w:t>
        </w:r>
        <w:r w:rsidRPr="00D26196">
          <w:rPr>
            <w:rStyle w:val="comment1"/>
            <w:sz w:val="18"/>
            <w:rPrChange w:id="24725" w:author="shorny" w:date="2014-06-09T18:55:00Z">
              <w:rPr>
                <w:rStyle w:val="comment1"/>
              </w:rPr>
            </w:rPrChange>
          </w:rPr>
          <w:t xml:space="preserve">-- </w:t>
        </w:r>
        <w:proofErr w:type="gramStart"/>
        <w:r w:rsidRPr="00D26196">
          <w:rPr>
            <w:rStyle w:val="comment1"/>
            <w:sz w:val="18"/>
            <w:rPrChange w:id="24726" w:author="shorny" w:date="2014-06-09T18:55:00Z">
              <w:rPr>
                <w:rStyle w:val="comment1"/>
              </w:rPr>
            </w:rPrChange>
          </w:rPr>
          <w:t>results</w:t>
        </w:r>
        <w:proofErr w:type="gramEnd"/>
        <w:r w:rsidRPr="00D26196">
          <w:rPr>
            <w:rStyle w:val="comment1"/>
            <w:sz w:val="18"/>
            <w:rPrChange w:id="24727" w:author="shorny" w:date="2014-06-09T18:55:00Z">
              <w:rPr>
                <w:rStyle w:val="comment1"/>
              </w:rPr>
            </w:rPrChange>
          </w:rPr>
          <w:t xml:space="preserve"> and actuals</w:t>
        </w:r>
      </w:ins>
    </w:p>
    <w:p w14:paraId="08917DD2" w14:textId="77777777" w:rsidR="00D26196" w:rsidRPr="00D26196" w:rsidRDefault="00D26196">
      <w:pPr>
        <w:pStyle w:val="HTMLPreformatted"/>
        <w:divId w:val="2032412305"/>
        <w:rPr>
          <w:ins w:id="24728" w:author="shorny" w:date="2014-06-09T18:54:00Z"/>
          <w:sz w:val="18"/>
          <w:rPrChange w:id="24729" w:author="shorny" w:date="2014-06-09T18:55:00Z">
            <w:rPr>
              <w:ins w:id="24730" w:author="shorny" w:date="2014-06-09T18:54:00Z"/>
            </w:rPr>
          </w:rPrChange>
        </w:rPr>
      </w:pPr>
      <w:ins w:id="24731" w:author="shorny" w:date="2014-06-09T18:54:00Z">
        <w:r w:rsidRPr="00D26196">
          <w:rPr>
            <w:sz w:val="18"/>
            <w:rPrChange w:id="24732" w:author="shorny" w:date="2014-06-09T18:55:00Z">
              <w:rPr/>
            </w:rPrChange>
          </w:rPr>
          <w:t xml:space="preserve">  </w:t>
        </w:r>
        <w:r w:rsidRPr="00D26196">
          <w:rPr>
            <w:rStyle w:val="keyword1"/>
            <w:sz w:val="18"/>
            <w:rPrChange w:id="24733" w:author="shorny" w:date="2014-06-09T18:55:00Z">
              <w:rPr>
                <w:rStyle w:val="keyword1"/>
              </w:rPr>
            </w:rPrChange>
          </w:rPr>
          <w:t>CREATE</w:t>
        </w:r>
        <w:r w:rsidRPr="00D26196">
          <w:rPr>
            <w:sz w:val="18"/>
            <w:rPrChange w:id="24734" w:author="shorny" w:date="2014-06-09T18:55:00Z">
              <w:rPr/>
            </w:rPrChange>
          </w:rPr>
          <w:t xml:space="preserve"> </w:t>
        </w:r>
        <w:r w:rsidRPr="00D26196">
          <w:rPr>
            <w:rStyle w:val="keyword1"/>
            <w:sz w:val="18"/>
            <w:rPrChange w:id="24735" w:author="shorny" w:date="2014-06-09T18:55:00Z">
              <w:rPr>
                <w:rStyle w:val="keyword1"/>
              </w:rPr>
            </w:rPrChange>
          </w:rPr>
          <w:t>TEMPORARY</w:t>
        </w:r>
        <w:r w:rsidRPr="00D26196">
          <w:rPr>
            <w:sz w:val="18"/>
            <w:rPrChange w:id="24736" w:author="shorny" w:date="2014-06-09T18:55:00Z">
              <w:rPr/>
            </w:rPrChange>
          </w:rPr>
          <w:t xml:space="preserve"> </w:t>
        </w:r>
        <w:r w:rsidRPr="00D26196">
          <w:rPr>
            <w:rStyle w:val="keyword1"/>
            <w:sz w:val="18"/>
            <w:rPrChange w:id="24737" w:author="shorny" w:date="2014-06-09T18:55:00Z">
              <w:rPr>
                <w:rStyle w:val="keyword1"/>
              </w:rPr>
            </w:rPrChange>
          </w:rPr>
          <w:t>TABLE</w:t>
        </w:r>
        <w:r w:rsidRPr="00D26196">
          <w:rPr>
            <w:sz w:val="18"/>
            <w:rPrChange w:id="24738" w:author="shorny" w:date="2014-06-09T18:55:00Z">
              <w:rPr/>
            </w:rPrChange>
          </w:rPr>
          <w:t xml:space="preserve"> </w:t>
        </w:r>
        <w:r w:rsidRPr="00D26196">
          <w:rPr>
            <w:rStyle w:val="function-name1"/>
            <w:sz w:val="18"/>
            <w:rPrChange w:id="24739" w:author="shorny" w:date="2014-06-09T18:55:00Z">
              <w:rPr>
                <w:rStyle w:val="function-name1"/>
              </w:rPr>
            </w:rPrChange>
          </w:rPr>
          <w:t>utrans_p1_problems</w:t>
        </w:r>
      </w:ins>
    </w:p>
    <w:p w14:paraId="509486FA" w14:textId="77777777" w:rsidR="00D26196" w:rsidRPr="00D26196" w:rsidRDefault="00D26196">
      <w:pPr>
        <w:pStyle w:val="HTMLPreformatted"/>
        <w:divId w:val="2032412305"/>
        <w:rPr>
          <w:ins w:id="24740" w:author="shorny" w:date="2014-06-09T18:54:00Z"/>
          <w:sz w:val="18"/>
          <w:rPrChange w:id="24741" w:author="shorny" w:date="2014-06-09T18:55:00Z">
            <w:rPr>
              <w:ins w:id="24742" w:author="shorny" w:date="2014-06-09T18:54:00Z"/>
            </w:rPr>
          </w:rPrChange>
        </w:rPr>
      </w:pPr>
      <w:ins w:id="24743" w:author="shorny" w:date="2014-06-09T18:54:00Z">
        <w:r w:rsidRPr="00D26196">
          <w:rPr>
            <w:sz w:val="18"/>
            <w:rPrChange w:id="24744" w:author="shorny" w:date="2014-06-09T18:55:00Z">
              <w:rPr/>
            </w:rPrChange>
          </w:rPr>
          <w:t xml:space="preserve">  </w:t>
        </w:r>
        <w:proofErr w:type="gramStart"/>
        <w:r w:rsidRPr="00D26196">
          <w:rPr>
            <w:rStyle w:val="keyword1"/>
            <w:sz w:val="18"/>
            <w:rPrChange w:id="24745" w:author="shorny" w:date="2014-06-09T18:55:00Z">
              <w:rPr>
                <w:rStyle w:val="keyword1"/>
              </w:rPr>
            </w:rPrChange>
          </w:rPr>
          <w:t>SELECT</w:t>
        </w:r>
        <w:r w:rsidRPr="00D26196">
          <w:rPr>
            <w:sz w:val="18"/>
            <w:rPrChange w:id="24746" w:author="shorny" w:date="2014-06-09T18:55:00Z">
              <w:rPr/>
            </w:rPrChange>
          </w:rPr>
          <w:t xml:space="preserve"> problems.*</w:t>
        </w:r>
        <w:proofErr w:type="gramEnd"/>
      </w:ins>
    </w:p>
    <w:p w14:paraId="6D0B0CAB" w14:textId="77777777" w:rsidR="00D26196" w:rsidRPr="00D26196" w:rsidRDefault="00D26196">
      <w:pPr>
        <w:pStyle w:val="HTMLPreformatted"/>
        <w:divId w:val="2032412305"/>
        <w:rPr>
          <w:ins w:id="24747" w:author="shorny" w:date="2014-06-09T18:54:00Z"/>
          <w:sz w:val="18"/>
          <w:rPrChange w:id="24748" w:author="shorny" w:date="2014-06-09T18:55:00Z">
            <w:rPr>
              <w:ins w:id="24749" w:author="shorny" w:date="2014-06-09T18:54:00Z"/>
            </w:rPr>
          </w:rPrChange>
        </w:rPr>
      </w:pPr>
      <w:ins w:id="24750" w:author="shorny" w:date="2014-06-09T18:54:00Z">
        <w:r w:rsidRPr="00D26196">
          <w:rPr>
            <w:sz w:val="18"/>
            <w:rPrChange w:id="24751" w:author="shorny" w:date="2014-06-09T18:55:00Z">
              <w:rPr/>
            </w:rPrChange>
          </w:rPr>
          <w:t xml:space="preserve">  </w:t>
        </w:r>
        <w:r w:rsidRPr="00D26196">
          <w:rPr>
            <w:rStyle w:val="keyword1"/>
            <w:sz w:val="18"/>
            <w:rPrChange w:id="24752" w:author="shorny" w:date="2014-06-09T18:55:00Z">
              <w:rPr>
                <w:rStyle w:val="keyword1"/>
              </w:rPr>
            </w:rPrChange>
          </w:rPr>
          <w:t>FROM</w:t>
        </w:r>
      </w:ins>
    </w:p>
    <w:p w14:paraId="5BF1F2E2" w14:textId="77777777" w:rsidR="00D26196" w:rsidRPr="00D26196" w:rsidRDefault="00D26196">
      <w:pPr>
        <w:pStyle w:val="HTMLPreformatted"/>
        <w:divId w:val="2032412305"/>
        <w:rPr>
          <w:ins w:id="24753" w:author="shorny" w:date="2014-06-09T18:54:00Z"/>
          <w:sz w:val="18"/>
          <w:rPrChange w:id="24754" w:author="shorny" w:date="2014-06-09T18:55:00Z">
            <w:rPr>
              <w:ins w:id="24755" w:author="shorny" w:date="2014-06-09T18:54:00Z"/>
            </w:rPr>
          </w:rPrChange>
        </w:rPr>
      </w:pPr>
      <w:ins w:id="24756" w:author="shorny" w:date="2014-06-09T18:54:00Z">
        <w:r w:rsidRPr="00D26196">
          <w:rPr>
            <w:sz w:val="18"/>
            <w:rPrChange w:id="24757" w:author="shorny" w:date="2014-06-09T18:55:00Z">
              <w:rPr/>
            </w:rPrChange>
          </w:rPr>
          <w:t xml:space="preserve">  (</w:t>
        </w:r>
      </w:ins>
    </w:p>
    <w:p w14:paraId="6BFF9E31" w14:textId="77777777" w:rsidR="00D26196" w:rsidRPr="00D26196" w:rsidRDefault="00D26196">
      <w:pPr>
        <w:pStyle w:val="HTMLPreformatted"/>
        <w:divId w:val="2032412305"/>
        <w:rPr>
          <w:ins w:id="24758" w:author="shorny" w:date="2014-06-09T18:54:00Z"/>
          <w:sz w:val="18"/>
          <w:rPrChange w:id="24759" w:author="shorny" w:date="2014-06-09T18:55:00Z">
            <w:rPr>
              <w:ins w:id="24760" w:author="shorny" w:date="2014-06-09T18:54:00Z"/>
            </w:rPr>
          </w:rPrChange>
        </w:rPr>
      </w:pPr>
      <w:ins w:id="24761" w:author="shorny" w:date="2014-06-09T18:54:00Z">
        <w:r w:rsidRPr="00D26196">
          <w:rPr>
            <w:sz w:val="18"/>
            <w:rPrChange w:id="24762" w:author="shorny" w:date="2014-06-09T18:55:00Z">
              <w:rPr/>
            </w:rPrChange>
          </w:rPr>
          <w:t xml:space="preserve">      </w:t>
        </w:r>
        <w:proofErr w:type="gramStart"/>
        <w:r w:rsidRPr="00D26196">
          <w:rPr>
            <w:rStyle w:val="keyword1"/>
            <w:sz w:val="18"/>
            <w:rPrChange w:id="24763" w:author="shorny" w:date="2014-06-09T18:55:00Z">
              <w:rPr>
                <w:rStyle w:val="keyword1"/>
              </w:rPr>
            </w:rPrChange>
          </w:rPr>
          <w:t>SELECT</w:t>
        </w:r>
        <w:r w:rsidRPr="00D26196">
          <w:rPr>
            <w:sz w:val="18"/>
            <w:rPrChange w:id="24764" w:author="shorny" w:date="2014-06-09T18:55:00Z">
              <w:rPr/>
            </w:rPrChange>
          </w:rPr>
          <w:t xml:space="preserve"> actuals.*</w:t>
        </w:r>
        <w:proofErr w:type="gramEnd"/>
      </w:ins>
    </w:p>
    <w:p w14:paraId="4864B2B0" w14:textId="77777777" w:rsidR="00D26196" w:rsidRPr="00D26196" w:rsidRDefault="00D26196">
      <w:pPr>
        <w:pStyle w:val="HTMLPreformatted"/>
        <w:divId w:val="2032412305"/>
        <w:rPr>
          <w:ins w:id="24765" w:author="shorny" w:date="2014-06-09T18:54:00Z"/>
          <w:sz w:val="18"/>
          <w:rPrChange w:id="24766" w:author="shorny" w:date="2014-06-09T18:55:00Z">
            <w:rPr>
              <w:ins w:id="24767" w:author="shorny" w:date="2014-06-09T18:54:00Z"/>
            </w:rPr>
          </w:rPrChange>
        </w:rPr>
      </w:pPr>
      <w:ins w:id="24768" w:author="shorny" w:date="2014-06-09T18:54:00Z">
        <w:r w:rsidRPr="00D26196">
          <w:rPr>
            <w:sz w:val="18"/>
            <w:rPrChange w:id="24769" w:author="shorny" w:date="2014-06-09T18:55:00Z">
              <w:rPr/>
            </w:rPrChange>
          </w:rPr>
          <w:t xml:space="preserve">      </w:t>
        </w:r>
        <w:r w:rsidRPr="00D26196">
          <w:rPr>
            <w:rStyle w:val="keyword1"/>
            <w:sz w:val="18"/>
            <w:rPrChange w:id="24770" w:author="shorny" w:date="2014-06-09T18:55:00Z">
              <w:rPr>
                <w:rStyle w:val="keyword1"/>
              </w:rPr>
            </w:rPrChange>
          </w:rPr>
          <w:t>FROM</w:t>
        </w:r>
        <w:r w:rsidRPr="00D26196">
          <w:rPr>
            <w:sz w:val="18"/>
            <w:rPrChange w:id="24771" w:author="shorny" w:date="2014-06-09T18:55:00Z">
              <w:rPr/>
            </w:rPrChange>
          </w:rPr>
          <w:t xml:space="preserve"> utrans_p1_actuals actuals</w:t>
        </w:r>
      </w:ins>
    </w:p>
    <w:p w14:paraId="5A27F190" w14:textId="77777777" w:rsidR="00D26196" w:rsidRPr="00D26196" w:rsidRDefault="00D26196">
      <w:pPr>
        <w:pStyle w:val="HTMLPreformatted"/>
        <w:divId w:val="2032412305"/>
        <w:rPr>
          <w:ins w:id="24772" w:author="shorny" w:date="2014-06-09T18:54:00Z"/>
          <w:sz w:val="18"/>
          <w:rPrChange w:id="24773" w:author="shorny" w:date="2014-06-09T18:55:00Z">
            <w:rPr>
              <w:ins w:id="24774" w:author="shorny" w:date="2014-06-09T18:54:00Z"/>
            </w:rPr>
          </w:rPrChange>
        </w:rPr>
      </w:pPr>
      <w:ins w:id="24775" w:author="shorny" w:date="2014-06-09T18:54:00Z">
        <w:r w:rsidRPr="00D26196">
          <w:rPr>
            <w:sz w:val="18"/>
            <w:rPrChange w:id="24776" w:author="shorny" w:date="2014-06-09T18:55:00Z">
              <w:rPr/>
            </w:rPrChange>
          </w:rPr>
          <w:t xml:space="preserve">      </w:t>
        </w:r>
        <w:r w:rsidRPr="00D26196">
          <w:rPr>
            <w:rStyle w:val="keyword1"/>
            <w:sz w:val="18"/>
            <w:rPrChange w:id="24777" w:author="shorny" w:date="2014-06-09T18:55:00Z">
              <w:rPr>
                <w:rStyle w:val="keyword1"/>
              </w:rPr>
            </w:rPrChange>
          </w:rPr>
          <w:t>UNION</w:t>
        </w:r>
        <w:r w:rsidRPr="00D26196">
          <w:rPr>
            <w:sz w:val="18"/>
            <w:rPrChange w:id="24778" w:author="shorny" w:date="2014-06-09T18:55:00Z">
              <w:rPr/>
            </w:rPrChange>
          </w:rPr>
          <w:t xml:space="preserve"> </w:t>
        </w:r>
        <w:r w:rsidRPr="00D26196">
          <w:rPr>
            <w:rStyle w:val="keyword1"/>
            <w:sz w:val="18"/>
            <w:rPrChange w:id="24779" w:author="shorny" w:date="2014-06-09T18:55:00Z">
              <w:rPr>
                <w:rStyle w:val="keyword1"/>
              </w:rPr>
            </w:rPrChange>
          </w:rPr>
          <w:t>ALL</w:t>
        </w:r>
      </w:ins>
    </w:p>
    <w:p w14:paraId="496B032B" w14:textId="77777777" w:rsidR="00D26196" w:rsidRPr="00D26196" w:rsidRDefault="00D26196">
      <w:pPr>
        <w:pStyle w:val="HTMLPreformatted"/>
        <w:divId w:val="2032412305"/>
        <w:rPr>
          <w:ins w:id="24780" w:author="shorny" w:date="2014-06-09T18:54:00Z"/>
          <w:sz w:val="18"/>
          <w:rPrChange w:id="24781" w:author="shorny" w:date="2014-06-09T18:55:00Z">
            <w:rPr>
              <w:ins w:id="24782" w:author="shorny" w:date="2014-06-09T18:54:00Z"/>
            </w:rPr>
          </w:rPrChange>
        </w:rPr>
      </w:pPr>
      <w:ins w:id="24783" w:author="shorny" w:date="2014-06-09T18:54:00Z">
        <w:r w:rsidRPr="00D26196">
          <w:rPr>
            <w:sz w:val="18"/>
            <w:rPrChange w:id="24784" w:author="shorny" w:date="2014-06-09T18:55:00Z">
              <w:rPr/>
            </w:rPrChange>
          </w:rPr>
          <w:t xml:space="preserve">      </w:t>
        </w:r>
        <w:proofErr w:type="gramStart"/>
        <w:r w:rsidRPr="00D26196">
          <w:rPr>
            <w:rStyle w:val="keyword1"/>
            <w:sz w:val="18"/>
            <w:rPrChange w:id="24785" w:author="shorny" w:date="2014-06-09T18:55:00Z">
              <w:rPr>
                <w:rStyle w:val="keyword1"/>
              </w:rPr>
            </w:rPrChange>
          </w:rPr>
          <w:t>SELECT</w:t>
        </w:r>
        <w:r w:rsidRPr="00D26196">
          <w:rPr>
            <w:sz w:val="18"/>
            <w:rPrChange w:id="24786" w:author="shorny" w:date="2014-06-09T18:55:00Z">
              <w:rPr/>
            </w:rPrChange>
          </w:rPr>
          <w:t xml:space="preserve"> expecteds.*</w:t>
        </w:r>
        <w:proofErr w:type="gramEnd"/>
      </w:ins>
    </w:p>
    <w:p w14:paraId="29656B01" w14:textId="77777777" w:rsidR="00D26196" w:rsidRPr="00D26196" w:rsidRDefault="00D26196">
      <w:pPr>
        <w:pStyle w:val="HTMLPreformatted"/>
        <w:divId w:val="2032412305"/>
        <w:rPr>
          <w:ins w:id="24787" w:author="shorny" w:date="2014-06-09T18:54:00Z"/>
          <w:sz w:val="18"/>
          <w:rPrChange w:id="24788" w:author="shorny" w:date="2014-06-09T18:55:00Z">
            <w:rPr>
              <w:ins w:id="24789" w:author="shorny" w:date="2014-06-09T18:54:00Z"/>
            </w:rPr>
          </w:rPrChange>
        </w:rPr>
      </w:pPr>
      <w:ins w:id="24790" w:author="shorny" w:date="2014-06-09T18:54:00Z">
        <w:r w:rsidRPr="00D26196">
          <w:rPr>
            <w:sz w:val="18"/>
            <w:rPrChange w:id="24791" w:author="shorny" w:date="2014-06-09T18:55:00Z">
              <w:rPr/>
            </w:rPrChange>
          </w:rPr>
          <w:t xml:space="preserve">      </w:t>
        </w:r>
        <w:r w:rsidRPr="00D26196">
          <w:rPr>
            <w:rStyle w:val="keyword1"/>
            <w:sz w:val="18"/>
            <w:rPrChange w:id="24792" w:author="shorny" w:date="2014-06-09T18:55:00Z">
              <w:rPr>
                <w:rStyle w:val="keyword1"/>
              </w:rPr>
            </w:rPrChange>
          </w:rPr>
          <w:t>FROM</w:t>
        </w:r>
        <w:r w:rsidRPr="00D26196">
          <w:rPr>
            <w:sz w:val="18"/>
            <w:rPrChange w:id="24793" w:author="shorny" w:date="2014-06-09T18:55:00Z">
              <w:rPr/>
            </w:rPrChange>
          </w:rPr>
          <w:t xml:space="preserve"> utrans_p1_expecteds expecteds</w:t>
        </w:r>
      </w:ins>
    </w:p>
    <w:p w14:paraId="32C6CBCC" w14:textId="77777777" w:rsidR="00D26196" w:rsidRPr="00D26196" w:rsidRDefault="00D26196">
      <w:pPr>
        <w:pStyle w:val="HTMLPreformatted"/>
        <w:divId w:val="2032412305"/>
        <w:rPr>
          <w:ins w:id="24794" w:author="shorny" w:date="2014-06-09T18:54:00Z"/>
          <w:sz w:val="18"/>
          <w:rPrChange w:id="24795" w:author="shorny" w:date="2014-06-09T18:55:00Z">
            <w:rPr>
              <w:ins w:id="24796" w:author="shorny" w:date="2014-06-09T18:54:00Z"/>
            </w:rPr>
          </w:rPrChange>
        </w:rPr>
      </w:pPr>
      <w:ins w:id="24797" w:author="shorny" w:date="2014-06-09T18:54:00Z">
        <w:r w:rsidRPr="00D26196">
          <w:rPr>
            <w:sz w:val="18"/>
            <w:rPrChange w:id="24798" w:author="shorny" w:date="2014-06-09T18:55:00Z">
              <w:rPr/>
            </w:rPrChange>
          </w:rPr>
          <w:t xml:space="preserve">  )  problems</w:t>
        </w:r>
      </w:ins>
    </w:p>
    <w:p w14:paraId="0F852110" w14:textId="77777777" w:rsidR="00D26196" w:rsidRPr="00D26196" w:rsidRDefault="00D26196">
      <w:pPr>
        <w:pStyle w:val="HTMLPreformatted"/>
        <w:divId w:val="2032412305"/>
        <w:rPr>
          <w:ins w:id="24799" w:author="shorny" w:date="2014-06-09T18:54:00Z"/>
          <w:sz w:val="18"/>
          <w:rPrChange w:id="24800" w:author="shorny" w:date="2014-06-09T18:55:00Z">
            <w:rPr>
              <w:ins w:id="24801" w:author="shorny" w:date="2014-06-09T18:54:00Z"/>
            </w:rPr>
          </w:rPrChange>
        </w:rPr>
      </w:pPr>
      <w:ins w:id="24802" w:author="shorny" w:date="2014-06-09T18:54:00Z">
        <w:r w:rsidRPr="00D26196">
          <w:rPr>
            <w:sz w:val="18"/>
            <w:rPrChange w:id="24803" w:author="shorny" w:date="2014-06-09T18:55:00Z">
              <w:rPr/>
            </w:rPrChange>
          </w:rPr>
          <w:t xml:space="preserve">  </w:t>
        </w:r>
        <w:r w:rsidRPr="00D26196">
          <w:rPr>
            <w:rStyle w:val="keyword1"/>
            <w:sz w:val="18"/>
            <w:rPrChange w:id="24804" w:author="shorny" w:date="2014-06-09T18:55:00Z">
              <w:rPr>
                <w:rStyle w:val="keyword1"/>
              </w:rPr>
            </w:rPrChange>
          </w:rPr>
          <w:t>GROUP</w:t>
        </w:r>
        <w:r w:rsidRPr="00D26196">
          <w:rPr>
            <w:sz w:val="18"/>
            <w:rPrChange w:id="24805" w:author="shorny" w:date="2014-06-09T18:55:00Z">
              <w:rPr/>
            </w:rPrChange>
          </w:rPr>
          <w:t xml:space="preserve"> </w:t>
        </w:r>
        <w:r w:rsidRPr="00D26196">
          <w:rPr>
            <w:rStyle w:val="keyword1"/>
            <w:sz w:val="18"/>
            <w:rPrChange w:id="24806" w:author="shorny" w:date="2014-06-09T18:55:00Z">
              <w:rPr>
                <w:rStyle w:val="keyword1"/>
              </w:rPr>
            </w:rPrChange>
          </w:rPr>
          <w:t>BY</w:t>
        </w:r>
        <w:r w:rsidRPr="00D26196">
          <w:rPr>
            <w:sz w:val="18"/>
            <w:rPrChange w:id="24807" w:author="shorny" w:date="2014-06-09T18:55:00Z">
              <w:rPr/>
            </w:rPrChange>
          </w:rPr>
          <w:t xml:space="preserve"> problems.FORCode</w:t>
        </w:r>
      </w:ins>
    </w:p>
    <w:p w14:paraId="01520F06" w14:textId="77777777" w:rsidR="00D26196" w:rsidRPr="00D26196" w:rsidRDefault="00D26196">
      <w:pPr>
        <w:pStyle w:val="HTMLPreformatted"/>
        <w:divId w:val="2032412305"/>
        <w:rPr>
          <w:ins w:id="24808" w:author="shorny" w:date="2014-06-09T18:54:00Z"/>
          <w:sz w:val="18"/>
          <w:rPrChange w:id="24809" w:author="shorny" w:date="2014-06-09T18:55:00Z">
            <w:rPr>
              <w:ins w:id="24810" w:author="shorny" w:date="2014-06-09T18:54:00Z"/>
            </w:rPr>
          </w:rPrChange>
        </w:rPr>
      </w:pPr>
      <w:ins w:id="24811" w:author="shorny" w:date="2014-06-09T18:54:00Z">
        <w:r w:rsidRPr="00D26196">
          <w:rPr>
            <w:sz w:val="18"/>
            <w:rPrChange w:id="24812" w:author="shorny" w:date="2014-06-09T18:55:00Z">
              <w:rPr/>
            </w:rPrChange>
          </w:rPr>
          <w:t xml:space="preserve">  </w:t>
        </w:r>
        <w:r w:rsidRPr="00D26196">
          <w:rPr>
            <w:rStyle w:val="keyword1"/>
            <w:sz w:val="18"/>
            <w:rPrChange w:id="24813" w:author="shorny" w:date="2014-06-09T18:55:00Z">
              <w:rPr>
                <w:rStyle w:val="keyword1"/>
              </w:rPr>
            </w:rPrChange>
          </w:rPr>
          <w:t>HAVING</w:t>
        </w:r>
        <w:r w:rsidRPr="00D26196">
          <w:rPr>
            <w:sz w:val="18"/>
            <w:rPrChange w:id="24814" w:author="shorny" w:date="2014-06-09T18:55:00Z">
              <w:rPr/>
            </w:rPrChange>
          </w:rPr>
          <w:t xml:space="preserve"> </w:t>
        </w:r>
        <w:proofErr w:type="gramStart"/>
        <w:r w:rsidRPr="00D26196">
          <w:rPr>
            <w:rStyle w:val="builtin1"/>
            <w:sz w:val="18"/>
            <w:rPrChange w:id="24815" w:author="shorny" w:date="2014-06-09T18:55:00Z">
              <w:rPr>
                <w:rStyle w:val="builtin1"/>
              </w:rPr>
            </w:rPrChange>
          </w:rPr>
          <w:t>COUNT</w:t>
        </w:r>
        <w:r w:rsidRPr="00D26196">
          <w:rPr>
            <w:sz w:val="18"/>
            <w:rPrChange w:id="24816" w:author="shorny" w:date="2014-06-09T18:55:00Z">
              <w:rPr/>
            </w:rPrChange>
          </w:rPr>
          <w:t>(</w:t>
        </w:r>
        <w:proofErr w:type="gramEnd"/>
        <w:r w:rsidRPr="00D26196">
          <w:rPr>
            <w:sz w:val="18"/>
            <w:rPrChange w:id="24817" w:author="shorny" w:date="2014-06-09T18:55:00Z">
              <w:rPr/>
            </w:rPrChange>
          </w:rPr>
          <w:t>*) = 1</w:t>
        </w:r>
      </w:ins>
    </w:p>
    <w:p w14:paraId="44171319" w14:textId="77777777" w:rsidR="00D26196" w:rsidRPr="00D26196" w:rsidRDefault="00D26196">
      <w:pPr>
        <w:pStyle w:val="HTMLPreformatted"/>
        <w:divId w:val="2032412305"/>
        <w:rPr>
          <w:ins w:id="24818" w:author="shorny" w:date="2014-06-09T18:54:00Z"/>
          <w:sz w:val="18"/>
          <w:rPrChange w:id="24819" w:author="shorny" w:date="2014-06-09T18:55:00Z">
            <w:rPr>
              <w:ins w:id="24820" w:author="shorny" w:date="2014-06-09T18:54:00Z"/>
            </w:rPr>
          </w:rPrChange>
        </w:rPr>
      </w:pPr>
      <w:ins w:id="24821" w:author="shorny" w:date="2014-06-09T18:54:00Z">
        <w:r w:rsidRPr="00D26196">
          <w:rPr>
            <w:sz w:val="18"/>
            <w:rPrChange w:id="24822" w:author="shorny" w:date="2014-06-09T18:55:00Z">
              <w:rPr/>
            </w:rPrChange>
          </w:rPr>
          <w:t xml:space="preserve">  </w:t>
        </w:r>
        <w:r w:rsidRPr="00D26196">
          <w:rPr>
            <w:rStyle w:val="keyword1"/>
            <w:sz w:val="18"/>
            <w:rPrChange w:id="24823" w:author="shorny" w:date="2014-06-09T18:55:00Z">
              <w:rPr>
                <w:rStyle w:val="keyword1"/>
              </w:rPr>
            </w:rPrChange>
          </w:rPr>
          <w:t>ORDER</w:t>
        </w:r>
        <w:r w:rsidRPr="00D26196">
          <w:rPr>
            <w:sz w:val="18"/>
            <w:rPrChange w:id="24824" w:author="shorny" w:date="2014-06-09T18:55:00Z">
              <w:rPr/>
            </w:rPrChange>
          </w:rPr>
          <w:t xml:space="preserve"> </w:t>
        </w:r>
        <w:r w:rsidRPr="00D26196">
          <w:rPr>
            <w:rStyle w:val="keyword1"/>
            <w:sz w:val="18"/>
            <w:rPrChange w:id="24825" w:author="shorny" w:date="2014-06-09T18:55:00Z">
              <w:rPr>
                <w:rStyle w:val="keyword1"/>
              </w:rPr>
            </w:rPrChange>
          </w:rPr>
          <w:t>BY</w:t>
        </w:r>
        <w:r w:rsidRPr="00D26196">
          <w:rPr>
            <w:sz w:val="18"/>
            <w:rPrChange w:id="24826" w:author="shorny" w:date="2014-06-09T18:55:00Z">
              <w:rPr/>
            </w:rPrChange>
          </w:rPr>
          <w:t xml:space="preserve"> </w:t>
        </w:r>
        <w:proofErr w:type="gramStart"/>
        <w:r w:rsidRPr="00D26196">
          <w:rPr>
            <w:sz w:val="18"/>
            <w:rPrChange w:id="24827" w:author="shorny" w:date="2014-06-09T18:55:00Z">
              <w:rPr/>
            </w:rPrChange>
          </w:rPr>
          <w:t>problems.FORCode ;</w:t>
        </w:r>
        <w:proofErr w:type="gramEnd"/>
      </w:ins>
    </w:p>
    <w:p w14:paraId="44448F95" w14:textId="77777777" w:rsidR="00D26196" w:rsidRPr="00D26196" w:rsidRDefault="00D26196">
      <w:pPr>
        <w:pStyle w:val="HTMLPreformatted"/>
        <w:divId w:val="2032412305"/>
        <w:rPr>
          <w:ins w:id="24828" w:author="shorny" w:date="2014-06-09T18:54:00Z"/>
          <w:sz w:val="18"/>
          <w:rPrChange w:id="24829" w:author="shorny" w:date="2014-06-09T18:55:00Z">
            <w:rPr>
              <w:ins w:id="24830" w:author="shorny" w:date="2014-06-09T18:54:00Z"/>
            </w:rPr>
          </w:rPrChange>
        </w:rPr>
      </w:pPr>
    </w:p>
    <w:p w14:paraId="154522D8" w14:textId="77777777" w:rsidR="00D26196" w:rsidRPr="00D26196" w:rsidRDefault="00D26196">
      <w:pPr>
        <w:pStyle w:val="HTMLPreformatted"/>
        <w:divId w:val="2032412305"/>
        <w:rPr>
          <w:ins w:id="24831" w:author="shorny" w:date="2014-06-09T18:54:00Z"/>
          <w:rStyle w:val="comment1"/>
          <w:sz w:val="18"/>
          <w:rPrChange w:id="24832" w:author="shorny" w:date="2014-06-09T18:55:00Z">
            <w:rPr>
              <w:ins w:id="24833" w:author="shorny" w:date="2014-06-09T18:54:00Z"/>
              <w:rStyle w:val="comment1"/>
            </w:rPr>
          </w:rPrChange>
        </w:rPr>
      </w:pPr>
      <w:ins w:id="24834" w:author="shorny" w:date="2014-06-09T18:54:00Z">
        <w:r w:rsidRPr="00D26196">
          <w:rPr>
            <w:sz w:val="18"/>
            <w:rPrChange w:id="24835" w:author="shorny" w:date="2014-06-09T18:55:00Z">
              <w:rPr/>
            </w:rPrChange>
          </w:rPr>
          <w:t xml:space="preserve">  </w:t>
        </w:r>
        <w:r w:rsidRPr="00D26196">
          <w:rPr>
            <w:rStyle w:val="comment1"/>
            <w:sz w:val="18"/>
            <w:rPrChange w:id="24836" w:author="shorny" w:date="2014-06-09T18:55:00Z">
              <w:rPr>
                <w:rStyle w:val="comment1"/>
              </w:rPr>
            </w:rPrChange>
          </w:rPr>
          <w:t xml:space="preserve">-- </w:t>
        </w:r>
        <w:proofErr w:type="gramStart"/>
        <w:r w:rsidRPr="00D26196">
          <w:rPr>
            <w:rStyle w:val="comment1"/>
            <w:sz w:val="18"/>
            <w:rPrChange w:id="24837" w:author="shorny" w:date="2014-06-09T18:55:00Z">
              <w:rPr>
                <w:rStyle w:val="comment1"/>
              </w:rPr>
            </w:rPrChange>
          </w:rPr>
          <w:t>report</w:t>
        </w:r>
        <w:proofErr w:type="gramEnd"/>
        <w:r w:rsidRPr="00D26196">
          <w:rPr>
            <w:rStyle w:val="comment1"/>
            <w:sz w:val="18"/>
            <w:rPrChange w:id="24838" w:author="shorny" w:date="2014-06-09T18:55:00Z">
              <w:rPr>
                <w:rStyle w:val="comment1"/>
              </w:rPr>
            </w:rPrChange>
          </w:rPr>
          <w:t xml:space="preserve"> an error if the 'problems' table isn't empty</w:t>
        </w:r>
      </w:ins>
    </w:p>
    <w:p w14:paraId="18567889" w14:textId="77777777" w:rsidR="00D26196" w:rsidRPr="00D26196" w:rsidRDefault="00D26196">
      <w:pPr>
        <w:pStyle w:val="HTMLPreformatted"/>
        <w:divId w:val="2032412305"/>
        <w:rPr>
          <w:ins w:id="24839" w:author="shorny" w:date="2014-06-09T18:54:00Z"/>
          <w:sz w:val="18"/>
          <w:rPrChange w:id="24840" w:author="shorny" w:date="2014-06-09T18:55:00Z">
            <w:rPr>
              <w:ins w:id="24841" w:author="shorny" w:date="2014-06-09T18:54:00Z"/>
            </w:rPr>
          </w:rPrChange>
        </w:rPr>
      </w:pPr>
      <w:ins w:id="24842" w:author="shorny" w:date="2014-06-09T18:54:00Z">
        <w:r w:rsidRPr="00D26196">
          <w:rPr>
            <w:sz w:val="18"/>
            <w:rPrChange w:id="24843" w:author="shorny" w:date="2014-06-09T18:55:00Z">
              <w:rPr/>
            </w:rPrChange>
          </w:rPr>
          <w:t xml:space="preserve">  </w:t>
        </w:r>
        <w:r w:rsidRPr="00D26196">
          <w:rPr>
            <w:rStyle w:val="keyword1"/>
            <w:sz w:val="18"/>
            <w:rPrChange w:id="24844" w:author="shorny" w:date="2014-06-09T18:55:00Z">
              <w:rPr>
                <w:rStyle w:val="keyword1"/>
              </w:rPr>
            </w:rPrChange>
          </w:rPr>
          <w:t>CALL</w:t>
        </w:r>
        <w:r w:rsidRPr="00D26196">
          <w:rPr>
            <w:sz w:val="18"/>
            <w:rPrChange w:id="24845" w:author="shorny" w:date="2014-06-09T18:55:00Z">
              <w:rPr/>
            </w:rPrChange>
          </w:rPr>
          <w:t xml:space="preserve"> stk_unit.assert_table_</w:t>
        </w:r>
        <w:proofErr w:type="gramStart"/>
        <w:r w:rsidRPr="00D26196">
          <w:rPr>
            <w:sz w:val="18"/>
            <w:rPrChange w:id="24846" w:author="shorny" w:date="2014-06-09T18:55:00Z">
              <w:rPr/>
            </w:rPrChange>
          </w:rPr>
          <w:t>empty(</w:t>
        </w:r>
        <w:proofErr w:type="gramEnd"/>
        <w:r w:rsidRPr="00D26196">
          <w:rPr>
            <w:sz w:val="18"/>
            <w:rPrChange w:id="24847" w:author="shorny" w:date="2014-06-09T18:55:00Z">
              <w:rPr/>
            </w:rPrChange>
          </w:rPr>
          <w:t xml:space="preserve"> </w:t>
        </w:r>
      </w:ins>
    </w:p>
    <w:p w14:paraId="485ADEDC" w14:textId="77777777" w:rsidR="00D26196" w:rsidRPr="00D26196" w:rsidRDefault="00D26196">
      <w:pPr>
        <w:pStyle w:val="HTMLPreformatted"/>
        <w:divId w:val="2032412305"/>
        <w:rPr>
          <w:ins w:id="24848" w:author="shorny" w:date="2014-06-09T18:54:00Z"/>
          <w:sz w:val="18"/>
          <w:rPrChange w:id="24849" w:author="shorny" w:date="2014-06-09T18:55:00Z">
            <w:rPr>
              <w:ins w:id="24850" w:author="shorny" w:date="2014-06-09T18:54:00Z"/>
            </w:rPr>
          </w:rPrChange>
        </w:rPr>
      </w:pPr>
      <w:ins w:id="24851" w:author="shorny" w:date="2014-06-09T18:54:00Z">
        <w:r w:rsidRPr="00D26196">
          <w:rPr>
            <w:sz w:val="18"/>
            <w:rPrChange w:id="24852" w:author="shorny" w:date="2014-06-09T18:55:00Z">
              <w:rPr/>
            </w:rPrChange>
          </w:rPr>
          <w:t xml:space="preserve">    </w:t>
        </w:r>
        <w:proofErr w:type="gramStart"/>
        <w:r w:rsidRPr="00D26196">
          <w:rPr>
            <w:sz w:val="18"/>
            <w:rPrChange w:id="24853" w:author="shorny" w:date="2014-06-09T18:55:00Z">
              <w:rPr/>
            </w:rPrChange>
          </w:rPr>
          <w:t>DATABASE(</w:t>
        </w:r>
        <w:proofErr w:type="gramEnd"/>
        <w:r w:rsidRPr="00D26196">
          <w:rPr>
            <w:sz w:val="18"/>
            <w:rPrChange w:id="24854" w:author="shorny" w:date="2014-06-09T18:55:00Z">
              <w:rPr/>
            </w:rPrChange>
          </w:rPr>
          <w:t>),</w:t>
        </w:r>
      </w:ins>
    </w:p>
    <w:p w14:paraId="61247583" w14:textId="77777777" w:rsidR="00D26196" w:rsidRPr="00D26196" w:rsidRDefault="00D26196">
      <w:pPr>
        <w:pStyle w:val="HTMLPreformatted"/>
        <w:divId w:val="2032412305"/>
        <w:rPr>
          <w:ins w:id="24855" w:author="shorny" w:date="2014-06-09T18:54:00Z"/>
          <w:sz w:val="18"/>
          <w:rPrChange w:id="24856" w:author="shorny" w:date="2014-06-09T18:55:00Z">
            <w:rPr>
              <w:ins w:id="24857" w:author="shorny" w:date="2014-06-09T18:54:00Z"/>
            </w:rPr>
          </w:rPrChange>
        </w:rPr>
      </w:pPr>
      <w:ins w:id="24858" w:author="shorny" w:date="2014-06-09T18:54:00Z">
        <w:r w:rsidRPr="00D26196">
          <w:rPr>
            <w:sz w:val="18"/>
            <w:rPrChange w:id="24859" w:author="shorny" w:date="2014-06-09T18:55:00Z">
              <w:rPr/>
            </w:rPrChange>
          </w:rPr>
          <w:t xml:space="preserve">    </w:t>
        </w:r>
        <w:r w:rsidRPr="00D26196">
          <w:rPr>
            <w:rStyle w:val="string1"/>
            <w:sz w:val="18"/>
            <w:rPrChange w:id="24860" w:author="shorny" w:date="2014-06-09T18:55:00Z">
              <w:rPr>
                <w:rStyle w:val="string1"/>
              </w:rPr>
            </w:rPrChange>
          </w:rPr>
          <w:t>'utrans_p1_problems'</w:t>
        </w:r>
        <w:r w:rsidRPr="00D26196">
          <w:rPr>
            <w:sz w:val="18"/>
            <w:rPrChange w:id="24861" w:author="shorny" w:date="2014-06-09T18:55:00Z">
              <w:rPr/>
            </w:rPrChange>
          </w:rPr>
          <w:t xml:space="preserve">, </w:t>
        </w:r>
      </w:ins>
    </w:p>
    <w:p w14:paraId="4EBD0964" w14:textId="77777777" w:rsidR="00D26196" w:rsidRPr="00D26196" w:rsidRDefault="00D26196">
      <w:pPr>
        <w:pStyle w:val="HTMLPreformatted"/>
        <w:divId w:val="2032412305"/>
        <w:rPr>
          <w:ins w:id="24862" w:author="shorny" w:date="2014-06-09T18:54:00Z"/>
          <w:sz w:val="18"/>
          <w:rPrChange w:id="24863" w:author="shorny" w:date="2014-06-09T18:55:00Z">
            <w:rPr>
              <w:ins w:id="24864" w:author="shorny" w:date="2014-06-09T18:54:00Z"/>
            </w:rPr>
          </w:rPrChange>
        </w:rPr>
      </w:pPr>
      <w:ins w:id="24865" w:author="shorny" w:date="2014-06-09T18:54:00Z">
        <w:r w:rsidRPr="00D26196">
          <w:rPr>
            <w:sz w:val="18"/>
            <w:rPrChange w:id="24866" w:author="shorny" w:date="2014-06-09T18:55:00Z">
              <w:rPr/>
            </w:rPrChange>
          </w:rPr>
          <w:t xml:space="preserve">    </w:t>
        </w:r>
        <w:r w:rsidRPr="00D26196">
          <w:rPr>
            <w:rStyle w:val="string1"/>
            <w:sz w:val="18"/>
            <w:rPrChange w:id="24867" w:author="shorny" w:date="2014-06-09T18:55:00Z">
              <w:rPr>
                <w:rStyle w:val="string1"/>
              </w:rPr>
            </w:rPrChange>
          </w:rPr>
          <w:t>'Incorrect results'</w:t>
        </w:r>
        <w:proofErr w:type="gramStart"/>
        <w:r w:rsidRPr="00D26196">
          <w:rPr>
            <w:sz w:val="18"/>
            <w:rPrChange w:id="24868" w:author="shorny" w:date="2014-06-09T18:55:00Z">
              <w:rPr/>
            </w:rPrChange>
          </w:rPr>
          <w:t>) ;</w:t>
        </w:r>
        <w:proofErr w:type="gramEnd"/>
        <w:r w:rsidRPr="00D26196">
          <w:rPr>
            <w:sz w:val="18"/>
            <w:rPrChange w:id="24869" w:author="shorny" w:date="2014-06-09T18:55:00Z">
              <w:rPr/>
            </w:rPrChange>
          </w:rPr>
          <w:t xml:space="preserve"> </w:t>
        </w:r>
      </w:ins>
    </w:p>
    <w:p w14:paraId="451E2342" w14:textId="77777777" w:rsidR="00D26196" w:rsidRPr="00D26196" w:rsidRDefault="00D26196">
      <w:pPr>
        <w:pStyle w:val="HTMLPreformatted"/>
        <w:divId w:val="2032412305"/>
        <w:rPr>
          <w:ins w:id="24870" w:author="shorny" w:date="2014-06-09T18:54:00Z"/>
          <w:sz w:val="18"/>
          <w:rPrChange w:id="24871" w:author="shorny" w:date="2014-06-09T18:55:00Z">
            <w:rPr>
              <w:ins w:id="24872" w:author="shorny" w:date="2014-06-09T18:54:00Z"/>
            </w:rPr>
          </w:rPrChange>
        </w:rPr>
      </w:pPr>
    </w:p>
    <w:p w14:paraId="303B8454" w14:textId="77777777" w:rsidR="00D26196" w:rsidRPr="00D26196" w:rsidRDefault="00D26196">
      <w:pPr>
        <w:pStyle w:val="HTMLPreformatted"/>
        <w:divId w:val="2032412305"/>
        <w:rPr>
          <w:ins w:id="24873" w:author="shorny" w:date="2014-06-09T18:54:00Z"/>
          <w:sz w:val="18"/>
          <w:rPrChange w:id="24874" w:author="shorny" w:date="2014-06-09T18:55:00Z">
            <w:rPr>
              <w:ins w:id="24875" w:author="shorny" w:date="2014-06-09T18:54:00Z"/>
            </w:rPr>
          </w:rPrChange>
        </w:rPr>
      </w:pPr>
      <w:ins w:id="24876" w:author="shorny" w:date="2014-06-09T18:54:00Z">
        <w:r w:rsidRPr="00D26196">
          <w:rPr>
            <w:sz w:val="18"/>
            <w:rPrChange w:id="24877" w:author="shorny" w:date="2014-06-09T18:55:00Z">
              <w:rPr/>
            </w:rPrChange>
          </w:rPr>
          <w:t xml:space="preserve">  </w:t>
        </w:r>
        <w:r w:rsidRPr="00D26196">
          <w:rPr>
            <w:rStyle w:val="keyword1"/>
            <w:sz w:val="18"/>
            <w:rPrChange w:id="24878" w:author="shorny" w:date="2014-06-09T18:55:00Z">
              <w:rPr>
                <w:rStyle w:val="keyword1"/>
              </w:rPr>
            </w:rPrChange>
          </w:rPr>
          <w:t>DROP</w:t>
        </w:r>
        <w:r w:rsidRPr="00D26196">
          <w:rPr>
            <w:sz w:val="18"/>
            <w:rPrChange w:id="24879" w:author="shorny" w:date="2014-06-09T18:55:00Z">
              <w:rPr/>
            </w:rPrChange>
          </w:rPr>
          <w:t xml:space="preserve"> </w:t>
        </w:r>
        <w:r w:rsidRPr="00D26196">
          <w:rPr>
            <w:rStyle w:val="keyword1"/>
            <w:sz w:val="18"/>
            <w:rPrChange w:id="24880" w:author="shorny" w:date="2014-06-09T18:55:00Z">
              <w:rPr>
                <w:rStyle w:val="keyword1"/>
              </w:rPr>
            </w:rPrChange>
          </w:rPr>
          <w:t>TABLE</w:t>
        </w:r>
        <w:r w:rsidRPr="00D26196">
          <w:rPr>
            <w:sz w:val="18"/>
            <w:rPrChange w:id="24881" w:author="shorny" w:date="2014-06-09T18:55:00Z">
              <w:rPr/>
            </w:rPrChange>
          </w:rPr>
          <w:t xml:space="preserve"> </w:t>
        </w:r>
        <w:r w:rsidRPr="00D26196">
          <w:rPr>
            <w:rStyle w:val="function-name1"/>
            <w:sz w:val="18"/>
            <w:rPrChange w:id="24882" w:author="shorny" w:date="2014-06-09T18:55:00Z">
              <w:rPr>
                <w:rStyle w:val="function-name1"/>
              </w:rPr>
            </w:rPrChange>
          </w:rPr>
          <w:t>utrans_p1_</w:t>
        </w:r>
        <w:proofErr w:type="gramStart"/>
        <w:r w:rsidRPr="00D26196">
          <w:rPr>
            <w:rStyle w:val="function-name1"/>
            <w:sz w:val="18"/>
            <w:rPrChange w:id="24883" w:author="shorny" w:date="2014-06-09T18:55:00Z">
              <w:rPr>
                <w:rStyle w:val="function-name1"/>
              </w:rPr>
            </w:rPrChange>
          </w:rPr>
          <w:t>expecteds</w:t>
        </w:r>
        <w:r w:rsidRPr="00D26196">
          <w:rPr>
            <w:sz w:val="18"/>
            <w:rPrChange w:id="24884" w:author="shorny" w:date="2014-06-09T18:55:00Z">
              <w:rPr/>
            </w:rPrChange>
          </w:rPr>
          <w:t xml:space="preserve"> ;</w:t>
        </w:r>
        <w:proofErr w:type="gramEnd"/>
      </w:ins>
    </w:p>
    <w:p w14:paraId="76504CD3" w14:textId="77777777" w:rsidR="00D26196" w:rsidRPr="00D26196" w:rsidRDefault="00D26196">
      <w:pPr>
        <w:pStyle w:val="HTMLPreformatted"/>
        <w:divId w:val="2032412305"/>
        <w:rPr>
          <w:ins w:id="24885" w:author="shorny" w:date="2014-06-09T18:54:00Z"/>
          <w:sz w:val="18"/>
          <w:rPrChange w:id="24886" w:author="shorny" w:date="2014-06-09T18:55:00Z">
            <w:rPr>
              <w:ins w:id="24887" w:author="shorny" w:date="2014-06-09T18:54:00Z"/>
            </w:rPr>
          </w:rPrChange>
        </w:rPr>
      </w:pPr>
      <w:ins w:id="24888" w:author="shorny" w:date="2014-06-09T18:54:00Z">
        <w:r w:rsidRPr="00D26196">
          <w:rPr>
            <w:sz w:val="18"/>
            <w:rPrChange w:id="24889" w:author="shorny" w:date="2014-06-09T18:55:00Z">
              <w:rPr/>
            </w:rPrChange>
          </w:rPr>
          <w:t xml:space="preserve">  </w:t>
        </w:r>
        <w:r w:rsidRPr="00D26196">
          <w:rPr>
            <w:rStyle w:val="keyword1"/>
            <w:sz w:val="18"/>
            <w:rPrChange w:id="24890" w:author="shorny" w:date="2014-06-09T18:55:00Z">
              <w:rPr>
                <w:rStyle w:val="keyword1"/>
              </w:rPr>
            </w:rPrChange>
          </w:rPr>
          <w:t>DROP</w:t>
        </w:r>
        <w:r w:rsidRPr="00D26196">
          <w:rPr>
            <w:sz w:val="18"/>
            <w:rPrChange w:id="24891" w:author="shorny" w:date="2014-06-09T18:55:00Z">
              <w:rPr/>
            </w:rPrChange>
          </w:rPr>
          <w:t xml:space="preserve"> </w:t>
        </w:r>
        <w:r w:rsidRPr="00D26196">
          <w:rPr>
            <w:rStyle w:val="keyword1"/>
            <w:sz w:val="18"/>
            <w:rPrChange w:id="24892" w:author="shorny" w:date="2014-06-09T18:55:00Z">
              <w:rPr>
                <w:rStyle w:val="keyword1"/>
              </w:rPr>
            </w:rPrChange>
          </w:rPr>
          <w:t>TABLE</w:t>
        </w:r>
        <w:r w:rsidRPr="00D26196">
          <w:rPr>
            <w:sz w:val="18"/>
            <w:rPrChange w:id="24893" w:author="shorny" w:date="2014-06-09T18:55:00Z">
              <w:rPr/>
            </w:rPrChange>
          </w:rPr>
          <w:t xml:space="preserve"> </w:t>
        </w:r>
        <w:r w:rsidRPr="00D26196">
          <w:rPr>
            <w:rStyle w:val="function-name1"/>
            <w:sz w:val="18"/>
            <w:rPrChange w:id="24894" w:author="shorny" w:date="2014-06-09T18:55:00Z">
              <w:rPr>
                <w:rStyle w:val="function-name1"/>
              </w:rPr>
            </w:rPrChange>
          </w:rPr>
          <w:t>utrans_p1_</w:t>
        </w:r>
        <w:proofErr w:type="gramStart"/>
        <w:r w:rsidRPr="00D26196">
          <w:rPr>
            <w:rStyle w:val="function-name1"/>
            <w:sz w:val="18"/>
            <w:rPrChange w:id="24895" w:author="shorny" w:date="2014-06-09T18:55:00Z">
              <w:rPr>
                <w:rStyle w:val="function-name1"/>
              </w:rPr>
            </w:rPrChange>
          </w:rPr>
          <w:t>actuals</w:t>
        </w:r>
        <w:r w:rsidRPr="00D26196">
          <w:rPr>
            <w:sz w:val="18"/>
            <w:rPrChange w:id="24896" w:author="shorny" w:date="2014-06-09T18:55:00Z">
              <w:rPr/>
            </w:rPrChange>
          </w:rPr>
          <w:t xml:space="preserve"> ;</w:t>
        </w:r>
        <w:proofErr w:type="gramEnd"/>
      </w:ins>
    </w:p>
    <w:p w14:paraId="01A03158" w14:textId="77777777" w:rsidR="00D26196" w:rsidRPr="00D26196" w:rsidRDefault="00D26196">
      <w:pPr>
        <w:pStyle w:val="HTMLPreformatted"/>
        <w:divId w:val="2032412305"/>
        <w:rPr>
          <w:ins w:id="24897" w:author="shorny" w:date="2014-06-09T18:54:00Z"/>
          <w:sz w:val="18"/>
          <w:rPrChange w:id="24898" w:author="shorny" w:date="2014-06-09T18:55:00Z">
            <w:rPr>
              <w:ins w:id="24899" w:author="shorny" w:date="2014-06-09T18:54:00Z"/>
            </w:rPr>
          </w:rPrChange>
        </w:rPr>
      </w:pPr>
      <w:ins w:id="24900" w:author="shorny" w:date="2014-06-09T18:54:00Z">
        <w:r w:rsidRPr="00D26196">
          <w:rPr>
            <w:sz w:val="18"/>
            <w:rPrChange w:id="24901" w:author="shorny" w:date="2014-06-09T18:55:00Z">
              <w:rPr/>
            </w:rPrChange>
          </w:rPr>
          <w:t xml:space="preserve">  </w:t>
        </w:r>
        <w:r w:rsidRPr="00D26196">
          <w:rPr>
            <w:rStyle w:val="keyword1"/>
            <w:sz w:val="18"/>
            <w:rPrChange w:id="24902" w:author="shorny" w:date="2014-06-09T18:55:00Z">
              <w:rPr>
                <w:rStyle w:val="keyword1"/>
              </w:rPr>
            </w:rPrChange>
          </w:rPr>
          <w:t>DROP</w:t>
        </w:r>
        <w:r w:rsidRPr="00D26196">
          <w:rPr>
            <w:sz w:val="18"/>
            <w:rPrChange w:id="24903" w:author="shorny" w:date="2014-06-09T18:55:00Z">
              <w:rPr/>
            </w:rPrChange>
          </w:rPr>
          <w:t xml:space="preserve"> </w:t>
        </w:r>
        <w:r w:rsidRPr="00D26196">
          <w:rPr>
            <w:rStyle w:val="keyword1"/>
            <w:sz w:val="18"/>
            <w:rPrChange w:id="24904" w:author="shorny" w:date="2014-06-09T18:55:00Z">
              <w:rPr>
                <w:rStyle w:val="keyword1"/>
              </w:rPr>
            </w:rPrChange>
          </w:rPr>
          <w:t>TABLE</w:t>
        </w:r>
        <w:r w:rsidRPr="00D26196">
          <w:rPr>
            <w:sz w:val="18"/>
            <w:rPrChange w:id="24905" w:author="shorny" w:date="2014-06-09T18:55:00Z">
              <w:rPr/>
            </w:rPrChange>
          </w:rPr>
          <w:t xml:space="preserve"> </w:t>
        </w:r>
        <w:r w:rsidRPr="00D26196">
          <w:rPr>
            <w:rStyle w:val="function-name1"/>
            <w:sz w:val="18"/>
            <w:rPrChange w:id="24906" w:author="shorny" w:date="2014-06-09T18:55:00Z">
              <w:rPr>
                <w:rStyle w:val="function-name1"/>
              </w:rPr>
            </w:rPrChange>
          </w:rPr>
          <w:t>utrans_p1_</w:t>
        </w:r>
        <w:proofErr w:type="gramStart"/>
        <w:r w:rsidRPr="00D26196">
          <w:rPr>
            <w:rStyle w:val="function-name1"/>
            <w:sz w:val="18"/>
            <w:rPrChange w:id="24907" w:author="shorny" w:date="2014-06-09T18:55:00Z">
              <w:rPr>
                <w:rStyle w:val="function-name1"/>
              </w:rPr>
            </w:rPrChange>
          </w:rPr>
          <w:t>problems</w:t>
        </w:r>
        <w:r w:rsidRPr="00D26196">
          <w:rPr>
            <w:sz w:val="18"/>
            <w:rPrChange w:id="24908" w:author="shorny" w:date="2014-06-09T18:55:00Z">
              <w:rPr/>
            </w:rPrChange>
          </w:rPr>
          <w:t xml:space="preserve"> ;</w:t>
        </w:r>
        <w:proofErr w:type="gramEnd"/>
      </w:ins>
    </w:p>
    <w:p w14:paraId="7991A5A7" w14:textId="77777777" w:rsidR="00D26196" w:rsidRPr="00D26196" w:rsidRDefault="00D26196">
      <w:pPr>
        <w:pStyle w:val="HTMLPreformatted"/>
        <w:divId w:val="2032412305"/>
        <w:rPr>
          <w:ins w:id="24909" w:author="shorny" w:date="2014-06-09T18:54:00Z"/>
          <w:sz w:val="18"/>
          <w:rPrChange w:id="24910" w:author="shorny" w:date="2014-06-09T18:55:00Z">
            <w:rPr>
              <w:ins w:id="24911" w:author="shorny" w:date="2014-06-09T18:54:00Z"/>
            </w:rPr>
          </w:rPrChange>
        </w:rPr>
      </w:pPr>
    </w:p>
    <w:p w14:paraId="638CE9B5" w14:textId="77777777" w:rsidR="00D26196" w:rsidRPr="00D26196" w:rsidRDefault="00D26196">
      <w:pPr>
        <w:pStyle w:val="HTMLPreformatted"/>
        <w:divId w:val="2032412305"/>
        <w:rPr>
          <w:ins w:id="24912" w:author="shorny" w:date="2014-06-09T18:54:00Z"/>
          <w:sz w:val="18"/>
          <w:rPrChange w:id="24913" w:author="shorny" w:date="2014-06-09T18:55:00Z">
            <w:rPr>
              <w:ins w:id="24914" w:author="shorny" w:date="2014-06-09T18:54:00Z"/>
            </w:rPr>
          </w:rPrChange>
        </w:rPr>
      </w:pPr>
      <w:ins w:id="24915" w:author="shorny" w:date="2014-06-09T18:54:00Z">
        <w:r w:rsidRPr="00D26196">
          <w:rPr>
            <w:rStyle w:val="keyword1"/>
            <w:sz w:val="18"/>
            <w:rPrChange w:id="24916" w:author="shorny" w:date="2014-06-09T18:55:00Z">
              <w:rPr>
                <w:rStyle w:val="keyword1"/>
              </w:rPr>
            </w:rPrChange>
          </w:rPr>
          <w:t>END</w:t>
        </w:r>
        <w:r w:rsidRPr="00D26196">
          <w:rPr>
            <w:sz w:val="18"/>
            <w:rPrChange w:id="24917" w:author="shorny" w:date="2014-06-09T18:55:00Z">
              <w:rPr/>
            </w:rPrChange>
          </w:rPr>
          <w:t xml:space="preserve"> $$</w:t>
        </w:r>
      </w:ins>
    </w:p>
    <w:p w14:paraId="2FEEBBAB" w14:textId="77777777" w:rsidR="00D26196" w:rsidRPr="00D26196" w:rsidRDefault="00D26196">
      <w:pPr>
        <w:pStyle w:val="HTMLPreformatted"/>
        <w:divId w:val="2032412305"/>
        <w:rPr>
          <w:ins w:id="24918" w:author="shorny" w:date="2014-06-09T18:54:00Z"/>
          <w:sz w:val="18"/>
          <w:rPrChange w:id="24919" w:author="shorny" w:date="2014-06-09T18:55:00Z">
            <w:rPr>
              <w:ins w:id="24920" w:author="shorny" w:date="2014-06-09T18:54:00Z"/>
            </w:rPr>
          </w:rPrChange>
        </w:rPr>
      </w:pPr>
    </w:p>
    <w:p w14:paraId="74A24CB6" w14:textId="77777777" w:rsidR="00D26196" w:rsidRPr="00D26196" w:rsidRDefault="00D26196">
      <w:pPr>
        <w:pStyle w:val="HTMLPreformatted"/>
        <w:divId w:val="2032412305"/>
        <w:rPr>
          <w:ins w:id="24921" w:author="shorny" w:date="2014-06-09T18:54:00Z"/>
          <w:rStyle w:val="comment1"/>
          <w:sz w:val="18"/>
          <w:rPrChange w:id="24922" w:author="shorny" w:date="2014-06-09T18:55:00Z">
            <w:rPr>
              <w:ins w:id="24923" w:author="shorny" w:date="2014-06-09T18:54:00Z"/>
              <w:rStyle w:val="comment1"/>
            </w:rPr>
          </w:rPrChange>
        </w:rPr>
      </w:pPr>
      <w:ins w:id="24924" w:author="shorny" w:date="2014-06-09T18:54:00Z">
        <w:r w:rsidRPr="00D26196">
          <w:rPr>
            <w:rStyle w:val="comment1"/>
            <w:sz w:val="18"/>
            <w:rPrChange w:id="24925" w:author="shorny" w:date="2014-06-09T18:55:00Z">
              <w:rPr>
                <w:rStyle w:val="comment1"/>
              </w:rPr>
            </w:rPrChange>
          </w:rPr>
          <w:t>-- p2) Insert new research areas tested in populate script</w:t>
        </w:r>
      </w:ins>
    </w:p>
    <w:p w14:paraId="1165C7CC" w14:textId="77777777" w:rsidR="00D26196" w:rsidRPr="00D26196" w:rsidRDefault="00D26196">
      <w:pPr>
        <w:pStyle w:val="HTMLPreformatted"/>
        <w:divId w:val="2032412305"/>
        <w:rPr>
          <w:ins w:id="24926" w:author="shorny" w:date="2014-06-09T18:54:00Z"/>
          <w:sz w:val="18"/>
          <w:rPrChange w:id="24927" w:author="shorny" w:date="2014-06-09T18:55:00Z">
            <w:rPr>
              <w:ins w:id="24928" w:author="shorny" w:date="2014-06-09T18:54:00Z"/>
            </w:rPr>
          </w:rPrChange>
        </w:rPr>
      </w:pPr>
    </w:p>
    <w:p w14:paraId="08AEA352" w14:textId="77777777" w:rsidR="00D26196" w:rsidRPr="00D26196" w:rsidRDefault="00D26196">
      <w:pPr>
        <w:pStyle w:val="HTMLPreformatted"/>
        <w:divId w:val="2032412305"/>
        <w:rPr>
          <w:ins w:id="24929" w:author="shorny" w:date="2014-06-09T18:54:00Z"/>
          <w:rStyle w:val="comment1"/>
          <w:sz w:val="18"/>
          <w:rPrChange w:id="24930" w:author="shorny" w:date="2014-06-09T18:55:00Z">
            <w:rPr>
              <w:ins w:id="24931" w:author="shorny" w:date="2014-06-09T18:54:00Z"/>
              <w:rStyle w:val="comment1"/>
            </w:rPr>
          </w:rPrChange>
        </w:rPr>
      </w:pPr>
      <w:ins w:id="24932" w:author="shorny" w:date="2014-06-09T18:54:00Z">
        <w:r w:rsidRPr="00D26196">
          <w:rPr>
            <w:rStyle w:val="comment1"/>
            <w:sz w:val="18"/>
            <w:rPrChange w:id="24933" w:author="shorny" w:date="2014-06-09T18:55:00Z">
              <w:rPr>
                <w:rStyle w:val="comment1"/>
              </w:rPr>
            </w:rPrChange>
          </w:rPr>
          <w:t>-- p3) Delete research areas</w:t>
        </w:r>
      </w:ins>
    </w:p>
    <w:p w14:paraId="2EBC3BD5" w14:textId="77777777" w:rsidR="00D26196" w:rsidRPr="00D26196" w:rsidRDefault="00D26196">
      <w:pPr>
        <w:pStyle w:val="HTMLPreformatted"/>
        <w:divId w:val="2032412305"/>
        <w:rPr>
          <w:ins w:id="24934" w:author="shorny" w:date="2014-06-09T18:54:00Z"/>
          <w:sz w:val="18"/>
          <w:rPrChange w:id="24935" w:author="shorny" w:date="2014-06-09T18:55:00Z">
            <w:rPr>
              <w:ins w:id="24936" w:author="shorny" w:date="2014-06-09T18:54:00Z"/>
            </w:rPr>
          </w:rPrChange>
        </w:rPr>
      </w:pPr>
      <w:ins w:id="24937" w:author="shorny" w:date="2014-06-09T18:54:00Z">
        <w:r w:rsidRPr="00D26196">
          <w:rPr>
            <w:rStyle w:val="keyword1"/>
            <w:sz w:val="18"/>
            <w:rPrChange w:id="24938" w:author="shorny" w:date="2014-06-09T18:55:00Z">
              <w:rPr>
                <w:rStyle w:val="keyword1"/>
              </w:rPr>
            </w:rPrChange>
          </w:rPr>
          <w:t>CREATE</w:t>
        </w:r>
        <w:r w:rsidRPr="00D26196">
          <w:rPr>
            <w:sz w:val="18"/>
            <w:rPrChange w:id="24939" w:author="shorny" w:date="2014-06-09T18:55:00Z">
              <w:rPr/>
            </w:rPrChange>
          </w:rPr>
          <w:t xml:space="preserve"> </w:t>
        </w:r>
        <w:r w:rsidRPr="00D26196">
          <w:rPr>
            <w:rStyle w:val="keyword1"/>
            <w:sz w:val="18"/>
            <w:rPrChange w:id="24940" w:author="shorny" w:date="2014-06-09T18:55:00Z">
              <w:rPr>
                <w:rStyle w:val="keyword1"/>
              </w:rPr>
            </w:rPrChange>
          </w:rPr>
          <w:t>PROCEDURE</w:t>
        </w:r>
        <w:r w:rsidRPr="00D26196">
          <w:rPr>
            <w:sz w:val="18"/>
            <w:rPrChange w:id="24941" w:author="shorny" w:date="2014-06-09T18:55:00Z">
              <w:rPr/>
            </w:rPrChange>
          </w:rPr>
          <w:t xml:space="preserve"> </w:t>
        </w:r>
        <w:r w:rsidRPr="00D26196">
          <w:rPr>
            <w:rStyle w:val="function-name1"/>
            <w:sz w:val="18"/>
            <w:rPrChange w:id="24942" w:author="shorny" w:date="2014-06-09T18:55:00Z">
              <w:rPr>
                <w:rStyle w:val="function-name1"/>
              </w:rPr>
            </w:rPrChange>
          </w:rPr>
          <w:t>test_utrans_</w:t>
        </w:r>
        <w:proofErr w:type="gramStart"/>
        <w:r w:rsidRPr="00D26196">
          <w:rPr>
            <w:rStyle w:val="function-name1"/>
            <w:sz w:val="18"/>
            <w:rPrChange w:id="24943" w:author="shorny" w:date="2014-06-09T18:55:00Z">
              <w:rPr>
                <w:rStyle w:val="function-name1"/>
              </w:rPr>
            </w:rPrChange>
          </w:rPr>
          <w:t>p3</w:t>
        </w:r>
        <w:r w:rsidRPr="00D26196">
          <w:rPr>
            <w:sz w:val="18"/>
            <w:rPrChange w:id="24944" w:author="shorny" w:date="2014-06-09T18:55:00Z">
              <w:rPr/>
            </w:rPrChange>
          </w:rPr>
          <w:t>()</w:t>
        </w:r>
        <w:proofErr w:type="gramEnd"/>
        <w:r w:rsidRPr="00D26196">
          <w:rPr>
            <w:sz w:val="18"/>
            <w:rPrChange w:id="24945" w:author="shorny" w:date="2014-06-09T18:55:00Z">
              <w:rPr/>
            </w:rPrChange>
          </w:rPr>
          <w:t xml:space="preserve"> </w:t>
        </w:r>
      </w:ins>
    </w:p>
    <w:p w14:paraId="06503951" w14:textId="77777777" w:rsidR="00D26196" w:rsidRPr="00D26196" w:rsidRDefault="00D26196">
      <w:pPr>
        <w:pStyle w:val="HTMLPreformatted"/>
        <w:divId w:val="2032412305"/>
        <w:rPr>
          <w:ins w:id="24946" w:author="shorny" w:date="2014-06-09T18:54:00Z"/>
          <w:sz w:val="18"/>
          <w:rPrChange w:id="24947" w:author="shorny" w:date="2014-06-09T18:55:00Z">
            <w:rPr>
              <w:ins w:id="24948" w:author="shorny" w:date="2014-06-09T18:54:00Z"/>
            </w:rPr>
          </w:rPrChange>
        </w:rPr>
      </w:pPr>
      <w:ins w:id="24949" w:author="shorny" w:date="2014-06-09T18:54:00Z">
        <w:r w:rsidRPr="00D26196">
          <w:rPr>
            <w:rStyle w:val="keyword1"/>
            <w:sz w:val="18"/>
            <w:rPrChange w:id="24950" w:author="shorny" w:date="2014-06-09T18:55:00Z">
              <w:rPr>
                <w:rStyle w:val="keyword1"/>
              </w:rPr>
            </w:rPrChange>
          </w:rPr>
          <w:t>BEGIN</w:t>
        </w:r>
      </w:ins>
    </w:p>
    <w:p w14:paraId="4EB39139" w14:textId="77777777" w:rsidR="00D26196" w:rsidRPr="00D26196" w:rsidRDefault="00D26196">
      <w:pPr>
        <w:pStyle w:val="HTMLPreformatted"/>
        <w:divId w:val="2032412305"/>
        <w:rPr>
          <w:ins w:id="24951" w:author="shorny" w:date="2014-06-09T18:54:00Z"/>
          <w:sz w:val="18"/>
          <w:rPrChange w:id="24952" w:author="shorny" w:date="2014-06-09T18:55:00Z">
            <w:rPr>
              <w:ins w:id="24953" w:author="shorny" w:date="2014-06-09T18:54:00Z"/>
            </w:rPr>
          </w:rPrChange>
        </w:rPr>
      </w:pPr>
    </w:p>
    <w:p w14:paraId="59D70568" w14:textId="77777777" w:rsidR="00D26196" w:rsidRPr="00D26196" w:rsidRDefault="00D26196">
      <w:pPr>
        <w:pStyle w:val="HTMLPreformatted"/>
        <w:divId w:val="2032412305"/>
        <w:rPr>
          <w:ins w:id="24954" w:author="shorny" w:date="2014-06-09T18:54:00Z"/>
          <w:rStyle w:val="comment1"/>
          <w:sz w:val="18"/>
          <w:rPrChange w:id="24955" w:author="shorny" w:date="2014-06-09T18:55:00Z">
            <w:rPr>
              <w:ins w:id="24956" w:author="shorny" w:date="2014-06-09T18:54:00Z"/>
              <w:rStyle w:val="comment1"/>
            </w:rPr>
          </w:rPrChange>
        </w:rPr>
      </w:pPr>
      <w:ins w:id="24957" w:author="shorny" w:date="2014-06-09T18:54:00Z">
        <w:r w:rsidRPr="00D26196">
          <w:rPr>
            <w:sz w:val="18"/>
            <w:rPrChange w:id="24958" w:author="shorny" w:date="2014-06-09T18:55:00Z">
              <w:rPr/>
            </w:rPrChange>
          </w:rPr>
          <w:t xml:space="preserve">  </w:t>
        </w:r>
        <w:r w:rsidRPr="00D26196">
          <w:rPr>
            <w:rStyle w:val="comment1"/>
            <w:sz w:val="18"/>
            <w:rPrChange w:id="24959" w:author="shorny" w:date="2014-06-09T18:55:00Z">
              <w:rPr>
                <w:rStyle w:val="comment1"/>
              </w:rPr>
            </w:rPrChange>
          </w:rPr>
          <w:t>-- remove a research area</w:t>
        </w:r>
      </w:ins>
    </w:p>
    <w:p w14:paraId="28F74E7C" w14:textId="77777777" w:rsidR="00D26196" w:rsidRPr="00D26196" w:rsidRDefault="00D26196">
      <w:pPr>
        <w:pStyle w:val="HTMLPreformatted"/>
        <w:divId w:val="2032412305"/>
        <w:rPr>
          <w:ins w:id="24960" w:author="shorny" w:date="2014-06-09T18:54:00Z"/>
          <w:sz w:val="18"/>
          <w:rPrChange w:id="24961" w:author="shorny" w:date="2014-06-09T18:55:00Z">
            <w:rPr>
              <w:ins w:id="24962" w:author="shorny" w:date="2014-06-09T18:54:00Z"/>
            </w:rPr>
          </w:rPrChange>
        </w:rPr>
      </w:pPr>
      <w:ins w:id="24963" w:author="shorny" w:date="2014-06-09T18:54:00Z">
        <w:r w:rsidRPr="00D26196">
          <w:rPr>
            <w:sz w:val="18"/>
            <w:rPrChange w:id="24964" w:author="shorny" w:date="2014-06-09T18:55:00Z">
              <w:rPr/>
            </w:rPrChange>
          </w:rPr>
          <w:t xml:space="preserve">  </w:t>
        </w:r>
        <w:r w:rsidRPr="00D26196">
          <w:rPr>
            <w:rStyle w:val="keyword1"/>
            <w:sz w:val="18"/>
            <w:rPrChange w:id="24965" w:author="shorny" w:date="2014-06-09T18:55:00Z">
              <w:rPr>
                <w:rStyle w:val="keyword1"/>
              </w:rPr>
            </w:rPrChange>
          </w:rPr>
          <w:t>DELETE</w:t>
        </w:r>
        <w:r w:rsidRPr="00D26196">
          <w:rPr>
            <w:sz w:val="18"/>
            <w:rPrChange w:id="24966" w:author="shorny" w:date="2014-06-09T18:55:00Z">
              <w:rPr/>
            </w:rPrChange>
          </w:rPr>
          <w:t xml:space="preserve"> rhd</w:t>
        </w:r>
        <w:proofErr w:type="gramStart"/>
        <w:r w:rsidRPr="00D26196">
          <w:rPr>
            <w:sz w:val="18"/>
            <w:rPrChange w:id="24967" w:author="shorny" w:date="2014-06-09T18:55:00Z">
              <w:rPr/>
            </w:rPrChange>
          </w:rPr>
          <w:t>.`</w:t>
        </w:r>
        <w:proofErr w:type="gramEnd"/>
        <w:r w:rsidRPr="00D26196">
          <w:rPr>
            <w:sz w:val="18"/>
            <w:rPrChange w:id="24968" w:author="shorny" w:date="2014-06-09T18:55:00Z">
              <w:rPr/>
            </w:rPrChange>
          </w:rPr>
          <w:t>University Staff Member_Research Area` USMRA</w:t>
        </w:r>
      </w:ins>
    </w:p>
    <w:p w14:paraId="328AAD82" w14:textId="77777777" w:rsidR="00D26196" w:rsidRPr="00D26196" w:rsidRDefault="00D26196">
      <w:pPr>
        <w:pStyle w:val="HTMLPreformatted"/>
        <w:divId w:val="2032412305"/>
        <w:rPr>
          <w:ins w:id="24969" w:author="shorny" w:date="2014-06-09T18:54:00Z"/>
          <w:sz w:val="18"/>
          <w:rPrChange w:id="24970" w:author="shorny" w:date="2014-06-09T18:55:00Z">
            <w:rPr>
              <w:ins w:id="24971" w:author="shorny" w:date="2014-06-09T18:54:00Z"/>
            </w:rPr>
          </w:rPrChange>
        </w:rPr>
      </w:pPr>
      <w:ins w:id="24972" w:author="shorny" w:date="2014-06-09T18:54:00Z">
        <w:r w:rsidRPr="00D26196">
          <w:rPr>
            <w:sz w:val="18"/>
            <w:rPrChange w:id="24973" w:author="shorny" w:date="2014-06-09T18:55:00Z">
              <w:rPr/>
            </w:rPrChange>
          </w:rPr>
          <w:t xml:space="preserve">  </w:t>
        </w:r>
        <w:r w:rsidRPr="00D26196">
          <w:rPr>
            <w:rStyle w:val="keyword1"/>
            <w:sz w:val="18"/>
            <w:rPrChange w:id="24974" w:author="shorny" w:date="2014-06-09T18:55:00Z">
              <w:rPr>
                <w:rStyle w:val="keyword1"/>
              </w:rPr>
            </w:rPrChange>
          </w:rPr>
          <w:t>FROM</w:t>
        </w:r>
        <w:r w:rsidRPr="00D26196">
          <w:rPr>
            <w:sz w:val="18"/>
            <w:rPrChange w:id="24975" w:author="shorny" w:date="2014-06-09T18:55:00Z">
              <w:rPr/>
            </w:rPrChange>
          </w:rPr>
          <w:t xml:space="preserve"> rhd</w:t>
        </w:r>
        <w:proofErr w:type="gramStart"/>
        <w:r w:rsidRPr="00D26196">
          <w:rPr>
            <w:sz w:val="18"/>
            <w:rPrChange w:id="24976" w:author="shorny" w:date="2014-06-09T18:55:00Z">
              <w:rPr/>
            </w:rPrChange>
          </w:rPr>
          <w:t>.`</w:t>
        </w:r>
        <w:proofErr w:type="gramEnd"/>
        <w:r w:rsidRPr="00D26196">
          <w:rPr>
            <w:sz w:val="18"/>
            <w:rPrChange w:id="24977" w:author="shorny" w:date="2014-06-09T18:55:00Z">
              <w:rPr/>
            </w:rPrChange>
          </w:rPr>
          <w:t>University Staff Member_Research Area` USMRA</w:t>
        </w:r>
      </w:ins>
    </w:p>
    <w:p w14:paraId="0D2F327D" w14:textId="77777777" w:rsidR="00D26196" w:rsidRPr="00D26196" w:rsidRDefault="00D26196">
      <w:pPr>
        <w:pStyle w:val="HTMLPreformatted"/>
        <w:divId w:val="2032412305"/>
        <w:rPr>
          <w:ins w:id="24978" w:author="shorny" w:date="2014-06-09T18:54:00Z"/>
          <w:sz w:val="18"/>
          <w:rPrChange w:id="24979" w:author="shorny" w:date="2014-06-09T18:55:00Z">
            <w:rPr>
              <w:ins w:id="24980" w:author="shorny" w:date="2014-06-09T18:54:00Z"/>
            </w:rPr>
          </w:rPrChange>
        </w:rPr>
      </w:pPr>
      <w:ins w:id="24981" w:author="shorny" w:date="2014-06-09T18:54:00Z">
        <w:r w:rsidRPr="00D26196">
          <w:rPr>
            <w:sz w:val="18"/>
            <w:rPrChange w:id="24982" w:author="shorny" w:date="2014-06-09T18:55:00Z">
              <w:rPr/>
            </w:rPrChange>
          </w:rPr>
          <w:t xml:space="preserve">  </w:t>
        </w:r>
        <w:r w:rsidRPr="00D26196">
          <w:rPr>
            <w:rStyle w:val="keyword1"/>
            <w:sz w:val="18"/>
            <w:rPrChange w:id="24983" w:author="shorny" w:date="2014-06-09T18:55:00Z">
              <w:rPr>
                <w:rStyle w:val="keyword1"/>
              </w:rPr>
            </w:rPrChange>
          </w:rPr>
          <w:t>JOIN</w:t>
        </w:r>
      </w:ins>
    </w:p>
    <w:p w14:paraId="66B0AC37" w14:textId="77777777" w:rsidR="00D26196" w:rsidRPr="00D26196" w:rsidRDefault="00D26196">
      <w:pPr>
        <w:pStyle w:val="HTMLPreformatted"/>
        <w:divId w:val="2032412305"/>
        <w:rPr>
          <w:ins w:id="24984" w:author="shorny" w:date="2014-06-09T18:54:00Z"/>
          <w:sz w:val="18"/>
          <w:rPrChange w:id="24985" w:author="shorny" w:date="2014-06-09T18:55:00Z">
            <w:rPr>
              <w:ins w:id="24986" w:author="shorny" w:date="2014-06-09T18:54:00Z"/>
            </w:rPr>
          </w:rPrChange>
        </w:rPr>
      </w:pPr>
      <w:ins w:id="24987" w:author="shorny" w:date="2014-06-09T18:54:00Z">
        <w:r w:rsidRPr="00D26196">
          <w:rPr>
            <w:sz w:val="18"/>
            <w:rPrChange w:id="24988" w:author="shorny" w:date="2014-06-09T18:55:00Z">
              <w:rPr/>
            </w:rPrChange>
          </w:rPr>
          <w:t xml:space="preserve">    (</w:t>
        </w:r>
        <w:r w:rsidRPr="00D26196">
          <w:rPr>
            <w:rStyle w:val="keyword1"/>
            <w:sz w:val="18"/>
            <w:rPrChange w:id="24989" w:author="shorny" w:date="2014-06-09T18:55:00Z">
              <w:rPr>
                <w:rStyle w:val="keyword1"/>
              </w:rPr>
            </w:rPrChange>
          </w:rPr>
          <w:t>SELECT</w:t>
        </w:r>
        <w:r w:rsidRPr="00D26196">
          <w:rPr>
            <w:sz w:val="18"/>
            <w:rPrChange w:id="24990" w:author="shorny" w:date="2014-06-09T18:55:00Z">
              <w:rPr/>
            </w:rPrChange>
          </w:rPr>
          <w:t xml:space="preserve"> RA.FORCode </w:t>
        </w:r>
        <w:r w:rsidRPr="00D26196">
          <w:rPr>
            <w:rStyle w:val="keyword1"/>
            <w:sz w:val="18"/>
            <w:rPrChange w:id="24991" w:author="shorny" w:date="2014-06-09T18:55:00Z">
              <w:rPr>
                <w:rStyle w:val="keyword1"/>
              </w:rPr>
            </w:rPrChange>
          </w:rPr>
          <w:t>FROM</w:t>
        </w:r>
        <w:r w:rsidRPr="00D26196">
          <w:rPr>
            <w:sz w:val="18"/>
            <w:rPrChange w:id="24992" w:author="shorny" w:date="2014-06-09T18:55:00Z">
              <w:rPr/>
            </w:rPrChange>
          </w:rPr>
          <w:t xml:space="preserve"> rhd</w:t>
        </w:r>
        <w:proofErr w:type="gramStart"/>
        <w:r w:rsidRPr="00D26196">
          <w:rPr>
            <w:sz w:val="18"/>
            <w:rPrChange w:id="24993" w:author="shorny" w:date="2014-06-09T18:55:00Z">
              <w:rPr/>
            </w:rPrChange>
          </w:rPr>
          <w:t>.`</w:t>
        </w:r>
        <w:proofErr w:type="gramEnd"/>
        <w:r w:rsidRPr="00D26196">
          <w:rPr>
            <w:sz w:val="18"/>
            <w:rPrChange w:id="24994" w:author="shorny" w:date="2014-06-09T18:55:00Z">
              <w:rPr/>
            </w:rPrChange>
          </w:rPr>
          <w:t>Research Area` RA</w:t>
        </w:r>
      </w:ins>
    </w:p>
    <w:p w14:paraId="22CBACC6" w14:textId="77777777" w:rsidR="00D26196" w:rsidRPr="00D26196" w:rsidRDefault="00D26196">
      <w:pPr>
        <w:pStyle w:val="HTMLPreformatted"/>
        <w:divId w:val="2032412305"/>
        <w:rPr>
          <w:ins w:id="24995" w:author="shorny" w:date="2014-06-09T18:54:00Z"/>
          <w:sz w:val="18"/>
          <w:rPrChange w:id="24996" w:author="shorny" w:date="2014-06-09T18:55:00Z">
            <w:rPr>
              <w:ins w:id="24997" w:author="shorny" w:date="2014-06-09T18:54:00Z"/>
            </w:rPr>
          </w:rPrChange>
        </w:rPr>
      </w:pPr>
      <w:ins w:id="24998" w:author="shorny" w:date="2014-06-09T18:54:00Z">
        <w:r w:rsidRPr="00D26196">
          <w:rPr>
            <w:sz w:val="18"/>
            <w:rPrChange w:id="24999" w:author="shorny" w:date="2014-06-09T18:55:00Z">
              <w:rPr/>
            </w:rPrChange>
          </w:rPr>
          <w:t xml:space="preserve">     </w:t>
        </w:r>
        <w:r w:rsidRPr="00D26196">
          <w:rPr>
            <w:rStyle w:val="keyword1"/>
            <w:sz w:val="18"/>
            <w:rPrChange w:id="25000" w:author="shorny" w:date="2014-06-09T18:55:00Z">
              <w:rPr>
                <w:rStyle w:val="keyword1"/>
              </w:rPr>
            </w:rPrChange>
          </w:rPr>
          <w:t>WHERE</w:t>
        </w:r>
        <w:r w:rsidRPr="00D26196">
          <w:rPr>
            <w:sz w:val="18"/>
            <w:rPrChange w:id="25001" w:author="shorny" w:date="2014-06-09T18:55:00Z">
              <w:rPr/>
            </w:rPrChange>
          </w:rPr>
          <w:t xml:space="preserve"> RA.Description </w:t>
        </w:r>
        <w:r w:rsidRPr="00D26196">
          <w:rPr>
            <w:rStyle w:val="keyword1"/>
            <w:sz w:val="18"/>
            <w:rPrChange w:id="25002" w:author="shorny" w:date="2014-06-09T18:55:00Z">
              <w:rPr>
                <w:rStyle w:val="keyword1"/>
              </w:rPr>
            </w:rPrChange>
          </w:rPr>
          <w:t>LIKE</w:t>
        </w:r>
        <w:r w:rsidRPr="00D26196">
          <w:rPr>
            <w:sz w:val="18"/>
            <w:rPrChange w:id="25003" w:author="shorny" w:date="2014-06-09T18:55:00Z">
              <w:rPr/>
            </w:rPrChange>
          </w:rPr>
          <w:t xml:space="preserve"> </w:t>
        </w:r>
        <w:r w:rsidRPr="00D26196">
          <w:rPr>
            <w:rStyle w:val="string1"/>
            <w:sz w:val="18"/>
            <w:rPrChange w:id="25004" w:author="shorny" w:date="2014-06-09T18:55:00Z">
              <w:rPr>
                <w:rStyle w:val="string1"/>
              </w:rPr>
            </w:rPrChange>
          </w:rPr>
          <w:t>'information systems not elsewhere classified'</w:t>
        </w:r>
        <w:r w:rsidRPr="00D26196">
          <w:rPr>
            <w:sz w:val="18"/>
            <w:rPrChange w:id="25005" w:author="shorny" w:date="2014-06-09T18:55:00Z">
              <w:rPr/>
            </w:rPrChange>
          </w:rPr>
          <w:t>)</w:t>
        </w:r>
      </w:ins>
    </w:p>
    <w:p w14:paraId="7AAFE5E4" w14:textId="77777777" w:rsidR="00D26196" w:rsidRPr="00D26196" w:rsidRDefault="00D26196">
      <w:pPr>
        <w:pStyle w:val="HTMLPreformatted"/>
        <w:divId w:val="2032412305"/>
        <w:rPr>
          <w:ins w:id="25006" w:author="shorny" w:date="2014-06-09T18:54:00Z"/>
          <w:sz w:val="18"/>
          <w:rPrChange w:id="25007" w:author="shorny" w:date="2014-06-09T18:55:00Z">
            <w:rPr>
              <w:ins w:id="25008" w:author="shorny" w:date="2014-06-09T18:54:00Z"/>
            </w:rPr>
          </w:rPrChange>
        </w:rPr>
      </w:pPr>
      <w:ins w:id="25009" w:author="shorny" w:date="2014-06-09T18:54:00Z">
        <w:r w:rsidRPr="00D26196">
          <w:rPr>
            <w:sz w:val="18"/>
            <w:rPrChange w:id="25010" w:author="shorny" w:date="2014-06-09T18:55:00Z">
              <w:rPr/>
            </w:rPrChange>
          </w:rPr>
          <w:t xml:space="preserve">    </w:t>
        </w:r>
        <w:r w:rsidRPr="00D26196">
          <w:rPr>
            <w:rStyle w:val="keyword1"/>
            <w:sz w:val="18"/>
            <w:rPrChange w:id="25011" w:author="shorny" w:date="2014-06-09T18:55:00Z">
              <w:rPr>
                <w:rStyle w:val="keyword1"/>
              </w:rPr>
            </w:rPrChange>
          </w:rPr>
          <w:t>AS</w:t>
        </w:r>
        <w:r w:rsidRPr="00D26196">
          <w:rPr>
            <w:sz w:val="18"/>
            <w:rPrChange w:id="25012" w:author="shorny" w:date="2014-06-09T18:55:00Z">
              <w:rPr/>
            </w:rPrChange>
          </w:rPr>
          <w:t xml:space="preserve"> Lookup</w:t>
        </w:r>
      </w:ins>
    </w:p>
    <w:p w14:paraId="49136459" w14:textId="77777777" w:rsidR="00D26196" w:rsidRPr="00D26196" w:rsidRDefault="00D26196">
      <w:pPr>
        <w:pStyle w:val="HTMLPreformatted"/>
        <w:divId w:val="2032412305"/>
        <w:rPr>
          <w:ins w:id="25013" w:author="shorny" w:date="2014-06-09T18:54:00Z"/>
          <w:sz w:val="18"/>
          <w:rPrChange w:id="25014" w:author="shorny" w:date="2014-06-09T18:55:00Z">
            <w:rPr>
              <w:ins w:id="25015" w:author="shorny" w:date="2014-06-09T18:54:00Z"/>
            </w:rPr>
          </w:rPrChange>
        </w:rPr>
      </w:pPr>
      <w:ins w:id="25016" w:author="shorny" w:date="2014-06-09T18:54:00Z">
        <w:r w:rsidRPr="00D26196">
          <w:rPr>
            <w:sz w:val="18"/>
            <w:rPrChange w:id="25017" w:author="shorny" w:date="2014-06-09T18:55:00Z">
              <w:rPr/>
            </w:rPrChange>
          </w:rPr>
          <w:t xml:space="preserve">  </w:t>
        </w:r>
        <w:r w:rsidRPr="00D26196">
          <w:rPr>
            <w:rStyle w:val="keyword1"/>
            <w:sz w:val="18"/>
            <w:rPrChange w:id="25018" w:author="shorny" w:date="2014-06-09T18:55:00Z">
              <w:rPr>
                <w:rStyle w:val="keyword1"/>
              </w:rPr>
            </w:rPrChange>
          </w:rPr>
          <w:t>WHERE</w:t>
        </w:r>
        <w:r w:rsidRPr="00D26196">
          <w:rPr>
            <w:sz w:val="18"/>
            <w:rPrChange w:id="25019" w:author="shorny" w:date="2014-06-09T18:55:00Z">
              <w:rPr/>
            </w:rPrChange>
          </w:rPr>
          <w:t xml:space="preserve"> StaffID = 1000 </w:t>
        </w:r>
      </w:ins>
    </w:p>
    <w:p w14:paraId="07FD823A" w14:textId="77777777" w:rsidR="00D26196" w:rsidRPr="00D26196" w:rsidRDefault="00D26196">
      <w:pPr>
        <w:pStyle w:val="HTMLPreformatted"/>
        <w:divId w:val="2032412305"/>
        <w:rPr>
          <w:ins w:id="25020" w:author="shorny" w:date="2014-06-09T18:54:00Z"/>
          <w:sz w:val="18"/>
          <w:rPrChange w:id="25021" w:author="shorny" w:date="2014-06-09T18:55:00Z">
            <w:rPr>
              <w:ins w:id="25022" w:author="shorny" w:date="2014-06-09T18:54:00Z"/>
            </w:rPr>
          </w:rPrChange>
        </w:rPr>
      </w:pPr>
      <w:ins w:id="25023" w:author="shorny" w:date="2014-06-09T18:54:00Z">
        <w:r w:rsidRPr="00D26196">
          <w:rPr>
            <w:sz w:val="18"/>
            <w:rPrChange w:id="25024" w:author="shorny" w:date="2014-06-09T18:55:00Z">
              <w:rPr/>
            </w:rPrChange>
          </w:rPr>
          <w:t xml:space="preserve">    </w:t>
        </w:r>
        <w:r w:rsidRPr="00D26196">
          <w:rPr>
            <w:rStyle w:val="keyword1"/>
            <w:sz w:val="18"/>
            <w:rPrChange w:id="25025" w:author="shorny" w:date="2014-06-09T18:55:00Z">
              <w:rPr>
                <w:rStyle w:val="keyword1"/>
              </w:rPr>
            </w:rPrChange>
          </w:rPr>
          <w:t>AND</w:t>
        </w:r>
        <w:r w:rsidRPr="00D26196">
          <w:rPr>
            <w:sz w:val="18"/>
            <w:rPrChange w:id="25026" w:author="shorny" w:date="2014-06-09T18:55:00Z">
              <w:rPr/>
            </w:rPrChange>
          </w:rPr>
          <w:t xml:space="preserve"> USMRA.FORCode = Lookup.FORCode;</w:t>
        </w:r>
      </w:ins>
    </w:p>
    <w:p w14:paraId="2379A105" w14:textId="77777777" w:rsidR="00D26196" w:rsidRPr="00D26196" w:rsidRDefault="00D26196">
      <w:pPr>
        <w:pStyle w:val="HTMLPreformatted"/>
        <w:divId w:val="2032412305"/>
        <w:rPr>
          <w:ins w:id="25027" w:author="shorny" w:date="2014-06-09T18:54:00Z"/>
          <w:sz w:val="18"/>
          <w:rPrChange w:id="25028" w:author="shorny" w:date="2014-06-09T18:55:00Z">
            <w:rPr>
              <w:ins w:id="25029" w:author="shorny" w:date="2014-06-09T18:54:00Z"/>
            </w:rPr>
          </w:rPrChange>
        </w:rPr>
      </w:pPr>
    </w:p>
    <w:p w14:paraId="0C230E44" w14:textId="77777777" w:rsidR="00D26196" w:rsidRPr="00D26196" w:rsidRDefault="00D26196">
      <w:pPr>
        <w:pStyle w:val="HTMLPreformatted"/>
        <w:divId w:val="2032412305"/>
        <w:rPr>
          <w:ins w:id="25030" w:author="shorny" w:date="2014-06-09T18:54:00Z"/>
          <w:rStyle w:val="comment1"/>
          <w:sz w:val="18"/>
          <w:rPrChange w:id="25031" w:author="shorny" w:date="2014-06-09T18:55:00Z">
            <w:rPr>
              <w:ins w:id="25032" w:author="shorny" w:date="2014-06-09T18:54:00Z"/>
              <w:rStyle w:val="comment1"/>
            </w:rPr>
          </w:rPrChange>
        </w:rPr>
      </w:pPr>
      <w:ins w:id="25033" w:author="shorny" w:date="2014-06-09T18:54:00Z">
        <w:r w:rsidRPr="00D26196">
          <w:rPr>
            <w:sz w:val="18"/>
            <w:rPrChange w:id="25034" w:author="shorny" w:date="2014-06-09T18:55:00Z">
              <w:rPr/>
            </w:rPrChange>
          </w:rPr>
          <w:t xml:space="preserve">  </w:t>
        </w:r>
        <w:r w:rsidRPr="00D26196">
          <w:rPr>
            <w:rStyle w:val="comment1"/>
            <w:sz w:val="18"/>
            <w:rPrChange w:id="25035" w:author="shorny" w:date="2014-06-09T18:55:00Z">
              <w:rPr>
                <w:rStyle w:val="comment1"/>
              </w:rPr>
            </w:rPrChange>
          </w:rPr>
          <w:t>-- run the query for this test and create a temporary table for results</w:t>
        </w:r>
      </w:ins>
    </w:p>
    <w:p w14:paraId="37E70B30" w14:textId="77777777" w:rsidR="00D26196" w:rsidRPr="00D26196" w:rsidRDefault="00D26196">
      <w:pPr>
        <w:pStyle w:val="HTMLPreformatted"/>
        <w:divId w:val="2032412305"/>
        <w:rPr>
          <w:ins w:id="25036" w:author="shorny" w:date="2014-06-09T18:54:00Z"/>
          <w:sz w:val="18"/>
          <w:rPrChange w:id="25037" w:author="shorny" w:date="2014-06-09T18:55:00Z">
            <w:rPr>
              <w:ins w:id="25038" w:author="shorny" w:date="2014-06-09T18:54:00Z"/>
            </w:rPr>
          </w:rPrChange>
        </w:rPr>
      </w:pPr>
      <w:ins w:id="25039" w:author="shorny" w:date="2014-06-09T18:54:00Z">
        <w:r w:rsidRPr="00D26196">
          <w:rPr>
            <w:sz w:val="18"/>
            <w:rPrChange w:id="25040" w:author="shorny" w:date="2014-06-09T18:55:00Z">
              <w:rPr/>
            </w:rPrChange>
          </w:rPr>
          <w:t xml:space="preserve">  </w:t>
        </w:r>
        <w:r w:rsidRPr="00D26196">
          <w:rPr>
            <w:rStyle w:val="keyword1"/>
            <w:sz w:val="18"/>
            <w:rPrChange w:id="25041" w:author="shorny" w:date="2014-06-09T18:55:00Z">
              <w:rPr>
                <w:rStyle w:val="keyword1"/>
              </w:rPr>
            </w:rPrChange>
          </w:rPr>
          <w:t>CREATE</w:t>
        </w:r>
        <w:r w:rsidRPr="00D26196">
          <w:rPr>
            <w:sz w:val="18"/>
            <w:rPrChange w:id="25042" w:author="shorny" w:date="2014-06-09T18:55:00Z">
              <w:rPr/>
            </w:rPrChange>
          </w:rPr>
          <w:t xml:space="preserve"> </w:t>
        </w:r>
        <w:r w:rsidRPr="00D26196">
          <w:rPr>
            <w:rStyle w:val="keyword1"/>
            <w:sz w:val="18"/>
            <w:rPrChange w:id="25043" w:author="shorny" w:date="2014-06-09T18:55:00Z">
              <w:rPr>
                <w:rStyle w:val="keyword1"/>
              </w:rPr>
            </w:rPrChange>
          </w:rPr>
          <w:t>TEMPORARY</w:t>
        </w:r>
        <w:r w:rsidRPr="00D26196">
          <w:rPr>
            <w:sz w:val="18"/>
            <w:rPrChange w:id="25044" w:author="shorny" w:date="2014-06-09T18:55:00Z">
              <w:rPr/>
            </w:rPrChange>
          </w:rPr>
          <w:t xml:space="preserve"> </w:t>
        </w:r>
        <w:r w:rsidRPr="00D26196">
          <w:rPr>
            <w:rStyle w:val="keyword1"/>
            <w:sz w:val="18"/>
            <w:rPrChange w:id="25045" w:author="shorny" w:date="2014-06-09T18:55:00Z">
              <w:rPr>
                <w:rStyle w:val="keyword1"/>
              </w:rPr>
            </w:rPrChange>
          </w:rPr>
          <w:t>TABLE</w:t>
        </w:r>
        <w:r w:rsidRPr="00D26196">
          <w:rPr>
            <w:sz w:val="18"/>
            <w:rPrChange w:id="25046" w:author="shorny" w:date="2014-06-09T18:55:00Z">
              <w:rPr/>
            </w:rPrChange>
          </w:rPr>
          <w:t xml:space="preserve"> </w:t>
        </w:r>
        <w:r w:rsidRPr="00D26196">
          <w:rPr>
            <w:rStyle w:val="function-name1"/>
            <w:sz w:val="18"/>
            <w:rPrChange w:id="25047" w:author="shorny" w:date="2014-06-09T18:55:00Z">
              <w:rPr>
                <w:rStyle w:val="function-name1"/>
              </w:rPr>
            </w:rPrChange>
          </w:rPr>
          <w:t>utrans_p3_actuals</w:t>
        </w:r>
      </w:ins>
    </w:p>
    <w:p w14:paraId="35A50B07" w14:textId="77777777" w:rsidR="00D26196" w:rsidRPr="00D26196" w:rsidRDefault="00D26196">
      <w:pPr>
        <w:pStyle w:val="HTMLPreformatted"/>
        <w:divId w:val="2032412305"/>
        <w:rPr>
          <w:ins w:id="25048" w:author="shorny" w:date="2014-06-09T18:54:00Z"/>
          <w:sz w:val="18"/>
          <w:rPrChange w:id="25049" w:author="shorny" w:date="2014-06-09T18:55:00Z">
            <w:rPr>
              <w:ins w:id="25050" w:author="shorny" w:date="2014-06-09T18:54:00Z"/>
            </w:rPr>
          </w:rPrChange>
        </w:rPr>
      </w:pPr>
      <w:ins w:id="25051" w:author="shorny" w:date="2014-06-09T18:54:00Z">
        <w:r w:rsidRPr="00D26196">
          <w:rPr>
            <w:sz w:val="18"/>
            <w:rPrChange w:id="25052" w:author="shorny" w:date="2014-06-09T18:55:00Z">
              <w:rPr/>
            </w:rPrChange>
          </w:rPr>
          <w:t xml:space="preserve">  </w:t>
        </w:r>
        <w:r w:rsidRPr="00D26196">
          <w:rPr>
            <w:rStyle w:val="keyword1"/>
            <w:sz w:val="18"/>
            <w:rPrChange w:id="25053" w:author="shorny" w:date="2014-06-09T18:55:00Z">
              <w:rPr>
                <w:rStyle w:val="keyword1"/>
              </w:rPr>
            </w:rPrChange>
          </w:rPr>
          <w:t>SELECT</w:t>
        </w:r>
        <w:r w:rsidRPr="00D26196">
          <w:rPr>
            <w:sz w:val="18"/>
            <w:rPrChange w:id="25054" w:author="shorny" w:date="2014-06-09T18:55:00Z">
              <w:rPr/>
            </w:rPrChange>
          </w:rPr>
          <w:t xml:space="preserve"> USM.FORCode</w:t>
        </w:r>
      </w:ins>
    </w:p>
    <w:p w14:paraId="17A4D62D" w14:textId="77777777" w:rsidR="00D26196" w:rsidRPr="00D26196" w:rsidRDefault="00D26196">
      <w:pPr>
        <w:pStyle w:val="HTMLPreformatted"/>
        <w:divId w:val="2032412305"/>
        <w:rPr>
          <w:ins w:id="25055" w:author="shorny" w:date="2014-06-09T18:54:00Z"/>
          <w:sz w:val="18"/>
          <w:rPrChange w:id="25056" w:author="shorny" w:date="2014-06-09T18:55:00Z">
            <w:rPr>
              <w:ins w:id="25057" w:author="shorny" w:date="2014-06-09T18:54:00Z"/>
            </w:rPr>
          </w:rPrChange>
        </w:rPr>
      </w:pPr>
      <w:ins w:id="25058" w:author="shorny" w:date="2014-06-09T18:54:00Z">
        <w:r w:rsidRPr="00D26196">
          <w:rPr>
            <w:sz w:val="18"/>
            <w:rPrChange w:id="25059" w:author="shorny" w:date="2014-06-09T18:55:00Z">
              <w:rPr/>
            </w:rPrChange>
          </w:rPr>
          <w:t xml:space="preserve">  </w:t>
        </w:r>
        <w:r w:rsidRPr="00D26196">
          <w:rPr>
            <w:rStyle w:val="keyword1"/>
            <w:sz w:val="18"/>
            <w:rPrChange w:id="25060" w:author="shorny" w:date="2014-06-09T18:55:00Z">
              <w:rPr>
                <w:rStyle w:val="keyword1"/>
              </w:rPr>
            </w:rPrChange>
          </w:rPr>
          <w:t>FROM</w:t>
        </w:r>
        <w:r w:rsidRPr="00D26196">
          <w:rPr>
            <w:sz w:val="18"/>
            <w:rPrChange w:id="25061" w:author="shorny" w:date="2014-06-09T18:55:00Z">
              <w:rPr/>
            </w:rPrChange>
          </w:rPr>
          <w:t xml:space="preserve"> rhd</w:t>
        </w:r>
        <w:proofErr w:type="gramStart"/>
        <w:r w:rsidRPr="00D26196">
          <w:rPr>
            <w:sz w:val="18"/>
            <w:rPrChange w:id="25062" w:author="shorny" w:date="2014-06-09T18:55:00Z">
              <w:rPr/>
            </w:rPrChange>
          </w:rPr>
          <w:t>.`</w:t>
        </w:r>
        <w:proofErr w:type="gramEnd"/>
        <w:r w:rsidRPr="00D26196">
          <w:rPr>
            <w:sz w:val="18"/>
            <w:rPrChange w:id="25063" w:author="shorny" w:date="2014-06-09T18:55:00Z">
              <w:rPr/>
            </w:rPrChange>
          </w:rPr>
          <w:t>University Staff Member_Research Area` USM</w:t>
        </w:r>
      </w:ins>
    </w:p>
    <w:p w14:paraId="29B92C87" w14:textId="77777777" w:rsidR="00D26196" w:rsidRPr="00D26196" w:rsidRDefault="00D26196">
      <w:pPr>
        <w:pStyle w:val="HTMLPreformatted"/>
        <w:divId w:val="2032412305"/>
        <w:rPr>
          <w:ins w:id="25064" w:author="shorny" w:date="2014-06-09T18:54:00Z"/>
          <w:sz w:val="18"/>
          <w:rPrChange w:id="25065" w:author="shorny" w:date="2014-06-09T18:55:00Z">
            <w:rPr>
              <w:ins w:id="25066" w:author="shorny" w:date="2014-06-09T18:54:00Z"/>
            </w:rPr>
          </w:rPrChange>
        </w:rPr>
      </w:pPr>
      <w:ins w:id="25067" w:author="shorny" w:date="2014-06-09T18:54:00Z">
        <w:r w:rsidRPr="00D26196">
          <w:rPr>
            <w:sz w:val="18"/>
            <w:rPrChange w:id="25068" w:author="shorny" w:date="2014-06-09T18:55:00Z">
              <w:rPr/>
            </w:rPrChange>
          </w:rPr>
          <w:t xml:space="preserve">  </w:t>
        </w:r>
        <w:r w:rsidRPr="00D26196">
          <w:rPr>
            <w:rStyle w:val="keyword1"/>
            <w:sz w:val="18"/>
            <w:rPrChange w:id="25069" w:author="shorny" w:date="2014-06-09T18:55:00Z">
              <w:rPr>
                <w:rStyle w:val="keyword1"/>
              </w:rPr>
            </w:rPrChange>
          </w:rPr>
          <w:t>WHERE</w:t>
        </w:r>
        <w:r w:rsidRPr="00D26196">
          <w:rPr>
            <w:sz w:val="18"/>
            <w:rPrChange w:id="25070" w:author="shorny" w:date="2014-06-09T18:55:00Z">
              <w:rPr/>
            </w:rPrChange>
          </w:rPr>
          <w:t xml:space="preserve"> USM.StaffID = </w:t>
        </w:r>
        <w:proofErr w:type="gramStart"/>
        <w:r w:rsidRPr="00D26196">
          <w:rPr>
            <w:sz w:val="18"/>
            <w:rPrChange w:id="25071" w:author="shorny" w:date="2014-06-09T18:55:00Z">
              <w:rPr/>
            </w:rPrChange>
          </w:rPr>
          <w:t>1000 ;</w:t>
        </w:r>
        <w:proofErr w:type="gramEnd"/>
      </w:ins>
    </w:p>
    <w:p w14:paraId="3FEE0904" w14:textId="77777777" w:rsidR="00D26196" w:rsidRPr="00D26196" w:rsidRDefault="00D26196">
      <w:pPr>
        <w:pStyle w:val="HTMLPreformatted"/>
        <w:divId w:val="2032412305"/>
        <w:rPr>
          <w:ins w:id="25072" w:author="shorny" w:date="2014-06-09T18:54:00Z"/>
          <w:sz w:val="18"/>
          <w:rPrChange w:id="25073" w:author="shorny" w:date="2014-06-09T18:55:00Z">
            <w:rPr>
              <w:ins w:id="25074" w:author="shorny" w:date="2014-06-09T18:54:00Z"/>
            </w:rPr>
          </w:rPrChange>
        </w:rPr>
      </w:pPr>
    </w:p>
    <w:p w14:paraId="29DCAD5B" w14:textId="77777777" w:rsidR="00D26196" w:rsidRPr="00D26196" w:rsidRDefault="00D26196">
      <w:pPr>
        <w:pStyle w:val="HTMLPreformatted"/>
        <w:divId w:val="2032412305"/>
        <w:rPr>
          <w:ins w:id="25075" w:author="shorny" w:date="2014-06-09T18:54:00Z"/>
          <w:rStyle w:val="comment1"/>
          <w:sz w:val="18"/>
          <w:rPrChange w:id="25076" w:author="shorny" w:date="2014-06-09T18:55:00Z">
            <w:rPr>
              <w:ins w:id="25077" w:author="shorny" w:date="2014-06-09T18:54:00Z"/>
              <w:rStyle w:val="comment1"/>
            </w:rPr>
          </w:rPrChange>
        </w:rPr>
      </w:pPr>
      <w:ins w:id="25078" w:author="shorny" w:date="2014-06-09T18:54:00Z">
        <w:r w:rsidRPr="00D26196">
          <w:rPr>
            <w:sz w:val="18"/>
            <w:rPrChange w:id="25079" w:author="shorny" w:date="2014-06-09T18:55:00Z">
              <w:rPr/>
            </w:rPrChange>
          </w:rPr>
          <w:t xml:space="preserve">  </w:t>
        </w:r>
        <w:r w:rsidRPr="00D26196">
          <w:rPr>
            <w:rStyle w:val="comment1"/>
            <w:sz w:val="18"/>
            <w:rPrChange w:id="25080" w:author="shorny" w:date="2014-06-09T18:55:00Z">
              <w:rPr>
                <w:rStyle w:val="comment1"/>
              </w:rPr>
            </w:rPrChange>
          </w:rPr>
          <w:t>-- create a temporary table to store the expected results</w:t>
        </w:r>
      </w:ins>
    </w:p>
    <w:p w14:paraId="11F339CD" w14:textId="77777777" w:rsidR="00D26196" w:rsidRPr="00D26196" w:rsidRDefault="00D26196">
      <w:pPr>
        <w:pStyle w:val="HTMLPreformatted"/>
        <w:divId w:val="2032412305"/>
        <w:rPr>
          <w:ins w:id="25081" w:author="shorny" w:date="2014-06-09T18:54:00Z"/>
          <w:rStyle w:val="comment1"/>
          <w:sz w:val="18"/>
          <w:rPrChange w:id="25082" w:author="shorny" w:date="2014-06-09T18:55:00Z">
            <w:rPr>
              <w:ins w:id="25083" w:author="shorny" w:date="2014-06-09T18:54:00Z"/>
              <w:rStyle w:val="comment1"/>
            </w:rPr>
          </w:rPrChange>
        </w:rPr>
      </w:pPr>
      <w:ins w:id="25084" w:author="shorny" w:date="2014-06-09T18:54:00Z">
        <w:r w:rsidRPr="00D26196">
          <w:rPr>
            <w:sz w:val="18"/>
            <w:rPrChange w:id="25085" w:author="shorny" w:date="2014-06-09T18:55:00Z">
              <w:rPr/>
            </w:rPrChange>
          </w:rPr>
          <w:t xml:space="preserve">  </w:t>
        </w:r>
        <w:r w:rsidRPr="00D26196">
          <w:rPr>
            <w:rStyle w:val="comment1"/>
            <w:sz w:val="18"/>
            <w:rPrChange w:id="25086" w:author="shorny" w:date="2014-06-09T18:55:00Z">
              <w:rPr>
                <w:rStyle w:val="comment1"/>
              </w:rPr>
            </w:rPrChange>
          </w:rPr>
          <w:t>-- expect count == 4, 80399, 80499, 89999</w:t>
        </w:r>
      </w:ins>
    </w:p>
    <w:p w14:paraId="3AFD3AB9" w14:textId="77777777" w:rsidR="00D26196" w:rsidRPr="00D26196" w:rsidRDefault="00D26196">
      <w:pPr>
        <w:pStyle w:val="HTMLPreformatted"/>
        <w:divId w:val="2032412305"/>
        <w:rPr>
          <w:ins w:id="25087" w:author="shorny" w:date="2014-06-09T18:54:00Z"/>
          <w:sz w:val="18"/>
          <w:rPrChange w:id="25088" w:author="shorny" w:date="2014-06-09T18:55:00Z">
            <w:rPr>
              <w:ins w:id="25089" w:author="shorny" w:date="2014-06-09T18:54:00Z"/>
            </w:rPr>
          </w:rPrChange>
        </w:rPr>
      </w:pPr>
      <w:ins w:id="25090" w:author="shorny" w:date="2014-06-09T18:54:00Z">
        <w:r w:rsidRPr="00D26196">
          <w:rPr>
            <w:sz w:val="18"/>
            <w:rPrChange w:id="25091" w:author="shorny" w:date="2014-06-09T18:55:00Z">
              <w:rPr/>
            </w:rPrChange>
          </w:rPr>
          <w:t xml:space="preserve">  </w:t>
        </w:r>
        <w:r w:rsidRPr="00D26196">
          <w:rPr>
            <w:rStyle w:val="keyword1"/>
            <w:sz w:val="18"/>
            <w:rPrChange w:id="25092" w:author="shorny" w:date="2014-06-09T18:55:00Z">
              <w:rPr>
                <w:rStyle w:val="keyword1"/>
              </w:rPr>
            </w:rPrChange>
          </w:rPr>
          <w:t>CREATE</w:t>
        </w:r>
        <w:r w:rsidRPr="00D26196">
          <w:rPr>
            <w:sz w:val="18"/>
            <w:rPrChange w:id="25093" w:author="shorny" w:date="2014-06-09T18:55:00Z">
              <w:rPr/>
            </w:rPrChange>
          </w:rPr>
          <w:t xml:space="preserve"> </w:t>
        </w:r>
        <w:r w:rsidRPr="00D26196">
          <w:rPr>
            <w:rStyle w:val="keyword1"/>
            <w:sz w:val="18"/>
            <w:rPrChange w:id="25094" w:author="shorny" w:date="2014-06-09T18:55:00Z">
              <w:rPr>
                <w:rStyle w:val="keyword1"/>
              </w:rPr>
            </w:rPrChange>
          </w:rPr>
          <w:t>TEMPORARY</w:t>
        </w:r>
        <w:r w:rsidRPr="00D26196">
          <w:rPr>
            <w:sz w:val="18"/>
            <w:rPrChange w:id="25095" w:author="shorny" w:date="2014-06-09T18:55:00Z">
              <w:rPr/>
            </w:rPrChange>
          </w:rPr>
          <w:t xml:space="preserve"> </w:t>
        </w:r>
        <w:r w:rsidRPr="00D26196">
          <w:rPr>
            <w:rStyle w:val="keyword1"/>
            <w:sz w:val="18"/>
            <w:rPrChange w:id="25096" w:author="shorny" w:date="2014-06-09T18:55:00Z">
              <w:rPr>
                <w:rStyle w:val="keyword1"/>
              </w:rPr>
            </w:rPrChange>
          </w:rPr>
          <w:t>TABLE</w:t>
        </w:r>
        <w:r w:rsidRPr="00D26196">
          <w:rPr>
            <w:sz w:val="18"/>
            <w:rPrChange w:id="25097" w:author="shorny" w:date="2014-06-09T18:55:00Z">
              <w:rPr/>
            </w:rPrChange>
          </w:rPr>
          <w:t xml:space="preserve"> </w:t>
        </w:r>
        <w:r w:rsidRPr="00D26196">
          <w:rPr>
            <w:rStyle w:val="function-name1"/>
            <w:sz w:val="18"/>
            <w:rPrChange w:id="25098" w:author="shorny" w:date="2014-06-09T18:55:00Z">
              <w:rPr>
                <w:rStyle w:val="function-name1"/>
              </w:rPr>
            </w:rPrChange>
          </w:rPr>
          <w:t>utrans_p3_expecteds</w:t>
        </w:r>
        <w:r w:rsidRPr="00D26196">
          <w:rPr>
            <w:sz w:val="18"/>
            <w:rPrChange w:id="25099" w:author="shorny" w:date="2014-06-09T18:55:00Z">
              <w:rPr/>
            </w:rPrChange>
          </w:rPr>
          <w:t xml:space="preserve"> (</w:t>
        </w:r>
      </w:ins>
    </w:p>
    <w:p w14:paraId="1FC2AF77" w14:textId="77777777" w:rsidR="00D26196" w:rsidRPr="00D26196" w:rsidRDefault="00D26196">
      <w:pPr>
        <w:pStyle w:val="HTMLPreformatted"/>
        <w:divId w:val="2032412305"/>
        <w:rPr>
          <w:ins w:id="25100" w:author="shorny" w:date="2014-06-09T18:54:00Z"/>
          <w:sz w:val="18"/>
          <w:rPrChange w:id="25101" w:author="shorny" w:date="2014-06-09T18:55:00Z">
            <w:rPr>
              <w:ins w:id="25102" w:author="shorny" w:date="2014-06-09T18:54:00Z"/>
            </w:rPr>
          </w:rPrChange>
        </w:rPr>
      </w:pPr>
      <w:ins w:id="25103" w:author="shorny" w:date="2014-06-09T18:54:00Z">
        <w:r w:rsidRPr="00D26196">
          <w:rPr>
            <w:sz w:val="18"/>
            <w:rPrChange w:id="25104" w:author="shorny" w:date="2014-06-09T18:55:00Z">
              <w:rPr/>
            </w:rPrChange>
          </w:rPr>
          <w:lastRenderedPageBreak/>
          <w:t xml:space="preserve">    FORCode </w:t>
        </w:r>
        <w:proofErr w:type="gramStart"/>
        <w:r w:rsidRPr="00D26196">
          <w:rPr>
            <w:rStyle w:val="type1"/>
            <w:sz w:val="18"/>
            <w:rPrChange w:id="25105" w:author="shorny" w:date="2014-06-09T18:55:00Z">
              <w:rPr>
                <w:rStyle w:val="type1"/>
              </w:rPr>
            </w:rPrChange>
          </w:rPr>
          <w:t>int</w:t>
        </w:r>
        <w:r w:rsidRPr="00D26196">
          <w:rPr>
            <w:sz w:val="18"/>
            <w:rPrChange w:id="25106" w:author="shorny" w:date="2014-06-09T18:55:00Z">
              <w:rPr/>
            </w:rPrChange>
          </w:rPr>
          <w:t>(</w:t>
        </w:r>
        <w:proofErr w:type="gramEnd"/>
        <w:r w:rsidRPr="00D26196">
          <w:rPr>
            <w:sz w:val="18"/>
            <w:rPrChange w:id="25107" w:author="shorny" w:date="2014-06-09T18:55:00Z">
              <w:rPr/>
            </w:rPrChange>
          </w:rPr>
          <w:t>10)</w:t>
        </w:r>
      </w:ins>
    </w:p>
    <w:p w14:paraId="0AD21D0F" w14:textId="77777777" w:rsidR="00D26196" w:rsidRPr="00D26196" w:rsidRDefault="00D26196">
      <w:pPr>
        <w:pStyle w:val="HTMLPreformatted"/>
        <w:divId w:val="2032412305"/>
        <w:rPr>
          <w:ins w:id="25108" w:author="shorny" w:date="2014-06-09T18:54:00Z"/>
          <w:sz w:val="18"/>
          <w:rPrChange w:id="25109" w:author="shorny" w:date="2014-06-09T18:55:00Z">
            <w:rPr>
              <w:ins w:id="25110" w:author="shorny" w:date="2014-06-09T18:54:00Z"/>
            </w:rPr>
          </w:rPrChange>
        </w:rPr>
      </w:pPr>
      <w:ins w:id="25111" w:author="shorny" w:date="2014-06-09T18:54:00Z">
        <w:r w:rsidRPr="00D26196">
          <w:rPr>
            <w:sz w:val="18"/>
            <w:rPrChange w:id="25112" w:author="shorny" w:date="2014-06-09T18:55:00Z">
              <w:rPr/>
            </w:rPrChange>
          </w:rPr>
          <w:t xml:space="preserve">  ) ;</w:t>
        </w:r>
      </w:ins>
    </w:p>
    <w:p w14:paraId="39B17E19" w14:textId="77777777" w:rsidR="00D26196" w:rsidRPr="00D26196" w:rsidRDefault="00D26196">
      <w:pPr>
        <w:pStyle w:val="HTMLPreformatted"/>
        <w:divId w:val="2032412305"/>
        <w:rPr>
          <w:ins w:id="25113" w:author="shorny" w:date="2014-06-09T18:54:00Z"/>
          <w:sz w:val="18"/>
          <w:rPrChange w:id="25114" w:author="shorny" w:date="2014-06-09T18:55:00Z">
            <w:rPr>
              <w:ins w:id="25115" w:author="shorny" w:date="2014-06-09T18:54:00Z"/>
            </w:rPr>
          </w:rPrChange>
        </w:rPr>
      </w:pPr>
      <w:ins w:id="25116" w:author="shorny" w:date="2014-06-09T18:54:00Z">
        <w:r w:rsidRPr="00D26196">
          <w:rPr>
            <w:sz w:val="18"/>
            <w:rPrChange w:id="25117" w:author="shorny" w:date="2014-06-09T18:55:00Z">
              <w:rPr/>
            </w:rPrChange>
          </w:rPr>
          <w:t xml:space="preserve">  </w:t>
        </w:r>
        <w:r w:rsidRPr="00D26196">
          <w:rPr>
            <w:rStyle w:val="keyword1"/>
            <w:sz w:val="18"/>
            <w:rPrChange w:id="25118" w:author="shorny" w:date="2014-06-09T18:55:00Z">
              <w:rPr>
                <w:rStyle w:val="keyword1"/>
              </w:rPr>
            </w:rPrChange>
          </w:rPr>
          <w:t>INSERT</w:t>
        </w:r>
        <w:r w:rsidRPr="00D26196">
          <w:rPr>
            <w:sz w:val="18"/>
            <w:rPrChange w:id="25119" w:author="shorny" w:date="2014-06-09T18:55:00Z">
              <w:rPr/>
            </w:rPrChange>
          </w:rPr>
          <w:t xml:space="preserve"> </w:t>
        </w:r>
        <w:r w:rsidRPr="00D26196">
          <w:rPr>
            <w:rStyle w:val="keyword1"/>
            <w:sz w:val="18"/>
            <w:rPrChange w:id="25120" w:author="shorny" w:date="2014-06-09T18:55:00Z">
              <w:rPr>
                <w:rStyle w:val="keyword1"/>
              </w:rPr>
            </w:rPrChange>
          </w:rPr>
          <w:t>INTO</w:t>
        </w:r>
        <w:r w:rsidRPr="00D26196">
          <w:rPr>
            <w:sz w:val="18"/>
            <w:rPrChange w:id="25121" w:author="shorny" w:date="2014-06-09T18:55:00Z">
              <w:rPr/>
            </w:rPrChange>
          </w:rPr>
          <w:t xml:space="preserve"> utrans_p3_expecteds</w:t>
        </w:r>
      </w:ins>
    </w:p>
    <w:p w14:paraId="693F6104" w14:textId="77777777" w:rsidR="00D26196" w:rsidRPr="00D26196" w:rsidRDefault="00D26196">
      <w:pPr>
        <w:pStyle w:val="HTMLPreformatted"/>
        <w:divId w:val="2032412305"/>
        <w:rPr>
          <w:ins w:id="25122" w:author="shorny" w:date="2014-06-09T18:54:00Z"/>
          <w:sz w:val="18"/>
          <w:rPrChange w:id="25123" w:author="shorny" w:date="2014-06-09T18:55:00Z">
            <w:rPr>
              <w:ins w:id="25124" w:author="shorny" w:date="2014-06-09T18:54:00Z"/>
            </w:rPr>
          </w:rPrChange>
        </w:rPr>
      </w:pPr>
      <w:ins w:id="25125" w:author="shorny" w:date="2014-06-09T18:54:00Z">
        <w:r w:rsidRPr="00D26196">
          <w:rPr>
            <w:sz w:val="18"/>
            <w:rPrChange w:id="25126" w:author="shorny" w:date="2014-06-09T18:55:00Z">
              <w:rPr/>
            </w:rPrChange>
          </w:rPr>
          <w:t xml:space="preserve">  </w:t>
        </w:r>
        <w:proofErr w:type="gramStart"/>
        <w:r w:rsidRPr="00D26196">
          <w:rPr>
            <w:rStyle w:val="keyword1"/>
            <w:sz w:val="18"/>
            <w:rPrChange w:id="25127" w:author="shorny" w:date="2014-06-09T18:55:00Z">
              <w:rPr>
                <w:rStyle w:val="keyword1"/>
              </w:rPr>
            </w:rPrChange>
          </w:rPr>
          <w:t>VALUES</w:t>
        </w:r>
        <w:r w:rsidRPr="00D26196">
          <w:rPr>
            <w:sz w:val="18"/>
            <w:rPrChange w:id="25128" w:author="shorny" w:date="2014-06-09T18:55:00Z">
              <w:rPr/>
            </w:rPrChange>
          </w:rPr>
          <w:t xml:space="preserve">  (</w:t>
        </w:r>
        <w:proofErr w:type="gramEnd"/>
        <w:r w:rsidRPr="00D26196">
          <w:rPr>
            <w:sz w:val="18"/>
            <w:rPrChange w:id="25129" w:author="shorny" w:date="2014-06-09T18:55:00Z">
              <w:rPr/>
            </w:rPrChange>
          </w:rPr>
          <w:t>80399), (80499), (89999) ;</w:t>
        </w:r>
      </w:ins>
    </w:p>
    <w:p w14:paraId="3F79D1C9" w14:textId="77777777" w:rsidR="00D26196" w:rsidRPr="00D26196" w:rsidRDefault="00D26196">
      <w:pPr>
        <w:pStyle w:val="HTMLPreformatted"/>
        <w:divId w:val="2032412305"/>
        <w:rPr>
          <w:ins w:id="25130" w:author="shorny" w:date="2014-06-09T18:54:00Z"/>
          <w:sz w:val="18"/>
          <w:rPrChange w:id="25131" w:author="shorny" w:date="2014-06-09T18:55:00Z">
            <w:rPr>
              <w:ins w:id="25132" w:author="shorny" w:date="2014-06-09T18:54:00Z"/>
            </w:rPr>
          </w:rPrChange>
        </w:rPr>
      </w:pPr>
    </w:p>
    <w:p w14:paraId="3F71E51C" w14:textId="77777777" w:rsidR="00D26196" w:rsidRPr="00D26196" w:rsidRDefault="00D26196">
      <w:pPr>
        <w:pStyle w:val="HTMLPreformatted"/>
        <w:divId w:val="2032412305"/>
        <w:rPr>
          <w:ins w:id="25133" w:author="shorny" w:date="2014-06-09T18:54:00Z"/>
          <w:rStyle w:val="comment1"/>
          <w:sz w:val="18"/>
          <w:rPrChange w:id="25134" w:author="shorny" w:date="2014-06-09T18:55:00Z">
            <w:rPr>
              <w:ins w:id="25135" w:author="shorny" w:date="2014-06-09T18:54:00Z"/>
              <w:rStyle w:val="comment1"/>
            </w:rPr>
          </w:rPrChange>
        </w:rPr>
      </w:pPr>
      <w:ins w:id="25136" w:author="shorny" w:date="2014-06-09T18:54:00Z">
        <w:r w:rsidRPr="00D26196">
          <w:rPr>
            <w:sz w:val="18"/>
            <w:rPrChange w:id="25137" w:author="shorny" w:date="2014-06-09T18:55:00Z">
              <w:rPr/>
            </w:rPrChange>
          </w:rPr>
          <w:t xml:space="preserve">  </w:t>
        </w:r>
        <w:r w:rsidRPr="00D26196">
          <w:rPr>
            <w:rStyle w:val="comment1"/>
            <w:sz w:val="18"/>
            <w:rPrChange w:id="25138" w:author="shorny" w:date="2014-06-09T18:55:00Z">
              <w:rPr>
                <w:rStyle w:val="comment1"/>
              </w:rPr>
            </w:rPrChange>
          </w:rPr>
          <w:t>-- create another temporary table that lists the differences between expected</w:t>
        </w:r>
      </w:ins>
    </w:p>
    <w:p w14:paraId="0F6F3BE4" w14:textId="77777777" w:rsidR="00D26196" w:rsidRPr="00D26196" w:rsidRDefault="00D26196">
      <w:pPr>
        <w:pStyle w:val="HTMLPreformatted"/>
        <w:divId w:val="2032412305"/>
        <w:rPr>
          <w:ins w:id="25139" w:author="shorny" w:date="2014-06-09T18:54:00Z"/>
          <w:rStyle w:val="comment1"/>
          <w:sz w:val="18"/>
          <w:rPrChange w:id="25140" w:author="shorny" w:date="2014-06-09T18:55:00Z">
            <w:rPr>
              <w:ins w:id="25141" w:author="shorny" w:date="2014-06-09T18:54:00Z"/>
              <w:rStyle w:val="comment1"/>
            </w:rPr>
          </w:rPrChange>
        </w:rPr>
      </w:pPr>
      <w:ins w:id="25142" w:author="shorny" w:date="2014-06-09T18:54:00Z">
        <w:r w:rsidRPr="00D26196">
          <w:rPr>
            <w:sz w:val="18"/>
            <w:rPrChange w:id="25143" w:author="shorny" w:date="2014-06-09T18:55:00Z">
              <w:rPr/>
            </w:rPrChange>
          </w:rPr>
          <w:t xml:space="preserve">  </w:t>
        </w:r>
        <w:r w:rsidRPr="00D26196">
          <w:rPr>
            <w:rStyle w:val="comment1"/>
            <w:sz w:val="18"/>
            <w:rPrChange w:id="25144" w:author="shorny" w:date="2014-06-09T18:55:00Z">
              <w:rPr>
                <w:rStyle w:val="comment1"/>
              </w:rPr>
            </w:rPrChange>
          </w:rPr>
          <w:t xml:space="preserve">-- </w:t>
        </w:r>
        <w:proofErr w:type="gramStart"/>
        <w:r w:rsidRPr="00D26196">
          <w:rPr>
            <w:rStyle w:val="comment1"/>
            <w:sz w:val="18"/>
            <w:rPrChange w:id="25145" w:author="shorny" w:date="2014-06-09T18:55:00Z">
              <w:rPr>
                <w:rStyle w:val="comment1"/>
              </w:rPr>
            </w:rPrChange>
          </w:rPr>
          <w:t>results</w:t>
        </w:r>
        <w:proofErr w:type="gramEnd"/>
        <w:r w:rsidRPr="00D26196">
          <w:rPr>
            <w:rStyle w:val="comment1"/>
            <w:sz w:val="18"/>
            <w:rPrChange w:id="25146" w:author="shorny" w:date="2014-06-09T18:55:00Z">
              <w:rPr>
                <w:rStyle w:val="comment1"/>
              </w:rPr>
            </w:rPrChange>
          </w:rPr>
          <w:t xml:space="preserve"> and actuals</w:t>
        </w:r>
      </w:ins>
    </w:p>
    <w:p w14:paraId="39594FB4" w14:textId="77777777" w:rsidR="00D26196" w:rsidRPr="00D26196" w:rsidRDefault="00D26196">
      <w:pPr>
        <w:pStyle w:val="HTMLPreformatted"/>
        <w:divId w:val="2032412305"/>
        <w:rPr>
          <w:ins w:id="25147" w:author="shorny" w:date="2014-06-09T18:54:00Z"/>
          <w:sz w:val="18"/>
          <w:rPrChange w:id="25148" w:author="shorny" w:date="2014-06-09T18:55:00Z">
            <w:rPr>
              <w:ins w:id="25149" w:author="shorny" w:date="2014-06-09T18:54:00Z"/>
            </w:rPr>
          </w:rPrChange>
        </w:rPr>
      </w:pPr>
      <w:ins w:id="25150" w:author="shorny" w:date="2014-06-09T18:54:00Z">
        <w:r w:rsidRPr="00D26196">
          <w:rPr>
            <w:sz w:val="18"/>
            <w:rPrChange w:id="25151" w:author="shorny" w:date="2014-06-09T18:55:00Z">
              <w:rPr/>
            </w:rPrChange>
          </w:rPr>
          <w:t xml:space="preserve">  </w:t>
        </w:r>
        <w:r w:rsidRPr="00D26196">
          <w:rPr>
            <w:rStyle w:val="keyword1"/>
            <w:sz w:val="18"/>
            <w:rPrChange w:id="25152" w:author="shorny" w:date="2014-06-09T18:55:00Z">
              <w:rPr>
                <w:rStyle w:val="keyword1"/>
              </w:rPr>
            </w:rPrChange>
          </w:rPr>
          <w:t>CREATE</w:t>
        </w:r>
        <w:r w:rsidRPr="00D26196">
          <w:rPr>
            <w:sz w:val="18"/>
            <w:rPrChange w:id="25153" w:author="shorny" w:date="2014-06-09T18:55:00Z">
              <w:rPr/>
            </w:rPrChange>
          </w:rPr>
          <w:t xml:space="preserve"> </w:t>
        </w:r>
        <w:r w:rsidRPr="00D26196">
          <w:rPr>
            <w:rStyle w:val="keyword1"/>
            <w:sz w:val="18"/>
            <w:rPrChange w:id="25154" w:author="shorny" w:date="2014-06-09T18:55:00Z">
              <w:rPr>
                <w:rStyle w:val="keyword1"/>
              </w:rPr>
            </w:rPrChange>
          </w:rPr>
          <w:t>TEMPORARY</w:t>
        </w:r>
        <w:r w:rsidRPr="00D26196">
          <w:rPr>
            <w:sz w:val="18"/>
            <w:rPrChange w:id="25155" w:author="shorny" w:date="2014-06-09T18:55:00Z">
              <w:rPr/>
            </w:rPrChange>
          </w:rPr>
          <w:t xml:space="preserve"> </w:t>
        </w:r>
        <w:r w:rsidRPr="00D26196">
          <w:rPr>
            <w:rStyle w:val="keyword1"/>
            <w:sz w:val="18"/>
            <w:rPrChange w:id="25156" w:author="shorny" w:date="2014-06-09T18:55:00Z">
              <w:rPr>
                <w:rStyle w:val="keyword1"/>
              </w:rPr>
            </w:rPrChange>
          </w:rPr>
          <w:t>TABLE</w:t>
        </w:r>
        <w:r w:rsidRPr="00D26196">
          <w:rPr>
            <w:sz w:val="18"/>
            <w:rPrChange w:id="25157" w:author="shorny" w:date="2014-06-09T18:55:00Z">
              <w:rPr/>
            </w:rPrChange>
          </w:rPr>
          <w:t xml:space="preserve"> </w:t>
        </w:r>
        <w:r w:rsidRPr="00D26196">
          <w:rPr>
            <w:rStyle w:val="function-name1"/>
            <w:sz w:val="18"/>
            <w:rPrChange w:id="25158" w:author="shorny" w:date="2014-06-09T18:55:00Z">
              <w:rPr>
                <w:rStyle w:val="function-name1"/>
              </w:rPr>
            </w:rPrChange>
          </w:rPr>
          <w:t>utrans_p3_problems</w:t>
        </w:r>
      </w:ins>
    </w:p>
    <w:p w14:paraId="325376DF" w14:textId="77777777" w:rsidR="00D26196" w:rsidRPr="00D26196" w:rsidRDefault="00D26196">
      <w:pPr>
        <w:pStyle w:val="HTMLPreformatted"/>
        <w:divId w:val="2032412305"/>
        <w:rPr>
          <w:ins w:id="25159" w:author="shorny" w:date="2014-06-09T18:54:00Z"/>
          <w:sz w:val="18"/>
          <w:rPrChange w:id="25160" w:author="shorny" w:date="2014-06-09T18:55:00Z">
            <w:rPr>
              <w:ins w:id="25161" w:author="shorny" w:date="2014-06-09T18:54:00Z"/>
            </w:rPr>
          </w:rPrChange>
        </w:rPr>
      </w:pPr>
      <w:ins w:id="25162" w:author="shorny" w:date="2014-06-09T18:54:00Z">
        <w:r w:rsidRPr="00D26196">
          <w:rPr>
            <w:sz w:val="18"/>
            <w:rPrChange w:id="25163" w:author="shorny" w:date="2014-06-09T18:55:00Z">
              <w:rPr/>
            </w:rPrChange>
          </w:rPr>
          <w:t xml:space="preserve">  </w:t>
        </w:r>
        <w:proofErr w:type="gramStart"/>
        <w:r w:rsidRPr="00D26196">
          <w:rPr>
            <w:rStyle w:val="keyword1"/>
            <w:sz w:val="18"/>
            <w:rPrChange w:id="25164" w:author="shorny" w:date="2014-06-09T18:55:00Z">
              <w:rPr>
                <w:rStyle w:val="keyword1"/>
              </w:rPr>
            </w:rPrChange>
          </w:rPr>
          <w:t>SELECT</w:t>
        </w:r>
        <w:r w:rsidRPr="00D26196">
          <w:rPr>
            <w:sz w:val="18"/>
            <w:rPrChange w:id="25165" w:author="shorny" w:date="2014-06-09T18:55:00Z">
              <w:rPr/>
            </w:rPrChange>
          </w:rPr>
          <w:t xml:space="preserve"> problems.*</w:t>
        </w:r>
        <w:proofErr w:type="gramEnd"/>
      </w:ins>
    </w:p>
    <w:p w14:paraId="4704119E" w14:textId="77777777" w:rsidR="00D26196" w:rsidRPr="00D26196" w:rsidRDefault="00D26196">
      <w:pPr>
        <w:pStyle w:val="HTMLPreformatted"/>
        <w:divId w:val="2032412305"/>
        <w:rPr>
          <w:ins w:id="25166" w:author="shorny" w:date="2014-06-09T18:54:00Z"/>
          <w:sz w:val="18"/>
          <w:rPrChange w:id="25167" w:author="shorny" w:date="2014-06-09T18:55:00Z">
            <w:rPr>
              <w:ins w:id="25168" w:author="shorny" w:date="2014-06-09T18:54:00Z"/>
            </w:rPr>
          </w:rPrChange>
        </w:rPr>
      </w:pPr>
      <w:ins w:id="25169" w:author="shorny" w:date="2014-06-09T18:54:00Z">
        <w:r w:rsidRPr="00D26196">
          <w:rPr>
            <w:sz w:val="18"/>
            <w:rPrChange w:id="25170" w:author="shorny" w:date="2014-06-09T18:55:00Z">
              <w:rPr/>
            </w:rPrChange>
          </w:rPr>
          <w:t xml:space="preserve">  </w:t>
        </w:r>
        <w:r w:rsidRPr="00D26196">
          <w:rPr>
            <w:rStyle w:val="keyword1"/>
            <w:sz w:val="18"/>
            <w:rPrChange w:id="25171" w:author="shorny" w:date="2014-06-09T18:55:00Z">
              <w:rPr>
                <w:rStyle w:val="keyword1"/>
              </w:rPr>
            </w:rPrChange>
          </w:rPr>
          <w:t>FROM</w:t>
        </w:r>
      </w:ins>
    </w:p>
    <w:p w14:paraId="0224B49E" w14:textId="77777777" w:rsidR="00D26196" w:rsidRPr="00D26196" w:rsidRDefault="00D26196">
      <w:pPr>
        <w:pStyle w:val="HTMLPreformatted"/>
        <w:divId w:val="2032412305"/>
        <w:rPr>
          <w:ins w:id="25172" w:author="shorny" w:date="2014-06-09T18:54:00Z"/>
          <w:sz w:val="18"/>
          <w:rPrChange w:id="25173" w:author="shorny" w:date="2014-06-09T18:55:00Z">
            <w:rPr>
              <w:ins w:id="25174" w:author="shorny" w:date="2014-06-09T18:54:00Z"/>
            </w:rPr>
          </w:rPrChange>
        </w:rPr>
      </w:pPr>
      <w:ins w:id="25175" w:author="shorny" w:date="2014-06-09T18:54:00Z">
        <w:r w:rsidRPr="00D26196">
          <w:rPr>
            <w:sz w:val="18"/>
            <w:rPrChange w:id="25176" w:author="shorny" w:date="2014-06-09T18:55:00Z">
              <w:rPr/>
            </w:rPrChange>
          </w:rPr>
          <w:t xml:space="preserve">  (</w:t>
        </w:r>
      </w:ins>
    </w:p>
    <w:p w14:paraId="5531B92F" w14:textId="77777777" w:rsidR="00D26196" w:rsidRPr="00D26196" w:rsidRDefault="00D26196">
      <w:pPr>
        <w:pStyle w:val="HTMLPreformatted"/>
        <w:divId w:val="2032412305"/>
        <w:rPr>
          <w:ins w:id="25177" w:author="shorny" w:date="2014-06-09T18:54:00Z"/>
          <w:sz w:val="18"/>
          <w:rPrChange w:id="25178" w:author="shorny" w:date="2014-06-09T18:55:00Z">
            <w:rPr>
              <w:ins w:id="25179" w:author="shorny" w:date="2014-06-09T18:54:00Z"/>
            </w:rPr>
          </w:rPrChange>
        </w:rPr>
      </w:pPr>
      <w:ins w:id="25180" w:author="shorny" w:date="2014-06-09T18:54:00Z">
        <w:r w:rsidRPr="00D26196">
          <w:rPr>
            <w:sz w:val="18"/>
            <w:rPrChange w:id="25181" w:author="shorny" w:date="2014-06-09T18:55:00Z">
              <w:rPr/>
            </w:rPrChange>
          </w:rPr>
          <w:t xml:space="preserve">      </w:t>
        </w:r>
        <w:proofErr w:type="gramStart"/>
        <w:r w:rsidRPr="00D26196">
          <w:rPr>
            <w:rStyle w:val="keyword1"/>
            <w:sz w:val="18"/>
            <w:rPrChange w:id="25182" w:author="shorny" w:date="2014-06-09T18:55:00Z">
              <w:rPr>
                <w:rStyle w:val="keyword1"/>
              </w:rPr>
            </w:rPrChange>
          </w:rPr>
          <w:t>SELECT</w:t>
        </w:r>
        <w:r w:rsidRPr="00D26196">
          <w:rPr>
            <w:sz w:val="18"/>
            <w:rPrChange w:id="25183" w:author="shorny" w:date="2014-06-09T18:55:00Z">
              <w:rPr/>
            </w:rPrChange>
          </w:rPr>
          <w:t xml:space="preserve"> actuals.*</w:t>
        </w:r>
        <w:proofErr w:type="gramEnd"/>
      </w:ins>
    </w:p>
    <w:p w14:paraId="6F9A2B39" w14:textId="77777777" w:rsidR="00D26196" w:rsidRPr="00D26196" w:rsidRDefault="00D26196">
      <w:pPr>
        <w:pStyle w:val="HTMLPreformatted"/>
        <w:divId w:val="2032412305"/>
        <w:rPr>
          <w:ins w:id="25184" w:author="shorny" w:date="2014-06-09T18:54:00Z"/>
          <w:sz w:val="18"/>
          <w:rPrChange w:id="25185" w:author="shorny" w:date="2014-06-09T18:55:00Z">
            <w:rPr>
              <w:ins w:id="25186" w:author="shorny" w:date="2014-06-09T18:54:00Z"/>
            </w:rPr>
          </w:rPrChange>
        </w:rPr>
      </w:pPr>
      <w:ins w:id="25187" w:author="shorny" w:date="2014-06-09T18:54:00Z">
        <w:r w:rsidRPr="00D26196">
          <w:rPr>
            <w:sz w:val="18"/>
            <w:rPrChange w:id="25188" w:author="shorny" w:date="2014-06-09T18:55:00Z">
              <w:rPr/>
            </w:rPrChange>
          </w:rPr>
          <w:t xml:space="preserve">      </w:t>
        </w:r>
        <w:r w:rsidRPr="00D26196">
          <w:rPr>
            <w:rStyle w:val="keyword1"/>
            <w:sz w:val="18"/>
            <w:rPrChange w:id="25189" w:author="shorny" w:date="2014-06-09T18:55:00Z">
              <w:rPr>
                <w:rStyle w:val="keyword1"/>
              </w:rPr>
            </w:rPrChange>
          </w:rPr>
          <w:t>FROM</w:t>
        </w:r>
        <w:r w:rsidRPr="00D26196">
          <w:rPr>
            <w:sz w:val="18"/>
            <w:rPrChange w:id="25190" w:author="shorny" w:date="2014-06-09T18:55:00Z">
              <w:rPr/>
            </w:rPrChange>
          </w:rPr>
          <w:t xml:space="preserve"> utrans_p3_actuals actuals</w:t>
        </w:r>
      </w:ins>
    </w:p>
    <w:p w14:paraId="087910D0" w14:textId="77777777" w:rsidR="00D26196" w:rsidRPr="00D26196" w:rsidRDefault="00D26196">
      <w:pPr>
        <w:pStyle w:val="HTMLPreformatted"/>
        <w:divId w:val="2032412305"/>
        <w:rPr>
          <w:ins w:id="25191" w:author="shorny" w:date="2014-06-09T18:54:00Z"/>
          <w:sz w:val="18"/>
          <w:rPrChange w:id="25192" w:author="shorny" w:date="2014-06-09T18:55:00Z">
            <w:rPr>
              <w:ins w:id="25193" w:author="shorny" w:date="2014-06-09T18:54:00Z"/>
            </w:rPr>
          </w:rPrChange>
        </w:rPr>
      </w:pPr>
      <w:ins w:id="25194" w:author="shorny" w:date="2014-06-09T18:54:00Z">
        <w:r w:rsidRPr="00D26196">
          <w:rPr>
            <w:sz w:val="18"/>
            <w:rPrChange w:id="25195" w:author="shorny" w:date="2014-06-09T18:55:00Z">
              <w:rPr/>
            </w:rPrChange>
          </w:rPr>
          <w:t xml:space="preserve">      </w:t>
        </w:r>
        <w:r w:rsidRPr="00D26196">
          <w:rPr>
            <w:rStyle w:val="keyword1"/>
            <w:sz w:val="18"/>
            <w:rPrChange w:id="25196" w:author="shorny" w:date="2014-06-09T18:55:00Z">
              <w:rPr>
                <w:rStyle w:val="keyword1"/>
              </w:rPr>
            </w:rPrChange>
          </w:rPr>
          <w:t>UNION</w:t>
        </w:r>
        <w:r w:rsidRPr="00D26196">
          <w:rPr>
            <w:sz w:val="18"/>
            <w:rPrChange w:id="25197" w:author="shorny" w:date="2014-06-09T18:55:00Z">
              <w:rPr/>
            </w:rPrChange>
          </w:rPr>
          <w:t xml:space="preserve"> </w:t>
        </w:r>
        <w:r w:rsidRPr="00D26196">
          <w:rPr>
            <w:rStyle w:val="keyword1"/>
            <w:sz w:val="18"/>
            <w:rPrChange w:id="25198" w:author="shorny" w:date="2014-06-09T18:55:00Z">
              <w:rPr>
                <w:rStyle w:val="keyword1"/>
              </w:rPr>
            </w:rPrChange>
          </w:rPr>
          <w:t>ALL</w:t>
        </w:r>
      </w:ins>
    </w:p>
    <w:p w14:paraId="2786ACA4" w14:textId="77777777" w:rsidR="00D26196" w:rsidRPr="00D26196" w:rsidRDefault="00D26196">
      <w:pPr>
        <w:pStyle w:val="HTMLPreformatted"/>
        <w:divId w:val="2032412305"/>
        <w:rPr>
          <w:ins w:id="25199" w:author="shorny" w:date="2014-06-09T18:54:00Z"/>
          <w:sz w:val="18"/>
          <w:rPrChange w:id="25200" w:author="shorny" w:date="2014-06-09T18:55:00Z">
            <w:rPr>
              <w:ins w:id="25201" w:author="shorny" w:date="2014-06-09T18:54:00Z"/>
            </w:rPr>
          </w:rPrChange>
        </w:rPr>
      </w:pPr>
      <w:ins w:id="25202" w:author="shorny" w:date="2014-06-09T18:54:00Z">
        <w:r w:rsidRPr="00D26196">
          <w:rPr>
            <w:sz w:val="18"/>
            <w:rPrChange w:id="25203" w:author="shorny" w:date="2014-06-09T18:55:00Z">
              <w:rPr/>
            </w:rPrChange>
          </w:rPr>
          <w:t xml:space="preserve">      </w:t>
        </w:r>
        <w:proofErr w:type="gramStart"/>
        <w:r w:rsidRPr="00D26196">
          <w:rPr>
            <w:rStyle w:val="keyword1"/>
            <w:sz w:val="18"/>
            <w:rPrChange w:id="25204" w:author="shorny" w:date="2014-06-09T18:55:00Z">
              <w:rPr>
                <w:rStyle w:val="keyword1"/>
              </w:rPr>
            </w:rPrChange>
          </w:rPr>
          <w:t>SELECT</w:t>
        </w:r>
        <w:r w:rsidRPr="00D26196">
          <w:rPr>
            <w:sz w:val="18"/>
            <w:rPrChange w:id="25205" w:author="shorny" w:date="2014-06-09T18:55:00Z">
              <w:rPr/>
            </w:rPrChange>
          </w:rPr>
          <w:t xml:space="preserve"> expecteds.*</w:t>
        </w:r>
        <w:proofErr w:type="gramEnd"/>
      </w:ins>
    </w:p>
    <w:p w14:paraId="7499E871" w14:textId="77777777" w:rsidR="00D26196" w:rsidRPr="00D26196" w:rsidRDefault="00D26196">
      <w:pPr>
        <w:pStyle w:val="HTMLPreformatted"/>
        <w:divId w:val="2032412305"/>
        <w:rPr>
          <w:ins w:id="25206" w:author="shorny" w:date="2014-06-09T18:54:00Z"/>
          <w:sz w:val="18"/>
          <w:rPrChange w:id="25207" w:author="shorny" w:date="2014-06-09T18:55:00Z">
            <w:rPr>
              <w:ins w:id="25208" w:author="shorny" w:date="2014-06-09T18:54:00Z"/>
            </w:rPr>
          </w:rPrChange>
        </w:rPr>
      </w:pPr>
      <w:ins w:id="25209" w:author="shorny" w:date="2014-06-09T18:54:00Z">
        <w:r w:rsidRPr="00D26196">
          <w:rPr>
            <w:sz w:val="18"/>
            <w:rPrChange w:id="25210" w:author="shorny" w:date="2014-06-09T18:55:00Z">
              <w:rPr/>
            </w:rPrChange>
          </w:rPr>
          <w:t xml:space="preserve">      </w:t>
        </w:r>
        <w:r w:rsidRPr="00D26196">
          <w:rPr>
            <w:rStyle w:val="keyword1"/>
            <w:sz w:val="18"/>
            <w:rPrChange w:id="25211" w:author="shorny" w:date="2014-06-09T18:55:00Z">
              <w:rPr>
                <w:rStyle w:val="keyword1"/>
              </w:rPr>
            </w:rPrChange>
          </w:rPr>
          <w:t>FROM</w:t>
        </w:r>
        <w:r w:rsidRPr="00D26196">
          <w:rPr>
            <w:sz w:val="18"/>
            <w:rPrChange w:id="25212" w:author="shorny" w:date="2014-06-09T18:55:00Z">
              <w:rPr/>
            </w:rPrChange>
          </w:rPr>
          <w:t xml:space="preserve"> utrans_p3_expecteds expecteds</w:t>
        </w:r>
      </w:ins>
    </w:p>
    <w:p w14:paraId="4F772139" w14:textId="77777777" w:rsidR="00D26196" w:rsidRPr="00D26196" w:rsidRDefault="00D26196">
      <w:pPr>
        <w:pStyle w:val="HTMLPreformatted"/>
        <w:divId w:val="2032412305"/>
        <w:rPr>
          <w:ins w:id="25213" w:author="shorny" w:date="2014-06-09T18:54:00Z"/>
          <w:sz w:val="18"/>
          <w:rPrChange w:id="25214" w:author="shorny" w:date="2014-06-09T18:55:00Z">
            <w:rPr>
              <w:ins w:id="25215" w:author="shorny" w:date="2014-06-09T18:54:00Z"/>
            </w:rPr>
          </w:rPrChange>
        </w:rPr>
      </w:pPr>
      <w:ins w:id="25216" w:author="shorny" w:date="2014-06-09T18:54:00Z">
        <w:r w:rsidRPr="00D26196">
          <w:rPr>
            <w:sz w:val="18"/>
            <w:rPrChange w:id="25217" w:author="shorny" w:date="2014-06-09T18:55:00Z">
              <w:rPr/>
            </w:rPrChange>
          </w:rPr>
          <w:t xml:space="preserve">  )  problems</w:t>
        </w:r>
      </w:ins>
    </w:p>
    <w:p w14:paraId="28427062" w14:textId="77777777" w:rsidR="00D26196" w:rsidRPr="00D26196" w:rsidRDefault="00D26196">
      <w:pPr>
        <w:pStyle w:val="HTMLPreformatted"/>
        <w:divId w:val="2032412305"/>
        <w:rPr>
          <w:ins w:id="25218" w:author="shorny" w:date="2014-06-09T18:54:00Z"/>
          <w:sz w:val="18"/>
          <w:rPrChange w:id="25219" w:author="shorny" w:date="2014-06-09T18:55:00Z">
            <w:rPr>
              <w:ins w:id="25220" w:author="shorny" w:date="2014-06-09T18:54:00Z"/>
            </w:rPr>
          </w:rPrChange>
        </w:rPr>
      </w:pPr>
      <w:ins w:id="25221" w:author="shorny" w:date="2014-06-09T18:54:00Z">
        <w:r w:rsidRPr="00D26196">
          <w:rPr>
            <w:sz w:val="18"/>
            <w:rPrChange w:id="25222" w:author="shorny" w:date="2014-06-09T18:55:00Z">
              <w:rPr/>
            </w:rPrChange>
          </w:rPr>
          <w:t xml:space="preserve">  </w:t>
        </w:r>
        <w:r w:rsidRPr="00D26196">
          <w:rPr>
            <w:rStyle w:val="keyword1"/>
            <w:sz w:val="18"/>
            <w:rPrChange w:id="25223" w:author="shorny" w:date="2014-06-09T18:55:00Z">
              <w:rPr>
                <w:rStyle w:val="keyword1"/>
              </w:rPr>
            </w:rPrChange>
          </w:rPr>
          <w:t>GROUP</w:t>
        </w:r>
        <w:r w:rsidRPr="00D26196">
          <w:rPr>
            <w:sz w:val="18"/>
            <w:rPrChange w:id="25224" w:author="shorny" w:date="2014-06-09T18:55:00Z">
              <w:rPr/>
            </w:rPrChange>
          </w:rPr>
          <w:t xml:space="preserve"> </w:t>
        </w:r>
        <w:r w:rsidRPr="00D26196">
          <w:rPr>
            <w:rStyle w:val="keyword1"/>
            <w:sz w:val="18"/>
            <w:rPrChange w:id="25225" w:author="shorny" w:date="2014-06-09T18:55:00Z">
              <w:rPr>
                <w:rStyle w:val="keyword1"/>
              </w:rPr>
            </w:rPrChange>
          </w:rPr>
          <w:t>BY</w:t>
        </w:r>
        <w:r w:rsidRPr="00D26196">
          <w:rPr>
            <w:sz w:val="18"/>
            <w:rPrChange w:id="25226" w:author="shorny" w:date="2014-06-09T18:55:00Z">
              <w:rPr/>
            </w:rPrChange>
          </w:rPr>
          <w:t xml:space="preserve"> problems.FORCode</w:t>
        </w:r>
      </w:ins>
    </w:p>
    <w:p w14:paraId="17DE2FED" w14:textId="77777777" w:rsidR="00D26196" w:rsidRPr="00D26196" w:rsidRDefault="00D26196">
      <w:pPr>
        <w:pStyle w:val="HTMLPreformatted"/>
        <w:divId w:val="2032412305"/>
        <w:rPr>
          <w:ins w:id="25227" w:author="shorny" w:date="2014-06-09T18:54:00Z"/>
          <w:sz w:val="18"/>
          <w:rPrChange w:id="25228" w:author="shorny" w:date="2014-06-09T18:55:00Z">
            <w:rPr>
              <w:ins w:id="25229" w:author="shorny" w:date="2014-06-09T18:54:00Z"/>
            </w:rPr>
          </w:rPrChange>
        </w:rPr>
      </w:pPr>
      <w:ins w:id="25230" w:author="shorny" w:date="2014-06-09T18:54:00Z">
        <w:r w:rsidRPr="00D26196">
          <w:rPr>
            <w:sz w:val="18"/>
            <w:rPrChange w:id="25231" w:author="shorny" w:date="2014-06-09T18:55:00Z">
              <w:rPr/>
            </w:rPrChange>
          </w:rPr>
          <w:t xml:space="preserve">  </w:t>
        </w:r>
        <w:r w:rsidRPr="00D26196">
          <w:rPr>
            <w:rStyle w:val="keyword1"/>
            <w:sz w:val="18"/>
            <w:rPrChange w:id="25232" w:author="shorny" w:date="2014-06-09T18:55:00Z">
              <w:rPr>
                <w:rStyle w:val="keyword1"/>
              </w:rPr>
            </w:rPrChange>
          </w:rPr>
          <w:t>HAVING</w:t>
        </w:r>
        <w:r w:rsidRPr="00D26196">
          <w:rPr>
            <w:sz w:val="18"/>
            <w:rPrChange w:id="25233" w:author="shorny" w:date="2014-06-09T18:55:00Z">
              <w:rPr/>
            </w:rPrChange>
          </w:rPr>
          <w:t xml:space="preserve"> </w:t>
        </w:r>
        <w:proofErr w:type="gramStart"/>
        <w:r w:rsidRPr="00D26196">
          <w:rPr>
            <w:rStyle w:val="builtin1"/>
            <w:sz w:val="18"/>
            <w:rPrChange w:id="25234" w:author="shorny" w:date="2014-06-09T18:55:00Z">
              <w:rPr>
                <w:rStyle w:val="builtin1"/>
              </w:rPr>
            </w:rPrChange>
          </w:rPr>
          <w:t>COUNT</w:t>
        </w:r>
        <w:r w:rsidRPr="00D26196">
          <w:rPr>
            <w:sz w:val="18"/>
            <w:rPrChange w:id="25235" w:author="shorny" w:date="2014-06-09T18:55:00Z">
              <w:rPr/>
            </w:rPrChange>
          </w:rPr>
          <w:t>(</w:t>
        </w:r>
        <w:proofErr w:type="gramEnd"/>
        <w:r w:rsidRPr="00D26196">
          <w:rPr>
            <w:sz w:val="18"/>
            <w:rPrChange w:id="25236" w:author="shorny" w:date="2014-06-09T18:55:00Z">
              <w:rPr/>
            </w:rPrChange>
          </w:rPr>
          <w:t>*) = 1</w:t>
        </w:r>
      </w:ins>
    </w:p>
    <w:p w14:paraId="41E16626" w14:textId="77777777" w:rsidR="00D26196" w:rsidRPr="00D26196" w:rsidRDefault="00D26196">
      <w:pPr>
        <w:pStyle w:val="HTMLPreformatted"/>
        <w:divId w:val="2032412305"/>
        <w:rPr>
          <w:ins w:id="25237" w:author="shorny" w:date="2014-06-09T18:54:00Z"/>
          <w:sz w:val="18"/>
          <w:rPrChange w:id="25238" w:author="shorny" w:date="2014-06-09T18:55:00Z">
            <w:rPr>
              <w:ins w:id="25239" w:author="shorny" w:date="2014-06-09T18:54:00Z"/>
            </w:rPr>
          </w:rPrChange>
        </w:rPr>
      </w:pPr>
      <w:ins w:id="25240" w:author="shorny" w:date="2014-06-09T18:54:00Z">
        <w:r w:rsidRPr="00D26196">
          <w:rPr>
            <w:sz w:val="18"/>
            <w:rPrChange w:id="25241" w:author="shorny" w:date="2014-06-09T18:55:00Z">
              <w:rPr/>
            </w:rPrChange>
          </w:rPr>
          <w:t xml:space="preserve">  </w:t>
        </w:r>
        <w:r w:rsidRPr="00D26196">
          <w:rPr>
            <w:rStyle w:val="keyword1"/>
            <w:sz w:val="18"/>
            <w:rPrChange w:id="25242" w:author="shorny" w:date="2014-06-09T18:55:00Z">
              <w:rPr>
                <w:rStyle w:val="keyword1"/>
              </w:rPr>
            </w:rPrChange>
          </w:rPr>
          <w:t>ORDER</w:t>
        </w:r>
        <w:r w:rsidRPr="00D26196">
          <w:rPr>
            <w:sz w:val="18"/>
            <w:rPrChange w:id="25243" w:author="shorny" w:date="2014-06-09T18:55:00Z">
              <w:rPr/>
            </w:rPrChange>
          </w:rPr>
          <w:t xml:space="preserve"> </w:t>
        </w:r>
        <w:r w:rsidRPr="00D26196">
          <w:rPr>
            <w:rStyle w:val="keyword1"/>
            <w:sz w:val="18"/>
            <w:rPrChange w:id="25244" w:author="shorny" w:date="2014-06-09T18:55:00Z">
              <w:rPr>
                <w:rStyle w:val="keyword1"/>
              </w:rPr>
            </w:rPrChange>
          </w:rPr>
          <w:t>BY</w:t>
        </w:r>
        <w:r w:rsidRPr="00D26196">
          <w:rPr>
            <w:sz w:val="18"/>
            <w:rPrChange w:id="25245" w:author="shorny" w:date="2014-06-09T18:55:00Z">
              <w:rPr/>
            </w:rPrChange>
          </w:rPr>
          <w:t xml:space="preserve"> </w:t>
        </w:r>
        <w:proofErr w:type="gramStart"/>
        <w:r w:rsidRPr="00D26196">
          <w:rPr>
            <w:sz w:val="18"/>
            <w:rPrChange w:id="25246" w:author="shorny" w:date="2014-06-09T18:55:00Z">
              <w:rPr/>
            </w:rPrChange>
          </w:rPr>
          <w:t>problems.FORCode ;</w:t>
        </w:r>
        <w:proofErr w:type="gramEnd"/>
      </w:ins>
    </w:p>
    <w:p w14:paraId="7F188B7B" w14:textId="77777777" w:rsidR="00D26196" w:rsidRPr="00D26196" w:rsidRDefault="00D26196">
      <w:pPr>
        <w:pStyle w:val="HTMLPreformatted"/>
        <w:divId w:val="2032412305"/>
        <w:rPr>
          <w:ins w:id="25247" w:author="shorny" w:date="2014-06-09T18:54:00Z"/>
          <w:sz w:val="18"/>
          <w:rPrChange w:id="25248" w:author="shorny" w:date="2014-06-09T18:55:00Z">
            <w:rPr>
              <w:ins w:id="25249" w:author="shorny" w:date="2014-06-09T18:54:00Z"/>
            </w:rPr>
          </w:rPrChange>
        </w:rPr>
      </w:pPr>
    </w:p>
    <w:p w14:paraId="6BABD90E" w14:textId="77777777" w:rsidR="00D26196" w:rsidRPr="00D26196" w:rsidRDefault="00D26196">
      <w:pPr>
        <w:pStyle w:val="HTMLPreformatted"/>
        <w:divId w:val="2032412305"/>
        <w:rPr>
          <w:ins w:id="25250" w:author="shorny" w:date="2014-06-09T18:54:00Z"/>
          <w:rStyle w:val="comment1"/>
          <w:sz w:val="18"/>
          <w:rPrChange w:id="25251" w:author="shorny" w:date="2014-06-09T18:55:00Z">
            <w:rPr>
              <w:ins w:id="25252" w:author="shorny" w:date="2014-06-09T18:54:00Z"/>
              <w:rStyle w:val="comment1"/>
            </w:rPr>
          </w:rPrChange>
        </w:rPr>
      </w:pPr>
      <w:ins w:id="25253" w:author="shorny" w:date="2014-06-09T18:54:00Z">
        <w:r w:rsidRPr="00D26196">
          <w:rPr>
            <w:sz w:val="18"/>
            <w:rPrChange w:id="25254" w:author="shorny" w:date="2014-06-09T18:55:00Z">
              <w:rPr/>
            </w:rPrChange>
          </w:rPr>
          <w:t xml:space="preserve">  </w:t>
        </w:r>
        <w:r w:rsidRPr="00D26196">
          <w:rPr>
            <w:rStyle w:val="comment1"/>
            <w:sz w:val="18"/>
            <w:rPrChange w:id="25255" w:author="shorny" w:date="2014-06-09T18:55:00Z">
              <w:rPr>
                <w:rStyle w:val="comment1"/>
              </w:rPr>
            </w:rPrChange>
          </w:rPr>
          <w:t xml:space="preserve">-- </w:t>
        </w:r>
        <w:proofErr w:type="gramStart"/>
        <w:r w:rsidRPr="00D26196">
          <w:rPr>
            <w:rStyle w:val="comment1"/>
            <w:sz w:val="18"/>
            <w:rPrChange w:id="25256" w:author="shorny" w:date="2014-06-09T18:55:00Z">
              <w:rPr>
                <w:rStyle w:val="comment1"/>
              </w:rPr>
            </w:rPrChange>
          </w:rPr>
          <w:t>report</w:t>
        </w:r>
        <w:proofErr w:type="gramEnd"/>
        <w:r w:rsidRPr="00D26196">
          <w:rPr>
            <w:rStyle w:val="comment1"/>
            <w:sz w:val="18"/>
            <w:rPrChange w:id="25257" w:author="shorny" w:date="2014-06-09T18:55:00Z">
              <w:rPr>
                <w:rStyle w:val="comment1"/>
              </w:rPr>
            </w:rPrChange>
          </w:rPr>
          <w:t xml:space="preserve"> an error if the 'problems' table isn't empty</w:t>
        </w:r>
      </w:ins>
    </w:p>
    <w:p w14:paraId="3AB2D32A" w14:textId="77777777" w:rsidR="00D26196" w:rsidRPr="00D26196" w:rsidRDefault="00D26196">
      <w:pPr>
        <w:pStyle w:val="HTMLPreformatted"/>
        <w:divId w:val="2032412305"/>
        <w:rPr>
          <w:ins w:id="25258" w:author="shorny" w:date="2014-06-09T18:54:00Z"/>
          <w:sz w:val="18"/>
          <w:rPrChange w:id="25259" w:author="shorny" w:date="2014-06-09T18:55:00Z">
            <w:rPr>
              <w:ins w:id="25260" w:author="shorny" w:date="2014-06-09T18:54:00Z"/>
            </w:rPr>
          </w:rPrChange>
        </w:rPr>
      </w:pPr>
      <w:ins w:id="25261" w:author="shorny" w:date="2014-06-09T18:54:00Z">
        <w:r w:rsidRPr="00D26196">
          <w:rPr>
            <w:sz w:val="18"/>
            <w:rPrChange w:id="25262" w:author="shorny" w:date="2014-06-09T18:55:00Z">
              <w:rPr/>
            </w:rPrChange>
          </w:rPr>
          <w:t xml:space="preserve">  </w:t>
        </w:r>
        <w:r w:rsidRPr="00D26196">
          <w:rPr>
            <w:rStyle w:val="keyword1"/>
            <w:sz w:val="18"/>
            <w:rPrChange w:id="25263" w:author="shorny" w:date="2014-06-09T18:55:00Z">
              <w:rPr>
                <w:rStyle w:val="keyword1"/>
              </w:rPr>
            </w:rPrChange>
          </w:rPr>
          <w:t>CALL</w:t>
        </w:r>
        <w:r w:rsidRPr="00D26196">
          <w:rPr>
            <w:sz w:val="18"/>
            <w:rPrChange w:id="25264" w:author="shorny" w:date="2014-06-09T18:55:00Z">
              <w:rPr/>
            </w:rPrChange>
          </w:rPr>
          <w:t xml:space="preserve"> stk_unit.assert_table_</w:t>
        </w:r>
        <w:proofErr w:type="gramStart"/>
        <w:r w:rsidRPr="00D26196">
          <w:rPr>
            <w:sz w:val="18"/>
            <w:rPrChange w:id="25265" w:author="shorny" w:date="2014-06-09T18:55:00Z">
              <w:rPr/>
            </w:rPrChange>
          </w:rPr>
          <w:t>empty(</w:t>
        </w:r>
        <w:proofErr w:type="gramEnd"/>
        <w:r w:rsidRPr="00D26196">
          <w:rPr>
            <w:sz w:val="18"/>
            <w:rPrChange w:id="25266" w:author="shorny" w:date="2014-06-09T18:55:00Z">
              <w:rPr/>
            </w:rPrChange>
          </w:rPr>
          <w:t xml:space="preserve"> </w:t>
        </w:r>
      </w:ins>
    </w:p>
    <w:p w14:paraId="795BCD71" w14:textId="77777777" w:rsidR="00D26196" w:rsidRPr="00D26196" w:rsidRDefault="00D26196">
      <w:pPr>
        <w:pStyle w:val="HTMLPreformatted"/>
        <w:divId w:val="2032412305"/>
        <w:rPr>
          <w:ins w:id="25267" w:author="shorny" w:date="2014-06-09T18:54:00Z"/>
          <w:sz w:val="18"/>
          <w:rPrChange w:id="25268" w:author="shorny" w:date="2014-06-09T18:55:00Z">
            <w:rPr>
              <w:ins w:id="25269" w:author="shorny" w:date="2014-06-09T18:54:00Z"/>
            </w:rPr>
          </w:rPrChange>
        </w:rPr>
      </w:pPr>
      <w:ins w:id="25270" w:author="shorny" w:date="2014-06-09T18:54:00Z">
        <w:r w:rsidRPr="00D26196">
          <w:rPr>
            <w:sz w:val="18"/>
            <w:rPrChange w:id="25271" w:author="shorny" w:date="2014-06-09T18:55:00Z">
              <w:rPr/>
            </w:rPrChange>
          </w:rPr>
          <w:t xml:space="preserve">    </w:t>
        </w:r>
        <w:proofErr w:type="gramStart"/>
        <w:r w:rsidRPr="00D26196">
          <w:rPr>
            <w:sz w:val="18"/>
            <w:rPrChange w:id="25272" w:author="shorny" w:date="2014-06-09T18:55:00Z">
              <w:rPr/>
            </w:rPrChange>
          </w:rPr>
          <w:t>DATABASE(</w:t>
        </w:r>
        <w:proofErr w:type="gramEnd"/>
        <w:r w:rsidRPr="00D26196">
          <w:rPr>
            <w:sz w:val="18"/>
            <w:rPrChange w:id="25273" w:author="shorny" w:date="2014-06-09T18:55:00Z">
              <w:rPr/>
            </w:rPrChange>
          </w:rPr>
          <w:t>),</w:t>
        </w:r>
      </w:ins>
    </w:p>
    <w:p w14:paraId="51E56A6D" w14:textId="77777777" w:rsidR="00D26196" w:rsidRPr="00D26196" w:rsidRDefault="00D26196">
      <w:pPr>
        <w:pStyle w:val="HTMLPreformatted"/>
        <w:divId w:val="2032412305"/>
        <w:rPr>
          <w:ins w:id="25274" w:author="shorny" w:date="2014-06-09T18:54:00Z"/>
          <w:sz w:val="18"/>
          <w:rPrChange w:id="25275" w:author="shorny" w:date="2014-06-09T18:55:00Z">
            <w:rPr>
              <w:ins w:id="25276" w:author="shorny" w:date="2014-06-09T18:54:00Z"/>
            </w:rPr>
          </w:rPrChange>
        </w:rPr>
      </w:pPr>
      <w:ins w:id="25277" w:author="shorny" w:date="2014-06-09T18:54:00Z">
        <w:r w:rsidRPr="00D26196">
          <w:rPr>
            <w:sz w:val="18"/>
            <w:rPrChange w:id="25278" w:author="shorny" w:date="2014-06-09T18:55:00Z">
              <w:rPr/>
            </w:rPrChange>
          </w:rPr>
          <w:t xml:space="preserve">    </w:t>
        </w:r>
        <w:r w:rsidRPr="00D26196">
          <w:rPr>
            <w:rStyle w:val="string1"/>
            <w:sz w:val="18"/>
            <w:rPrChange w:id="25279" w:author="shorny" w:date="2014-06-09T18:55:00Z">
              <w:rPr>
                <w:rStyle w:val="string1"/>
              </w:rPr>
            </w:rPrChange>
          </w:rPr>
          <w:t>'utrans_p3_problems'</w:t>
        </w:r>
        <w:r w:rsidRPr="00D26196">
          <w:rPr>
            <w:sz w:val="18"/>
            <w:rPrChange w:id="25280" w:author="shorny" w:date="2014-06-09T18:55:00Z">
              <w:rPr/>
            </w:rPrChange>
          </w:rPr>
          <w:t xml:space="preserve">, </w:t>
        </w:r>
      </w:ins>
    </w:p>
    <w:p w14:paraId="6930B388" w14:textId="77777777" w:rsidR="00D26196" w:rsidRPr="00D26196" w:rsidRDefault="00D26196">
      <w:pPr>
        <w:pStyle w:val="HTMLPreformatted"/>
        <w:divId w:val="2032412305"/>
        <w:rPr>
          <w:ins w:id="25281" w:author="shorny" w:date="2014-06-09T18:54:00Z"/>
          <w:sz w:val="18"/>
          <w:rPrChange w:id="25282" w:author="shorny" w:date="2014-06-09T18:55:00Z">
            <w:rPr>
              <w:ins w:id="25283" w:author="shorny" w:date="2014-06-09T18:54:00Z"/>
            </w:rPr>
          </w:rPrChange>
        </w:rPr>
      </w:pPr>
      <w:ins w:id="25284" w:author="shorny" w:date="2014-06-09T18:54:00Z">
        <w:r w:rsidRPr="00D26196">
          <w:rPr>
            <w:sz w:val="18"/>
            <w:rPrChange w:id="25285" w:author="shorny" w:date="2014-06-09T18:55:00Z">
              <w:rPr/>
            </w:rPrChange>
          </w:rPr>
          <w:t xml:space="preserve">    </w:t>
        </w:r>
        <w:r w:rsidRPr="00D26196">
          <w:rPr>
            <w:rStyle w:val="string1"/>
            <w:sz w:val="18"/>
            <w:rPrChange w:id="25286" w:author="shorny" w:date="2014-06-09T18:55:00Z">
              <w:rPr>
                <w:rStyle w:val="string1"/>
              </w:rPr>
            </w:rPrChange>
          </w:rPr>
          <w:t>'Incorrect results'</w:t>
        </w:r>
        <w:proofErr w:type="gramStart"/>
        <w:r w:rsidRPr="00D26196">
          <w:rPr>
            <w:sz w:val="18"/>
            <w:rPrChange w:id="25287" w:author="shorny" w:date="2014-06-09T18:55:00Z">
              <w:rPr/>
            </w:rPrChange>
          </w:rPr>
          <w:t>) ;</w:t>
        </w:r>
        <w:proofErr w:type="gramEnd"/>
        <w:r w:rsidRPr="00D26196">
          <w:rPr>
            <w:sz w:val="18"/>
            <w:rPrChange w:id="25288" w:author="shorny" w:date="2014-06-09T18:55:00Z">
              <w:rPr/>
            </w:rPrChange>
          </w:rPr>
          <w:t xml:space="preserve"> </w:t>
        </w:r>
      </w:ins>
    </w:p>
    <w:p w14:paraId="0C6463BE" w14:textId="77777777" w:rsidR="00D26196" w:rsidRPr="00D26196" w:rsidRDefault="00D26196">
      <w:pPr>
        <w:pStyle w:val="HTMLPreformatted"/>
        <w:divId w:val="2032412305"/>
        <w:rPr>
          <w:ins w:id="25289" w:author="shorny" w:date="2014-06-09T18:54:00Z"/>
          <w:sz w:val="18"/>
          <w:rPrChange w:id="25290" w:author="shorny" w:date="2014-06-09T18:55:00Z">
            <w:rPr>
              <w:ins w:id="25291" w:author="shorny" w:date="2014-06-09T18:54:00Z"/>
            </w:rPr>
          </w:rPrChange>
        </w:rPr>
      </w:pPr>
    </w:p>
    <w:p w14:paraId="025322C1" w14:textId="77777777" w:rsidR="00D26196" w:rsidRPr="00D26196" w:rsidRDefault="00D26196">
      <w:pPr>
        <w:pStyle w:val="HTMLPreformatted"/>
        <w:divId w:val="2032412305"/>
        <w:rPr>
          <w:ins w:id="25292" w:author="shorny" w:date="2014-06-09T18:54:00Z"/>
          <w:sz w:val="18"/>
          <w:rPrChange w:id="25293" w:author="shorny" w:date="2014-06-09T18:55:00Z">
            <w:rPr>
              <w:ins w:id="25294" w:author="shorny" w:date="2014-06-09T18:54:00Z"/>
            </w:rPr>
          </w:rPrChange>
        </w:rPr>
      </w:pPr>
      <w:ins w:id="25295" w:author="shorny" w:date="2014-06-09T18:54:00Z">
        <w:r w:rsidRPr="00D26196">
          <w:rPr>
            <w:sz w:val="18"/>
            <w:rPrChange w:id="25296" w:author="shorny" w:date="2014-06-09T18:55:00Z">
              <w:rPr/>
            </w:rPrChange>
          </w:rPr>
          <w:t xml:space="preserve">  </w:t>
        </w:r>
        <w:r w:rsidRPr="00D26196">
          <w:rPr>
            <w:rStyle w:val="keyword1"/>
            <w:sz w:val="18"/>
            <w:rPrChange w:id="25297" w:author="shorny" w:date="2014-06-09T18:55:00Z">
              <w:rPr>
                <w:rStyle w:val="keyword1"/>
              </w:rPr>
            </w:rPrChange>
          </w:rPr>
          <w:t>DROP</w:t>
        </w:r>
        <w:r w:rsidRPr="00D26196">
          <w:rPr>
            <w:sz w:val="18"/>
            <w:rPrChange w:id="25298" w:author="shorny" w:date="2014-06-09T18:55:00Z">
              <w:rPr/>
            </w:rPrChange>
          </w:rPr>
          <w:t xml:space="preserve"> </w:t>
        </w:r>
        <w:r w:rsidRPr="00D26196">
          <w:rPr>
            <w:rStyle w:val="keyword1"/>
            <w:sz w:val="18"/>
            <w:rPrChange w:id="25299" w:author="shorny" w:date="2014-06-09T18:55:00Z">
              <w:rPr>
                <w:rStyle w:val="keyword1"/>
              </w:rPr>
            </w:rPrChange>
          </w:rPr>
          <w:t>TABLE</w:t>
        </w:r>
        <w:r w:rsidRPr="00D26196">
          <w:rPr>
            <w:sz w:val="18"/>
            <w:rPrChange w:id="25300" w:author="shorny" w:date="2014-06-09T18:55:00Z">
              <w:rPr/>
            </w:rPrChange>
          </w:rPr>
          <w:t xml:space="preserve"> </w:t>
        </w:r>
        <w:r w:rsidRPr="00D26196">
          <w:rPr>
            <w:rStyle w:val="function-name1"/>
            <w:sz w:val="18"/>
            <w:rPrChange w:id="25301" w:author="shorny" w:date="2014-06-09T18:55:00Z">
              <w:rPr>
                <w:rStyle w:val="function-name1"/>
              </w:rPr>
            </w:rPrChange>
          </w:rPr>
          <w:t>utrans_p3_</w:t>
        </w:r>
        <w:proofErr w:type="gramStart"/>
        <w:r w:rsidRPr="00D26196">
          <w:rPr>
            <w:rStyle w:val="function-name1"/>
            <w:sz w:val="18"/>
            <w:rPrChange w:id="25302" w:author="shorny" w:date="2014-06-09T18:55:00Z">
              <w:rPr>
                <w:rStyle w:val="function-name1"/>
              </w:rPr>
            </w:rPrChange>
          </w:rPr>
          <w:t>expecteds</w:t>
        </w:r>
        <w:r w:rsidRPr="00D26196">
          <w:rPr>
            <w:sz w:val="18"/>
            <w:rPrChange w:id="25303" w:author="shorny" w:date="2014-06-09T18:55:00Z">
              <w:rPr/>
            </w:rPrChange>
          </w:rPr>
          <w:t xml:space="preserve"> ;</w:t>
        </w:r>
        <w:proofErr w:type="gramEnd"/>
      </w:ins>
    </w:p>
    <w:p w14:paraId="4A68F877" w14:textId="77777777" w:rsidR="00D26196" w:rsidRPr="00D26196" w:rsidRDefault="00D26196">
      <w:pPr>
        <w:pStyle w:val="HTMLPreformatted"/>
        <w:divId w:val="2032412305"/>
        <w:rPr>
          <w:ins w:id="25304" w:author="shorny" w:date="2014-06-09T18:54:00Z"/>
          <w:sz w:val="18"/>
          <w:rPrChange w:id="25305" w:author="shorny" w:date="2014-06-09T18:55:00Z">
            <w:rPr>
              <w:ins w:id="25306" w:author="shorny" w:date="2014-06-09T18:54:00Z"/>
            </w:rPr>
          </w:rPrChange>
        </w:rPr>
      </w:pPr>
      <w:ins w:id="25307" w:author="shorny" w:date="2014-06-09T18:54:00Z">
        <w:r w:rsidRPr="00D26196">
          <w:rPr>
            <w:sz w:val="18"/>
            <w:rPrChange w:id="25308" w:author="shorny" w:date="2014-06-09T18:55:00Z">
              <w:rPr/>
            </w:rPrChange>
          </w:rPr>
          <w:t xml:space="preserve">  </w:t>
        </w:r>
        <w:r w:rsidRPr="00D26196">
          <w:rPr>
            <w:rStyle w:val="keyword1"/>
            <w:sz w:val="18"/>
            <w:rPrChange w:id="25309" w:author="shorny" w:date="2014-06-09T18:55:00Z">
              <w:rPr>
                <w:rStyle w:val="keyword1"/>
              </w:rPr>
            </w:rPrChange>
          </w:rPr>
          <w:t>DROP</w:t>
        </w:r>
        <w:r w:rsidRPr="00D26196">
          <w:rPr>
            <w:sz w:val="18"/>
            <w:rPrChange w:id="25310" w:author="shorny" w:date="2014-06-09T18:55:00Z">
              <w:rPr/>
            </w:rPrChange>
          </w:rPr>
          <w:t xml:space="preserve"> </w:t>
        </w:r>
        <w:r w:rsidRPr="00D26196">
          <w:rPr>
            <w:rStyle w:val="keyword1"/>
            <w:sz w:val="18"/>
            <w:rPrChange w:id="25311" w:author="shorny" w:date="2014-06-09T18:55:00Z">
              <w:rPr>
                <w:rStyle w:val="keyword1"/>
              </w:rPr>
            </w:rPrChange>
          </w:rPr>
          <w:t>TABLE</w:t>
        </w:r>
        <w:r w:rsidRPr="00D26196">
          <w:rPr>
            <w:sz w:val="18"/>
            <w:rPrChange w:id="25312" w:author="shorny" w:date="2014-06-09T18:55:00Z">
              <w:rPr/>
            </w:rPrChange>
          </w:rPr>
          <w:t xml:space="preserve"> </w:t>
        </w:r>
        <w:r w:rsidRPr="00D26196">
          <w:rPr>
            <w:rStyle w:val="function-name1"/>
            <w:sz w:val="18"/>
            <w:rPrChange w:id="25313" w:author="shorny" w:date="2014-06-09T18:55:00Z">
              <w:rPr>
                <w:rStyle w:val="function-name1"/>
              </w:rPr>
            </w:rPrChange>
          </w:rPr>
          <w:t>utrans_p3_</w:t>
        </w:r>
        <w:proofErr w:type="gramStart"/>
        <w:r w:rsidRPr="00D26196">
          <w:rPr>
            <w:rStyle w:val="function-name1"/>
            <w:sz w:val="18"/>
            <w:rPrChange w:id="25314" w:author="shorny" w:date="2014-06-09T18:55:00Z">
              <w:rPr>
                <w:rStyle w:val="function-name1"/>
              </w:rPr>
            </w:rPrChange>
          </w:rPr>
          <w:t>actuals</w:t>
        </w:r>
        <w:r w:rsidRPr="00D26196">
          <w:rPr>
            <w:sz w:val="18"/>
            <w:rPrChange w:id="25315" w:author="shorny" w:date="2014-06-09T18:55:00Z">
              <w:rPr/>
            </w:rPrChange>
          </w:rPr>
          <w:t xml:space="preserve"> ;</w:t>
        </w:r>
        <w:proofErr w:type="gramEnd"/>
      </w:ins>
    </w:p>
    <w:p w14:paraId="3810C978" w14:textId="77777777" w:rsidR="00D26196" w:rsidRPr="00D26196" w:rsidRDefault="00D26196">
      <w:pPr>
        <w:pStyle w:val="HTMLPreformatted"/>
        <w:divId w:val="2032412305"/>
        <w:rPr>
          <w:ins w:id="25316" w:author="shorny" w:date="2014-06-09T18:54:00Z"/>
          <w:sz w:val="18"/>
          <w:rPrChange w:id="25317" w:author="shorny" w:date="2014-06-09T18:55:00Z">
            <w:rPr>
              <w:ins w:id="25318" w:author="shorny" w:date="2014-06-09T18:54:00Z"/>
            </w:rPr>
          </w:rPrChange>
        </w:rPr>
      </w:pPr>
      <w:ins w:id="25319" w:author="shorny" w:date="2014-06-09T18:54:00Z">
        <w:r w:rsidRPr="00D26196">
          <w:rPr>
            <w:sz w:val="18"/>
            <w:rPrChange w:id="25320" w:author="shorny" w:date="2014-06-09T18:55:00Z">
              <w:rPr/>
            </w:rPrChange>
          </w:rPr>
          <w:t xml:space="preserve">  </w:t>
        </w:r>
        <w:r w:rsidRPr="00D26196">
          <w:rPr>
            <w:rStyle w:val="keyword1"/>
            <w:sz w:val="18"/>
            <w:rPrChange w:id="25321" w:author="shorny" w:date="2014-06-09T18:55:00Z">
              <w:rPr>
                <w:rStyle w:val="keyword1"/>
              </w:rPr>
            </w:rPrChange>
          </w:rPr>
          <w:t>DROP</w:t>
        </w:r>
        <w:r w:rsidRPr="00D26196">
          <w:rPr>
            <w:sz w:val="18"/>
            <w:rPrChange w:id="25322" w:author="shorny" w:date="2014-06-09T18:55:00Z">
              <w:rPr/>
            </w:rPrChange>
          </w:rPr>
          <w:t xml:space="preserve"> </w:t>
        </w:r>
        <w:r w:rsidRPr="00D26196">
          <w:rPr>
            <w:rStyle w:val="keyword1"/>
            <w:sz w:val="18"/>
            <w:rPrChange w:id="25323" w:author="shorny" w:date="2014-06-09T18:55:00Z">
              <w:rPr>
                <w:rStyle w:val="keyword1"/>
              </w:rPr>
            </w:rPrChange>
          </w:rPr>
          <w:t>TABLE</w:t>
        </w:r>
        <w:r w:rsidRPr="00D26196">
          <w:rPr>
            <w:sz w:val="18"/>
            <w:rPrChange w:id="25324" w:author="shorny" w:date="2014-06-09T18:55:00Z">
              <w:rPr/>
            </w:rPrChange>
          </w:rPr>
          <w:t xml:space="preserve"> </w:t>
        </w:r>
        <w:r w:rsidRPr="00D26196">
          <w:rPr>
            <w:rStyle w:val="function-name1"/>
            <w:sz w:val="18"/>
            <w:rPrChange w:id="25325" w:author="shorny" w:date="2014-06-09T18:55:00Z">
              <w:rPr>
                <w:rStyle w:val="function-name1"/>
              </w:rPr>
            </w:rPrChange>
          </w:rPr>
          <w:t>utrans_p3_</w:t>
        </w:r>
        <w:proofErr w:type="gramStart"/>
        <w:r w:rsidRPr="00D26196">
          <w:rPr>
            <w:rStyle w:val="function-name1"/>
            <w:sz w:val="18"/>
            <w:rPrChange w:id="25326" w:author="shorny" w:date="2014-06-09T18:55:00Z">
              <w:rPr>
                <w:rStyle w:val="function-name1"/>
              </w:rPr>
            </w:rPrChange>
          </w:rPr>
          <w:t>problems</w:t>
        </w:r>
        <w:r w:rsidRPr="00D26196">
          <w:rPr>
            <w:sz w:val="18"/>
            <w:rPrChange w:id="25327" w:author="shorny" w:date="2014-06-09T18:55:00Z">
              <w:rPr/>
            </w:rPrChange>
          </w:rPr>
          <w:t xml:space="preserve"> ;</w:t>
        </w:r>
        <w:proofErr w:type="gramEnd"/>
      </w:ins>
    </w:p>
    <w:p w14:paraId="770DE213" w14:textId="77777777" w:rsidR="00D26196" w:rsidRPr="00D26196" w:rsidRDefault="00D26196">
      <w:pPr>
        <w:pStyle w:val="HTMLPreformatted"/>
        <w:divId w:val="2032412305"/>
        <w:rPr>
          <w:ins w:id="25328" w:author="shorny" w:date="2014-06-09T18:54:00Z"/>
          <w:sz w:val="18"/>
          <w:rPrChange w:id="25329" w:author="shorny" w:date="2014-06-09T18:55:00Z">
            <w:rPr>
              <w:ins w:id="25330" w:author="shorny" w:date="2014-06-09T18:54:00Z"/>
            </w:rPr>
          </w:rPrChange>
        </w:rPr>
      </w:pPr>
    </w:p>
    <w:p w14:paraId="6AA6D8CD" w14:textId="77777777" w:rsidR="00D26196" w:rsidRPr="00D26196" w:rsidRDefault="00D26196">
      <w:pPr>
        <w:pStyle w:val="HTMLPreformatted"/>
        <w:divId w:val="2032412305"/>
        <w:rPr>
          <w:ins w:id="25331" w:author="shorny" w:date="2014-06-09T18:54:00Z"/>
          <w:rStyle w:val="comment1"/>
          <w:sz w:val="18"/>
          <w:rPrChange w:id="25332" w:author="shorny" w:date="2014-06-09T18:55:00Z">
            <w:rPr>
              <w:ins w:id="25333" w:author="shorny" w:date="2014-06-09T18:54:00Z"/>
              <w:rStyle w:val="comment1"/>
            </w:rPr>
          </w:rPrChange>
        </w:rPr>
      </w:pPr>
      <w:ins w:id="25334" w:author="shorny" w:date="2014-06-09T18:54:00Z">
        <w:r w:rsidRPr="00D26196">
          <w:rPr>
            <w:sz w:val="18"/>
            <w:rPrChange w:id="25335" w:author="shorny" w:date="2014-06-09T18:55:00Z">
              <w:rPr/>
            </w:rPrChange>
          </w:rPr>
          <w:t xml:space="preserve">  </w:t>
        </w:r>
        <w:r w:rsidRPr="00D26196">
          <w:rPr>
            <w:rStyle w:val="comment1"/>
            <w:sz w:val="18"/>
            <w:rPrChange w:id="25336" w:author="shorny" w:date="2014-06-09T18:55:00Z">
              <w:rPr>
                <w:rStyle w:val="comment1"/>
              </w:rPr>
            </w:rPrChange>
          </w:rPr>
          <w:t>-- Re-instate the temporarily removed research area</w:t>
        </w:r>
      </w:ins>
    </w:p>
    <w:p w14:paraId="1DD831E0" w14:textId="77777777" w:rsidR="00D26196" w:rsidRPr="00D26196" w:rsidRDefault="00D26196">
      <w:pPr>
        <w:pStyle w:val="HTMLPreformatted"/>
        <w:divId w:val="2032412305"/>
        <w:rPr>
          <w:ins w:id="25337" w:author="shorny" w:date="2014-06-09T18:54:00Z"/>
          <w:sz w:val="18"/>
          <w:rPrChange w:id="25338" w:author="shorny" w:date="2014-06-09T18:55:00Z">
            <w:rPr>
              <w:ins w:id="25339" w:author="shorny" w:date="2014-06-09T18:54:00Z"/>
            </w:rPr>
          </w:rPrChange>
        </w:rPr>
      </w:pPr>
      <w:ins w:id="25340" w:author="shorny" w:date="2014-06-09T18:54:00Z">
        <w:r w:rsidRPr="00D26196">
          <w:rPr>
            <w:sz w:val="18"/>
            <w:rPrChange w:id="25341" w:author="shorny" w:date="2014-06-09T18:55:00Z">
              <w:rPr/>
            </w:rPrChange>
          </w:rPr>
          <w:t xml:space="preserve">  </w:t>
        </w:r>
        <w:r w:rsidRPr="00D26196">
          <w:rPr>
            <w:rStyle w:val="keyword1"/>
            <w:sz w:val="18"/>
            <w:rPrChange w:id="25342" w:author="shorny" w:date="2014-06-09T18:55:00Z">
              <w:rPr>
                <w:rStyle w:val="keyword1"/>
              </w:rPr>
            </w:rPrChange>
          </w:rPr>
          <w:t>INSERT</w:t>
        </w:r>
        <w:r w:rsidRPr="00D26196">
          <w:rPr>
            <w:sz w:val="18"/>
            <w:rPrChange w:id="25343" w:author="shorny" w:date="2014-06-09T18:55:00Z">
              <w:rPr/>
            </w:rPrChange>
          </w:rPr>
          <w:t xml:space="preserve"> </w:t>
        </w:r>
        <w:r w:rsidRPr="00D26196">
          <w:rPr>
            <w:rStyle w:val="keyword1"/>
            <w:sz w:val="18"/>
            <w:rPrChange w:id="25344" w:author="shorny" w:date="2014-06-09T18:55:00Z">
              <w:rPr>
                <w:rStyle w:val="keyword1"/>
              </w:rPr>
            </w:rPrChange>
          </w:rPr>
          <w:t>INTO</w:t>
        </w:r>
        <w:r w:rsidRPr="00D26196">
          <w:rPr>
            <w:sz w:val="18"/>
            <w:rPrChange w:id="25345" w:author="shorny" w:date="2014-06-09T18:55:00Z">
              <w:rPr/>
            </w:rPrChange>
          </w:rPr>
          <w:t xml:space="preserve"> rhd</w:t>
        </w:r>
        <w:proofErr w:type="gramStart"/>
        <w:r w:rsidRPr="00D26196">
          <w:rPr>
            <w:sz w:val="18"/>
            <w:rPrChange w:id="25346" w:author="shorny" w:date="2014-06-09T18:55:00Z">
              <w:rPr/>
            </w:rPrChange>
          </w:rPr>
          <w:t>.`</w:t>
        </w:r>
        <w:proofErr w:type="gramEnd"/>
        <w:r w:rsidRPr="00D26196">
          <w:rPr>
            <w:sz w:val="18"/>
            <w:rPrChange w:id="25347" w:author="shorny" w:date="2014-06-09T18:55:00Z">
              <w:rPr/>
            </w:rPrChange>
          </w:rPr>
          <w:t xml:space="preserve">University Staff Member_Research Area` </w:t>
        </w:r>
      </w:ins>
    </w:p>
    <w:p w14:paraId="09FE2C74" w14:textId="77777777" w:rsidR="00D26196" w:rsidRPr="00D26196" w:rsidRDefault="00D26196">
      <w:pPr>
        <w:pStyle w:val="HTMLPreformatted"/>
        <w:divId w:val="2032412305"/>
        <w:rPr>
          <w:ins w:id="25348" w:author="shorny" w:date="2014-06-09T18:54:00Z"/>
          <w:sz w:val="18"/>
          <w:rPrChange w:id="25349" w:author="shorny" w:date="2014-06-09T18:55:00Z">
            <w:rPr>
              <w:ins w:id="25350" w:author="shorny" w:date="2014-06-09T18:54:00Z"/>
            </w:rPr>
          </w:rPrChange>
        </w:rPr>
      </w:pPr>
      <w:ins w:id="25351" w:author="shorny" w:date="2014-06-09T18:54:00Z">
        <w:r w:rsidRPr="00D26196">
          <w:rPr>
            <w:sz w:val="18"/>
            <w:rPrChange w:id="25352" w:author="shorny" w:date="2014-06-09T18:55:00Z">
              <w:rPr/>
            </w:rPrChange>
          </w:rPr>
          <w:t xml:space="preserve">   (StaffID, FORCode)</w:t>
        </w:r>
      </w:ins>
    </w:p>
    <w:p w14:paraId="76FC1BF4" w14:textId="77777777" w:rsidR="00D26196" w:rsidRPr="00D26196" w:rsidRDefault="00D26196">
      <w:pPr>
        <w:pStyle w:val="HTMLPreformatted"/>
        <w:divId w:val="2032412305"/>
        <w:rPr>
          <w:ins w:id="25353" w:author="shorny" w:date="2014-06-09T18:54:00Z"/>
          <w:sz w:val="18"/>
          <w:rPrChange w:id="25354" w:author="shorny" w:date="2014-06-09T18:55:00Z">
            <w:rPr>
              <w:ins w:id="25355" w:author="shorny" w:date="2014-06-09T18:54:00Z"/>
            </w:rPr>
          </w:rPrChange>
        </w:rPr>
      </w:pPr>
      <w:ins w:id="25356" w:author="shorny" w:date="2014-06-09T18:54:00Z">
        <w:r w:rsidRPr="00D26196">
          <w:rPr>
            <w:sz w:val="18"/>
            <w:rPrChange w:id="25357" w:author="shorny" w:date="2014-06-09T18:55:00Z">
              <w:rPr/>
            </w:rPrChange>
          </w:rPr>
          <w:t xml:space="preserve">  (</w:t>
        </w:r>
        <w:r w:rsidRPr="00D26196">
          <w:rPr>
            <w:rStyle w:val="keyword1"/>
            <w:sz w:val="18"/>
            <w:rPrChange w:id="25358" w:author="shorny" w:date="2014-06-09T18:55:00Z">
              <w:rPr>
                <w:rStyle w:val="keyword1"/>
              </w:rPr>
            </w:rPrChange>
          </w:rPr>
          <w:t>SELECT</w:t>
        </w:r>
        <w:r w:rsidRPr="00D26196">
          <w:rPr>
            <w:sz w:val="18"/>
            <w:rPrChange w:id="25359" w:author="shorny" w:date="2014-06-09T18:55:00Z">
              <w:rPr/>
            </w:rPrChange>
          </w:rPr>
          <w:t xml:space="preserve"> USM.StaffID, Lookup.FORCode </w:t>
        </w:r>
        <w:r w:rsidRPr="00D26196">
          <w:rPr>
            <w:rStyle w:val="keyword1"/>
            <w:sz w:val="18"/>
            <w:rPrChange w:id="25360" w:author="shorny" w:date="2014-06-09T18:55:00Z">
              <w:rPr>
                <w:rStyle w:val="keyword1"/>
              </w:rPr>
            </w:rPrChange>
          </w:rPr>
          <w:t>FROM</w:t>
        </w:r>
        <w:r w:rsidRPr="00D26196">
          <w:rPr>
            <w:sz w:val="18"/>
            <w:rPrChange w:id="25361" w:author="shorny" w:date="2014-06-09T18:55:00Z">
              <w:rPr/>
            </w:rPrChange>
          </w:rPr>
          <w:t xml:space="preserve"> rhd</w:t>
        </w:r>
        <w:proofErr w:type="gramStart"/>
        <w:r w:rsidRPr="00D26196">
          <w:rPr>
            <w:sz w:val="18"/>
            <w:rPrChange w:id="25362" w:author="shorny" w:date="2014-06-09T18:55:00Z">
              <w:rPr/>
            </w:rPrChange>
          </w:rPr>
          <w:t>.`</w:t>
        </w:r>
        <w:proofErr w:type="gramEnd"/>
        <w:r w:rsidRPr="00D26196">
          <w:rPr>
            <w:sz w:val="18"/>
            <w:rPrChange w:id="25363" w:author="shorny" w:date="2014-06-09T18:55:00Z">
              <w:rPr/>
            </w:rPrChange>
          </w:rPr>
          <w:t>University Staff Member` USM</w:t>
        </w:r>
      </w:ins>
    </w:p>
    <w:p w14:paraId="40C95A39" w14:textId="77777777" w:rsidR="00D26196" w:rsidRPr="00D26196" w:rsidRDefault="00D26196">
      <w:pPr>
        <w:pStyle w:val="HTMLPreformatted"/>
        <w:divId w:val="2032412305"/>
        <w:rPr>
          <w:ins w:id="25364" w:author="shorny" w:date="2014-06-09T18:54:00Z"/>
          <w:sz w:val="18"/>
          <w:rPrChange w:id="25365" w:author="shorny" w:date="2014-06-09T18:55:00Z">
            <w:rPr>
              <w:ins w:id="25366" w:author="shorny" w:date="2014-06-09T18:54:00Z"/>
            </w:rPr>
          </w:rPrChange>
        </w:rPr>
      </w:pPr>
      <w:ins w:id="25367" w:author="shorny" w:date="2014-06-09T18:54:00Z">
        <w:r w:rsidRPr="00D26196">
          <w:rPr>
            <w:sz w:val="18"/>
            <w:rPrChange w:id="25368" w:author="shorny" w:date="2014-06-09T18:55:00Z">
              <w:rPr/>
            </w:rPrChange>
          </w:rPr>
          <w:t xml:space="preserve">   </w:t>
        </w:r>
        <w:r w:rsidRPr="00D26196">
          <w:rPr>
            <w:rStyle w:val="keyword1"/>
            <w:sz w:val="18"/>
            <w:rPrChange w:id="25369" w:author="shorny" w:date="2014-06-09T18:55:00Z">
              <w:rPr>
                <w:rStyle w:val="keyword1"/>
              </w:rPr>
            </w:rPrChange>
          </w:rPr>
          <w:t>JOIN</w:t>
        </w:r>
      </w:ins>
    </w:p>
    <w:p w14:paraId="07971CD8" w14:textId="77777777" w:rsidR="00D26196" w:rsidRPr="00D26196" w:rsidRDefault="00D26196">
      <w:pPr>
        <w:pStyle w:val="HTMLPreformatted"/>
        <w:divId w:val="2032412305"/>
        <w:rPr>
          <w:ins w:id="25370" w:author="shorny" w:date="2014-06-09T18:54:00Z"/>
          <w:sz w:val="18"/>
          <w:rPrChange w:id="25371" w:author="shorny" w:date="2014-06-09T18:55:00Z">
            <w:rPr>
              <w:ins w:id="25372" w:author="shorny" w:date="2014-06-09T18:54:00Z"/>
            </w:rPr>
          </w:rPrChange>
        </w:rPr>
      </w:pPr>
      <w:ins w:id="25373" w:author="shorny" w:date="2014-06-09T18:54:00Z">
        <w:r w:rsidRPr="00D26196">
          <w:rPr>
            <w:sz w:val="18"/>
            <w:rPrChange w:id="25374" w:author="shorny" w:date="2014-06-09T18:55:00Z">
              <w:rPr/>
            </w:rPrChange>
          </w:rPr>
          <w:t xml:space="preserve">     (</w:t>
        </w:r>
        <w:r w:rsidRPr="00D26196">
          <w:rPr>
            <w:rStyle w:val="keyword1"/>
            <w:sz w:val="18"/>
            <w:rPrChange w:id="25375" w:author="shorny" w:date="2014-06-09T18:55:00Z">
              <w:rPr>
                <w:rStyle w:val="keyword1"/>
              </w:rPr>
            </w:rPrChange>
          </w:rPr>
          <w:t>SELECT</w:t>
        </w:r>
        <w:r w:rsidRPr="00D26196">
          <w:rPr>
            <w:sz w:val="18"/>
            <w:rPrChange w:id="25376" w:author="shorny" w:date="2014-06-09T18:55:00Z">
              <w:rPr/>
            </w:rPrChange>
          </w:rPr>
          <w:t xml:space="preserve"> RA.FORCode </w:t>
        </w:r>
        <w:r w:rsidRPr="00D26196">
          <w:rPr>
            <w:rStyle w:val="keyword1"/>
            <w:sz w:val="18"/>
            <w:rPrChange w:id="25377" w:author="shorny" w:date="2014-06-09T18:55:00Z">
              <w:rPr>
                <w:rStyle w:val="keyword1"/>
              </w:rPr>
            </w:rPrChange>
          </w:rPr>
          <w:t>FROM</w:t>
        </w:r>
        <w:r w:rsidRPr="00D26196">
          <w:rPr>
            <w:sz w:val="18"/>
            <w:rPrChange w:id="25378" w:author="shorny" w:date="2014-06-09T18:55:00Z">
              <w:rPr/>
            </w:rPrChange>
          </w:rPr>
          <w:t xml:space="preserve"> rhd</w:t>
        </w:r>
        <w:proofErr w:type="gramStart"/>
        <w:r w:rsidRPr="00D26196">
          <w:rPr>
            <w:sz w:val="18"/>
            <w:rPrChange w:id="25379" w:author="shorny" w:date="2014-06-09T18:55:00Z">
              <w:rPr/>
            </w:rPrChange>
          </w:rPr>
          <w:t>.`</w:t>
        </w:r>
        <w:proofErr w:type="gramEnd"/>
        <w:r w:rsidRPr="00D26196">
          <w:rPr>
            <w:sz w:val="18"/>
            <w:rPrChange w:id="25380" w:author="shorny" w:date="2014-06-09T18:55:00Z">
              <w:rPr/>
            </w:rPrChange>
          </w:rPr>
          <w:t>Research Area` RA</w:t>
        </w:r>
      </w:ins>
    </w:p>
    <w:p w14:paraId="4B3A3FAB" w14:textId="77777777" w:rsidR="00D26196" w:rsidRPr="00D26196" w:rsidRDefault="00D26196">
      <w:pPr>
        <w:pStyle w:val="HTMLPreformatted"/>
        <w:divId w:val="2032412305"/>
        <w:rPr>
          <w:ins w:id="25381" w:author="shorny" w:date="2014-06-09T18:54:00Z"/>
          <w:sz w:val="18"/>
          <w:rPrChange w:id="25382" w:author="shorny" w:date="2014-06-09T18:55:00Z">
            <w:rPr>
              <w:ins w:id="25383" w:author="shorny" w:date="2014-06-09T18:54:00Z"/>
            </w:rPr>
          </w:rPrChange>
        </w:rPr>
      </w:pPr>
      <w:ins w:id="25384" w:author="shorny" w:date="2014-06-09T18:54:00Z">
        <w:r w:rsidRPr="00D26196">
          <w:rPr>
            <w:sz w:val="18"/>
            <w:rPrChange w:id="25385" w:author="shorny" w:date="2014-06-09T18:55:00Z">
              <w:rPr/>
            </w:rPrChange>
          </w:rPr>
          <w:t xml:space="preserve">      </w:t>
        </w:r>
        <w:r w:rsidRPr="00D26196">
          <w:rPr>
            <w:rStyle w:val="keyword1"/>
            <w:sz w:val="18"/>
            <w:rPrChange w:id="25386" w:author="shorny" w:date="2014-06-09T18:55:00Z">
              <w:rPr>
                <w:rStyle w:val="keyword1"/>
              </w:rPr>
            </w:rPrChange>
          </w:rPr>
          <w:t>WHERE</w:t>
        </w:r>
        <w:r w:rsidRPr="00D26196">
          <w:rPr>
            <w:sz w:val="18"/>
            <w:rPrChange w:id="25387" w:author="shorny" w:date="2014-06-09T18:55:00Z">
              <w:rPr/>
            </w:rPrChange>
          </w:rPr>
          <w:t xml:space="preserve"> RA.Description </w:t>
        </w:r>
        <w:r w:rsidRPr="00D26196">
          <w:rPr>
            <w:rStyle w:val="keyword1"/>
            <w:sz w:val="18"/>
            <w:rPrChange w:id="25388" w:author="shorny" w:date="2014-06-09T18:55:00Z">
              <w:rPr>
                <w:rStyle w:val="keyword1"/>
              </w:rPr>
            </w:rPrChange>
          </w:rPr>
          <w:t>LIKE</w:t>
        </w:r>
        <w:r w:rsidRPr="00D26196">
          <w:rPr>
            <w:sz w:val="18"/>
            <w:rPrChange w:id="25389" w:author="shorny" w:date="2014-06-09T18:55:00Z">
              <w:rPr/>
            </w:rPrChange>
          </w:rPr>
          <w:t xml:space="preserve"> </w:t>
        </w:r>
        <w:r w:rsidRPr="00D26196">
          <w:rPr>
            <w:rStyle w:val="string1"/>
            <w:sz w:val="18"/>
            <w:rPrChange w:id="25390" w:author="shorny" w:date="2014-06-09T18:55:00Z">
              <w:rPr>
                <w:rStyle w:val="string1"/>
              </w:rPr>
            </w:rPrChange>
          </w:rPr>
          <w:t>'information systems not elsewhere classified'</w:t>
        </w:r>
        <w:r w:rsidRPr="00D26196">
          <w:rPr>
            <w:sz w:val="18"/>
            <w:rPrChange w:id="25391" w:author="shorny" w:date="2014-06-09T18:55:00Z">
              <w:rPr/>
            </w:rPrChange>
          </w:rPr>
          <w:t>)</w:t>
        </w:r>
      </w:ins>
    </w:p>
    <w:p w14:paraId="14A95B9D" w14:textId="77777777" w:rsidR="00D26196" w:rsidRPr="00D26196" w:rsidRDefault="00D26196">
      <w:pPr>
        <w:pStyle w:val="HTMLPreformatted"/>
        <w:divId w:val="2032412305"/>
        <w:rPr>
          <w:ins w:id="25392" w:author="shorny" w:date="2014-06-09T18:54:00Z"/>
          <w:sz w:val="18"/>
          <w:rPrChange w:id="25393" w:author="shorny" w:date="2014-06-09T18:55:00Z">
            <w:rPr>
              <w:ins w:id="25394" w:author="shorny" w:date="2014-06-09T18:54:00Z"/>
            </w:rPr>
          </w:rPrChange>
        </w:rPr>
      </w:pPr>
      <w:ins w:id="25395" w:author="shorny" w:date="2014-06-09T18:54:00Z">
        <w:r w:rsidRPr="00D26196">
          <w:rPr>
            <w:sz w:val="18"/>
            <w:rPrChange w:id="25396" w:author="shorny" w:date="2014-06-09T18:55:00Z">
              <w:rPr/>
            </w:rPrChange>
          </w:rPr>
          <w:t xml:space="preserve">     </w:t>
        </w:r>
        <w:r w:rsidRPr="00D26196">
          <w:rPr>
            <w:rStyle w:val="keyword1"/>
            <w:sz w:val="18"/>
            <w:rPrChange w:id="25397" w:author="shorny" w:date="2014-06-09T18:55:00Z">
              <w:rPr>
                <w:rStyle w:val="keyword1"/>
              </w:rPr>
            </w:rPrChange>
          </w:rPr>
          <w:t>AS</w:t>
        </w:r>
        <w:r w:rsidRPr="00D26196">
          <w:rPr>
            <w:sz w:val="18"/>
            <w:rPrChange w:id="25398" w:author="shorny" w:date="2014-06-09T18:55:00Z">
              <w:rPr/>
            </w:rPrChange>
          </w:rPr>
          <w:t xml:space="preserve"> Lookup</w:t>
        </w:r>
      </w:ins>
    </w:p>
    <w:p w14:paraId="402C5D5E" w14:textId="77777777" w:rsidR="00D26196" w:rsidRPr="00D26196" w:rsidRDefault="00D26196">
      <w:pPr>
        <w:pStyle w:val="HTMLPreformatted"/>
        <w:divId w:val="2032412305"/>
        <w:rPr>
          <w:ins w:id="25399" w:author="shorny" w:date="2014-06-09T18:54:00Z"/>
          <w:sz w:val="18"/>
          <w:rPrChange w:id="25400" w:author="shorny" w:date="2014-06-09T18:55:00Z">
            <w:rPr>
              <w:ins w:id="25401" w:author="shorny" w:date="2014-06-09T18:54:00Z"/>
            </w:rPr>
          </w:rPrChange>
        </w:rPr>
      </w:pPr>
      <w:ins w:id="25402" w:author="shorny" w:date="2014-06-09T18:54:00Z">
        <w:r w:rsidRPr="00D26196">
          <w:rPr>
            <w:sz w:val="18"/>
            <w:rPrChange w:id="25403" w:author="shorny" w:date="2014-06-09T18:55:00Z">
              <w:rPr/>
            </w:rPrChange>
          </w:rPr>
          <w:t xml:space="preserve">   </w:t>
        </w:r>
        <w:r w:rsidRPr="00D26196">
          <w:rPr>
            <w:rStyle w:val="keyword1"/>
            <w:sz w:val="18"/>
            <w:rPrChange w:id="25404" w:author="shorny" w:date="2014-06-09T18:55:00Z">
              <w:rPr>
                <w:rStyle w:val="keyword1"/>
              </w:rPr>
            </w:rPrChange>
          </w:rPr>
          <w:t>WHERE</w:t>
        </w:r>
        <w:r w:rsidRPr="00D26196">
          <w:rPr>
            <w:sz w:val="18"/>
            <w:rPrChange w:id="25405" w:author="shorny" w:date="2014-06-09T18:55:00Z">
              <w:rPr/>
            </w:rPrChange>
          </w:rPr>
          <w:t xml:space="preserve"> USM.StaffID = </w:t>
        </w:r>
        <w:proofErr w:type="gramStart"/>
        <w:r w:rsidRPr="00D26196">
          <w:rPr>
            <w:sz w:val="18"/>
            <w:rPrChange w:id="25406" w:author="shorny" w:date="2014-06-09T18:55:00Z">
              <w:rPr/>
            </w:rPrChange>
          </w:rPr>
          <w:t>1000 )</w:t>
        </w:r>
        <w:proofErr w:type="gramEnd"/>
        <w:r w:rsidRPr="00D26196">
          <w:rPr>
            <w:sz w:val="18"/>
            <w:rPrChange w:id="25407" w:author="shorny" w:date="2014-06-09T18:55:00Z">
              <w:rPr/>
            </w:rPrChange>
          </w:rPr>
          <w:t>;</w:t>
        </w:r>
      </w:ins>
    </w:p>
    <w:p w14:paraId="0106B5FF" w14:textId="77777777" w:rsidR="00D26196" w:rsidRPr="00D26196" w:rsidRDefault="00D26196">
      <w:pPr>
        <w:pStyle w:val="HTMLPreformatted"/>
        <w:divId w:val="2032412305"/>
        <w:rPr>
          <w:ins w:id="25408" w:author="shorny" w:date="2014-06-09T18:54:00Z"/>
          <w:sz w:val="18"/>
          <w:rPrChange w:id="25409" w:author="shorny" w:date="2014-06-09T18:55:00Z">
            <w:rPr>
              <w:ins w:id="25410" w:author="shorny" w:date="2014-06-09T18:54:00Z"/>
            </w:rPr>
          </w:rPrChange>
        </w:rPr>
      </w:pPr>
    </w:p>
    <w:p w14:paraId="798098C0" w14:textId="77777777" w:rsidR="00D26196" w:rsidRPr="00D26196" w:rsidRDefault="00D26196">
      <w:pPr>
        <w:pStyle w:val="HTMLPreformatted"/>
        <w:divId w:val="2032412305"/>
        <w:rPr>
          <w:ins w:id="25411" w:author="shorny" w:date="2014-06-09T18:54:00Z"/>
          <w:sz w:val="18"/>
          <w:rPrChange w:id="25412" w:author="shorny" w:date="2014-06-09T18:55:00Z">
            <w:rPr>
              <w:ins w:id="25413" w:author="shorny" w:date="2014-06-09T18:54:00Z"/>
            </w:rPr>
          </w:rPrChange>
        </w:rPr>
      </w:pPr>
      <w:ins w:id="25414" w:author="shorny" w:date="2014-06-09T18:54:00Z">
        <w:r w:rsidRPr="00D26196">
          <w:rPr>
            <w:rStyle w:val="keyword1"/>
            <w:sz w:val="18"/>
            <w:rPrChange w:id="25415" w:author="shorny" w:date="2014-06-09T18:55:00Z">
              <w:rPr>
                <w:rStyle w:val="keyword1"/>
              </w:rPr>
            </w:rPrChange>
          </w:rPr>
          <w:t>END</w:t>
        </w:r>
        <w:r w:rsidRPr="00D26196">
          <w:rPr>
            <w:sz w:val="18"/>
            <w:rPrChange w:id="25416" w:author="shorny" w:date="2014-06-09T18:55:00Z">
              <w:rPr/>
            </w:rPrChange>
          </w:rPr>
          <w:t xml:space="preserve"> $$</w:t>
        </w:r>
      </w:ins>
    </w:p>
    <w:p w14:paraId="557108E4" w14:textId="77777777" w:rsidR="00D26196" w:rsidRPr="00D26196" w:rsidRDefault="00D26196">
      <w:pPr>
        <w:pStyle w:val="HTMLPreformatted"/>
        <w:divId w:val="2032412305"/>
        <w:rPr>
          <w:ins w:id="25417" w:author="shorny" w:date="2014-06-09T18:54:00Z"/>
          <w:sz w:val="18"/>
          <w:rPrChange w:id="25418" w:author="shorny" w:date="2014-06-09T18:55:00Z">
            <w:rPr>
              <w:ins w:id="25419" w:author="shorny" w:date="2014-06-09T18:54:00Z"/>
            </w:rPr>
          </w:rPrChange>
        </w:rPr>
      </w:pPr>
    </w:p>
    <w:p w14:paraId="6C6F03E4" w14:textId="77777777" w:rsidR="00D26196" w:rsidRPr="00D26196" w:rsidRDefault="00D26196">
      <w:pPr>
        <w:pStyle w:val="HTMLPreformatted"/>
        <w:divId w:val="2032412305"/>
        <w:rPr>
          <w:ins w:id="25420" w:author="shorny" w:date="2014-06-09T18:54:00Z"/>
          <w:rStyle w:val="comment1"/>
          <w:sz w:val="18"/>
          <w:rPrChange w:id="25421" w:author="shorny" w:date="2014-06-09T18:55:00Z">
            <w:rPr>
              <w:ins w:id="25422" w:author="shorny" w:date="2014-06-09T18:54:00Z"/>
              <w:rStyle w:val="comment1"/>
            </w:rPr>
          </w:rPrChange>
        </w:rPr>
      </w:pPr>
      <w:ins w:id="25423" w:author="shorny" w:date="2014-06-09T18:54:00Z">
        <w:r w:rsidRPr="00D26196">
          <w:rPr>
            <w:rStyle w:val="comment1"/>
            <w:sz w:val="18"/>
            <w:rPrChange w:id="25424" w:author="shorny" w:date="2014-06-09T18:55:00Z">
              <w:rPr>
                <w:rStyle w:val="comment1"/>
              </w:rPr>
            </w:rPrChange>
          </w:rPr>
          <w:t>-- -----------------------------------------------------------------------------</w:t>
        </w:r>
      </w:ins>
    </w:p>
    <w:p w14:paraId="79F545B3" w14:textId="77777777" w:rsidR="00D26196" w:rsidRPr="00D26196" w:rsidRDefault="00D26196">
      <w:pPr>
        <w:pStyle w:val="HTMLPreformatted"/>
        <w:divId w:val="2032412305"/>
        <w:rPr>
          <w:ins w:id="25425" w:author="shorny" w:date="2014-06-09T18:54:00Z"/>
          <w:rStyle w:val="comment1"/>
          <w:sz w:val="18"/>
          <w:rPrChange w:id="25426" w:author="shorny" w:date="2014-06-09T18:55:00Z">
            <w:rPr>
              <w:ins w:id="25427" w:author="shorny" w:date="2014-06-09T18:54:00Z"/>
              <w:rStyle w:val="comment1"/>
            </w:rPr>
          </w:rPrChange>
        </w:rPr>
      </w:pPr>
      <w:ins w:id="25428" w:author="shorny" w:date="2014-06-09T18:54:00Z">
        <w:r w:rsidRPr="00D26196">
          <w:rPr>
            <w:rStyle w:val="comment1"/>
            <w:sz w:val="18"/>
            <w:rPrChange w:id="25429" w:author="shorny" w:date="2014-06-09T18:55:00Z">
              <w:rPr>
                <w:rStyle w:val="comment1"/>
              </w:rPr>
            </w:rPrChange>
          </w:rPr>
          <w:t>-- q) Search for all applications in certain research areas that have been added</w:t>
        </w:r>
      </w:ins>
    </w:p>
    <w:p w14:paraId="517FD83E" w14:textId="77777777" w:rsidR="00D26196" w:rsidRPr="00D26196" w:rsidRDefault="00D26196">
      <w:pPr>
        <w:pStyle w:val="HTMLPreformatted"/>
        <w:divId w:val="2032412305"/>
        <w:rPr>
          <w:ins w:id="25430" w:author="shorny" w:date="2014-06-09T18:54:00Z"/>
          <w:rStyle w:val="comment1"/>
          <w:sz w:val="18"/>
          <w:rPrChange w:id="25431" w:author="shorny" w:date="2014-06-09T18:55:00Z">
            <w:rPr>
              <w:ins w:id="25432" w:author="shorny" w:date="2014-06-09T18:54:00Z"/>
              <w:rStyle w:val="comment1"/>
            </w:rPr>
          </w:rPrChange>
        </w:rPr>
      </w:pPr>
      <w:ins w:id="25433" w:author="shorny" w:date="2014-06-09T18:54:00Z">
        <w:r w:rsidRPr="00D26196">
          <w:rPr>
            <w:rStyle w:val="comment1"/>
            <w:sz w:val="18"/>
            <w:rPrChange w:id="25434" w:author="shorny" w:date="2014-06-09T18:55:00Z">
              <w:rPr>
                <w:rStyle w:val="comment1"/>
              </w:rPr>
            </w:rPrChange>
          </w:rPr>
          <w:t xml:space="preserve">-- </w:t>
        </w:r>
        <w:proofErr w:type="gramStart"/>
        <w:r w:rsidRPr="00D26196">
          <w:rPr>
            <w:rStyle w:val="comment1"/>
            <w:sz w:val="18"/>
            <w:rPrChange w:id="25435" w:author="shorny" w:date="2014-06-09T18:55:00Z">
              <w:rPr>
                <w:rStyle w:val="comment1"/>
              </w:rPr>
            </w:rPrChange>
          </w:rPr>
          <w:t>since</w:t>
        </w:r>
        <w:proofErr w:type="gramEnd"/>
        <w:r w:rsidRPr="00D26196">
          <w:rPr>
            <w:rStyle w:val="comment1"/>
            <w:sz w:val="18"/>
            <w:rPrChange w:id="25436" w:author="shorny" w:date="2014-06-09T18:55:00Z">
              <w:rPr>
                <w:rStyle w:val="comment1"/>
              </w:rPr>
            </w:rPrChange>
          </w:rPr>
          <w:t xml:space="preserve"> a certain time</w:t>
        </w:r>
      </w:ins>
    </w:p>
    <w:p w14:paraId="309791E0" w14:textId="77777777" w:rsidR="00D26196" w:rsidRPr="00D26196" w:rsidRDefault="00D26196">
      <w:pPr>
        <w:pStyle w:val="HTMLPreformatted"/>
        <w:divId w:val="2032412305"/>
        <w:rPr>
          <w:ins w:id="25437" w:author="shorny" w:date="2014-06-09T18:54:00Z"/>
          <w:sz w:val="18"/>
          <w:rPrChange w:id="25438" w:author="shorny" w:date="2014-06-09T18:55:00Z">
            <w:rPr>
              <w:ins w:id="25439" w:author="shorny" w:date="2014-06-09T18:54:00Z"/>
            </w:rPr>
          </w:rPrChange>
        </w:rPr>
      </w:pPr>
      <w:ins w:id="25440" w:author="shorny" w:date="2014-06-09T18:54:00Z">
        <w:r w:rsidRPr="00D26196">
          <w:rPr>
            <w:rStyle w:val="keyword1"/>
            <w:sz w:val="18"/>
            <w:rPrChange w:id="25441" w:author="shorny" w:date="2014-06-09T18:55:00Z">
              <w:rPr>
                <w:rStyle w:val="keyword1"/>
              </w:rPr>
            </w:rPrChange>
          </w:rPr>
          <w:t>CREATE</w:t>
        </w:r>
        <w:r w:rsidRPr="00D26196">
          <w:rPr>
            <w:sz w:val="18"/>
            <w:rPrChange w:id="25442" w:author="shorny" w:date="2014-06-09T18:55:00Z">
              <w:rPr/>
            </w:rPrChange>
          </w:rPr>
          <w:t xml:space="preserve"> </w:t>
        </w:r>
        <w:r w:rsidRPr="00D26196">
          <w:rPr>
            <w:rStyle w:val="keyword1"/>
            <w:sz w:val="18"/>
            <w:rPrChange w:id="25443" w:author="shorny" w:date="2014-06-09T18:55:00Z">
              <w:rPr>
                <w:rStyle w:val="keyword1"/>
              </w:rPr>
            </w:rPrChange>
          </w:rPr>
          <w:t>PROCEDURE</w:t>
        </w:r>
        <w:r w:rsidRPr="00D26196">
          <w:rPr>
            <w:sz w:val="18"/>
            <w:rPrChange w:id="25444" w:author="shorny" w:date="2014-06-09T18:55:00Z">
              <w:rPr/>
            </w:rPrChange>
          </w:rPr>
          <w:t xml:space="preserve"> </w:t>
        </w:r>
        <w:r w:rsidRPr="00D26196">
          <w:rPr>
            <w:rStyle w:val="function-name1"/>
            <w:sz w:val="18"/>
            <w:rPrChange w:id="25445" w:author="shorny" w:date="2014-06-09T18:55:00Z">
              <w:rPr>
                <w:rStyle w:val="function-name1"/>
              </w:rPr>
            </w:rPrChange>
          </w:rPr>
          <w:t>test_utrans_</w:t>
        </w:r>
        <w:proofErr w:type="gramStart"/>
        <w:r w:rsidRPr="00D26196">
          <w:rPr>
            <w:rStyle w:val="function-name1"/>
            <w:sz w:val="18"/>
            <w:rPrChange w:id="25446" w:author="shorny" w:date="2014-06-09T18:55:00Z">
              <w:rPr>
                <w:rStyle w:val="function-name1"/>
              </w:rPr>
            </w:rPrChange>
          </w:rPr>
          <w:t>q</w:t>
        </w:r>
        <w:r w:rsidRPr="00D26196">
          <w:rPr>
            <w:sz w:val="18"/>
            <w:rPrChange w:id="25447" w:author="shorny" w:date="2014-06-09T18:55:00Z">
              <w:rPr/>
            </w:rPrChange>
          </w:rPr>
          <w:t>()</w:t>
        </w:r>
        <w:proofErr w:type="gramEnd"/>
        <w:r w:rsidRPr="00D26196">
          <w:rPr>
            <w:sz w:val="18"/>
            <w:rPrChange w:id="25448" w:author="shorny" w:date="2014-06-09T18:55:00Z">
              <w:rPr/>
            </w:rPrChange>
          </w:rPr>
          <w:t xml:space="preserve"> </w:t>
        </w:r>
      </w:ins>
    </w:p>
    <w:p w14:paraId="41C3FF90" w14:textId="77777777" w:rsidR="00D26196" w:rsidRPr="00D26196" w:rsidRDefault="00D26196">
      <w:pPr>
        <w:pStyle w:val="HTMLPreformatted"/>
        <w:divId w:val="2032412305"/>
        <w:rPr>
          <w:ins w:id="25449" w:author="shorny" w:date="2014-06-09T18:54:00Z"/>
          <w:sz w:val="18"/>
          <w:rPrChange w:id="25450" w:author="shorny" w:date="2014-06-09T18:55:00Z">
            <w:rPr>
              <w:ins w:id="25451" w:author="shorny" w:date="2014-06-09T18:54:00Z"/>
            </w:rPr>
          </w:rPrChange>
        </w:rPr>
      </w:pPr>
      <w:ins w:id="25452" w:author="shorny" w:date="2014-06-09T18:54:00Z">
        <w:r w:rsidRPr="00D26196">
          <w:rPr>
            <w:rStyle w:val="keyword1"/>
            <w:sz w:val="18"/>
            <w:rPrChange w:id="25453" w:author="shorny" w:date="2014-06-09T18:55:00Z">
              <w:rPr>
                <w:rStyle w:val="keyword1"/>
              </w:rPr>
            </w:rPrChange>
          </w:rPr>
          <w:t>BEGIN</w:t>
        </w:r>
      </w:ins>
    </w:p>
    <w:p w14:paraId="17301234" w14:textId="77777777" w:rsidR="00D26196" w:rsidRPr="00D26196" w:rsidRDefault="00D26196">
      <w:pPr>
        <w:pStyle w:val="HTMLPreformatted"/>
        <w:divId w:val="2032412305"/>
        <w:rPr>
          <w:ins w:id="25454" w:author="shorny" w:date="2014-06-09T18:54:00Z"/>
          <w:sz w:val="18"/>
          <w:rPrChange w:id="25455" w:author="shorny" w:date="2014-06-09T18:55:00Z">
            <w:rPr>
              <w:ins w:id="25456" w:author="shorny" w:date="2014-06-09T18:54:00Z"/>
            </w:rPr>
          </w:rPrChange>
        </w:rPr>
      </w:pPr>
    </w:p>
    <w:p w14:paraId="2A371508" w14:textId="77777777" w:rsidR="00D26196" w:rsidRPr="00D26196" w:rsidRDefault="00D26196">
      <w:pPr>
        <w:pStyle w:val="HTMLPreformatted"/>
        <w:divId w:val="2032412305"/>
        <w:rPr>
          <w:ins w:id="25457" w:author="shorny" w:date="2014-06-09T18:54:00Z"/>
          <w:rStyle w:val="comment1"/>
          <w:sz w:val="18"/>
          <w:rPrChange w:id="25458" w:author="shorny" w:date="2014-06-09T18:55:00Z">
            <w:rPr>
              <w:ins w:id="25459" w:author="shorny" w:date="2014-06-09T18:54:00Z"/>
              <w:rStyle w:val="comment1"/>
            </w:rPr>
          </w:rPrChange>
        </w:rPr>
      </w:pPr>
      <w:ins w:id="25460" w:author="shorny" w:date="2014-06-09T18:54:00Z">
        <w:r w:rsidRPr="00D26196">
          <w:rPr>
            <w:sz w:val="18"/>
            <w:rPrChange w:id="25461" w:author="shorny" w:date="2014-06-09T18:55:00Z">
              <w:rPr/>
            </w:rPrChange>
          </w:rPr>
          <w:t xml:space="preserve">  </w:t>
        </w:r>
        <w:r w:rsidRPr="00D26196">
          <w:rPr>
            <w:rStyle w:val="comment1"/>
            <w:sz w:val="18"/>
            <w:rPrChange w:id="25462" w:author="shorny" w:date="2014-06-09T18:55:00Z">
              <w:rPr>
                <w:rStyle w:val="comment1"/>
              </w:rPr>
            </w:rPrChange>
          </w:rPr>
          <w:t>-- run the query for this test and create a temporary table for results</w:t>
        </w:r>
      </w:ins>
    </w:p>
    <w:p w14:paraId="1E2E99F7" w14:textId="77777777" w:rsidR="00D26196" w:rsidRPr="00D26196" w:rsidRDefault="00D26196">
      <w:pPr>
        <w:pStyle w:val="HTMLPreformatted"/>
        <w:divId w:val="2032412305"/>
        <w:rPr>
          <w:ins w:id="25463" w:author="shorny" w:date="2014-06-09T18:54:00Z"/>
          <w:sz w:val="18"/>
          <w:rPrChange w:id="25464" w:author="shorny" w:date="2014-06-09T18:55:00Z">
            <w:rPr>
              <w:ins w:id="25465" w:author="shorny" w:date="2014-06-09T18:54:00Z"/>
            </w:rPr>
          </w:rPrChange>
        </w:rPr>
      </w:pPr>
      <w:ins w:id="25466" w:author="shorny" w:date="2014-06-09T18:54:00Z">
        <w:r w:rsidRPr="00D26196">
          <w:rPr>
            <w:sz w:val="18"/>
            <w:rPrChange w:id="25467" w:author="shorny" w:date="2014-06-09T18:55:00Z">
              <w:rPr/>
            </w:rPrChange>
          </w:rPr>
          <w:t xml:space="preserve">  </w:t>
        </w:r>
        <w:r w:rsidRPr="00D26196">
          <w:rPr>
            <w:rStyle w:val="keyword1"/>
            <w:sz w:val="18"/>
            <w:rPrChange w:id="25468" w:author="shorny" w:date="2014-06-09T18:55:00Z">
              <w:rPr>
                <w:rStyle w:val="keyword1"/>
              </w:rPr>
            </w:rPrChange>
          </w:rPr>
          <w:t>CREATE</w:t>
        </w:r>
        <w:r w:rsidRPr="00D26196">
          <w:rPr>
            <w:sz w:val="18"/>
            <w:rPrChange w:id="25469" w:author="shorny" w:date="2014-06-09T18:55:00Z">
              <w:rPr/>
            </w:rPrChange>
          </w:rPr>
          <w:t xml:space="preserve"> </w:t>
        </w:r>
        <w:r w:rsidRPr="00D26196">
          <w:rPr>
            <w:rStyle w:val="keyword1"/>
            <w:sz w:val="18"/>
            <w:rPrChange w:id="25470" w:author="shorny" w:date="2014-06-09T18:55:00Z">
              <w:rPr>
                <w:rStyle w:val="keyword1"/>
              </w:rPr>
            </w:rPrChange>
          </w:rPr>
          <w:t>TEMPORARY</w:t>
        </w:r>
        <w:r w:rsidRPr="00D26196">
          <w:rPr>
            <w:sz w:val="18"/>
            <w:rPrChange w:id="25471" w:author="shorny" w:date="2014-06-09T18:55:00Z">
              <w:rPr/>
            </w:rPrChange>
          </w:rPr>
          <w:t xml:space="preserve"> </w:t>
        </w:r>
        <w:r w:rsidRPr="00D26196">
          <w:rPr>
            <w:rStyle w:val="keyword1"/>
            <w:sz w:val="18"/>
            <w:rPrChange w:id="25472" w:author="shorny" w:date="2014-06-09T18:55:00Z">
              <w:rPr>
                <w:rStyle w:val="keyword1"/>
              </w:rPr>
            </w:rPrChange>
          </w:rPr>
          <w:t>TABLE</w:t>
        </w:r>
        <w:r w:rsidRPr="00D26196">
          <w:rPr>
            <w:sz w:val="18"/>
            <w:rPrChange w:id="25473" w:author="shorny" w:date="2014-06-09T18:55:00Z">
              <w:rPr/>
            </w:rPrChange>
          </w:rPr>
          <w:t xml:space="preserve"> </w:t>
        </w:r>
        <w:r w:rsidRPr="00D26196">
          <w:rPr>
            <w:rStyle w:val="function-name1"/>
            <w:sz w:val="18"/>
            <w:rPrChange w:id="25474" w:author="shorny" w:date="2014-06-09T18:55:00Z">
              <w:rPr>
                <w:rStyle w:val="function-name1"/>
              </w:rPr>
            </w:rPrChange>
          </w:rPr>
          <w:t>utrans_q_actuals</w:t>
        </w:r>
      </w:ins>
    </w:p>
    <w:p w14:paraId="7CD56C32" w14:textId="77777777" w:rsidR="00D26196" w:rsidRPr="00D26196" w:rsidRDefault="00D26196">
      <w:pPr>
        <w:pStyle w:val="HTMLPreformatted"/>
        <w:divId w:val="2032412305"/>
        <w:rPr>
          <w:ins w:id="25475" w:author="shorny" w:date="2014-06-09T18:54:00Z"/>
          <w:sz w:val="18"/>
          <w:rPrChange w:id="25476" w:author="shorny" w:date="2014-06-09T18:55:00Z">
            <w:rPr>
              <w:ins w:id="25477" w:author="shorny" w:date="2014-06-09T18:54:00Z"/>
            </w:rPr>
          </w:rPrChange>
        </w:rPr>
      </w:pPr>
      <w:ins w:id="25478" w:author="shorny" w:date="2014-06-09T18:54:00Z">
        <w:r w:rsidRPr="00D26196">
          <w:rPr>
            <w:sz w:val="18"/>
            <w:rPrChange w:id="25479" w:author="shorny" w:date="2014-06-09T18:55:00Z">
              <w:rPr/>
            </w:rPrChange>
          </w:rPr>
          <w:t xml:space="preserve">  </w:t>
        </w:r>
        <w:r w:rsidRPr="00D26196">
          <w:rPr>
            <w:rStyle w:val="keyword1"/>
            <w:sz w:val="18"/>
            <w:rPrChange w:id="25480" w:author="shorny" w:date="2014-06-09T18:55:00Z">
              <w:rPr>
                <w:rStyle w:val="keyword1"/>
              </w:rPr>
            </w:rPrChange>
          </w:rPr>
          <w:t>SELECT</w:t>
        </w:r>
        <w:r w:rsidRPr="00D26196">
          <w:rPr>
            <w:sz w:val="18"/>
            <w:rPrChange w:id="25481" w:author="shorny" w:date="2014-06-09T18:55:00Z">
              <w:rPr/>
            </w:rPrChange>
          </w:rPr>
          <w:t xml:space="preserve"> App.ApplicationID</w:t>
        </w:r>
      </w:ins>
    </w:p>
    <w:p w14:paraId="22A4C7B5" w14:textId="77777777" w:rsidR="00D26196" w:rsidRPr="00D26196" w:rsidRDefault="00D26196">
      <w:pPr>
        <w:pStyle w:val="HTMLPreformatted"/>
        <w:divId w:val="2032412305"/>
        <w:rPr>
          <w:ins w:id="25482" w:author="shorny" w:date="2014-06-09T18:54:00Z"/>
          <w:sz w:val="18"/>
          <w:rPrChange w:id="25483" w:author="shorny" w:date="2014-06-09T18:55:00Z">
            <w:rPr>
              <w:ins w:id="25484" w:author="shorny" w:date="2014-06-09T18:54:00Z"/>
            </w:rPr>
          </w:rPrChange>
        </w:rPr>
      </w:pPr>
      <w:ins w:id="25485" w:author="shorny" w:date="2014-06-09T18:54:00Z">
        <w:r w:rsidRPr="00D26196">
          <w:rPr>
            <w:sz w:val="18"/>
            <w:rPrChange w:id="25486" w:author="shorny" w:date="2014-06-09T18:55:00Z">
              <w:rPr/>
            </w:rPrChange>
          </w:rPr>
          <w:t xml:space="preserve">  </w:t>
        </w:r>
        <w:r w:rsidRPr="00D26196">
          <w:rPr>
            <w:rStyle w:val="keyword1"/>
            <w:sz w:val="18"/>
            <w:rPrChange w:id="25487" w:author="shorny" w:date="2014-06-09T18:55:00Z">
              <w:rPr>
                <w:rStyle w:val="keyword1"/>
              </w:rPr>
            </w:rPrChange>
          </w:rPr>
          <w:t>FROM</w:t>
        </w:r>
        <w:r w:rsidRPr="00D26196">
          <w:rPr>
            <w:sz w:val="18"/>
            <w:rPrChange w:id="25488" w:author="shorny" w:date="2014-06-09T18:55:00Z">
              <w:rPr/>
            </w:rPrChange>
          </w:rPr>
          <w:t xml:space="preserve"> rhd.Application App </w:t>
        </w:r>
      </w:ins>
    </w:p>
    <w:p w14:paraId="268E22E1" w14:textId="77777777" w:rsidR="00D26196" w:rsidRPr="00D26196" w:rsidRDefault="00D26196">
      <w:pPr>
        <w:pStyle w:val="HTMLPreformatted"/>
        <w:divId w:val="2032412305"/>
        <w:rPr>
          <w:ins w:id="25489" w:author="shorny" w:date="2014-06-09T18:54:00Z"/>
          <w:sz w:val="18"/>
          <w:rPrChange w:id="25490" w:author="shorny" w:date="2014-06-09T18:55:00Z">
            <w:rPr>
              <w:ins w:id="25491" w:author="shorny" w:date="2014-06-09T18:54:00Z"/>
            </w:rPr>
          </w:rPrChange>
        </w:rPr>
      </w:pPr>
      <w:ins w:id="25492" w:author="shorny" w:date="2014-06-09T18:54:00Z">
        <w:r w:rsidRPr="00D26196">
          <w:rPr>
            <w:sz w:val="18"/>
            <w:rPrChange w:id="25493" w:author="shorny" w:date="2014-06-09T18:55:00Z">
              <w:rPr/>
            </w:rPrChange>
          </w:rPr>
          <w:t xml:space="preserve">  </w:t>
        </w:r>
        <w:r w:rsidRPr="00D26196">
          <w:rPr>
            <w:rStyle w:val="keyword1"/>
            <w:sz w:val="18"/>
            <w:rPrChange w:id="25494" w:author="shorny" w:date="2014-06-09T18:55:00Z">
              <w:rPr>
                <w:rStyle w:val="keyword1"/>
              </w:rPr>
            </w:rPrChange>
          </w:rPr>
          <w:t>INNER</w:t>
        </w:r>
        <w:r w:rsidRPr="00D26196">
          <w:rPr>
            <w:sz w:val="18"/>
            <w:rPrChange w:id="25495" w:author="shorny" w:date="2014-06-09T18:55:00Z">
              <w:rPr/>
            </w:rPrChange>
          </w:rPr>
          <w:t xml:space="preserve"> </w:t>
        </w:r>
        <w:r w:rsidRPr="00D26196">
          <w:rPr>
            <w:rStyle w:val="keyword1"/>
            <w:sz w:val="18"/>
            <w:rPrChange w:id="25496" w:author="shorny" w:date="2014-06-09T18:55:00Z">
              <w:rPr>
                <w:rStyle w:val="keyword1"/>
              </w:rPr>
            </w:rPrChange>
          </w:rPr>
          <w:t>JOIN</w:t>
        </w:r>
        <w:r w:rsidRPr="00D26196">
          <w:rPr>
            <w:sz w:val="18"/>
            <w:rPrChange w:id="25497" w:author="shorny" w:date="2014-06-09T18:55:00Z">
              <w:rPr/>
            </w:rPrChange>
          </w:rPr>
          <w:t xml:space="preserve"> rhd</w:t>
        </w:r>
        <w:proofErr w:type="gramStart"/>
        <w:r w:rsidRPr="00D26196">
          <w:rPr>
            <w:sz w:val="18"/>
            <w:rPrChange w:id="25498" w:author="shorny" w:date="2014-06-09T18:55:00Z">
              <w:rPr/>
            </w:rPrChange>
          </w:rPr>
          <w:t>.`</w:t>
        </w:r>
        <w:proofErr w:type="gramEnd"/>
        <w:r w:rsidRPr="00D26196">
          <w:rPr>
            <w:sz w:val="18"/>
            <w:rPrChange w:id="25499" w:author="shorny" w:date="2014-06-09T18:55:00Z">
              <w:rPr/>
            </w:rPrChange>
          </w:rPr>
          <w:t>Application_Research Area` ARA</w:t>
        </w:r>
      </w:ins>
    </w:p>
    <w:p w14:paraId="35DCC717" w14:textId="77777777" w:rsidR="00D26196" w:rsidRPr="00D26196" w:rsidRDefault="00D26196">
      <w:pPr>
        <w:pStyle w:val="HTMLPreformatted"/>
        <w:divId w:val="2032412305"/>
        <w:rPr>
          <w:ins w:id="25500" w:author="shorny" w:date="2014-06-09T18:54:00Z"/>
          <w:sz w:val="18"/>
          <w:rPrChange w:id="25501" w:author="shorny" w:date="2014-06-09T18:55:00Z">
            <w:rPr>
              <w:ins w:id="25502" w:author="shorny" w:date="2014-06-09T18:54:00Z"/>
            </w:rPr>
          </w:rPrChange>
        </w:rPr>
      </w:pPr>
      <w:ins w:id="25503" w:author="shorny" w:date="2014-06-09T18:54:00Z">
        <w:r w:rsidRPr="00D26196">
          <w:rPr>
            <w:sz w:val="18"/>
            <w:rPrChange w:id="25504" w:author="shorny" w:date="2014-06-09T18:55:00Z">
              <w:rPr/>
            </w:rPrChange>
          </w:rPr>
          <w:t xml:space="preserve">    </w:t>
        </w:r>
        <w:r w:rsidRPr="00D26196">
          <w:rPr>
            <w:rStyle w:val="keyword1"/>
            <w:sz w:val="18"/>
            <w:rPrChange w:id="25505" w:author="shorny" w:date="2014-06-09T18:55:00Z">
              <w:rPr>
                <w:rStyle w:val="keyword1"/>
              </w:rPr>
            </w:rPrChange>
          </w:rPr>
          <w:t>ON</w:t>
        </w:r>
        <w:r w:rsidRPr="00D26196">
          <w:rPr>
            <w:sz w:val="18"/>
            <w:rPrChange w:id="25506" w:author="shorny" w:date="2014-06-09T18:55:00Z">
              <w:rPr/>
            </w:rPrChange>
          </w:rPr>
          <w:t xml:space="preserve"> App.ApplicationID = ARA.ApplicationID</w:t>
        </w:r>
      </w:ins>
    </w:p>
    <w:p w14:paraId="71CE7D6B" w14:textId="77777777" w:rsidR="00D26196" w:rsidRPr="00D26196" w:rsidRDefault="00D26196">
      <w:pPr>
        <w:pStyle w:val="HTMLPreformatted"/>
        <w:divId w:val="2032412305"/>
        <w:rPr>
          <w:ins w:id="25507" w:author="shorny" w:date="2014-06-09T18:54:00Z"/>
          <w:sz w:val="18"/>
          <w:rPrChange w:id="25508" w:author="shorny" w:date="2014-06-09T18:55:00Z">
            <w:rPr>
              <w:ins w:id="25509" w:author="shorny" w:date="2014-06-09T18:54:00Z"/>
            </w:rPr>
          </w:rPrChange>
        </w:rPr>
      </w:pPr>
      <w:ins w:id="25510" w:author="shorny" w:date="2014-06-09T18:54:00Z">
        <w:r w:rsidRPr="00D26196">
          <w:rPr>
            <w:sz w:val="18"/>
            <w:rPrChange w:id="25511" w:author="shorny" w:date="2014-06-09T18:55:00Z">
              <w:rPr/>
            </w:rPrChange>
          </w:rPr>
          <w:t xml:space="preserve">  </w:t>
        </w:r>
        <w:r w:rsidRPr="00D26196">
          <w:rPr>
            <w:rStyle w:val="keyword1"/>
            <w:sz w:val="18"/>
            <w:rPrChange w:id="25512" w:author="shorny" w:date="2014-06-09T18:55:00Z">
              <w:rPr>
                <w:rStyle w:val="keyword1"/>
              </w:rPr>
            </w:rPrChange>
          </w:rPr>
          <w:t>WHERE</w:t>
        </w:r>
        <w:r w:rsidRPr="00D26196">
          <w:rPr>
            <w:sz w:val="18"/>
            <w:rPrChange w:id="25513" w:author="shorny" w:date="2014-06-09T18:55:00Z">
              <w:rPr/>
            </w:rPrChange>
          </w:rPr>
          <w:t xml:space="preserve"> App.DateAdded &gt;= </w:t>
        </w:r>
        <w:r w:rsidRPr="00D26196">
          <w:rPr>
            <w:rStyle w:val="string1"/>
            <w:sz w:val="18"/>
            <w:rPrChange w:id="25514" w:author="shorny" w:date="2014-06-09T18:55:00Z">
              <w:rPr>
                <w:rStyle w:val="string1"/>
              </w:rPr>
            </w:rPrChange>
          </w:rPr>
          <w:t>'2014-05-01'</w:t>
        </w:r>
        <w:r w:rsidRPr="00D26196">
          <w:rPr>
            <w:sz w:val="18"/>
            <w:rPrChange w:id="25515" w:author="shorny" w:date="2014-06-09T18:55:00Z">
              <w:rPr/>
            </w:rPrChange>
          </w:rPr>
          <w:t xml:space="preserve"> </w:t>
        </w:r>
      </w:ins>
    </w:p>
    <w:p w14:paraId="19AE5754" w14:textId="77777777" w:rsidR="00D26196" w:rsidRPr="00D26196" w:rsidRDefault="00D26196">
      <w:pPr>
        <w:pStyle w:val="HTMLPreformatted"/>
        <w:divId w:val="2032412305"/>
        <w:rPr>
          <w:ins w:id="25516" w:author="shorny" w:date="2014-06-09T18:54:00Z"/>
          <w:sz w:val="18"/>
          <w:rPrChange w:id="25517" w:author="shorny" w:date="2014-06-09T18:55:00Z">
            <w:rPr>
              <w:ins w:id="25518" w:author="shorny" w:date="2014-06-09T18:54:00Z"/>
            </w:rPr>
          </w:rPrChange>
        </w:rPr>
      </w:pPr>
      <w:ins w:id="25519" w:author="shorny" w:date="2014-06-09T18:54:00Z">
        <w:r w:rsidRPr="00D26196">
          <w:rPr>
            <w:sz w:val="18"/>
            <w:rPrChange w:id="25520" w:author="shorny" w:date="2014-06-09T18:55:00Z">
              <w:rPr/>
            </w:rPrChange>
          </w:rPr>
          <w:t xml:space="preserve">    </w:t>
        </w:r>
        <w:r w:rsidRPr="00D26196">
          <w:rPr>
            <w:rStyle w:val="keyword1"/>
            <w:sz w:val="18"/>
            <w:rPrChange w:id="25521" w:author="shorny" w:date="2014-06-09T18:55:00Z">
              <w:rPr>
                <w:rStyle w:val="keyword1"/>
              </w:rPr>
            </w:rPrChange>
          </w:rPr>
          <w:t>AND</w:t>
        </w:r>
        <w:r w:rsidRPr="00D26196">
          <w:rPr>
            <w:sz w:val="18"/>
            <w:rPrChange w:id="25522" w:author="shorny" w:date="2014-06-09T18:55:00Z">
              <w:rPr/>
            </w:rPrChange>
          </w:rPr>
          <w:t xml:space="preserve"> ARA.FORCode = </w:t>
        </w:r>
        <w:proofErr w:type="gramStart"/>
        <w:r w:rsidRPr="00D26196">
          <w:rPr>
            <w:sz w:val="18"/>
            <w:rPrChange w:id="25523" w:author="shorny" w:date="2014-06-09T18:55:00Z">
              <w:rPr/>
            </w:rPrChange>
          </w:rPr>
          <w:t>100503 ;</w:t>
        </w:r>
        <w:proofErr w:type="gramEnd"/>
      </w:ins>
    </w:p>
    <w:p w14:paraId="5058E2BE" w14:textId="77777777" w:rsidR="00D26196" w:rsidRPr="00D26196" w:rsidRDefault="00D26196">
      <w:pPr>
        <w:pStyle w:val="HTMLPreformatted"/>
        <w:divId w:val="2032412305"/>
        <w:rPr>
          <w:ins w:id="25524" w:author="shorny" w:date="2014-06-09T18:54:00Z"/>
          <w:sz w:val="18"/>
          <w:rPrChange w:id="25525" w:author="shorny" w:date="2014-06-09T18:55:00Z">
            <w:rPr>
              <w:ins w:id="25526" w:author="shorny" w:date="2014-06-09T18:54:00Z"/>
            </w:rPr>
          </w:rPrChange>
        </w:rPr>
      </w:pPr>
    </w:p>
    <w:p w14:paraId="7CFF79D2" w14:textId="77777777" w:rsidR="00D26196" w:rsidRPr="00D26196" w:rsidRDefault="00D26196">
      <w:pPr>
        <w:pStyle w:val="HTMLPreformatted"/>
        <w:divId w:val="2032412305"/>
        <w:rPr>
          <w:ins w:id="25527" w:author="shorny" w:date="2014-06-09T18:54:00Z"/>
          <w:rStyle w:val="comment1"/>
          <w:sz w:val="18"/>
          <w:rPrChange w:id="25528" w:author="shorny" w:date="2014-06-09T18:55:00Z">
            <w:rPr>
              <w:ins w:id="25529" w:author="shorny" w:date="2014-06-09T18:54:00Z"/>
              <w:rStyle w:val="comment1"/>
            </w:rPr>
          </w:rPrChange>
        </w:rPr>
      </w:pPr>
      <w:ins w:id="25530" w:author="shorny" w:date="2014-06-09T18:54:00Z">
        <w:r w:rsidRPr="00D26196">
          <w:rPr>
            <w:sz w:val="18"/>
            <w:rPrChange w:id="25531" w:author="shorny" w:date="2014-06-09T18:55:00Z">
              <w:rPr/>
            </w:rPrChange>
          </w:rPr>
          <w:t xml:space="preserve">  </w:t>
        </w:r>
        <w:r w:rsidRPr="00D26196">
          <w:rPr>
            <w:rStyle w:val="comment1"/>
            <w:sz w:val="18"/>
            <w:rPrChange w:id="25532" w:author="shorny" w:date="2014-06-09T18:55:00Z">
              <w:rPr>
                <w:rStyle w:val="comment1"/>
              </w:rPr>
            </w:rPrChange>
          </w:rPr>
          <w:t>-- create a temporary table to store the expected results</w:t>
        </w:r>
      </w:ins>
    </w:p>
    <w:p w14:paraId="6FF17595" w14:textId="77777777" w:rsidR="00D26196" w:rsidRPr="00D26196" w:rsidRDefault="00D26196">
      <w:pPr>
        <w:pStyle w:val="HTMLPreformatted"/>
        <w:divId w:val="2032412305"/>
        <w:rPr>
          <w:ins w:id="25533" w:author="shorny" w:date="2014-06-09T18:54:00Z"/>
          <w:rStyle w:val="comment1"/>
          <w:sz w:val="18"/>
          <w:rPrChange w:id="25534" w:author="shorny" w:date="2014-06-09T18:55:00Z">
            <w:rPr>
              <w:ins w:id="25535" w:author="shorny" w:date="2014-06-09T18:54:00Z"/>
              <w:rStyle w:val="comment1"/>
            </w:rPr>
          </w:rPrChange>
        </w:rPr>
      </w:pPr>
      <w:ins w:id="25536" w:author="shorny" w:date="2014-06-09T18:54:00Z">
        <w:r w:rsidRPr="00D26196">
          <w:rPr>
            <w:sz w:val="18"/>
            <w:rPrChange w:id="25537" w:author="shorny" w:date="2014-06-09T18:55:00Z">
              <w:rPr/>
            </w:rPrChange>
          </w:rPr>
          <w:t xml:space="preserve">  </w:t>
        </w:r>
        <w:r w:rsidRPr="00D26196">
          <w:rPr>
            <w:rStyle w:val="comment1"/>
            <w:sz w:val="18"/>
            <w:rPrChange w:id="25538" w:author="shorny" w:date="2014-06-09T18:55:00Z">
              <w:rPr>
                <w:rStyle w:val="comment1"/>
              </w:rPr>
            </w:rPrChange>
          </w:rPr>
          <w:t>-- expect 1 row, id 611</w:t>
        </w:r>
      </w:ins>
    </w:p>
    <w:p w14:paraId="1D38BE8E" w14:textId="77777777" w:rsidR="00D26196" w:rsidRPr="00D26196" w:rsidRDefault="00D26196">
      <w:pPr>
        <w:pStyle w:val="HTMLPreformatted"/>
        <w:divId w:val="2032412305"/>
        <w:rPr>
          <w:ins w:id="25539" w:author="shorny" w:date="2014-06-09T18:54:00Z"/>
          <w:sz w:val="18"/>
          <w:rPrChange w:id="25540" w:author="shorny" w:date="2014-06-09T18:55:00Z">
            <w:rPr>
              <w:ins w:id="25541" w:author="shorny" w:date="2014-06-09T18:54:00Z"/>
            </w:rPr>
          </w:rPrChange>
        </w:rPr>
      </w:pPr>
      <w:ins w:id="25542" w:author="shorny" w:date="2014-06-09T18:54:00Z">
        <w:r w:rsidRPr="00D26196">
          <w:rPr>
            <w:sz w:val="18"/>
            <w:rPrChange w:id="25543" w:author="shorny" w:date="2014-06-09T18:55:00Z">
              <w:rPr/>
            </w:rPrChange>
          </w:rPr>
          <w:t xml:space="preserve">  </w:t>
        </w:r>
        <w:r w:rsidRPr="00D26196">
          <w:rPr>
            <w:rStyle w:val="keyword1"/>
            <w:sz w:val="18"/>
            <w:rPrChange w:id="25544" w:author="shorny" w:date="2014-06-09T18:55:00Z">
              <w:rPr>
                <w:rStyle w:val="keyword1"/>
              </w:rPr>
            </w:rPrChange>
          </w:rPr>
          <w:t>CREATE</w:t>
        </w:r>
        <w:r w:rsidRPr="00D26196">
          <w:rPr>
            <w:sz w:val="18"/>
            <w:rPrChange w:id="25545" w:author="shorny" w:date="2014-06-09T18:55:00Z">
              <w:rPr/>
            </w:rPrChange>
          </w:rPr>
          <w:t xml:space="preserve"> </w:t>
        </w:r>
        <w:r w:rsidRPr="00D26196">
          <w:rPr>
            <w:rStyle w:val="keyword1"/>
            <w:sz w:val="18"/>
            <w:rPrChange w:id="25546" w:author="shorny" w:date="2014-06-09T18:55:00Z">
              <w:rPr>
                <w:rStyle w:val="keyword1"/>
              </w:rPr>
            </w:rPrChange>
          </w:rPr>
          <w:t>TEMPORARY</w:t>
        </w:r>
        <w:r w:rsidRPr="00D26196">
          <w:rPr>
            <w:sz w:val="18"/>
            <w:rPrChange w:id="25547" w:author="shorny" w:date="2014-06-09T18:55:00Z">
              <w:rPr/>
            </w:rPrChange>
          </w:rPr>
          <w:t xml:space="preserve"> </w:t>
        </w:r>
        <w:r w:rsidRPr="00D26196">
          <w:rPr>
            <w:rStyle w:val="keyword1"/>
            <w:sz w:val="18"/>
            <w:rPrChange w:id="25548" w:author="shorny" w:date="2014-06-09T18:55:00Z">
              <w:rPr>
                <w:rStyle w:val="keyword1"/>
              </w:rPr>
            </w:rPrChange>
          </w:rPr>
          <w:t>TABLE</w:t>
        </w:r>
        <w:r w:rsidRPr="00D26196">
          <w:rPr>
            <w:sz w:val="18"/>
            <w:rPrChange w:id="25549" w:author="shorny" w:date="2014-06-09T18:55:00Z">
              <w:rPr/>
            </w:rPrChange>
          </w:rPr>
          <w:t xml:space="preserve"> </w:t>
        </w:r>
        <w:r w:rsidRPr="00D26196">
          <w:rPr>
            <w:rStyle w:val="function-name1"/>
            <w:sz w:val="18"/>
            <w:rPrChange w:id="25550" w:author="shorny" w:date="2014-06-09T18:55:00Z">
              <w:rPr>
                <w:rStyle w:val="function-name1"/>
              </w:rPr>
            </w:rPrChange>
          </w:rPr>
          <w:t>utrans_q_expecteds</w:t>
        </w:r>
        <w:r w:rsidRPr="00D26196">
          <w:rPr>
            <w:sz w:val="18"/>
            <w:rPrChange w:id="25551" w:author="shorny" w:date="2014-06-09T18:55:00Z">
              <w:rPr/>
            </w:rPrChange>
          </w:rPr>
          <w:t xml:space="preserve"> (</w:t>
        </w:r>
      </w:ins>
    </w:p>
    <w:p w14:paraId="24F316F1" w14:textId="77777777" w:rsidR="00D26196" w:rsidRPr="00D26196" w:rsidRDefault="00D26196">
      <w:pPr>
        <w:pStyle w:val="HTMLPreformatted"/>
        <w:divId w:val="2032412305"/>
        <w:rPr>
          <w:ins w:id="25552" w:author="shorny" w:date="2014-06-09T18:54:00Z"/>
          <w:sz w:val="18"/>
          <w:rPrChange w:id="25553" w:author="shorny" w:date="2014-06-09T18:55:00Z">
            <w:rPr>
              <w:ins w:id="25554" w:author="shorny" w:date="2014-06-09T18:54:00Z"/>
            </w:rPr>
          </w:rPrChange>
        </w:rPr>
      </w:pPr>
      <w:ins w:id="25555" w:author="shorny" w:date="2014-06-09T18:54:00Z">
        <w:r w:rsidRPr="00D26196">
          <w:rPr>
            <w:sz w:val="18"/>
            <w:rPrChange w:id="25556" w:author="shorny" w:date="2014-06-09T18:55:00Z">
              <w:rPr/>
            </w:rPrChange>
          </w:rPr>
          <w:t xml:space="preserve">    ApplicationID </w:t>
        </w:r>
        <w:proofErr w:type="gramStart"/>
        <w:r w:rsidRPr="00D26196">
          <w:rPr>
            <w:rStyle w:val="type1"/>
            <w:sz w:val="18"/>
            <w:rPrChange w:id="25557" w:author="shorny" w:date="2014-06-09T18:55:00Z">
              <w:rPr>
                <w:rStyle w:val="type1"/>
              </w:rPr>
            </w:rPrChange>
          </w:rPr>
          <w:t>int</w:t>
        </w:r>
        <w:r w:rsidRPr="00D26196">
          <w:rPr>
            <w:sz w:val="18"/>
            <w:rPrChange w:id="25558" w:author="shorny" w:date="2014-06-09T18:55:00Z">
              <w:rPr/>
            </w:rPrChange>
          </w:rPr>
          <w:t>(</w:t>
        </w:r>
        <w:proofErr w:type="gramEnd"/>
        <w:r w:rsidRPr="00D26196">
          <w:rPr>
            <w:sz w:val="18"/>
            <w:rPrChange w:id="25559" w:author="shorny" w:date="2014-06-09T18:55:00Z">
              <w:rPr/>
            </w:rPrChange>
          </w:rPr>
          <w:t>10)</w:t>
        </w:r>
      </w:ins>
    </w:p>
    <w:p w14:paraId="1CC3EEB9" w14:textId="77777777" w:rsidR="00D26196" w:rsidRPr="00D26196" w:rsidRDefault="00D26196">
      <w:pPr>
        <w:pStyle w:val="HTMLPreformatted"/>
        <w:divId w:val="2032412305"/>
        <w:rPr>
          <w:ins w:id="25560" w:author="shorny" w:date="2014-06-09T18:54:00Z"/>
          <w:sz w:val="18"/>
          <w:rPrChange w:id="25561" w:author="shorny" w:date="2014-06-09T18:55:00Z">
            <w:rPr>
              <w:ins w:id="25562" w:author="shorny" w:date="2014-06-09T18:54:00Z"/>
            </w:rPr>
          </w:rPrChange>
        </w:rPr>
      </w:pPr>
      <w:ins w:id="25563" w:author="shorny" w:date="2014-06-09T18:54:00Z">
        <w:r w:rsidRPr="00D26196">
          <w:rPr>
            <w:sz w:val="18"/>
            <w:rPrChange w:id="25564" w:author="shorny" w:date="2014-06-09T18:55:00Z">
              <w:rPr/>
            </w:rPrChange>
          </w:rPr>
          <w:t xml:space="preserve">  ) ;</w:t>
        </w:r>
      </w:ins>
    </w:p>
    <w:p w14:paraId="23A9FA83" w14:textId="77777777" w:rsidR="00D26196" w:rsidRPr="00D26196" w:rsidRDefault="00D26196">
      <w:pPr>
        <w:pStyle w:val="HTMLPreformatted"/>
        <w:divId w:val="2032412305"/>
        <w:rPr>
          <w:ins w:id="25565" w:author="shorny" w:date="2014-06-09T18:54:00Z"/>
          <w:sz w:val="18"/>
          <w:rPrChange w:id="25566" w:author="shorny" w:date="2014-06-09T18:55:00Z">
            <w:rPr>
              <w:ins w:id="25567" w:author="shorny" w:date="2014-06-09T18:54:00Z"/>
            </w:rPr>
          </w:rPrChange>
        </w:rPr>
      </w:pPr>
      <w:ins w:id="25568" w:author="shorny" w:date="2014-06-09T18:54:00Z">
        <w:r w:rsidRPr="00D26196">
          <w:rPr>
            <w:sz w:val="18"/>
            <w:rPrChange w:id="25569" w:author="shorny" w:date="2014-06-09T18:55:00Z">
              <w:rPr/>
            </w:rPrChange>
          </w:rPr>
          <w:t xml:space="preserve">  </w:t>
        </w:r>
        <w:r w:rsidRPr="00D26196">
          <w:rPr>
            <w:rStyle w:val="keyword1"/>
            <w:sz w:val="18"/>
            <w:rPrChange w:id="25570" w:author="shorny" w:date="2014-06-09T18:55:00Z">
              <w:rPr>
                <w:rStyle w:val="keyword1"/>
              </w:rPr>
            </w:rPrChange>
          </w:rPr>
          <w:t>INSERT</w:t>
        </w:r>
        <w:r w:rsidRPr="00D26196">
          <w:rPr>
            <w:sz w:val="18"/>
            <w:rPrChange w:id="25571" w:author="shorny" w:date="2014-06-09T18:55:00Z">
              <w:rPr/>
            </w:rPrChange>
          </w:rPr>
          <w:t xml:space="preserve"> </w:t>
        </w:r>
        <w:r w:rsidRPr="00D26196">
          <w:rPr>
            <w:rStyle w:val="keyword1"/>
            <w:sz w:val="18"/>
            <w:rPrChange w:id="25572" w:author="shorny" w:date="2014-06-09T18:55:00Z">
              <w:rPr>
                <w:rStyle w:val="keyword1"/>
              </w:rPr>
            </w:rPrChange>
          </w:rPr>
          <w:t>INTO</w:t>
        </w:r>
        <w:r w:rsidRPr="00D26196">
          <w:rPr>
            <w:sz w:val="18"/>
            <w:rPrChange w:id="25573" w:author="shorny" w:date="2014-06-09T18:55:00Z">
              <w:rPr/>
            </w:rPrChange>
          </w:rPr>
          <w:t xml:space="preserve"> utrans_q_expecteds</w:t>
        </w:r>
      </w:ins>
    </w:p>
    <w:p w14:paraId="4AFC3C1F" w14:textId="77777777" w:rsidR="00D26196" w:rsidRPr="00D26196" w:rsidRDefault="00D26196">
      <w:pPr>
        <w:pStyle w:val="HTMLPreformatted"/>
        <w:divId w:val="2032412305"/>
        <w:rPr>
          <w:ins w:id="25574" w:author="shorny" w:date="2014-06-09T18:54:00Z"/>
          <w:sz w:val="18"/>
          <w:rPrChange w:id="25575" w:author="shorny" w:date="2014-06-09T18:55:00Z">
            <w:rPr>
              <w:ins w:id="25576" w:author="shorny" w:date="2014-06-09T18:54:00Z"/>
            </w:rPr>
          </w:rPrChange>
        </w:rPr>
      </w:pPr>
      <w:ins w:id="25577" w:author="shorny" w:date="2014-06-09T18:54:00Z">
        <w:r w:rsidRPr="00D26196">
          <w:rPr>
            <w:sz w:val="18"/>
            <w:rPrChange w:id="25578" w:author="shorny" w:date="2014-06-09T18:55:00Z">
              <w:rPr/>
            </w:rPrChange>
          </w:rPr>
          <w:t xml:space="preserve">  </w:t>
        </w:r>
        <w:proofErr w:type="gramStart"/>
        <w:r w:rsidRPr="00D26196">
          <w:rPr>
            <w:rStyle w:val="keyword1"/>
            <w:sz w:val="18"/>
            <w:rPrChange w:id="25579" w:author="shorny" w:date="2014-06-09T18:55:00Z">
              <w:rPr>
                <w:rStyle w:val="keyword1"/>
              </w:rPr>
            </w:rPrChange>
          </w:rPr>
          <w:t>VALUES</w:t>
        </w:r>
        <w:r w:rsidRPr="00D26196">
          <w:rPr>
            <w:sz w:val="18"/>
            <w:rPrChange w:id="25580" w:author="shorny" w:date="2014-06-09T18:55:00Z">
              <w:rPr/>
            </w:rPrChange>
          </w:rPr>
          <w:t xml:space="preserve">  (</w:t>
        </w:r>
        <w:proofErr w:type="gramEnd"/>
        <w:r w:rsidRPr="00D26196">
          <w:rPr>
            <w:sz w:val="18"/>
            <w:rPrChange w:id="25581" w:author="shorny" w:date="2014-06-09T18:55:00Z">
              <w:rPr/>
            </w:rPrChange>
          </w:rPr>
          <w:t>611) ;</w:t>
        </w:r>
      </w:ins>
    </w:p>
    <w:p w14:paraId="499B4482" w14:textId="77777777" w:rsidR="00D26196" w:rsidRPr="00D26196" w:rsidRDefault="00D26196">
      <w:pPr>
        <w:pStyle w:val="HTMLPreformatted"/>
        <w:divId w:val="2032412305"/>
        <w:rPr>
          <w:ins w:id="25582" w:author="shorny" w:date="2014-06-09T18:54:00Z"/>
          <w:sz w:val="18"/>
          <w:rPrChange w:id="25583" w:author="shorny" w:date="2014-06-09T18:55:00Z">
            <w:rPr>
              <w:ins w:id="25584" w:author="shorny" w:date="2014-06-09T18:54:00Z"/>
            </w:rPr>
          </w:rPrChange>
        </w:rPr>
      </w:pPr>
    </w:p>
    <w:p w14:paraId="64A0017F" w14:textId="77777777" w:rsidR="00D26196" w:rsidRPr="00D26196" w:rsidRDefault="00D26196">
      <w:pPr>
        <w:pStyle w:val="HTMLPreformatted"/>
        <w:divId w:val="2032412305"/>
        <w:rPr>
          <w:ins w:id="25585" w:author="shorny" w:date="2014-06-09T18:54:00Z"/>
          <w:rStyle w:val="comment1"/>
          <w:sz w:val="18"/>
          <w:rPrChange w:id="25586" w:author="shorny" w:date="2014-06-09T18:55:00Z">
            <w:rPr>
              <w:ins w:id="25587" w:author="shorny" w:date="2014-06-09T18:54:00Z"/>
              <w:rStyle w:val="comment1"/>
            </w:rPr>
          </w:rPrChange>
        </w:rPr>
      </w:pPr>
      <w:ins w:id="25588" w:author="shorny" w:date="2014-06-09T18:54:00Z">
        <w:r w:rsidRPr="00D26196">
          <w:rPr>
            <w:sz w:val="18"/>
            <w:rPrChange w:id="25589" w:author="shorny" w:date="2014-06-09T18:55:00Z">
              <w:rPr/>
            </w:rPrChange>
          </w:rPr>
          <w:t xml:space="preserve">  </w:t>
        </w:r>
        <w:r w:rsidRPr="00D26196">
          <w:rPr>
            <w:rStyle w:val="comment1"/>
            <w:sz w:val="18"/>
            <w:rPrChange w:id="25590" w:author="shorny" w:date="2014-06-09T18:55:00Z">
              <w:rPr>
                <w:rStyle w:val="comment1"/>
              </w:rPr>
            </w:rPrChange>
          </w:rPr>
          <w:t>-- create another temporary table that lists the differences between expected</w:t>
        </w:r>
      </w:ins>
    </w:p>
    <w:p w14:paraId="69664FE8" w14:textId="77777777" w:rsidR="00D26196" w:rsidRPr="00D26196" w:rsidRDefault="00D26196">
      <w:pPr>
        <w:pStyle w:val="HTMLPreformatted"/>
        <w:divId w:val="2032412305"/>
        <w:rPr>
          <w:ins w:id="25591" w:author="shorny" w:date="2014-06-09T18:54:00Z"/>
          <w:rStyle w:val="comment1"/>
          <w:sz w:val="18"/>
          <w:rPrChange w:id="25592" w:author="shorny" w:date="2014-06-09T18:55:00Z">
            <w:rPr>
              <w:ins w:id="25593" w:author="shorny" w:date="2014-06-09T18:54:00Z"/>
              <w:rStyle w:val="comment1"/>
            </w:rPr>
          </w:rPrChange>
        </w:rPr>
      </w:pPr>
      <w:ins w:id="25594" w:author="shorny" w:date="2014-06-09T18:54:00Z">
        <w:r w:rsidRPr="00D26196">
          <w:rPr>
            <w:sz w:val="18"/>
            <w:rPrChange w:id="25595" w:author="shorny" w:date="2014-06-09T18:55:00Z">
              <w:rPr/>
            </w:rPrChange>
          </w:rPr>
          <w:t xml:space="preserve">  </w:t>
        </w:r>
        <w:r w:rsidRPr="00D26196">
          <w:rPr>
            <w:rStyle w:val="comment1"/>
            <w:sz w:val="18"/>
            <w:rPrChange w:id="25596" w:author="shorny" w:date="2014-06-09T18:55:00Z">
              <w:rPr>
                <w:rStyle w:val="comment1"/>
              </w:rPr>
            </w:rPrChange>
          </w:rPr>
          <w:t xml:space="preserve">-- </w:t>
        </w:r>
        <w:proofErr w:type="gramStart"/>
        <w:r w:rsidRPr="00D26196">
          <w:rPr>
            <w:rStyle w:val="comment1"/>
            <w:sz w:val="18"/>
            <w:rPrChange w:id="25597" w:author="shorny" w:date="2014-06-09T18:55:00Z">
              <w:rPr>
                <w:rStyle w:val="comment1"/>
              </w:rPr>
            </w:rPrChange>
          </w:rPr>
          <w:t>results</w:t>
        </w:r>
        <w:proofErr w:type="gramEnd"/>
        <w:r w:rsidRPr="00D26196">
          <w:rPr>
            <w:rStyle w:val="comment1"/>
            <w:sz w:val="18"/>
            <w:rPrChange w:id="25598" w:author="shorny" w:date="2014-06-09T18:55:00Z">
              <w:rPr>
                <w:rStyle w:val="comment1"/>
              </w:rPr>
            </w:rPrChange>
          </w:rPr>
          <w:t xml:space="preserve"> and actuals</w:t>
        </w:r>
      </w:ins>
    </w:p>
    <w:p w14:paraId="15147144" w14:textId="77777777" w:rsidR="00D26196" w:rsidRPr="00D26196" w:rsidRDefault="00D26196">
      <w:pPr>
        <w:pStyle w:val="HTMLPreformatted"/>
        <w:divId w:val="2032412305"/>
        <w:rPr>
          <w:ins w:id="25599" w:author="shorny" w:date="2014-06-09T18:54:00Z"/>
          <w:sz w:val="18"/>
          <w:rPrChange w:id="25600" w:author="shorny" w:date="2014-06-09T18:55:00Z">
            <w:rPr>
              <w:ins w:id="25601" w:author="shorny" w:date="2014-06-09T18:54:00Z"/>
            </w:rPr>
          </w:rPrChange>
        </w:rPr>
      </w:pPr>
      <w:ins w:id="25602" w:author="shorny" w:date="2014-06-09T18:54:00Z">
        <w:r w:rsidRPr="00D26196">
          <w:rPr>
            <w:sz w:val="18"/>
            <w:rPrChange w:id="25603" w:author="shorny" w:date="2014-06-09T18:55:00Z">
              <w:rPr/>
            </w:rPrChange>
          </w:rPr>
          <w:lastRenderedPageBreak/>
          <w:t xml:space="preserve">  </w:t>
        </w:r>
        <w:r w:rsidRPr="00D26196">
          <w:rPr>
            <w:rStyle w:val="keyword1"/>
            <w:sz w:val="18"/>
            <w:rPrChange w:id="25604" w:author="shorny" w:date="2014-06-09T18:55:00Z">
              <w:rPr>
                <w:rStyle w:val="keyword1"/>
              </w:rPr>
            </w:rPrChange>
          </w:rPr>
          <w:t>CREATE</w:t>
        </w:r>
        <w:r w:rsidRPr="00D26196">
          <w:rPr>
            <w:sz w:val="18"/>
            <w:rPrChange w:id="25605" w:author="shorny" w:date="2014-06-09T18:55:00Z">
              <w:rPr/>
            </w:rPrChange>
          </w:rPr>
          <w:t xml:space="preserve"> </w:t>
        </w:r>
        <w:r w:rsidRPr="00D26196">
          <w:rPr>
            <w:rStyle w:val="keyword1"/>
            <w:sz w:val="18"/>
            <w:rPrChange w:id="25606" w:author="shorny" w:date="2014-06-09T18:55:00Z">
              <w:rPr>
                <w:rStyle w:val="keyword1"/>
              </w:rPr>
            </w:rPrChange>
          </w:rPr>
          <w:t>TEMPORARY</w:t>
        </w:r>
        <w:r w:rsidRPr="00D26196">
          <w:rPr>
            <w:sz w:val="18"/>
            <w:rPrChange w:id="25607" w:author="shorny" w:date="2014-06-09T18:55:00Z">
              <w:rPr/>
            </w:rPrChange>
          </w:rPr>
          <w:t xml:space="preserve"> </w:t>
        </w:r>
        <w:r w:rsidRPr="00D26196">
          <w:rPr>
            <w:rStyle w:val="keyword1"/>
            <w:sz w:val="18"/>
            <w:rPrChange w:id="25608" w:author="shorny" w:date="2014-06-09T18:55:00Z">
              <w:rPr>
                <w:rStyle w:val="keyword1"/>
              </w:rPr>
            </w:rPrChange>
          </w:rPr>
          <w:t>TABLE</w:t>
        </w:r>
        <w:r w:rsidRPr="00D26196">
          <w:rPr>
            <w:sz w:val="18"/>
            <w:rPrChange w:id="25609" w:author="shorny" w:date="2014-06-09T18:55:00Z">
              <w:rPr/>
            </w:rPrChange>
          </w:rPr>
          <w:t xml:space="preserve"> </w:t>
        </w:r>
        <w:r w:rsidRPr="00D26196">
          <w:rPr>
            <w:rStyle w:val="function-name1"/>
            <w:sz w:val="18"/>
            <w:rPrChange w:id="25610" w:author="shorny" w:date="2014-06-09T18:55:00Z">
              <w:rPr>
                <w:rStyle w:val="function-name1"/>
              </w:rPr>
            </w:rPrChange>
          </w:rPr>
          <w:t>utrans_q_problems</w:t>
        </w:r>
      </w:ins>
    </w:p>
    <w:p w14:paraId="4C4A0C74" w14:textId="77777777" w:rsidR="00D26196" w:rsidRPr="00D26196" w:rsidRDefault="00D26196">
      <w:pPr>
        <w:pStyle w:val="HTMLPreformatted"/>
        <w:divId w:val="2032412305"/>
        <w:rPr>
          <w:ins w:id="25611" w:author="shorny" w:date="2014-06-09T18:54:00Z"/>
          <w:sz w:val="18"/>
          <w:rPrChange w:id="25612" w:author="shorny" w:date="2014-06-09T18:55:00Z">
            <w:rPr>
              <w:ins w:id="25613" w:author="shorny" w:date="2014-06-09T18:54:00Z"/>
            </w:rPr>
          </w:rPrChange>
        </w:rPr>
      </w:pPr>
      <w:ins w:id="25614" w:author="shorny" w:date="2014-06-09T18:54:00Z">
        <w:r w:rsidRPr="00D26196">
          <w:rPr>
            <w:sz w:val="18"/>
            <w:rPrChange w:id="25615" w:author="shorny" w:date="2014-06-09T18:55:00Z">
              <w:rPr/>
            </w:rPrChange>
          </w:rPr>
          <w:t xml:space="preserve">  </w:t>
        </w:r>
        <w:proofErr w:type="gramStart"/>
        <w:r w:rsidRPr="00D26196">
          <w:rPr>
            <w:rStyle w:val="keyword1"/>
            <w:sz w:val="18"/>
            <w:rPrChange w:id="25616" w:author="shorny" w:date="2014-06-09T18:55:00Z">
              <w:rPr>
                <w:rStyle w:val="keyword1"/>
              </w:rPr>
            </w:rPrChange>
          </w:rPr>
          <w:t>SELECT</w:t>
        </w:r>
        <w:r w:rsidRPr="00D26196">
          <w:rPr>
            <w:sz w:val="18"/>
            <w:rPrChange w:id="25617" w:author="shorny" w:date="2014-06-09T18:55:00Z">
              <w:rPr/>
            </w:rPrChange>
          </w:rPr>
          <w:t xml:space="preserve"> problems.*</w:t>
        </w:r>
        <w:proofErr w:type="gramEnd"/>
      </w:ins>
    </w:p>
    <w:p w14:paraId="4FCC944F" w14:textId="77777777" w:rsidR="00D26196" w:rsidRPr="00D26196" w:rsidRDefault="00D26196">
      <w:pPr>
        <w:pStyle w:val="HTMLPreformatted"/>
        <w:divId w:val="2032412305"/>
        <w:rPr>
          <w:ins w:id="25618" w:author="shorny" w:date="2014-06-09T18:54:00Z"/>
          <w:sz w:val="18"/>
          <w:rPrChange w:id="25619" w:author="shorny" w:date="2014-06-09T18:55:00Z">
            <w:rPr>
              <w:ins w:id="25620" w:author="shorny" w:date="2014-06-09T18:54:00Z"/>
            </w:rPr>
          </w:rPrChange>
        </w:rPr>
      </w:pPr>
      <w:ins w:id="25621" w:author="shorny" w:date="2014-06-09T18:54:00Z">
        <w:r w:rsidRPr="00D26196">
          <w:rPr>
            <w:sz w:val="18"/>
            <w:rPrChange w:id="25622" w:author="shorny" w:date="2014-06-09T18:55:00Z">
              <w:rPr/>
            </w:rPrChange>
          </w:rPr>
          <w:t xml:space="preserve">  </w:t>
        </w:r>
        <w:r w:rsidRPr="00D26196">
          <w:rPr>
            <w:rStyle w:val="keyword1"/>
            <w:sz w:val="18"/>
            <w:rPrChange w:id="25623" w:author="shorny" w:date="2014-06-09T18:55:00Z">
              <w:rPr>
                <w:rStyle w:val="keyword1"/>
              </w:rPr>
            </w:rPrChange>
          </w:rPr>
          <w:t>FROM</w:t>
        </w:r>
      </w:ins>
    </w:p>
    <w:p w14:paraId="76627030" w14:textId="77777777" w:rsidR="00D26196" w:rsidRPr="00D26196" w:rsidRDefault="00D26196">
      <w:pPr>
        <w:pStyle w:val="HTMLPreformatted"/>
        <w:divId w:val="2032412305"/>
        <w:rPr>
          <w:ins w:id="25624" w:author="shorny" w:date="2014-06-09T18:54:00Z"/>
          <w:sz w:val="18"/>
          <w:rPrChange w:id="25625" w:author="shorny" w:date="2014-06-09T18:55:00Z">
            <w:rPr>
              <w:ins w:id="25626" w:author="shorny" w:date="2014-06-09T18:54:00Z"/>
            </w:rPr>
          </w:rPrChange>
        </w:rPr>
      </w:pPr>
      <w:ins w:id="25627" w:author="shorny" w:date="2014-06-09T18:54:00Z">
        <w:r w:rsidRPr="00D26196">
          <w:rPr>
            <w:sz w:val="18"/>
            <w:rPrChange w:id="25628" w:author="shorny" w:date="2014-06-09T18:55:00Z">
              <w:rPr/>
            </w:rPrChange>
          </w:rPr>
          <w:t xml:space="preserve">  (</w:t>
        </w:r>
      </w:ins>
    </w:p>
    <w:p w14:paraId="3976EB4E" w14:textId="77777777" w:rsidR="00D26196" w:rsidRPr="00D26196" w:rsidRDefault="00D26196">
      <w:pPr>
        <w:pStyle w:val="HTMLPreformatted"/>
        <w:divId w:val="2032412305"/>
        <w:rPr>
          <w:ins w:id="25629" w:author="shorny" w:date="2014-06-09T18:54:00Z"/>
          <w:sz w:val="18"/>
          <w:rPrChange w:id="25630" w:author="shorny" w:date="2014-06-09T18:55:00Z">
            <w:rPr>
              <w:ins w:id="25631" w:author="shorny" w:date="2014-06-09T18:54:00Z"/>
            </w:rPr>
          </w:rPrChange>
        </w:rPr>
      </w:pPr>
      <w:ins w:id="25632" w:author="shorny" w:date="2014-06-09T18:54:00Z">
        <w:r w:rsidRPr="00D26196">
          <w:rPr>
            <w:sz w:val="18"/>
            <w:rPrChange w:id="25633" w:author="shorny" w:date="2014-06-09T18:55:00Z">
              <w:rPr/>
            </w:rPrChange>
          </w:rPr>
          <w:t xml:space="preserve">      </w:t>
        </w:r>
        <w:proofErr w:type="gramStart"/>
        <w:r w:rsidRPr="00D26196">
          <w:rPr>
            <w:rStyle w:val="keyword1"/>
            <w:sz w:val="18"/>
            <w:rPrChange w:id="25634" w:author="shorny" w:date="2014-06-09T18:55:00Z">
              <w:rPr>
                <w:rStyle w:val="keyword1"/>
              </w:rPr>
            </w:rPrChange>
          </w:rPr>
          <w:t>SELECT</w:t>
        </w:r>
        <w:r w:rsidRPr="00D26196">
          <w:rPr>
            <w:sz w:val="18"/>
            <w:rPrChange w:id="25635" w:author="shorny" w:date="2014-06-09T18:55:00Z">
              <w:rPr/>
            </w:rPrChange>
          </w:rPr>
          <w:t xml:space="preserve"> actuals.*</w:t>
        </w:r>
        <w:proofErr w:type="gramEnd"/>
      </w:ins>
    </w:p>
    <w:p w14:paraId="222DF192" w14:textId="77777777" w:rsidR="00D26196" w:rsidRPr="00D26196" w:rsidRDefault="00D26196">
      <w:pPr>
        <w:pStyle w:val="HTMLPreformatted"/>
        <w:divId w:val="2032412305"/>
        <w:rPr>
          <w:ins w:id="25636" w:author="shorny" w:date="2014-06-09T18:54:00Z"/>
          <w:sz w:val="18"/>
          <w:rPrChange w:id="25637" w:author="shorny" w:date="2014-06-09T18:55:00Z">
            <w:rPr>
              <w:ins w:id="25638" w:author="shorny" w:date="2014-06-09T18:54:00Z"/>
            </w:rPr>
          </w:rPrChange>
        </w:rPr>
      </w:pPr>
      <w:ins w:id="25639" w:author="shorny" w:date="2014-06-09T18:54:00Z">
        <w:r w:rsidRPr="00D26196">
          <w:rPr>
            <w:sz w:val="18"/>
            <w:rPrChange w:id="25640" w:author="shorny" w:date="2014-06-09T18:55:00Z">
              <w:rPr/>
            </w:rPrChange>
          </w:rPr>
          <w:t xml:space="preserve">      </w:t>
        </w:r>
        <w:r w:rsidRPr="00D26196">
          <w:rPr>
            <w:rStyle w:val="keyword1"/>
            <w:sz w:val="18"/>
            <w:rPrChange w:id="25641" w:author="shorny" w:date="2014-06-09T18:55:00Z">
              <w:rPr>
                <w:rStyle w:val="keyword1"/>
              </w:rPr>
            </w:rPrChange>
          </w:rPr>
          <w:t>FROM</w:t>
        </w:r>
        <w:r w:rsidRPr="00D26196">
          <w:rPr>
            <w:sz w:val="18"/>
            <w:rPrChange w:id="25642" w:author="shorny" w:date="2014-06-09T18:55:00Z">
              <w:rPr/>
            </w:rPrChange>
          </w:rPr>
          <w:t xml:space="preserve"> utrans_q_actuals actuals</w:t>
        </w:r>
      </w:ins>
    </w:p>
    <w:p w14:paraId="57992689" w14:textId="77777777" w:rsidR="00D26196" w:rsidRPr="00D26196" w:rsidRDefault="00D26196">
      <w:pPr>
        <w:pStyle w:val="HTMLPreformatted"/>
        <w:divId w:val="2032412305"/>
        <w:rPr>
          <w:ins w:id="25643" w:author="shorny" w:date="2014-06-09T18:54:00Z"/>
          <w:sz w:val="18"/>
          <w:rPrChange w:id="25644" w:author="shorny" w:date="2014-06-09T18:55:00Z">
            <w:rPr>
              <w:ins w:id="25645" w:author="shorny" w:date="2014-06-09T18:54:00Z"/>
            </w:rPr>
          </w:rPrChange>
        </w:rPr>
      </w:pPr>
      <w:ins w:id="25646" w:author="shorny" w:date="2014-06-09T18:54:00Z">
        <w:r w:rsidRPr="00D26196">
          <w:rPr>
            <w:sz w:val="18"/>
            <w:rPrChange w:id="25647" w:author="shorny" w:date="2014-06-09T18:55:00Z">
              <w:rPr/>
            </w:rPrChange>
          </w:rPr>
          <w:t xml:space="preserve">      </w:t>
        </w:r>
        <w:r w:rsidRPr="00D26196">
          <w:rPr>
            <w:rStyle w:val="keyword1"/>
            <w:sz w:val="18"/>
            <w:rPrChange w:id="25648" w:author="shorny" w:date="2014-06-09T18:55:00Z">
              <w:rPr>
                <w:rStyle w:val="keyword1"/>
              </w:rPr>
            </w:rPrChange>
          </w:rPr>
          <w:t>UNION</w:t>
        </w:r>
        <w:r w:rsidRPr="00D26196">
          <w:rPr>
            <w:sz w:val="18"/>
            <w:rPrChange w:id="25649" w:author="shorny" w:date="2014-06-09T18:55:00Z">
              <w:rPr/>
            </w:rPrChange>
          </w:rPr>
          <w:t xml:space="preserve"> </w:t>
        </w:r>
        <w:r w:rsidRPr="00D26196">
          <w:rPr>
            <w:rStyle w:val="keyword1"/>
            <w:sz w:val="18"/>
            <w:rPrChange w:id="25650" w:author="shorny" w:date="2014-06-09T18:55:00Z">
              <w:rPr>
                <w:rStyle w:val="keyword1"/>
              </w:rPr>
            </w:rPrChange>
          </w:rPr>
          <w:t>ALL</w:t>
        </w:r>
      </w:ins>
    </w:p>
    <w:p w14:paraId="29682DF6" w14:textId="77777777" w:rsidR="00D26196" w:rsidRPr="00D26196" w:rsidRDefault="00D26196">
      <w:pPr>
        <w:pStyle w:val="HTMLPreformatted"/>
        <w:divId w:val="2032412305"/>
        <w:rPr>
          <w:ins w:id="25651" w:author="shorny" w:date="2014-06-09T18:54:00Z"/>
          <w:sz w:val="18"/>
          <w:rPrChange w:id="25652" w:author="shorny" w:date="2014-06-09T18:55:00Z">
            <w:rPr>
              <w:ins w:id="25653" w:author="shorny" w:date="2014-06-09T18:54:00Z"/>
            </w:rPr>
          </w:rPrChange>
        </w:rPr>
      </w:pPr>
      <w:ins w:id="25654" w:author="shorny" w:date="2014-06-09T18:54:00Z">
        <w:r w:rsidRPr="00D26196">
          <w:rPr>
            <w:sz w:val="18"/>
            <w:rPrChange w:id="25655" w:author="shorny" w:date="2014-06-09T18:55:00Z">
              <w:rPr/>
            </w:rPrChange>
          </w:rPr>
          <w:t xml:space="preserve">      </w:t>
        </w:r>
        <w:proofErr w:type="gramStart"/>
        <w:r w:rsidRPr="00D26196">
          <w:rPr>
            <w:rStyle w:val="keyword1"/>
            <w:sz w:val="18"/>
            <w:rPrChange w:id="25656" w:author="shorny" w:date="2014-06-09T18:55:00Z">
              <w:rPr>
                <w:rStyle w:val="keyword1"/>
              </w:rPr>
            </w:rPrChange>
          </w:rPr>
          <w:t>SELECT</w:t>
        </w:r>
        <w:r w:rsidRPr="00D26196">
          <w:rPr>
            <w:sz w:val="18"/>
            <w:rPrChange w:id="25657" w:author="shorny" w:date="2014-06-09T18:55:00Z">
              <w:rPr/>
            </w:rPrChange>
          </w:rPr>
          <w:t xml:space="preserve"> expecteds.*</w:t>
        </w:r>
        <w:proofErr w:type="gramEnd"/>
      </w:ins>
    </w:p>
    <w:p w14:paraId="1CB80831" w14:textId="77777777" w:rsidR="00D26196" w:rsidRPr="00D26196" w:rsidRDefault="00D26196">
      <w:pPr>
        <w:pStyle w:val="HTMLPreformatted"/>
        <w:divId w:val="2032412305"/>
        <w:rPr>
          <w:ins w:id="25658" w:author="shorny" w:date="2014-06-09T18:54:00Z"/>
          <w:sz w:val="18"/>
          <w:rPrChange w:id="25659" w:author="shorny" w:date="2014-06-09T18:55:00Z">
            <w:rPr>
              <w:ins w:id="25660" w:author="shorny" w:date="2014-06-09T18:54:00Z"/>
            </w:rPr>
          </w:rPrChange>
        </w:rPr>
      </w:pPr>
      <w:ins w:id="25661" w:author="shorny" w:date="2014-06-09T18:54:00Z">
        <w:r w:rsidRPr="00D26196">
          <w:rPr>
            <w:sz w:val="18"/>
            <w:rPrChange w:id="25662" w:author="shorny" w:date="2014-06-09T18:55:00Z">
              <w:rPr/>
            </w:rPrChange>
          </w:rPr>
          <w:t xml:space="preserve">      </w:t>
        </w:r>
        <w:r w:rsidRPr="00D26196">
          <w:rPr>
            <w:rStyle w:val="keyword1"/>
            <w:sz w:val="18"/>
            <w:rPrChange w:id="25663" w:author="shorny" w:date="2014-06-09T18:55:00Z">
              <w:rPr>
                <w:rStyle w:val="keyword1"/>
              </w:rPr>
            </w:rPrChange>
          </w:rPr>
          <w:t>FROM</w:t>
        </w:r>
        <w:r w:rsidRPr="00D26196">
          <w:rPr>
            <w:sz w:val="18"/>
            <w:rPrChange w:id="25664" w:author="shorny" w:date="2014-06-09T18:55:00Z">
              <w:rPr/>
            </w:rPrChange>
          </w:rPr>
          <w:t xml:space="preserve"> utrans_q_expecteds expecteds</w:t>
        </w:r>
      </w:ins>
    </w:p>
    <w:p w14:paraId="5B1F00C3" w14:textId="77777777" w:rsidR="00D26196" w:rsidRPr="00D26196" w:rsidRDefault="00D26196">
      <w:pPr>
        <w:pStyle w:val="HTMLPreformatted"/>
        <w:divId w:val="2032412305"/>
        <w:rPr>
          <w:ins w:id="25665" w:author="shorny" w:date="2014-06-09T18:54:00Z"/>
          <w:sz w:val="18"/>
          <w:rPrChange w:id="25666" w:author="shorny" w:date="2014-06-09T18:55:00Z">
            <w:rPr>
              <w:ins w:id="25667" w:author="shorny" w:date="2014-06-09T18:54:00Z"/>
            </w:rPr>
          </w:rPrChange>
        </w:rPr>
      </w:pPr>
      <w:ins w:id="25668" w:author="shorny" w:date="2014-06-09T18:54:00Z">
        <w:r w:rsidRPr="00D26196">
          <w:rPr>
            <w:sz w:val="18"/>
            <w:rPrChange w:id="25669" w:author="shorny" w:date="2014-06-09T18:55:00Z">
              <w:rPr/>
            </w:rPrChange>
          </w:rPr>
          <w:t xml:space="preserve">  )  problems</w:t>
        </w:r>
      </w:ins>
    </w:p>
    <w:p w14:paraId="4F6D252F" w14:textId="77777777" w:rsidR="00D26196" w:rsidRPr="00D26196" w:rsidRDefault="00D26196">
      <w:pPr>
        <w:pStyle w:val="HTMLPreformatted"/>
        <w:divId w:val="2032412305"/>
        <w:rPr>
          <w:ins w:id="25670" w:author="shorny" w:date="2014-06-09T18:54:00Z"/>
          <w:sz w:val="18"/>
          <w:rPrChange w:id="25671" w:author="shorny" w:date="2014-06-09T18:55:00Z">
            <w:rPr>
              <w:ins w:id="25672" w:author="shorny" w:date="2014-06-09T18:54:00Z"/>
            </w:rPr>
          </w:rPrChange>
        </w:rPr>
      </w:pPr>
      <w:ins w:id="25673" w:author="shorny" w:date="2014-06-09T18:54:00Z">
        <w:r w:rsidRPr="00D26196">
          <w:rPr>
            <w:sz w:val="18"/>
            <w:rPrChange w:id="25674" w:author="shorny" w:date="2014-06-09T18:55:00Z">
              <w:rPr/>
            </w:rPrChange>
          </w:rPr>
          <w:t xml:space="preserve">  </w:t>
        </w:r>
        <w:r w:rsidRPr="00D26196">
          <w:rPr>
            <w:rStyle w:val="keyword1"/>
            <w:sz w:val="18"/>
            <w:rPrChange w:id="25675" w:author="shorny" w:date="2014-06-09T18:55:00Z">
              <w:rPr>
                <w:rStyle w:val="keyword1"/>
              </w:rPr>
            </w:rPrChange>
          </w:rPr>
          <w:t>GROUP</w:t>
        </w:r>
        <w:r w:rsidRPr="00D26196">
          <w:rPr>
            <w:sz w:val="18"/>
            <w:rPrChange w:id="25676" w:author="shorny" w:date="2014-06-09T18:55:00Z">
              <w:rPr/>
            </w:rPrChange>
          </w:rPr>
          <w:t xml:space="preserve"> </w:t>
        </w:r>
        <w:r w:rsidRPr="00D26196">
          <w:rPr>
            <w:rStyle w:val="keyword1"/>
            <w:sz w:val="18"/>
            <w:rPrChange w:id="25677" w:author="shorny" w:date="2014-06-09T18:55:00Z">
              <w:rPr>
                <w:rStyle w:val="keyword1"/>
              </w:rPr>
            </w:rPrChange>
          </w:rPr>
          <w:t>BY</w:t>
        </w:r>
        <w:r w:rsidRPr="00D26196">
          <w:rPr>
            <w:sz w:val="18"/>
            <w:rPrChange w:id="25678" w:author="shorny" w:date="2014-06-09T18:55:00Z">
              <w:rPr/>
            </w:rPrChange>
          </w:rPr>
          <w:t xml:space="preserve"> problems.ApplicationID</w:t>
        </w:r>
      </w:ins>
    </w:p>
    <w:p w14:paraId="29386EF1" w14:textId="77777777" w:rsidR="00D26196" w:rsidRPr="00D26196" w:rsidRDefault="00D26196">
      <w:pPr>
        <w:pStyle w:val="HTMLPreformatted"/>
        <w:divId w:val="2032412305"/>
        <w:rPr>
          <w:ins w:id="25679" w:author="shorny" w:date="2014-06-09T18:54:00Z"/>
          <w:sz w:val="18"/>
          <w:rPrChange w:id="25680" w:author="shorny" w:date="2014-06-09T18:55:00Z">
            <w:rPr>
              <w:ins w:id="25681" w:author="shorny" w:date="2014-06-09T18:54:00Z"/>
            </w:rPr>
          </w:rPrChange>
        </w:rPr>
      </w:pPr>
      <w:ins w:id="25682" w:author="shorny" w:date="2014-06-09T18:54:00Z">
        <w:r w:rsidRPr="00D26196">
          <w:rPr>
            <w:sz w:val="18"/>
            <w:rPrChange w:id="25683" w:author="shorny" w:date="2014-06-09T18:55:00Z">
              <w:rPr/>
            </w:rPrChange>
          </w:rPr>
          <w:t xml:space="preserve">  </w:t>
        </w:r>
        <w:r w:rsidRPr="00D26196">
          <w:rPr>
            <w:rStyle w:val="keyword1"/>
            <w:sz w:val="18"/>
            <w:rPrChange w:id="25684" w:author="shorny" w:date="2014-06-09T18:55:00Z">
              <w:rPr>
                <w:rStyle w:val="keyword1"/>
              </w:rPr>
            </w:rPrChange>
          </w:rPr>
          <w:t>HAVING</w:t>
        </w:r>
        <w:r w:rsidRPr="00D26196">
          <w:rPr>
            <w:sz w:val="18"/>
            <w:rPrChange w:id="25685" w:author="shorny" w:date="2014-06-09T18:55:00Z">
              <w:rPr/>
            </w:rPrChange>
          </w:rPr>
          <w:t xml:space="preserve"> </w:t>
        </w:r>
        <w:proofErr w:type="gramStart"/>
        <w:r w:rsidRPr="00D26196">
          <w:rPr>
            <w:rStyle w:val="builtin1"/>
            <w:sz w:val="18"/>
            <w:rPrChange w:id="25686" w:author="shorny" w:date="2014-06-09T18:55:00Z">
              <w:rPr>
                <w:rStyle w:val="builtin1"/>
              </w:rPr>
            </w:rPrChange>
          </w:rPr>
          <w:t>COUNT</w:t>
        </w:r>
        <w:r w:rsidRPr="00D26196">
          <w:rPr>
            <w:sz w:val="18"/>
            <w:rPrChange w:id="25687" w:author="shorny" w:date="2014-06-09T18:55:00Z">
              <w:rPr/>
            </w:rPrChange>
          </w:rPr>
          <w:t>(</w:t>
        </w:r>
        <w:proofErr w:type="gramEnd"/>
        <w:r w:rsidRPr="00D26196">
          <w:rPr>
            <w:sz w:val="18"/>
            <w:rPrChange w:id="25688" w:author="shorny" w:date="2014-06-09T18:55:00Z">
              <w:rPr/>
            </w:rPrChange>
          </w:rPr>
          <w:t>*) = 1</w:t>
        </w:r>
      </w:ins>
    </w:p>
    <w:p w14:paraId="7504D87B" w14:textId="77777777" w:rsidR="00D26196" w:rsidRPr="00D26196" w:rsidRDefault="00D26196">
      <w:pPr>
        <w:pStyle w:val="HTMLPreformatted"/>
        <w:divId w:val="2032412305"/>
        <w:rPr>
          <w:ins w:id="25689" w:author="shorny" w:date="2014-06-09T18:54:00Z"/>
          <w:sz w:val="18"/>
          <w:rPrChange w:id="25690" w:author="shorny" w:date="2014-06-09T18:55:00Z">
            <w:rPr>
              <w:ins w:id="25691" w:author="shorny" w:date="2014-06-09T18:54:00Z"/>
            </w:rPr>
          </w:rPrChange>
        </w:rPr>
      </w:pPr>
      <w:ins w:id="25692" w:author="shorny" w:date="2014-06-09T18:54:00Z">
        <w:r w:rsidRPr="00D26196">
          <w:rPr>
            <w:sz w:val="18"/>
            <w:rPrChange w:id="25693" w:author="shorny" w:date="2014-06-09T18:55:00Z">
              <w:rPr/>
            </w:rPrChange>
          </w:rPr>
          <w:t xml:space="preserve">  </w:t>
        </w:r>
        <w:r w:rsidRPr="00D26196">
          <w:rPr>
            <w:rStyle w:val="keyword1"/>
            <w:sz w:val="18"/>
            <w:rPrChange w:id="25694" w:author="shorny" w:date="2014-06-09T18:55:00Z">
              <w:rPr>
                <w:rStyle w:val="keyword1"/>
              </w:rPr>
            </w:rPrChange>
          </w:rPr>
          <w:t>ORDER</w:t>
        </w:r>
        <w:r w:rsidRPr="00D26196">
          <w:rPr>
            <w:sz w:val="18"/>
            <w:rPrChange w:id="25695" w:author="shorny" w:date="2014-06-09T18:55:00Z">
              <w:rPr/>
            </w:rPrChange>
          </w:rPr>
          <w:t xml:space="preserve"> </w:t>
        </w:r>
        <w:r w:rsidRPr="00D26196">
          <w:rPr>
            <w:rStyle w:val="keyword1"/>
            <w:sz w:val="18"/>
            <w:rPrChange w:id="25696" w:author="shorny" w:date="2014-06-09T18:55:00Z">
              <w:rPr>
                <w:rStyle w:val="keyword1"/>
              </w:rPr>
            </w:rPrChange>
          </w:rPr>
          <w:t>BY</w:t>
        </w:r>
        <w:r w:rsidRPr="00D26196">
          <w:rPr>
            <w:sz w:val="18"/>
            <w:rPrChange w:id="25697" w:author="shorny" w:date="2014-06-09T18:55:00Z">
              <w:rPr/>
            </w:rPrChange>
          </w:rPr>
          <w:t xml:space="preserve"> </w:t>
        </w:r>
        <w:proofErr w:type="gramStart"/>
        <w:r w:rsidRPr="00D26196">
          <w:rPr>
            <w:sz w:val="18"/>
            <w:rPrChange w:id="25698" w:author="shorny" w:date="2014-06-09T18:55:00Z">
              <w:rPr/>
            </w:rPrChange>
          </w:rPr>
          <w:t>problems.ApplicationID ;</w:t>
        </w:r>
        <w:proofErr w:type="gramEnd"/>
      </w:ins>
    </w:p>
    <w:p w14:paraId="55F1EB15" w14:textId="77777777" w:rsidR="00D26196" w:rsidRPr="00D26196" w:rsidRDefault="00D26196">
      <w:pPr>
        <w:pStyle w:val="HTMLPreformatted"/>
        <w:divId w:val="2032412305"/>
        <w:rPr>
          <w:ins w:id="25699" w:author="shorny" w:date="2014-06-09T18:54:00Z"/>
          <w:sz w:val="18"/>
          <w:rPrChange w:id="25700" w:author="shorny" w:date="2014-06-09T18:55:00Z">
            <w:rPr>
              <w:ins w:id="25701" w:author="shorny" w:date="2014-06-09T18:54:00Z"/>
            </w:rPr>
          </w:rPrChange>
        </w:rPr>
      </w:pPr>
    </w:p>
    <w:p w14:paraId="3CD45CF8" w14:textId="77777777" w:rsidR="00D26196" w:rsidRPr="00D26196" w:rsidRDefault="00D26196">
      <w:pPr>
        <w:pStyle w:val="HTMLPreformatted"/>
        <w:divId w:val="2032412305"/>
        <w:rPr>
          <w:ins w:id="25702" w:author="shorny" w:date="2014-06-09T18:54:00Z"/>
          <w:rStyle w:val="comment1"/>
          <w:sz w:val="18"/>
          <w:rPrChange w:id="25703" w:author="shorny" w:date="2014-06-09T18:55:00Z">
            <w:rPr>
              <w:ins w:id="25704" w:author="shorny" w:date="2014-06-09T18:54:00Z"/>
              <w:rStyle w:val="comment1"/>
            </w:rPr>
          </w:rPrChange>
        </w:rPr>
      </w:pPr>
      <w:ins w:id="25705" w:author="shorny" w:date="2014-06-09T18:54:00Z">
        <w:r w:rsidRPr="00D26196">
          <w:rPr>
            <w:sz w:val="18"/>
            <w:rPrChange w:id="25706" w:author="shorny" w:date="2014-06-09T18:55:00Z">
              <w:rPr/>
            </w:rPrChange>
          </w:rPr>
          <w:t xml:space="preserve">  </w:t>
        </w:r>
        <w:r w:rsidRPr="00D26196">
          <w:rPr>
            <w:rStyle w:val="comment1"/>
            <w:sz w:val="18"/>
            <w:rPrChange w:id="25707" w:author="shorny" w:date="2014-06-09T18:55:00Z">
              <w:rPr>
                <w:rStyle w:val="comment1"/>
              </w:rPr>
            </w:rPrChange>
          </w:rPr>
          <w:t xml:space="preserve">-- </w:t>
        </w:r>
        <w:proofErr w:type="gramStart"/>
        <w:r w:rsidRPr="00D26196">
          <w:rPr>
            <w:rStyle w:val="comment1"/>
            <w:sz w:val="18"/>
            <w:rPrChange w:id="25708" w:author="shorny" w:date="2014-06-09T18:55:00Z">
              <w:rPr>
                <w:rStyle w:val="comment1"/>
              </w:rPr>
            </w:rPrChange>
          </w:rPr>
          <w:t>report</w:t>
        </w:r>
        <w:proofErr w:type="gramEnd"/>
        <w:r w:rsidRPr="00D26196">
          <w:rPr>
            <w:rStyle w:val="comment1"/>
            <w:sz w:val="18"/>
            <w:rPrChange w:id="25709" w:author="shorny" w:date="2014-06-09T18:55:00Z">
              <w:rPr>
                <w:rStyle w:val="comment1"/>
              </w:rPr>
            </w:rPrChange>
          </w:rPr>
          <w:t xml:space="preserve"> an error if the 'problems' table isn't empty</w:t>
        </w:r>
      </w:ins>
    </w:p>
    <w:p w14:paraId="39FF75DA" w14:textId="77777777" w:rsidR="00D26196" w:rsidRPr="00D26196" w:rsidRDefault="00D26196">
      <w:pPr>
        <w:pStyle w:val="HTMLPreformatted"/>
        <w:divId w:val="2032412305"/>
        <w:rPr>
          <w:ins w:id="25710" w:author="shorny" w:date="2014-06-09T18:54:00Z"/>
          <w:sz w:val="18"/>
          <w:rPrChange w:id="25711" w:author="shorny" w:date="2014-06-09T18:55:00Z">
            <w:rPr>
              <w:ins w:id="25712" w:author="shorny" w:date="2014-06-09T18:54:00Z"/>
            </w:rPr>
          </w:rPrChange>
        </w:rPr>
      </w:pPr>
      <w:ins w:id="25713" w:author="shorny" w:date="2014-06-09T18:54:00Z">
        <w:r w:rsidRPr="00D26196">
          <w:rPr>
            <w:sz w:val="18"/>
            <w:rPrChange w:id="25714" w:author="shorny" w:date="2014-06-09T18:55:00Z">
              <w:rPr/>
            </w:rPrChange>
          </w:rPr>
          <w:t xml:space="preserve">  </w:t>
        </w:r>
        <w:r w:rsidRPr="00D26196">
          <w:rPr>
            <w:rStyle w:val="keyword1"/>
            <w:sz w:val="18"/>
            <w:rPrChange w:id="25715" w:author="shorny" w:date="2014-06-09T18:55:00Z">
              <w:rPr>
                <w:rStyle w:val="keyword1"/>
              </w:rPr>
            </w:rPrChange>
          </w:rPr>
          <w:t>CALL</w:t>
        </w:r>
        <w:r w:rsidRPr="00D26196">
          <w:rPr>
            <w:sz w:val="18"/>
            <w:rPrChange w:id="25716" w:author="shorny" w:date="2014-06-09T18:55:00Z">
              <w:rPr/>
            </w:rPrChange>
          </w:rPr>
          <w:t xml:space="preserve"> stk_unit.assert_table_</w:t>
        </w:r>
        <w:proofErr w:type="gramStart"/>
        <w:r w:rsidRPr="00D26196">
          <w:rPr>
            <w:sz w:val="18"/>
            <w:rPrChange w:id="25717" w:author="shorny" w:date="2014-06-09T18:55:00Z">
              <w:rPr/>
            </w:rPrChange>
          </w:rPr>
          <w:t>empty(</w:t>
        </w:r>
        <w:proofErr w:type="gramEnd"/>
        <w:r w:rsidRPr="00D26196">
          <w:rPr>
            <w:sz w:val="18"/>
            <w:rPrChange w:id="25718" w:author="shorny" w:date="2014-06-09T18:55:00Z">
              <w:rPr/>
            </w:rPrChange>
          </w:rPr>
          <w:t xml:space="preserve"> </w:t>
        </w:r>
      </w:ins>
    </w:p>
    <w:p w14:paraId="18590B48" w14:textId="77777777" w:rsidR="00D26196" w:rsidRPr="00D26196" w:rsidRDefault="00D26196">
      <w:pPr>
        <w:pStyle w:val="HTMLPreformatted"/>
        <w:divId w:val="2032412305"/>
        <w:rPr>
          <w:ins w:id="25719" w:author="shorny" w:date="2014-06-09T18:54:00Z"/>
          <w:sz w:val="18"/>
          <w:rPrChange w:id="25720" w:author="shorny" w:date="2014-06-09T18:55:00Z">
            <w:rPr>
              <w:ins w:id="25721" w:author="shorny" w:date="2014-06-09T18:54:00Z"/>
            </w:rPr>
          </w:rPrChange>
        </w:rPr>
      </w:pPr>
      <w:ins w:id="25722" w:author="shorny" w:date="2014-06-09T18:54:00Z">
        <w:r w:rsidRPr="00D26196">
          <w:rPr>
            <w:sz w:val="18"/>
            <w:rPrChange w:id="25723" w:author="shorny" w:date="2014-06-09T18:55:00Z">
              <w:rPr/>
            </w:rPrChange>
          </w:rPr>
          <w:t xml:space="preserve">    </w:t>
        </w:r>
        <w:proofErr w:type="gramStart"/>
        <w:r w:rsidRPr="00D26196">
          <w:rPr>
            <w:sz w:val="18"/>
            <w:rPrChange w:id="25724" w:author="shorny" w:date="2014-06-09T18:55:00Z">
              <w:rPr/>
            </w:rPrChange>
          </w:rPr>
          <w:t>DATABASE(</w:t>
        </w:r>
        <w:proofErr w:type="gramEnd"/>
        <w:r w:rsidRPr="00D26196">
          <w:rPr>
            <w:sz w:val="18"/>
            <w:rPrChange w:id="25725" w:author="shorny" w:date="2014-06-09T18:55:00Z">
              <w:rPr/>
            </w:rPrChange>
          </w:rPr>
          <w:t>),</w:t>
        </w:r>
      </w:ins>
    </w:p>
    <w:p w14:paraId="2B128FE4" w14:textId="77777777" w:rsidR="00D26196" w:rsidRPr="00D26196" w:rsidRDefault="00D26196">
      <w:pPr>
        <w:pStyle w:val="HTMLPreformatted"/>
        <w:divId w:val="2032412305"/>
        <w:rPr>
          <w:ins w:id="25726" w:author="shorny" w:date="2014-06-09T18:54:00Z"/>
          <w:sz w:val="18"/>
          <w:rPrChange w:id="25727" w:author="shorny" w:date="2014-06-09T18:55:00Z">
            <w:rPr>
              <w:ins w:id="25728" w:author="shorny" w:date="2014-06-09T18:54:00Z"/>
            </w:rPr>
          </w:rPrChange>
        </w:rPr>
      </w:pPr>
      <w:ins w:id="25729" w:author="shorny" w:date="2014-06-09T18:54:00Z">
        <w:r w:rsidRPr="00D26196">
          <w:rPr>
            <w:sz w:val="18"/>
            <w:rPrChange w:id="25730" w:author="shorny" w:date="2014-06-09T18:55:00Z">
              <w:rPr/>
            </w:rPrChange>
          </w:rPr>
          <w:t xml:space="preserve">    </w:t>
        </w:r>
        <w:r w:rsidRPr="00D26196">
          <w:rPr>
            <w:rStyle w:val="string1"/>
            <w:sz w:val="18"/>
            <w:rPrChange w:id="25731" w:author="shorny" w:date="2014-06-09T18:55:00Z">
              <w:rPr>
                <w:rStyle w:val="string1"/>
              </w:rPr>
            </w:rPrChange>
          </w:rPr>
          <w:t>'utrans_q_problems'</w:t>
        </w:r>
        <w:r w:rsidRPr="00D26196">
          <w:rPr>
            <w:sz w:val="18"/>
            <w:rPrChange w:id="25732" w:author="shorny" w:date="2014-06-09T18:55:00Z">
              <w:rPr/>
            </w:rPrChange>
          </w:rPr>
          <w:t xml:space="preserve">, </w:t>
        </w:r>
      </w:ins>
    </w:p>
    <w:p w14:paraId="0226E34A" w14:textId="77777777" w:rsidR="00D26196" w:rsidRPr="00D26196" w:rsidRDefault="00D26196">
      <w:pPr>
        <w:pStyle w:val="HTMLPreformatted"/>
        <w:divId w:val="2032412305"/>
        <w:rPr>
          <w:ins w:id="25733" w:author="shorny" w:date="2014-06-09T18:54:00Z"/>
          <w:sz w:val="18"/>
          <w:rPrChange w:id="25734" w:author="shorny" w:date="2014-06-09T18:55:00Z">
            <w:rPr>
              <w:ins w:id="25735" w:author="shorny" w:date="2014-06-09T18:54:00Z"/>
            </w:rPr>
          </w:rPrChange>
        </w:rPr>
      </w:pPr>
      <w:ins w:id="25736" w:author="shorny" w:date="2014-06-09T18:54:00Z">
        <w:r w:rsidRPr="00D26196">
          <w:rPr>
            <w:sz w:val="18"/>
            <w:rPrChange w:id="25737" w:author="shorny" w:date="2014-06-09T18:55:00Z">
              <w:rPr/>
            </w:rPrChange>
          </w:rPr>
          <w:t xml:space="preserve">    </w:t>
        </w:r>
        <w:r w:rsidRPr="00D26196">
          <w:rPr>
            <w:rStyle w:val="string1"/>
            <w:sz w:val="18"/>
            <w:rPrChange w:id="25738" w:author="shorny" w:date="2014-06-09T18:55:00Z">
              <w:rPr>
                <w:rStyle w:val="string1"/>
              </w:rPr>
            </w:rPrChange>
          </w:rPr>
          <w:t>'Incorrect results'</w:t>
        </w:r>
        <w:proofErr w:type="gramStart"/>
        <w:r w:rsidRPr="00D26196">
          <w:rPr>
            <w:sz w:val="18"/>
            <w:rPrChange w:id="25739" w:author="shorny" w:date="2014-06-09T18:55:00Z">
              <w:rPr/>
            </w:rPrChange>
          </w:rPr>
          <w:t>) ;</w:t>
        </w:r>
        <w:proofErr w:type="gramEnd"/>
        <w:r w:rsidRPr="00D26196">
          <w:rPr>
            <w:sz w:val="18"/>
            <w:rPrChange w:id="25740" w:author="shorny" w:date="2014-06-09T18:55:00Z">
              <w:rPr/>
            </w:rPrChange>
          </w:rPr>
          <w:t xml:space="preserve"> </w:t>
        </w:r>
      </w:ins>
    </w:p>
    <w:p w14:paraId="28EA4FF9" w14:textId="77777777" w:rsidR="00D26196" w:rsidRPr="00D26196" w:rsidRDefault="00D26196">
      <w:pPr>
        <w:pStyle w:val="HTMLPreformatted"/>
        <w:divId w:val="2032412305"/>
        <w:rPr>
          <w:ins w:id="25741" w:author="shorny" w:date="2014-06-09T18:54:00Z"/>
          <w:sz w:val="18"/>
          <w:rPrChange w:id="25742" w:author="shorny" w:date="2014-06-09T18:55:00Z">
            <w:rPr>
              <w:ins w:id="25743" w:author="shorny" w:date="2014-06-09T18:54:00Z"/>
            </w:rPr>
          </w:rPrChange>
        </w:rPr>
      </w:pPr>
    </w:p>
    <w:p w14:paraId="400ABEE1" w14:textId="77777777" w:rsidR="00D26196" w:rsidRPr="00D26196" w:rsidRDefault="00D26196">
      <w:pPr>
        <w:pStyle w:val="HTMLPreformatted"/>
        <w:divId w:val="2032412305"/>
        <w:rPr>
          <w:ins w:id="25744" w:author="shorny" w:date="2014-06-09T18:54:00Z"/>
          <w:sz w:val="18"/>
          <w:rPrChange w:id="25745" w:author="shorny" w:date="2014-06-09T18:55:00Z">
            <w:rPr>
              <w:ins w:id="25746" w:author="shorny" w:date="2014-06-09T18:54:00Z"/>
            </w:rPr>
          </w:rPrChange>
        </w:rPr>
      </w:pPr>
      <w:ins w:id="25747" w:author="shorny" w:date="2014-06-09T18:54:00Z">
        <w:r w:rsidRPr="00D26196">
          <w:rPr>
            <w:sz w:val="18"/>
            <w:rPrChange w:id="25748" w:author="shorny" w:date="2014-06-09T18:55:00Z">
              <w:rPr/>
            </w:rPrChange>
          </w:rPr>
          <w:t xml:space="preserve">  </w:t>
        </w:r>
        <w:r w:rsidRPr="00D26196">
          <w:rPr>
            <w:rStyle w:val="keyword1"/>
            <w:sz w:val="18"/>
            <w:rPrChange w:id="25749" w:author="shorny" w:date="2014-06-09T18:55:00Z">
              <w:rPr>
                <w:rStyle w:val="keyword1"/>
              </w:rPr>
            </w:rPrChange>
          </w:rPr>
          <w:t>DROP</w:t>
        </w:r>
        <w:r w:rsidRPr="00D26196">
          <w:rPr>
            <w:sz w:val="18"/>
            <w:rPrChange w:id="25750" w:author="shorny" w:date="2014-06-09T18:55:00Z">
              <w:rPr/>
            </w:rPrChange>
          </w:rPr>
          <w:t xml:space="preserve"> </w:t>
        </w:r>
        <w:r w:rsidRPr="00D26196">
          <w:rPr>
            <w:rStyle w:val="keyword1"/>
            <w:sz w:val="18"/>
            <w:rPrChange w:id="25751" w:author="shorny" w:date="2014-06-09T18:55:00Z">
              <w:rPr>
                <w:rStyle w:val="keyword1"/>
              </w:rPr>
            </w:rPrChange>
          </w:rPr>
          <w:t>TABLE</w:t>
        </w:r>
        <w:r w:rsidRPr="00D26196">
          <w:rPr>
            <w:sz w:val="18"/>
            <w:rPrChange w:id="25752" w:author="shorny" w:date="2014-06-09T18:55:00Z">
              <w:rPr/>
            </w:rPrChange>
          </w:rPr>
          <w:t xml:space="preserve"> </w:t>
        </w:r>
        <w:r w:rsidRPr="00D26196">
          <w:rPr>
            <w:rStyle w:val="function-name1"/>
            <w:sz w:val="18"/>
            <w:rPrChange w:id="25753" w:author="shorny" w:date="2014-06-09T18:55:00Z">
              <w:rPr>
                <w:rStyle w:val="function-name1"/>
              </w:rPr>
            </w:rPrChange>
          </w:rPr>
          <w:t>utrans_q_</w:t>
        </w:r>
        <w:proofErr w:type="gramStart"/>
        <w:r w:rsidRPr="00D26196">
          <w:rPr>
            <w:rStyle w:val="function-name1"/>
            <w:sz w:val="18"/>
            <w:rPrChange w:id="25754" w:author="shorny" w:date="2014-06-09T18:55:00Z">
              <w:rPr>
                <w:rStyle w:val="function-name1"/>
              </w:rPr>
            </w:rPrChange>
          </w:rPr>
          <w:t>expecteds</w:t>
        </w:r>
        <w:r w:rsidRPr="00D26196">
          <w:rPr>
            <w:sz w:val="18"/>
            <w:rPrChange w:id="25755" w:author="shorny" w:date="2014-06-09T18:55:00Z">
              <w:rPr/>
            </w:rPrChange>
          </w:rPr>
          <w:t xml:space="preserve"> ;</w:t>
        </w:r>
        <w:proofErr w:type="gramEnd"/>
      </w:ins>
    </w:p>
    <w:p w14:paraId="774989CA" w14:textId="77777777" w:rsidR="00D26196" w:rsidRPr="00D26196" w:rsidRDefault="00D26196">
      <w:pPr>
        <w:pStyle w:val="HTMLPreformatted"/>
        <w:divId w:val="2032412305"/>
        <w:rPr>
          <w:ins w:id="25756" w:author="shorny" w:date="2014-06-09T18:54:00Z"/>
          <w:sz w:val="18"/>
          <w:rPrChange w:id="25757" w:author="shorny" w:date="2014-06-09T18:55:00Z">
            <w:rPr>
              <w:ins w:id="25758" w:author="shorny" w:date="2014-06-09T18:54:00Z"/>
            </w:rPr>
          </w:rPrChange>
        </w:rPr>
      </w:pPr>
      <w:ins w:id="25759" w:author="shorny" w:date="2014-06-09T18:54:00Z">
        <w:r w:rsidRPr="00D26196">
          <w:rPr>
            <w:sz w:val="18"/>
            <w:rPrChange w:id="25760" w:author="shorny" w:date="2014-06-09T18:55:00Z">
              <w:rPr/>
            </w:rPrChange>
          </w:rPr>
          <w:t xml:space="preserve">  </w:t>
        </w:r>
        <w:r w:rsidRPr="00D26196">
          <w:rPr>
            <w:rStyle w:val="keyword1"/>
            <w:sz w:val="18"/>
            <w:rPrChange w:id="25761" w:author="shorny" w:date="2014-06-09T18:55:00Z">
              <w:rPr>
                <w:rStyle w:val="keyword1"/>
              </w:rPr>
            </w:rPrChange>
          </w:rPr>
          <w:t>DROP</w:t>
        </w:r>
        <w:r w:rsidRPr="00D26196">
          <w:rPr>
            <w:sz w:val="18"/>
            <w:rPrChange w:id="25762" w:author="shorny" w:date="2014-06-09T18:55:00Z">
              <w:rPr/>
            </w:rPrChange>
          </w:rPr>
          <w:t xml:space="preserve"> </w:t>
        </w:r>
        <w:r w:rsidRPr="00D26196">
          <w:rPr>
            <w:rStyle w:val="keyword1"/>
            <w:sz w:val="18"/>
            <w:rPrChange w:id="25763" w:author="shorny" w:date="2014-06-09T18:55:00Z">
              <w:rPr>
                <w:rStyle w:val="keyword1"/>
              </w:rPr>
            </w:rPrChange>
          </w:rPr>
          <w:t>TABLE</w:t>
        </w:r>
        <w:r w:rsidRPr="00D26196">
          <w:rPr>
            <w:sz w:val="18"/>
            <w:rPrChange w:id="25764" w:author="shorny" w:date="2014-06-09T18:55:00Z">
              <w:rPr/>
            </w:rPrChange>
          </w:rPr>
          <w:t xml:space="preserve"> </w:t>
        </w:r>
        <w:r w:rsidRPr="00D26196">
          <w:rPr>
            <w:rStyle w:val="function-name1"/>
            <w:sz w:val="18"/>
            <w:rPrChange w:id="25765" w:author="shorny" w:date="2014-06-09T18:55:00Z">
              <w:rPr>
                <w:rStyle w:val="function-name1"/>
              </w:rPr>
            </w:rPrChange>
          </w:rPr>
          <w:t>utrans_q_</w:t>
        </w:r>
        <w:proofErr w:type="gramStart"/>
        <w:r w:rsidRPr="00D26196">
          <w:rPr>
            <w:rStyle w:val="function-name1"/>
            <w:sz w:val="18"/>
            <w:rPrChange w:id="25766" w:author="shorny" w:date="2014-06-09T18:55:00Z">
              <w:rPr>
                <w:rStyle w:val="function-name1"/>
              </w:rPr>
            </w:rPrChange>
          </w:rPr>
          <w:t>actuals</w:t>
        </w:r>
        <w:r w:rsidRPr="00D26196">
          <w:rPr>
            <w:sz w:val="18"/>
            <w:rPrChange w:id="25767" w:author="shorny" w:date="2014-06-09T18:55:00Z">
              <w:rPr/>
            </w:rPrChange>
          </w:rPr>
          <w:t xml:space="preserve"> ;</w:t>
        </w:r>
        <w:proofErr w:type="gramEnd"/>
      </w:ins>
    </w:p>
    <w:p w14:paraId="5B37F23B" w14:textId="77777777" w:rsidR="00D26196" w:rsidRPr="00D26196" w:rsidRDefault="00D26196">
      <w:pPr>
        <w:pStyle w:val="HTMLPreformatted"/>
        <w:divId w:val="2032412305"/>
        <w:rPr>
          <w:ins w:id="25768" w:author="shorny" w:date="2014-06-09T18:54:00Z"/>
          <w:sz w:val="18"/>
          <w:rPrChange w:id="25769" w:author="shorny" w:date="2014-06-09T18:55:00Z">
            <w:rPr>
              <w:ins w:id="25770" w:author="shorny" w:date="2014-06-09T18:54:00Z"/>
            </w:rPr>
          </w:rPrChange>
        </w:rPr>
      </w:pPr>
      <w:ins w:id="25771" w:author="shorny" w:date="2014-06-09T18:54:00Z">
        <w:r w:rsidRPr="00D26196">
          <w:rPr>
            <w:sz w:val="18"/>
            <w:rPrChange w:id="25772" w:author="shorny" w:date="2014-06-09T18:55:00Z">
              <w:rPr/>
            </w:rPrChange>
          </w:rPr>
          <w:t xml:space="preserve">  </w:t>
        </w:r>
        <w:r w:rsidRPr="00D26196">
          <w:rPr>
            <w:rStyle w:val="keyword1"/>
            <w:sz w:val="18"/>
            <w:rPrChange w:id="25773" w:author="shorny" w:date="2014-06-09T18:55:00Z">
              <w:rPr>
                <w:rStyle w:val="keyword1"/>
              </w:rPr>
            </w:rPrChange>
          </w:rPr>
          <w:t>DROP</w:t>
        </w:r>
        <w:r w:rsidRPr="00D26196">
          <w:rPr>
            <w:sz w:val="18"/>
            <w:rPrChange w:id="25774" w:author="shorny" w:date="2014-06-09T18:55:00Z">
              <w:rPr/>
            </w:rPrChange>
          </w:rPr>
          <w:t xml:space="preserve"> </w:t>
        </w:r>
        <w:r w:rsidRPr="00D26196">
          <w:rPr>
            <w:rStyle w:val="keyword1"/>
            <w:sz w:val="18"/>
            <w:rPrChange w:id="25775" w:author="shorny" w:date="2014-06-09T18:55:00Z">
              <w:rPr>
                <w:rStyle w:val="keyword1"/>
              </w:rPr>
            </w:rPrChange>
          </w:rPr>
          <w:t>TABLE</w:t>
        </w:r>
        <w:r w:rsidRPr="00D26196">
          <w:rPr>
            <w:sz w:val="18"/>
            <w:rPrChange w:id="25776" w:author="shorny" w:date="2014-06-09T18:55:00Z">
              <w:rPr/>
            </w:rPrChange>
          </w:rPr>
          <w:t xml:space="preserve"> </w:t>
        </w:r>
        <w:r w:rsidRPr="00D26196">
          <w:rPr>
            <w:rStyle w:val="function-name1"/>
            <w:sz w:val="18"/>
            <w:rPrChange w:id="25777" w:author="shorny" w:date="2014-06-09T18:55:00Z">
              <w:rPr>
                <w:rStyle w:val="function-name1"/>
              </w:rPr>
            </w:rPrChange>
          </w:rPr>
          <w:t>utrans_q_</w:t>
        </w:r>
        <w:proofErr w:type="gramStart"/>
        <w:r w:rsidRPr="00D26196">
          <w:rPr>
            <w:rStyle w:val="function-name1"/>
            <w:sz w:val="18"/>
            <w:rPrChange w:id="25778" w:author="shorny" w:date="2014-06-09T18:55:00Z">
              <w:rPr>
                <w:rStyle w:val="function-name1"/>
              </w:rPr>
            </w:rPrChange>
          </w:rPr>
          <w:t>problems</w:t>
        </w:r>
        <w:r w:rsidRPr="00D26196">
          <w:rPr>
            <w:sz w:val="18"/>
            <w:rPrChange w:id="25779" w:author="shorny" w:date="2014-06-09T18:55:00Z">
              <w:rPr/>
            </w:rPrChange>
          </w:rPr>
          <w:t xml:space="preserve"> ;</w:t>
        </w:r>
        <w:proofErr w:type="gramEnd"/>
      </w:ins>
    </w:p>
    <w:p w14:paraId="0C54B833" w14:textId="77777777" w:rsidR="00D26196" w:rsidRPr="00D26196" w:rsidRDefault="00D26196">
      <w:pPr>
        <w:pStyle w:val="HTMLPreformatted"/>
        <w:divId w:val="2032412305"/>
        <w:rPr>
          <w:ins w:id="25780" w:author="shorny" w:date="2014-06-09T18:54:00Z"/>
          <w:sz w:val="18"/>
          <w:rPrChange w:id="25781" w:author="shorny" w:date="2014-06-09T18:55:00Z">
            <w:rPr>
              <w:ins w:id="25782" w:author="shorny" w:date="2014-06-09T18:54:00Z"/>
            </w:rPr>
          </w:rPrChange>
        </w:rPr>
      </w:pPr>
    </w:p>
    <w:p w14:paraId="292B2C2F" w14:textId="77777777" w:rsidR="00D26196" w:rsidRPr="00D26196" w:rsidRDefault="00D26196">
      <w:pPr>
        <w:pStyle w:val="HTMLPreformatted"/>
        <w:divId w:val="2032412305"/>
        <w:rPr>
          <w:ins w:id="25783" w:author="shorny" w:date="2014-06-09T18:54:00Z"/>
          <w:sz w:val="18"/>
          <w:rPrChange w:id="25784" w:author="shorny" w:date="2014-06-09T18:55:00Z">
            <w:rPr>
              <w:ins w:id="25785" w:author="shorny" w:date="2014-06-09T18:54:00Z"/>
            </w:rPr>
          </w:rPrChange>
        </w:rPr>
      </w:pPr>
      <w:ins w:id="25786" w:author="shorny" w:date="2014-06-09T18:54:00Z">
        <w:r w:rsidRPr="00D26196">
          <w:rPr>
            <w:rStyle w:val="keyword1"/>
            <w:sz w:val="18"/>
            <w:rPrChange w:id="25787" w:author="shorny" w:date="2014-06-09T18:55:00Z">
              <w:rPr>
                <w:rStyle w:val="keyword1"/>
              </w:rPr>
            </w:rPrChange>
          </w:rPr>
          <w:t>END</w:t>
        </w:r>
        <w:r w:rsidRPr="00D26196">
          <w:rPr>
            <w:sz w:val="18"/>
            <w:rPrChange w:id="25788" w:author="shorny" w:date="2014-06-09T18:55:00Z">
              <w:rPr/>
            </w:rPrChange>
          </w:rPr>
          <w:t xml:space="preserve"> $$</w:t>
        </w:r>
      </w:ins>
    </w:p>
    <w:p w14:paraId="784ACEA1" w14:textId="77777777" w:rsidR="00D26196" w:rsidRPr="00D26196" w:rsidRDefault="00D26196">
      <w:pPr>
        <w:pStyle w:val="HTMLPreformatted"/>
        <w:divId w:val="2032412305"/>
        <w:rPr>
          <w:ins w:id="25789" w:author="shorny" w:date="2014-06-09T18:54:00Z"/>
          <w:sz w:val="18"/>
          <w:rPrChange w:id="25790" w:author="shorny" w:date="2014-06-09T18:55:00Z">
            <w:rPr>
              <w:ins w:id="25791" w:author="shorny" w:date="2014-06-09T18:54:00Z"/>
            </w:rPr>
          </w:rPrChange>
        </w:rPr>
      </w:pPr>
    </w:p>
    <w:p w14:paraId="68E5E23C" w14:textId="77777777" w:rsidR="00D26196" w:rsidRPr="00D26196" w:rsidRDefault="00D26196">
      <w:pPr>
        <w:pStyle w:val="HTMLPreformatted"/>
        <w:divId w:val="2032412305"/>
        <w:rPr>
          <w:ins w:id="25792" w:author="shorny" w:date="2014-06-09T18:54:00Z"/>
          <w:rStyle w:val="comment1"/>
          <w:sz w:val="18"/>
          <w:rPrChange w:id="25793" w:author="shorny" w:date="2014-06-09T18:55:00Z">
            <w:rPr>
              <w:ins w:id="25794" w:author="shorny" w:date="2014-06-09T18:54:00Z"/>
              <w:rStyle w:val="comment1"/>
            </w:rPr>
          </w:rPrChange>
        </w:rPr>
      </w:pPr>
      <w:ins w:id="25795" w:author="shorny" w:date="2014-06-09T18:54:00Z">
        <w:r w:rsidRPr="00D26196">
          <w:rPr>
            <w:rStyle w:val="comment1"/>
            <w:sz w:val="18"/>
            <w:rPrChange w:id="25796" w:author="shorny" w:date="2014-06-09T18:55:00Z">
              <w:rPr>
                <w:rStyle w:val="comment1"/>
              </w:rPr>
            </w:rPrChange>
          </w:rPr>
          <w:t>-- -----------------------------------------------------------------------------</w:t>
        </w:r>
      </w:ins>
    </w:p>
    <w:p w14:paraId="5624F947" w14:textId="77777777" w:rsidR="00D26196" w:rsidRPr="00D26196" w:rsidRDefault="00D26196">
      <w:pPr>
        <w:pStyle w:val="HTMLPreformatted"/>
        <w:divId w:val="2032412305"/>
        <w:rPr>
          <w:ins w:id="25797" w:author="shorny" w:date="2014-06-09T18:54:00Z"/>
          <w:rStyle w:val="comment1"/>
          <w:sz w:val="18"/>
          <w:rPrChange w:id="25798" w:author="shorny" w:date="2014-06-09T18:55:00Z">
            <w:rPr>
              <w:ins w:id="25799" w:author="shorny" w:date="2014-06-09T18:54:00Z"/>
              <w:rStyle w:val="comment1"/>
            </w:rPr>
          </w:rPrChange>
        </w:rPr>
      </w:pPr>
      <w:ins w:id="25800" w:author="shorny" w:date="2014-06-09T18:54:00Z">
        <w:r w:rsidRPr="00D26196">
          <w:rPr>
            <w:rStyle w:val="comment1"/>
            <w:sz w:val="18"/>
            <w:rPrChange w:id="25801" w:author="shorny" w:date="2014-06-09T18:55:00Z">
              <w:rPr>
                <w:rStyle w:val="comment1"/>
              </w:rPr>
            </w:rPrChange>
          </w:rPr>
          <w:t>-- s) Retrieve all staff who have flagged an application, or have edited an</w:t>
        </w:r>
      </w:ins>
    </w:p>
    <w:p w14:paraId="637BFEB2" w14:textId="77777777" w:rsidR="00D26196" w:rsidRPr="00D26196" w:rsidRDefault="00D26196">
      <w:pPr>
        <w:pStyle w:val="HTMLPreformatted"/>
        <w:divId w:val="2032412305"/>
        <w:rPr>
          <w:ins w:id="25802" w:author="shorny" w:date="2014-06-09T18:54:00Z"/>
          <w:rStyle w:val="comment1"/>
          <w:sz w:val="18"/>
          <w:rPrChange w:id="25803" w:author="shorny" w:date="2014-06-09T18:55:00Z">
            <w:rPr>
              <w:ins w:id="25804" w:author="shorny" w:date="2014-06-09T18:54:00Z"/>
              <w:rStyle w:val="comment1"/>
            </w:rPr>
          </w:rPrChange>
        </w:rPr>
      </w:pPr>
      <w:ins w:id="25805" w:author="shorny" w:date="2014-06-09T18:54:00Z">
        <w:r w:rsidRPr="00D26196">
          <w:rPr>
            <w:rStyle w:val="comment1"/>
            <w:sz w:val="18"/>
            <w:rPrChange w:id="25806" w:author="shorny" w:date="2014-06-09T18:55:00Z">
              <w:rPr>
                <w:rStyle w:val="comment1"/>
              </w:rPr>
            </w:rPrChange>
          </w:rPr>
          <w:t xml:space="preserve">-- </w:t>
        </w:r>
        <w:proofErr w:type="gramStart"/>
        <w:r w:rsidRPr="00D26196">
          <w:rPr>
            <w:rStyle w:val="comment1"/>
            <w:sz w:val="18"/>
            <w:rPrChange w:id="25807" w:author="shorny" w:date="2014-06-09T18:55:00Z">
              <w:rPr>
                <w:rStyle w:val="comment1"/>
              </w:rPr>
            </w:rPrChange>
          </w:rPr>
          <w:t>application</w:t>
        </w:r>
        <w:proofErr w:type="gramEnd"/>
        <w:r w:rsidRPr="00D26196">
          <w:rPr>
            <w:rStyle w:val="comment1"/>
            <w:sz w:val="18"/>
            <w:rPrChange w:id="25808" w:author="shorny" w:date="2014-06-09T18:55:00Z">
              <w:rPr>
                <w:rStyle w:val="comment1"/>
              </w:rPr>
            </w:rPrChange>
          </w:rPr>
          <w:t xml:space="preserve"> or applicant record most recently</w:t>
        </w:r>
      </w:ins>
    </w:p>
    <w:p w14:paraId="26E6CDB4" w14:textId="77777777" w:rsidR="00D26196" w:rsidRPr="00D26196" w:rsidRDefault="00D26196">
      <w:pPr>
        <w:pStyle w:val="HTMLPreformatted"/>
        <w:divId w:val="2032412305"/>
        <w:rPr>
          <w:ins w:id="25809" w:author="shorny" w:date="2014-06-09T18:54:00Z"/>
          <w:rStyle w:val="comment1"/>
          <w:sz w:val="18"/>
          <w:rPrChange w:id="25810" w:author="shorny" w:date="2014-06-09T18:55:00Z">
            <w:rPr>
              <w:ins w:id="25811" w:author="shorny" w:date="2014-06-09T18:54:00Z"/>
              <w:rStyle w:val="comment1"/>
            </w:rPr>
          </w:rPrChange>
        </w:rPr>
      </w:pPr>
      <w:ins w:id="25812" w:author="shorny" w:date="2014-06-09T18:54:00Z">
        <w:r w:rsidRPr="00D26196">
          <w:rPr>
            <w:rStyle w:val="comment1"/>
            <w:sz w:val="18"/>
            <w:rPrChange w:id="25813" w:author="shorny" w:date="2014-06-09T18:55:00Z">
              <w:rPr>
                <w:rStyle w:val="comment1"/>
              </w:rPr>
            </w:rPrChange>
          </w:rPr>
          <w:t>--</w:t>
        </w:r>
      </w:ins>
    </w:p>
    <w:p w14:paraId="7F6E4076" w14:textId="77777777" w:rsidR="00D26196" w:rsidRPr="00D26196" w:rsidRDefault="00D26196">
      <w:pPr>
        <w:pStyle w:val="HTMLPreformatted"/>
        <w:divId w:val="2032412305"/>
        <w:rPr>
          <w:ins w:id="25814" w:author="shorny" w:date="2014-06-09T18:54:00Z"/>
          <w:rStyle w:val="comment1"/>
          <w:sz w:val="18"/>
          <w:rPrChange w:id="25815" w:author="shorny" w:date="2014-06-09T18:55:00Z">
            <w:rPr>
              <w:ins w:id="25816" w:author="shorny" w:date="2014-06-09T18:54:00Z"/>
              <w:rStyle w:val="comment1"/>
            </w:rPr>
          </w:rPrChange>
        </w:rPr>
      </w:pPr>
      <w:ins w:id="25817" w:author="shorny" w:date="2014-06-09T18:54:00Z">
        <w:r w:rsidRPr="00D26196">
          <w:rPr>
            <w:rStyle w:val="comment1"/>
            <w:sz w:val="18"/>
            <w:rPrChange w:id="25818" w:author="shorny" w:date="2014-06-09T18:55:00Z">
              <w:rPr>
                <w:rStyle w:val="comment1"/>
              </w:rPr>
            </w:rPrChange>
          </w:rPr>
          <w:t>-- s1) Retrieve the flagged applications</w:t>
        </w:r>
      </w:ins>
    </w:p>
    <w:p w14:paraId="43ABF969" w14:textId="77777777" w:rsidR="00D26196" w:rsidRPr="00D26196" w:rsidRDefault="00D26196">
      <w:pPr>
        <w:pStyle w:val="HTMLPreformatted"/>
        <w:divId w:val="2032412305"/>
        <w:rPr>
          <w:ins w:id="25819" w:author="shorny" w:date="2014-06-09T18:54:00Z"/>
          <w:sz w:val="18"/>
          <w:rPrChange w:id="25820" w:author="shorny" w:date="2014-06-09T18:55:00Z">
            <w:rPr>
              <w:ins w:id="25821" w:author="shorny" w:date="2014-06-09T18:54:00Z"/>
            </w:rPr>
          </w:rPrChange>
        </w:rPr>
      </w:pPr>
      <w:ins w:id="25822" w:author="shorny" w:date="2014-06-09T18:54:00Z">
        <w:r w:rsidRPr="00D26196">
          <w:rPr>
            <w:rStyle w:val="keyword1"/>
            <w:sz w:val="18"/>
            <w:rPrChange w:id="25823" w:author="shorny" w:date="2014-06-09T18:55:00Z">
              <w:rPr>
                <w:rStyle w:val="keyword1"/>
              </w:rPr>
            </w:rPrChange>
          </w:rPr>
          <w:t>CREATE</w:t>
        </w:r>
        <w:r w:rsidRPr="00D26196">
          <w:rPr>
            <w:sz w:val="18"/>
            <w:rPrChange w:id="25824" w:author="shorny" w:date="2014-06-09T18:55:00Z">
              <w:rPr/>
            </w:rPrChange>
          </w:rPr>
          <w:t xml:space="preserve"> </w:t>
        </w:r>
        <w:r w:rsidRPr="00D26196">
          <w:rPr>
            <w:rStyle w:val="keyword1"/>
            <w:sz w:val="18"/>
            <w:rPrChange w:id="25825" w:author="shorny" w:date="2014-06-09T18:55:00Z">
              <w:rPr>
                <w:rStyle w:val="keyword1"/>
              </w:rPr>
            </w:rPrChange>
          </w:rPr>
          <w:t>PROCEDURE</w:t>
        </w:r>
        <w:r w:rsidRPr="00D26196">
          <w:rPr>
            <w:sz w:val="18"/>
            <w:rPrChange w:id="25826" w:author="shorny" w:date="2014-06-09T18:55:00Z">
              <w:rPr/>
            </w:rPrChange>
          </w:rPr>
          <w:t xml:space="preserve"> </w:t>
        </w:r>
        <w:r w:rsidRPr="00D26196">
          <w:rPr>
            <w:rStyle w:val="function-name1"/>
            <w:sz w:val="18"/>
            <w:rPrChange w:id="25827" w:author="shorny" w:date="2014-06-09T18:55:00Z">
              <w:rPr>
                <w:rStyle w:val="function-name1"/>
              </w:rPr>
            </w:rPrChange>
          </w:rPr>
          <w:t>test_utrans_</w:t>
        </w:r>
        <w:proofErr w:type="gramStart"/>
        <w:r w:rsidRPr="00D26196">
          <w:rPr>
            <w:rStyle w:val="function-name1"/>
            <w:sz w:val="18"/>
            <w:rPrChange w:id="25828" w:author="shorny" w:date="2014-06-09T18:55:00Z">
              <w:rPr>
                <w:rStyle w:val="function-name1"/>
              </w:rPr>
            </w:rPrChange>
          </w:rPr>
          <w:t>s1</w:t>
        </w:r>
        <w:r w:rsidRPr="00D26196">
          <w:rPr>
            <w:sz w:val="18"/>
            <w:rPrChange w:id="25829" w:author="shorny" w:date="2014-06-09T18:55:00Z">
              <w:rPr/>
            </w:rPrChange>
          </w:rPr>
          <w:t>()</w:t>
        </w:r>
        <w:proofErr w:type="gramEnd"/>
        <w:r w:rsidRPr="00D26196">
          <w:rPr>
            <w:sz w:val="18"/>
            <w:rPrChange w:id="25830" w:author="shorny" w:date="2014-06-09T18:55:00Z">
              <w:rPr/>
            </w:rPrChange>
          </w:rPr>
          <w:t xml:space="preserve"> </w:t>
        </w:r>
      </w:ins>
    </w:p>
    <w:p w14:paraId="378C0571" w14:textId="77777777" w:rsidR="00D26196" w:rsidRPr="00D26196" w:rsidRDefault="00D26196">
      <w:pPr>
        <w:pStyle w:val="HTMLPreformatted"/>
        <w:divId w:val="2032412305"/>
        <w:rPr>
          <w:ins w:id="25831" w:author="shorny" w:date="2014-06-09T18:54:00Z"/>
          <w:sz w:val="18"/>
          <w:rPrChange w:id="25832" w:author="shorny" w:date="2014-06-09T18:55:00Z">
            <w:rPr>
              <w:ins w:id="25833" w:author="shorny" w:date="2014-06-09T18:54:00Z"/>
            </w:rPr>
          </w:rPrChange>
        </w:rPr>
      </w:pPr>
      <w:ins w:id="25834" w:author="shorny" w:date="2014-06-09T18:54:00Z">
        <w:r w:rsidRPr="00D26196">
          <w:rPr>
            <w:rStyle w:val="keyword1"/>
            <w:sz w:val="18"/>
            <w:rPrChange w:id="25835" w:author="shorny" w:date="2014-06-09T18:55:00Z">
              <w:rPr>
                <w:rStyle w:val="keyword1"/>
              </w:rPr>
            </w:rPrChange>
          </w:rPr>
          <w:t>BEGIN</w:t>
        </w:r>
      </w:ins>
    </w:p>
    <w:p w14:paraId="11B980CB" w14:textId="77777777" w:rsidR="00D26196" w:rsidRPr="00D26196" w:rsidRDefault="00D26196">
      <w:pPr>
        <w:pStyle w:val="HTMLPreformatted"/>
        <w:divId w:val="2032412305"/>
        <w:rPr>
          <w:ins w:id="25836" w:author="shorny" w:date="2014-06-09T18:54:00Z"/>
          <w:sz w:val="18"/>
          <w:rPrChange w:id="25837" w:author="shorny" w:date="2014-06-09T18:55:00Z">
            <w:rPr>
              <w:ins w:id="25838" w:author="shorny" w:date="2014-06-09T18:54:00Z"/>
            </w:rPr>
          </w:rPrChange>
        </w:rPr>
      </w:pPr>
    </w:p>
    <w:p w14:paraId="148E9CD4" w14:textId="77777777" w:rsidR="00D26196" w:rsidRPr="00D26196" w:rsidRDefault="00D26196">
      <w:pPr>
        <w:pStyle w:val="HTMLPreformatted"/>
        <w:divId w:val="2032412305"/>
        <w:rPr>
          <w:ins w:id="25839" w:author="shorny" w:date="2014-06-09T18:54:00Z"/>
          <w:rStyle w:val="comment1"/>
          <w:sz w:val="18"/>
          <w:rPrChange w:id="25840" w:author="shorny" w:date="2014-06-09T18:55:00Z">
            <w:rPr>
              <w:ins w:id="25841" w:author="shorny" w:date="2014-06-09T18:54:00Z"/>
              <w:rStyle w:val="comment1"/>
            </w:rPr>
          </w:rPrChange>
        </w:rPr>
      </w:pPr>
      <w:ins w:id="25842" w:author="shorny" w:date="2014-06-09T18:54:00Z">
        <w:r w:rsidRPr="00D26196">
          <w:rPr>
            <w:sz w:val="18"/>
            <w:rPrChange w:id="25843" w:author="shorny" w:date="2014-06-09T18:55:00Z">
              <w:rPr/>
            </w:rPrChange>
          </w:rPr>
          <w:t xml:space="preserve">  </w:t>
        </w:r>
        <w:r w:rsidRPr="00D26196">
          <w:rPr>
            <w:rStyle w:val="comment1"/>
            <w:sz w:val="18"/>
            <w:rPrChange w:id="25844" w:author="shorny" w:date="2014-06-09T18:55:00Z">
              <w:rPr>
                <w:rStyle w:val="comment1"/>
              </w:rPr>
            </w:rPrChange>
          </w:rPr>
          <w:t>-- run the query for this test and create a temporary table for results</w:t>
        </w:r>
      </w:ins>
    </w:p>
    <w:p w14:paraId="3E232385" w14:textId="77777777" w:rsidR="00D26196" w:rsidRPr="00D26196" w:rsidRDefault="00D26196">
      <w:pPr>
        <w:pStyle w:val="HTMLPreformatted"/>
        <w:divId w:val="2032412305"/>
        <w:rPr>
          <w:ins w:id="25845" w:author="shorny" w:date="2014-06-09T18:54:00Z"/>
          <w:sz w:val="18"/>
          <w:rPrChange w:id="25846" w:author="shorny" w:date="2014-06-09T18:55:00Z">
            <w:rPr>
              <w:ins w:id="25847" w:author="shorny" w:date="2014-06-09T18:54:00Z"/>
            </w:rPr>
          </w:rPrChange>
        </w:rPr>
      </w:pPr>
      <w:ins w:id="25848" w:author="shorny" w:date="2014-06-09T18:54:00Z">
        <w:r w:rsidRPr="00D26196">
          <w:rPr>
            <w:sz w:val="18"/>
            <w:rPrChange w:id="25849" w:author="shorny" w:date="2014-06-09T18:55:00Z">
              <w:rPr/>
            </w:rPrChange>
          </w:rPr>
          <w:t xml:space="preserve">  </w:t>
        </w:r>
        <w:r w:rsidRPr="00D26196">
          <w:rPr>
            <w:rStyle w:val="keyword1"/>
            <w:sz w:val="18"/>
            <w:rPrChange w:id="25850" w:author="shorny" w:date="2014-06-09T18:55:00Z">
              <w:rPr>
                <w:rStyle w:val="keyword1"/>
              </w:rPr>
            </w:rPrChange>
          </w:rPr>
          <w:t>CREATE</w:t>
        </w:r>
        <w:r w:rsidRPr="00D26196">
          <w:rPr>
            <w:sz w:val="18"/>
            <w:rPrChange w:id="25851" w:author="shorny" w:date="2014-06-09T18:55:00Z">
              <w:rPr/>
            </w:rPrChange>
          </w:rPr>
          <w:t xml:space="preserve"> </w:t>
        </w:r>
        <w:r w:rsidRPr="00D26196">
          <w:rPr>
            <w:rStyle w:val="keyword1"/>
            <w:sz w:val="18"/>
            <w:rPrChange w:id="25852" w:author="shorny" w:date="2014-06-09T18:55:00Z">
              <w:rPr>
                <w:rStyle w:val="keyword1"/>
              </w:rPr>
            </w:rPrChange>
          </w:rPr>
          <w:t>TEMPORARY</w:t>
        </w:r>
        <w:r w:rsidRPr="00D26196">
          <w:rPr>
            <w:sz w:val="18"/>
            <w:rPrChange w:id="25853" w:author="shorny" w:date="2014-06-09T18:55:00Z">
              <w:rPr/>
            </w:rPrChange>
          </w:rPr>
          <w:t xml:space="preserve"> </w:t>
        </w:r>
        <w:r w:rsidRPr="00D26196">
          <w:rPr>
            <w:rStyle w:val="keyword1"/>
            <w:sz w:val="18"/>
            <w:rPrChange w:id="25854" w:author="shorny" w:date="2014-06-09T18:55:00Z">
              <w:rPr>
                <w:rStyle w:val="keyword1"/>
              </w:rPr>
            </w:rPrChange>
          </w:rPr>
          <w:t>TABLE</w:t>
        </w:r>
        <w:r w:rsidRPr="00D26196">
          <w:rPr>
            <w:sz w:val="18"/>
            <w:rPrChange w:id="25855" w:author="shorny" w:date="2014-06-09T18:55:00Z">
              <w:rPr/>
            </w:rPrChange>
          </w:rPr>
          <w:t xml:space="preserve"> </w:t>
        </w:r>
        <w:r w:rsidRPr="00D26196">
          <w:rPr>
            <w:rStyle w:val="function-name1"/>
            <w:sz w:val="18"/>
            <w:rPrChange w:id="25856" w:author="shorny" w:date="2014-06-09T18:55:00Z">
              <w:rPr>
                <w:rStyle w:val="function-name1"/>
              </w:rPr>
            </w:rPrChange>
          </w:rPr>
          <w:t>utrans_s1_actuals</w:t>
        </w:r>
      </w:ins>
    </w:p>
    <w:p w14:paraId="65166920" w14:textId="77777777" w:rsidR="00D26196" w:rsidRPr="00D26196" w:rsidRDefault="00D26196">
      <w:pPr>
        <w:pStyle w:val="HTMLPreformatted"/>
        <w:divId w:val="2032412305"/>
        <w:rPr>
          <w:ins w:id="25857" w:author="shorny" w:date="2014-06-09T18:54:00Z"/>
          <w:sz w:val="18"/>
          <w:rPrChange w:id="25858" w:author="shorny" w:date="2014-06-09T18:55:00Z">
            <w:rPr>
              <w:ins w:id="25859" w:author="shorny" w:date="2014-06-09T18:54:00Z"/>
            </w:rPr>
          </w:rPrChange>
        </w:rPr>
      </w:pPr>
      <w:ins w:id="25860" w:author="shorny" w:date="2014-06-09T18:54:00Z">
        <w:r w:rsidRPr="00D26196">
          <w:rPr>
            <w:sz w:val="18"/>
            <w:rPrChange w:id="25861" w:author="shorny" w:date="2014-06-09T18:55:00Z">
              <w:rPr/>
            </w:rPrChange>
          </w:rPr>
          <w:t xml:space="preserve">  </w:t>
        </w:r>
        <w:r w:rsidRPr="00D26196">
          <w:rPr>
            <w:rStyle w:val="keyword1"/>
            <w:sz w:val="18"/>
            <w:rPrChange w:id="25862" w:author="shorny" w:date="2014-06-09T18:55:00Z">
              <w:rPr>
                <w:rStyle w:val="keyword1"/>
              </w:rPr>
            </w:rPrChange>
          </w:rPr>
          <w:t>SELECT</w:t>
        </w:r>
        <w:r w:rsidRPr="00D26196">
          <w:rPr>
            <w:sz w:val="18"/>
            <w:rPrChange w:id="25863" w:author="shorny" w:date="2014-06-09T18:55:00Z">
              <w:rPr/>
            </w:rPrChange>
          </w:rPr>
          <w:t xml:space="preserve"> USM.StaffID, USM.FName, USM.LName</w:t>
        </w:r>
      </w:ins>
    </w:p>
    <w:p w14:paraId="27CBD93A" w14:textId="77777777" w:rsidR="00D26196" w:rsidRPr="00D26196" w:rsidRDefault="00D26196">
      <w:pPr>
        <w:pStyle w:val="HTMLPreformatted"/>
        <w:divId w:val="2032412305"/>
        <w:rPr>
          <w:ins w:id="25864" w:author="shorny" w:date="2014-06-09T18:54:00Z"/>
          <w:sz w:val="18"/>
          <w:rPrChange w:id="25865" w:author="shorny" w:date="2014-06-09T18:55:00Z">
            <w:rPr>
              <w:ins w:id="25866" w:author="shorny" w:date="2014-06-09T18:54:00Z"/>
            </w:rPr>
          </w:rPrChange>
        </w:rPr>
      </w:pPr>
      <w:ins w:id="25867" w:author="shorny" w:date="2014-06-09T18:54:00Z">
        <w:r w:rsidRPr="00D26196">
          <w:rPr>
            <w:sz w:val="18"/>
            <w:rPrChange w:id="25868" w:author="shorny" w:date="2014-06-09T18:55:00Z">
              <w:rPr/>
            </w:rPrChange>
          </w:rPr>
          <w:t xml:space="preserve">  </w:t>
        </w:r>
        <w:r w:rsidRPr="00D26196">
          <w:rPr>
            <w:rStyle w:val="keyword1"/>
            <w:sz w:val="18"/>
            <w:rPrChange w:id="25869" w:author="shorny" w:date="2014-06-09T18:55:00Z">
              <w:rPr>
                <w:rStyle w:val="keyword1"/>
              </w:rPr>
            </w:rPrChange>
          </w:rPr>
          <w:t>FROM</w:t>
        </w:r>
        <w:r w:rsidRPr="00D26196">
          <w:rPr>
            <w:sz w:val="18"/>
            <w:rPrChange w:id="25870" w:author="shorny" w:date="2014-06-09T18:55:00Z">
              <w:rPr/>
            </w:rPrChange>
          </w:rPr>
          <w:t xml:space="preserve"> rhd</w:t>
        </w:r>
        <w:proofErr w:type="gramStart"/>
        <w:r w:rsidRPr="00D26196">
          <w:rPr>
            <w:sz w:val="18"/>
            <w:rPrChange w:id="25871" w:author="shorny" w:date="2014-06-09T18:55:00Z">
              <w:rPr/>
            </w:rPrChange>
          </w:rPr>
          <w:t>.`</w:t>
        </w:r>
        <w:proofErr w:type="gramEnd"/>
        <w:r w:rsidRPr="00D26196">
          <w:rPr>
            <w:sz w:val="18"/>
            <w:rPrChange w:id="25872" w:author="shorny" w:date="2014-06-09T18:55:00Z">
              <w:rPr/>
            </w:rPrChange>
          </w:rPr>
          <w:t>University Staff Member` USM</w:t>
        </w:r>
      </w:ins>
    </w:p>
    <w:p w14:paraId="52594F6D" w14:textId="77777777" w:rsidR="00D26196" w:rsidRPr="00D26196" w:rsidRDefault="00D26196">
      <w:pPr>
        <w:pStyle w:val="HTMLPreformatted"/>
        <w:divId w:val="2032412305"/>
        <w:rPr>
          <w:ins w:id="25873" w:author="shorny" w:date="2014-06-09T18:54:00Z"/>
          <w:sz w:val="18"/>
          <w:rPrChange w:id="25874" w:author="shorny" w:date="2014-06-09T18:55:00Z">
            <w:rPr>
              <w:ins w:id="25875" w:author="shorny" w:date="2014-06-09T18:54:00Z"/>
            </w:rPr>
          </w:rPrChange>
        </w:rPr>
      </w:pPr>
      <w:ins w:id="25876" w:author="shorny" w:date="2014-06-09T18:54:00Z">
        <w:r w:rsidRPr="00D26196">
          <w:rPr>
            <w:sz w:val="18"/>
            <w:rPrChange w:id="25877" w:author="shorny" w:date="2014-06-09T18:55:00Z">
              <w:rPr/>
            </w:rPrChange>
          </w:rPr>
          <w:t xml:space="preserve">  </w:t>
        </w:r>
        <w:r w:rsidRPr="00D26196">
          <w:rPr>
            <w:rStyle w:val="keyword1"/>
            <w:sz w:val="18"/>
            <w:rPrChange w:id="25878" w:author="shorny" w:date="2014-06-09T18:55:00Z">
              <w:rPr>
                <w:rStyle w:val="keyword1"/>
              </w:rPr>
            </w:rPrChange>
          </w:rPr>
          <w:t>INNER</w:t>
        </w:r>
        <w:r w:rsidRPr="00D26196">
          <w:rPr>
            <w:sz w:val="18"/>
            <w:rPrChange w:id="25879" w:author="shorny" w:date="2014-06-09T18:55:00Z">
              <w:rPr/>
            </w:rPrChange>
          </w:rPr>
          <w:t xml:space="preserve"> </w:t>
        </w:r>
        <w:r w:rsidRPr="00D26196">
          <w:rPr>
            <w:rStyle w:val="keyword1"/>
            <w:sz w:val="18"/>
            <w:rPrChange w:id="25880" w:author="shorny" w:date="2014-06-09T18:55:00Z">
              <w:rPr>
                <w:rStyle w:val="keyword1"/>
              </w:rPr>
            </w:rPrChange>
          </w:rPr>
          <w:t>JOIN</w:t>
        </w:r>
        <w:r w:rsidRPr="00D26196">
          <w:rPr>
            <w:sz w:val="18"/>
            <w:rPrChange w:id="25881" w:author="shorny" w:date="2014-06-09T18:55:00Z">
              <w:rPr/>
            </w:rPrChange>
          </w:rPr>
          <w:t xml:space="preserve"> rhd</w:t>
        </w:r>
        <w:proofErr w:type="gramStart"/>
        <w:r w:rsidRPr="00D26196">
          <w:rPr>
            <w:sz w:val="18"/>
            <w:rPrChange w:id="25882" w:author="shorny" w:date="2014-06-09T18:55:00Z">
              <w:rPr/>
            </w:rPrChange>
          </w:rPr>
          <w:t>.`</w:t>
        </w:r>
        <w:proofErr w:type="gramEnd"/>
        <w:r w:rsidRPr="00D26196">
          <w:rPr>
            <w:sz w:val="18"/>
            <w:rPrChange w:id="25883" w:author="shorny" w:date="2014-06-09T18:55:00Z">
              <w:rPr/>
            </w:rPrChange>
          </w:rPr>
          <w:t>University Staff Member_Application` Flags</w:t>
        </w:r>
      </w:ins>
    </w:p>
    <w:p w14:paraId="4748DBC5" w14:textId="77777777" w:rsidR="00D26196" w:rsidRPr="00D26196" w:rsidRDefault="00D26196">
      <w:pPr>
        <w:pStyle w:val="HTMLPreformatted"/>
        <w:divId w:val="2032412305"/>
        <w:rPr>
          <w:ins w:id="25884" w:author="shorny" w:date="2014-06-09T18:54:00Z"/>
          <w:sz w:val="18"/>
          <w:rPrChange w:id="25885" w:author="shorny" w:date="2014-06-09T18:55:00Z">
            <w:rPr>
              <w:ins w:id="25886" w:author="shorny" w:date="2014-06-09T18:54:00Z"/>
            </w:rPr>
          </w:rPrChange>
        </w:rPr>
      </w:pPr>
      <w:ins w:id="25887" w:author="shorny" w:date="2014-06-09T18:54:00Z">
        <w:r w:rsidRPr="00D26196">
          <w:rPr>
            <w:sz w:val="18"/>
            <w:rPrChange w:id="25888" w:author="shorny" w:date="2014-06-09T18:55:00Z">
              <w:rPr/>
            </w:rPrChange>
          </w:rPr>
          <w:t xml:space="preserve">    </w:t>
        </w:r>
        <w:r w:rsidRPr="00D26196">
          <w:rPr>
            <w:rStyle w:val="keyword1"/>
            <w:sz w:val="18"/>
            <w:rPrChange w:id="25889" w:author="shorny" w:date="2014-06-09T18:55:00Z">
              <w:rPr>
                <w:rStyle w:val="keyword1"/>
              </w:rPr>
            </w:rPrChange>
          </w:rPr>
          <w:t>ON</w:t>
        </w:r>
        <w:r w:rsidRPr="00D26196">
          <w:rPr>
            <w:sz w:val="18"/>
            <w:rPrChange w:id="25890" w:author="shorny" w:date="2014-06-09T18:55:00Z">
              <w:rPr/>
            </w:rPrChange>
          </w:rPr>
          <w:t xml:space="preserve"> Flags.StaffID = USM.StaffID</w:t>
        </w:r>
      </w:ins>
    </w:p>
    <w:p w14:paraId="5123DFDE" w14:textId="77777777" w:rsidR="00D26196" w:rsidRPr="00D26196" w:rsidRDefault="00D26196">
      <w:pPr>
        <w:pStyle w:val="HTMLPreformatted"/>
        <w:divId w:val="2032412305"/>
        <w:rPr>
          <w:ins w:id="25891" w:author="shorny" w:date="2014-06-09T18:54:00Z"/>
          <w:sz w:val="18"/>
          <w:rPrChange w:id="25892" w:author="shorny" w:date="2014-06-09T18:55:00Z">
            <w:rPr>
              <w:ins w:id="25893" w:author="shorny" w:date="2014-06-09T18:54:00Z"/>
            </w:rPr>
          </w:rPrChange>
        </w:rPr>
      </w:pPr>
      <w:ins w:id="25894" w:author="shorny" w:date="2014-06-09T18:54:00Z">
        <w:r w:rsidRPr="00D26196">
          <w:rPr>
            <w:sz w:val="18"/>
            <w:rPrChange w:id="25895" w:author="shorny" w:date="2014-06-09T18:55:00Z">
              <w:rPr/>
            </w:rPrChange>
          </w:rPr>
          <w:t xml:space="preserve">  </w:t>
        </w:r>
        <w:r w:rsidRPr="00D26196">
          <w:rPr>
            <w:rStyle w:val="keyword1"/>
            <w:sz w:val="18"/>
            <w:rPrChange w:id="25896" w:author="shorny" w:date="2014-06-09T18:55:00Z">
              <w:rPr>
                <w:rStyle w:val="keyword1"/>
              </w:rPr>
            </w:rPrChange>
          </w:rPr>
          <w:t>WHERE</w:t>
        </w:r>
        <w:r w:rsidRPr="00D26196">
          <w:rPr>
            <w:sz w:val="18"/>
            <w:rPrChange w:id="25897" w:author="shorny" w:date="2014-06-09T18:55:00Z">
              <w:rPr/>
            </w:rPrChange>
          </w:rPr>
          <w:t xml:space="preserve"> Flags.ApplicationID = </w:t>
        </w:r>
        <w:proofErr w:type="gramStart"/>
        <w:r w:rsidRPr="00D26196">
          <w:rPr>
            <w:sz w:val="18"/>
            <w:rPrChange w:id="25898" w:author="shorny" w:date="2014-06-09T18:55:00Z">
              <w:rPr/>
            </w:rPrChange>
          </w:rPr>
          <w:t>711 ;</w:t>
        </w:r>
        <w:proofErr w:type="gramEnd"/>
      </w:ins>
    </w:p>
    <w:p w14:paraId="6850368A" w14:textId="77777777" w:rsidR="00D26196" w:rsidRPr="00D26196" w:rsidRDefault="00D26196">
      <w:pPr>
        <w:pStyle w:val="HTMLPreformatted"/>
        <w:divId w:val="2032412305"/>
        <w:rPr>
          <w:ins w:id="25899" w:author="shorny" w:date="2014-06-09T18:54:00Z"/>
          <w:sz w:val="18"/>
          <w:rPrChange w:id="25900" w:author="shorny" w:date="2014-06-09T18:55:00Z">
            <w:rPr>
              <w:ins w:id="25901" w:author="shorny" w:date="2014-06-09T18:54:00Z"/>
            </w:rPr>
          </w:rPrChange>
        </w:rPr>
      </w:pPr>
    </w:p>
    <w:p w14:paraId="684945BD" w14:textId="77777777" w:rsidR="00D26196" w:rsidRPr="00D26196" w:rsidRDefault="00D26196">
      <w:pPr>
        <w:pStyle w:val="HTMLPreformatted"/>
        <w:divId w:val="2032412305"/>
        <w:rPr>
          <w:ins w:id="25902" w:author="shorny" w:date="2014-06-09T18:54:00Z"/>
          <w:rStyle w:val="comment1"/>
          <w:sz w:val="18"/>
          <w:rPrChange w:id="25903" w:author="shorny" w:date="2014-06-09T18:55:00Z">
            <w:rPr>
              <w:ins w:id="25904" w:author="shorny" w:date="2014-06-09T18:54:00Z"/>
              <w:rStyle w:val="comment1"/>
            </w:rPr>
          </w:rPrChange>
        </w:rPr>
      </w:pPr>
      <w:ins w:id="25905" w:author="shorny" w:date="2014-06-09T18:54:00Z">
        <w:r w:rsidRPr="00D26196">
          <w:rPr>
            <w:sz w:val="18"/>
            <w:rPrChange w:id="25906" w:author="shorny" w:date="2014-06-09T18:55:00Z">
              <w:rPr/>
            </w:rPrChange>
          </w:rPr>
          <w:t xml:space="preserve">  </w:t>
        </w:r>
        <w:r w:rsidRPr="00D26196">
          <w:rPr>
            <w:rStyle w:val="comment1"/>
            <w:sz w:val="18"/>
            <w:rPrChange w:id="25907" w:author="shorny" w:date="2014-06-09T18:55:00Z">
              <w:rPr>
                <w:rStyle w:val="comment1"/>
              </w:rPr>
            </w:rPrChange>
          </w:rPr>
          <w:t>-- create a temporary table to store the expected results</w:t>
        </w:r>
      </w:ins>
    </w:p>
    <w:p w14:paraId="5E055C4B" w14:textId="77777777" w:rsidR="00D26196" w:rsidRPr="00D26196" w:rsidRDefault="00D26196">
      <w:pPr>
        <w:pStyle w:val="HTMLPreformatted"/>
        <w:divId w:val="2032412305"/>
        <w:rPr>
          <w:ins w:id="25908" w:author="shorny" w:date="2014-06-09T18:54:00Z"/>
          <w:rStyle w:val="comment1"/>
          <w:sz w:val="18"/>
          <w:rPrChange w:id="25909" w:author="shorny" w:date="2014-06-09T18:55:00Z">
            <w:rPr>
              <w:ins w:id="25910" w:author="shorny" w:date="2014-06-09T18:54:00Z"/>
              <w:rStyle w:val="comment1"/>
            </w:rPr>
          </w:rPrChange>
        </w:rPr>
      </w:pPr>
      <w:ins w:id="25911" w:author="shorny" w:date="2014-06-09T18:54:00Z">
        <w:r w:rsidRPr="00D26196">
          <w:rPr>
            <w:sz w:val="18"/>
            <w:rPrChange w:id="25912" w:author="shorny" w:date="2014-06-09T18:55:00Z">
              <w:rPr/>
            </w:rPrChange>
          </w:rPr>
          <w:t xml:space="preserve">  </w:t>
        </w:r>
        <w:r w:rsidRPr="00D26196">
          <w:rPr>
            <w:rStyle w:val="comment1"/>
            <w:sz w:val="18"/>
            <w:rPrChange w:id="25913" w:author="shorny" w:date="2014-06-09T18:55:00Z">
              <w:rPr>
                <w:rStyle w:val="comment1"/>
              </w:rPr>
            </w:rPrChange>
          </w:rPr>
          <w:t>-- expect Denise de Vries and John Roddick</w:t>
        </w:r>
      </w:ins>
    </w:p>
    <w:p w14:paraId="0EB29406" w14:textId="77777777" w:rsidR="00D26196" w:rsidRPr="00D26196" w:rsidRDefault="00D26196">
      <w:pPr>
        <w:pStyle w:val="HTMLPreformatted"/>
        <w:divId w:val="2032412305"/>
        <w:rPr>
          <w:ins w:id="25914" w:author="shorny" w:date="2014-06-09T18:54:00Z"/>
          <w:sz w:val="18"/>
          <w:rPrChange w:id="25915" w:author="shorny" w:date="2014-06-09T18:55:00Z">
            <w:rPr>
              <w:ins w:id="25916" w:author="shorny" w:date="2014-06-09T18:54:00Z"/>
            </w:rPr>
          </w:rPrChange>
        </w:rPr>
      </w:pPr>
      <w:ins w:id="25917" w:author="shorny" w:date="2014-06-09T18:54:00Z">
        <w:r w:rsidRPr="00D26196">
          <w:rPr>
            <w:sz w:val="18"/>
            <w:rPrChange w:id="25918" w:author="shorny" w:date="2014-06-09T18:55:00Z">
              <w:rPr/>
            </w:rPrChange>
          </w:rPr>
          <w:t xml:space="preserve">  </w:t>
        </w:r>
        <w:r w:rsidRPr="00D26196">
          <w:rPr>
            <w:rStyle w:val="keyword1"/>
            <w:sz w:val="18"/>
            <w:rPrChange w:id="25919" w:author="shorny" w:date="2014-06-09T18:55:00Z">
              <w:rPr>
                <w:rStyle w:val="keyword1"/>
              </w:rPr>
            </w:rPrChange>
          </w:rPr>
          <w:t>CREATE</w:t>
        </w:r>
        <w:r w:rsidRPr="00D26196">
          <w:rPr>
            <w:sz w:val="18"/>
            <w:rPrChange w:id="25920" w:author="shorny" w:date="2014-06-09T18:55:00Z">
              <w:rPr/>
            </w:rPrChange>
          </w:rPr>
          <w:t xml:space="preserve"> </w:t>
        </w:r>
        <w:r w:rsidRPr="00D26196">
          <w:rPr>
            <w:rStyle w:val="keyword1"/>
            <w:sz w:val="18"/>
            <w:rPrChange w:id="25921" w:author="shorny" w:date="2014-06-09T18:55:00Z">
              <w:rPr>
                <w:rStyle w:val="keyword1"/>
              </w:rPr>
            </w:rPrChange>
          </w:rPr>
          <w:t>TEMPORARY</w:t>
        </w:r>
        <w:r w:rsidRPr="00D26196">
          <w:rPr>
            <w:sz w:val="18"/>
            <w:rPrChange w:id="25922" w:author="shorny" w:date="2014-06-09T18:55:00Z">
              <w:rPr/>
            </w:rPrChange>
          </w:rPr>
          <w:t xml:space="preserve"> </w:t>
        </w:r>
        <w:r w:rsidRPr="00D26196">
          <w:rPr>
            <w:rStyle w:val="keyword1"/>
            <w:sz w:val="18"/>
            <w:rPrChange w:id="25923" w:author="shorny" w:date="2014-06-09T18:55:00Z">
              <w:rPr>
                <w:rStyle w:val="keyword1"/>
              </w:rPr>
            </w:rPrChange>
          </w:rPr>
          <w:t>TABLE</w:t>
        </w:r>
        <w:r w:rsidRPr="00D26196">
          <w:rPr>
            <w:sz w:val="18"/>
            <w:rPrChange w:id="25924" w:author="shorny" w:date="2014-06-09T18:55:00Z">
              <w:rPr/>
            </w:rPrChange>
          </w:rPr>
          <w:t xml:space="preserve"> </w:t>
        </w:r>
        <w:r w:rsidRPr="00D26196">
          <w:rPr>
            <w:rStyle w:val="function-name1"/>
            <w:sz w:val="18"/>
            <w:rPrChange w:id="25925" w:author="shorny" w:date="2014-06-09T18:55:00Z">
              <w:rPr>
                <w:rStyle w:val="function-name1"/>
              </w:rPr>
            </w:rPrChange>
          </w:rPr>
          <w:t>utrans_s1_expecteds</w:t>
        </w:r>
        <w:r w:rsidRPr="00D26196">
          <w:rPr>
            <w:sz w:val="18"/>
            <w:rPrChange w:id="25926" w:author="shorny" w:date="2014-06-09T18:55:00Z">
              <w:rPr/>
            </w:rPrChange>
          </w:rPr>
          <w:t xml:space="preserve"> (</w:t>
        </w:r>
      </w:ins>
    </w:p>
    <w:p w14:paraId="73E5576F" w14:textId="77777777" w:rsidR="00D26196" w:rsidRPr="00D26196" w:rsidRDefault="00D26196">
      <w:pPr>
        <w:pStyle w:val="HTMLPreformatted"/>
        <w:divId w:val="2032412305"/>
        <w:rPr>
          <w:ins w:id="25927" w:author="shorny" w:date="2014-06-09T18:54:00Z"/>
          <w:sz w:val="18"/>
          <w:rPrChange w:id="25928" w:author="shorny" w:date="2014-06-09T18:55:00Z">
            <w:rPr>
              <w:ins w:id="25929" w:author="shorny" w:date="2014-06-09T18:54:00Z"/>
            </w:rPr>
          </w:rPrChange>
        </w:rPr>
      </w:pPr>
      <w:ins w:id="25930" w:author="shorny" w:date="2014-06-09T18:54:00Z">
        <w:r w:rsidRPr="00D26196">
          <w:rPr>
            <w:sz w:val="18"/>
            <w:rPrChange w:id="25931" w:author="shorny" w:date="2014-06-09T18:55:00Z">
              <w:rPr/>
            </w:rPrChange>
          </w:rPr>
          <w:t xml:space="preserve">    StaffID </w:t>
        </w:r>
        <w:proofErr w:type="gramStart"/>
        <w:r w:rsidRPr="00D26196">
          <w:rPr>
            <w:rStyle w:val="type1"/>
            <w:sz w:val="18"/>
            <w:rPrChange w:id="25932" w:author="shorny" w:date="2014-06-09T18:55:00Z">
              <w:rPr>
                <w:rStyle w:val="type1"/>
              </w:rPr>
            </w:rPrChange>
          </w:rPr>
          <w:t>int</w:t>
        </w:r>
        <w:r w:rsidRPr="00D26196">
          <w:rPr>
            <w:sz w:val="18"/>
            <w:rPrChange w:id="25933" w:author="shorny" w:date="2014-06-09T18:55:00Z">
              <w:rPr/>
            </w:rPrChange>
          </w:rPr>
          <w:t>(</w:t>
        </w:r>
        <w:proofErr w:type="gramEnd"/>
        <w:r w:rsidRPr="00D26196">
          <w:rPr>
            <w:sz w:val="18"/>
            <w:rPrChange w:id="25934" w:author="shorny" w:date="2014-06-09T18:55:00Z">
              <w:rPr/>
            </w:rPrChange>
          </w:rPr>
          <w:t>10),</w:t>
        </w:r>
      </w:ins>
    </w:p>
    <w:p w14:paraId="40583270" w14:textId="77777777" w:rsidR="00D26196" w:rsidRPr="00D26196" w:rsidRDefault="00D26196">
      <w:pPr>
        <w:pStyle w:val="HTMLPreformatted"/>
        <w:divId w:val="2032412305"/>
        <w:rPr>
          <w:ins w:id="25935" w:author="shorny" w:date="2014-06-09T18:54:00Z"/>
          <w:sz w:val="18"/>
          <w:rPrChange w:id="25936" w:author="shorny" w:date="2014-06-09T18:55:00Z">
            <w:rPr>
              <w:ins w:id="25937" w:author="shorny" w:date="2014-06-09T18:54:00Z"/>
            </w:rPr>
          </w:rPrChange>
        </w:rPr>
      </w:pPr>
      <w:ins w:id="25938" w:author="shorny" w:date="2014-06-09T18:54:00Z">
        <w:r w:rsidRPr="00D26196">
          <w:rPr>
            <w:sz w:val="18"/>
            <w:rPrChange w:id="25939" w:author="shorny" w:date="2014-06-09T18:55:00Z">
              <w:rPr/>
            </w:rPrChange>
          </w:rPr>
          <w:t xml:space="preserve">    FName </w:t>
        </w:r>
        <w:proofErr w:type="gramStart"/>
        <w:r w:rsidRPr="00D26196">
          <w:rPr>
            <w:rStyle w:val="type1"/>
            <w:sz w:val="18"/>
            <w:rPrChange w:id="25940" w:author="shorny" w:date="2014-06-09T18:55:00Z">
              <w:rPr>
                <w:rStyle w:val="type1"/>
              </w:rPr>
            </w:rPrChange>
          </w:rPr>
          <w:t>varchar</w:t>
        </w:r>
        <w:r w:rsidRPr="00D26196">
          <w:rPr>
            <w:sz w:val="18"/>
            <w:rPrChange w:id="25941" w:author="shorny" w:date="2014-06-09T18:55:00Z">
              <w:rPr/>
            </w:rPrChange>
          </w:rPr>
          <w:t>(</w:t>
        </w:r>
        <w:proofErr w:type="gramEnd"/>
        <w:r w:rsidRPr="00D26196">
          <w:rPr>
            <w:sz w:val="18"/>
            <w:rPrChange w:id="25942" w:author="shorny" w:date="2014-06-09T18:55:00Z">
              <w:rPr/>
            </w:rPrChange>
          </w:rPr>
          <w:t>50),</w:t>
        </w:r>
      </w:ins>
    </w:p>
    <w:p w14:paraId="1293C8EF" w14:textId="77777777" w:rsidR="00D26196" w:rsidRPr="00D26196" w:rsidRDefault="00D26196">
      <w:pPr>
        <w:pStyle w:val="HTMLPreformatted"/>
        <w:divId w:val="2032412305"/>
        <w:rPr>
          <w:ins w:id="25943" w:author="shorny" w:date="2014-06-09T18:54:00Z"/>
          <w:sz w:val="18"/>
          <w:rPrChange w:id="25944" w:author="shorny" w:date="2014-06-09T18:55:00Z">
            <w:rPr>
              <w:ins w:id="25945" w:author="shorny" w:date="2014-06-09T18:54:00Z"/>
            </w:rPr>
          </w:rPrChange>
        </w:rPr>
      </w:pPr>
      <w:ins w:id="25946" w:author="shorny" w:date="2014-06-09T18:54:00Z">
        <w:r w:rsidRPr="00D26196">
          <w:rPr>
            <w:sz w:val="18"/>
            <w:rPrChange w:id="25947" w:author="shorny" w:date="2014-06-09T18:55:00Z">
              <w:rPr/>
            </w:rPrChange>
          </w:rPr>
          <w:t xml:space="preserve">    LName </w:t>
        </w:r>
        <w:proofErr w:type="gramStart"/>
        <w:r w:rsidRPr="00D26196">
          <w:rPr>
            <w:rStyle w:val="type1"/>
            <w:sz w:val="18"/>
            <w:rPrChange w:id="25948" w:author="shorny" w:date="2014-06-09T18:55:00Z">
              <w:rPr>
                <w:rStyle w:val="type1"/>
              </w:rPr>
            </w:rPrChange>
          </w:rPr>
          <w:t>varchar</w:t>
        </w:r>
        <w:r w:rsidRPr="00D26196">
          <w:rPr>
            <w:sz w:val="18"/>
            <w:rPrChange w:id="25949" w:author="shorny" w:date="2014-06-09T18:55:00Z">
              <w:rPr/>
            </w:rPrChange>
          </w:rPr>
          <w:t>(</w:t>
        </w:r>
        <w:proofErr w:type="gramEnd"/>
        <w:r w:rsidRPr="00D26196">
          <w:rPr>
            <w:sz w:val="18"/>
            <w:rPrChange w:id="25950" w:author="shorny" w:date="2014-06-09T18:55:00Z">
              <w:rPr/>
            </w:rPrChange>
          </w:rPr>
          <w:t>50)</w:t>
        </w:r>
      </w:ins>
    </w:p>
    <w:p w14:paraId="4A902EEC" w14:textId="77777777" w:rsidR="00D26196" w:rsidRPr="00D26196" w:rsidRDefault="00D26196">
      <w:pPr>
        <w:pStyle w:val="HTMLPreformatted"/>
        <w:divId w:val="2032412305"/>
        <w:rPr>
          <w:ins w:id="25951" w:author="shorny" w:date="2014-06-09T18:54:00Z"/>
          <w:sz w:val="18"/>
          <w:rPrChange w:id="25952" w:author="shorny" w:date="2014-06-09T18:55:00Z">
            <w:rPr>
              <w:ins w:id="25953" w:author="shorny" w:date="2014-06-09T18:54:00Z"/>
            </w:rPr>
          </w:rPrChange>
        </w:rPr>
      </w:pPr>
      <w:ins w:id="25954" w:author="shorny" w:date="2014-06-09T18:54:00Z">
        <w:r w:rsidRPr="00D26196">
          <w:rPr>
            <w:sz w:val="18"/>
            <w:rPrChange w:id="25955" w:author="shorny" w:date="2014-06-09T18:55:00Z">
              <w:rPr/>
            </w:rPrChange>
          </w:rPr>
          <w:t xml:space="preserve">  ) ;</w:t>
        </w:r>
      </w:ins>
    </w:p>
    <w:p w14:paraId="1864F31F" w14:textId="77777777" w:rsidR="00D26196" w:rsidRPr="00D26196" w:rsidRDefault="00D26196">
      <w:pPr>
        <w:pStyle w:val="HTMLPreformatted"/>
        <w:divId w:val="2032412305"/>
        <w:rPr>
          <w:ins w:id="25956" w:author="shorny" w:date="2014-06-09T18:54:00Z"/>
          <w:sz w:val="18"/>
          <w:rPrChange w:id="25957" w:author="shorny" w:date="2014-06-09T18:55:00Z">
            <w:rPr>
              <w:ins w:id="25958" w:author="shorny" w:date="2014-06-09T18:54:00Z"/>
            </w:rPr>
          </w:rPrChange>
        </w:rPr>
      </w:pPr>
      <w:ins w:id="25959" w:author="shorny" w:date="2014-06-09T18:54:00Z">
        <w:r w:rsidRPr="00D26196">
          <w:rPr>
            <w:sz w:val="18"/>
            <w:rPrChange w:id="25960" w:author="shorny" w:date="2014-06-09T18:55:00Z">
              <w:rPr/>
            </w:rPrChange>
          </w:rPr>
          <w:t xml:space="preserve">  </w:t>
        </w:r>
        <w:r w:rsidRPr="00D26196">
          <w:rPr>
            <w:rStyle w:val="keyword1"/>
            <w:sz w:val="18"/>
            <w:rPrChange w:id="25961" w:author="shorny" w:date="2014-06-09T18:55:00Z">
              <w:rPr>
                <w:rStyle w:val="keyword1"/>
              </w:rPr>
            </w:rPrChange>
          </w:rPr>
          <w:t>INSERT</w:t>
        </w:r>
        <w:r w:rsidRPr="00D26196">
          <w:rPr>
            <w:sz w:val="18"/>
            <w:rPrChange w:id="25962" w:author="shorny" w:date="2014-06-09T18:55:00Z">
              <w:rPr/>
            </w:rPrChange>
          </w:rPr>
          <w:t xml:space="preserve"> </w:t>
        </w:r>
        <w:r w:rsidRPr="00D26196">
          <w:rPr>
            <w:rStyle w:val="keyword1"/>
            <w:sz w:val="18"/>
            <w:rPrChange w:id="25963" w:author="shorny" w:date="2014-06-09T18:55:00Z">
              <w:rPr>
                <w:rStyle w:val="keyword1"/>
              </w:rPr>
            </w:rPrChange>
          </w:rPr>
          <w:t>INTO</w:t>
        </w:r>
        <w:r w:rsidRPr="00D26196">
          <w:rPr>
            <w:sz w:val="18"/>
            <w:rPrChange w:id="25964" w:author="shorny" w:date="2014-06-09T18:55:00Z">
              <w:rPr/>
            </w:rPrChange>
          </w:rPr>
          <w:t xml:space="preserve"> utrans_s1_expecteds</w:t>
        </w:r>
      </w:ins>
    </w:p>
    <w:p w14:paraId="73CFA880" w14:textId="77777777" w:rsidR="00D26196" w:rsidRPr="00D26196" w:rsidRDefault="00D26196">
      <w:pPr>
        <w:pStyle w:val="HTMLPreformatted"/>
        <w:divId w:val="2032412305"/>
        <w:rPr>
          <w:ins w:id="25965" w:author="shorny" w:date="2014-06-09T18:54:00Z"/>
          <w:sz w:val="18"/>
          <w:rPrChange w:id="25966" w:author="shorny" w:date="2014-06-09T18:55:00Z">
            <w:rPr>
              <w:ins w:id="25967" w:author="shorny" w:date="2014-06-09T18:54:00Z"/>
            </w:rPr>
          </w:rPrChange>
        </w:rPr>
      </w:pPr>
      <w:ins w:id="25968" w:author="shorny" w:date="2014-06-09T18:54:00Z">
        <w:r w:rsidRPr="00D26196">
          <w:rPr>
            <w:sz w:val="18"/>
            <w:rPrChange w:id="25969" w:author="shorny" w:date="2014-06-09T18:55:00Z">
              <w:rPr/>
            </w:rPrChange>
          </w:rPr>
          <w:t xml:space="preserve">  </w:t>
        </w:r>
        <w:proofErr w:type="gramStart"/>
        <w:r w:rsidRPr="00D26196">
          <w:rPr>
            <w:rStyle w:val="keyword1"/>
            <w:sz w:val="18"/>
            <w:rPrChange w:id="25970" w:author="shorny" w:date="2014-06-09T18:55:00Z">
              <w:rPr>
                <w:rStyle w:val="keyword1"/>
              </w:rPr>
            </w:rPrChange>
          </w:rPr>
          <w:t>VALUES</w:t>
        </w:r>
        <w:r w:rsidRPr="00D26196">
          <w:rPr>
            <w:sz w:val="18"/>
            <w:rPrChange w:id="25971" w:author="shorny" w:date="2014-06-09T18:55:00Z">
              <w:rPr/>
            </w:rPrChange>
          </w:rPr>
          <w:t xml:space="preserve">  (</w:t>
        </w:r>
        <w:proofErr w:type="gramEnd"/>
        <w:r w:rsidRPr="00D26196">
          <w:rPr>
            <w:sz w:val="18"/>
            <w:rPrChange w:id="25972" w:author="shorny" w:date="2014-06-09T18:55:00Z">
              <w:rPr/>
            </w:rPrChange>
          </w:rPr>
          <w:t xml:space="preserve">1002, </w:t>
        </w:r>
        <w:r w:rsidRPr="00D26196">
          <w:rPr>
            <w:rStyle w:val="string1"/>
            <w:sz w:val="18"/>
            <w:rPrChange w:id="25973" w:author="shorny" w:date="2014-06-09T18:55:00Z">
              <w:rPr>
                <w:rStyle w:val="string1"/>
              </w:rPr>
            </w:rPrChange>
          </w:rPr>
          <w:t>'John'</w:t>
        </w:r>
        <w:r w:rsidRPr="00D26196">
          <w:rPr>
            <w:sz w:val="18"/>
            <w:rPrChange w:id="25974" w:author="shorny" w:date="2014-06-09T18:55:00Z">
              <w:rPr/>
            </w:rPrChange>
          </w:rPr>
          <w:t xml:space="preserve">, </w:t>
        </w:r>
        <w:r w:rsidRPr="00D26196">
          <w:rPr>
            <w:rStyle w:val="string1"/>
            <w:sz w:val="18"/>
            <w:rPrChange w:id="25975" w:author="shorny" w:date="2014-06-09T18:55:00Z">
              <w:rPr>
                <w:rStyle w:val="string1"/>
              </w:rPr>
            </w:rPrChange>
          </w:rPr>
          <w:t>'Roddick'</w:t>
        </w:r>
        <w:r w:rsidRPr="00D26196">
          <w:rPr>
            <w:sz w:val="18"/>
            <w:rPrChange w:id="25976" w:author="shorny" w:date="2014-06-09T18:55:00Z">
              <w:rPr/>
            </w:rPrChange>
          </w:rPr>
          <w:t xml:space="preserve">), (1000, </w:t>
        </w:r>
        <w:r w:rsidRPr="00D26196">
          <w:rPr>
            <w:rStyle w:val="string1"/>
            <w:sz w:val="18"/>
            <w:rPrChange w:id="25977" w:author="shorny" w:date="2014-06-09T18:55:00Z">
              <w:rPr>
                <w:rStyle w:val="string1"/>
              </w:rPr>
            </w:rPrChange>
          </w:rPr>
          <w:t>'Denise'</w:t>
        </w:r>
        <w:r w:rsidRPr="00D26196">
          <w:rPr>
            <w:sz w:val="18"/>
            <w:rPrChange w:id="25978" w:author="shorny" w:date="2014-06-09T18:55:00Z">
              <w:rPr/>
            </w:rPrChange>
          </w:rPr>
          <w:t xml:space="preserve">, </w:t>
        </w:r>
        <w:r w:rsidRPr="00D26196">
          <w:rPr>
            <w:rStyle w:val="string1"/>
            <w:sz w:val="18"/>
            <w:rPrChange w:id="25979" w:author="shorny" w:date="2014-06-09T18:55:00Z">
              <w:rPr>
                <w:rStyle w:val="string1"/>
              </w:rPr>
            </w:rPrChange>
          </w:rPr>
          <w:t>'de Vries'</w:t>
        </w:r>
        <w:r w:rsidRPr="00D26196">
          <w:rPr>
            <w:sz w:val="18"/>
            <w:rPrChange w:id="25980" w:author="shorny" w:date="2014-06-09T18:55:00Z">
              <w:rPr/>
            </w:rPrChange>
          </w:rPr>
          <w:t>) ;</w:t>
        </w:r>
      </w:ins>
    </w:p>
    <w:p w14:paraId="00803834" w14:textId="77777777" w:rsidR="00D26196" w:rsidRPr="00D26196" w:rsidRDefault="00D26196">
      <w:pPr>
        <w:pStyle w:val="HTMLPreformatted"/>
        <w:divId w:val="2032412305"/>
        <w:rPr>
          <w:ins w:id="25981" w:author="shorny" w:date="2014-06-09T18:54:00Z"/>
          <w:sz w:val="18"/>
          <w:rPrChange w:id="25982" w:author="shorny" w:date="2014-06-09T18:55:00Z">
            <w:rPr>
              <w:ins w:id="25983" w:author="shorny" w:date="2014-06-09T18:54:00Z"/>
            </w:rPr>
          </w:rPrChange>
        </w:rPr>
      </w:pPr>
    </w:p>
    <w:p w14:paraId="51F8E68D" w14:textId="77777777" w:rsidR="00D26196" w:rsidRPr="00D26196" w:rsidRDefault="00D26196">
      <w:pPr>
        <w:pStyle w:val="HTMLPreformatted"/>
        <w:divId w:val="2032412305"/>
        <w:rPr>
          <w:ins w:id="25984" w:author="shorny" w:date="2014-06-09T18:54:00Z"/>
          <w:rStyle w:val="comment1"/>
          <w:sz w:val="18"/>
          <w:rPrChange w:id="25985" w:author="shorny" w:date="2014-06-09T18:55:00Z">
            <w:rPr>
              <w:ins w:id="25986" w:author="shorny" w:date="2014-06-09T18:54:00Z"/>
              <w:rStyle w:val="comment1"/>
            </w:rPr>
          </w:rPrChange>
        </w:rPr>
      </w:pPr>
      <w:ins w:id="25987" w:author="shorny" w:date="2014-06-09T18:54:00Z">
        <w:r w:rsidRPr="00D26196">
          <w:rPr>
            <w:sz w:val="18"/>
            <w:rPrChange w:id="25988" w:author="shorny" w:date="2014-06-09T18:55:00Z">
              <w:rPr/>
            </w:rPrChange>
          </w:rPr>
          <w:t xml:space="preserve">  </w:t>
        </w:r>
        <w:r w:rsidRPr="00D26196">
          <w:rPr>
            <w:rStyle w:val="comment1"/>
            <w:sz w:val="18"/>
            <w:rPrChange w:id="25989" w:author="shorny" w:date="2014-06-09T18:55:00Z">
              <w:rPr>
                <w:rStyle w:val="comment1"/>
              </w:rPr>
            </w:rPrChange>
          </w:rPr>
          <w:t>-- create another temporary table that lists the differences between expected</w:t>
        </w:r>
      </w:ins>
    </w:p>
    <w:p w14:paraId="54B189E3" w14:textId="77777777" w:rsidR="00D26196" w:rsidRPr="00D26196" w:rsidRDefault="00D26196">
      <w:pPr>
        <w:pStyle w:val="HTMLPreformatted"/>
        <w:divId w:val="2032412305"/>
        <w:rPr>
          <w:ins w:id="25990" w:author="shorny" w:date="2014-06-09T18:54:00Z"/>
          <w:rStyle w:val="comment1"/>
          <w:sz w:val="18"/>
          <w:rPrChange w:id="25991" w:author="shorny" w:date="2014-06-09T18:55:00Z">
            <w:rPr>
              <w:ins w:id="25992" w:author="shorny" w:date="2014-06-09T18:54:00Z"/>
              <w:rStyle w:val="comment1"/>
            </w:rPr>
          </w:rPrChange>
        </w:rPr>
      </w:pPr>
      <w:ins w:id="25993" w:author="shorny" w:date="2014-06-09T18:54:00Z">
        <w:r w:rsidRPr="00D26196">
          <w:rPr>
            <w:sz w:val="18"/>
            <w:rPrChange w:id="25994" w:author="shorny" w:date="2014-06-09T18:55:00Z">
              <w:rPr/>
            </w:rPrChange>
          </w:rPr>
          <w:t xml:space="preserve">  </w:t>
        </w:r>
        <w:r w:rsidRPr="00D26196">
          <w:rPr>
            <w:rStyle w:val="comment1"/>
            <w:sz w:val="18"/>
            <w:rPrChange w:id="25995" w:author="shorny" w:date="2014-06-09T18:55:00Z">
              <w:rPr>
                <w:rStyle w:val="comment1"/>
              </w:rPr>
            </w:rPrChange>
          </w:rPr>
          <w:t xml:space="preserve">-- </w:t>
        </w:r>
        <w:proofErr w:type="gramStart"/>
        <w:r w:rsidRPr="00D26196">
          <w:rPr>
            <w:rStyle w:val="comment1"/>
            <w:sz w:val="18"/>
            <w:rPrChange w:id="25996" w:author="shorny" w:date="2014-06-09T18:55:00Z">
              <w:rPr>
                <w:rStyle w:val="comment1"/>
              </w:rPr>
            </w:rPrChange>
          </w:rPr>
          <w:t>results</w:t>
        </w:r>
        <w:proofErr w:type="gramEnd"/>
        <w:r w:rsidRPr="00D26196">
          <w:rPr>
            <w:rStyle w:val="comment1"/>
            <w:sz w:val="18"/>
            <w:rPrChange w:id="25997" w:author="shorny" w:date="2014-06-09T18:55:00Z">
              <w:rPr>
                <w:rStyle w:val="comment1"/>
              </w:rPr>
            </w:rPrChange>
          </w:rPr>
          <w:t xml:space="preserve"> and actuals</w:t>
        </w:r>
      </w:ins>
    </w:p>
    <w:p w14:paraId="3A03A687" w14:textId="77777777" w:rsidR="00D26196" w:rsidRPr="00D26196" w:rsidRDefault="00D26196">
      <w:pPr>
        <w:pStyle w:val="HTMLPreformatted"/>
        <w:divId w:val="2032412305"/>
        <w:rPr>
          <w:ins w:id="25998" w:author="shorny" w:date="2014-06-09T18:54:00Z"/>
          <w:sz w:val="18"/>
          <w:rPrChange w:id="25999" w:author="shorny" w:date="2014-06-09T18:55:00Z">
            <w:rPr>
              <w:ins w:id="26000" w:author="shorny" w:date="2014-06-09T18:54:00Z"/>
            </w:rPr>
          </w:rPrChange>
        </w:rPr>
      </w:pPr>
      <w:ins w:id="26001" w:author="shorny" w:date="2014-06-09T18:54:00Z">
        <w:r w:rsidRPr="00D26196">
          <w:rPr>
            <w:sz w:val="18"/>
            <w:rPrChange w:id="26002" w:author="shorny" w:date="2014-06-09T18:55:00Z">
              <w:rPr/>
            </w:rPrChange>
          </w:rPr>
          <w:t xml:space="preserve">  </w:t>
        </w:r>
        <w:r w:rsidRPr="00D26196">
          <w:rPr>
            <w:rStyle w:val="keyword1"/>
            <w:sz w:val="18"/>
            <w:rPrChange w:id="26003" w:author="shorny" w:date="2014-06-09T18:55:00Z">
              <w:rPr>
                <w:rStyle w:val="keyword1"/>
              </w:rPr>
            </w:rPrChange>
          </w:rPr>
          <w:t>CREATE</w:t>
        </w:r>
        <w:r w:rsidRPr="00D26196">
          <w:rPr>
            <w:sz w:val="18"/>
            <w:rPrChange w:id="26004" w:author="shorny" w:date="2014-06-09T18:55:00Z">
              <w:rPr/>
            </w:rPrChange>
          </w:rPr>
          <w:t xml:space="preserve"> </w:t>
        </w:r>
        <w:r w:rsidRPr="00D26196">
          <w:rPr>
            <w:rStyle w:val="keyword1"/>
            <w:sz w:val="18"/>
            <w:rPrChange w:id="26005" w:author="shorny" w:date="2014-06-09T18:55:00Z">
              <w:rPr>
                <w:rStyle w:val="keyword1"/>
              </w:rPr>
            </w:rPrChange>
          </w:rPr>
          <w:t>TEMPORARY</w:t>
        </w:r>
        <w:r w:rsidRPr="00D26196">
          <w:rPr>
            <w:sz w:val="18"/>
            <w:rPrChange w:id="26006" w:author="shorny" w:date="2014-06-09T18:55:00Z">
              <w:rPr/>
            </w:rPrChange>
          </w:rPr>
          <w:t xml:space="preserve"> </w:t>
        </w:r>
        <w:r w:rsidRPr="00D26196">
          <w:rPr>
            <w:rStyle w:val="keyword1"/>
            <w:sz w:val="18"/>
            <w:rPrChange w:id="26007" w:author="shorny" w:date="2014-06-09T18:55:00Z">
              <w:rPr>
                <w:rStyle w:val="keyword1"/>
              </w:rPr>
            </w:rPrChange>
          </w:rPr>
          <w:t>TABLE</w:t>
        </w:r>
        <w:r w:rsidRPr="00D26196">
          <w:rPr>
            <w:sz w:val="18"/>
            <w:rPrChange w:id="26008" w:author="shorny" w:date="2014-06-09T18:55:00Z">
              <w:rPr/>
            </w:rPrChange>
          </w:rPr>
          <w:t xml:space="preserve"> </w:t>
        </w:r>
        <w:r w:rsidRPr="00D26196">
          <w:rPr>
            <w:rStyle w:val="function-name1"/>
            <w:sz w:val="18"/>
            <w:rPrChange w:id="26009" w:author="shorny" w:date="2014-06-09T18:55:00Z">
              <w:rPr>
                <w:rStyle w:val="function-name1"/>
              </w:rPr>
            </w:rPrChange>
          </w:rPr>
          <w:t>utrans_s1_problems</w:t>
        </w:r>
      </w:ins>
    </w:p>
    <w:p w14:paraId="39185373" w14:textId="77777777" w:rsidR="00D26196" w:rsidRPr="00D26196" w:rsidRDefault="00D26196">
      <w:pPr>
        <w:pStyle w:val="HTMLPreformatted"/>
        <w:divId w:val="2032412305"/>
        <w:rPr>
          <w:ins w:id="26010" w:author="shorny" w:date="2014-06-09T18:54:00Z"/>
          <w:sz w:val="18"/>
          <w:rPrChange w:id="26011" w:author="shorny" w:date="2014-06-09T18:55:00Z">
            <w:rPr>
              <w:ins w:id="26012" w:author="shorny" w:date="2014-06-09T18:54:00Z"/>
            </w:rPr>
          </w:rPrChange>
        </w:rPr>
      </w:pPr>
      <w:ins w:id="26013" w:author="shorny" w:date="2014-06-09T18:54:00Z">
        <w:r w:rsidRPr="00D26196">
          <w:rPr>
            <w:sz w:val="18"/>
            <w:rPrChange w:id="26014" w:author="shorny" w:date="2014-06-09T18:55:00Z">
              <w:rPr/>
            </w:rPrChange>
          </w:rPr>
          <w:t xml:space="preserve">  </w:t>
        </w:r>
        <w:proofErr w:type="gramStart"/>
        <w:r w:rsidRPr="00D26196">
          <w:rPr>
            <w:rStyle w:val="keyword1"/>
            <w:sz w:val="18"/>
            <w:rPrChange w:id="26015" w:author="shorny" w:date="2014-06-09T18:55:00Z">
              <w:rPr>
                <w:rStyle w:val="keyword1"/>
              </w:rPr>
            </w:rPrChange>
          </w:rPr>
          <w:t>SELECT</w:t>
        </w:r>
        <w:r w:rsidRPr="00D26196">
          <w:rPr>
            <w:sz w:val="18"/>
            <w:rPrChange w:id="26016" w:author="shorny" w:date="2014-06-09T18:55:00Z">
              <w:rPr/>
            </w:rPrChange>
          </w:rPr>
          <w:t xml:space="preserve"> problems.*</w:t>
        </w:r>
        <w:proofErr w:type="gramEnd"/>
      </w:ins>
    </w:p>
    <w:p w14:paraId="75462469" w14:textId="77777777" w:rsidR="00D26196" w:rsidRPr="00D26196" w:rsidRDefault="00D26196">
      <w:pPr>
        <w:pStyle w:val="HTMLPreformatted"/>
        <w:divId w:val="2032412305"/>
        <w:rPr>
          <w:ins w:id="26017" w:author="shorny" w:date="2014-06-09T18:54:00Z"/>
          <w:sz w:val="18"/>
          <w:rPrChange w:id="26018" w:author="shorny" w:date="2014-06-09T18:55:00Z">
            <w:rPr>
              <w:ins w:id="26019" w:author="shorny" w:date="2014-06-09T18:54:00Z"/>
            </w:rPr>
          </w:rPrChange>
        </w:rPr>
      </w:pPr>
      <w:ins w:id="26020" w:author="shorny" w:date="2014-06-09T18:54:00Z">
        <w:r w:rsidRPr="00D26196">
          <w:rPr>
            <w:sz w:val="18"/>
            <w:rPrChange w:id="26021" w:author="shorny" w:date="2014-06-09T18:55:00Z">
              <w:rPr/>
            </w:rPrChange>
          </w:rPr>
          <w:t xml:space="preserve">  </w:t>
        </w:r>
        <w:r w:rsidRPr="00D26196">
          <w:rPr>
            <w:rStyle w:val="keyword1"/>
            <w:sz w:val="18"/>
            <w:rPrChange w:id="26022" w:author="shorny" w:date="2014-06-09T18:55:00Z">
              <w:rPr>
                <w:rStyle w:val="keyword1"/>
              </w:rPr>
            </w:rPrChange>
          </w:rPr>
          <w:t>FROM</w:t>
        </w:r>
      </w:ins>
    </w:p>
    <w:p w14:paraId="1EEFD4D8" w14:textId="77777777" w:rsidR="00D26196" w:rsidRPr="00D26196" w:rsidRDefault="00D26196">
      <w:pPr>
        <w:pStyle w:val="HTMLPreformatted"/>
        <w:divId w:val="2032412305"/>
        <w:rPr>
          <w:ins w:id="26023" w:author="shorny" w:date="2014-06-09T18:54:00Z"/>
          <w:sz w:val="18"/>
          <w:rPrChange w:id="26024" w:author="shorny" w:date="2014-06-09T18:55:00Z">
            <w:rPr>
              <w:ins w:id="26025" w:author="shorny" w:date="2014-06-09T18:54:00Z"/>
            </w:rPr>
          </w:rPrChange>
        </w:rPr>
      </w:pPr>
      <w:ins w:id="26026" w:author="shorny" w:date="2014-06-09T18:54:00Z">
        <w:r w:rsidRPr="00D26196">
          <w:rPr>
            <w:sz w:val="18"/>
            <w:rPrChange w:id="26027" w:author="shorny" w:date="2014-06-09T18:55:00Z">
              <w:rPr/>
            </w:rPrChange>
          </w:rPr>
          <w:t xml:space="preserve">  (</w:t>
        </w:r>
      </w:ins>
    </w:p>
    <w:p w14:paraId="71C53051" w14:textId="77777777" w:rsidR="00D26196" w:rsidRPr="00D26196" w:rsidRDefault="00D26196">
      <w:pPr>
        <w:pStyle w:val="HTMLPreformatted"/>
        <w:divId w:val="2032412305"/>
        <w:rPr>
          <w:ins w:id="26028" w:author="shorny" w:date="2014-06-09T18:54:00Z"/>
          <w:sz w:val="18"/>
          <w:rPrChange w:id="26029" w:author="shorny" w:date="2014-06-09T18:55:00Z">
            <w:rPr>
              <w:ins w:id="26030" w:author="shorny" w:date="2014-06-09T18:54:00Z"/>
            </w:rPr>
          </w:rPrChange>
        </w:rPr>
      </w:pPr>
      <w:ins w:id="26031" w:author="shorny" w:date="2014-06-09T18:54:00Z">
        <w:r w:rsidRPr="00D26196">
          <w:rPr>
            <w:sz w:val="18"/>
            <w:rPrChange w:id="26032" w:author="shorny" w:date="2014-06-09T18:55:00Z">
              <w:rPr/>
            </w:rPrChange>
          </w:rPr>
          <w:t xml:space="preserve">      </w:t>
        </w:r>
        <w:proofErr w:type="gramStart"/>
        <w:r w:rsidRPr="00D26196">
          <w:rPr>
            <w:rStyle w:val="keyword1"/>
            <w:sz w:val="18"/>
            <w:rPrChange w:id="26033" w:author="shorny" w:date="2014-06-09T18:55:00Z">
              <w:rPr>
                <w:rStyle w:val="keyword1"/>
              </w:rPr>
            </w:rPrChange>
          </w:rPr>
          <w:t>SELECT</w:t>
        </w:r>
        <w:r w:rsidRPr="00D26196">
          <w:rPr>
            <w:sz w:val="18"/>
            <w:rPrChange w:id="26034" w:author="shorny" w:date="2014-06-09T18:55:00Z">
              <w:rPr/>
            </w:rPrChange>
          </w:rPr>
          <w:t xml:space="preserve"> actuals.*</w:t>
        </w:r>
        <w:proofErr w:type="gramEnd"/>
      </w:ins>
    </w:p>
    <w:p w14:paraId="34DB8910" w14:textId="77777777" w:rsidR="00D26196" w:rsidRPr="00D26196" w:rsidRDefault="00D26196">
      <w:pPr>
        <w:pStyle w:val="HTMLPreformatted"/>
        <w:divId w:val="2032412305"/>
        <w:rPr>
          <w:ins w:id="26035" w:author="shorny" w:date="2014-06-09T18:54:00Z"/>
          <w:sz w:val="18"/>
          <w:rPrChange w:id="26036" w:author="shorny" w:date="2014-06-09T18:55:00Z">
            <w:rPr>
              <w:ins w:id="26037" w:author="shorny" w:date="2014-06-09T18:54:00Z"/>
            </w:rPr>
          </w:rPrChange>
        </w:rPr>
      </w:pPr>
      <w:ins w:id="26038" w:author="shorny" w:date="2014-06-09T18:54:00Z">
        <w:r w:rsidRPr="00D26196">
          <w:rPr>
            <w:sz w:val="18"/>
            <w:rPrChange w:id="26039" w:author="shorny" w:date="2014-06-09T18:55:00Z">
              <w:rPr/>
            </w:rPrChange>
          </w:rPr>
          <w:t xml:space="preserve">      </w:t>
        </w:r>
        <w:r w:rsidRPr="00D26196">
          <w:rPr>
            <w:rStyle w:val="keyword1"/>
            <w:sz w:val="18"/>
            <w:rPrChange w:id="26040" w:author="shorny" w:date="2014-06-09T18:55:00Z">
              <w:rPr>
                <w:rStyle w:val="keyword1"/>
              </w:rPr>
            </w:rPrChange>
          </w:rPr>
          <w:t>FROM</w:t>
        </w:r>
        <w:r w:rsidRPr="00D26196">
          <w:rPr>
            <w:sz w:val="18"/>
            <w:rPrChange w:id="26041" w:author="shorny" w:date="2014-06-09T18:55:00Z">
              <w:rPr/>
            </w:rPrChange>
          </w:rPr>
          <w:t xml:space="preserve"> utrans_s1_actuals actuals</w:t>
        </w:r>
      </w:ins>
    </w:p>
    <w:p w14:paraId="65260B65" w14:textId="77777777" w:rsidR="00D26196" w:rsidRPr="00D26196" w:rsidRDefault="00D26196">
      <w:pPr>
        <w:pStyle w:val="HTMLPreformatted"/>
        <w:divId w:val="2032412305"/>
        <w:rPr>
          <w:ins w:id="26042" w:author="shorny" w:date="2014-06-09T18:54:00Z"/>
          <w:sz w:val="18"/>
          <w:rPrChange w:id="26043" w:author="shorny" w:date="2014-06-09T18:55:00Z">
            <w:rPr>
              <w:ins w:id="26044" w:author="shorny" w:date="2014-06-09T18:54:00Z"/>
            </w:rPr>
          </w:rPrChange>
        </w:rPr>
      </w:pPr>
      <w:ins w:id="26045" w:author="shorny" w:date="2014-06-09T18:54:00Z">
        <w:r w:rsidRPr="00D26196">
          <w:rPr>
            <w:sz w:val="18"/>
            <w:rPrChange w:id="26046" w:author="shorny" w:date="2014-06-09T18:55:00Z">
              <w:rPr/>
            </w:rPrChange>
          </w:rPr>
          <w:t xml:space="preserve">      </w:t>
        </w:r>
        <w:r w:rsidRPr="00D26196">
          <w:rPr>
            <w:rStyle w:val="keyword1"/>
            <w:sz w:val="18"/>
            <w:rPrChange w:id="26047" w:author="shorny" w:date="2014-06-09T18:55:00Z">
              <w:rPr>
                <w:rStyle w:val="keyword1"/>
              </w:rPr>
            </w:rPrChange>
          </w:rPr>
          <w:t>UNION</w:t>
        </w:r>
        <w:r w:rsidRPr="00D26196">
          <w:rPr>
            <w:sz w:val="18"/>
            <w:rPrChange w:id="26048" w:author="shorny" w:date="2014-06-09T18:55:00Z">
              <w:rPr/>
            </w:rPrChange>
          </w:rPr>
          <w:t xml:space="preserve"> </w:t>
        </w:r>
        <w:r w:rsidRPr="00D26196">
          <w:rPr>
            <w:rStyle w:val="keyword1"/>
            <w:sz w:val="18"/>
            <w:rPrChange w:id="26049" w:author="shorny" w:date="2014-06-09T18:55:00Z">
              <w:rPr>
                <w:rStyle w:val="keyword1"/>
              </w:rPr>
            </w:rPrChange>
          </w:rPr>
          <w:t>ALL</w:t>
        </w:r>
      </w:ins>
    </w:p>
    <w:p w14:paraId="7F9000B2" w14:textId="77777777" w:rsidR="00D26196" w:rsidRPr="00D26196" w:rsidRDefault="00D26196">
      <w:pPr>
        <w:pStyle w:val="HTMLPreformatted"/>
        <w:divId w:val="2032412305"/>
        <w:rPr>
          <w:ins w:id="26050" w:author="shorny" w:date="2014-06-09T18:54:00Z"/>
          <w:sz w:val="18"/>
          <w:rPrChange w:id="26051" w:author="shorny" w:date="2014-06-09T18:55:00Z">
            <w:rPr>
              <w:ins w:id="26052" w:author="shorny" w:date="2014-06-09T18:54:00Z"/>
            </w:rPr>
          </w:rPrChange>
        </w:rPr>
      </w:pPr>
      <w:ins w:id="26053" w:author="shorny" w:date="2014-06-09T18:54:00Z">
        <w:r w:rsidRPr="00D26196">
          <w:rPr>
            <w:sz w:val="18"/>
            <w:rPrChange w:id="26054" w:author="shorny" w:date="2014-06-09T18:55:00Z">
              <w:rPr/>
            </w:rPrChange>
          </w:rPr>
          <w:t xml:space="preserve">      </w:t>
        </w:r>
        <w:proofErr w:type="gramStart"/>
        <w:r w:rsidRPr="00D26196">
          <w:rPr>
            <w:rStyle w:val="keyword1"/>
            <w:sz w:val="18"/>
            <w:rPrChange w:id="26055" w:author="shorny" w:date="2014-06-09T18:55:00Z">
              <w:rPr>
                <w:rStyle w:val="keyword1"/>
              </w:rPr>
            </w:rPrChange>
          </w:rPr>
          <w:t>SELECT</w:t>
        </w:r>
        <w:r w:rsidRPr="00D26196">
          <w:rPr>
            <w:sz w:val="18"/>
            <w:rPrChange w:id="26056" w:author="shorny" w:date="2014-06-09T18:55:00Z">
              <w:rPr/>
            </w:rPrChange>
          </w:rPr>
          <w:t xml:space="preserve"> expecteds.*</w:t>
        </w:r>
        <w:proofErr w:type="gramEnd"/>
      </w:ins>
    </w:p>
    <w:p w14:paraId="5277B927" w14:textId="77777777" w:rsidR="00D26196" w:rsidRPr="00D26196" w:rsidRDefault="00D26196">
      <w:pPr>
        <w:pStyle w:val="HTMLPreformatted"/>
        <w:divId w:val="2032412305"/>
        <w:rPr>
          <w:ins w:id="26057" w:author="shorny" w:date="2014-06-09T18:54:00Z"/>
          <w:sz w:val="18"/>
          <w:rPrChange w:id="26058" w:author="shorny" w:date="2014-06-09T18:55:00Z">
            <w:rPr>
              <w:ins w:id="26059" w:author="shorny" w:date="2014-06-09T18:54:00Z"/>
            </w:rPr>
          </w:rPrChange>
        </w:rPr>
      </w:pPr>
      <w:ins w:id="26060" w:author="shorny" w:date="2014-06-09T18:54:00Z">
        <w:r w:rsidRPr="00D26196">
          <w:rPr>
            <w:sz w:val="18"/>
            <w:rPrChange w:id="26061" w:author="shorny" w:date="2014-06-09T18:55:00Z">
              <w:rPr/>
            </w:rPrChange>
          </w:rPr>
          <w:t xml:space="preserve">      </w:t>
        </w:r>
        <w:r w:rsidRPr="00D26196">
          <w:rPr>
            <w:rStyle w:val="keyword1"/>
            <w:sz w:val="18"/>
            <w:rPrChange w:id="26062" w:author="shorny" w:date="2014-06-09T18:55:00Z">
              <w:rPr>
                <w:rStyle w:val="keyword1"/>
              </w:rPr>
            </w:rPrChange>
          </w:rPr>
          <w:t>FROM</w:t>
        </w:r>
        <w:r w:rsidRPr="00D26196">
          <w:rPr>
            <w:sz w:val="18"/>
            <w:rPrChange w:id="26063" w:author="shorny" w:date="2014-06-09T18:55:00Z">
              <w:rPr/>
            </w:rPrChange>
          </w:rPr>
          <w:t xml:space="preserve"> utrans_s1_expecteds expecteds</w:t>
        </w:r>
      </w:ins>
    </w:p>
    <w:p w14:paraId="5606FD2F" w14:textId="77777777" w:rsidR="00D26196" w:rsidRPr="00D26196" w:rsidRDefault="00D26196">
      <w:pPr>
        <w:pStyle w:val="HTMLPreformatted"/>
        <w:divId w:val="2032412305"/>
        <w:rPr>
          <w:ins w:id="26064" w:author="shorny" w:date="2014-06-09T18:54:00Z"/>
          <w:sz w:val="18"/>
          <w:rPrChange w:id="26065" w:author="shorny" w:date="2014-06-09T18:55:00Z">
            <w:rPr>
              <w:ins w:id="26066" w:author="shorny" w:date="2014-06-09T18:54:00Z"/>
            </w:rPr>
          </w:rPrChange>
        </w:rPr>
      </w:pPr>
      <w:ins w:id="26067" w:author="shorny" w:date="2014-06-09T18:54:00Z">
        <w:r w:rsidRPr="00D26196">
          <w:rPr>
            <w:sz w:val="18"/>
            <w:rPrChange w:id="26068" w:author="shorny" w:date="2014-06-09T18:55:00Z">
              <w:rPr/>
            </w:rPrChange>
          </w:rPr>
          <w:t xml:space="preserve">  )  problems</w:t>
        </w:r>
      </w:ins>
    </w:p>
    <w:p w14:paraId="652BE31E" w14:textId="77777777" w:rsidR="00D26196" w:rsidRPr="00D26196" w:rsidRDefault="00D26196">
      <w:pPr>
        <w:pStyle w:val="HTMLPreformatted"/>
        <w:divId w:val="2032412305"/>
        <w:rPr>
          <w:ins w:id="26069" w:author="shorny" w:date="2014-06-09T18:54:00Z"/>
          <w:sz w:val="18"/>
          <w:rPrChange w:id="26070" w:author="shorny" w:date="2014-06-09T18:55:00Z">
            <w:rPr>
              <w:ins w:id="26071" w:author="shorny" w:date="2014-06-09T18:54:00Z"/>
            </w:rPr>
          </w:rPrChange>
        </w:rPr>
      </w:pPr>
      <w:ins w:id="26072" w:author="shorny" w:date="2014-06-09T18:54:00Z">
        <w:r w:rsidRPr="00D26196">
          <w:rPr>
            <w:sz w:val="18"/>
            <w:rPrChange w:id="26073" w:author="shorny" w:date="2014-06-09T18:55:00Z">
              <w:rPr/>
            </w:rPrChange>
          </w:rPr>
          <w:t xml:space="preserve">  </w:t>
        </w:r>
        <w:r w:rsidRPr="00D26196">
          <w:rPr>
            <w:rStyle w:val="keyword1"/>
            <w:sz w:val="18"/>
            <w:rPrChange w:id="26074" w:author="shorny" w:date="2014-06-09T18:55:00Z">
              <w:rPr>
                <w:rStyle w:val="keyword1"/>
              </w:rPr>
            </w:rPrChange>
          </w:rPr>
          <w:t>GROUP</w:t>
        </w:r>
        <w:r w:rsidRPr="00D26196">
          <w:rPr>
            <w:sz w:val="18"/>
            <w:rPrChange w:id="26075" w:author="shorny" w:date="2014-06-09T18:55:00Z">
              <w:rPr/>
            </w:rPrChange>
          </w:rPr>
          <w:t xml:space="preserve"> </w:t>
        </w:r>
        <w:r w:rsidRPr="00D26196">
          <w:rPr>
            <w:rStyle w:val="keyword1"/>
            <w:sz w:val="18"/>
            <w:rPrChange w:id="26076" w:author="shorny" w:date="2014-06-09T18:55:00Z">
              <w:rPr>
                <w:rStyle w:val="keyword1"/>
              </w:rPr>
            </w:rPrChange>
          </w:rPr>
          <w:t>BY</w:t>
        </w:r>
        <w:r w:rsidRPr="00D26196">
          <w:rPr>
            <w:sz w:val="18"/>
            <w:rPrChange w:id="26077" w:author="shorny" w:date="2014-06-09T18:55:00Z">
              <w:rPr/>
            </w:rPrChange>
          </w:rPr>
          <w:t xml:space="preserve"> problems.StaffID</w:t>
        </w:r>
      </w:ins>
    </w:p>
    <w:p w14:paraId="5FB4D714" w14:textId="77777777" w:rsidR="00D26196" w:rsidRPr="00D26196" w:rsidRDefault="00D26196">
      <w:pPr>
        <w:pStyle w:val="HTMLPreformatted"/>
        <w:divId w:val="2032412305"/>
        <w:rPr>
          <w:ins w:id="26078" w:author="shorny" w:date="2014-06-09T18:54:00Z"/>
          <w:sz w:val="18"/>
          <w:rPrChange w:id="26079" w:author="shorny" w:date="2014-06-09T18:55:00Z">
            <w:rPr>
              <w:ins w:id="26080" w:author="shorny" w:date="2014-06-09T18:54:00Z"/>
            </w:rPr>
          </w:rPrChange>
        </w:rPr>
      </w:pPr>
      <w:ins w:id="26081" w:author="shorny" w:date="2014-06-09T18:54:00Z">
        <w:r w:rsidRPr="00D26196">
          <w:rPr>
            <w:sz w:val="18"/>
            <w:rPrChange w:id="26082" w:author="shorny" w:date="2014-06-09T18:55:00Z">
              <w:rPr/>
            </w:rPrChange>
          </w:rPr>
          <w:t xml:space="preserve">  </w:t>
        </w:r>
        <w:r w:rsidRPr="00D26196">
          <w:rPr>
            <w:rStyle w:val="keyword1"/>
            <w:sz w:val="18"/>
            <w:rPrChange w:id="26083" w:author="shorny" w:date="2014-06-09T18:55:00Z">
              <w:rPr>
                <w:rStyle w:val="keyword1"/>
              </w:rPr>
            </w:rPrChange>
          </w:rPr>
          <w:t>HAVING</w:t>
        </w:r>
        <w:r w:rsidRPr="00D26196">
          <w:rPr>
            <w:sz w:val="18"/>
            <w:rPrChange w:id="26084" w:author="shorny" w:date="2014-06-09T18:55:00Z">
              <w:rPr/>
            </w:rPrChange>
          </w:rPr>
          <w:t xml:space="preserve"> </w:t>
        </w:r>
        <w:proofErr w:type="gramStart"/>
        <w:r w:rsidRPr="00D26196">
          <w:rPr>
            <w:rStyle w:val="builtin1"/>
            <w:sz w:val="18"/>
            <w:rPrChange w:id="26085" w:author="shorny" w:date="2014-06-09T18:55:00Z">
              <w:rPr>
                <w:rStyle w:val="builtin1"/>
              </w:rPr>
            </w:rPrChange>
          </w:rPr>
          <w:t>COUNT</w:t>
        </w:r>
        <w:r w:rsidRPr="00D26196">
          <w:rPr>
            <w:sz w:val="18"/>
            <w:rPrChange w:id="26086" w:author="shorny" w:date="2014-06-09T18:55:00Z">
              <w:rPr/>
            </w:rPrChange>
          </w:rPr>
          <w:t>(</w:t>
        </w:r>
        <w:proofErr w:type="gramEnd"/>
        <w:r w:rsidRPr="00D26196">
          <w:rPr>
            <w:sz w:val="18"/>
            <w:rPrChange w:id="26087" w:author="shorny" w:date="2014-06-09T18:55:00Z">
              <w:rPr/>
            </w:rPrChange>
          </w:rPr>
          <w:t>*) = 1</w:t>
        </w:r>
      </w:ins>
    </w:p>
    <w:p w14:paraId="37AC0AA9" w14:textId="77777777" w:rsidR="00D26196" w:rsidRPr="00D26196" w:rsidRDefault="00D26196">
      <w:pPr>
        <w:pStyle w:val="HTMLPreformatted"/>
        <w:divId w:val="2032412305"/>
        <w:rPr>
          <w:ins w:id="26088" w:author="shorny" w:date="2014-06-09T18:54:00Z"/>
          <w:sz w:val="18"/>
          <w:rPrChange w:id="26089" w:author="shorny" w:date="2014-06-09T18:55:00Z">
            <w:rPr>
              <w:ins w:id="26090" w:author="shorny" w:date="2014-06-09T18:54:00Z"/>
            </w:rPr>
          </w:rPrChange>
        </w:rPr>
      </w:pPr>
      <w:ins w:id="26091" w:author="shorny" w:date="2014-06-09T18:54:00Z">
        <w:r w:rsidRPr="00D26196">
          <w:rPr>
            <w:sz w:val="18"/>
            <w:rPrChange w:id="26092" w:author="shorny" w:date="2014-06-09T18:55:00Z">
              <w:rPr/>
            </w:rPrChange>
          </w:rPr>
          <w:t xml:space="preserve">  </w:t>
        </w:r>
        <w:r w:rsidRPr="00D26196">
          <w:rPr>
            <w:rStyle w:val="keyword1"/>
            <w:sz w:val="18"/>
            <w:rPrChange w:id="26093" w:author="shorny" w:date="2014-06-09T18:55:00Z">
              <w:rPr>
                <w:rStyle w:val="keyword1"/>
              </w:rPr>
            </w:rPrChange>
          </w:rPr>
          <w:t>ORDER</w:t>
        </w:r>
        <w:r w:rsidRPr="00D26196">
          <w:rPr>
            <w:sz w:val="18"/>
            <w:rPrChange w:id="26094" w:author="shorny" w:date="2014-06-09T18:55:00Z">
              <w:rPr/>
            </w:rPrChange>
          </w:rPr>
          <w:t xml:space="preserve"> </w:t>
        </w:r>
        <w:r w:rsidRPr="00D26196">
          <w:rPr>
            <w:rStyle w:val="keyword1"/>
            <w:sz w:val="18"/>
            <w:rPrChange w:id="26095" w:author="shorny" w:date="2014-06-09T18:55:00Z">
              <w:rPr>
                <w:rStyle w:val="keyword1"/>
              </w:rPr>
            </w:rPrChange>
          </w:rPr>
          <w:t>BY</w:t>
        </w:r>
        <w:r w:rsidRPr="00D26196">
          <w:rPr>
            <w:sz w:val="18"/>
            <w:rPrChange w:id="26096" w:author="shorny" w:date="2014-06-09T18:55:00Z">
              <w:rPr/>
            </w:rPrChange>
          </w:rPr>
          <w:t xml:space="preserve"> </w:t>
        </w:r>
        <w:proofErr w:type="gramStart"/>
        <w:r w:rsidRPr="00D26196">
          <w:rPr>
            <w:sz w:val="18"/>
            <w:rPrChange w:id="26097" w:author="shorny" w:date="2014-06-09T18:55:00Z">
              <w:rPr/>
            </w:rPrChange>
          </w:rPr>
          <w:t>problems.StaffID ;</w:t>
        </w:r>
        <w:proofErr w:type="gramEnd"/>
      </w:ins>
    </w:p>
    <w:p w14:paraId="5E21BA8D" w14:textId="77777777" w:rsidR="00D26196" w:rsidRPr="00D26196" w:rsidRDefault="00D26196">
      <w:pPr>
        <w:pStyle w:val="HTMLPreformatted"/>
        <w:divId w:val="2032412305"/>
        <w:rPr>
          <w:ins w:id="26098" w:author="shorny" w:date="2014-06-09T18:54:00Z"/>
          <w:sz w:val="18"/>
          <w:rPrChange w:id="26099" w:author="shorny" w:date="2014-06-09T18:55:00Z">
            <w:rPr>
              <w:ins w:id="26100" w:author="shorny" w:date="2014-06-09T18:54:00Z"/>
            </w:rPr>
          </w:rPrChange>
        </w:rPr>
      </w:pPr>
    </w:p>
    <w:p w14:paraId="4EFEA629" w14:textId="77777777" w:rsidR="00D26196" w:rsidRPr="00D26196" w:rsidRDefault="00D26196">
      <w:pPr>
        <w:pStyle w:val="HTMLPreformatted"/>
        <w:divId w:val="2032412305"/>
        <w:rPr>
          <w:ins w:id="26101" w:author="shorny" w:date="2014-06-09T18:54:00Z"/>
          <w:rStyle w:val="comment1"/>
          <w:sz w:val="18"/>
          <w:rPrChange w:id="26102" w:author="shorny" w:date="2014-06-09T18:55:00Z">
            <w:rPr>
              <w:ins w:id="26103" w:author="shorny" w:date="2014-06-09T18:54:00Z"/>
              <w:rStyle w:val="comment1"/>
            </w:rPr>
          </w:rPrChange>
        </w:rPr>
      </w:pPr>
      <w:ins w:id="26104" w:author="shorny" w:date="2014-06-09T18:54:00Z">
        <w:r w:rsidRPr="00D26196">
          <w:rPr>
            <w:sz w:val="18"/>
            <w:rPrChange w:id="26105" w:author="shorny" w:date="2014-06-09T18:55:00Z">
              <w:rPr/>
            </w:rPrChange>
          </w:rPr>
          <w:lastRenderedPageBreak/>
          <w:t xml:space="preserve">  </w:t>
        </w:r>
        <w:r w:rsidRPr="00D26196">
          <w:rPr>
            <w:rStyle w:val="comment1"/>
            <w:sz w:val="18"/>
            <w:rPrChange w:id="26106" w:author="shorny" w:date="2014-06-09T18:55:00Z">
              <w:rPr>
                <w:rStyle w:val="comment1"/>
              </w:rPr>
            </w:rPrChange>
          </w:rPr>
          <w:t xml:space="preserve">-- </w:t>
        </w:r>
        <w:proofErr w:type="gramStart"/>
        <w:r w:rsidRPr="00D26196">
          <w:rPr>
            <w:rStyle w:val="comment1"/>
            <w:sz w:val="18"/>
            <w:rPrChange w:id="26107" w:author="shorny" w:date="2014-06-09T18:55:00Z">
              <w:rPr>
                <w:rStyle w:val="comment1"/>
              </w:rPr>
            </w:rPrChange>
          </w:rPr>
          <w:t>report</w:t>
        </w:r>
        <w:proofErr w:type="gramEnd"/>
        <w:r w:rsidRPr="00D26196">
          <w:rPr>
            <w:rStyle w:val="comment1"/>
            <w:sz w:val="18"/>
            <w:rPrChange w:id="26108" w:author="shorny" w:date="2014-06-09T18:55:00Z">
              <w:rPr>
                <w:rStyle w:val="comment1"/>
              </w:rPr>
            </w:rPrChange>
          </w:rPr>
          <w:t xml:space="preserve"> an error if the 'problems' table isn't empty</w:t>
        </w:r>
      </w:ins>
    </w:p>
    <w:p w14:paraId="1A39652A" w14:textId="77777777" w:rsidR="00D26196" w:rsidRPr="00D26196" w:rsidRDefault="00D26196">
      <w:pPr>
        <w:pStyle w:val="HTMLPreformatted"/>
        <w:divId w:val="2032412305"/>
        <w:rPr>
          <w:ins w:id="26109" w:author="shorny" w:date="2014-06-09T18:54:00Z"/>
          <w:sz w:val="18"/>
          <w:rPrChange w:id="26110" w:author="shorny" w:date="2014-06-09T18:55:00Z">
            <w:rPr>
              <w:ins w:id="26111" w:author="shorny" w:date="2014-06-09T18:54:00Z"/>
            </w:rPr>
          </w:rPrChange>
        </w:rPr>
      </w:pPr>
      <w:ins w:id="26112" w:author="shorny" w:date="2014-06-09T18:54:00Z">
        <w:r w:rsidRPr="00D26196">
          <w:rPr>
            <w:sz w:val="18"/>
            <w:rPrChange w:id="26113" w:author="shorny" w:date="2014-06-09T18:55:00Z">
              <w:rPr/>
            </w:rPrChange>
          </w:rPr>
          <w:t xml:space="preserve">  </w:t>
        </w:r>
        <w:r w:rsidRPr="00D26196">
          <w:rPr>
            <w:rStyle w:val="keyword1"/>
            <w:sz w:val="18"/>
            <w:rPrChange w:id="26114" w:author="shorny" w:date="2014-06-09T18:55:00Z">
              <w:rPr>
                <w:rStyle w:val="keyword1"/>
              </w:rPr>
            </w:rPrChange>
          </w:rPr>
          <w:t>CALL</w:t>
        </w:r>
        <w:r w:rsidRPr="00D26196">
          <w:rPr>
            <w:sz w:val="18"/>
            <w:rPrChange w:id="26115" w:author="shorny" w:date="2014-06-09T18:55:00Z">
              <w:rPr/>
            </w:rPrChange>
          </w:rPr>
          <w:t xml:space="preserve"> stk_unit.assert_table_</w:t>
        </w:r>
        <w:proofErr w:type="gramStart"/>
        <w:r w:rsidRPr="00D26196">
          <w:rPr>
            <w:sz w:val="18"/>
            <w:rPrChange w:id="26116" w:author="shorny" w:date="2014-06-09T18:55:00Z">
              <w:rPr/>
            </w:rPrChange>
          </w:rPr>
          <w:t>empty(</w:t>
        </w:r>
        <w:proofErr w:type="gramEnd"/>
        <w:r w:rsidRPr="00D26196">
          <w:rPr>
            <w:sz w:val="18"/>
            <w:rPrChange w:id="26117" w:author="shorny" w:date="2014-06-09T18:55:00Z">
              <w:rPr/>
            </w:rPrChange>
          </w:rPr>
          <w:t xml:space="preserve"> </w:t>
        </w:r>
      </w:ins>
    </w:p>
    <w:p w14:paraId="26EAAFCF" w14:textId="77777777" w:rsidR="00D26196" w:rsidRPr="00D26196" w:rsidRDefault="00D26196">
      <w:pPr>
        <w:pStyle w:val="HTMLPreformatted"/>
        <w:divId w:val="2032412305"/>
        <w:rPr>
          <w:ins w:id="26118" w:author="shorny" w:date="2014-06-09T18:54:00Z"/>
          <w:sz w:val="18"/>
          <w:rPrChange w:id="26119" w:author="shorny" w:date="2014-06-09T18:55:00Z">
            <w:rPr>
              <w:ins w:id="26120" w:author="shorny" w:date="2014-06-09T18:54:00Z"/>
            </w:rPr>
          </w:rPrChange>
        </w:rPr>
      </w:pPr>
      <w:ins w:id="26121" w:author="shorny" w:date="2014-06-09T18:54:00Z">
        <w:r w:rsidRPr="00D26196">
          <w:rPr>
            <w:sz w:val="18"/>
            <w:rPrChange w:id="26122" w:author="shorny" w:date="2014-06-09T18:55:00Z">
              <w:rPr/>
            </w:rPrChange>
          </w:rPr>
          <w:t xml:space="preserve">    </w:t>
        </w:r>
        <w:proofErr w:type="gramStart"/>
        <w:r w:rsidRPr="00D26196">
          <w:rPr>
            <w:sz w:val="18"/>
            <w:rPrChange w:id="26123" w:author="shorny" w:date="2014-06-09T18:55:00Z">
              <w:rPr/>
            </w:rPrChange>
          </w:rPr>
          <w:t>DATABASE(</w:t>
        </w:r>
        <w:proofErr w:type="gramEnd"/>
        <w:r w:rsidRPr="00D26196">
          <w:rPr>
            <w:sz w:val="18"/>
            <w:rPrChange w:id="26124" w:author="shorny" w:date="2014-06-09T18:55:00Z">
              <w:rPr/>
            </w:rPrChange>
          </w:rPr>
          <w:t>),</w:t>
        </w:r>
      </w:ins>
    </w:p>
    <w:p w14:paraId="146770D8" w14:textId="77777777" w:rsidR="00D26196" w:rsidRPr="00D26196" w:rsidRDefault="00D26196">
      <w:pPr>
        <w:pStyle w:val="HTMLPreformatted"/>
        <w:divId w:val="2032412305"/>
        <w:rPr>
          <w:ins w:id="26125" w:author="shorny" w:date="2014-06-09T18:54:00Z"/>
          <w:sz w:val="18"/>
          <w:rPrChange w:id="26126" w:author="shorny" w:date="2014-06-09T18:55:00Z">
            <w:rPr>
              <w:ins w:id="26127" w:author="shorny" w:date="2014-06-09T18:54:00Z"/>
            </w:rPr>
          </w:rPrChange>
        </w:rPr>
      </w:pPr>
      <w:ins w:id="26128" w:author="shorny" w:date="2014-06-09T18:54:00Z">
        <w:r w:rsidRPr="00D26196">
          <w:rPr>
            <w:sz w:val="18"/>
            <w:rPrChange w:id="26129" w:author="shorny" w:date="2014-06-09T18:55:00Z">
              <w:rPr/>
            </w:rPrChange>
          </w:rPr>
          <w:t xml:space="preserve">    </w:t>
        </w:r>
        <w:r w:rsidRPr="00D26196">
          <w:rPr>
            <w:rStyle w:val="string1"/>
            <w:sz w:val="18"/>
            <w:rPrChange w:id="26130" w:author="shorny" w:date="2014-06-09T18:55:00Z">
              <w:rPr>
                <w:rStyle w:val="string1"/>
              </w:rPr>
            </w:rPrChange>
          </w:rPr>
          <w:t>'utrans_s1_problems'</w:t>
        </w:r>
        <w:r w:rsidRPr="00D26196">
          <w:rPr>
            <w:sz w:val="18"/>
            <w:rPrChange w:id="26131" w:author="shorny" w:date="2014-06-09T18:55:00Z">
              <w:rPr/>
            </w:rPrChange>
          </w:rPr>
          <w:t xml:space="preserve">, </w:t>
        </w:r>
      </w:ins>
    </w:p>
    <w:p w14:paraId="5F60BD5F" w14:textId="77777777" w:rsidR="00D26196" w:rsidRPr="00D26196" w:rsidRDefault="00D26196">
      <w:pPr>
        <w:pStyle w:val="HTMLPreformatted"/>
        <w:divId w:val="2032412305"/>
        <w:rPr>
          <w:ins w:id="26132" w:author="shorny" w:date="2014-06-09T18:54:00Z"/>
          <w:sz w:val="18"/>
          <w:rPrChange w:id="26133" w:author="shorny" w:date="2014-06-09T18:55:00Z">
            <w:rPr>
              <w:ins w:id="26134" w:author="shorny" w:date="2014-06-09T18:54:00Z"/>
            </w:rPr>
          </w:rPrChange>
        </w:rPr>
      </w:pPr>
      <w:ins w:id="26135" w:author="shorny" w:date="2014-06-09T18:54:00Z">
        <w:r w:rsidRPr="00D26196">
          <w:rPr>
            <w:sz w:val="18"/>
            <w:rPrChange w:id="26136" w:author="shorny" w:date="2014-06-09T18:55:00Z">
              <w:rPr/>
            </w:rPrChange>
          </w:rPr>
          <w:t xml:space="preserve">    </w:t>
        </w:r>
        <w:r w:rsidRPr="00D26196">
          <w:rPr>
            <w:rStyle w:val="string1"/>
            <w:sz w:val="18"/>
            <w:rPrChange w:id="26137" w:author="shorny" w:date="2014-06-09T18:55:00Z">
              <w:rPr>
                <w:rStyle w:val="string1"/>
              </w:rPr>
            </w:rPrChange>
          </w:rPr>
          <w:t>'Incorrect results'</w:t>
        </w:r>
        <w:proofErr w:type="gramStart"/>
        <w:r w:rsidRPr="00D26196">
          <w:rPr>
            <w:sz w:val="18"/>
            <w:rPrChange w:id="26138" w:author="shorny" w:date="2014-06-09T18:55:00Z">
              <w:rPr/>
            </w:rPrChange>
          </w:rPr>
          <w:t>) ;</w:t>
        </w:r>
        <w:proofErr w:type="gramEnd"/>
        <w:r w:rsidRPr="00D26196">
          <w:rPr>
            <w:sz w:val="18"/>
            <w:rPrChange w:id="26139" w:author="shorny" w:date="2014-06-09T18:55:00Z">
              <w:rPr/>
            </w:rPrChange>
          </w:rPr>
          <w:t xml:space="preserve"> </w:t>
        </w:r>
      </w:ins>
    </w:p>
    <w:p w14:paraId="1D4DDA7A" w14:textId="77777777" w:rsidR="00D26196" w:rsidRPr="00D26196" w:rsidRDefault="00D26196">
      <w:pPr>
        <w:pStyle w:val="HTMLPreformatted"/>
        <w:divId w:val="2032412305"/>
        <w:rPr>
          <w:ins w:id="26140" w:author="shorny" w:date="2014-06-09T18:54:00Z"/>
          <w:sz w:val="18"/>
          <w:rPrChange w:id="26141" w:author="shorny" w:date="2014-06-09T18:55:00Z">
            <w:rPr>
              <w:ins w:id="26142" w:author="shorny" w:date="2014-06-09T18:54:00Z"/>
            </w:rPr>
          </w:rPrChange>
        </w:rPr>
      </w:pPr>
    </w:p>
    <w:p w14:paraId="4EC3428D" w14:textId="77777777" w:rsidR="00D26196" w:rsidRPr="00D26196" w:rsidRDefault="00D26196">
      <w:pPr>
        <w:pStyle w:val="HTMLPreformatted"/>
        <w:divId w:val="2032412305"/>
        <w:rPr>
          <w:ins w:id="26143" w:author="shorny" w:date="2014-06-09T18:54:00Z"/>
          <w:sz w:val="18"/>
          <w:rPrChange w:id="26144" w:author="shorny" w:date="2014-06-09T18:55:00Z">
            <w:rPr>
              <w:ins w:id="26145" w:author="shorny" w:date="2014-06-09T18:54:00Z"/>
            </w:rPr>
          </w:rPrChange>
        </w:rPr>
      </w:pPr>
      <w:ins w:id="26146" w:author="shorny" w:date="2014-06-09T18:54:00Z">
        <w:r w:rsidRPr="00D26196">
          <w:rPr>
            <w:sz w:val="18"/>
            <w:rPrChange w:id="26147" w:author="shorny" w:date="2014-06-09T18:55:00Z">
              <w:rPr/>
            </w:rPrChange>
          </w:rPr>
          <w:t xml:space="preserve">  </w:t>
        </w:r>
        <w:r w:rsidRPr="00D26196">
          <w:rPr>
            <w:rStyle w:val="keyword1"/>
            <w:sz w:val="18"/>
            <w:rPrChange w:id="26148" w:author="shorny" w:date="2014-06-09T18:55:00Z">
              <w:rPr>
                <w:rStyle w:val="keyword1"/>
              </w:rPr>
            </w:rPrChange>
          </w:rPr>
          <w:t>DROP</w:t>
        </w:r>
        <w:r w:rsidRPr="00D26196">
          <w:rPr>
            <w:sz w:val="18"/>
            <w:rPrChange w:id="26149" w:author="shorny" w:date="2014-06-09T18:55:00Z">
              <w:rPr/>
            </w:rPrChange>
          </w:rPr>
          <w:t xml:space="preserve"> </w:t>
        </w:r>
        <w:r w:rsidRPr="00D26196">
          <w:rPr>
            <w:rStyle w:val="keyword1"/>
            <w:sz w:val="18"/>
            <w:rPrChange w:id="26150" w:author="shorny" w:date="2014-06-09T18:55:00Z">
              <w:rPr>
                <w:rStyle w:val="keyword1"/>
              </w:rPr>
            </w:rPrChange>
          </w:rPr>
          <w:t>TABLE</w:t>
        </w:r>
        <w:r w:rsidRPr="00D26196">
          <w:rPr>
            <w:sz w:val="18"/>
            <w:rPrChange w:id="26151" w:author="shorny" w:date="2014-06-09T18:55:00Z">
              <w:rPr/>
            </w:rPrChange>
          </w:rPr>
          <w:t xml:space="preserve"> </w:t>
        </w:r>
        <w:r w:rsidRPr="00D26196">
          <w:rPr>
            <w:rStyle w:val="function-name1"/>
            <w:sz w:val="18"/>
            <w:rPrChange w:id="26152" w:author="shorny" w:date="2014-06-09T18:55:00Z">
              <w:rPr>
                <w:rStyle w:val="function-name1"/>
              </w:rPr>
            </w:rPrChange>
          </w:rPr>
          <w:t>utrans_s1_</w:t>
        </w:r>
        <w:proofErr w:type="gramStart"/>
        <w:r w:rsidRPr="00D26196">
          <w:rPr>
            <w:rStyle w:val="function-name1"/>
            <w:sz w:val="18"/>
            <w:rPrChange w:id="26153" w:author="shorny" w:date="2014-06-09T18:55:00Z">
              <w:rPr>
                <w:rStyle w:val="function-name1"/>
              </w:rPr>
            </w:rPrChange>
          </w:rPr>
          <w:t>expecteds</w:t>
        </w:r>
        <w:r w:rsidRPr="00D26196">
          <w:rPr>
            <w:sz w:val="18"/>
            <w:rPrChange w:id="26154" w:author="shorny" w:date="2014-06-09T18:55:00Z">
              <w:rPr/>
            </w:rPrChange>
          </w:rPr>
          <w:t xml:space="preserve"> ;</w:t>
        </w:r>
        <w:proofErr w:type="gramEnd"/>
      </w:ins>
    </w:p>
    <w:p w14:paraId="33DCF8F6" w14:textId="77777777" w:rsidR="00D26196" w:rsidRPr="00D26196" w:rsidRDefault="00D26196">
      <w:pPr>
        <w:pStyle w:val="HTMLPreformatted"/>
        <w:divId w:val="2032412305"/>
        <w:rPr>
          <w:ins w:id="26155" w:author="shorny" w:date="2014-06-09T18:54:00Z"/>
          <w:sz w:val="18"/>
          <w:rPrChange w:id="26156" w:author="shorny" w:date="2014-06-09T18:55:00Z">
            <w:rPr>
              <w:ins w:id="26157" w:author="shorny" w:date="2014-06-09T18:54:00Z"/>
            </w:rPr>
          </w:rPrChange>
        </w:rPr>
      </w:pPr>
      <w:ins w:id="26158" w:author="shorny" w:date="2014-06-09T18:54:00Z">
        <w:r w:rsidRPr="00D26196">
          <w:rPr>
            <w:sz w:val="18"/>
            <w:rPrChange w:id="26159" w:author="shorny" w:date="2014-06-09T18:55:00Z">
              <w:rPr/>
            </w:rPrChange>
          </w:rPr>
          <w:t xml:space="preserve">  </w:t>
        </w:r>
        <w:r w:rsidRPr="00D26196">
          <w:rPr>
            <w:rStyle w:val="keyword1"/>
            <w:sz w:val="18"/>
            <w:rPrChange w:id="26160" w:author="shorny" w:date="2014-06-09T18:55:00Z">
              <w:rPr>
                <w:rStyle w:val="keyword1"/>
              </w:rPr>
            </w:rPrChange>
          </w:rPr>
          <w:t>DROP</w:t>
        </w:r>
        <w:r w:rsidRPr="00D26196">
          <w:rPr>
            <w:sz w:val="18"/>
            <w:rPrChange w:id="26161" w:author="shorny" w:date="2014-06-09T18:55:00Z">
              <w:rPr/>
            </w:rPrChange>
          </w:rPr>
          <w:t xml:space="preserve"> </w:t>
        </w:r>
        <w:r w:rsidRPr="00D26196">
          <w:rPr>
            <w:rStyle w:val="keyword1"/>
            <w:sz w:val="18"/>
            <w:rPrChange w:id="26162" w:author="shorny" w:date="2014-06-09T18:55:00Z">
              <w:rPr>
                <w:rStyle w:val="keyword1"/>
              </w:rPr>
            </w:rPrChange>
          </w:rPr>
          <w:t>TABLE</w:t>
        </w:r>
        <w:r w:rsidRPr="00D26196">
          <w:rPr>
            <w:sz w:val="18"/>
            <w:rPrChange w:id="26163" w:author="shorny" w:date="2014-06-09T18:55:00Z">
              <w:rPr/>
            </w:rPrChange>
          </w:rPr>
          <w:t xml:space="preserve"> </w:t>
        </w:r>
        <w:r w:rsidRPr="00D26196">
          <w:rPr>
            <w:rStyle w:val="function-name1"/>
            <w:sz w:val="18"/>
            <w:rPrChange w:id="26164" w:author="shorny" w:date="2014-06-09T18:55:00Z">
              <w:rPr>
                <w:rStyle w:val="function-name1"/>
              </w:rPr>
            </w:rPrChange>
          </w:rPr>
          <w:t>utrans_s1_</w:t>
        </w:r>
        <w:proofErr w:type="gramStart"/>
        <w:r w:rsidRPr="00D26196">
          <w:rPr>
            <w:rStyle w:val="function-name1"/>
            <w:sz w:val="18"/>
            <w:rPrChange w:id="26165" w:author="shorny" w:date="2014-06-09T18:55:00Z">
              <w:rPr>
                <w:rStyle w:val="function-name1"/>
              </w:rPr>
            </w:rPrChange>
          </w:rPr>
          <w:t>actuals</w:t>
        </w:r>
        <w:r w:rsidRPr="00D26196">
          <w:rPr>
            <w:sz w:val="18"/>
            <w:rPrChange w:id="26166" w:author="shorny" w:date="2014-06-09T18:55:00Z">
              <w:rPr/>
            </w:rPrChange>
          </w:rPr>
          <w:t xml:space="preserve"> ;</w:t>
        </w:r>
        <w:proofErr w:type="gramEnd"/>
      </w:ins>
    </w:p>
    <w:p w14:paraId="3F47B1C2" w14:textId="77777777" w:rsidR="00D26196" w:rsidRPr="00D26196" w:rsidRDefault="00D26196">
      <w:pPr>
        <w:pStyle w:val="HTMLPreformatted"/>
        <w:divId w:val="2032412305"/>
        <w:rPr>
          <w:ins w:id="26167" w:author="shorny" w:date="2014-06-09T18:54:00Z"/>
          <w:sz w:val="18"/>
          <w:rPrChange w:id="26168" w:author="shorny" w:date="2014-06-09T18:55:00Z">
            <w:rPr>
              <w:ins w:id="26169" w:author="shorny" w:date="2014-06-09T18:54:00Z"/>
            </w:rPr>
          </w:rPrChange>
        </w:rPr>
      </w:pPr>
      <w:ins w:id="26170" w:author="shorny" w:date="2014-06-09T18:54:00Z">
        <w:r w:rsidRPr="00D26196">
          <w:rPr>
            <w:sz w:val="18"/>
            <w:rPrChange w:id="26171" w:author="shorny" w:date="2014-06-09T18:55:00Z">
              <w:rPr/>
            </w:rPrChange>
          </w:rPr>
          <w:t xml:space="preserve">  </w:t>
        </w:r>
        <w:r w:rsidRPr="00D26196">
          <w:rPr>
            <w:rStyle w:val="keyword1"/>
            <w:sz w:val="18"/>
            <w:rPrChange w:id="26172" w:author="shorny" w:date="2014-06-09T18:55:00Z">
              <w:rPr>
                <w:rStyle w:val="keyword1"/>
              </w:rPr>
            </w:rPrChange>
          </w:rPr>
          <w:t>DROP</w:t>
        </w:r>
        <w:r w:rsidRPr="00D26196">
          <w:rPr>
            <w:sz w:val="18"/>
            <w:rPrChange w:id="26173" w:author="shorny" w:date="2014-06-09T18:55:00Z">
              <w:rPr/>
            </w:rPrChange>
          </w:rPr>
          <w:t xml:space="preserve"> </w:t>
        </w:r>
        <w:r w:rsidRPr="00D26196">
          <w:rPr>
            <w:rStyle w:val="keyword1"/>
            <w:sz w:val="18"/>
            <w:rPrChange w:id="26174" w:author="shorny" w:date="2014-06-09T18:55:00Z">
              <w:rPr>
                <w:rStyle w:val="keyword1"/>
              </w:rPr>
            </w:rPrChange>
          </w:rPr>
          <w:t>TABLE</w:t>
        </w:r>
        <w:r w:rsidRPr="00D26196">
          <w:rPr>
            <w:sz w:val="18"/>
            <w:rPrChange w:id="26175" w:author="shorny" w:date="2014-06-09T18:55:00Z">
              <w:rPr/>
            </w:rPrChange>
          </w:rPr>
          <w:t xml:space="preserve"> </w:t>
        </w:r>
        <w:r w:rsidRPr="00D26196">
          <w:rPr>
            <w:rStyle w:val="function-name1"/>
            <w:sz w:val="18"/>
            <w:rPrChange w:id="26176" w:author="shorny" w:date="2014-06-09T18:55:00Z">
              <w:rPr>
                <w:rStyle w:val="function-name1"/>
              </w:rPr>
            </w:rPrChange>
          </w:rPr>
          <w:t>utrans_s1_</w:t>
        </w:r>
        <w:proofErr w:type="gramStart"/>
        <w:r w:rsidRPr="00D26196">
          <w:rPr>
            <w:rStyle w:val="function-name1"/>
            <w:sz w:val="18"/>
            <w:rPrChange w:id="26177" w:author="shorny" w:date="2014-06-09T18:55:00Z">
              <w:rPr>
                <w:rStyle w:val="function-name1"/>
              </w:rPr>
            </w:rPrChange>
          </w:rPr>
          <w:t>problems</w:t>
        </w:r>
        <w:r w:rsidRPr="00D26196">
          <w:rPr>
            <w:sz w:val="18"/>
            <w:rPrChange w:id="26178" w:author="shorny" w:date="2014-06-09T18:55:00Z">
              <w:rPr/>
            </w:rPrChange>
          </w:rPr>
          <w:t xml:space="preserve"> ;</w:t>
        </w:r>
        <w:proofErr w:type="gramEnd"/>
      </w:ins>
    </w:p>
    <w:p w14:paraId="3C7B48C0" w14:textId="77777777" w:rsidR="00D26196" w:rsidRPr="00D26196" w:rsidRDefault="00D26196">
      <w:pPr>
        <w:pStyle w:val="HTMLPreformatted"/>
        <w:divId w:val="2032412305"/>
        <w:rPr>
          <w:ins w:id="26179" w:author="shorny" w:date="2014-06-09T18:54:00Z"/>
          <w:sz w:val="18"/>
          <w:rPrChange w:id="26180" w:author="shorny" w:date="2014-06-09T18:55:00Z">
            <w:rPr>
              <w:ins w:id="26181" w:author="shorny" w:date="2014-06-09T18:54:00Z"/>
            </w:rPr>
          </w:rPrChange>
        </w:rPr>
      </w:pPr>
    </w:p>
    <w:p w14:paraId="60A2CF74" w14:textId="77777777" w:rsidR="00D26196" w:rsidRPr="00D26196" w:rsidRDefault="00D26196">
      <w:pPr>
        <w:pStyle w:val="HTMLPreformatted"/>
        <w:divId w:val="2032412305"/>
        <w:rPr>
          <w:ins w:id="26182" w:author="shorny" w:date="2014-06-09T18:54:00Z"/>
          <w:sz w:val="18"/>
          <w:rPrChange w:id="26183" w:author="shorny" w:date="2014-06-09T18:55:00Z">
            <w:rPr>
              <w:ins w:id="26184" w:author="shorny" w:date="2014-06-09T18:54:00Z"/>
            </w:rPr>
          </w:rPrChange>
        </w:rPr>
      </w:pPr>
      <w:ins w:id="26185" w:author="shorny" w:date="2014-06-09T18:54:00Z">
        <w:r w:rsidRPr="00D26196">
          <w:rPr>
            <w:rStyle w:val="keyword1"/>
            <w:sz w:val="18"/>
            <w:rPrChange w:id="26186" w:author="shorny" w:date="2014-06-09T18:55:00Z">
              <w:rPr>
                <w:rStyle w:val="keyword1"/>
              </w:rPr>
            </w:rPrChange>
          </w:rPr>
          <w:t>END</w:t>
        </w:r>
        <w:r w:rsidRPr="00D26196">
          <w:rPr>
            <w:sz w:val="18"/>
            <w:rPrChange w:id="26187" w:author="shorny" w:date="2014-06-09T18:55:00Z">
              <w:rPr/>
            </w:rPrChange>
          </w:rPr>
          <w:t xml:space="preserve"> $$</w:t>
        </w:r>
      </w:ins>
    </w:p>
    <w:p w14:paraId="60FD8FF2" w14:textId="77777777" w:rsidR="00D26196" w:rsidRPr="00D26196" w:rsidRDefault="00D26196">
      <w:pPr>
        <w:pStyle w:val="HTMLPreformatted"/>
        <w:divId w:val="2032412305"/>
        <w:rPr>
          <w:ins w:id="26188" w:author="shorny" w:date="2014-06-09T18:54:00Z"/>
          <w:sz w:val="18"/>
          <w:rPrChange w:id="26189" w:author="shorny" w:date="2014-06-09T18:55:00Z">
            <w:rPr>
              <w:ins w:id="26190" w:author="shorny" w:date="2014-06-09T18:54:00Z"/>
            </w:rPr>
          </w:rPrChange>
        </w:rPr>
      </w:pPr>
    </w:p>
    <w:p w14:paraId="7A882BF3" w14:textId="77777777" w:rsidR="00D26196" w:rsidRPr="00D26196" w:rsidRDefault="00D26196">
      <w:pPr>
        <w:pStyle w:val="HTMLPreformatted"/>
        <w:divId w:val="2032412305"/>
        <w:rPr>
          <w:ins w:id="26191" w:author="shorny" w:date="2014-06-09T18:54:00Z"/>
          <w:rStyle w:val="comment1"/>
          <w:sz w:val="18"/>
          <w:rPrChange w:id="26192" w:author="shorny" w:date="2014-06-09T18:55:00Z">
            <w:rPr>
              <w:ins w:id="26193" w:author="shorny" w:date="2014-06-09T18:54:00Z"/>
              <w:rStyle w:val="comment1"/>
            </w:rPr>
          </w:rPrChange>
        </w:rPr>
      </w:pPr>
      <w:ins w:id="26194" w:author="shorny" w:date="2014-06-09T18:54:00Z">
        <w:r w:rsidRPr="00D26196">
          <w:rPr>
            <w:rStyle w:val="comment1"/>
            <w:sz w:val="18"/>
            <w:rPrChange w:id="26195" w:author="shorny" w:date="2014-06-09T18:55:00Z">
              <w:rPr>
                <w:rStyle w:val="comment1"/>
              </w:rPr>
            </w:rPrChange>
          </w:rPr>
          <w:t>-- s2) Last staff member to modify an application</w:t>
        </w:r>
      </w:ins>
    </w:p>
    <w:p w14:paraId="550AFED7" w14:textId="77777777" w:rsidR="00D26196" w:rsidRPr="00D26196" w:rsidRDefault="00D26196">
      <w:pPr>
        <w:pStyle w:val="HTMLPreformatted"/>
        <w:divId w:val="2032412305"/>
        <w:rPr>
          <w:ins w:id="26196" w:author="shorny" w:date="2014-06-09T18:54:00Z"/>
          <w:sz w:val="18"/>
          <w:rPrChange w:id="26197" w:author="shorny" w:date="2014-06-09T18:55:00Z">
            <w:rPr>
              <w:ins w:id="26198" w:author="shorny" w:date="2014-06-09T18:54:00Z"/>
            </w:rPr>
          </w:rPrChange>
        </w:rPr>
      </w:pPr>
      <w:ins w:id="26199" w:author="shorny" w:date="2014-06-09T18:54:00Z">
        <w:r w:rsidRPr="00D26196">
          <w:rPr>
            <w:rStyle w:val="keyword1"/>
            <w:sz w:val="18"/>
            <w:rPrChange w:id="26200" w:author="shorny" w:date="2014-06-09T18:55:00Z">
              <w:rPr>
                <w:rStyle w:val="keyword1"/>
              </w:rPr>
            </w:rPrChange>
          </w:rPr>
          <w:t>CREATE</w:t>
        </w:r>
        <w:r w:rsidRPr="00D26196">
          <w:rPr>
            <w:sz w:val="18"/>
            <w:rPrChange w:id="26201" w:author="shorny" w:date="2014-06-09T18:55:00Z">
              <w:rPr/>
            </w:rPrChange>
          </w:rPr>
          <w:t xml:space="preserve"> </w:t>
        </w:r>
        <w:r w:rsidRPr="00D26196">
          <w:rPr>
            <w:rStyle w:val="keyword1"/>
            <w:sz w:val="18"/>
            <w:rPrChange w:id="26202" w:author="shorny" w:date="2014-06-09T18:55:00Z">
              <w:rPr>
                <w:rStyle w:val="keyword1"/>
              </w:rPr>
            </w:rPrChange>
          </w:rPr>
          <w:t>PROCEDURE</w:t>
        </w:r>
        <w:r w:rsidRPr="00D26196">
          <w:rPr>
            <w:sz w:val="18"/>
            <w:rPrChange w:id="26203" w:author="shorny" w:date="2014-06-09T18:55:00Z">
              <w:rPr/>
            </w:rPrChange>
          </w:rPr>
          <w:t xml:space="preserve"> </w:t>
        </w:r>
        <w:r w:rsidRPr="00D26196">
          <w:rPr>
            <w:rStyle w:val="function-name1"/>
            <w:sz w:val="18"/>
            <w:rPrChange w:id="26204" w:author="shorny" w:date="2014-06-09T18:55:00Z">
              <w:rPr>
                <w:rStyle w:val="function-name1"/>
              </w:rPr>
            </w:rPrChange>
          </w:rPr>
          <w:t>test_utrans_</w:t>
        </w:r>
        <w:proofErr w:type="gramStart"/>
        <w:r w:rsidRPr="00D26196">
          <w:rPr>
            <w:rStyle w:val="function-name1"/>
            <w:sz w:val="18"/>
            <w:rPrChange w:id="26205" w:author="shorny" w:date="2014-06-09T18:55:00Z">
              <w:rPr>
                <w:rStyle w:val="function-name1"/>
              </w:rPr>
            </w:rPrChange>
          </w:rPr>
          <w:t>s2</w:t>
        </w:r>
        <w:r w:rsidRPr="00D26196">
          <w:rPr>
            <w:sz w:val="18"/>
            <w:rPrChange w:id="26206" w:author="shorny" w:date="2014-06-09T18:55:00Z">
              <w:rPr/>
            </w:rPrChange>
          </w:rPr>
          <w:t>()</w:t>
        </w:r>
        <w:proofErr w:type="gramEnd"/>
        <w:r w:rsidRPr="00D26196">
          <w:rPr>
            <w:sz w:val="18"/>
            <w:rPrChange w:id="26207" w:author="shorny" w:date="2014-06-09T18:55:00Z">
              <w:rPr/>
            </w:rPrChange>
          </w:rPr>
          <w:t xml:space="preserve"> </w:t>
        </w:r>
      </w:ins>
    </w:p>
    <w:p w14:paraId="21DF57CC" w14:textId="77777777" w:rsidR="00D26196" w:rsidRPr="00D26196" w:rsidRDefault="00D26196">
      <w:pPr>
        <w:pStyle w:val="HTMLPreformatted"/>
        <w:divId w:val="2032412305"/>
        <w:rPr>
          <w:ins w:id="26208" w:author="shorny" w:date="2014-06-09T18:54:00Z"/>
          <w:sz w:val="18"/>
          <w:rPrChange w:id="26209" w:author="shorny" w:date="2014-06-09T18:55:00Z">
            <w:rPr>
              <w:ins w:id="26210" w:author="shorny" w:date="2014-06-09T18:54:00Z"/>
            </w:rPr>
          </w:rPrChange>
        </w:rPr>
      </w:pPr>
      <w:ins w:id="26211" w:author="shorny" w:date="2014-06-09T18:54:00Z">
        <w:r w:rsidRPr="00D26196">
          <w:rPr>
            <w:rStyle w:val="keyword1"/>
            <w:sz w:val="18"/>
            <w:rPrChange w:id="26212" w:author="shorny" w:date="2014-06-09T18:55:00Z">
              <w:rPr>
                <w:rStyle w:val="keyword1"/>
              </w:rPr>
            </w:rPrChange>
          </w:rPr>
          <w:t>BEGIN</w:t>
        </w:r>
      </w:ins>
    </w:p>
    <w:p w14:paraId="1037F0D9" w14:textId="77777777" w:rsidR="00D26196" w:rsidRPr="00D26196" w:rsidRDefault="00D26196">
      <w:pPr>
        <w:pStyle w:val="HTMLPreformatted"/>
        <w:divId w:val="2032412305"/>
        <w:rPr>
          <w:ins w:id="26213" w:author="shorny" w:date="2014-06-09T18:54:00Z"/>
          <w:sz w:val="18"/>
          <w:rPrChange w:id="26214" w:author="shorny" w:date="2014-06-09T18:55:00Z">
            <w:rPr>
              <w:ins w:id="26215" w:author="shorny" w:date="2014-06-09T18:54:00Z"/>
            </w:rPr>
          </w:rPrChange>
        </w:rPr>
      </w:pPr>
    </w:p>
    <w:p w14:paraId="4D1F701A" w14:textId="77777777" w:rsidR="00D26196" w:rsidRPr="00D26196" w:rsidRDefault="00D26196">
      <w:pPr>
        <w:pStyle w:val="HTMLPreformatted"/>
        <w:divId w:val="2032412305"/>
        <w:rPr>
          <w:ins w:id="26216" w:author="shorny" w:date="2014-06-09T18:54:00Z"/>
          <w:rStyle w:val="comment1"/>
          <w:sz w:val="18"/>
          <w:rPrChange w:id="26217" w:author="shorny" w:date="2014-06-09T18:55:00Z">
            <w:rPr>
              <w:ins w:id="26218" w:author="shorny" w:date="2014-06-09T18:54:00Z"/>
              <w:rStyle w:val="comment1"/>
            </w:rPr>
          </w:rPrChange>
        </w:rPr>
      </w:pPr>
      <w:ins w:id="26219" w:author="shorny" w:date="2014-06-09T18:54:00Z">
        <w:r w:rsidRPr="00D26196">
          <w:rPr>
            <w:sz w:val="18"/>
            <w:rPrChange w:id="26220" w:author="shorny" w:date="2014-06-09T18:55:00Z">
              <w:rPr/>
            </w:rPrChange>
          </w:rPr>
          <w:t xml:space="preserve">  </w:t>
        </w:r>
        <w:r w:rsidRPr="00D26196">
          <w:rPr>
            <w:rStyle w:val="comment1"/>
            <w:sz w:val="18"/>
            <w:rPrChange w:id="26221" w:author="shorny" w:date="2014-06-09T18:55:00Z">
              <w:rPr>
                <w:rStyle w:val="comment1"/>
              </w:rPr>
            </w:rPrChange>
          </w:rPr>
          <w:t>-- run the query for this test and create a temporary table for results</w:t>
        </w:r>
      </w:ins>
    </w:p>
    <w:p w14:paraId="4A1C62EC" w14:textId="77777777" w:rsidR="00D26196" w:rsidRPr="00D26196" w:rsidRDefault="00D26196">
      <w:pPr>
        <w:pStyle w:val="HTMLPreformatted"/>
        <w:divId w:val="2032412305"/>
        <w:rPr>
          <w:ins w:id="26222" w:author="shorny" w:date="2014-06-09T18:54:00Z"/>
          <w:sz w:val="18"/>
          <w:rPrChange w:id="26223" w:author="shorny" w:date="2014-06-09T18:55:00Z">
            <w:rPr>
              <w:ins w:id="26224" w:author="shorny" w:date="2014-06-09T18:54:00Z"/>
            </w:rPr>
          </w:rPrChange>
        </w:rPr>
      </w:pPr>
      <w:ins w:id="26225" w:author="shorny" w:date="2014-06-09T18:54:00Z">
        <w:r w:rsidRPr="00D26196">
          <w:rPr>
            <w:sz w:val="18"/>
            <w:rPrChange w:id="26226" w:author="shorny" w:date="2014-06-09T18:55:00Z">
              <w:rPr/>
            </w:rPrChange>
          </w:rPr>
          <w:t xml:space="preserve">  </w:t>
        </w:r>
        <w:r w:rsidRPr="00D26196">
          <w:rPr>
            <w:rStyle w:val="keyword1"/>
            <w:sz w:val="18"/>
            <w:rPrChange w:id="26227" w:author="shorny" w:date="2014-06-09T18:55:00Z">
              <w:rPr>
                <w:rStyle w:val="keyword1"/>
              </w:rPr>
            </w:rPrChange>
          </w:rPr>
          <w:t>CREATE</w:t>
        </w:r>
        <w:r w:rsidRPr="00D26196">
          <w:rPr>
            <w:sz w:val="18"/>
            <w:rPrChange w:id="26228" w:author="shorny" w:date="2014-06-09T18:55:00Z">
              <w:rPr/>
            </w:rPrChange>
          </w:rPr>
          <w:t xml:space="preserve"> </w:t>
        </w:r>
        <w:r w:rsidRPr="00D26196">
          <w:rPr>
            <w:rStyle w:val="keyword1"/>
            <w:sz w:val="18"/>
            <w:rPrChange w:id="26229" w:author="shorny" w:date="2014-06-09T18:55:00Z">
              <w:rPr>
                <w:rStyle w:val="keyword1"/>
              </w:rPr>
            </w:rPrChange>
          </w:rPr>
          <w:t>TEMPORARY</w:t>
        </w:r>
        <w:r w:rsidRPr="00D26196">
          <w:rPr>
            <w:sz w:val="18"/>
            <w:rPrChange w:id="26230" w:author="shorny" w:date="2014-06-09T18:55:00Z">
              <w:rPr/>
            </w:rPrChange>
          </w:rPr>
          <w:t xml:space="preserve"> </w:t>
        </w:r>
        <w:r w:rsidRPr="00D26196">
          <w:rPr>
            <w:rStyle w:val="keyword1"/>
            <w:sz w:val="18"/>
            <w:rPrChange w:id="26231" w:author="shorny" w:date="2014-06-09T18:55:00Z">
              <w:rPr>
                <w:rStyle w:val="keyword1"/>
              </w:rPr>
            </w:rPrChange>
          </w:rPr>
          <w:t>TABLE</w:t>
        </w:r>
        <w:r w:rsidRPr="00D26196">
          <w:rPr>
            <w:sz w:val="18"/>
            <w:rPrChange w:id="26232" w:author="shorny" w:date="2014-06-09T18:55:00Z">
              <w:rPr/>
            </w:rPrChange>
          </w:rPr>
          <w:t xml:space="preserve"> </w:t>
        </w:r>
        <w:r w:rsidRPr="00D26196">
          <w:rPr>
            <w:rStyle w:val="function-name1"/>
            <w:sz w:val="18"/>
            <w:rPrChange w:id="26233" w:author="shorny" w:date="2014-06-09T18:55:00Z">
              <w:rPr>
                <w:rStyle w:val="function-name1"/>
              </w:rPr>
            </w:rPrChange>
          </w:rPr>
          <w:t>utrans_s2_actuals</w:t>
        </w:r>
      </w:ins>
    </w:p>
    <w:p w14:paraId="3E0BCA88" w14:textId="77777777" w:rsidR="00D26196" w:rsidRPr="00D26196" w:rsidRDefault="00D26196">
      <w:pPr>
        <w:pStyle w:val="HTMLPreformatted"/>
        <w:divId w:val="2032412305"/>
        <w:rPr>
          <w:ins w:id="26234" w:author="shorny" w:date="2014-06-09T18:54:00Z"/>
          <w:sz w:val="18"/>
          <w:rPrChange w:id="26235" w:author="shorny" w:date="2014-06-09T18:55:00Z">
            <w:rPr>
              <w:ins w:id="26236" w:author="shorny" w:date="2014-06-09T18:54:00Z"/>
            </w:rPr>
          </w:rPrChange>
        </w:rPr>
      </w:pPr>
      <w:ins w:id="26237" w:author="shorny" w:date="2014-06-09T18:54:00Z">
        <w:r w:rsidRPr="00D26196">
          <w:rPr>
            <w:sz w:val="18"/>
            <w:rPrChange w:id="26238" w:author="shorny" w:date="2014-06-09T18:55:00Z">
              <w:rPr/>
            </w:rPrChange>
          </w:rPr>
          <w:t xml:space="preserve">  </w:t>
        </w:r>
        <w:r w:rsidRPr="00D26196">
          <w:rPr>
            <w:rStyle w:val="keyword1"/>
            <w:sz w:val="18"/>
            <w:rPrChange w:id="26239" w:author="shorny" w:date="2014-06-09T18:55:00Z">
              <w:rPr>
                <w:rStyle w:val="keyword1"/>
              </w:rPr>
            </w:rPrChange>
          </w:rPr>
          <w:t>SELECT</w:t>
        </w:r>
        <w:r w:rsidRPr="00D26196">
          <w:rPr>
            <w:sz w:val="18"/>
            <w:rPrChange w:id="26240" w:author="shorny" w:date="2014-06-09T18:55:00Z">
              <w:rPr/>
            </w:rPrChange>
          </w:rPr>
          <w:t xml:space="preserve"> USM.StaffID, USM.FName, USM.LName</w:t>
        </w:r>
      </w:ins>
    </w:p>
    <w:p w14:paraId="6565923B" w14:textId="77777777" w:rsidR="00D26196" w:rsidRPr="00D26196" w:rsidRDefault="00D26196">
      <w:pPr>
        <w:pStyle w:val="HTMLPreformatted"/>
        <w:divId w:val="2032412305"/>
        <w:rPr>
          <w:ins w:id="26241" w:author="shorny" w:date="2014-06-09T18:54:00Z"/>
          <w:sz w:val="18"/>
          <w:rPrChange w:id="26242" w:author="shorny" w:date="2014-06-09T18:55:00Z">
            <w:rPr>
              <w:ins w:id="26243" w:author="shorny" w:date="2014-06-09T18:54:00Z"/>
            </w:rPr>
          </w:rPrChange>
        </w:rPr>
      </w:pPr>
      <w:ins w:id="26244" w:author="shorny" w:date="2014-06-09T18:54:00Z">
        <w:r w:rsidRPr="00D26196">
          <w:rPr>
            <w:sz w:val="18"/>
            <w:rPrChange w:id="26245" w:author="shorny" w:date="2014-06-09T18:55:00Z">
              <w:rPr/>
            </w:rPrChange>
          </w:rPr>
          <w:t xml:space="preserve">  </w:t>
        </w:r>
        <w:r w:rsidRPr="00D26196">
          <w:rPr>
            <w:rStyle w:val="keyword1"/>
            <w:sz w:val="18"/>
            <w:rPrChange w:id="26246" w:author="shorny" w:date="2014-06-09T18:55:00Z">
              <w:rPr>
                <w:rStyle w:val="keyword1"/>
              </w:rPr>
            </w:rPrChange>
          </w:rPr>
          <w:t>FROM</w:t>
        </w:r>
        <w:r w:rsidRPr="00D26196">
          <w:rPr>
            <w:sz w:val="18"/>
            <w:rPrChange w:id="26247" w:author="shorny" w:date="2014-06-09T18:55:00Z">
              <w:rPr/>
            </w:rPrChange>
          </w:rPr>
          <w:t xml:space="preserve"> rhd</w:t>
        </w:r>
        <w:proofErr w:type="gramStart"/>
        <w:r w:rsidRPr="00D26196">
          <w:rPr>
            <w:sz w:val="18"/>
            <w:rPrChange w:id="26248" w:author="shorny" w:date="2014-06-09T18:55:00Z">
              <w:rPr/>
            </w:rPrChange>
          </w:rPr>
          <w:t>.`</w:t>
        </w:r>
        <w:proofErr w:type="gramEnd"/>
        <w:r w:rsidRPr="00D26196">
          <w:rPr>
            <w:sz w:val="18"/>
            <w:rPrChange w:id="26249" w:author="shorny" w:date="2014-06-09T18:55:00Z">
              <w:rPr/>
            </w:rPrChange>
          </w:rPr>
          <w:t>University Staff Member` USM</w:t>
        </w:r>
      </w:ins>
    </w:p>
    <w:p w14:paraId="04A7BE93" w14:textId="77777777" w:rsidR="00D26196" w:rsidRPr="00D26196" w:rsidRDefault="00D26196">
      <w:pPr>
        <w:pStyle w:val="HTMLPreformatted"/>
        <w:divId w:val="2032412305"/>
        <w:rPr>
          <w:ins w:id="26250" w:author="shorny" w:date="2014-06-09T18:54:00Z"/>
          <w:sz w:val="18"/>
          <w:rPrChange w:id="26251" w:author="shorny" w:date="2014-06-09T18:55:00Z">
            <w:rPr>
              <w:ins w:id="26252" w:author="shorny" w:date="2014-06-09T18:54:00Z"/>
            </w:rPr>
          </w:rPrChange>
        </w:rPr>
      </w:pPr>
      <w:ins w:id="26253" w:author="shorny" w:date="2014-06-09T18:54:00Z">
        <w:r w:rsidRPr="00D26196">
          <w:rPr>
            <w:sz w:val="18"/>
            <w:rPrChange w:id="26254" w:author="shorny" w:date="2014-06-09T18:55:00Z">
              <w:rPr/>
            </w:rPrChange>
          </w:rPr>
          <w:t xml:space="preserve">  </w:t>
        </w:r>
        <w:r w:rsidRPr="00D26196">
          <w:rPr>
            <w:rStyle w:val="keyword1"/>
            <w:sz w:val="18"/>
            <w:rPrChange w:id="26255" w:author="shorny" w:date="2014-06-09T18:55:00Z">
              <w:rPr>
                <w:rStyle w:val="keyword1"/>
              </w:rPr>
            </w:rPrChange>
          </w:rPr>
          <w:t>INNER</w:t>
        </w:r>
        <w:r w:rsidRPr="00D26196">
          <w:rPr>
            <w:sz w:val="18"/>
            <w:rPrChange w:id="26256" w:author="shorny" w:date="2014-06-09T18:55:00Z">
              <w:rPr/>
            </w:rPrChange>
          </w:rPr>
          <w:t xml:space="preserve"> </w:t>
        </w:r>
        <w:r w:rsidRPr="00D26196">
          <w:rPr>
            <w:rStyle w:val="keyword1"/>
            <w:sz w:val="18"/>
            <w:rPrChange w:id="26257" w:author="shorny" w:date="2014-06-09T18:55:00Z">
              <w:rPr>
                <w:rStyle w:val="keyword1"/>
              </w:rPr>
            </w:rPrChange>
          </w:rPr>
          <w:t>JOIN</w:t>
        </w:r>
        <w:r w:rsidRPr="00D26196">
          <w:rPr>
            <w:sz w:val="18"/>
            <w:rPrChange w:id="26258" w:author="shorny" w:date="2014-06-09T18:55:00Z">
              <w:rPr/>
            </w:rPrChange>
          </w:rPr>
          <w:t xml:space="preserve"> rhd.Application App</w:t>
        </w:r>
      </w:ins>
    </w:p>
    <w:p w14:paraId="3246B86A" w14:textId="77777777" w:rsidR="00D26196" w:rsidRPr="00D26196" w:rsidRDefault="00D26196">
      <w:pPr>
        <w:pStyle w:val="HTMLPreformatted"/>
        <w:divId w:val="2032412305"/>
        <w:rPr>
          <w:ins w:id="26259" w:author="shorny" w:date="2014-06-09T18:54:00Z"/>
          <w:sz w:val="18"/>
          <w:rPrChange w:id="26260" w:author="shorny" w:date="2014-06-09T18:55:00Z">
            <w:rPr>
              <w:ins w:id="26261" w:author="shorny" w:date="2014-06-09T18:54:00Z"/>
            </w:rPr>
          </w:rPrChange>
        </w:rPr>
      </w:pPr>
      <w:ins w:id="26262" w:author="shorny" w:date="2014-06-09T18:54:00Z">
        <w:r w:rsidRPr="00D26196">
          <w:rPr>
            <w:sz w:val="18"/>
            <w:rPrChange w:id="26263" w:author="shorny" w:date="2014-06-09T18:55:00Z">
              <w:rPr/>
            </w:rPrChange>
          </w:rPr>
          <w:t xml:space="preserve">    </w:t>
        </w:r>
        <w:r w:rsidRPr="00D26196">
          <w:rPr>
            <w:rStyle w:val="keyword1"/>
            <w:sz w:val="18"/>
            <w:rPrChange w:id="26264" w:author="shorny" w:date="2014-06-09T18:55:00Z">
              <w:rPr>
                <w:rStyle w:val="keyword1"/>
              </w:rPr>
            </w:rPrChange>
          </w:rPr>
          <w:t>ON</w:t>
        </w:r>
        <w:r w:rsidRPr="00D26196">
          <w:rPr>
            <w:sz w:val="18"/>
            <w:rPrChange w:id="26265" w:author="shorny" w:date="2014-06-09T18:55:00Z">
              <w:rPr/>
            </w:rPrChange>
          </w:rPr>
          <w:t xml:space="preserve"> App.LastModifiedByStaffID = USM.StaffID</w:t>
        </w:r>
      </w:ins>
    </w:p>
    <w:p w14:paraId="5E1D7806" w14:textId="77777777" w:rsidR="00D26196" w:rsidRPr="00D26196" w:rsidRDefault="00D26196">
      <w:pPr>
        <w:pStyle w:val="HTMLPreformatted"/>
        <w:divId w:val="2032412305"/>
        <w:rPr>
          <w:ins w:id="26266" w:author="shorny" w:date="2014-06-09T18:54:00Z"/>
          <w:sz w:val="18"/>
          <w:rPrChange w:id="26267" w:author="shorny" w:date="2014-06-09T18:55:00Z">
            <w:rPr>
              <w:ins w:id="26268" w:author="shorny" w:date="2014-06-09T18:54:00Z"/>
            </w:rPr>
          </w:rPrChange>
        </w:rPr>
      </w:pPr>
      <w:ins w:id="26269" w:author="shorny" w:date="2014-06-09T18:54:00Z">
        <w:r w:rsidRPr="00D26196">
          <w:rPr>
            <w:sz w:val="18"/>
            <w:rPrChange w:id="26270" w:author="shorny" w:date="2014-06-09T18:55:00Z">
              <w:rPr/>
            </w:rPrChange>
          </w:rPr>
          <w:t xml:space="preserve">  </w:t>
        </w:r>
        <w:r w:rsidRPr="00D26196">
          <w:rPr>
            <w:rStyle w:val="keyword1"/>
            <w:sz w:val="18"/>
            <w:rPrChange w:id="26271" w:author="shorny" w:date="2014-06-09T18:55:00Z">
              <w:rPr>
                <w:rStyle w:val="keyword1"/>
              </w:rPr>
            </w:rPrChange>
          </w:rPr>
          <w:t>WHERE</w:t>
        </w:r>
        <w:r w:rsidRPr="00D26196">
          <w:rPr>
            <w:sz w:val="18"/>
            <w:rPrChange w:id="26272" w:author="shorny" w:date="2014-06-09T18:55:00Z">
              <w:rPr/>
            </w:rPrChange>
          </w:rPr>
          <w:t xml:space="preserve"> App.ApplicationID = </w:t>
        </w:r>
        <w:proofErr w:type="gramStart"/>
        <w:r w:rsidRPr="00D26196">
          <w:rPr>
            <w:sz w:val="18"/>
            <w:rPrChange w:id="26273" w:author="shorny" w:date="2014-06-09T18:55:00Z">
              <w:rPr/>
            </w:rPrChange>
          </w:rPr>
          <w:t>711 ;</w:t>
        </w:r>
        <w:proofErr w:type="gramEnd"/>
      </w:ins>
    </w:p>
    <w:p w14:paraId="2B925CE4" w14:textId="77777777" w:rsidR="00D26196" w:rsidRPr="00D26196" w:rsidRDefault="00D26196">
      <w:pPr>
        <w:pStyle w:val="HTMLPreformatted"/>
        <w:divId w:val="2032412305"/>
        <w:rPr>
          <w:ins w:id="26274" w:author="shorny" w:date="2014-06-09T18:54:00Z"/>
          <w:sz w:val="18"/>
          <w:rPrChange w:id="26275" w:author="shorny" w:date="2014-06-09T18:55:00Z">
            <w:rPr>
              <w:ins w:id="26276" w:author="shorny" w:date="2014-06-09T18:54:00Z"/>
            </w:rPr>
          </w:rPrChange>
        </w:rPr>
      </w:pPr>
    </w:p>
    <w:p w14:paraId="29026115" w14:textId="77777777" w:rsidR="00D26196" w:rsidRPr="00D26196" w:rsidRDefault="00D26196">
      <w:pPr>
        <w:pStyle w:val="HTMLPreformatted"/>
        <w:divId w:val="2032412305"/>
        <w:rPr>
          <w:ins w:id="26277" w:author="shorny" w:date="2014-06-09T18:54:00Z"/>
          <w:rStyle w:val="comment1"/>
          <w:sz w:val="18"/>
          <w:rPrChange w:id="26278" w:author="shorny" w:date="2014-06-09T18:55:00Z">
            <w:rPr>
              <w:ins w:id="26279" w:author="shorny" w:date="2014-06-09T18:54:00Z"/>
              <w:rStyle w:val="comment1"/>
            </w:rPr>
          </w:rPrChange>
        </w:rPr>
      </w:pPr>
      <w:ins w:id="26280" w:author="shorny" w:date="2014-06-09T18:54:00Z">
        <w:r w:rsidRPr="00D26196">
          <w:rPr>
            <w:sz w:val="18"/>
            <w:rPrChange w:id="26281" w:author="shorny" w:date="2014-06-09T18:55:00Z">
              <w:rPr/>
            </w:rPrChange>
          </w:rPr>
          <w:t xml:space="preserve">  </w:t>
        </w:r>
        <w:r w:rsidRPr="00D26196">
          <w:rPr>
            <w:rStyle w:val="comment1"/>
            <w:sz w:val="18"/>
            <w:rPrChange w:id="26282" w:author="shorny" w:date="2014-06-09T18:55:00Z">
              <w:rPr>
                <w:rStyle w:val="comment1"/>
              </w:rPr>
            </w:rPrChange>
          </w:rPr>
          <w:t>-- create a temporary table to store the expected results</w:t>
        </w:r>
      </w:ins>
    </w:p>
    <w:p w14:paraId="5B533CB1" w14:textId="77777777" w:rsidR="00D26196" w:rsidRPr="00D26196" w:rsidRDefault="00D26196">
      <w:pPr>
        <w:pStyle w:val="HTMLPreformatted"/>
        <w:divId w:val="2032412305"/>
        <w:rPr>
          <w:ins w:id="26283" w:author="shorny" w:date="2014-06-09T18:54:00Z"/>
          <w:rStyle w:val="comment1"/>
          <w:sz w:val="18"/>
          <w:rPrChange w:id="26284" w:author="shorny" w:date="2014-06-09T18:55:00Z">
            <w:rPr>
              <w:ins w:id="26285" w:author="shorny" w:date="2014-06-09T18:54:00Z"/>
              <w:rStyle w:val="comment1"/>
            </w:rPr>
          </w:rPrChange>
        </w:rPr>
      </w:pPr>
      <w:ins w:id="26286" w:author="shorny" w:date="2014-06-09T18:54:00Z">
        <w:r w:rsidRPr="00D26196">
          <w:rPr>
            <w:sz w:val="18"/>
            <w:rPrChange w:id="26287" w:author="shorny" w:date="2014-06-09T18:55:00Z">
              <w:rPr/>
            </w:rPrChange>
          </w:rPr>
          <w:t xml:space="preserve">  </w:t>
        </w:r>
        <w:r w:rsidRPr="00D26196">
          <w:rPr>
            <w:rStyle w:val="comment1"/>
            <w:sz w:val="18"/>
            <w:rPrChange w:id="26288" w:author="shorny" w:date="2014-06-09T18:55:00Z">
              <w:rPr>
                <w:rStyle w:val="comment1"/>
              </w:rPr>
            </w:rPrChange>
          </w:rPr>
          <w:t>-- expect Denise de Vries and John Roddick</w:t>
        </w:r>
      </w:ins>
    </w:p>
    <w:p w14:paraId="234C38E1" w14:textId="77777777" w:rsidR="00D26196" w:rsidRPr="00D26196" w:rsidRDefault="00D26196">
      <w:pPr>
        <w:pStyle w:val="HTMLPreformatted"/>
        <w:divId w:val="2032412305"/>
        <w:rPr>
          <w:ins w:id="26289" w:author="shorny" w:date="2014-06-09T18:54:00Z"/>
          <w:sz w:val="18"/>
          <w:rPrChange w:id="26290" w:author="shorny" w:date="2014-06-09T18:55:00Z">
            <w:rPr>
              <w:ins w:id="26291" w:author="shorny" w:date="2014-06-09T18:54:00Z"/>
            </w:rPr>
          </w:rPrChange>
        </w:rPr>
      </w:pPr>
      <w:ins w:id="26292" w:author="shorny" w:date="2014-06-09T18:54:00Z">
        <w:r w:rsidRPr="00D26196">
          <w:rPr>
            <w:sz w:val="18"/>
            <w:rPrChange w:id="26293" w:author="shorny" w:date="2014-06-09T18:55:00Z">
              <w:rPr/>
            </w:rPrChange>
          </w:rPr>
          <w:t xml:space="preserve">  </w:t>
        </w:r>
        <w:r w:rsidRPr="00D26196">
          <w:rPr>
            <w:rStyle w:val="keyword1"/>
            <w:sz w:val="18"/>
            <w:rPrChange w:id="26294" w:author="shorny" w:date="2014-06-09T18:55:00Z">
              <w:rPr>
                <w:rStyle w:val="keyword1"/>
              </w:rPr>
            </w:rPrChange>
          </w:rPr>
          <w:t>CREATE</w:t>
        </w:r>
        <w:r w:rsidRPr="00D26196">
          <w:rPr>
            <w:sz w:val="18"/>
            <w:rPrChange w:id="26295" w:author="shorny" w:date="2014-06-09T18:55:00Z">
              <w:rPr/>
            </w:rPrChange>
          </w:rPr>
          <w:t xml:space="preserve"> </w:t>
        </w:r>
        <w:r w:rsidRPr="00D26196">
          <w:rPr>
            <w:rStyle w:val="keyword1"/>
            <w:sz w:val="18"/>
            <w:rPrChange w:id="26296" w:author="shorny" w:date="2014-06-09T18:55:00Z">
              <w:rPr>
                <w:rStyle w:val="keyword1"/>
              </w:rPr>
            </w:rPrChange>
          </w:rPr>
          <w:t>TEMPORARY</w:t>
        </w:r>
        <w:r w:rsidRPr="00D26196">
          <w:rPr>
            <w:sz w:val="18"/>
            <w:rPrChange w:id="26297" w:author="shorny" w:date="2014-06-09T18:55:00Z">
              <w:rPr/>
            </w:rPrChange>
          </w:rPr>
          <w:t xml:space="preserve"> </w:t>
        </w:r>
        <w:r w:rsidRPr="00D26196">
          <w:rPr>
            <w:rStyle w:val="keyword1"/>
            <w:sz w:val="18"/>
            <w:rPrChange w:id="26298" w:author="shorny" w:date="2014-06-09T18:55:00Z">
              <w:rPr>
                <w:rStyle w:val="keyword1"/>
              </w:rPr>
            </w:rPrChange>
          </w:rPr>
          <w:t>TABLE</w:t>
        </w:r>
        <w:r w:rsidRPr="00D26196">
          <w:rPr>
            <w:sz w:val="18"/>
            <w:rPrChange w:id="26299" w:author="shorny" w:date="2014-06-09T18:55:00Z">
              <w:rPr/>
            </w:rPrChange>
          </w:rPr>
          <w:t xml:space="preserve"> </w:t>
        </w:r>
        <w:r w:rsidRPr="00D26196">
          <w:rPr>
            <w:rStyle w:val="function-name1"/>
            <w:sz w:val="18"/>
            <w:rPrChange w:id="26300" w:author="shorny" w:date="2014-06-09T18:55:00Z">
              <w:rPr>
                <w:rStyle w:val="function-name1"/>
              </w:rPr>
            </w:rPrChange>
          </w:rPr>
          <w:t>utrans_s2_expecteds</w:t>
        </w:r>
        <w:r w:rsidRPr="00D26196">
          <w:rPr>
            <w:sz w:val="18"/>
            <w:rPrChange w:id="26301" w:author="shorny" w:date="2014-06-09T18:55:00Z">
              <w:rPr/>
            </w:rPrChange>
          </w:rPr>
          <w:t xml:space="preserve"> (</w:t>
        </w:r>
      </w:ins>
    </w:p>
    <w:p w14:paraId="3E2EDCC4" w14:textId="77777777" w:rsidR="00D26196" w:rsidRPr="00D26196" w:rsidRDefault="00D26196">
      <w:pPr>
        <w:pStyle w:val="HTMLPreformatted"/>
        <w:divId w:val="2032412305"/>
        <w:rPr>
          <w:ins w:id="26302" w:author="shorny" w:date="2014-06-09T18:54:00Z"/>
          <w:sz w:val="18"/>
          <w:rPrChange w:id="26303" w:author="shorny" w:date="2014-06-09T18:55:00Z">
            <w:rPr>
              <w:ins w:id="26304" w:author="shorny" w:date="2014-06-09T18:54:00Z"/>
            </w:rPr>
          </w:rPrChange>
        </w:rPr>
      </w:pPr>
      <w:ins w:id="26305" w:author="shorny" w:date="2014-06-09T18:54:00Z">
        <w:r w:rsidRPr="00D26196">
          <w:rPr>
            <w:sz w:val="18"/>
            <w:rPrChange w:id="26306" w:author="shorny" w:date="2014-06-09T18:55:00Z">
              <w:rPr/>
            </w:rPrChange>
          </w:rPr>
          <w:t xml:space="preserve">    StaffID </w:t>
        </w:r>
        <w:proofErr w:type="gramStart"/>
        <w:r w:rsidRPr="00D26196">
          <w:rPr>
            <w:rStyle w:val="type1"/>
            <w:sz w:val="18"/>
            <w:rPrChange w:id="26307" w:author="shorny" w:date="2014-06-09T18:55:00Z">
              <w:rPr>
                <w:rStyle w:val="type1"/>
              </w:rPr>
            </w:rPrChange>
          </w:rPr>
          <w:t>int</w:t>
        </w:r>
        <w:r w:rsidRPr="00D26196">
          <w:rPr>
            <w:sz w:val="18"/>
            <w:rPrChange w:id="26308" w:author="shorny" w:date="2014-06-09T18:55:00Z">
              <w:rPr/>
            </w:rPrChange>
          </w:rPr>
          <w:t>(</w:t>
        </w:r>
        <w:proofErr w:type="gramEnd"/>
        <w:r w:rsidRPr="00D26196">
          <w:rPr>
            <w:sz w:val="18"/>
            <w:rPrChange w:id="26309" w:author="shorny" w:date="2014-06-09T18:55:00Z">
              <w:rPr/>
            </w:rPrChange>
          </w:rPr>
          <w:t>10),</w:t>
        </w:r>
      </w:ins>
    </w:p>
    <w:p w14:paraId="26D81A8E" w14:textId="77777777" w:rsidR="00D26196" w:rsidRPr="00D26196" w:rsidRDefault="00D26196">
      <w:pPr>
        <w:pStyle w:val="HTMLPreformatted"/>
        <w:divId w:val="2032412305"/>
        <w:rPr>
          <w:ins w:id="26310" w:author="shorny" w:date="2014-06-09T18:54:00Z"/>
          <w:sz w:val="18"/>
          <w:rPrChange w:id="26311" w:author="shorny" w:date="2014-06-09T18:55:00Z">
            <w:rPr>
              <w:ins w:id="26312" w:author="shorny" w:date="2014-06-09T18:54:00Z"/>
            </w:rPr>
          </w:rPrChange>
        </w:rPr>
      </w:pPr>
      <w:ins w:id="26313" w:author="shorny" w:date="2014-06-09T18:54:00Z">
        <w:r w:rsidRPr="00D26196">
          <w:rPr>
            <w:sz w:val="18"/>
            <w:rPrChange w:id="26314" w:author="shorny" w:date="2014-06-09T18:55:00Z">
              <w:rPr/>
            </w:rPrChange>
          </w:rPr>
          <w:t xml:space="preserve">    FName </w:t>
        </w:r>
        <w:proofErr w:type="gramStart"/>
        <w:r w:rsidRPr="00D26196">
          <w:rPr>
            <w:rStyle w:val="type1"/>
            <w:sz w:val="18"/>
            <w:rPrChange w:id="26315" w:author="shorny" w:date="2014-06-09T18:55:00Z">
              <w:rPr>
                <w:rStyle w:val="type1"/>
              </w:rPr>
            </w:rPrChange>
          </w:rPr>
          <w:t>varchar</w:t>
        </w:r>
        <w:r w:rsidRPr="00D26196">
          <w:rPr>
            <w:sz w:val="18"/>
            <w:rPrChange w:id="26316" w:author="shorny" w:date="2014-06-09T18:55:00Z">
              <w:rPr/>
            </w:rPrChange>
          </w:rPr>
          <w:t>(</w:t>
        </w:r>
        <w:proofErr w:type="gramEnd"/>
        <w:r w:rsidRPr="00D26196">
          <w:rPr>
            <w:sz w:val="18"/>
            <w:rPrChange w:id="26317" w:author="shorny" w:date="2014-06-09T18:55:00Z">
              <w:rPr/>
            </w:rPrChange>
          </w:rPr>
          <w:t>50),</w:t>
        </w:r>
      </w:ins>
    </w:p>
    <w:p w14:paraId="4B7F7AC6" w14:textId="77777777" w:rsidR="00D26196" w:rsidRPr="00D26196" w:rsidRDefault="00D26196">
      <w:pPr>
        <w:pStyle w:val="HTMLPreformatted"/>
        <w:divId w:val="2032412305"/>
        <w:rPr>
          <w:ins w:id="26318" w:author="shorny" w:date="2014-06-09T18:54:00Z"/>
          <w:sz w:val="18"/>
          <w:rPrChange w:id="26319" w:author="shorny" w:date="2014-06-09T18:55:00Z">
            <w:rPr>
              <w:ins w:id="26320" w:author="shorny" w:date="2014-06-09T18:54:00Z"/>
            </w:rPr>
          </w:rPrChange>
        </w:rPr>
      </w:pPr>
      <w:ins w:id="26321" w:author="shorny" w:date="2014-06-09T18:54:00Z">
        <w:r w:rsidRPr="00D26196">
          <w:rPr>
            <w:sz w:val="18"/>
            <w:rPrChange w:id="26322" w:author="shorny" w:date="2014-06-09T18:55:00Z">
              <w:rPr/>
            </w:rPrChange>
          </w:rPr>
          <w:t xml:space="preserve">    LName </w:t>
        </w:r>
        <w:proofErr w:type="gramStart"/>
        <w:r w:rsidRPr="00D26196">
          <w:rPr>
            <w:rStyle w:val="type1"/>
            <w:sz w:val="18"/>
            <w:rPrChange w:id="26323" w:author="shorny" w:date="2014-06-09T18:55:00Z">
              <w:rPr>
                <w:rStyle w:val="type1"/>
              </w:rPr>
            </w:rPrChange>
          </w:rPr>
          <w:t>varchar</w:t>
        </w:r>
        <w:r w:rsidRPr="00D26196">
          <w:rPr>
            <w:sz w:val="18"/>
            <w:rPrChange w:id="26324" w:author="shorny" w:date="2014-06-09T18:55:00Z">
              <w:rPr/>
            </w:rPrChange>
          </w:rPr>
          <w:t>(</w:t>
        </w:r>
        <w:proofErr w:type="gramEnd"/>
        <w:r w:rsidRPr="00D26196">
          <w:rPr>
            <w:sz w:val="18"/>
            <w:rPrChange w:id="26325" w:author="shorny" w:date="2014-06-09T18:55:00Z">
              <w:rPr/>
            </w:rPrChange>
          </w:rPr>
          <w:t>50)</w:t>
        </w:r>
      </w:ins>
    </w:p>
    <w:p w14:paraId="7495D8D1" w14:textId="77777777" w:rsidR="00D26196" w:rsidRPr="00D26196" w:rsidRDefault="00D26196">
      <w:pPr>
        <w:pStyle w:val="HTMLPreformatted"/>
        <w:divId w:val="2032412305"/>
        <w:rPr>
          <w:ins w:id="26326" w:author="shorny" w:date="2014-06-09T18:54:00Z"/>
          <w:sz w:val="18"/>
          <w:rPrChange w:id="26327" w:author="shorny" w:date="2014-06-09T18:55:00Z">
            <w:rPr>
              <w:ins w:id="26328" w:author="shorny" w:date="2014-06-09T18:54:00Z"/>
            </w:rPr>
          </w:rPrChange>
        </w:rPr>
      </w:pPr>
      <w:ins w:id="26329" w:author="shorny" w:date="2014-06-09T18:54:00Z">
        <w:r w:rsidRPr="00D26196">
          <w:rPr>
            <w:sz w:val="18"/>
            <w:rPrChange w:id="26330" w:author="shorny" w:date="2014-06-09T18:55:00Z">
              <w:rPr/>
            </w:rPrChange>
          </w:rPr>
          <w:t xml:space="preserve">  ) ;</w:t>
        </w:r>
      </w:ins>
    </w:p>
    <w:p w14:paraId="33ABB06E" w14:textId="77777777" w:rsidR="00D26196" w:rsidRPr="00D26196" w:rsidRDefault="00D26196">
      <w:pPr>
        <w:pStyle w:val="HTMLPreformatted"/>
        <w:divId w:val="2032412305"/>
        <w:rPr>
          <w:ins w:id="26331" w:author="shorny" w:date="2014-06-09T18:54:00Z"/>
          <w:sz w:val="18"/>
          <w:rPrChange w:id="26332" w:author="shorny" w:date="2014-06-09T18:55:00Z">
            <w:rPr>
              <w:ins w:id="26333" w:author="shorny" w:date="2014-06-09T18:54:00Z"/>
            </w:rPr>
          </w:rPrChange>
        </w:rPr>
      </w:pPr>
      <w:ins w:id="26334" w:author="shorny" w:date="2014-06-09T18:54:00Z">
        <w:r w:rsidRPr="00D26196">
          <w:rPr>
            <w:sz w:val="18"/>
            <w:rPrChange w:id="26335" w:author="shorny" w:date="2014-06-09T18:55:00Z">
              <w:rPr/>
            </w:rPrChange>
          </w:rPr>
          <w:t xml:space="preserve">  </w:t>
        </w:r>
        <w:r w:rsidRPr="00D26196">
          <w:rPr>
            <w:rStyle w:val="keyword1"/>
            <w:sz w:val="18"/>
            <w:rPrChange w:id="26336" w:author="shorny" w:date="2014-06-09T18:55:00Z">
              <w:rPr>
                <w:rStyle w:val="keyword1"/>
              </w:rPr>
            </w:rPrChange>
          </w:rPr>
          <w:t>INSERT</w:t>
        </w:r>
        <w:r w:rsidRPr="00D26196">
          <w:rPr>
            <w:sz w:val="18"/>
            <w:rPrChange w:id="26337" w:author="shorny" w:date="2014-06-09T18:55:00Z">
              <w:rPr/>
            </w:rPrChange>
          </w:rPr>
          <w:t xml:space="preserve"> </w:t>
        </w:r>
        <w:r w:rsidRPr="00D26196">
          <w:rPr>
            <w:rStyle w:val="keyword1"/>
            <w:sz w:val="18"/>
            <w:rPrChange w:id="26338" w:author="shorny" w:date="2014-06-09T18:55:00Z">
              <w:rPr>
                <w:rStyle w:val="keyword1"/>
              </w:rPr>
            </w:rPrChange>
          </w:rPr>
          <w:t>INTO</w:t>
        </w:r>
        <w:r w:rsidRPr="00D26196">
          <w:rPr>
            <w:sz w:val="18"/>
            <w:rPrChange w:id="26339" w:author="shorny" w:date="2014-06-09T18:55:00Z">
              <w:rPr/>
            </w:rPrChange>
          </w:rPr>
          <w:t xml:space="preserve"> utrans_s2_expecteds</w:t>
        </w:r>
      </w:ins>
    </w:p>
    <w:p w14:paraId="5C9C3204" w14:textId="77777777" w:rsidR="00D26196" w:rsidRPr="00D26196" w:rsidRDefault="00D26196">
      <w:pPr>
        <w:pStyle w:val="HTMLPreformatted"/>
        <w:divId w:val="2032412305"/>
        <w:rPr>
          <w:ins w:id="26340" w:author="shorny" w:date="2014-06-09T18:54:00Z"/>
          <w:sz w:val="18"/>
          <w:rPrChange w:id="26341" w:author="shorny" w:date="2014-06-09T18:55:00Z">
            <w:rPr>
              <w:ins w:id="26342" w:author="shorny" w:date="2014-06-09T18:54:00Z"/>
            </w:rPr>
          </w:rPrChange>
        </w:rPr>
      </w:pPr>
      <w:ins w:id="26343" w:author="shorny" w:date="2014-06-09T18:54:00Z">
        <w:r w:rsidRPr="00D26196">
          <w:rPr>
            <w:sz w:val="18"/>
            <w:rPrChange w:id="26344" w:author="shorny" w:date="2014-06-09T18:55:00Z">
              <w:rPr/>
            </w:rPrChange>
          </w:rPr>
          <w:t xml:space="preserve">  </w:t>
        </w:r>
        <w:proofErr w:type="gramStart"/>
        <w:r w:rsidRPr="00D26196">
          <w:rPr>
            <w:rStyle w:val="keyword1"/>
            <w:sz w:val="18"/>
            <w:rPrChange w:id="26345" w:author="shorny" w:date="2014-06-09T18:55:00Z">
              <w:rPr>
                <w:rStyle w:val="keyword1"/>
              </w:rPr>
            </w:rPrChange>
          </w:rPr>
          <w:t>VALUES</w:t>
        </w:r>
        <w:r w:rsidRPr="00D26196">
          <w:rPr>
            <w:sz w:val="18"/>
            <w:rPrChange w:id="26346" w:author="shorny" w:date="2014-06-09T18:55:00Z">
              <w:rPr/>
            </w:rPrChange>
          </w:rPr>
          <w:t xml:space="preserve">  (</w:t>
        </w:r>
        <w:proofErr w:type="gramEnd"/>
        <w:r w:rsidRPr="00D26196">
          <w:rPr>
            <w:sz w:val="18"/>
            <w:rPrChange w:id="26347" w:author="shorny" w:date="2014-06-09T18:55:00Z">
              <w:rPr/>
            </w:rPrChange>
          </w:rPr>
          <w:t xml:space="preserve">1000, </w:t>
        </w:r>
        <w:r w:rsidRPr="00D26196">
          <w:rPr>
            <w:rStyle w:val="string1"/>
            <w:sz w:val="18"/>
            <w:rPrChange w:id="26348" w:author="shorny" w:date="2014-06-09T18:55:00Z">
              <w:rPr>
                <w:rStyle w:val="string1"/>
              </w:rPr>
            </w:rPrChange>
          </w:rPr>
          <w:t>'Denise'</w:t>
        </w:r>
        <w:r w:rsidRPr="00D26196">
          <w:rPr>
            <w:sz w:val="18"/>
            <w:rPrChange w:id="26349" w:author="shorny" w:date="2014-06-09T18:55:00Z">
              <w:rPr/>
            </w:rPrChange>
          </w:rPr>
          <w:t xml:space="preserve">, </w:t>
        </w:r>
        <w:r w:rsidRPr="00D26196">
          <w:rPr>
            <w:rStyle w:val="string1"/>
            <w:sz w:val="18"/>
            <w:rPrChange w:id="26350" w:author="shorny" w:date="2014-06-09T18:55:00Z">
              <w:rPr>
                <w:rStyle w:val="string1"/>
              </w:rPr>
            </w:rPrChange>
          </w:rPr>
          <w:t>'de Vries'</w:t>
        </w:r>
        <w:r w:rsidRPr="00D26196">
          <w:rPr>
            <w:sz w:val="18"/>
            <w:rPrChange w:id="26351" w:author="shorny" w:date="2014-06-09T18:55:00Z">
              <w:rPr/>
            </w:rPrChange>
          </w:rPr>
          <w:t>) ;</w:t>
        </w:r>
      </w:ins>
    </w:p>
    <w:p w14:paraId="6F37BD49" w14:textId="77777777" w:rsidR="00D26196" w:rsidRPr="00D26196" w:rsidRDefault="00D26196">
      <w:pPr>
        <w:pStyle w:val="HTMLPreformatted"/>
        <w:divId w:val="2032412305"/>
        <w:rPr>
          <w:ins w:id="26352" w:author="shorny" w:date="2014-06-09T18:54:00Z"/>
          <w:sz w:val="18"/>
          <w:rPrChange w:id="26353" w:author="shorny" w:date="2014-06-09T18:55:00Z">
            <w:rPr>
              <w:ins w:id="26354" w:author="shorny" w:date="2014-06-09T18:54:00Z"/>
            </w:rPr>
          </w:rPrChange>
        </w:rPr>
      </w:pPr>
    </w:p>
    <w:p w14:paraId="486580B2" w14:textId="77777777" w:rsidR="00D26196" w:rsidRPr="00D26196" w:rsidRDefault="00D26196">
      <w:pPr>
        <w:pStyle w:val="HTMLPreformatted"/>
        <w:divId w:val="2032412305"/>
        <w:rPr>
          <w:ins w:id="26355" w:author="shorny" w:date="2014-06-09T18:54:00Z"/>
          <w:rStyle w:val="comment1"/>
          <w:sz w:val="18"/>
          <w:rPrChange w:id="26356" w:author="shorny" w:date="2014-06-09T18:55:00Z">
            <w:rPr>
              <w:ins w:id="26357" w:author="shorny" w:date="2014-06-09T18:54:00Z"/>
              <w:rStyle w:val="comment1"/>
            </w:rPr>
          </w:rPrChange>
        </w:rPr>
      </w:pPr>
      <w:ins w:id="26358" w:author="shorny" w:date="2014-06-09T18:54:00Z">
        <w:r w:rsidRPr="00D26196">
          <w:rPr>
            <w:sz w:val="18"/>
            <w:rPrChange w:id="26359" w:author="shorny" w:date="2014-06-09T18:55:00Z">
              <w:rPr/>
            </w:rPrChange>
          </w:rPr>
          <w:t xml:space="preserve">  </w:t>
        </w:r>
        <w:r w:rsidRPr="00D26196">
          <w:rPr>
            <w:rStyle w:val="comment1"/>
            <w:sz w:val="18"/>
            <w:rPrChange w:id="26360" w:author="shorny" w:date="2014-06-09T18:55:00Z">
              <w:rPr>
                <w:rStyle w:val="comment1"/>
              </w:rPr>
            </w:rPrChange>
          </w:rPr>
          <w:t>-- create another temporary table that lists the differences between expected</w:t>
        </w:r>
      </w:ins>
    </w:p>
    <w:p w14:paraId="79070B25" w14:textId="77777777" w:rsidR="00D26196" w:rsidRPr="00D26196" w:rsidRDefault="00D26196">
      <w:pPr>
        <w:pStyle w:val="HTMLPreformatted"/>
        <w:divId w:val="2032412305"/>
        <w:rPr>
          <w:ins w:id="26361" w:author="shorny" w:date="2014-06-09T18:54:00Z"/>
          <w:rStyle w:val="comment1"/>
          <w:sz w:val="18"/>
          <w:rPrChange w:id="26362" w:author="shorny" w:date="2014-06-09T18:55:00Z">
            <w:rPr>
              <w:ins w:id="26363" w:author="shorny" w:date="2014-06-09T18:54:00Z"/>
              <w:rStyle w:val="comment1"/>
            </w:rPr>
          </w:rPrChange>
        </w:rPr>
      </w:pPr>
      <w:ins w:id="26364" w:author="shorny" w:date="2014-06-09T18:54:00Z">
        <w:r w:rsidRPr="00D26196">
          <w:rPr>
            <w:sz w:val="18"/>
            <w:rPrChange w:id="26365" w:author="shorny" w:date="2014-06-09T18:55:00Z">
              <w:rPr/>
            </w:rPrChange>
          </w:rPr>
          <w:t xml:space="preserve">  </w:t>
        </w:r>
        <w:r w:rsidRPr="00D26196">
          <w:rPr>
            <w:rStyle w:val="comment1"/>
            <w:sz w:val="18"/>
            <w:rPrChange w:id="26366" w:author="shorny" w:date="2014-06-09T18:55:00Z">
              <w:rPr>
                <w:rStyle w:val="comment1"/>
              </w:rPr>
            </w:rPrChange>
          </w:rPr>
          <w:t xml:space="preserve">-- </w:t>
        </w:r>
        <w:proofErr w:type="gramStart"/>
        <w:r w:rsidRPr="00D26196">
          <w:rPr>
            <w:rStyle w:val="comment1"/>
            <w:sz w:val="18"/>
            <w:rPrChange w:id="26367" w:author="shorny" w:date="2014-06-09T18:55:00Z">
              <w:rPr>
                <w:rStyle w:val="comment1"/>
              </w:rPr>
            </w:rPrChange>
          </w:rPr>
          <w:t>results</w:t>
        </w:r>
        <w:proofErr w:type="gramEnd"/>
        <w:r w:rsidRPr="00D26196">
          <w:rPr>
            <w:rStyle w:val="comment1"/>
            <w:sz w:val="18"/>
            <w:rPrChange w:id="26368" w:author="shorny" w:date="2014-06-09T18:55:00Z">
              <w:rPr>
                <w:rStyle w:val="comment1"/>
              </w:rPr>
            </w:rPrChange>
          </w:rPr>
          <w:t xml:space="preserve"> and actuals</w:t>
        </w:r>
      </w:ins>
    </w:p>
    <w:p w14:paraId="1E438C85" w14:textId="77777777" w:rsidR="00D26196" w:rsidRPr="00D26196" w:rsidRDefault="00D26196">
      <w:pPr>
        <w:pStyle w:val="HTMLPreformatted"/>
        <w:divId w:val="2032412305"/>
        <w:rPr>
          <w:ins w:id="26369" w:author="shorny" w:date="2014-06-09T18:54:00Z"/>
          <w:sz w:val="18"/>
          <w:rPrChange w:id="26370" w:author="shorny" w:date="2014-06-09T18:55:00Z">
            <w:rPr>
              <w:ins w:id="26371" w:author="shorny" w:date="2014-06-09T18:54:00Z"/>
            </w:rPr>
          </w:rPrChange>
        </w:rPr>
      </w:pPr>
      <w:ins w:id="26372" w:author="shorny" w:date="2014-06-09T18:54:00Z">
        <w:r w:rsidRPr="00D26196">
          <w:rPr>
            <w:sz w:val="18"/>
            <w:rPrChange w:id="26373" w:author="shorny" w:date="2014-06-09T18:55:00Z">
              <w:rPr/>
            </w:rPrChange>
          </w:rPr>
          <w:t xml:space="preserve">  </w:t>
        </w:r>
        <w:r w:rsidRPr="00D26196">
          <w:rPr>
            <w:rStyle w:val="keyword1"/>
            <w:sz w:val="18"/>
            <w:rPrChange w:id="26374" w:author="shorny" w:date="2014-06-09T18:55:00Z">
              <w:rPr>
                <w:rStyle w:val="keyword1"/>
              </w:rPr>
            </w:rPrChange>
          </w:rPr>
          <w:t>CREATE</w:t>
        </w:r>
        <w:r w:rsidRPr="00D26196">
          <w:rPr>
            <w:sz w:val="18"/>
            <w:rPrChange w:id="26375" w:author="shorny" w:date="2014-06-09T18:55:00Z">
              <w:rPr/>
            </w:rPrChange>
          </w:rPr>
          <w:t xml:space="preserve"> </w:t>
        </w:r>
        <w:r w:rsidRPr="00D26196">
          <w:rPr>
            <w:rStyle w:val="keyword1"/>
            <w:sz w:val="18"/>
            <w:rPrChange w:id="26376" w:author="shorny" w:date="2014-06-09T18:55:00Z">
              <w:rPr>
                <w:rStyle w:val="keyword1"/>
              </w:rPr>
            </w:rPrChange>
          </w:rPr>
          <w:t>TEMPORARY</w:t>
        </w:r>
        <w:r w:rsidRPr="00D26196">
          <w:rPr>
            <w:sz w:val="18"/>
            <w:rPrChange w:id="26377" w:author="shorny" w:date="2014-06-09T18:55:00Z">
              <w:rPr/>
            </w:rPrChange>
          </w:rPr>
          <w:t xml:space="preserve"> </w:t>
        </w:r>
        <w:r w:rsidRPr="00D26196">
          <w:rPr>
            <w:rStyle w:val="keyword1"/>
            <w:sz w:val="18"/>
            <w:rPrChange w:id="26378" w:author="shorny" w:date="2014-06-09T18:55:00Z">
              <w:rPr>
                <w:rStyle w:val="keyword1"/>
              </w:rPr>
            </w:rPrChange>
          </w:rPr>
          <w:t>TABLE</w:t>
        </w:r>
        <w:r w:rsidRPr="00D26196">
          <w:rPr>
            <w:sz w:val="18"/>
            <w:rPrChange w:id="26379" w:author="shorny" w:date="2014-06-09T18:55:00Z">
              <w:rPr/>
            </w:rPrChange>
          </w:rPr>
          <w:t xml:space="preserve"> </w:t>
        </w:r>
        <w:r w:rsidRPr="00D26196">
          <w:rPr>
            <w:rStyle w:val="function-name1"/>
            <w:sz w:val="18"/>
            <w:rPrChange w:id="26380" w:author="shorny" w:date="2014-06-09T18:55:00Z">
              <w:rPr>
                <w:rStyle w:val="function-name1"/>
              </w:rPr>
            </w:rPrChange>
          </w:rPr>
          <w:t>utrans_s2_problems</w:t>
        </w:r>
      </w:ins>
    </w:p>
    <w:p w14:paraId="20728A62" w14:textId="77777777" w:rsidR="00D26196" w:rsidRPr="00D26196" w:rsidRDefault="00D26196">
      <w:pPr>
        <w:pStyle w:val="HTMLPreformatted"/>
        <w:divId w:val="2032412305"/>
        <w:rPr>
          <w:ins w:id="26381" w:author="shorny" w:date="2014-06-09T18:54:00Z"/>
          <w:sz w:val="18"/>
          <w:rPrChange w:id="26382" w:author="shorny" w:date="2014-06-09T18:55:00Z">
            <w:rPr>
              <w:ins w:id="26383" w:author="shorny" w:date="2014-06-09T18:54:00Z"/>
            </w:rPr>
          </w:rPrChange>
        </w:rPr>
      </w:pPr>
      <w:ins w:id="26384" w:author="shorny" w:date="2014-06-09T18:54:00Z">
        <w:r w:rsidRPr="00D26196">
          <w:rPr>
            <w:sz w:val="18"/>
            <w:rPrChange w:id="26385" w:author="shorny" w:date="2014-06-09T18:55:00Z">
              <w:rPr/>
            </w:rPrChange>
          </w:rPr>
          <w:t xml:space="preserve">  </w:t>
        </w:r>
        <w:proofErr w:type="gramStart"/>
        <w:r w:rsidRPr="00D26196">
          <w:rPr>
            <w:rStyle w:val="keyword1"/>
            <w:sz w:val="18"/>
            <w:rPrChange w:id="26386" w:author="shorny" w:date="2014-06-09T18:55:00Z">
              <w:rPr>
                <w:rStyle w:val="keyword1"/>
              </w:rPr>
            </w:rPrChange>
          </w:rPr>
          <w:t>SELECT</w:t>
        </w:r>
        <w:r w:rsidRPr="00D26196">
          <w:rPr>
            <w:sz w:val="18"/>
            <w:rPrChange w:id="26387" w:author="shorny" w:date="2014-06-09T18:55:00Z">
              <w:rPr/>
            </w:rPrChange>
          </w:rPr>
          <w:t xml:space="preserve"> problems.*</w:t>
        </w:r>
        <w:proofErr w:type="gramEnd"/>
      </w:ins>
    </w:p>
    <w:p w14:paraId="653390B0" w14:textId="77777777" w:rsidR="00D26196" w:rsidRPr="00D26196" w:rsidRDefault="00D26196">
      <w:pPr>
        <w:pStyle w:val="HTMLPreformatted"/>
        <w:divId w:val="2032412305"/>
        <w:rPr>
          <w:ins w:id="26388" w:author="shorny" w:date="2014-06-09T18:54:00Z"/>
          <w:sz w:val="18"/>
          <w:rPrChange w:id="26389" w:author="shorny" w:date="2014-06-09T18:55:00Z">
            <w:rPr>
              <w:ins w:id="26390" w:author="shorny" w:date="2014-06-09T18:54:00Z"/>
            </w:rPr>
          </w:rPrChange>
        </w:rPr>
      </w:pPr>
      <w:ins w:id="26391" w:author="shorny" w:date="2014-06-09T18:54:00Z">
        <w:r w:rsidRPr="00D26196">
          <w:rPr>
            <w:sz w:val="18"/>
            <w:rPrChange w:id="26392" w:author="shorny" w:date="2014-06-09T18:55:00Z">
              <w:rPr/>
            </w:rPrChange>
          </w:rPr>
          <w:t xml:space="preserve">  </w:t>
        </w:r>
        <w:r w:rsidRPr="00D26196">
          <w:rPr>
            <w:rStyle w:val="keyword1"/>
            <w:sz w:val="18"/>
            <w:rPrChange w:id="26393" w:author="shorny" w:date="2014-06-09T18:55:00Z">
              <w:rPr>
                <w:rStyle w:val="keyword1"/>
              </w:rPr>
            </w:rPrChange>
          </w:rPr>
          <w:t>FROM</w:t>
        </w:r>
      </w:ins>
    </w:p>
    <w:p w14:paraId="0642ADE5" w14:textId="77777777" w:rsidR="00D26196" w:rsidRPr="00D26196" w:rsidRDefault="00D26196">
      <w:pPr>
        <w:pStyle w:val="HTMLPreformatted"/>
        <w:divId w:val="2032412305"/>
        <w:rPr>
          <w:ins w:id="26394" w:author="shorny" w:date="2014-06-09T18:54:00Z"/>
          <w:sz w:val="18"/>
          <w:rPrChange w:id="26395" w:author="shorny" w:date="2014-06-09T18:55:00Z">
            <w:rPr>
              <w:ins w:id="26396" w:author="shorny" w:date="2014-06-09T18:54:00Z"/>
            </w:rPr>
          </w:rPrChange>
        </w:rPr>
      </w:pPr>
      <w:ins w:id="26397" w:author="shorny" w:date="2014-06-09T18:54:00Z">
        <w:r w:rsidRPr="00D26196">
          <w:rPr>
            <w:sz w:val="18"/>
            <w:rPrChange w:id="26398" w:author="shorny" w:date="2014-06-09T18:55:00Z">
              <w:rPr/>
            </w:rPrChange>
          </w:rPr>
          <w:t xml:space="preserve">  (</w:t>
        </w:r>
      </w:ins>
    </w:p>
    <w:p w14:paraId="4715EAA1" w14:textId="77777777" w:rsidR="00D26196" w:rsidRPr="00D26196" w:rsidRDefault="00D26196">
      <w:pPr>
        <w:pStyle w:val="HTMLPreformatted"/>
        <w:divId w:val="2032412305"/>
        <w:rPr>
          <w:ins w:id="26399" w:author="shorny" w:date="2014-06-09T18:54:00Z"/>
          <w:sz w:val="18"/>
          <w:rPrChange w:id="26400" w:author="shorny" w:date="2014-06-09T18:55:00Z">
            <w:rPr>
              <w:ins w:id="26401" w:author="shorny" w:date="2014-06-09T18:54:00Z"/>
            </w:rPr>
          </w:rPrChange>
        </w:rPr>
      </w:pPr>
      <w:ins w:id="26402" w:author="shorny" w:date="2014-06-09T18:54:00Z">
        <w:r w:rsidRPr="00D26196">
          <w:rPr>
            <w:sz w:val="18"/>
            <w:rPrChange w:id="26403" w:author="shorny" w:date="2014-06-09T18:55:00Z">
              <w:rPr/>
            </w:rPrChange>
          </w:rPr>
          <w:t xml:space="preserve">      </w:t>
        </w:r>
        <w:proofErr w:type="gramStart"/>
        <w:r w:rsidRPr="00D26196">
          <w:rPr>
            <w:rStyle w:val="keyword1"/>
            <w:sz w:val="18"/>
            <w:rPrChange w:id="26404" w:author="shorny" w:date="2014-06-09T18:55:00Z">
              <w:rPr>
                <w:rStyle w:val="keyword1"/>
              </w:rPr>
            </w:rPrChange>
          </w:rPr>
          <w:t>SELECT</w:t>
        </w:r>
        <w:r w:rsidRPr="00D26196">
          <w:rPr>
            <w:sz w:val="18"/>
            <w:rPrChange w:id="26405" w:author="shorny" w:date="2014-06-09T18:55:00Z">
              <w:rPr/>
            </w:rPrChange>
          </w:rPr>
          <w:t xml:space="preserve"> actuals.*</w:t>
        </w:r>
        <w:proofErr w:type="gramEnd"/>
      </w:ins>
    </w:p>
    <w:p w14:paraId="2ED7046C" w14:textId="77777777" w:rsidR="00D26196" w:rsidRPr="00D26196" w:rsidRDefault="00D26196">
      <w:pPr>
        <w:pStyle w:val="HTMLPreformatted"/>
        <w:divId w:val="2032412305"/>
        <w:rPr>
          <w:ins w:id="26406" w:author="shorny" w:date="2014-06-09T18:54:00Z"/>
          <w:sz w:val="18"/>
          <w:rPrChange w:id="26407" w:author="shorny" w:date="2014-06-09T18:55:00Z">
            <w:rPr>
              <w:ins w:id="26408" w:author="shorny" w:date="2014-06-09T18:54:00Z"/>
            </w:rPr>
          </w:rPrChange>
        </w:rPr>
      </w:pPr>
      <w:ins w:id="26409" w:author="shorny" w:date="2014-06-09T18:54:00Z">
        <w:r w:rsidRPr="00D26196">
          <w:rPr>
            <w:sz w:val="18"/>
            <w:rPrChange w:id="26410" w:author="shorny" w:date="2014-06-09T18:55:00Z">
              <w:rPr/>
            </w:rPrChange>
          </w:rPr>
          <w:t xml:space="preserve">      </w:t>
        </w:r>
        <w:r w:rsidRPr="00D26196">
          <w:rPr>
            <w:rStyle w:val="keyword1"/>
            <w:sz w:val="18"/>
            <w:rPrChange w:id="26411" w:author="shorny" w:date="2014-06-09T18:55:00Z">
              <w:rPr>
                <w:rStyle w:val="keyword1"/>
              </w:rPr>
            </w:rPrChange>
          </w:rPr>
          <w:t>FROM</w:t>
        </w:r>
        <w:r w:rsidRPr="00D26196">
          <w:rPr>
            <w:sz w:val="18"/>
            <w:rPrChange w:id="26412" w:author="shorny" w:date="2014-06-09T18:55:00Z">
              <w:rPr/>
            </w:rPrChange>
          </w:rPr>
          <w:t xml:space="preserve"> utrans_s2_actuals actuals</w:t>
        </w:r>
      </w:ins>
    </w:p>
    <w:p w14:paraId="09D16639" w14:textId="77777777" w:rsidR="00D26196" w:rsidRPr="00D26196" w:rsidRDefault="00D26196">
      <w:pPr>
        <w:pStyle w:val="HTMLPreformatted"/>
        <w:divId w:val="2032412305"/>
        <w:rPr>
          <w:ins w:id="26413" w:author="shorny" w:date="2014-06-09T18:54:00Z"/>
          <w:sz w:val="18"/>
          <w:rPrChange w:id="26414" w:author="shorny" w:date="2014-06-09T18:55:00Z">
            <w:rPr>
              <w:ins w:id="26415" w:author="shorny" w:date="2014-06-09T18:54:00Z"/>
            </w:rPr>
          </w:rPrChange>
        </w:rPr>
      </w:pPr>
      <w:ins w:id="26416" w:author="shorny" w:date="2014-06-09T18:54:00Z">
        <w:r w:rsidRPr="00D26196">
          <w:rPr>
            <w:sz w:val="18"/>
            <w:rPrChange w:id="26417" w:author="shorny" w:date="2014-06-09T18:55:00Z">
              <w:rPr/>
            </w:rPrChange>
          </w:rPr>
          <w:t xml:space="preserve">      </w:t>
        </w:r>
        <w:r w:rsidRPr="00D26196">
          <w:rPr>
            <w:rStyle w:val="keyword1"/>
            <w:sz w:val="18"/>
            <w:rPrChange w:id="26418" w:author="shorny" w:date="2014-06-09T18:55:00Z">
              <w:rPr>
                <w:rStyle w:val="keyword1"/>
              </w:rPr>
            </w:rPrChange>
          </w:rPr>
          <w:t>UNION</w:t>
        </w:r>
        <w:r w:rsidRPr="00D26196">
          <w:rPr>
            <w:sz w:val="18"/>
            <w:rPrChange w:id="26419" w:author="shorny" w:date="2014-06-09T18:55:00Z">
              <w:rPr/>
            </w:rPrChange>
          </w:rPr>
          <w:t xml:space="preserve"> </w:t>
        </w:r>
        <w:r w:rsidRPr="00D26196">
          <w:rPr>
            <w:rStyle w:val="keyword1"/>
            <w:sz w:val="18"/>
            <w:rPrChange w:id="26420" w:author="shorny" w:date="2014-06-09T18:55:00Z">
              <w:rPr>
                <w:rStyle w:val="keyword1"/>
              </w:rPr>
            </w:rPrChange>
          </w:rPr>
          <w:t>ALL</w:t>
        </w:r>
      </w:ins>
    </w:p>
    <w:p w14:paraId="414B5B05" w14:textId="77777777" w:rsidR="00D26196" w:rsidRPr="00D26196" w:rsidRDefault="00D26196">
      <w:pPr>
        <w:pStyle w:val="HTMLPreformatted"/>
        <w:divId w:val="2032412305"/>
        <w:rPr>
          <w:ins w:id="26421" w:author="shorny" w:date="2014-06-09T18:54:00Z"/>
          <w:sz w:val="18"/>
          <w:rPrChange w:id="26422" w:author="shorny" w:date="2014-06-09T18:55:00Z">
            <w:rPr>
              <w:ins w:id="26423" w:author="shorny" w:date="2014-06-09T18:54:00Z"/>
            </w:rPr>
          </w:rPrChange>
        </w:rPr>
      </w:pPr>
      <w:ins w:id="26424" w:author="shorny" w:date="2014-06-09T18:54:00Z">
        <w:r w:rsidRPr="00D26196">
          <w:rPr>
            <w:sz w:val="18"/>
            <w:rPrChange w:id="26425" w:author="shorny" w:date="2014-06-09T18:55:00Z">
              <w:rPr/>
            </w:rPrChange>
          </w:rPr>
          <w:t xml:space="preserve">      </w:t>
        </w:r>
        <w:proofErr w:type="gramStart"/>
        <w:r w:rsidRPr="00D26196">
          <w:rPr>
            <w:rStyle w:val="keyword1"/>
            <w:sz w:val="18"/>
            <w:rPrChange w:id="26426" w:author="shorny" w:date="2014-06-09T18:55:00Z">
              <w:rPr>
                <w:rStyle w:val="keyword1"/>
              </w:rPr>
            </w:rPrChange>
          </w:rPr>
          <w:t>SELECT</w:t>
        </w:r>
        <w:r w:rsidRPr="00D26196">
          <w:rPr>
            <w:sz w:val="18"/>
            <w:rPrChange w:id="26427" w:author="shorny" w:date="2014-06-09T18:55:00Z">
              <w:rPr/>
            </w:rPrChange>
          </w:rPr>
          <w:t xml:space="preserve"> expecteds.*</w:t>
        </w:r>
        <w:proofErr w:type="gramEnd"/>
      </w:ins>
    </w:p>
    <w:p w14:paraId="02EF9F25" w14:textId="77777777" w:rsidR="00D26196" w:rsidRPr="00D26196" w:rsidRDefault="00D26196">
      <w:pPr>
        <w:pStyle w:val="HTMLPreformatted"/>
        <w:divId w:val="2032412305"/>
        <w:rPr>
          <w:ins w:id="26428" w:author="shorny" w:date="2014-06-09T18:54:00Z"/>
          <w:sz w:val="18"/>
          <w:rPrChange w:id="26429" w:author="shorny" w:date="2014-06-09T18:55:00Z">
            <w:rPr>
              <w:ins w:id="26430" w:author="shorny" w:date="2014-06-09T18:54:00Z"/>
            </w:rPr>
          </w:rPrChange>
        </w:rPr>
      </w:pPr>
      <w:ins w:id="26431" w:author="shorny" w:date="2014-06-09T18:54:00Z">
        <w:r w:rsidRPr="00D26196">
          <w:rPr>
            <w:sz w:val="18"/>
            <w:rPrChange w:id="26432" w:author="shorny" w:date="2014-06-09T18:55:00Z">
              <w:rPr/>
            </w:rPrChange>
          </w:rPr>
          <w:t xml:space="preserve">      </w:t>
        </w:r>
        <w:r w:rsidRPr="00D26196">
          <w:rPr>
            <w:rStyle w:val="keyword1"/>
            <w:sz w:val="18"/>
            <w:rPrChange w:id="26433" w:author="shorny" w:date="2014-06-09T18:55:00Z">
              <w:rPr>
                <w:rStyle w:val="keyword1"/>
              </w:rPr>
            </w:rPrChange>
          </w:rPr>
          <w:t>FROM</w:t>
        </w:r>
        <w:r w:rsidRPr="00D26196">
          <w:rPr>
            <w:sz w:val="18"/>
            <w:rPrChange w:id="26434" w:author="shorny" w:date="2014-06-09T18:55:00Z">
              <w:rPr/>
            </w:rPrChange>
          </w:rPr>
          <w:t xml:space="preserve"> utrans_s2_expecteds expecteds</w:t>
        </w:r>
      </w:ins>
    </w:p>
    <w:p w14:paraId="3DB8F721" w14:textId="77777777" w:rsidR="00D26196" w:rsidRPr="00D26196" w:rsidRDefault="00D26196">
      <w:pPr>
        <w:pStyle w:val="HTMLPreformatted"/>
        <w:divId w:val="2032412305"/>
        <w:rPr>
          <w:ins w:id="26435" w:author="shorny" w:date="2014-06-09T18:54:00Z"/>
          <w:sz w:val="18"/>
          <w:rPrChange w:id="26436" w:author="shorny" w:date="2014-06-09T18:55:00Z">
            <w:rPr>
              <w:ins w:id="26437" w:author="shorny" w:date="2014-06-09T18:54:00Z"/>
            </w:rPr>
          </w:rPrChange>
        </w:rPr>
      </w:pPr>
      <w:ins w:id="26438" w:author="shorny" w:date="2014-06-09T18:54:00Z">
        <w:r w:rsidRPr="00D26196">
          <w:rPr>
            <w:sz w:val="18"/>
            <w:rPrChange w:id="26439" w:author="shorny" w:date="2014-06-09T18:55:00Z">
              <w:rPr/>
            </w:rPrChange>
          </w:rPr>
          <w:t xml:space="preserve">  )  problems</w:t>
        </w:r>
      </w:ins>
    </w:p>
    <w:p w14:paraId="7BED78AA" w14:textId="77777777" w:rsidR="00D26196" w:rsidRPr="00D26196" w:rsidRDefault="00D26196">
      <w:pPr>
        <w:pStyle w:val="HTMLPreformatted"/>
        <w:divId w:val="2032412305"/>
        <w:rPr>
          <w:ins w:id="26440" w:author="shorny" w:date="2014-06-09T18:54:00Z"/>
          <w:sz w:val="18"/>
          <w:rPrChange w:id="26441" w:author="shorny" w:date="2014-06-09T18:55:00Z">
            <w:rPr>
              <w:ins w:id="26442" w:author="shorny" w:date="2014-06-09T18:54:00Z"/>
            </w:rPr>
          </w:rPrChange>
        </w:rPr>
      </w:pPr>
      <w:ins w:id="26443" w:author="shorny" w:date="2014-06-09T18:54:00Z">
        <w:r w:rsidRPr="00D26196">
          <w:rPr>
            <w:sz w:val="18"/>
            <w:rPrChange w:id="26444" w:author="shorny" w:date="2014-06-09T18:55:00Z">
              <w:rPr/>
            </w:rPrChange>
          </w:rPr>
          <w:t xml:space="preserve">  </w:t>
        </w:r>
        <w:r w:rsidRPr="00D26196">
          <w:rPr>
            <w:rStyle w:val="keyword1"/>
            <w:sz w:val="18"/>
            <w:rPrChange w:id="26445" w:author="shorny" w:date="2014-06-09T18:55:00Z">
              <w:rPr>
                <w:rStyle w:val="keyword1"/>
              </w:rPr>
            </w:rPrChange>
          </w:rPr>
          <w:t>GROUP</w:t>
        </w:r>
        <w:r w:rsidRPr="00D26196">
          <w:rPr>
            <w:sz w:val="18"/>
            <w:rPrChange w:id="26446" w:author="shorny" w:date="2014-06-09T18:55:00Z">
              <w:rPr/>
            </w:rPrChange>
          </w:rPr>
          <w:t xml:space="preserve"> </w:t>
        </w:r>
        <w:r w:rsidRPr="00D26196">
          <w:rPr>
            <w:rStyle w:val="keyword1"/>
            <w:sz w:val="18"/>
            <w:rPrChange w:id="26447" w:author="shorny" w:date="2014-06-09T18:55:00Z">
              <w:rPr>
                <w:rStyle w:val="keyword1"/>
              </w:rPr>
            </w:rPrChange>
          </w:rPr>
          <w:t>BY</w:t>
        </w:r>
        <w:r w:rsidRPr="00D26196">
          <w:rPr>
            <w:sz w:val="18"/>
            <w:rPrChange w:id="26448" w:author="shorny" w:date="2014-06-09T18:55:00Z">
              <w:rPr/>
            </w:rPrChange>
          </w:rPr>
          <w:t xml:space="preserve"> problems.StaffID</w:t>
        </w:r>
      </w:ins>
    </w:p>
    <w:p w14:paraId="603B1422" w14:textId="77777777" w:rsidR="00D26196" w:rsidRPr="00D26196" w:rsidRDefault="00D26196">
      <w:pPr>
        <w:pStyle w:val="HTMLPreformatted"/>
        <w:divId w:val="2032412305"/>
        <w:rPr>
          <w:ins w:id="26449" w:author="shorny" w:date="2014-06-09T18:54:00Z"/>
          <w:sz w:val="18"/>
          <w:rPrChange w:id="26450" w:author="shorny" w:date="2014-06-09T18:55:00Z">
            <w:rPr>
              <w:ins w:id="26451" w:author="shorny" w:date="2014-06-09T18:54:00Z"/>
            </w:rPr>
          </w:rPrChange>
        </w:rPr>
      </w:pPr>
      <w:ins w:id="26452" w:author="shorny" w:date="2014-06-09T18:54:00Z">
        <w:r w:rsidRPr="00D26196">
          <w:rPr>
            <w:sz w:val="18"/>
            <w:rPrChange w:id="26453" w:author="shorny" w:date="2014-06-09T18:55:00Z">
              <w:rPr/>
            </w:rPrChange>
          </w:rPr>
          <w:t xml:space="preserve">  </w:t>
        </w:r>
        <w:r w:rsidRPr="00D26196">
          <w:rPr>
            <w:rStyle w:val="keyword1"/>
            <w:sz w:val="18"/>
            <w:rPrChange w:id="26454" w:author="shorny" w:date="2014-06-09T18:55:00Z">
              <w:rPr>
                <w:rStyle w:val="keyword1"/>
              </w:rPr>
            </w:rPrChange>
          </w:rPr>
          <w:t>HAVING</w:t>
        </w:r>
        <w:r w:rsidRPr="00D26196">
          <w:rPr>
            <w:sz w:val="18"/>
            <w:rPrChange w:id="26455" w:author="shorny" w:date="2014-06-09T18:55:00Z">
              <w:rPr/>
            </w:rPrChange>
          </w:rPr>
          <w:t xml:space="preserve"> </w:t>
        </w:r>
        <w:proofErr w:type="gramStart"/>
        <w:r w:rsidRPr="00D26196">
          <w:rPr>
            <w:rStyle w:val="builtin1"/>
            <w:sz w:val="18"/>
            <w:rPrChange w:id="26456" w:author="shorny" w:date="2014-06-09T18:55:00Z">
              <w:rPr>
                <w:rStyle w:val="builtin1"/>
              </w:rPr>
            </w:rPrChange>
          </w:rPr>
          <w:t>COUNT</w:t>
        </w:r>
        <w:r w:rsidRPr="00D26196">
          <w:rPr>
            <w:sz w:val="18"/>
            <w:rPrChange w:id="26457" w:author="shorny" w:date="2014-06-09T18:55:00Z">
              <w:rPr/>
            </w:rPrChange>
          </w:rPr>
          <w:t>(</w:t>
        </w:r>
        <w:proofErr w:type="gramEnd"/>
        <w:r w:rsidRPr="00D26196">
          <w:rPr>
            <w:sz w:val="18"/>
            <w:rPrChange w:id="26458" w:author="shorny" w:date="2014-06-09T18:55:00Z">
              <w:rPr/>
            </w:rPrChange>
          </w:rPr>
          <w:t>*) = 1</w:t>
        </w:r>
      </w:ins>
    </w:p>
    <w:p w14:paraId="5580384A" w14:textId="77777777" w:rsidR="00D26196" w:rsidRPr="00D26196" w:rsidRDefault="00D26196">
      <w:pPr>
        <w:pStyle w:val="HTMLPreformatted"/>
        <w:divId w:val="2032412305"/>
        <w:rPr>
          <w:ins w:id="26459" w:author="shorny" w:date="2014-06-09T18:54:00Z"/>
          <w:sz w:val="18"/>
          <w:rPrChange w:id="26460" w:author="shorny" w:date="2014-06-09T18:55:00Z">
            <w:rPr>
              <w:ins w:id="26461" w:author="shorny" w:date="2014-06-09T18:54:00Z"/>
            </w:rPr>
          </w:rPrChange>
        </w:rPr>
      </w:pPr>
      <w:ins w:id="26462" w:author="shorny" w:date="2014-06-09T18:54:00Z">
        <w:r w:rsidRPr="00D26196">
          <w:rPr>
            <w:sz w:val="18"/>
            <w:rPrChange w:id="26463" w:author="shorny" w:date="2014-06-09T18:55:00Z">
              <w:rPr/>
            </w:rPrChange>
          </w:rPr>
          <w:t xml:space="preserve">  </w:t>
        </w:r>
        <w:r w:rsidRPr="00D26196">
          <w:rPr>
            <w:rStyle w:val="keyword1"/>
            <w:sz w:val="18"/>
            <w:rPrChange w:id="26464" w:author="shorny" w:date="2014-06-09T18:55:00Z">
              <w:rPr>
                <w:rStyle w:val="keyword1"/>
              </w:rPr>
            </w:rPrChange>
          </w:rPr>
          <w:t>ORDER</w:t>
        </w:r>
        <w:r w:rsidRPr="00D26196">
          <w:rPr>
            <w:sz w:val="18"/>
            <w:rPrChange w:id="26465" w:author="shorny" w:date="2014-06-09T18:55:00Z">
              <w:rPr/>
            </w:rPrChange>
          </w:rPr>
          <w:t xml:space="preserve"> </w:t>
        </w:r>
        <w:r w:rsidRPr="00D26196">
          <w:rPr>
            <w:rStyle w:val="keyword1"/>
            <w:sz w:val="18"/>
            <w:rPrChange w:id="26466" w:author="shorny" w:date="2014-06-09T18:55:00Z">
              <w:rPr>
                <w:rStyle w:val="keyword1"/>
              </w:rPr>
            </w:rPrChange>
          </w:rPr>
          <w:t>BY</w:t>
        </w:r>
        <w:r w:rsidRPr="00D26196">
          <w:rPr>
            <w:sz w:val="18"/>
            <w:rPrChange w:id="26467" w:author="shorny" w:date="2014-06-09T18:55:00Z">
              <w:rPr/>
            </w:rPrChange>
          </w:rPr>
          <w:t xml:space="preserve"> </w:t>
        </w:r>
        <w:proofErr w:type="gramStart"/>
        <w:r w:rsidRPr="00D26196">
          <w:rPr>
            <w:sz w:val="18"/>
            <w:rPrChange w:id="26468" w:author="shorny" w:date="2014-06-09T18:55:00Z">
              <w:rPr/>
            </w:rPrChange>
          </w:rPr>
          <w:t>problems.StaffID ;</w:t>
        </w:r>
        <w:proofErr w:type="gramEnd"/>
      </w:ins>
    </w:p>
    <w:p w14:paraId="32FC43DA" w14:textId="77777777" w:rsidR="00D26196" w:rsidRPr="00D26196" w:rsidRDefault="00D26196">
      <w:pPr>
        <w:pStyle w:val="HTMLPreformatted"/>
        <w:divId w:val="2032412305"/>
        <w:rPr>
          <w:ins w:id="26469" w:author="shorny" w:date="2014-06-09T18:54:00Z"/>
          <w:sz w:val="18"/>
          <w:rPrChange w:id="26470" w:author="shorny" w:date="2014-06-09T18:55:00Z">
            <w:rPr>
              <w:ins w:id="26471" w:author="shorny" w:date="2014-06-09T18:54:00Z"/>
            </w:rPr>
          </w:rPrChange>
        </w:rPr>
      </w:pPr>
    </w:p>
    <w:p w14:paraId="12C3DB4A" w14:textId="77777777" w:rsidR="00D26196" w:rsidRPr="00D26196" w:rsidRDefault="00D26196">
      <w:pPr>
        <w:pStyle w:val="HTMLPreformatted"/>
        <w:divId w:val="2032412305"/>
        <w:rPr>
          <w:ins w:id="26472" w:author="shorny" w:date="2014-06-09T18:54:00Z"/>
          <w:rStyle w:val="comment1"/>
          <w:sz w:val="18"/>
          <w:rPrChange w:id="26473" w:author="shorny" w:date="2014-06-09T18:55:00Z">
            <w:rPr>
              <w:ins w:id="26474" w:author="shorny" w:date="2014-06-09T18:54:00Z"/>
              <w:rStyle w:val="comment1"/>
            </w:rPr>
          </w:rPrChange>
        </w:rPr>
      </w:pPr>
      <w:ins w:id="26475" w:author="shorny" w:date="2014-06-09T18:54:00Z">
        <w:r w:rsidRPr="00D26196">
          <w:rPr>
            <w:sz w:val="18"/>
            <w:rPrChange w:id="26476" w:author="shorny" w:date="2014-06-09T18:55:00Z">
              <w:rPr/>
            </w:rPrChange>
          </w:rPr>
          <w:t xml:space="preserve">  </w:t>
        </w:r>
        <w:r w:rsidRPr="00D26196">
          <w:rPr>
            <w:rStyle w:val="comment1"/>
            <w:sz w:val="18"/>
            <w:rPrChange w:id="26477" w:author="shorny" w:date="2014-06-09T18:55:00Z">
              <w:rPr>
                <w:rStyle w:val="comment1"/>
              </w:rPr>
            </w:rPrChange>
          </w:rPr>
          <w:t xml:space="preserve">-- </w:t>
        </w:r>
        <w:proofErr w:type="gramStart"/>
        <w:r w:rsidRPr="00D26196">
          <w:rPr>
            <w:rStyle w:val="comment1"/>
            <w:sz w:val="18"/>
            <w:rPrChange w:id="26478" w:author="shorny" w:date="2014-06-09T18:55:00Z">
              <w:rPr>
                <w:rStyle w:val="comment1"/>
              </w:rPr>
            </w:rPrChange>
          </w:rPr>
          <w:t>report</w:t>
        </w:r>
        <w:proofErr w:type="gramEnd"/>
        <w:r w:rsidRPr="00D26196">
          <w:rPr>
            <w:rStyle w:val="comment1"/>
            <w:sz w:val="18"/>
            <w:rPrChange w:id="26479" w:author="shorny" w:date="2014-06-09T18:55:00Z">
              <w:rPr>
                <w:rStyle w:val="comment1"/>
              </w:rPr>
            </w:rPrChange>
          </w:rPr>
          <w:t xml:space="preserve"> an error if the 'problems' table isn't empty</w:t>
        </w:r>
      </w:ins>
    </w:p>
    <w:p w14:paraId="7EC0583B" w14:textId="77777777" w:rsidR="00D26196" w:rsidRPr="00D26196" w:rsidRDefault="00D26196">
      <w:pPr>
        <w:pStyle w:val="HTMLPreformatted"/>
        <w:divId w:val="2032412305"/>
        <w:rPr>
          <w:ins w:id="26480" w:author="shorny" w:date="2014-06-09T18:54:00Z"/>
          <w:sz w:val="18"/>
          <w:rPrChange w:id="26481" w:author="shorny" w:date="2014-06-09T18:55:00Z">
            <w:rPr>
              <w:ins w:id="26482" w:author="shorny" w:date="2014-06-09T18:54:00Z"/>
            </w:rPr>
          </w:rPrChange>
        </w:rPr>
      </w:pPr>
      <w:ins w:id="26483" w:author="shorny" w:date="2014-06-09T18:54:00Z">
        <w:r w:rsidRPr="00D26196">
          <w:rPr>
            <w:sz w:val="18"/>
            <w:rPrChange w:id="26484" w:author="shorny" w:date="2014-06-09T18:55:00Z">
              <w:rPr/>
            </w:rPrChange>
          </w:rPr>
          <w:t xml:space="preserve">  </w:t>
        </w:r>
        <w:r w:rsidRPr="00D26196">
          <w:rPr>
            <w:rStyle w:val="keyword1"/>
            <w:sz w:val="18"/>
            <w:rPrChange w:id="26485" w:author="shorny" w:date="2014-06-09T18:55:00Z">
              <w:rPr>
                <w:rStyle w:val="keyword1"/>
              </w:rPr>
            </w:rPrChange>
          </w:rPr>
          <w:t>CALL</w:t>
        </w:r>
        <w:r w:rsidRPr="00D26196">
          <w:rPr>
            <w:sz w:val="18"/>
            <w:rPrChange w:id="26486" w:author="shorny" w:date="2014-06-09T18:55:00Z">
              <w:rPr/>
            </w:rPrChange>
          </w:rPr>
          <w:t xml:space="preserve"> stk_unit.assert_table_</w:t>
        </w:r>
        <w:proofErr w:type="gramStart"/>
        <w:r w:rsidRPr="00D26196">
          <w:rPr>
            <w:sz w:val="18"/>
            <w:rPrChange w:id="26487" w:author="shorny" w:date="2014-06-09T18:55:00Z">
              <w:rPr/>
            </w:rPrChange>
          </w:rPr>
          <w:t>empty(</w:t>
        </w:r>
        <w:proofErr w:type="gramEnd"/>
        <w:r w:rsidRPr="00D26196">
          <w:rPr>
            <w:sz w:val="18"/>
            <w:rPrChange w:id="26488" w:author="shorny" w:date="2014-06-09T18:55:00Z">
              <w:rPr/>
            </w:rPrChange>
          </w:rPr>
          <w:t xml:space="preserve"> </w:t>
        </w:r>
      </w:ins>
    </w:p>
    <w:p w14:paraId="3405D209" w14:textId="77777777" w:rsidR="00D26196" w:rsidRPr="00D26196" w:rsidRDefault="00D26196">
      <w:pPr>
        <w:pStyle w:val="HTMLPreformatted"/>
        <w:divId w:val="2032412305"/>
        <w:rPr>
          <w:ins w:id="26489" w:author="shorny" w:date="2014-06-09T18:54:00Z"/>
          <w:sz w:val="18"/>
          <w:rPrChange w:id="26490" w:author="shorny" w:date="2014-06-09T18:55:00Z">
            <w:rPr>
              <w:ins w:id="26491" w:author="shorny" w:date="2014-06-09T18:54:00Z"/>
            </w:rPr>
          </w:rPrChange>
        </w:rPr>
      </w:pPr>
      <w:ins w:id="26492" w:author="shorny" w:date="2014-06-09T18:54:00Z">
        <w:r w:rsidRPr="00D26196">
          <w:rPr>
            <w:sz w:val="18"/>
            <w:rPrChange w:id="26493" w:author="shorny" w:date="2014-06-09T18:55:00Z">
              <w:rPr/>
            </w:rPrChange>
          </w:rPr>
          <w:t xml:space="preserve">    </w:t>
        </w:r>
        <w:proofErr w:type="gramStart"/>
        <w:r w:rsidRPr="00D26196">
          <w:rPr>
            <w:sz w:val="18"/>
            <w:rPrChange w:id="26494" w:author="shorny" w:date="2014-06-09T18:55:00Z">
              <w:rPr/>
            </w:rPrChange>
          </w:rPr>
          <w:t>DATABASE(</w:t>
        </w:r>
        <w:proofErr w:type="gramEnd"/>
        <w:r w:rsidRPr="00D26196">
          <w:rPr>
            <w:sz w:val="18"/>
            <w:rPrChange w:id="26495" w:author="shorny" w:date="2014-06-09T18:55:00Z">
              <w:rPr/>
            </w:rPrChange>
          </w:rPr>
          <w:t>),</w:t>
        </w:r>
      </w:ins>
    </w:p>
    <w:p w14:paraId="5E576DD2" w14:textId="77777777" w:rsidR="00D26196" w:rsidRPr="00D26196" w:rsidRDefault="00D26196">
      <w:pPr>
        <w:pStyle w:val="HTMLPreformatted"/>
        <w:divId w:val="2032412305"/>
        <w:rPr>
          <w:ins w:id="26496" w:author="shorny" w:date="2014-06-09T18:54:00Z"/>
          <w:sz w:val="18"/>
          <w:rPrChange w:id="26497" w:author="shorny" w:date="2014-06-09T18:55:00Z">
            <w:rPr>
              <w:ins w:id="26498" w:author="shorny" w:date="2014-06-09T18:54:00Z"/>
            </w:rPr>
          </w:rPrChange>
        </w:rPr>
      </w:pPr>
      <w:ins w:id="26499" w:author="shorny" w:date="2014-06-09T18:54:00Z">
        <w:r w:rsidRPr="00D26196">
          <w:rPr>
            <w:sz w:val="18"/>
            <w:rPrChange w:id="26500" w:author="shorny" w:date="2014-06-09T18:55:00Z">
              <w:rPr/>
            </w:rPrChange>
          </w:rPr>
          <w:t xml:space="preserve">    </w:t>
        </w:r>
        <w:r w:rsidRPr="00D26196">
          <w:rPr>
            <w:rStyle w:val="string1"/>
            <w:sz w:val="18"/>
            <w:rPrChange w:id="26501" w:author="shorny" w:date="2014-06-09T18:55:00Z">
              <w:rPr>
                <w:rStyle w:val="string1"/>
              </w:rPr>
            </w:rPrChange>
          </w:rPr>
          <w:t>'utrans_s2_problems'</w:t>
        </w:r>
        <w:r w:rsidRPr="00D26196">
          <w:rPr>
            <w:sz w:val="18"/>
            <w:rPrChange w:id="26502" w:author="shorny" w:date="2014-06-09T18:55:00Z">
              <w:rPr/>
            </w:rPrChange>
          </w:rPr>
          <w:t xml:space="preserve">, </w:t>
        </w:r>
      </w:ins>
    </w:p>
    <w:p w14:paraId="5B1D073A" w14:textId="77777777" w:rsidR="00D26196" w:rsidRPr="00D26196" w:rsidRDefault="00D26196">
      <w:pPr>
        <w:pStyle w:val="HTMLPreformatted"/>
        <w:divId w:val="2032412305"/>
        <w:rPr>
          <w:ins w:id="26503" w:author="shorny" w:date="2014-06-09T18:54:00Z"/>
          <w:sz w:val="18"/>
          <w:rPrChange w:id="26504" w:author="shorny" w:date="2014-06-09T18:55:00Z">
            <w:rPr>
              <w:ins w:id="26505" w:author="shorny" w:date="2014-06-09T18:54:00Z"/>
            </w:rPr>
          </w:rPrChange>
        </w:rPr>
      </w:pPr>
      <w:ins w:id="26506" w:author="shorny" w:date="2014-06-09T18:54:00Z">
        <w:r w:rsidRPr="00D26196">
          <w:rPr>
            <w:sz w:val="18"/>
            <w:rPrChange w:id="26507" w:author="shorny" w:date="2014-06-09T18:55:00Z">
              <w:rPr/>
            </w:rPrChange>
          </w:rPr>
          <w:t xml:space="preserve">    </w:t>
        </w:r>
        <w:r w:rsidRPr="00D26196">
          <w:rPr>
            <w:rStyle w:val="string1"/>
            <w:sz w:val="18"/>
            <w:rPrChange w:id="26508" w:author="shorny" w:date="2014-06-09T18:55:00Z">
              <w:rPr>
                <w:rStyle w:val="string1"/>
              </w:rPr>
            </w:rPrChange>
          </w:rPr>
          <w:t>'Incorrect results'</w:t>
        </w:r>
        <w:proofErr w:type="gramStart"/>
        <w:r w:rsidRPr="00D26196">
          <w:rPr>
            <w:sz w:val="18"/>
            <w:rPrChange w:id="26509" w:author="shorny" w:date="2014-06-09T18:55:00Z">
              <w:rPr/>
            </w:rPrChange>
          </w:rPr>
          <w:t>) ;</w:t>
        </w:r>
        <w:proofErr w:type="gramEnd"/>
        <w:r w:rsidRPr="00D26196">
          <w:rPr>
            <w:sz w:val="18"/>
            <w:rPrChange w:id="26510" w:author="shorny" w:date="2014-06-09T18:55:00Z">
              <w:rPr/>
            </w:rPrChange>
          </w:rPr>
          <w:t xml:space="preserve"> </w:t>
        </w:r>
      </w:ins>
    </w:p>
    <w:p w14:paraId="03AB122B" w14:textId="77777777" w:rsidR="00D26196" w:rsidRPr="00D26196" w:rsidRDefault="00D26196">
      <w:pPr>
        <w:pStyle w:val="HTMLPreformatted"/>
        <w:divId w:val="2032412305"/>
        <w:rPr>
          <w:ins w:id="26511" w:author="shorny" w:date="2014-06-09T18:54:00Z"/>
          <w:sz w:val="18"/>
          <w:rPrChange w:id="26512" w:author="shorny" w:date="2014-06-09T18:55:00Z">
            <w:rPr>
              <w:ins w:id="26513" w:author="shorny" w:date="2014-06-09T18:54:00Z"/>
            </w:rPr>
          </w:rPrChange>
        </w:rPr>
      </w:pPr>
    </w:p>
    <w:p w14:paraId="54E4A3C8" w14:textId="77777777" w:rsidR="00D26196" w:rsidRPr="00D26196" w:rsidRDefault="00D26196">
      <w:pPr>
        <w:pStyle w:val="HTMLPreformatted"/>
        <w:divId w:val="2032412305"/>
        <w:rPr>
          <w:ins w:id="26514" w:author="shorny" w:date="2014-06-09T18:54:00Z"/>
          <w:sz w:val="18"/>
          <w:rPrChange w:id="26515" w:author="shorny" w:date="2014-06-09T18:55:00Z">
            <w:rPr>
              <w:ins w:id="26516" w:author="shorny" w:date="2014-06-09T18:54:00Z"/>
            </w:rPr>
          </w:rPrChange>
        </w:rPr>
      </w:pPr>
      <w:ins w:id="26517" w:author="shorny" w:date="2014-06-09T18:54:00Z">
        <w:r w:rsidRPr="00D26196">
          <w:rPr>
            <w:sz w:val="18"/>
            <w:rPrChange w:id="26518" w:author="shorny" w:date="2014-06-09T18:55:00Z">
              <w:rPr/>
            </w:rPrChange>
          </w:rPr>
          <w:t xml:space="preserve">  </w:t>
        </w:r>
        <w:r w:rsidRPr="00D26196">
          <w:rPr>
            <w:rStyle w:val="keyword1"/>
            <w:sz w:val="18"/>
            <w:rPrChange w:id="26519" w:author="shorny" w:date="2014-06-09T18:55:00Z">
              <w:rPr>
                <w:rStyle w:val="keyword1"/>
              </w:rPr>
            </w:rPrChange>
          </w:rPr>
          <w:t>DROP</w:t>
        </w:r>
        <w:r w:rsidRPr="00D26196">
          <w:rPr>
            <w:sz w:val="18"/>
            <w:rPrChange w:id="26520" w:author="shorny" w:date="2014-06-09T18:55:00Z">
              <w:rPr/>
            </w:rPrChange>
          </w:rPr>
          <w:t xml:space="preserve"> </w:t>
        </w:r>
        <w:r w:rsidRPr="00D26196">
          <w:rPr>
            <w:rStyle w:val="keyword1"/>
            <w:sz w:val="18"/>
            <w:rPrChange w:id="26521" w:author="shorny" w:date="2014-06-09T18:55:00Z">
              <w:rPr>
                <w:rStyle w:val="keyword1"/>
              </w:rPr>
            </w:rPrChange>
          </w:rPr>
          <w:t>TABLE</w:t>
        </w:r>
        <w:r w:rsidRPr="00D26196">
          <w:rPr>
            <w:sz w:val="18"/>
            <w:rPrChange w:id="26522" w:author="shorny" w:date="2014-06-09T18:55:00Z">
              <w:rPr/>
            </w:rPrChange>
          </w:rPr>
          <w:t xml:space="preserve"> </w:t>
        </w:r>
        <w:r w:rsidRPr="00D26196">
          <w:rPr>
            <w:rStyle w:val="function-name1"/>
            <w:sz w:val="18"/>
            <w:rPrChange w:id="26523" w:author="shorny" w:date="2014-06-09T18:55:00Z">
              <w:rPr>
                <w:rStyle w:val="function-name1"/>
              </w:rPr>
            </w:rPrChange>
          </w:rPr>
          <w:t>utrans_s2_</w:t>
        </w:r>
        <w:proofErr w:type="gramStart"/>
        <w:r w:rsidRPr="00D26196">
          <w:rPr>
            <w:rStyle w:val="function-name1"/>
            <w:sz w:val="18"/>
            <w:rPrChange w:id="26524" w:author="shorny" w:date="2014-06-09T18:55:00Z">
              <w:rPr>
                <w:rStyle w:val="function-name1"/>
              </w:rPr>
            </w:rPrChange>
          </w:rPr>
          <w:t>expecteds</w:t>
        </w:r>
        <w:r w:rsidRPr="00D26196">
          <w:rPr>
            <w:sz w:val="18"/>
            <w:rPrChange w:id="26525" w:author="shorny" w:date="2014-06-09T18:55:00Z">
              <w:rPr/>
            </w:rPrChange>
          </w:rPr>
          <w:t xml:space="preserve"> ;</w:t>
        </w:r>
        <w:proofErr w:type="gramEnd"/>
      </w:ins>
    </w:p>
    <w:p w14:paraId="626C1748" w14:textId="77777777" w:rsidR="00D26196" w:rsidRPr="00D26196" w:rsidRDefault="00D26196">
      <w:pPr>
        <w:pStyle w:val="HTMLPreformatted"/>
        <w:divId w:val="2032412305"/>
        <w:rPr>
          <w:ins w:id="26526" w:author="shorny" w:date="2014-06-09T18:54:00Z"/>
          <w:sz w:val="18"/>
          <w:rPrChange w:id="26527" w:author="shorny" w:date="2014-06-09T18:55:00Z">
            <w:rPr>
              <w:ins w:id="26528" w:author="shorny" w:date="2014-06-09T18:54:00Z"/>
            </w:rPr>
          </w:rPrChange>
        </w:rPr>
      </w:pPr>
      <w:ins w:id="26529" w:author="shorny" w:date="2014-06-09T18:54:00Z">
        <w:r w:rsidRPr="00D26196">
          <w:rPr>
            <w:sz w:val="18"/>
            <w:rPrChange w:id="26530" w:author="shorny" w:date="2014-06-09T18:55:00Z">
              <w:rPr/>
            </w:rPrChange>
          </w:rPr>
          <w:t xml:space="preserve">  </w:t>
        </w:r>
        <w:r w:rsidRPr="00D26196">
          <w:rPr>
            <w:rStyle w:val="keyword1"/>
            <w:sz w:val="18"/>
            <w:rPrChange w:id="26531" w:author="shorny" w:date="2014-06-09T18:55:00Z">
              <w:rPr>
                <w:rStyle w:val="keyword1"/>
              </w:rPr>
            </w:rPrChange>
          </w:rPr>
          <w:t>DROP</w:t>
        </w:r>
        <w:r w:rsidRPr="00D26196">
          <w:rPr>
            <w:sz w:val="18"/>
            <w:rPrChange w:id="26532" w:author="shorny" w:date="2014-06-09T18:55:00Z">
              <w:rPr/>
            </w:rPrChange>
          </w:rPr>
          <w:t xml:space="preserve"> </w:t>
        </w:r>
        <w:r w:rsidRPr="00D26196">
          <w:rPr>
            <w:rStyle w:val="keyword1"/>
            <w:sz w:val="18"/>
            <w:rPrChange w:id="26533" w:author="shorny" w:date="2014-06-09T18:55:00Z">
              <w:rPr>
                <w:rStyle w:val="keyword1"/>
              </w:rPr>
            </w:rPrChange>
          </w:rPr>
          <w:t>TABLE</w:t>
        </w:r>
        <w:r w:rsidRPr="00D26196">
          <w:rPr>
            <w:sz w:val="18"/>
            <w:rPrChange w:id="26534" w:author="shorny" w:date="2014-06-09T18:55:00Z">
              <w:rPr/>
            </w:rPrChange>
          </w:rPr>
          <w:t xml:space="preserve"> </w:t>
        </w:r>
        <w:r w:rsidRPr="00D26196">
          <w:rPr>
            <w:rStyle w:val="function-name1"/>
            <w:sz w:val="18"/>
            <w:rPrChange w:id="26535" w:author="shorny" w:date="2014-06-09T18:55:00Z">
              <w:rPr>
                <w:rStyle w:val="function-name1"/>
              </w:rPr>
            </w:rPrChange>
          </w:rPr>
          <w:t>utrans_s2_</w:t>
        </w:r>
        <w:proofErr w:type="gramStart"/>
        <w:r w:rsidRPr="00D26196">
          <w:rPr>
            <w:rStyle w:val="function-name1"/>
            <w:sz w:val="18"/>
            <w:rPrChange w:id="26536" w:author="shorny" w:date="2014-06-09T18:55:00Z">
              <w:rPr>
                <w:rStyle w:val="function-name1"/>
              </w:rPr>
            </w:rPrChange>
          </w:rPr>
          <w:t>actuals</w:t>
        </w:r>
        <w:r w:rsidRPr="00D26196">
          <w:rPr>
            <w:sz w:val="18"/>
            <w:rPrChange w:id="26537" w:author="shorny" w:date="2014-06-09T18:55:00Z">
              <w:rPr/>
            </w:rPrChange>
          </w:rPr>
          <w:t xml:space="preserve"> ;</w:t>
        </w:r>
        <w:proofErr w:type="gramEnd"/>
      </w:ins>
    </w:p>
    <w:p w14:paraId="67C60703" w14:textId="77777777" w:rsidR="00D26196" w:rsidRPr="00D26196" w:rsidRDefault="00D26196">
      <w:pPr>
        <w:pStyle w:val="HTMLPreformatted"/>
        <w:divId w:val="2032412305"/>
        <w:rPr>
          <w:ins w:id="26538" w:author="shorny" w:date="2014-06-09T18:54:00Z"/>
          <w:sz w:val="18"/>
          <w:rPrChange w:id="26539" w:author="shorny" w:date="2014-06-09T18:55:00Z">
            <w:rPr>
              <w:ins w:id="26540" w:author="shorny" w:date="2014-06-09T18:54:00Z"/>
            </w:rPr>
          </w:rPrChange>
        </w:rPr>
      </w:pPr>
      <w:ins w:id="26541" w:author="shorny" w:date="2014-06-09T18:54:00Z">
        <w:r w:rsidRPr="00D26196">
          <w:rPr>
            <w:sz w:val="18"/>
            <w:rPrChange w:id="26542" w:author="shorny" w:date="2014-06-09T18:55:00Z">
              <w:rPr/>
            </w:rPrChange>
          </w:rPr>
          <w:t xml:space="preserve">  </w:t>
        </w:r>
        <w:r w:rsidRPr="00D26196">
          <w:rPr>
            <w:rStyle w:val="keyword1"/>
            <w:sz w:val="18"/>
            <w:rPrChange w:id="26543" w:author="shorny" w:date="2014-06-09T18:55:00Z">
              <w:rPr>
                <w:rStyle w:val="keyword1"/>
              </w:rPr>
            </w:rPrChange>
          </w:rPr>
          <w:t>DROP</w:t>
        </w:r>
        <w:r w:rsidRPr="00D26196">
          <w:rPr>
            <w:sz w:val="18"/>
            <w:rPrChange w:id="26544" w:author="shorny" w:date="2014-06-09T18:55:00Z">
              <w:rPr/>
            </w:rPrChange>
          </w:rPr>
          <w:t xml:space="preserve"> </w:t>
        </w:r>
        <w:r w:rsidRPr="00D26196">
          <w:rPr>
            <w:rStyle w:val="keyword1"/>
            <w:sz w:val="18"/>
            <w:rPrChange w:id="26545" w:author="shorny" w:date="2014-06-09T18:55:00Z">
              <w:rPr>
                <w:rStyle w:val="keyword1"/>
              </w:rPr>
            </w:rPrChange>
          </w:rPr>
          <w:t>TABLE</w:t>
        </w:r>
        <w:r w:rsidRPr="00D26196">
          <w:rPr>
            <w:sz w:val="18"/>
            <w:rPrChange w:id="26546" w:author="shorny" w:date="2014-06-09T18:55:00Z">
              <w:rPr/>
            </w:rPrChange>
          </w:rPr>
          <w:t xml:space="preserve"> </w:t>
        </w:r>
        <w:r w:rsidRPr="00D26196">
          <w:rPr>
            <w:rStyle w:val="function-name1"/>
            <w:sz w:val="18"/>
            <w:rPrChange w:id="26547" w:author="shorny" w:date="2014-06-09T18:55:00Z">
              <w:rPr>
                <w:rStyle w:val="function-name1"/>
              </w:rPr>
            </w:rPrChange>
          </w:rPr>
          <w:t>utrans_s2_</w:t>
        </w:r>
        <w:proofErr w:type="gramStart"/>
        <w:r w:rsidRPr="00D26196">
          <w:rPr>
            <w:rStyle w:val="function-name1"/>
            <w:sz w:val="18"/>
            <w:rPrChange w:id="26548" w:author="shorny" w:date="2014-06-09T18:55:00Z">
              <w:rPr>
                <w:rStyle w:val="function-name1"/>
              </w:rPr>
            </w:rPrChange>
          </w:rPr>
          <w:t>problems</w:t>
        </w:r>
        <w:r w:rsidRPr="00D26196">
          <w:rPr>
            <w:sz w:val="18"/>
            <w:rPrChange w:id="26549" w:author="shorny" w:date="2014-06-09T18:55:00Z">
              <w:rPr/>
            </w:rPrChange>
          </w:rPr>
          <w:t xml:space="preserve"> ;</w:t>
        </w:r>
        <w:proofErr w:type="gramEnd"/>
      </w:ins>
    </w:p>
    <w:p w14:paraId="3307E079" w14:textId="77777777" w:rsidR="00D26196" w:rsidRPr="00D26196" w:rsidRDefault="00D26196">
      <w:pPr>
        <w:pStyle w:val="HTMLPreformatted"/>
        <w:divId w:val="2032412305"/>
        <w:rPr>
          <w:ins w:id="26550" w:author="shorny" w:date="2014-06-09T18:54:00Z"/>
          <w:sz w:val="18"/>
          <w:rPrChange w:id="26551" w:author="shorny" w:date="2014-06-09T18:55:00Z">
            <w:rPr>
              <w:ins w:id="26552" w:author="shorny" w:date="2014-06-09T18:54:00Z"/>
            </w:rPr>
          </w:rPrChange>
        </w:rPr>
      </w:pPr>
    </w:p>
    <w:p w14:paraId="503B4864" w14:textId="77777777" w:rsidR="00D26196" w:rsidRPr="00D26196" w:rsidRDefault="00D26196">
      <w:pPr>
        <w:pStyle w:val="HTMLPreformatted"/>
        <w:divId w:val="2032412305"/>
        <w:rPr>
          <w:ins w:id="26553" w:author="shorny" w:date="2014-06-09T18:54:00Z"/>
          <w:sz w:val="18"/>
          <w:rPrChange w:id="26554" w:author="shorny" w:date="2014-06-09T18:55:00Z">
            <w:rPr>
              <w:ins w:id="26555" w:author="shorny" w:date="2014-06-09T18:54:00Z"/>
            </w:rPr>
          </w:rPrChange>
        </w:rPr>
      </w:pPr>
      <w:ins w:id="26556" w:author="shorny" w:date="2014-06-09T18:54:00Z">
        <w:r w:rsidRPr="00D26196">
          <w:rPr>
            <w:rStyle w:val="keyword1"/>
            <w:sz w:val="18"/>
            <w:rPrChange w:id="26557" w:author="shorny" w:date="2014-06-09T18:55:00Z">
              <w:rPr>
                <w:rStyle w:val="keyword1"/>
              </w:rPr>
            </w:rPrChange>
          </w:rPr>
          <w:t>END</w:t>
        </w:r>
        <w:r w:rsidRPr="00D26196">
          <w:rPr>
            <w:sz w:val="18"/>
            <w:rPrChange w:id="26558" w:author="shorny" w:date="2014-06-09T18:55:00Z">
              <w:rPr/>
            </w:rPrChange>
          </w:rPr>
          <w:t xml:space="preserve"> $$</w:t>
        </w:r>
      </w:ins>
    </w:p>
    <w:p w14:paraId="0D54F448" w14:textId="77777777" w:rsidR="00D26196" w:rsidRPr="00D26196" w:rsidRDefault="00D26196">
      <w:pPr>
        <w:pStyle w:val="HTMLPreformatted"/>
        <w:divId w:val="2032412305"/>
        <w:rPr>
          <w:ins w:id="26559" w:author="shorny" w:date="2014-06-09T18:54:00Z"/>
          <w:sz w:val="18"/>
          <w:rPrChange w:id="26560" w:author="shorny" w:date="2014-06-09T18:55:00Z">
            <w:rPr>
              <w:ins w:id="26561" w:author="shorny" w:date="2014-06-09T18:54:00Z"/>
            </w:rPr>
          </w:rPrChange>
        </w:rPr>
      </w:pPr>
    </w:p>
    <w:p w14:paraId="0F2C1A5E" w14:textId="77777777" w:rsidR="00D26196" w:rsidRPr="00D26196" w:rsidRDefault="00D26196">
      <w:pPr>
        <w:pStyle w:val="HTMLPreformatted"/>
        <w:divId w:val="2032412305"/>
        <w:rPr>
          <w:ins w:id="26562" w:author="shorny" w:date="2014-06-09T18:54:00Z"/>
          <w:rStyle w:val="comment1"/>
          <w:sz w:val="18"/>
          <w:rPrChange w:id="26563" w:author="shorny" w:date="2014-06-09T18:55:00Z">
            <w:rPr>
              <w:ins w:id="26564" w:author="shorny" w:date="2014-06-09T18:54:00Z"/>
              <w:rStyle w:val="comment1"/>
            </w:rPr>
          </w:rPrChange>
        </w:rPr>
      </w:pPr>
      <w:ins w:id="26565" w:author="shorny" w:date="2014-06-09T18:54:00Z">
        <w:r w:rsidRPr="00D26196">
          <w:rPr>
            <w:rStyle w:val="comment1"/>
            <w:sz w:val="18"/>
            <w:rPrChange w:id="26566" w:author="shorny" w:date="2014-06-09T18:55:00Z">
              <w:rPr>
                <w:rStyle w:val="comment1"/>
              </w:rPr>
            </w:rPrChange>
          </w:rPr>
          <w:t>-- -----------------------------------------------------------------------------</w:t>
        </w:r>
      </w:ins>
    </w:p>
    <w:p w14:paraId="29FC4212" w14:textId="77777777" w:rsidR="00D26196" w:rsidRPr="00D26196" w:rsidRDefault="00D26196">
      <w:pPr>
        <w:pStyle w:val="HTMLPreformatted"/>
        <w:divId w:val="2032412305"/>
        <w:rPr>
          <w:ins w:id="26567" w:author="shorny" w:date="2014-06-09T18:54:00Z"/>
          <w:rStyle w:val="comment1"/>
          <w:sz w:val="18"/>
          <w:rPrChange w:id="26568" w:author="shorny" w:date="2014-06-09T18:55:00Z">
            <w:rPr>
              <w:ins w:id="26569" w:author="shorny" w:date="2014-06-09T18:54:00Z"/>
              <w:rStyle w:val="comment1"/>
            </w:rPr>
          </w:rPrChange>
        </w:rPr>
      </w:pPr>
      <w:ins w:id="26570" w:author="shorny" w:date="2014-06-09T18:54:00Z">
        <w:r w:rsidRPr="00D26196">
          <w:rPr>
            <w:rStyle w:val="comment1"/>
            <w:sz w:val="18"/>
            <w:rPrChange w:id="26571" w:author="shorny" w:date="2014-06-09T18:55:00Z">
              <w:rPr>
                <w:rStyle w:val="comment1"/>
              </w:rPr>
            </w:rPrChange>
          </w:rPr>
          <w:t>-- t) Retrieve all ongoing applications</w:t>
        </w:r>
      </w:ins>
    </w:p>
    <w:p w14:paraId="4D7F6FAD" w14:textId="77777777" w:rsidR="00D26196" w:rsidRPr="00D26196" w:rsidRDefault="00D26196">
      <w:pPr>
        <w:pStyle w:val="HTMLPreformatted"/>
        <w:divId w:val="2032412305"/>
        <w:rPr>
          <w:ins w:id="26572" w:author="shorny" w:date="2014-06-09T18:54:00Z"/>
          <w:sz w:val="18"/>
          <w:rPrChange w:id="26573" w:author="shorny" w:date="2014-06-09T18:55:00Z">
            <w:rPr>
              <w:ins w:id="26574" w:author="shorny" w:date="2014-06-09T18:54:00Z"/>
            </w:rPr>
          </w:rPrChange>
        </w:rPr>
      </w:pPr>
      <w:ins w:id="26575" w:author="shorny" w:date="2014-06-09T18:54:00Z">
        <w:r w:rsidRPr="00D26196">
          <w:rPr>
            <w:rStyle w:val="keyword1"/>
            <w:sz w:val="18"/>
            <w:rPrChange w:id="26576" w:author="shorny" w:date="2014-06-09T18:55:00Z">
              <w:rPr>
                <w:rStyle w:val="keyword1"/>
              </w:rPr>
            </w:rPrChange>
          </w:rPr>
          <w:t>CREATE</w:t>
        </w:r>
        <w:r w:rsidRPr="00D26196">
          <w:rPr>
            <w:sz w:val="18"/>
            <w:rPrChange w:id="26577" w:author="shorny" w:date="2014-06-09T18:55:00Z">
              <w:rPr/>
            </w:rPrChange>
          </w:rPr>
          <w:t xml:space="preserve"> </w:t>
        </w:r>
        <w:r w:rsidRPr="00D26196">
          <w:rPr>
            <w:rStyle w:val="keyword1"/>
            <w:sz w:val="18"/>
            <w:rPrChange w:id="26578" w:author="shorny" w:date="2014-06-09T18:55:00Z">
              <w:rPr>
                <w:rStyle w:val="keyword1"/>
              </w:rPr>
            </w:rPrChange>
          </w:rPr>
          <w:t>PROCEDURE</w:t>
        </w:r>
        <w:r w:rsidRPr="00D26196">
          <w:rPr>
            <w:sz w:val="18"/>
            <w:rPrChange w:id="26579" w:author="shorny" w:date="2014-06-09T18:55:00Z">
              <w:rPr/>
            </w:rPrChange>
          </w:rPr>
          <w:t xml:space="preserve"> </w:t>
        </w:r>
        <w:r w:rsidRPr="00D26196">
          <w:rPr>
            <w:rStyle w:val="function-name1"/>
            <w:sz w:val="18"/>
            <w:rPrChange w:id="26580" w:author="shorny" w:date="2014-06-09T18:55:00Z">
              <w:rPr>
                <w:rStyle w:val="function-name1"/>
              </w:rPr>
            </w:rPrChange>
          </w:rPr>
          <w:t>test_utrans_</w:t>
        </w:r>
        <w:proofErr w:type="gramStart"/>
        <w:r w:rsidRPr="00D26196">
          <w:rPr>
            <w:rStyle w:val="function-name1"/>
            <w:sz w:val="18"/>
            <w:rPrChange w:id="26581" w:author="shorny" w:date="2014-06-09T18:55:00Z">
              <w:rPr>
                <w:rStyle w:val="function-name1"/>
              </w:rPr>
            </w:rPrChange>
          </w:rPr>
          <w:t>t</w:t>
        </w:r>
        <w:r w:rsidRPr="00D26196">
          <w:rPr>
            <w:sz w:val="18"/>
            <w:rPrChange w:id="26582" w:author="shorny" w:date="2014-06-09T18:55:00Z">
              <w:rPr/>
            </w:rPrChange>
          </w:rPr>
          <w:t>()</w:t>
        </w:r>
        <w:proofErr w:type="gramEnd"/>
        <w:r w:rsidRPr="00D26196">
          <w:rPr>
            <w:sz w:val="18"/>
            <w:rPrChange w:id="26583" w:author="shorny" w:date="2014-06-09T18:55:00Z">
              <w:rPr/>
            </w:rPrChange>
          </w:rPr>
          <w:t xml:space="preserve"> </w:t>
        </w:r>
      </w:ins>
    </w:p>
    <w:p w14:paraId="2CEC1019" w14:textId="77777777" w:rsidR="00D26196" w:rsidRPr="00D26196" w:rsidRDefault="00D26196">
      <w:pPr>
        <w:pStyle w:val="HTMLPreformatted"/>
        <w:divId w:val="2032412305"/>
        <w:rPr>
          <w:ins w:id="26584" w:author="shorny" w:date="2014-06-09T18:54:00Z"/>
          <w:sz w:val="18"/>
          <w:rPrChange w:id="26585" w:author="shorny" w:date="2014-06-09T18:55:00Z">
            <w:rPr>
              <w:ins w:id="26586" w:author="shorny" w:date="2014-06-09T18:54:00Z"/>
            </w:rPr>
          </w:rPrChange>
        </w:rPr>
      </w:pPr>
      <w:ins w:id="26587" w:author="shorny" w:date="2014-06-09T18:54:00Z">
        <w:r w:rsidRPr="00D26196">
          <w:rPr>
            <w:rStyle w:val="keyword1"/>
            <w:sz w:val="18"/>
            <w:rPrChange w:id="26588" w:author="shorny" w:date="2014-06-09T18:55:00Z">
              <w:rPr>
                <w:rStyle w:val="keyword1"/>
              </w:rPr>
            </w:rPrChange>
          </w:rPr>
          <w:t>BEGIN</w:t>
        </w:r>
      </w:ins>
    </w:p>
    <w:p w14:paraId="77325729" w14:textId="77777777" w:rsidR="00D26196" w:rsidRPr="00D26196" w:rsidRDefault="00D26196">
      <w:pPr>
        <w:pStyle w:val="HTMLPreformatted"/>
        <w:divId w:val="2032412305"/>
        <w:rPr>
          <w:ins w:id="26589" w:author="shorny" w:date="2014-06-09T18:54:00Z"/>
          <w:sz w:val="18"/>
          <w:rPrChange w:id="26590" w:author="shorny" w:date="2014-06-09T18:55:00Z">
            <w:rPr>
              <w:ins w:id="26591" w:author="shorny" w:date="2014-06-09T18:54:00Z"/>
            </w:rPr>
          </w:rPrChange>
        </w:rPr>
      </w:pPr>
    </w:p>
    <w:p w14:paraId="6146B60E" w14:textId="77777777" w:rsidR="00D26196" w:rsidRPr="00D26196" w:rsidRDefault="00D26196">
      <w:pPr>
        <w:pStyle w:val="HTMLPreformatted"/>
        <w:divId w:val="2032412305"/>
        <w:rPr>
          <w:ins w:id="26592" w:author="shorny" w:date="2014-06-09T18:54:00Z"/>
          <w:rStyle w:val="comment1"/>
          <w:sz w:val="18"/>
          <w:rPrChange w:id="26593" w:author="shorny" w:date="2014-06-09T18:55:00Z">
            <w:rPr>
              <w:ins w:id="26594" w:author="shorny" w:date="2014-06-09T18:54:00Z"/>
              <w:rStyle w:val="comment1"/>
            </w:rPr>
          </w:rPrChange>
        </w:rPr>
      </w:pPr>
      <w:ins w:id="26595" w:author="shorny" w:date="2014-06-09T18:54:00Z">
        <w:r w:rsidRPr="00D26196">
          <w:rPr>
            <w:sz w:val="18"/>
            <w:rPrChange w:id="26596" w:author="shorny" w:date="2014-06-09T18:55:00Z">
              <w:rPr/>
            </w:rPrChange>
          </w:rPr>
          <w:t xml:space="preserve">  </w:t>
        </w:r>
        <w:r w:rsidRPr="00D26196">
          <w:rPr>
            <w:rStyle w:val="comment1"/>
            <w:sz w:val="18"/>
            <w:rPrChange w:id="26597" w:author="shorny" w:date="2014-06-09T18:55:00Z">
              <w:rPr>
                <w:rStyle w:val="comment1"/>
              </w:rPr>
            </w:rPrChange>
          </w:rPr>
          <w:t>-- run the query for this test and create a temporary table for results</w:t>
        </w:r>
      </w:ins>
    </w:p>
    <w:p w14:paraId="70C32228" w14:textId="77777777" w:rsidR="00D26196" w:rsidRPr="00D26196" w:rsidRDefault="00D26196">
      <w:pPr>
        <w:pStyle w:val="HTMLPreformatted"/>
        <w:divId w:val="2032412305"/>
        <w:rPr>
          <w:ins w:id="26598" w:author="shorny" w:date="2014-06-09T18:54:00Z"/>
          <w:sz w:val="18"/>
          <w:rPrChange w:id="26599" w:author="shorny" w:date="2014-06-09T18:55:00Z">
            <w:rPr>
              <w:ins w:id="26600" w:author="shorny" w:date="2014-06-09T18:54:00Z"/>
            </w:rPr>
          </w:rPrChange>
        </w:rPr>
      </w:pPr>
      <w:ins w:id="26601" w:author="shorny" w:date="2014-06-09T18:54:00Z">
        <w:r w:rsidRPr="00D26196">
          <w:rPr>
            <w:sz w:val="18"/>
            <w:rPrChange w:id="26602" w:author="shorny" w:date="2014-06-09T18:55:00Z">
              <w:rPr/>
            </w:rPrChange>
          </w:rPr>
          <w:lastRenderedPageBreak/>
          <w:t xml:space="preserve">  </w:t>
        </w:r>
        <w:r w:rsidRPr="00D26196">
          <w:rPr>
            <w:rStyle w:val="keyword1"/>
            <w:sz w:val="18"/>
            <w:rPrChange w:id="26603" w:author="shorny" w:date="2014-06-09T18:55:00Z">
              <w:rPr>
                <w:rStyle w:val="keyword1"/>
              </w:rPr>
            </w:rPrChange>
          </w:rPr>
          <w:t>CREATE</w:t>
        </w:r>
        <w:r w:rsidRPr="00D26196">
          <w:rPr>
            <w:sz w:val="18"/>
            <w:rPrChange w:id="26604" w:author="shorny" w:date="2014-06-09T18:55:00Z">
              <w:rPr/>
            </w:rPrChange>
          </w:rPr>
          <w:t xml:space="preserve"> </w:t>
        </w:r>
        <w:r w:rsidRPr="00D26196">
          <w:rPr>
            <w:rStyle w:val="keyword1"/>
            <w:sz w:val="18"/>
            <w:rPrChange w:id="26605" w:author="shorny" w:date="2014-06-09T18:55:00Z">
              <w:rPr>
                <w:rStyle w:val="keyword1"/>
              </w:rPr>
            </w:rPrChange>
          </w:rPr>
          <w:t>TEMPORARY</w:t>
        </w:r>
        <w:r w:rsidRPr="00D26196">
          <w:rPr>
            <w:sz w:val="18"/>
            <w:rPrChange w:id="26606" w:author="shorny" w:date="2014-06-09T18:55:00Z">
              <w:rPr/>
            </w:rPrChange>
          </w:rPr>
          <w:t xml:space="preserve"> </w:t>
        </w:r>
        <w:r w:rsidRPr="00D26196">
          <w:rPr>
            <w:rStyle w:val="keyword1"/>
            <w:sz w:val="18"/>
            <w:rPrChange w:id="26607" w:author="shorny" w:date="2014-06-09T18:55:00Z">
              <w:rPr>
                <w:rStyle w:val="keyword1"/>
              </w:rPr>
            </w:rPrChange>
          </w:rPr>
          <w:t>TABLE</w:t>
        </w:r>
        <w:r w:rsidRPr="00D26196">
          <w:rPr>
            <w:sz w:val="18"/>
            <w:rPrChange w:id="26608" w:author="shorny" w:date="2014-06-09T18:55:00Z">
              <w:rPr/>
            </w:rPrChange>
          </w:rPr>
          <w:t xml:space="preserve"> </w:t>
        </w:r>
        <w:r w:rsidRPr="00D26196">
          <w:rPr>
            <w:rStyle w:val="function-name1"/>
            <w:sz w:val="18"/>
            <w:rPrChange w:id="26609" w:author="shorny" w:date="2014-06-09T18:55:00Z">
              <w:rPr>
                <w:rStyle w:val="function-name1"/>
              </w:rPr>
            </w:rPrChange>
          </w:rPr>
          <w:t>utrans_t_actuals</w:t>
        </w:r>
      </w:ins>
    </w:p>
    <w:p w14:paraId="09024807" w14:textId="77777777" w:rsidR="00D26196" w:rsidRPr="00D26196" w:rsidRDefault="00D26196">
      <w:pPr>
        <w:pStyle w:val="HTMLPreformatted"/>
        <w:divId w:val="2032412305"/>
        <w:rPr>
          <w:ins w:id="26610" w:author="shorny" w:date="2014-06-09T18:54:00Z"/>
          <w:sz w:val="18"/>
          <w:rPrChange w:id="26611" w:author="shorny" w:date="2014-06-09T18:55:00Z">
            <w:rPr>
              <w:ins w:id="26612" w:author="shorny" w:date="2014-06-09T18:54:00Z"/>
            </w:rPr>
          </w:rPrChange>
        </w:rPr>
      </w:pPr>
      <w:ins w:id="26613" w:author="shorny" w:date="2014-06-09T18:54:00Z">
        <w:r w:rsidRPr="00D26196">
          <w:rPr>
            <w:sz w:val="18"/>
            <w:rPrChange w:id="26614" w:author="shorny" w:date="2014-06-09T18:55:00Z">
              <w:rPr/>
            </w:rPrChange>
          </w:rPr>
          <w:t xml:space="preserve">  </w:t>
        </w:r>
        <w:r w:rsidRPr="00D26196">
          <w:rPr>
            <w:rStyle w:val="keyword1"/>
            <w:sz w:val="18"/>
            <w:rPrChange w:id="26615" w:author="shorny" w:date="2014-06-09T18:55:00Z">
              <w:rPr>
                <w:rStyle w:val="keyword1"/>
              </w:rPr>
            </w:rPrChange>
          </w:rPr>
          <w:t>SELECT</w:t>
        </w:r>
        <w:r w:rsidRPr="00D26196">
          <w:rPr>
            <w:sz w:val="18"/>
            <w:rPrChange w:id="26616" w:author="shorny" w:date="2014-06-09T18:55:00Z">
              <w:rPr/>
            </w:rPrChange>
          </w:rPr>
          <w:t xml:space="preserve"> App.ApplicationID</w:t>
        </w:r>
      </w:ins>
    </w:p>
    <w:p w14:paraId="3791F2CF" w14:textId="77777777" w:rsidR="00D26196" w:rsidRPr="00D26196" w:rsidRDefault="00D26196">
      <w:pPr>
        <w:pStyle w:val="HTMLPreformatted"/>
        <w:divId w:val="2032412305"/>
        <w:rPr>
          <w:ins w:id="26617" w:author="shorny" w:date="2014-06-09T18:54:00Z"/>
          <w:sz w:val="18"/>
          <w:rPrChange w:id="26618" w:author="shorny" w:date="2014-06-09T18:55:00Z">
            <w:rPr>
              <w:ins w:id="26619" w:author="shorny" w:date="2014-06-09T18:54:00Z"/>
            </w:rPr>
          </w:rPrChange>
        </w:rPr>
      </w:pPr>
      <w:ins w:id="26620" w:author="shorny" w:date="2014-06-09T18:54:00Z">
        <w:r w:rsidRPr="00D26196">
          <w:rPr>
            <w:sz w:val="18"/>
            <w:rPrChange w:id="26621" w:author="shorny" w:date="2014-06-09T18:55:00Z">
              <w:rPr/>
            </w:rPrChange>
          </w:rPr>
          <w:t xml:space="preserve">  </w:t>
        </w:r>
        <w:r w:rsidRPr="00D26196">
          <w:rPr>
            <w:rStyle w:val="keyword1"/>
            <w:sz w:val="18"/>
            <w:rPrChange w:id="26622" w:author="shorny" w:date="2014-06-09T18:55:00Z">
              <w:rPr>
                <w:rStyle w:val="keyword1"/>
              </w:rPr>
            </w:rPrChange>
          </w:rPr>
          <w:t>FROM</w:t>
        </w:r>
        <w:r w:rsidRPr="00D26196">
          <w:rPr>
            <w:sz w:val="18"/>
            <w:rPrChange w:id="26623" w:author="shorny" w:date="2014-06-09T18:55:00Z">
              <w:rPr/>
            </w:rPrChange>
          </w:rPr>
          <w:t xml:space="preserve"> rhd.Application App</w:t>
        </w:r>
      </w:ins>
    </w:p>
    <w:p w14:paraId="751CC6DD" w14:textId="77777777" w:rsidR="00D26196" w:rsidRPr="00D26196" w:rsidRDefault="00D26196">
      <w:pPr>
        <w:pStyle w:val="HTMLPreformatted"/>
        <w:divId w:val="2032412305"/>
        <w:rPr>
          <w:ins w:id="26624" w:author="shorny" w:date="2014-06-09T18:54:00Z"/>
          <w:sz w:val="18"/>
          <w:rPrChange w:id="26625" w:author="shorny" w:date="2014-06-09T18:55:00Z">
            <w:rPr>
              <w:ins w:id="26626" w:author="shorny" w:date="2014-06-09T18:54:00Z"/>
            </w:rPr>
          </w:rPrChange>
        </w:rPr>
      </w:pPr>
      <w:ins w:id="26627" w:author="shorny" w:date="2014-06-09T18:54:00Z">
        <w:r w:rsidRPr="00D26196">
          <w:rPr>
            <w:sz w:val="18"/>
            <w:rPrChange w:id="26628" w:author="shorny" w:date="2014-06-09T18:55:00Z">
              <w:rPr/>
            </w:rPrChange>
          </w:rPr>
          <w:t xml:space="preserve">  </w:t>
        </w:r>
        <w:r w:rsidRPr="00D26196">
          <w:rPr>
            <w:rStyle w:val="keyword1"/>
            <w:sz w:val="18"/>
            <w:rPrChange w:id="26629" w:author="shorny" w:date="2014-06-09T18:55:00Z">
              <w:rPr>
                <w:rStyle w:val="keyword1"/>
              </w:rPr>
            </w:rPrChange>
          </w:rPr>
          <w:t>INNER</w:t>
        </w:r>
        <w:r w:rsidRPr="00D26196">
          <w:rPr>
            <w:sz w:val="18"/>
            <w:rPrChange w:id="26630" w:author="shorny" w:date="2014-06-09T18:55:00Z">
              <w:rPr/>
            </w:rPrChange>
          </w:rPr>
          <w:t xml:space="preserve"> </w:t>
        </w:r>
        <w:r w:rsidRPr="00D26196">
          <w:rPr>
            <w:rStyle w:val="keyword1"/>
            <w:sz w:val="18"/>
            <w:rPrChange w:id="26631" w:author="shorny" w:date="2014-06-09T18:55:00Z">
              <w:rPr>
                <w:rStyle w:val="keyword1"/>
              </w:rPr>
            </w:rPrChange>
          </w:rPr>
          <w:t>JOIN</w:t>
        </w:r>
        <w:r w:rsidRPr="00D26196">
          <w:rPr>
            <w:sz w:val="18"/>
            <w:rPrChange w:id="26632" w:author="shorny" w:date="2014-06-09T18:55:00Z">
              <w:rPr/>
            </w:rPrChange>
          </w:rPr>
          <w:t xml:space="preserve"> rhd</w:t>
        </w:r>
        <w:proofErr w:type="gramStart"/>
        <w:r w:rsidRPr="00D26196">
          <w:rPr>
            <w:sz w:val="18"/>
            <w:rPrChange w:id="26633" w:author="shorny" w:date="2014-06-09T18:55:00Z">
              <w:rPr/>
            </w:rPrChange>
          </w:rPr>
          <w:t>.`</w:t>
        </w:r>
        <w:proofErr w:type="gramEnd"/>
        <w:r w:rsidRPr="00D26196">
          <w:rPr>
            <w:sz w:val="18"/>
            <w:rPrChange w:id="26634" w:author="shorny" w:date="2014-06-09T18:55:00Z">
              <w:rPr/>
            </w:rPrChange>
          </w:rPr>
          <w:t>Application Status` AppStat</w:t>
        </w:r>
      </w:ins>
    </w:p>
    <w:p w14:paraId="6C05FA0E" w14:textId="77777777" w:rsidR="00D26196" w:rsidRPr="00D26196" w:rsidRDefault="00D26196">
      <w:pPr>
        <w:pStyle w:val="HTMLPreformatted"/>
        <w:divId w:val="2032412305"/>
        <w:rPr>
          <w:ins w:id="26635" w:author="shorny" w:date="2014-06-09T18:54:00Z"/>
          <w:sz w:val="18"/>
          <w:rPrChange w:id="26636" w:author="shorny" w:date="2014-06-09T18:55:00Z">
            <w:rPr>
              <w:ins w:id="26637" w:author="shorny" w:date="2014-06-09T18:54:00Z"/>
            </w:rPr>
          </w:rPrChange>
        </w:rPr>
      </w:pPr>
      <w:ins w:id="26638" w:author="shorny" w:date="2014-06-09T18:54:00Z">
        <w:r w:rsidRPr="00D26196">
          <w:rPr>
            <w:sz w:val="18"/>
            <w:rPrChange w:id="26639" w:author="shorny" w:date="2014-06-09T18:55:00Z">
              <w:rPr/>
            </w:rPrChange>
          </w:rPr>
          <w:t xml:space="preserve">    </w:t>
        </w:r>
        <w:r w:rsidRPr="00D26196">
          <w:rPr>
            <w:rStyle w:val="keyword1"/>
            <w:sz w:val="18"/>
            <w:rPrChange w:id="26640" w:author="shorny" w:date="2014-06-09T18:55:00Z">
              <w:rPr>
                <w:rStyle w:val="keyword1"/>
              </w:rPr>
            </w:rPrChange>
          </w:rPr>
          <w:t>ON</w:t>
        </w:r>
        <w:r w:rsidRPr="00D26196">
          <w:rPr>
            <w:sz w:val="18"/>
            <w:rPrChange w:id="26641" w:author="shorny" w:date="2014-06-09T18:55:00Z">
              <w:rPr/>
            </w:rPrChange>
          </w:rPr>
          <w:t xml:space="preserve"> App.ApplicationStatusID = AppStat.ApplicationStatusID</w:t>
        </w:r>
      </w:ins>
    </w:p>
    <w:p w14:paraId="3C56C8F9" w14:textId="77777777" w:rsidR="00D26196" w:rsidRPr="00D26196" w:rsidRDefault="00D26196">
      <w:pPr>
        <w:pStyle w:val="HTMLPreformatted"/>
        <w:divId w:val="2032412305"/>
        <w:rPr>
          <w:ins w:id="26642" w:author="shorny" w:date="2014-06-09T18:54:00Z"/>
          <w:sz w:val="18"/>
          <w:rPrChange w:id="26643" w:author="shorny" w:date="2014-06-09T18:55:00Z">
            <w:rPr>
              <w:ins w:id="26644" w:author="shorny" w:date="2014-06-09T18:54:00Z"/>
            </w:rPr>
          </w:rPrChange>
        </w:rPr>
      </w:pPr>
      <w:ins w:id="26645" w:author="shorny" w:date="2014-06-09T18:54:00Z">
        <w:r w:rsidRPr="00D26196">
          <w:rPr>
            <w:sz w:val="18"/>
            <w:rPrChange w:id="26646" w:author="shorny" w:date="2014-06-09T18:55:00Z">
              <w:rPr/>
            </w:rPrChange>
          </w:rPr>
          <w:t xml:space="preserve">  </w:t>
        </w:r>
        <w:r w:rsidRPr="00D26196">
          <w:rPr>
            <w:rStyle w:val="keyword1"/>
            <w:sz w:val="18"/>
            <w:rPrChange w:id="26647" w:author="shorny" w:date="2014-06-09T18:55:00Z">
              <w:rPr>
                <w:rStyle w:val="keyword1"/>
              </w:rPr>
            </w:rPrChange>
          </w:rPr>
          <w:t>WHERE</w:t>
        </w:r>
        <w:r w:rsidRPr="00D26196">
          <w:rPr>
            <w:sz w:val="18"/>
            <w:rPrChange w:id="26648" w:author="shorny" w:date="2014-06-09T18:55:00Z">
              <w:rPr/>
            </w:rPrChange>
          </w:rPr>
          <w:t xml:space="preserve"> AppStat.Status </w:t>
        </w:r>
        <w:r w:rsidRPr="00D26196">
          <w:rPr>
            <w:rStyle w:val="keyword1"/>
            <w:sz w:val="18"/>
            <w:rPrChange w:id="26649" w:author="shorny" w:date="2014-06-09T18:55:00Z">
              <w:rPr>
                <w:rStyle w:val="keyword1"/>
              </w:rPr>
            </w:rPrChange>
          </w:rPr>
          <w:t>LIKE</w:t>
        </w:r>
        <w:r w:rsidRPr="00D26196">
          <w:rPr>
            <w:sz w:val="18"/>
            <w:rPrChange w:id="26650" w:author="shorny" w:date="2014-06-09T18:55:00Z">
              <w:rPr/>
            </w:rPrChange>
          </w:rPr>
          <w:t xml:space="preserve"> </w:t>
        </w:r>
        <w:r w:rsidRPr="00D26196">
          <w:rPr>
            <w:rStyle w:val="string1"/>
            <w:sz w:val="18"/>
            <w:rPrChange w:id="26651" w:author="shorny" w:date="2014-06-09T18:55:00Z">
              <w:rPr>
                <w:rStyle w:val="string1"/>
              </w:rPr>
            </w:rPrChange>
          </w:rPr>
          <w:t>'ongoing%</w:t>
        </w:r>
        <w:proofErr w:type="gramStart"/>
        <w:r w:rsidRPr="00D26196">
          <w:rPr>
            <w:rStyle w:val="string1"/>
            <w:sz w:val="18"/>
            <w:rPrChange w:id="26652" w:author="shorny" w:date="2014-06-09T18:55:00Z">
              <w:rPr>
                <w:rStyle w:val="string1"/>
              </w:rPr>
            </w:rPrChange>
          </w:rPr>
          <w:t>'</w:t>
        </w:r>
        <w:r w:rsidRPr="00D26196">
          <w:rPr>
            <w:sz w:val="18"/>
            <w:rPrChange w:id="26653" w:author="shorny" w:date="2014-06-09T18:55:00Z">
              <w:rPr/>
            </w:rPrChange>
          </w:rPr>
          <w:t xml:space="preserve"> ;</w:t>
        </w:r>
        <w:proofErr w:type="gramEnd"/>
      </w:ins>
    </w:p>
    <w:p w14:paraId="6868C2DC" w14:textId="77777777" w:rsidR="00D26196" w:rsidRPr="00D26196" w:rsidRDefault="00D26196">
      <w:pPr>
        <w:pStyle w:val="HTMLPreformatted"/>
        <w:divId w:val="2032412305"/>
        <w:rPr>
          <w:ins w:id="26654" w:author="shorny" w:date="2014-06-09T18:54:00Z"/>
          <w:sz w:val="18"/>
          <w:rPrChange w:id="26655" w:author="shorny" w:date="2014-06-09T18:55:00Z">
            <w:rPr>
              <w:ins w:id="26656" w:author="shorny" w:date="2014-06-09T18:54:00Z"/>
            </w:rPr>
          </w:rPrChange>
        </w:rPr>
      </w:pPr>
    </w:p>
    <w:p w14:paraId="160859ED" w14:textId="77777777" w:rsidR="00D26196" w:rsidRPr="00D26196" w:rsidRDefault="00D26196">
      <w:pPr>
        <w:pStyle w:val="HTMLPreformatted"/>
        <w:divId w:val="2032412305"/>
        <w:rPr>
          <w:ins w:id="26657" w:author="shorny" w:date="2014-06-09T18:54:00Z"/>
          <w:rStyle w:val="comment1"/>
          <w:sz w:val="18"/>
          <w:rPrChange w:id="26658" w:author="shorny" w:date="2014-06-09T18:55:00Z">
            <w:rPr>
              <w:ins w:id="26659" w:author="shorny" w:date="2014-06-09T18:54:00Z"/>
              <w:rStyle w:val="comment1"/>
            </w:rPr>
          </w:rPrChange>
        </w:rPr>
      </w:pPr>
      <w:ins w:id="26660" w:author="shorny" w:date="2014-06-09T18:54:00Z">
        <w:r w:rsidRPr="00D26196">
          <w:rPr>
            <w:sz w:val="18"/>
            <w:rPrChange w:id="26661" w:author="shorny" w:date="2014-06-09T18:55:00Z">
              <w:rPr/>
            </w:rPrChange>
          </w:rPr>
          <w:t xml:space="preserve">  </w:t>
        </w:r>
        <w:r w:rsidRPr="00D26196">
          <w:rPr>
            <w:rStyle w:val="comment1"/>
            <w:sz w:val="18"/>
            <w:rPrChange w:id="26662" w:author="shorny" w:date="2014-06-09T18:55:00Z">
              <w:rPr>
                <w:rStyle w:val="comment1"/>
              </w:rPr>
            </w:rPrChange>
          </w:rPr>
          <w:t>-- create a temporary table to store the expected results</w:t>
        </w:r>
      </w:ins>
    </w:p>
    <w:p w14:paraId="596E9111" w14:textId="77777777" w:rsidR="00D26196" w:rsidRPr="00D26196" w:rsidRDefault="00D26196">
      <w:pPr>
        <w:pStyle w:val="HTMLPreformatted"/>
        <w:divId w:val="2032412305"/>
        <w:rPr>
          <w:ins w:id="26663" w:author="shorny" w:date="2014-06-09T18:54:00Z"/>
          <w:rStyle w:val="comment1"/>
          <w:sz w:val="18"/>
          <w:rPrChange w:id="26664" w:author="shorny" w:date="2014-06-09T18:55:00Z">
            <w:rPr>
              <w:ins w:id="26665" w:author="shorny" w:date="2014-06-09T18:54:00Z"/>
              <w:rStyle w:val="comment1"/>
            </w:rPr>
          </w:rPrChange>
        </w:rPr>
      </w:pPr>
      <w:ins w:id="26666" w:author="shorny" w:date="2014-06-09T18:54:00Z">
        <w:r w:rsidRPr="00D26196">
          <w:rPr>
            <w:sz w:val="18"/>
            <w:rPrChange w:id="26667" w:author="shorny" w:date="2014-06-09T18:55:00Z">
              <w:rPr/>
            </w:rPrChange>
          </w:rPr>
          <w:t xml:space="preserve">  </w:t>
        </w:r>
        <w:r w:rsidRPr="00D26196">
          <w:rPr>
            <w:rStyle w:val="comment1"/>
            <w:sz w:val="18"/>
            <w:rPrChange w:id="26668" w:author="shorny" w:date="2014-06-09T18:55:00Z">
              <w:rPr>
                <w:rStyle w:val="comment1"/>
              </w:rPr>
            </w:rPrChange>
          </w:rPr>
          <w:t>-- expect all applications at this stage</w:t>
        </w:r>
      </w:ins>
    </w:p>
    <w:p w14:paraId="01C02D52" w14:textId="77777777" w:rsidR="00D26196" w:rsidRPr="00D26196" w:rsidRDefault="00D26196">
      <w:pPr>
        <w:pStyle w:val="HTMLPreformatted"/>
        <w:divId w:val="2032412305"/>
        <w:rPr>
          <w:ins w:id="26669" w:author="shorny" w:date="2014-06-09T18:54:00Z"/>
          <w:sz w:val="18"/>
          <w:rPrChange w:id="26670" w:author="shorny" w:date="2014-06-09T18:55:00Z">
            <w:rPr>
              <w:ins w:id="26671" w:author="shorny" w:date="2014-06-09T18:54:00Z"/>
            </w:rPr>
          </w:rPrChange>
        </w:rPr>
      </w:pPr>
      <w:ins w:id="26672" w:author="shorny" w:date="2014-06-09T18:54:00Z">
        <w:r w:rsidRPr="00D26196">
          <w:rPr>
            <w:sz w:val="18"/>
            <w:rPrChange w:id="26673" w:author="shorny" w:date="2014-06-09T18:55:00Z">
              <w:rPr/>
            </w:rPrChange>
          </w:rPr>
          <w:t xml:space="preserve">  </w:t>
        </w:r>
        <w:r w:rsidRPr="00D26196">
          <w:rPr>
            <w:rStyle w:val="keyword1"/>
            <w:sz w:val="18"/>
            <w:rPrChange w:id="26674" w:author="shorny" w:date="2014-06-09T18:55:00Z">
              <w:rPr>
                <w:rStyle w:val="keyword1"/>
              </w:rPr>
            </w:rPrChange>
          </w:rPr>
          <w:t>CREATE</w:t>
        </w:r>
        <w:r w:rsidRPr="00D26196">
          <w:rPr>
            <w:sz w:val="18"/>
            <w:rPrChange w:id="26675" w:author="shorny" w:date="2014-06-09T18:55:00Z">
              <w:rPr/>
            </w:rPrChange>
          </w:rPr>
          <w:t xml:space="preserve"> </w:t>
        </w:r>
        <w:r w:rsidRPr="00D26196">
          <w:rPr>
            <w:rStyle w:val="keyword1"/>
            <w:sz w:val="18"/>
            <w:rPrChange w:id="26676" w:author="shorny" w:date="2014-06-09T18:55:00Z">
              <w:rPr>
                <w:rStyle w:val="keyword1"/>
              </w:rPr>
            </w:rPrChange>
          </w:rPr>
          <w:t>TEMPORARY</w:t>
        </w:r>
        <w:r w:rsidRPr="00D26196">
          <w:rPr>
            <w:sz w:val="18"/>
            <w:rPrChange w:id="26677" w:author="shorny" w:date="2014-06-09T18:55:00Z">
              <w:rPr/>
            </w:rPrChange>
          </w:rPr>
          <w:t xml:space="preserve"> </w:t>
        </w:r>
        <w:r w:rsidRPr="00D26196">
          <w:rPr>
            <w:rStyle w:val="keyword1"/>
            <w:sz w:val="18"/>
            <w:rPrChange w:id="26678" w:author="shorny" w:date="2014-06-09T18:55:00Z">
              <w:rPr>
                <w:rStyle w:val="keyword1"/>
              </w:rPr>
            </w:rPrChange>
          </w:rPr>
          <w:t>TABLE</w:t>
        </w:r>
        <w:r w:rsidRPr="00D26196">
          <w:rPr>
            <w:sz w:val="18"/>
            <w:rPrChange w:id="26679" w:author="shorny" w:date="2014-06-09T18:55:00Z">
              <w:rPr/>
            </w:rPrChange>
          </w:rPr>
          <w:t xml:space="preserve"> </w:t>
        </w:r>
        <w:r w:rsidRPr="00D26196">
          <w:rPr>
            <w:rStyle w:val="function-name1"/>
            <w:sz w:val="18"/>
            <w:rPrChange w:id="26680" w:author="shorny" w:date="2014-06-09T18:55:00Z">
              <w:rPr>
                <w:rStyle w:val="function-name1"/>
              </w:rPr>
            </w:rPrChange>
          </w:rPr>
          <w:t>utrans_t_expecteds</w:t>
        </w:r>
        <w:r w:rsidRPr="00D26196">
          <w:rPr>
            <w:sz w:val="18"/>
            <w:rPrChange w:id="26681" w:author="shorny" w:date="2014-06-09T18:55:00Z">
              <w:rPr/>
            </w:rPrChange>
          </w:rPr>
          <w:t xml:space="preserve"> (</w:t>
        </w:r>
      </w:ins>
    </w:p>
    <w:p w14:paraId="449744BB" w14:textId="77777777" w:rsidR="00D26196" w:rsidRPr="00D26196" w:rsidRDefault="00D26196">
      <w:pPr>
        <w:pStyle w:val="HTMLPreformatted"/>
        <w:divId w:val="2032412305"/>
        <w:rPr>
          <w:ins w:id="26682" w:author="shorny" w:date="2014-06-09T18:54:00Z"/>
          <w:sz w:val="18"/>
          <w:rPrChange w:id="26683" w:author="shorny" w:date="2014-06-09T18:55:00Z">
            <w:rPr>
              <w:ins w:id="26684" w:author="shorny" w:date="2014-06-09T18:54:00Z"/>
            </w:rPr>
          </w:rPrChange>
        </w:rPr>
      </w:pPr>
      <w:ins w:id="26685" w:author="shorny" w:date="2014-06-09T18:54:00Z">
        <w:r w:rsidRPr="00D26196">
          <w:rPr>
            <w:sz w:val="18"/>
            <w:rPrChange w:id="26686" w:author="shorny" w:date="2014-06-09T18:55:00Z">
              <w:rPr/>
            </w:rPrChange>
          </w:rPr>
          <w:t xml:space="preserve">    ApplicationID </w:t>
        </w:r>
        <w:proofErr w:type="gramStart"/>
        <w:r w:rsidRPr="00D26196">
          <w:rPr>
            <w:rStyle w:val="type1"/>
            <w:sz w:val="18"/>
            <w:rPrChange w:id="26687" w:author="shorny" w:date="2014-06-09T18:55:00Z">
              <w:rPr>
                <w:rStyle w:val="type1"/>
              </w:rPr>
            </w:rPrChange>
          </w:rPr>
          <w:t>int</w:t>
        </w:r>
        <w:r w:rsidRPr="00D26196">
          <w:rPr>
            <w:sz w:val="18"/>
            <w:rPrChange w:id="26688" w:author="shorny" w:date="2014-06-09T18:55:00Z">
              <w:rPr/>
            </w:rPrChange>
          </w:rPr>
          <w:t>(</w:t>
        </w:r>
        <w:proofErr w:type="gramEnd"/>
        <w:r w:rsidRPr="00D26196">
          <w:rPr>
            <w:sz w:val="18"/>
            <w:rPrChange w:id="26689" w:author="shorny" w:date="2014-06-09T18:55:00Z">
              <w:rPr/>
            </w:rPrChange>
          </w:rPr>
          <w:t>10)</w:t>
        </w:r>
      </w:ins>
    </w:p>
    <w:p w14:paraId="7A349EA3" w14:textId="77777777" w:rsidR="00D26196" w:rsidRPr="00D26196" w:rsidRDefault="00D26196">
      <w:pPr>
        <w:pStyle w:val="HTMLPreformatted"/>
        <w:divId w:val="2032412305"/>
        <w:rPr>
          <w:ins w:id="26690" w:author="shorny" w:date="2014-06-09T18:54:00Z"/>
          <w:sz w:val="18"/>
          <w:rPrChange w:id="26691" w:author="shorny" w:date="2014-06-09T18:55:00Z">
            <w:rPr>
              <w:ins w:id="26692" w:author="shorny" w:date="2014-06-09T18:54:00Z"/>
            </w:rPr>
          </w:rPrChange>
        </w:rPr>
      </w:pPr>
      <w:ins w:id="26693" w:author="shorny" w:date="2014-06-09T18:54:00Z">
        <w:r w:rsidRPr="00D26196">
          <w:rPr>
            <w:sz w:val="18"/>
            <w:rPrChange w:id="26694" w:author="shorny" w:date="2014-06-09T18:55:00Z">
              <w:rPr/>
            </w:rPrChange>
          </w:rPr>
          <w:t xml:space="preserve">  ) ;</w:t>
        </w:r>
      </w:ins>
    </w:p>
    <w:p w14:paraId="4FB6C8DA" w14:textId="77777777" w:rsidR="00D26196" w:rsidRPr="00D26196" w:rsidRDefault="00D26196">
      <w:pPr>
        <w:pStyle w:val="HTMLPreformatted"/>
        <w:divId w:val="2032412305"/>
        <w:rPr>
          <w:ins w:id="26695" w:author="shorny" w:date="2014-06-09T18:54:00Z"/>
          <w:sz w:val="18"/>
          <w:rPrChange w:id="26696" w:author="shorny" w:date="2014-06-09T18:55:00Z">
            <w:rPr>
              <w:ins w:id="26697" w:author="shorny" w:date="2014-06-09T18:54:00Z"/>
            </w:rPr>
          </w:rPrChange>
        </w:rPr>
      </w:pPr>
      <w:ins w:id="26698" w:author="shorny" w:date="2014-06-09T18:54:00Z">
        <w:r w:rsidRPr="00D26196">
          <w:rPr>
            <w:sz w:val="18"/>
            <w:rPrChange w:id="26699" w:author="shorny" w:date="2014-06-09T18:55:00Z">
              <w:rPr/>
            </w:rPrChange>
          </w:rPr>
          <w:t xml:space="preserve">  </w:t>
        </w:r>
        <w:r w:rsidRPr="00D26196">
          <w:rPr>
            <w:rStyle w:val="keyword1"/>
            <w:sz w:val="18"/>
            <w:rPrChange w:id="26700" w:author="shorny" w:date="2014-06-09T18:55:00Z">
              <w:rPr>
                <w:rStyle w:val="keyword1"/>
              </w:rPr>
            </w:rPrChange>
          </w:rPr>
          <w:t>INSERT</w:t>
        </w:r>
        <w:r w:rsidRPr="00D26196">
          <w:rPr>
            <w:sz w:val="18"/>
            <w:rPrChange w:id="26701" w:author="shorny" w:date="2014-06-09T18:55:00Z">
              <w:rPr/>
            </w:rPrChange>
          </w:rPr>
          <w:t xml:space="preserve"> </w:t>
        </w:r>
        <w:r w:rsidRPr="00D26196">
          <w:rPr>
            <w:rStyle w:val="keyword1"/>
            <w:sz w:val="18"/>
            <w:rPrChange w:id="26702" w:author="shorny" w:date="2014-06-09T18:55:00Z">
              <w:rPr>
                <w:rStyle w:val="keyword1"/>
              </w:rPr>
            </w:rPrChange>
          </w:rPr>
          <w:t>INTO</w:t>
        </w:r>
        <w:r w:rsidRPr="00D26196">
          <w:rPr>
            <w:sz w:val="18"/>
            <w:rPrChange w:id="26703" w:author="shorny" w:date="2014-06-09T18:55:00Z">
              <w:rPr/>
            </w:rPrChange>
          </w:rPr>
          <w:t xml:space="preserve"> utrans_t_expecteds</w:t>
        </w:r>
      </w:ins>
    </w:p>
    <w:p w14:paraId="324433C7" w14:textId="77777777" w:rsidR="00D26196" w:rsidRPr="00D26196" w:rsidRDefault="00D26196">
      <w:pPr>
        <w:pStyle w:val="HTMLPreformatted"/>
        <w:divId w:val="2032412305"/>
        <w:rPr>
          <w:ins w:id="26704" w:author="shorny" w:date="2014-06-09T18:54:00Z"/>
          <w:sz w:val="18"/>
          <w:rPrChange w:id="26705" w:author="shorny" w:date="2014-06-09T18:55:00Z">
            <w:rPr>
              <w:ins w:id="26706" w:author="shorny" w:date="2014-06-09T18:54:00Z"/>
            </w:rPr>
          </w:rPrChange>
        </w:rPr>
      </w:pPr>
      <w:ins w:id="26707" w:author="shorny" w:date="2014-06-09T18:54:00Z">
        <w:r w:rsidRPr="00D26196">
          <w:rPr>
            <w:sz w:val="18"/>
            <w:rPrChange w:id="26708" w:author="shorny" w:date="2014-06-09T18:55:00Z">
              <w:rPr/>
            </w:rPrChange>
          </w:rPr>
          <w:t xml:space="preserve">  </w:t>
        </w:r>
        <w:r w:rsidRPr="00D26196">
          <w:rPr>
            <w:rStyle w:val="keyword1"/>
            <w:sz w:val="18"/>
            <w:rPrChange w:id="26709" w:author="shorny" w:date="2014-06-09T18:55:00Z">
              <w:rPr>
                <w:rStyle w:val="keyword1"/>
              </w:rPr>
            </w:rPrChange>
          </w:rPr>
          <w:t>VALUES</w:t>
        </w:r>
        <w:r w:rsidRPr="00D26196">
          <w:rPr>
            <w:sz w:val="18"/>
            <w:rPrChange w:id="26710" w:author="shorny" w:date="2014-06-09T18:55:00Z">
              <w:rPr/>
            </w:rPrChange>
          </w:rPr>
          <w:t xml:space="preserve"> (111), (211), (311), (411), (511), (611), (711), (811), (911), (1011),</w:t>
        </w:r>
      </w:ins>
    </w:p>
    <w:p w14:paraId="7D83384C" w14:textId="77777777" w:rsidR="00D26196" w:rsidRPr="00D26196" w:rsidRDefault="00D26196">
      <w:pPr>
        <w:pStyle w:val="HTMLPreformatted"/>
        <w:divId w:val="2032412305"/>
        <w:rPr>
          <w:ins w:id="26711" w:author="shorny" w:date="2014-06-09T18:54:00Z"/>
          <w:sz w:val="18"/>
          <w:rPrChange w:id="26712" w:author="shorny" w:date="2014-06-09T18:55:00Z">
            <w:rPr>
              <w:ins w:id="26713" w:author="shorny" w:date="2014-06-09T18:54:00Z"/>
            </w:rPr>
          </w:rPrChange>
        </w:rPr>
      </w:pPr>
      <w:ins w:id="26714" w:author="shorny" w:date="2014-06-09T18:54:00Z">
        <w:r w:rsidRPr="00D26196">
          <w:rPr>
            <w:sz w:val="18"/>
            <w:rPrChange w:id="26715" w:author="shorny" w:date="2014-06-09T18:55:00Z">
              <w:rPr/>
            </w:rPrChange>
          </w:rPr>
          <w:t xml:space="preserve">  (1111</w:t>
        </w:r>
        <w:proofErr w:type="gramStart"/>
        <w:r w:rsidRPr="00D26196">
          <w:rPr>
            <w:sz w:val="18"/>
            <w:rPrChange w:id="26716" w:author="shorny" w:date="2014-06-09T18:55:00Z">
              <w:rPr/>
            </w:rPrChange>
          </w:rPr>
          <w:t>) ;</w:t>
        </w:r>
        <w:proofErr w:type="gramEnd"/>
      </w:ins>
    </w:p>
    <w:p w14:paraId="2E13C81A" w14:textId="77777777" w:rsidR="00D26196" w:rsidRPr="00D26196" w:rsidRDefault="00D26196">
      <w:pPr>
        <w:pStyle w:val="HTMLPreformatted"/>
        <w:divId w:val="2032412305"/>
        <w:rPr>
          <w:ins w:id="26717" w:author="shorny" w:date="2014-06-09T18:54:00Z"/>
          <w:sz w:val="18"/>
          <w:rPrChange w:id="26718" w:author="shorny" w:date="2014-06-09T18:55:00Z">
            <w:rPr>
              <w:ins w:id="26719" w:author="shorny" w:date="2014-06-09T18:54:00Z"/>
            </w:rPr>
          </w:rPrChange>
        </w:rPr>
      </w:pPr>
    </w:p>
    <w:p w14:paraId="47F0571A" w14:textId="77777777" w:rsidR="00D26196" w:rsidRPr="00D26196" w:rsidRDefault="00D26196">
      <w:pPr>
        <w:pStyle w:val="HTMLPreformatted"/>
        <w:divId w:val="2032412305"/>
        <w:rPr>
          <w:ins w:id="26720" w:author="shorny" w:date="2014-06-09T18:54:00Z"/>
          <w:rStyle w:val="comment1"/>
          <w:sz w:val="18"/>
          <w:rPrChange w:id="26721" w:author="shorny" w:date="2014-06-09T18:55:00Z">
            <w:rPr>
              <w:ins w:id="26722" w:author="shorny" w:date="2014-06-09T18:54:00Z"/>
              <w:rStyle w:val="comment1"/>
            </w:rPr>
          </w:rPrChange>
        </w:rPr>
      </w:pPr>
      <w:ins w:id="26723" w:author="shorny" w:date="2014-06-09T18:54:00Z">
        <w:r w:rsidRPr="00D26196">
          <w:rPr>
            <w:sz w:val="18"/>
            <w:rPrChange w:id="26724" w:author="shorny" w:date="2014-06-09T18:55:00Z">
              <w:rPr/>
            </w:rPrChange>
          </w:rPr>
          <w:t xml:space="preserve">  </w:t>
        </w:r>
        <w:r w:rsidRPr="00D26196">
          <w:rPr>
            <w:rStyle w:val="comment1"/>
            <w:sz w:val="18"/>
            <w:rPrChange w:id="26725" w:author="shorny" w:date="2014-06-09T18:55:00Z">
              <w:rPr>
                <w:rStyle w:val="comment1"/>
              </w:rPr>
            </w:rPrChange>
          </w:rPr>
          <w:t>-- create another temporary table that lists the differences between expected</w:t>
        </w:r>
      </w:ins>
    </w:p>
    <w:p w14:paraId="6A4A4920" w14:textId="77777777" w:rsidR="00D26196" w:rsidRPr="00D26196" w:rsidRDefault="00D26196">
      <w:pPr>
        <w:pStyle w:val="HTMLPreformatted"/>
        <w:divId w:val="2032412305"/>
        <w:rPr>
          <w:ins w:id="26726" w:author="shorny" w:date="2014-06-09T18:54:00Z"/>
          <w:rStyle w:val="comment1"/>
          <w:sz w:val="18"/>
          <w:rPrChange w:id="26727" w:author="shorny" w:date="2014-06-09T18:55:00Z">
            <w:rPr>
              <w:ins w:id="26728" w:author="shorny" w:date="2014-06-09T18:54:00Z"/>
              <w:rStyle w:val="comment1"/>
            </w:rPr>
          </w:rPrChange>
        </w:rPr>
      </w:pPr>
      <w:ins w:id="26729" w:author="shorny" w:date="2014-06-09T18:54:00Z">
        <w:r w:rsidRPr="00D26196">
          <w:rPr>
            <w:sz w:val="18"/>
            <w:rPrChange w:id="26730" w:author="shorny" w:date="2014-06-09T18:55:00Z">
              <w:rPr/>
            </w:rPrChange>
          </w:rPr>
          <w:t xml:space="preserve">  </w:t>
        </w:r>
        <w:r w:rsidRPr="00D26196">
          <w:rPr>
            <w:rStyle w:val="comment1"/>
            <w:sz w:val="18"/>
            <w:rPrChange w:id="26731" w:author="shorny" w:date="2014-06-09T18:55:00Z">
              <w:rPr>
                <w:rStyle w:val="comment1"/>
              </w:rPr>
            </w:rPrChange>
          </w:rPr>
          <w:t xml:space="preserve">-- </w:t>
        </w:r>
        <w:proofErr w:type="gramStart"/>
        <w:r w:rsidRPr="00D26196">
          <w:rPr>
            <w:rStyle w:val="comment1"/>
            <w:sz w:val="18"/>
            <w:rPrChange w:id="26732" w:author="shorny" w:date="2014-06-09T18:55:00Z">
              <w:rPr>
                <w:rStyle w:val="comment1"/>
              </w:rPr>
            </w:rPrChange>
          </w:rPr>
          <w:t>results</w:t>
        </w:r>
        <w:proofErr w:type="gramEnd"/>
        <w:r w:rsidRPr="00D26196">
          <w:rPr>
            <w:rStyle w:val="comment1"/>
            <w:sz w:val="18"/>
            <w:rPrChange w:id="26733" w:author="shorny" w:date="2014-06-09T18:55:00Z">
              <w:rPr>
                <w:rStyle w:val="comment1"/>
              </w:rPr>
            </w:rPrChange>
          </w:rPr>
          <w:t xml:space="preserve"> and actuals</w:t>
        </w:r>
      </w:ins>
    </w:p>
    <w:p w14:paraId="3EE431CF" w14:textId="77777777" w:rsidR="00D26196" w:rsidRPr="00D26196" w:rsidRDefault="00D26196">
      <w:pPr>
        <w:pStyle w:val="HTMLPreformatted"/>
        <w:divId w:val="2032412305"/>
        <w:rPr>
          <w:ins w:id="26734" w:author="shorny" w:date="2014-06-09T18:54:00Z"/>
          <w:sz w:val="18"/>
          <w:rPrChange w:id="26735" w:author="shorny" w:date="2014-06-09T18:55:00Z">
            <w:rPr>
              <w:ins w:id="26736" w:author="shorny" w:date="2014-06-09T18:54:00Z"/>
            </w:rPr>
          </w:rPrChange>
        </w:rPr>
      </w:pPr>
      <w:ins w:id="26737" w:author="shorny" w:date="2014-06-09T18:54:00Z">
        <w:r w:rsidRPr="00D26196">
          <w:rPr>
            <w:sz w:val="18"/>
            <w:rPrChange w:id="26738" w:author="shorny" w:date="2014-06-09T18:55:00Z">
              <w:rPr/>
            </w:rPrChange>
          </w:rPr>
          <w:t xml:space="preserve">  </w:t>
        </w:r>
        <w:r w:rsidRPr="00D26196">
          <w:rPr>
            <w:rStyle w:val="keyword1"/>
            <w:sz w:val="18"/>
            <w:rPrChange w:id="26739" w:author="shorny" w:date="2014-06-09T18:55:00Z">
              <w:rPr>
                <w:rStyle w:val="keyword1"/>
              </w:rPr>
            </w:rPrChange>
          </w:rPr>
          <w:t>CREATE</w:t>
        </w:r>
        <w:r w:rsidRPr="00D26196">
          <w:rPr>
            <w:sz w:val="18"/>
            <w:rPrChange w:id="26740" w:author="shorny" w:date="2014-06-09T18:55:00Z">
              <w:rPr/>
            </w:rPrChange>
          </w:rPr>
          <w:t xml:space="preserve"> </w:t>
        </w:r>
        <w:r w:rsidRPr="00D26196">
          <w:rPr>
            <w:rStyle w:val="keyword1"/>
            <w:sz w:val="18"/>
            <w:rPrChange w:id="26741" w:author="shorny" w:date="2014-06-09T18:55:00Z">
              <w:rPr>
                <w:rStyle w:val="keyword1"/>
              </w:rPr>
            </w:rPrChange>
          </w:rPr>
          <w:t>TEMPORARY</w:t>
        </w:r>
        <w:r w:rsidRPr="00D26196">
          <w:rPr>
            <w:sz w:val="18"/>
            <w:rPrChange w:id="26742" w:author="shorny" w:date="2014-06-09T18:55:00Z">
              <w:rPr/>
            </w:rPrChange>
          </w:rPr>
          <w:t xml:space="preserve"> </w:t>
        </w:r>
        <w:r w:rsidRPr="00D26196">
          <w:rPr>
            <w:rStyle w:val="keyword1"/>
            <w:sz w:val="18"/>
            <w:rPrChange w:id="26743" w:author="shorny" w:date="2014-06-09T18:55:00Z">
              <w:rPr>
                <w:rStyle w:val="keyword1"/>
              </w:rPr>
            </w:rPrChange>
          </w:rPr>
          <w:t>TABLE</w:t>
        </w:r>
        <w:r w:rsidRPr="00D26196">
          <w:rPr>
            <w:sz w:val="18"/>
            <w:rPrChange w:id="26744" w:author="shorny" w:date="2014-06-09T18:55:00Z">
              <w:rPr/>
            </w:rPrChange>
          </w:rPr>
          <w:t xml:space="preserve"> </w:t>
        </w:r>
        <w:r w:rsidRPr="00D26196">
          <w:rPr>
            <w:rStyle w:val="function-name1"/>
            <w:sz w:val="18"/>
            <w:rPrChange w:id="26745" w:author="shorny" w:date="2014-06-09T18:55:00Z">
              <w:rPr>
                <w:rStyle w:val="function-name1"/>
              </w:rPr>
            </w:rPrChange>
          </w:rPr>
          <w:t>utrans_t_problems</w:t>
        </w:r>
      </w:ins>
    </w:p>
    <w:p w14:paraId="53579C3A" w14:textId="77777777" w:rsidR="00D26196" w:rsidRPr="00D26196" w:rsidRDefault="00D26196">
      <w:pPr>
        <w:pStyle w:val="HTMLPreformatted"/>
        <w:divId w:val="2032412305"/>
        <w:rPr>
          <w:ins w:id="26746" w:author="shorny" w:date="2014-06-09T18:54:00Z"/>
          <w:sz w:val="18"/>
          <w:rPrChange w:id="26747" w:author="shorny" w:date="2014-06-09T18:55:00Z">
            <w:rPr>
              <w:ins w:id="26748" w:author="shorny" w:date="2014-06-09T18:54:00Z"/>
            </w:rPr>
          </w:rPrChange>
        </w:rPr>
      </w:pPr>
      <w:ins w:id="26749" w:author="shorny" w:date="2014-06-09T18:54:00Z">
        <w:r w:rsidRPr="00D26196">
          <w:rPr>
            <w:sz w:val="18"/>
            <w:rPrChange w:id="26750" w:author="shorny" w:date="2014-06-09T18:55:00Z">
              <w:rPr/>
            </w:rPrChange>
          </w:rPr>
          <w:t xml:space="preserve">  </w:t>
        </w:r>
        <w:proofErr w:type="gramStart"/>
        <w:r w:rsidRPr="00D26196">
          <w:rPr>
            <w:rStyle w:val="keyword1"/>
            <w:sz w:val="18"/>
            <w:rPrChange w:id="26751" w:author="shorny" w:date="2014-06-09T18:55:00Z">
              <w:rPr>
                <w:rStyle w:val="keyword1"/>
              </w:rPr>
            </w:rPrChange>
          </w:rPr>
          <w:t>SELECT</w:t>
        </w:r>
        <w:r w:rsidRPr="00D26196">
          <w:rPr>
            <w:sz w:val="18"/>
            <w:rPrChange w:id="26752" w:author="shorny" w:date="2014-06-09T18:55:00Z">
              <w:rPr/>
            </w:rPrChange>
          </w:rPr>
          <w:t xml:space="preserve"> problems.*</w:t>
        </w:r>
        <w:proofErr w:type="gramEnd"/>
      </w:ins>
    </w:p>
    <w:p w14:paraId="63114897" w14:textId="77777777" w:rsidR="00D26196" w:rsidRPr="00D26196" w:rsidRDefault="00D26196">
      <w:pPr>
        <w:pStyle w:val="HTMLPreformatted"/>
        <w:divId w:val="2032412305"/>
        <w:rPr>
          <w:ins w:id="26753" w:author="shorny" w:date="2014-06-09T18:54:00Z"/>
          <w:sz w:val="18"/>
          <w:rPrChange w:id="26754" w:author="shorny" w:date="2014-06-09T18:55:00Z">
            <w:rPr>
              <w:ins w:id="26755" w:author="shorny" w:date="2014-06-09T18:54:00Z"/>
            </w:rPr>
          </w:rPrChange>
        </w:rPr>
      </w:pPr>
      <w:ins w:id="26756" w:author="shorny" w:date="2014-06-09T18:54:00Z">
        <w:r w:rsidRPr="00D26196">
          <w:rPr>
            <w:sz w:val="18"/>
            <w:rPrChange w:id="26757" w:author="shorny" w:date="2014-06-09T18:55:00Z">
              <w:rPr/>
            </w:rPrChange>
          </w:rPr>
          <w:t xml:space="preserve">  </w:t>
        </w:r>
        <w:r w:rsidRPr="00D26196">
          <w:rPr>
            <w:rStyle w:val="keyword1"/>
            <w:sz w:val="18"/>
            <w:rPrChange w:id="26758" w:author="shorny" w:date="2014-06-09T18:55:00Z">
              <w:rPr>
                <w:rStyle w:val="keyword1"/>
              </w:rPr>
            </w:rPrChange>
          </w:rPr>
          <w:t>FROM</w:t>
        </w:r>
      </w:ins>
    </w:p>
    <w:p w14:paraId="291ABBCC" w14:textId="77777777" w:rsidR="00D26196" w:rsidRPr="00D26196" w:rsidRDefault="00D26196">
      <w:pPr>
        <w:pStyle w:val="HTMLPreformatted"/>
        <w:divId w:val="2032412305"/>
        <w:rPr>
          <w:ins w:id="26759" w:author="shorny" w:date="2014-06-09T18:54:00Z"/>
          <w:sz w:val="18"/>
          <w:rPrChange w:id="26760" w:author="shorny" w:date="2014-06-09T18:55:00Z">
            <w:rPr>
              <w:ins w:id="26761" w:author="shorny" w:date="2014-06-09T18:54:00Z"/>
            </w:rPr>
          </w:rPrChange>
        </w:rPr>
      </w:pPr>
      <w:ins w:id="26762" w:author="shorny" w:date="2014-06-09T18:54:00Z">
        <w:r w:rsidRPr="00D26196">
          <w:rPr>
            <w:sz w:val="18"/>
            <w:rPrChange w:id="26763" w:author="shorny" w:date="2014-06-09T18:55:00Z">
              <w:rPr/>
            </w:rPrChange>
          </w:rPr>
          <w:t xml:space="preserve">  (</w:t>
        </w:r>
      </w:ins>
    </w:p>
    <w:p w14:paraId="01A34D04" w14:textId="77777777" w:rsidR="00D26196" w:rsidRPr="00D26196" w:rsidRDefault="00D26196">
      <w:pPr>
        <w:pStyle w:val="HTMLPreformatted"/>
        <w:divId w:val="2032412305"/>
        <w:rPr>
          <w:ins w:id="26764" w:author="shorny" w:date="2014-06-09T18:54:00Z"/>
          <w:sz w:val="18"/>
          <w:rPrChange w:id="26765" w:author="shorny" w:date="2014-06-09T18:55:00Z">
            <w:rPr>
              <w:ins w:id="26766" w:author="shorny" w:date="2014-06-09T18:54:00Z"/>
            </w:rPr>
          </w:rPrChange>
        </w:rPr>
      </w:pPr>
      <w:ins w:id="26767" w:author="shorny" w:date="2014-06-09T18:54:00Z">
        <w:r w:rsidRPr="00D26196">
          <w:rPr>
            <w:sz w:val="18"/>
            <w:rPrChange w:id="26768" w:author="shorny" w:date="2014-06-09T18:55:00Z">
              <w:rPr/>
            </w:rPrChange>
          </w:rPr>
          <w:t xml:space="preserve">      </w:t>
        </w:r>
        <w:proofErr w:type="gramStart"/>
        <w:r w:rsidRPr="00D26196">
          <w:rPr>
            <w:rStyle w:val="keyword1"/>
            <w:sz w:val="18"/>
            <w:rPrChange w:id="26769" w:author="shorny" w:date="2014-06-09T18:55:00Z">
              <w:rPr>
                <w:rStyle w:val="keyword1"/>
              </w:rPr>
            </w:rPrChange>
          </w:rPr>
          <w:t>SELECT</w:t>
        </w:r>
        <w:r w:rsidRPr="00D26196">
          <w:rPr>
            <w:sz w:val="18"/>
            <w:rPrChange w:id="26770" w:author="shorny" w:date="2014-06-09T18:55:00Z">
              <w:rPr/>
            </w:rPrChange>
          </w:rPr>
          <w:t xml:space="preserve"> actuals.*</w:t>
        </w:r>
        <w:proofErr w:type="gramEnd"/>
      </w:ins>
    </w:p>
    <w:p w14:paraId="70CE4600" w14:textId="77777777" w:rsidR="00D26196" w:rsidRPr="00D26196" w:rsidRDefault="00D26196">
      <w:pPr>
        <w:pStyle w:val="HTMLPreformatted"/>
        <w:divId w:val="2032412305"/>
        <w:rPr>
          <w:ins w:id="26771" w:author="shorny" w:date="2014-06-09T18:54:00Z"/>
          <w:sz w:val="18"/>
          <w:rPrChange w:id="26772" w:author="shorny" w:date="2014-06-09T18:55:00Z">
            <w:rPr>
              <w:ins w:id="26773" w:author="shorny" w:date="2014-06-09T18:54:00Z"/>
            </w:rPr>
          </w:rPrChange>
        </w:rPr>
      </w:pPr>
      <w:ins w:id="26774" w:author="shorny" w:date="2014-06-09T18:54:00Z">
        <w:r w:rsidRPr="00D26196">
          <w:rPr>
            <w:sz w:val="18"/>
            <w:rPrChange w:id="26775" w:author="shorny" w:date="2014-06-09T18:55:00Z">
              <w:rPr/>
            </w:rPrChange>
          </w:rPr>
          <w:t xml:space="preserve">      </w:t>
        </w:r>
        <w:r w:rsidRPr="00D26196">
          <w:rPr>
            <w:rStyle w:val="keyword1"/>
            <w:sz w:val="18"/>
            <w:rPrChange w:id="26776" w:author="shorny" w:date="2014-06-09T18:55:00Z">
              <w:rPr>
                <w:rStyle w:val="keyword1"/>
              </w:rPr>
            </w:rPrChange>
          </w:rPr>
          <w:t>FROM</w:t>
        </w:r>
        <w:r w:rsidRPr="00D26196">
          <w:rPr>
            <w:sz w:val="18"/>
            <w:rPrChange w:id="26777" w:author="shorny" w:date="2014-06-09T18:55:00Z">
              <w:rPr/>
            </w:rPrChange>
          </w:rPr>
          <w:t xml:space="preserve"> utrans_t_actuals actuals</w:t>
        </w:r>
      </w:ins>
    </w:p>
    <w:p w14:paraId="34606D01" w14:textId="77777777" w:rsidR="00D26196" w:rsidRPr="00D26196" w:rsidRDefault="00D26196">
      <w:pPr>
        <w:pStyle w:val="HTMLPreformatted"/>
        <w:divId w:val="2032412305"/>
        <w:rPr>
          <w:ins w:id="26778" w:author="shorny" w:date="2014-06-09T18:54:00Z"/>
          <w:sz w:val="18"/>
          <w:rPrChange w:id="26779" w:author="shorny" w:date="2014-06-09T18:55:00Z">
            <w:rPr>
              <w:ins w:id="26780" w:author="shorny" w:date="2014-06-09T18:54:00Z"/>
            </w:rPr>
          </w:rPrChange>
        </w:rPr>
      </w:pPr>
      <w:ins w:id="26781" w:author="shorny" w:date="2014-06-09T18:54:00Z">
        <w:r w:rsidRPr="00D26196">
          <w:rPr>
            <w:sz w:val="18"/>
            <w:rPrChange w:id="26782" w:author="shorny" w:date="2014-06-09T18:55:00Z">
              <w:rPr/>
            </w:rPrChange>
          </w:rPr>
          <w:t xml:space="preserve">      </w:t>
        </w:r>
        <w:r w:rsidRPr="00D26196">
          <w:rPr>
            <w:rStyle w:val="keyword1"/>
            <w:sz w:val="18"/>
            <w:rPrChange w:id="26783" w:author="shorny" w:date="2014-06-09T18:55:00Z">
              <w:rPr>
                <w:rStyle w:val="keyword1"/>
              </w:rPr>
            </w:rPrChange>
          </w:rPr>
          <w:t>UNION</w:t>
        </w:r>
        <w:r w:rsidRPr="00D26196">
          <w:rPr>
            <w:sz w:val="18"/>
            <w:rPrChange w:id="26784" w:author="shorny" w:date="2014-06-09T18:55:00Z">
              <w:rPr/>
            </w:rPrChange>
          </w:rPr>
          <w:t xml:space="preserve"> </w:t>
        </w:r>
        <w:r w:rsidRPr="00D26196">
          <w:rPr>
            <w:rStyle w:val="keyword1"/>
            <w:sz w:val="18"/>
            <w:rPrChange w:id="26785" w:author="shorny" w:date="2014-06-09T18:55:00Z">
              <w:rPr>
                <w:rStyle w:val="keyword1"/>
              </w:rPr>
            </w:rPrChange>
          </w:rPr>
          <w:t>ALL</w:t>
        </w:r>
      </w:ins>
    </w:p>
    <w:p w14:paraId="7242A018" w14:textId="77777777" w:rsidR="00D26196" w:rsidRPr="00D26196" w:rsidRDefault="00D26196">
      <w:pPr>
        <w:pStyle w:val="HTMLPreformatted"/>
        <w:divId w:val="2032412305"/>
        <w:rPr>
          <w:ins w:id="26786" w:author="shorny" w:date="2014-06-09T18:54:00Z"/>
          <w:sz w:val="18"/>
          <w:rPrChange w:id="26787" w:author="shorny" w:date="2014-06-09T18:55:00Z">
            <w:rPr>
              <w:ins w:id="26788" w:author="shorny" w:date="2014-06-09T18:54:00Z"/>
            </w:rPr>
          </w:rPrChange>
        </w:rPr>
      </w:pPr>
      <w:ins w:id="26789" w:author="shorny" w:date="2014-06-09T18:54:00Z">
        <w:r w:rsidRPr="00D26196">
          <w:rPr>
            <w:sz w:val="18"/>
            <w:rPrChange w:id="26790" w:author="shorny" w:date="2014-06-09T18:55:00Z">
              <w:rPr/>
            </w:rPrChange>
          </w:rPr>
          <w:t xml:space="preserve">      </w:t>
        </w:r>
        <w:proofErr w:type="gramStart"/>
        <w:r w:rsidRPr="00D26196">
          <w:rPr>
            <w:rStyle w:val="keyword1"/>
            <w:sz w:val="18"/>
            <w:rPrChange w:id="26791" w:author="shorny" w:date="2014-06-09T18:55:00Z">
              <w:rPr>
                <w:rStyle w:val="keyword1"/>
              </w:rPr>
            </w:rPrChange>
          </w:rPr>
          <w:t>SELECT</w:t>
        </w:r>
        <w:r w:rsidRPr="00D26196">
          <w:rPr>
            <w:sz w:val="18"/>
            <w:rPrChange w:id="26792" w:author="shorny" w:date="2014-06-09T18:55:00Z">
              <w:rPr/>
            </w:rPrChange>
          </w:rPr>
          <w:t xml:space="preserve"> expecteds.*</w:t>
        </w:r>
        <w:proofErr w:type="gramEnd"/>
      </w:ins>
    </w:p>
    <w:p w14:paraId="0104A5AB" w14:textId="77777777" w:rsidR="00D26196" w:rsidRPr="00D26196" w:rsidRDefault="00D26196">
      <w:pPr>
        <w:pStyle w:val="HTMLPreformatted"/>
        <w:divId w:val="2032412305"/>
        <w:rPr>
          <w:ins w:id="26793" w:author="shorny" w:date="2014-06-09T18:54:00Z"/>
          <w:sz w:val="18"/>
          <w:rPrChange w:id="26794" w:author="shorny" w:date="2014-06-09T18:55:00Z">
            <w:rPr>
              <w:ins w:id="26795" w:author="shorny" w:date="2014-06-09T18:54:00Z"/>
            </w:rPr>
          </w:rPrChange>
        </w:rPr>
      </w:pPr>
      <w:ins w:id="26796" w:author="shorny" w:date="2014-06-09T18:54:00Z">
        <w:r w:rsidRPr="00D26196">
          <w:rPr>
            <w:sz w:val="18"/>
            <w:rPrChange w:id="26797" w:author="shorny" w:date="2014-06-09T18:55:00Z">
              <w:rPr/>
            </w:rPrChange>
          </w:rPr>
          <w:t xml:space="preserve">      </w:t>
        </w:r>
        <w:r w:rsidRPr="00D26196">
          <w:rPr>
            <w:rStyle w:val="keyword1"/>
            <w:sz w:val="18"/>
            <w:rPrChange w:id="26798" w:author="shorny" w:date="2014-06-09T18:55:00Z">
              <w:rPr>
                <w:rStyle w:val="keyword1"/>
              </w:rPr>
            </w:rPrChange>
          </w:rPr>
          <w:t>FROM</w:t>
        </w:r>
        <w:r w:rsidRPr="00D26196">
          <w:rPr>
            <w:sz w:val="18"/>
            <w:rPrChange w:id="26799" w:author="shorny" w:date="2014-06-09T18:55:00Z">
              <w:rPr/>
            </w:rPrChange>
          </w:rPr>
          <w:t xml:space="preserve"> utrans_t_expecteds expecteds</w:t>
        </w:r>
      </w:ins>
    </w:p>
    <w:p w14:paraId="2A5448A5" w14:textId="77777777" w:rsidR="00D26196" w:rsidRPr="00D26196" w:rsidRDefault="00D26196">
      <w:pPr>
        <w:pStyle w:val="HTMLPreformatted"/>
        <w:divId w:val="2032412305"/>
        <w:rPr>
          <w:ins w:id="26800" w:author="shorny" w:date="2014-06-09T18:54:00Z"/>
          <w:sz w:val="18"/>
          <w:rPrChange w:id="26801" w:author="shorny" w:date="2014-06-09T18:55:00Z">
            <w:rPr>
              <w:ins w:id="26802" w:author="shorny" w:date="2014-06-09T18:54:00Z"/>
            </w:rPr>
          </w:rPrChange>
        </w:rPr>
      </w:pPr>
      <w:ins w:id="26803" w:author="shorny" w:date="2014-06-09T18:54:00Z">
        <w:r w:rsidRPr="00D26196">
          <w:rPr>
            <w:sz w:val="18"/>
            <w:rPrChange w:id="26804" w:author="shorny" w:date="2014-06-09T18:55:00Z">
              <w:rPr/>
            </w:rPrChange>
          </w:rPr>
          <w:t xml:space="preserve">  )  problems</w:t>
        </w:r>
      </w:ins>
    </w:p>
    <w:p w14:paraId="7E73AC45" w14:textId="77777777" w:rsidR="00D26196" w:rsidRPr="00D26196" w:rsidRDefault="00D26196">
      <w:pPr>
        <w:pStyle w:val="HTMLPreformatted"/>
        <w:divId w:val="2032412305"/>
        <w:rPr>
          <w:ins w:id="26805" w:author="shorny" w:date="2014-06-09T18:54:00Z"/>
          <w:sz w:val="18"/>
          <w:rPrChange w:id="26806" w:author="shorny" w:date="2014-06-09T18:55:00Z">
            <w:rPr>
              <w:ins w:id="26807" w:author="shorny" w:date="2014-06-09T18:54:00Z"/>
            </w:rPr>
          </w:rPrChange>
        </w:rPr>
      </w:pPr>
      <w:ins w:id="26808" w:author="shorny" w:date="2014-06-09T18:54:00Z">
        <w:r w:rsidRPr="00D26196">
          <w:rPr>
            <w:sz w:val="18"/>
            <w:rPrChange w:id="26809" w:author="shorny" w:date="2014-06-09T18:55:00Z">
              <w:rPr/>
            </w:rPrChange>
          </w:rPr>
          <w:t xml:space="preserve">  </w:t>
        </w:r>
        <w:r w:rsidRPr="00D26196">
          <w:rPr>
            <w:rStyle w:val="keyword1"/>
            <w:sz w:val="18"/>
            <w:rPrChange w:id="26810" w:author="shorny" w:date="2014-06-09T18:55:00Z">
              <w:rPr>
                <w:rStyle w:val="keyword1"/>
              </w:rPr>
            </w:rPrChange>
          </w:rPr>
          <w:t>GROUP</w:t>
        </w:r>
        <w:r w:rsidRPr="00D26196">
          <w:rPr>
            <w:sz w:val="18"/>
            <w:rPrChange w:id="26811" w:author="shorny" w:date="2014-06-09T18:55:00Z">
              <w:rPr/>
            </w:rPrChange>
          </w:rPr>
          <w:t xml:space="preserve"> </w:t>
        </w:r>
        <w:r w:rsidRPr="00D26196">
          <w:rPr>
            <w:rStyle w:val="keyword1"/>
            <w:sz w:val="18"/>
            <w:rPrChange w:id="26812" w:author="shorny" w:date="2014-06-09T18:55:00Z">
              <w:rPr>
                <w:rStyle w:val="keyword1"/>
              </w:rPr>
            </w:rPrChange>
          </w:rPr>
          <w:t>BY</w:t>
        </w:r>
        <w:r w:rsidRPr="00D26196">
          <w:rPr>
            <w:sz w:val="18"/>
            <w:rPrChange w:id="26813" w:author="shorny" w:date="2014-06-09T18:55:00Z">
              <w:rPr/>
            </w:rPrChange>
          </w:rPr>
          <w:t xml:space="preserve"> problems.ApplicationID</w:t>
        </w:r>
      </w:ins>
    </w:p>
    <w:p w14:paraId="36A4BF9A" w14:textId="77777777" w:rsidR="00D26196" w:rsidRPr="00D26196" w:rsidRDefault="00D26196">
      <w:pPr>
        <w:pStyle w:val="HTMLPreformatted"/>
        <w:divId w:val="2032412305"/>
        <w:rPr>
          <w:ins w:id="26814" w:author="shorny" w:date="2014-06-09T18:54:00Z"/>
          <w:sz w:val="18"/>
          <w:rPrChange w:id="26815" w:author="shorny" w:date="2014-06-09T18:55:00Z">
            <w:rPr>
              <w:ins w:id="26816" w:author="shorny" w:date="2014-06-09T18:54:00Z"/>
            </w:rPr>
          </w:rPrChange>
        </w:rPr>
      </w:pPr>
      <w:ins w:id="26817" w:author="shorny" w:date="2014-06-09T18:54:00Z">
        <w:r w:rsidRPr="00D26196">
          <w:rPr>
            <w:sz w:val="18"/>
            <w:rPrChange w:id="26818" w:author="shorny" w:date="2014-06-09T18:55:00Z">
              <w:rPr/>
            </w:rPrChange>
          </w:rPr>
          <w:t xml:space="preserve">  </w:t>
        </w:r>
        <w:r w:rsidRPr="00D26196">
          <w:rPr>
            <w:rStyle w:val="keyword1"/>
            <w:sz w:val="18"/>
            <w:rPrChange w:id="26819" w:author="shorny" w:date="2014-06-09T18:55:00Z">
              <w:rPr>
                <w:rStyle w:val="keyword1"/>
              </w:rPr>
            </w:rPrChange>
          </w:rPr>
          <w:t>HAVING</w:t>
        </w:r>
        <w:r w:rsidRPr="00D26196">
          <w:rPr>
            <w:sz w:val="18"/>
            <w:rPrChange w:id="26820" w:author="shorny" w:date="2014-06-09T18:55:00Z">
              <w:rPr/>
            </w:rPrChange>
          </w:rPr>
          <w:t xml:space="preserve"> </w:t>
        </w:r>
        <w:proofErr w:type="gramStart"/>
        <w:r w:rsidRPr="00D26196">
          <w:rPr>
            <w:rStyle w:val="builtin1"/>
            <w:sz w:val="18"/>
            <w:rPrChange w:id="26821" w:author="shorny" w:date="2014-06-09T18:55:00Z">
              <w:rPr>
                <w:rStyle w:val="builtin1"/>
              </w:rPr>
            </w:rPrChange>
          </w:rPr>
          <w:t>COUNT</w:t>
        </w:r>
        <w:r w:rsidRPr="00D26196">
          <w:rPr>
            <w:sz w:val="18"/>
            <w:rPrChange w:id="26822" w:author="shorny" w:date="2014-06-09T18:55:00Z">
              <w:rPr/>
            </w:rPrChange>
          </w:rPr>
          <w:t>(</w:t>
        </w:r>
        <w:proofErr w:type="gramEnd"/>
        <w:r w:rsidRPr="00D26196">
          <w:rPr>
            <w:sz w:val="18"/>
            <w:rPrChange w:id="26823" w:author="shorny" w:date="2014-06-09T18:55:00Z">
              <w:rPr/>
            </w:rPrChange>
          </w:rPr>
          <w:t>*) = 1</w:t>
        </w:r>
      </w:ins>
    </w:p>
    <w:p w14:paraId="695741A6" w14:textId="77777777" w:rsidR="00D26196" w:rsidRPr="00D26196" w:rsidRDefault="00D26196">
      <w:pPr>
        <w:pStyle w:val="HTMLPreformatted"/>
        <w:divId w:val="2032412305"/>
        <w:rPr>
          <w:ins w:id="26824" w:author="shorny" w:date="2014-06-09T18:54:00Z"/>
          <w:sz w:val="18"/>
          <w:rPrChange w:id="26825" w:author="shorny" w:date="2014-06-09T18:55:00Z">
            <w:rPr>
              <w:ins w:id="26826" w:author="shorny" w:date="2014-06-09T18:54:00Z"/>
            </w:rPr>
          </w:rPrChange>
        </w:rPr>
      </w:pPr>
      <w:ins w:id="26827" w:author="shorny" w:date="2014-06-09T18:54:00Z">
        <w:r w:rsidRPr="00D26196">
          <w:rPr>
            <w:sz w:val="18"/>
            <w:rPrChange w:id="26828" w:author="shorny" w:date="2014-06-09T18:55:00Z">
              <w:rPr/>
            </w:rPrChange>
          </w:rPr>
          <w:t xml:space="preserve">  </w:t>
        </w:r>
        <w:r w:rsidRPr="00D26196">
          <w:rPr>
            <w:rStyle w:val="keyword1"/>
            <w:sz w:val="18"/>
            <w:rPrChange w:id="26829" w:author="shorny" w:date="2014-06-09T18:55:00Z">
              <w:rPr>
                <w:rStyle w:val="keyword1"/>
              </w:rPr>
            </w:rPrChange>
          </w:rPr>
          <w:t>ORDER</w:t>
        </w:r>
        <w:r w:rsidRPr="00D26196">
          <w:rPr>
            <w:sz w:val="18"/>
            <w:rPrChange w:id="26830" w:author="shorny" w:date="2014-06-09T18:55:00Z">
              <w:rPr/>
            </w:rPrChange>
          </w:rPr>
          <w:t xml:space="preserve"> </w:t>
        </w:r>
        <w:r w:rsidRPr="00D26196">
          <w:rPr>
            <w:rStyle w:val="keyword1"/>
            <w:sz w:val="18"/>
            <w:rPrChange w:id="26831" w:author="shorny" w:date="2014-06-09T18:55:00Z">
              <w:rPr>
                <w:rStyle w:val="keyword1"/>
              </w:rPr>
            </w:rPrChange>
          </w:rPr>
          <w:t>BY</w:t>
        </w:r>
        <w:r w:rsidRPr="00D26196">
          <w:rPr>
            <w:sz w:val="18"/>
            <w:rPrChange w:id="26832" w:author="shorny" w:date="2014-06-09T18:55:00Z">
              <w:rPr/>
            </w:rPrChange>
          </w:rPr>
          <w:t xml:space="preserve"> </w:t>
        </w:r>
        <w:proofErr w:type="gramStart"/>
        <w:r w:rsidRPr="00D26196">
          <w:rPr>
            <w:sz w:val="18"/>
            <w:rPrChange w:id="26833" w:author="shorny" w:date="2014-06-09T18:55:00Z">
              <w:rPr/>
            </w:rPrChange>
          </w:rPr>
          <w:t>problems.ApplicationID ;</w:t>
        </w:r>
        <w:proofErr w:type="gramEnd"/>
      </w:ins>
    </w:p>
    <w:p w14:paraId="537E5AD0" w14:textId="77777777" w:rsidR="00D26196" w:rsidRPr="00D26196" w:rsidRDefault="00D26196">
      <w:pPr>
        <w:pStyle w:val="HTMLPreformatted"/>
        <w:divId w:val="2032412305"/>
        <w:rPr>
          <w:ins w:id="26834" w:author="shorny" w:date="2014-06-09T18:54:00Z"/>
          <w:sz w:val="18"/>
          <w:rPrChange w:id="26835" w:author="shorny" w:date="2014-06-09T18:55:00Z">
            <w:rPr>
              <w:ins w:id="26836" w:author="shorny" w:date="2014-06-09T18:54:00Z"/>
            </w:rPr>
          </w:rPrChange>
        </w:rPr>
      </w:pPr>
    </w:p>
    <w:p w14:paraId="316ED1C7" w14:textId="77777777" w:rsidR="00D26196" w:rsidRPr="00D26196" w:rsidRDefault="00D26196">
      <w:pPr>
        <w:pStyle w:val="HTMLPreformatted"/>
        <w:divId w:val="2032412305"/>
        <w:rPr>
          <w:ins w:id="26837" w:author="shorny" w:date="2014-06-09T18:54:00Z"/>
          <w:rStyle w:val="comment1"/>
          <w:sz w:val="18"/>
          <w:rPrChange w:id="26838" w:author="shorny" w:date="2014-06-09T18:55:00Z">
            <w:rPr>
              <w:ins w:id="26839" w:author="shorny" w:date="2014-06-09T18:54:00Z"/>
              <w:rStyle w:val="comment1"/>
            </w:rPr>
          </w:rPrChange>
        </w:rPr>
      </w:pPr>
      <w:ins w:id="26840" w:author="shorny" w:date="2014-06-09T18:54:00Z">
        <w:r w:rsidRPr="00D26196">
          <w:rPr>
            <w:sz w:val="18"/>
            <w:rPrChange w:id="26841" w:author="shorny" w:date="2014-06-09T18:55:00Z">
              <w:rPr/>
            </w:rPrChange>
          </w:rPr>
          <w:t xml:space="preserve">  </w:t>
        </w:r>
        <w:r w:rsidRPr="00D26196">
          <w:rPr>
            <w:rStyle w:val="comment1"/>
            <w:sz w:val="18"/>
            <w:rPrChange w:id="26842" w:author="shorny" w:date="2014-06-09T18:55:00Z">
              <w:rPr>
                <w:rStyle w:val="comment1"/>
              </w:rPr>
            </w:rPrChange>
          </w:rPr>
          <w:t xml:space="preserve">-- </w:t>
        </w:r>
        <w:proofErr w:type="gramStart"/>
        <w:r w:rsidRPr="00D26196">
          <w:rPr>
            <w:rStyle w:val="comment1"/>
            <w:sz w:val="18"/>
            <w:rPrChange w:id="26843" w:author="shorny" w:date="2014-06-09T18:55:00Z">
              <w:rPr>
                <w:rStyle w:val="comment1"/>
              </w:rPr>
            </w:rPrChange>
          </w:rPr>
          <w:t>report</w:t>
        </w:r>
        <w:proofErr w:type="gramEnd"/>
        <w:r w:rsidRPr="00D26196">
          <w:rPr>
            <w:rStyle w:val="comment1"/>
            <w:sz w:val="18"/>
            <w:rPrChange w:id="26844" w:author="shorny" w:date="2014-06-09T18:55:00Z">
              <w:rPr>
                <w:rStyle w:val="comment1"/>
              </w:rPr>
            </w:rPrChange>
          </w:rPr>
          <w:t xml:space="preserve"> an error if the 'problems' table isn't empty</w:t>
        </w:r>
      </w:ins>
    </w:p>
    <w:p w14:paraId="03728E92" w14:textId="77777777" w:rsidR="00D26196" w:rsidRPr="00D26196" w:rsidRDefault="00D26196">
      <w:pPr>
        <w:pStyle w:val="HTMLPreformatted"/>
        <w:divId w:val="2032412305"/>
        <w:rPr>
          <w:ins w:id="26845" w:author="shorny" w:date="2014-06-09T18:54:00Z"/>
          <w:sz w:val="18"/>
          <w:rPrChange w:id="26846" w:author="shorny" w:date="2014-06-09T18:55:00Z">
            <w:rPr>
              <w:ins w:id="26847" w:author="shorny" w:date="2014-06-09T18:54:00Z"/>
            </w:rPr>
          </w:rPrChange>
        </w:rPr>
      </w:pPr>
      <w:ins w:id="26848" w:author="shorny" w:date="2014-06-09T18:54:00Z">
        <w:r w:rsidRPr="00D26196">
          <w:rPr>
            <w:sz w:val="18"/>
            <w:rPrChange w:id="26849" w:author="shorny" w:date="2014-06-09T18:55:00Z">
              <w:rPr/>
            </w:rPrChange>
          </w:rPr>
          <w:t xml:space="preserve">  </w:t>
        </w:r>
        <w:r w:rsidRPr="00D26196">
          <w:rPr>
            <w:rStyle w:val="keyword1"/>
            <w:sz w:val="18"/>
            <w:rPrChange w:id="26850" w:author="shorny" w:date="2014-06-09T18:55:00Z">
              <w:rPr>
                <w:rStyle w:val="keyword1"/>
              </w:rPr>
            </w:rPrChange>
          </w:rPr>
          <w:t>CALL</w:t>
        </w:r>
        <w:r w:rsidRPr="00D26196">
          <w:rPr>
            <w:sz w:val="18"/>
            <w:rPrChange w:id="26851" w:author="shorny" w:date="2014-06-09T18:55:00Z">
              <w:rPr/>
            </w:rPrChange>
          </w:rPr>
          <w:t xml:space="preserve"> stk_unit.assert_table_</w:t>
        </w:r>
        <w:proofErr w:type="gramStart"/>
        <w:r w:rsidRPr="00D26196">
          <w:rPr>
            <w:sz w:val="18"/>
            <w:rPrChange w:id="26852" w:author="shorny" w:date="2014-06-09T18:55:00Z">
              <w:rPr/>
            </w:rPrChange>
          </w:rPr>
          <w:t>empty(</w:t>
        </w:r>
        <w:proofErr w:type="gramEnd"/>
        <w:r w:rsidRPr="00D26196">
          <w:rPr>
            <w:sz w:val="18"/>
            <w:rPrChange w:id="26853" w:author="shorny" w:date="2014-06-09T18:55:00Z">
              <w:rPr/>
            </w:rPrChange>
          </w:rPr>
          <w:t xml:space="preserve"> </w:t>
        </w:r>
      </w:ins>
    </w:p>
    <w:p w14:paraId="5CD43142" w14:textId="77777777" w:rsidR="00D26196" w:rsidRPr="00D26196" w:rsidRDefault="00D26196">
      <w:pPr>
        <w:pStyle w:val="HTMLPreformatted"/>
        <w:divId w:val="2032412305"/>
        <w:rPr>
          <w:ins w:id="26854" w:author="shorny" w:date="2014-06-09T18:54:00Z"/>
          <w:sz w:val="18"/>
          <w:rPrChange w:id="26855" w:author="shorny" w:date="2014-06-09T18:55:00Z">
            <w:rPr>
              <w:ins w:id="26856" w:author="shorny" w:date="2014-06-09T18:54:00Z"/>
            </w:rPr>
          </w:rPrChange>
        </w:rPr>
      </w:pPr>
      <w:ins w:id="26857" w:author="shorny" w:date="2014-06-09T18:54:00Z">
        <w:r w:rsidRPr="00D26196">
          <w:rPr>
            <w:sz w:val="18"/>
            <w:rPrChange w:id="26858" w:author="shorny" w:date="2014-06-09T18:55:00Z">
              <w:rPr/>
            </w:rPrChange>
          </w:rPr>
          <w:t xml:space="preserve">    </w:t>
        </w:r>
        <w:proofErr w:type="gramStart"/>
        <w:r w:rsidRPr="00D26196">
          <w:rPr>
            <w:sz w:val="18"/>
            <w:rPrChange w:id="26859" w:author="shorny" w:date="2014-06-09T18:55:00Z">
              <w:rPr/>
            </w:rPrChange>
          </w:rPr>
          <w:t>DATABASE(</w:t>
        </w:r>
        <w:proofErr w:type="gramEnd"/>
        <w:r w:rsidRPr="00D26196">
          <w:rPr>
            <w:sz w:val="18"/>
            <w:rPrChange w:id="26860" w:author="shorny" w:date="2014-06-09T18:55:00Z">
              <w:rPr/>
            </w:rPrChange>
          </w:rPr>
          <w:t>),</w:t>
        </w:r>
      </w:ins>
    </w:p>
    <w:p w14:paraId="53728FFC" w14:textId="77777777" w:rsidR="00D26196" w:rsidRPr="00D26196" w:rsidRDefault="00D26196">
      <w:pPr>
        <w:pStyle w:val="HTMLPreformatted"/>
        <w:divId w:val="2032412305"/>
        <w:rPr>
          <w:ins w:id="26861" w:author="shorny" w:date="2014-06-09T18:54:00Z"/>
          <w:sz w:val="18"/>
          <w:rPrChange w:id="26862" w:author="shorny" w:date="2014-06-09T18:55:00Z">
            <w:rPr>
              <w:ins w:id="26863" w:author="shorny" w:date="2014-06-09T18:54:00Z"/>
            </w:rPr>
          </w:rPrChange>
        </w:rPr>
      </w:pPr>
      <w:ins w:id="26864" w:author="shorny" w:date="2014-06-09T18:54:00Z">
        <w:r w:rsidRPr="00D26196">
          <w:rPr>
            <w:sz w:val="18"/>
            <w:rPrChange w:id="26865" w:author="shorny" w:date="2014-06-09T18:55:00Z">
              <w:rPr/>
            </w:rPrChange>
          </w:rPr>
          <w:t xml:space="preserve">    </w:t>
        </w:r>
        <w:r w:rsidRPr="00D26196">
          <w:rPr>
            <w:rStyle w:val="string1"/>
            <w:sz w:val="18"/>
            <w:rPrChange w:id="26866" w:author="shorny" w:date="2014-06-09T18:55:00Z">
              <w:rPr>
                <w:rStyle w:val="string1"/>
              </w:rPr>
            </w:rPrChange>
          </w:rPr>
          <w:t>'utrans_t_problems'</w:t>
        </w:r>
        <w:r w:rsidRPr="00D26196">
          <w:rPr>
            <w:sz w:val="18"/>
            <w:rPrChange w:id="26867" w:author="shorny" w:date="2014-06-09T18:55:00Z">
              <w:rPr/>
            </w:rPrChange>
          </w:rPr>
          <w:t xml:space="preserve">, </w:t>
        </w:r>
      </w:ins>
    </w:p>
    <w:p w14:paraId="6D0A9CAC" w14:textId="77777777" w:rsidR="00D26196" w:rsidRPr="00D26196" w:rsidRDefault="00D26196">
      <w:pPr>
        <w:pStyle w:val="HTMLPreformatted"/>
        <w:divId w:val="2032412305"/>
        <w:rPr>
          <w:ins w:id="26868" w:author="shorny" w:date="2014-06-09T18:54:00Z"/>
          <w:sz w:val="18"/>
          <w:rPrChange w:id="26869" w:author="shorny" w:date="2014-06-09T18:55:00Z">
            <w:rPr>
              <w:ins w:id="26870" w:author="shorny" w:date="2014-06-09T18:54:00Z"/>
            </w:rPr>
          </w:rPrChange>
        </w:rPr>
      </w:pPr>
      <w:ins w:id="26871" w:author="shorny" w:date="2014-06-09T18:54:00Z">
        <w:r w:rsidRPr="00D26196">
          <w:rPr>
            <w:sz w:val="18"/>
            <w:rPrChange w:id="26872" w:author="shorny" w:date="2014-06-09T18:55:00Z">
              <w:rPr/>
            </w:rPrChange>
          </w:rPr>
          <w:t xml:space="preserve">    </w:t>
        </w:r>
        <w:r w:rsidRPr="00D26196">
          <w:rPr>
            <w:rStyle w:val="string1"/>
            <w:sz w:val="18"/>
            <w:rPrChange w:id="26873" w:author="shorny" w:date="2014-06-09T18:55:00Z">
              <w:rPr>
                <w:rStyle w:val="string1"/>
              </w:rPr>
            </w:rPrChange>
          </w:rPr>
          <w:t>'Incorrect results'</w:t>
        </w:r>
        <w:proofErr w:type="gramStart"/>
        <w:r w:rsidRPr="00D26196">
          <w:rPr>
            <w:sz w:val="18"/>
            <w:rPrChange w:id="26874" w:author="shorny" w:date="2014-06-09T18:55:00Z">
              <w:rPr/>
            </w:rPrChange>
          </w:rPr>
          <w:t>) ;</w:t>
        </w:r>
        <w:proofErr w:type="gramEnd"/>
        <w:r w:rsidRPr="00D26196">
          <w:rPr>
            <w:sz w:val="18"/>
            <w:rPrChange w:id="26875" w:author="shorny" w:date="2014-06-09T18:55:00Z">
              <w:rPr/>
            </w:rPrChange>
          </w:rPr>
          <w:t xml:space="preserve"> </w:t>
        </w:r>
      </w:ins>
    </w:p>
    <w:p w14:paraId="4B29626D" w14:textId="77777777" w:rsidR="00D26196" w:rsidRPr="00D26196" w:rsidRDefault="00D26196">
      <w:pPr>
        <w:pStyle w:val="HTMLPreformatted"/>
        <w:divId w:val="2032412305"/>
        <w:rPr>
          <w:ins w:id="26876" w:author="shorny" w:date="2014-06-09T18:54:00Z"/>
          <w:sz w:val="18"/>
          <w:rPrChange w:id="26877" w:author="shorny" w:date="2014-06-09T18:55:00Z">
            <w:rPr>
              <w:ins w:id="26878" w:author="shorny" w:date="2014-06-09T18:54:00Z"/>
            </w:rPr>
          </w:rPrChange>
        </w:rPr>
      </w:pPr>
    </w:p>
    <w:p w14:paraId="0DB1D7AD" w14:textId="77777777" w:rsidR="00D26196" w:rsidRPr="00D26196" w:rsidRDefault="00D26196">
      <w:pPr>
        <w:pStyle w:val="HTMLPreformatted"/>
        <w:divId w:val="2032412305"/>
        <w:rPr>
          <w:ins w:id="26879" w:author="shorny" w:date="2014-06-09T18:54:00Z"/>
          <w:sz w:val="18"/>
          <w:rPrChange w:id="26880" w:author="shorny" w:date="2014-06-09T18:55:00Z">
            <w:rPr>
              <w:ins w:id="26881" w:author="shorny" w:date="2014-06-09T18:54:00Z"/>
            </w:rPr>
          </w:rPrChange>
        </w:rPr>
      </w:pPr>
      <w:ins w:id="26882" w:author="shorny" w:date="2014-06-09T18:54:00Z">
        <w:r w:rsidRPr="00D26196">
          <w:rPr>
            <w:sz w:val="18"/>
            <w:rPrChange w:id="26883" w:author="shorny" w:date="2014-06-09T18:55:00Z">
              <w:rPr/>
            </w:rPrChange>
          </w:rPr>
          <w:t xml:space="preserve">  </w:t>
        </w:r>
        <w:r w:rsidRPr="00D26196">
          <w:rPr>
            <w:rStyle w:val="keyword1"/>
            <w:sz w:val="18"/>
            <w:rPrChange w:id="26884" w:author="shorny" w:date="2014-06-09T18:55:00Z">
              <w:rPr>
                <w:rStyle w:val="keyword1"/>
              </w:rPr>
            </w:rPrChange>
          </w:rPr>
          <w:t>DROP</w:t>
        </w:r>
        <w:r w:rsidRPr="00D26196">
          <w:rPr>
            <w:sz w:val="18"/>
            <w:rPrChange w:id="26885" w:author="shorny" w:date="2014-06-09T18:55:00Z">
              <w:rPr/>
            </w:rPrChange>
          </w:rPr>
          <w:t xml:space="preserve"> </w:t>
        </w:r>
        <w:r w:rsidRPr="00D26196">
          <w:rPr>
            <w:rStyle w:val="keyword1"/>
            <w:sz w:val="18"/>
            <w:rPrChange w:id="26886" w:author="shorny" w:date="2014-06-09T18:55:00Z">
              <w:rPr>
                <w:rStyle w:val="keyword1"/>
              </w:rPr>
            </w:rPrChange>
          </w:rPr>
          <w:t>TABLE</w:t>
        </w:r>
        <w:r w:rsidRPr="00D26196">
          <w:rPr>
            <w:sz w:val="18"/>
            <w:rPrChange w:id="26887" w:author="shorny" w:date="2014-06-09T18:55:00Z">
              <w:rPr/>
            </w:rPrChange>
          </w:rPr>
          <w:t xml:space="preserve"> </w:t>
        </w:r>
        <w:r w:rsidRPr="00D26196">
          <w:rPr>
            <w:rStyle w:val="function-name1"/>
            <w:sz w:val="18"/>
            <w:rPrChange w:id="26888" w:author="shorny" w:date="2014-06-09T18:55:00Z">
              <w:rPr>
                <w:rStyle w:val="function-name1"/>
              </w:rPr>
            </w:rPrChange>
          </w:rPr>
          <w:t>utrans_t_</w:t>
        </w:r>
        <w:proofErr w:type="gramStart"/>
        <w:r w:rsidRPr="00D26196">
          <w:rPr>
            <w:rStyle w:val="function-name1"/>
            <w:sz w:val="18"/>
            <w:rPrChange w:id="26889" w:author="shorny" w:date="2014-06-09T18:55:00Z">
              <w:rPr>
                <w:rStyle w:val="function-name1"/>
              </w:rPr>
            </w:rPrChange>
          </w:rPr>
          <w:t>expecteds</w:t>
        </w:r>
        <w:r w:rsidRPr="00D26196">
          <w:rPr>
            <w:sz w:val="18"/>
            <w:rPrChange w:id="26890" w:author="shorny" w:date="2014-06-09T18:55:00Z">
              <w:rPr/>
            </w:rPrChange>
          </w:rPr>
          <w:t xml:space="preserve"> ;</w:t>
        </w:r>
        <w:proofErr w:type="gramEnd"/>
      </w:ins>
    </w:p>
    <w:p w14:paraId="7AABC6C9" w14:textId="77777777" w:rsidR="00D26196" w:rsidRPr="00D26196" w:rsidRDefault="00D26196">
      <w:pPr>
        <w:pStyle w:val="HTMLPreformatted"/>
        <w:divId w:val="2032412305"/>
        <w:rPr>
          <w:ins w:id="26891" w:author="shorny" w:date="2014-06-09T18:54:00Z"/>
          <w:sz w:val="18"/>
          <w:rPrChange w:id="26892" w:author="shorny" w:date="2014-06-09T18:55:00Z">
            <w:rPr>
              <w:ins w:id="26893" w:author="shorny" w:date="2014-06-09T18:54:00Z"/>
            </w:rPr>
          </w:rPrChange>
        </w:rPr>
      </w:pPr>
      <w:ins w:id="26894" w:author="shorny" w:date="2014-06-09T18:54:00Z">
        <w:r w:rsidRPr="00D26196">
          <w:rPr>
            <w:sz w:val="18"/>
            <w:rPrChange w:id="26895" w:author="shorny" w:date="2014-06-09T18:55:00Z">
              <w:rPr/>
            </w:rPrChange>
          </w:rPr>
          <w:t xml:space="preserve">  </w:t>
        </w:r>
        <w:r w:rsidRPr="00D26196">
          <w:rPr>
            <w:rStyle w:val="keyword1"/>
            <w:sz w:val="18"/>
            <w:rPrChange w:id="26896" w:author="shorny" w:date="2014-06-09T18:55:00Z">
              <w:rPr>
                <w:rStyle w:val="keyword1"/>
              </w:rPr>
            </w:rPrChange>
          </w:rPr>
          <w:t>DROP</w:t>
        </w:r>
        <w:r w:rsidRPr="00D26196">
          <w:rPr>
            <w:sz w:val="18"/>
            <w:rPrChange w:id="26897" w:author="shorny" w:date="2014-06-09T18:55:00Z">
              <w:rPr/>
            </w:rPrChange>
          </w:rPr>
          <w:t xml:space="preserve"> </w:t>
        </w:r>
        <w:r w:rsidRPr="00D26196">
          <w:rPr>
            <w:rStyle w:val="keyword1"/>
            <w:sz w:val="18"/>
            <w:rPrChange w:id="26898" w:author="shorny" w:date="2014-06-09T18:55:00Z">
              <w:rPr>
                <w:rStyle w:val="keyword1"/>
              </w:rPr>
            </w:rPrChange>
          </w:rPr>
          <w:t>TABLE</w:t>
        </w:r>
        <w:r w:rsidRPr="00D26196">
          <w:rPr>
            <w:sz w:val="18"/>
            <w:rPrChange w:id="26899" w:author="shorny" w:date="2014-06-09T18:55:00Z">
              <w:rPr/>
            </w:rPrChange>
          </w:rPr>
          <w:t xml:space="preserve"> </w:t>
        </w:r>
        <w:r w:rsidRPr="00D26196">
          <w:rPr>
            <w:rStyle w:val="function-name1"/>
            <w:sz w:val="18"/>
            <w:rPrChange w:id="26900" w:author="shorny" w:date="2014-06-09T18:55:00Z">
              <w:rPr>
                <w:rStyle w:val="function-name1"/>
              </w:rPr>
            </w:rPrChange>
          </w:rPr>
          <w:t>utrans_t_</w:t>
        </w:r>
        <w:proofErr w:type="gramStart"/>
        <w:r w:rsidRPr="00D26196">
          <w:rPr>
            <w:rStyle w:val="function-name1"/>
            <w:sz w:val="18"/>
            <w:rPrChange w:id="26901" w:author="shorny" w:date="2014-06-09T18:55:00Z">
              <w:rPr>
                <w:rStyle w:val="function-name1"/>
              </w:rPr>
            </w:rPrChange>
          </w:rPr>
          <w:t>actuals</w:t>
        </w:r>
        <w:r w:rsidRPr="00D26196">
          <w:rPr>
            <w:sz w:val="18"/>
            <w:rPrChange w:id="26902" w:author="shorny" w:date="2014-06-09T18:55:00Z">
              <w:rPr/>
            </w:rPrChange>
          </w:rPr>
          <w:t xml:space="preserve"> ;</w:t>
        </w:r>
        <w:proofErr w:type="gramEnd"/>
      </w:ins>
    </w:p>
    <w:p w14:paraId="2AF5FD0A" w14:textId="77777777" w:rsidR="00D26196" w:rsidRPr="00D26196" w:rsidRDefault="00D26196">
      <w:pPr>
        <w:pStyle w:val="HTMLPreformatted"/>
        <w:divId w:val="2032412305"/>
        <w:rPr>
          <w:ins w:id="26903" w:author="shorny" w:date="2014-06-09T18:54:00Z"/>
          <w:sz w:val="18"/>
          <w:rPrChange w:id="26904" w:author="shorny" w:date="2014-06-09T18:55:00Z">
            <w:rPr>
              <w:ins w:id="26905" w:author="shorny" w:date="2014-06-09T18:54:00Z"/>
            </w:rPr>
          </w:rPrChange>
        </w:rPr>
      </w:pPr>
      <w:ins w:id="26906" w:author="shorny" w:date="2014-06-09T18:54:00Z">
        <w:r w:rsidRPr="00D26196">
          <w:rPr>
            <w:sz w:val="18"/>
            <w:rPrChange w:id="26907" w:author="shorny" w:date="2014-06-09T18:55:00Z">
              <w:rPr/>
            </w:rPrChange>
          </w:rPr>
          <w:t xml:space="preserve">  </w:t>
        </w:r>
        <w:r w:rsidRPr="00D26196">
          <w:rPr>
            <w:rStyle w:val="keyword1"/>
            <w:sz w:val="18"/>
            <w:rPrChange w:id="26908" w:author="shorny" w:date="2014-06-09T18:55:00Z">
              <w:rPr>
                <w:rStyle w:val="keyword1"/>
              </w:rPr>
            </w:rPrChange>
          </w:rPr>
          <w:t>DROP</w:t>
        </w:r>
        <w:r w:rsidRPr="00D26196">
          <w:rPr>
            <w:sz w:val="18"/>
            <w:rPrChange w:id="26909" w:author="shorny" w:date="2014-06-09T18:55:00Z">
              <w:rPr/>
            </w:rPrChange>
          </w:rPr>
          <w:t xml:space="preserve"> </w:t>
        </w:r>
        <w:r w:rsidRPr="00D26196">
          <w:rPr>
            <w:rStyle w:val="keyword1"/>
            <w:sz w:val="18"/>
            <w:rPrChange w:id="26910" w:author="shorny" w:date="2014-06-09T18:55:00Z">
              <w:rPr>
                <w:rStyle w:val="keyword1"/>
              </w:rPr>
            </w:rPrChange>
          </w:rPr>
          <w:t>TABLE</w:t>
        </w:r>
        <w:r w:rsidRPr="00D26196">
          <w:rPr>
            <w:sz w:val="18"/>
            <w:rPrChange w:id="26911" w:author="shorny" w:date="2014-06-09T18:55:00Z">
              <w:rPr/>
            </w:rPrChange>
          </w:rPr>
          <w:t xml:space="preserve"> </w:t>
        </w:r>
        <w:r w:rsidRPr="00D26196">
          <w:rPr>
            <w:rStyle w:val="function-name1"/>
            <w:sz w:val="18"/>
            <w:rPrChange w:id="26912" w:author="shorny" w:date="2014-06-09T18:55:00Z">
              <w:rPr>
                <w:rStyle w:val="function-name1"/>
              </w:rPr>
            </w:rPrChange>
          </w:rPr>
          <w:t>utrans_t_</w:t>
        </w:r>
        <w:proofErr w:type="gramStart"/>
        <w:r w:rsidRPr="00D26196">
          <w:rPr>
            <w:rStyle w:val="function-name1"/>
            <w:sz w:val="18"/>
            <w:rPrChange w:id="26913" w:author="shorny" w:date="2014-06-09T18:55:00Z">
              <w:rPr>
                <w:rStyle w:val="function-name1"/>
              </w:rPr>
            </w:rPrChange>
          </w:rPr>
          <w:t>problems</w:t>
        </w:r>
        <w:r w:rsidRPr="00D26196">
          <w:rPr>
            <w:sz w:val="18"/>
            <w:rPrChange w:id="26914" w:author="shorny" w:date="2014-06-09T18:55:00Z">
              <w:rPr/>
            </w:rPrChange>
          </w:rPr>
          <w:t xml:space="preserve"> ;</w:t>
        </w:r>
        <w:proofErr w:type="gramEnd"/>
      </w:ins>
    </w:p>
    <w:p w14:paraId="39F93164" w14:textId="77777777" w:rsidR="00D26196" w:rsidRPr="00D26196" w:rsidRDefault="00D26196">
      <w:pPr>
        <w:pStyle w:val="HTMLPreformatted"/>
        <w:divId w:val="2032412305"/>
        <w:rPr>
          <w:ins w:id="26915" w:author="shorny" w:date="2014-06-09T18:54:00Z"/>
          <w:sz w:val="18"/>
          <w:rPrChange w:id="26916" w:author="shorny" w:date="2014-06-09T18:55:00Z">
            <w:rPr>
              <w:ins w:id="26917" w:author="shorny" w:date="2014-06-09T18:54:00Z"/>
            </w:rPr>
          </w:rPrChange>
        </w:rPr>
      </w:pPr>
    </w:p>
    <w:p w14:paraId="27E88B1E" w14:textId="77777777" w:rsidR="00D26196" w:rsidRPr="00D26196" w:rsidRDefault="00D26196">
      <w:pPr>
        <w:pStyle w:val="HTMLPreformatted"/>
        <w:divId w:val="2032412305"/>
        <w:rPr>
          <w:ins w:id="26918" w:author="shorny" w:date="2014-06-09T18:54:00Z"/>
          <w:sz w:val="18"/>
          <w:rPrChange w:id="26919" w:author="shorny" w:date="2014-06-09T18:55:00Z">
            <w:rPr>
              <w:ins w:id="26920" w:author="shorny" w:date="2014-06-09T18:54:00Z"/>
            </w:rPr>
          </w:rPrChange>
        </w:rPr>
      </w:pPr>
      <w:ins w:id="26921" w:author="shorny" w:date="2014-06-09T18:54:00Z">
        <w:r w:rsidRPr="00D26196">
          <w:rPr>
            <w:rStyle w:val="keyword1"/>
            <w:sz w:val="18"/>
            <w:rPrChange w:id="26922" w:author="shorny" w:date="2014-06-09T18:55:00Z">
              <w:rPr>
                <w:rStyle w:val="keyword1"/>
              </w:rPr>
            </w:rPrChange>
          </w:rPr>
          <w:t>END</w:t>
        </w:r>
        <w:r w:rsidRPr="00D26196">
          <w:rPr>
            <w:sz w:val="18"/>
            <w:rPrChange w:id="26923" w:author="shorny" w:date="2014-06-09T18:55:00Z">
              <w:rPr/>
            </w:rPrChange>
          </w:rPr>
          <w:t xml:space="preserve"> $$</w:t>
        </w:r>
      </w:ins>
    </w:p>
    <w:p w14:paraId="1F2DC3CF" w14:textId="77777777" w:rsidR="00D26196" w:rsidRPr="00D26196" w:rsidRDefault="00D26196">
      <w:pPr>
        <w:pStyle w:val="HTMLPreformatted"/>
        <w:divId w:val="2032412305"/>
        <w:rPr>
          <w:ins w:id="26924" w:author="shorny" w:date="2014-06-09T18:54:00Z"/>
          <w:sz w:val="18"/>
          <w:rPrChange w:id="26925" w:author="shorny" w:date="2014-06-09T18:55:00Z">
            <w:rPr>
              <w:ins w:id="26926" w:author="shorny" w:date="2014-06-09T18:54:00Z"/>
            </w:rPr>
          </w:rPrChange>
        </w:rPr>
      </w:pPr>
    </w:p>
    <w:p w14:paraId="39BDA1BC" w14:textId="77777777" w:rsidR="00D26196" w:rsidRPr="00D26196" w:rsidRDefault="00D26196">
      <w:pPr>
        <w:pStyle w:val="HTMLPreformatted"/>
        <w:divId w:val="2032412305"/>
        <w:rPr>
          <w:ins w:id="26927" w:author="shorny" w:date="2014-06-09T18:54:00Z"/>
          <w:rStyle w:val="comment1"/>
          <w:sz w:val="18"/>
          <w:rPrChange w:id="26928" w:author="shorny" w:date="2014-06-09T18:55:00Z">
            <w:rPr>
              <w:ins w:id="26929" w:author="shorny" w:date="2014-06-09T18:54:00Z"/>
              <w:rStyle w:val="comment1"/>
            </w:rPr>
          </w:rPrChange>
        </w:rPr>
      </w:pPr>
      <w:ins w:id="26930" w:author="shorny" w:date="2014-06-09T18:54:00Z">
        <w:r w:rsidRPr="00D26196">
          <w:rPr>
            <w:rStyle w:val="comment1"/>
            <w:sz w:val="18"/>
            <w:rPrChange w:id="26931" w:author="shorny" w:date="2014-06-09T18:55:00Z">
              <w:rPr>
                <w:rStyle w:val="comment1"/>
              </w:rPr>
            </w:rPrChange>
          </w:rPr>
          <w:t>-- -----------------------------------------------------------------------------</w:t>
        </w:r>
      </w:ins>
    </w:p>
    <w:p w14:paraId="3AF2725A" w14:textId="77777777" w:rsidR="00D26196" w:rsidRPr="00D26196" w:rsidRDefault="00D26196">
      <w:pPr>
        <w:pStyle w:val="HTMLPreformatted"/>
        <w:divId w:val="2032412305"/>
        <w:rPr>
          <w:ins w:id="26932" w:author="shorny" w:date="2014-06-09T18:54:00Z"/>
          <w:rStyle w:val="comment1"/>
          <w:sz w:val="18"/>
          <w:rPrChange w:id="26933" w:author="shorny" w:date="2014-06-09T18:55:00Z">
            <w:rPr>
              <w:ins w:id="26934" w:author="shorny" w:date="2014-06-09T18:54:00Z"/>
              <w:rStyle w:val="comment1"/>
            </w:rPr>
          </w:rPrChange>
        </w:rPr>
      </w:pPr>
      <w:ins w:id="26935" w:author="shorny" w:date="2014-06-09T18:54:00Z">
        <w:r w:rsidRPr="00D26196">
          <w:rPr>
            <w:rStyle w:val="comment1"/>
            <w:sz w:val="18"/>
            <w:rPrChange w:id="26936" w:author="shorny" w:date="2014-06-09T18:55:00Z">
              <w:rPr>
                <w:rStyle w:val="comment1"/>
              </w:rPr>
            </w:rPrChange>
          </w:rPr>
          <w:t>-- u) List all applications waiting for supervisor agreement</w:t>
        </w:r>
      </w:ins>
    </w:p>
    <w:p w14:paraId="0219C45C" w14:textId="77777777" w:rsidR="00D26196" w:rsidRPr="00D26196" w:rsidRDefault="00D26196">
      <w:pPr>
        <w:pStyle w:val="HTMLPreformatted"/>
        <w:divId w:val="2032412305"/>
        <w:rPr>
          <w:ins w:id="26937" w:author="shorny" w:date="2014-06-09T18:54:00Z"/>
          <w:sz w:val="18"/>
          <w:rPrChange w:id="26938" w:author="shorny" w:date="2014-06-09T18:55:00Z">
            <w:rPr>
              <w:ins w:id="26939" w:author="shorny" w:date="2014-06-09T18:54:00Z"/>
            </w:rPr>
          </w:rPrChange>
        </w:rPr>
      </w:pPr>
      <w:ins w:id="26940" w:author="shorny" w:date="2014-06-09T18:54:00Z">
        <w:r w:rsidRPr="00D26196">
          <w:rPr>
            <w:rStyle w:val="keyword1"/>
            <w:sz w:val="18"/>
            <w:rPrChange w:id="26941" w:author="shorny" w:date="2014-06-09T18:55:00Z">
              <w:rPr>
                <w:rStyle w:val="keyword1"/>
              </w:rPr>
            </w:rPrChange>
          </w:rPr>
          <w:t>CREATE</w:t>
        </w:r>
        <w:r w:rsidRPr="00D26196">
          <w:rPr>
            <w:sz w:val="18"/>
            <w:rPrChange w:id="26942" w:author="shorny" w:date="2014-06-09T18:55:00Z">
              <w:rPr/>
            </w:rPrChange>
          </w:rPr>
          <w:t xml:space="preserve"> </w:t>
        </w:r>
        <w:r w:rsidRPr="00D26196">
          <w:rPr>
            <w:rStyle w:val="keyword1"/>
            <w:sz w:val="18"/>
            <w:rPrChange w:id="26943" w:author="shorny" w:date="2014-06-09T18:55:00Z">
              <w:rPr>
                <w:rStyle w:val="keyword1"/>
              </w:rPr>
            </w:rPrChange>
          </w:rPr>
          <w:t>PROCEDURE</w:t>
        </w:r>
        <w:r w:rsidRPr="00D26196">
          <w:rPr>
            <w:sz w:val="18"/>
            <w:rPrChange w:id="26944" w:author="shorny" w:date="2014-06-09T18:55:00Z">
              <w:rPr/>
            </w:rPrChange>
          </w:rPr>
          <w:t xml:space="preserve"> </w:t>
        </w:r>
        <w:r w:rsidRPr="00D26196">
          <w:rPr>
            <w:rStyle w:val="function-name1"/>
            <w:sz w:val="18"/>
            <w:rPrChange w:id="26945" w:author="shorny" w:date="2014-06-09T18:55:00Z">
              <w:rPr>
                <w:rStyle w:val="function-name1"/>
              </w:rPr>
            </w:rPrChange>
          </w:rPr>
          <w:t>test_utrans_</w:t>
        </w:r>
        <w:proofErr w:type="gramStart"/>
        <w:r w:rsidRPr="00D26196">
          <w:rPr>
            <w:rStyle w:val="function-name1"/>
            <w:sz w:val="18"/>
            <w:rPrChange w:id="26946" w:author="shorny" w:date="2014-06-09T18:55:00Z">
              <w:rPr>
                <w:rStyle w:val="function-name1"/>
              </w:rPr>
            </w:rPrChange>
          </w:rPr>
          <w:t>u</w:t>
        </w:r>
        <w:r w:rsidRPr="00D26196">
          <w:rPr>
            <w:sz w:val="18"/>
            <w:rPrChange w:id="26947" w:author="shorny" w:date="2014-06-09T18:55:00Z">
              <w:rPr/>
            </w:rPrChange>
          </w:rPr>
          <w:t>()</w:t>
        </w:r>
        <w:proofErr w:type="gramEnd"/>
        <w:r w:rsidRPr="00D26196">
          <w:rPr>
            <w:sz w:val="18"/>
            <w:rPrChange w:id="26948" w:author="shorny" w:date="2014-06-09T18:55:00Z">
              <w:rPr/>
            </w:rPrChange>
          </w:rPr>
          <w:t xml:space="preserve"> </w:t>
        </w:r>
      </w:ins>
    </w:p>
    <w:p w14:paraId="318EB2D9" w14:textId="77777777" w:rsidR="00D26196" w:rsidRPr="00D26196" w:rsidRDefault="00D26196">
      <w:pPr>
        <w:pStyle w:val="HTMLPreformatted"/>
        <w:divId w:val="2032412305"/>
        <w:rPr>
          <w:ins w:id="26949" w:author="shorny" w:date="2014-06-09T18:54:00Z"/>
          <w:sz w:val="18"/>
          <w:rPrChange w:id="26950" w:author="shorny" w:date="2014-06-09T18:55:00Z">
            <w:rPr>
              <w:ins w:id="26951" w:author="shorny" w:date="2014-06-09T18:54:00Z"/>
            </w:rPr>
          </w:rPrChange>
        </w:rPr>
      </w:pPr>
      <w:ins w:id="26952" w:author="shorny" w:date="2014-06-09T18:54:00Z">
        <w:r w:rsidRPr="00D26196">
          <w:rPr>
            <w:rStyle w:val="keyword1"/>
            <w:sz w:val="18"/>
            <w:rPrChange w:id="26953" w:author="shorny" w:date="2014-06-09T18:55:00Z">
              <w:rPr>
                <w:rStyle w:val="keyword1"/>
              </w:rPr>
            </w:rPrChange>
          </w:rPr>
          <w:t>BEGIN</w:t>
        </w:r>
      </w:ins>
    </w:p>
    <w:p w14:paraId="4A6FF5DE" w14:textId="77777777" w:rsidR="00D26196" w:rsidRPr="00D26196" w:rsidRDefault="00D26196">
      <w:pPr>
        <w:pStyle w:val="HTMLPreformatted"/>
        <w:divId w:val="2032412305"/>
        <w:rPr>
          <w:ins w:id="26954" w:author="shorny" w:date="2014-06-09T18:54:00Z"/>
          <w:sz w:val="18"/>
          <w:rPrChange w:id="26955" w:author="shorny" w:date="2014-06-09T18:55:00Z">
            <w:rPr>
              <w:ins w:id="26956" w:author="shorny" w:date="2014-06-09T18:54:00Z"/>
            </w:rPr>
          </w:rPrChange>
        </w:rPr>
      </w:pPr>
    </w:p>
    <w:p w14:paraId="4438179F" w14:textId="77777777" w:rsidR="00D26196" w:rsidRPr="00D26196" w:rsidRDefault="00D26196">
      <w:pPr>
        <w:pStyle w:val="HTMLPreformatted"/>
        <w:divId w:val="2032412305"/>
        <w:rPr>
          <w:ins w:id="26957" w:author="shorny" w:date="2014-06-09T18:54:00Z"/>
          <w:rStyle w:val="comment1"/>
          <w:sz w:val="18"/>
          <w:rPrChange w:id="26958" w:author="shorny" w:date="2014-06-09T18:55:00Z">
            <w:rPr>
              <w:ins w:id="26959" w:author="shorny" w:date="2014-06-09T18:54:00Z"/>
              <w:rStyle w:val="comment1"/>
            </w:rPr>
          </w:rPrChange>
        </w:rPr>
      </w:pPr>
      <w:ins w:id="26960" w:author="shorny" w:date="2014-06-09T18:54:00Z">
        <w:r w:rsidRPr="00D26196">
          <w:rPr>
            <w:sz w:val="18"/>
            <w:rPrChange w:id="26961" w:author="shorny" w:date="2014-06-09T18:55:00Z">
              <w:rPr/>
            </w:rPrChange>
          </w:rPr>
          <w:t xml:space="preserve">  </w:t>
        </w:r>
        <w:r w:rsidRPr="00D26196">
          <w:rPr>
            <w:rStyle w:val="comment1"/>
            <w:sz w:val="18"/>
            <w:rPrChange w:id="26962" w:author="shorny" w:date="2014-06-09T18:55:00Z">
              <w:rPr>
                <w:rStyle w:val="comment1"/>
              </w:rPr>
            </w:rPrChange>
          </w:rPr>
          <w:t>-- run the query for this test and create a temporary table for results</w:t>
        </w:r>
      </w:ins>
    </w:p>
    <w:p w14:paraId="36EEFDA9" w14:textId="77777777" w:rsidR="00D26196" w:rsidRPr="00D26196" w:rsidRDefault="00D26196">
      <w:pPr>
        <w:pStyle w:val="HTMLPreformatted"/>
        <w:divId w:val="2032412305"/>
        <w:rPr>
          <w:ins w:id="26963" w:author="shorny" w:date="2014-06-09T18:54:00Z"/>
          <w:sz w:val="18"/>
          <w:rPrChange w:id="26964" w:author="shorny" w:date="2014-06-09T18:55:00Z">
            <w:rPr>
              <w:ins w:id="26965" w:author="shorny" w:date="2014-06-09T18:54:00Z"/>
            </w:rPr>
          </w:rPrChange>
        </w:rPr>
      </w:pPr>
      <w:ins w:id="26966" w:author="shorny" w:date="2014-06-09T18:54:00Z">
        <w:r w:rsidRPr="00D26196">
          <w:rPr>
            <w:sz w:val="18"/>
            <w:rPrChange w:id="26967" w:author="shorny" w:date="2014-06-09T18:55:00Z">
              <w:rPr/>
            </w:rPrChange>
          </w:rPr>
          <w:t xml:space="preserve">  </w:t>
        </w:r>
        <w:r w:rsidRPr="00D26196">
          <w:rPr>
            <w:rStyle w:val="keyword1"/>
            <w:sz w:val="18"/>
            <w:rPrChange w:id="26968" w:author="shorny" w:date="2014-06-09T18:55:00Z">
              <w:rPr>
                <w:rStyle w:val="keyword1"/>
              </w:rPr>
            </w:rPrChange>
          </w:rPr>
          <w:t>CREATE</w:t>
        </w:r>
        <w:r w:rsidRPr="00D26196">
          <w:rPr>
            <w:sz w:val="18"/>
            <w:rPrChange w:id="26969" w:author="shorny" w:date="2014-06-09T18:55:00Z">
              <w:rPr/>
            </w:rPrChange>
          </w:rPr>
          <w:t xml:space="preserve"> </w:t>
        </w:r>
        <w:r w:rsidRPr="00D26196">
          <w:rPr>
            <w:rStyle w:val="keyword1"/>
            <w:sz w:val="18"/>
            <w:rPrChange w:id="26970" w:author="shorny" w:date="2014-06-09T18:55:00Z">
              <w:rPr>
                <w:rStyle w:val="keyword1"/>
              </w:rPr>
            </w:rPrChange>
          </w:rPr>
          <w:t>TEMPORARY</w:t>
        </w:r>
        <w:r w:rsidRPr="00D26196">
          <w:rPr>
            <w:sz w:val="18"/>
            <w:rPrChange w:id="26971" w:author="shorny" w:date="2014-06-09T18:55:00Z">
              <w:rPr/>
            </w:rPrChange>
          </w:rPr>
          <w:t xml:space="preserve"> </w:t>
        </w:r>
        <w:r w:rsidRPr="00D26196">
          <w:rPr>
            <w:rStyle w:val="keyword1"/>
            <w:sz w:val="18"/>
            <w:rPrChange w:id="26972" w:author="shorny" w:date="2014-06-09T18:55:00Z">
              <w:rPr>
                <w:rStyle w:val="keyword1"/>
              </w:rPr>
            </w:rPrChange>
          </w:rPr>
          <w:t>TABLE</w:t>
        </w:r>
        <w:r w:rsidRPr="00D26196">
          <w:rPr>
            <w:sz w:val="18"/>
            <w:rPrChange w:id="26973" w:author="shorny" w:date="2014-06-09T18:55:00Z">
              <w:rPr/>
            </w:rPrChange>
          </w:rPr>
          <w:t xml:space="preserve"> </w:t>
        </w:r>
        <w:r w:rsidRPr="00D26196">
          <w:rPr>
            <w:rStyle w:val="function-name1"/>
            <w:sz w:val="18"/>
            <w:rPrChange w:id="26974" w:author="shorny" w:date="2014-06-09T18:55:00Z">
              <w:rPr>
                <w:rStyle w:val="function-name1"/>
              </w:rPr>
            </w:rPrChange>
          </w:rPr>
          <w:t>utrans_u_actuals</w:t>
        </w:r>
      </w:ins>
    </w:p>
    <w:p w14:paraId="09862081" w14:textId="77777777" w:rsidR="00D26196" w:rsidRPr="00D26196" w:rsidRDefault="00D26196">
      <w:pPr>
        <w:pStyle w:val="HTMLPreformatted"/>
        <w:divId w:val="2032412305"/>
        <w:rPr>
          <w:ins w:id="26975" w:author="shorny" w:date="2014-06-09T18:54:00Z"/>
          <w:sz w:val="18"/>
          <w:rPrChange w:id="26976" w:author="shorny" w:date="2014-06-09T18:55:00Z">
            <w:rPr>
              <w:ins w:id="26977" w:author="shorny" w:date="2014-06-09T18:54:00Z"/>
            </w:rPr>
          </w:rPrChange>
        </w:rPr>
      </w:pPr>
      <w:ins w:id="26978" w:author="shorny" w:date="2014-06-09T18:54:00Z">
        <w:r w:rsidRPr="00D26196">
          <w:rPr>
            <w:sz w:val="18"/>
            <w:rPrChange w:id="26979" w:author="shorny" w:date="2014-06-09T18:55:00Z">
              <w:rPr/>
            </w:rPrChange>
          </w:rPr>
          <w:t xml:space="preserve">  </w:t>
        </w:r>
        <w:r w:rsidRPr="00D26196">
          <w:rPr>
            <w:rStyle w:val="keyword1"/>
            <w:sz w:val="18"/>
            <w:rPrChange w:id="26980" w:author="shorny" w:date="2014-06-09T18:55:00Z">
              <w:rPr>
                <w:rStyle w:val="keyword1"/>
              </w:rPr>
            </w:rPrChange>
          </w:rPr>
          <w:t>SELECT</w:t>
        </w:r>
        <w:r w:rsidRPr="00D26196">
          <w:rPr>
            <w:sz w:val="18"/>
            <w:rPrChange w:id="26981" w:author="shorny" w:date="2014-06-09T18:55:00Z">
              <w:rPr/>
            </w:rPrChange>
          </w:rPr>
          <w:t xml:space="preserve"> Agg.ApplicationID </w:t>
        </w:r>
        <w:r w:rsidRPr="00D26196">
          <w:rPr>
            <w:rStyle w:val="keyword1"/>
            <w:sz w:val="18"/>
            <w:rPrChange w:id="26982" w:author="shorny" w:date="2014-06-09T18:55:00Z">
              <w:rPr>
                <w:rStyle w:val="keyword1"/>
              </w:rPr>
            </w:rPrChange>
          </w:rPr>
          <w:t>FROM</w:t>
        </w:r>
      </w:ins>
    </w:p>
    <w:p w14:paraId="79999BBF" w14:textId="77777777" w:rsidR="00D26196" w:rsidRPr="00D26196" w:rsidRDefault="00D26196">
      <w:pPr>
        <w:pStyle w:val="HTMLPreformatted"/>
        <w:divId w:val="2032412305"/>
        <w:rPr>
          <w:ins w:id="26983" w:author="shorny" w:date="2014-06-09T18:54:00Z"/>
          <w:sz w:val="18"/>
          <w:rPrChange w:id="26984" w:author="shorny" w:date="2014-06-09T18:55:00Z">
            <w:rPr>
              <w:ins w:id="26985" w:author="shorny" w:date="2014-06-09T18:54:00Z"/>
            </w:rPr>
          </w:rPrChange>
        </w:rPr>
      </w:pPr>
      <w:ins w:id="26986" w:author="shorny" w:date="2014-06-09T18:54:00Z">
        <w:r w:rsidRPr="00D26196">
          <w:rPr>
            <w:sz w:val="18"/>
            <w:rPrChange w:id="26987" w:author="shorny" w:date="2014-06-09T18:55:00Z">
              <w:rPr/>
            </w:rPrChange>
          </w:rPr>
          <w:t xml:space="preserve">    (</w:t>
        </w:r>
        <w:r w:rsidRPr="00D26196">
          <w:rPr>
            <w:rStyle w:val="keyword1"/>
            <w:sz w:val="18"/>
            <w:rPrChange w:id="26988" w:author="shorny" w:date="2014-06-09T18:55:00Z">
              <w:rPr>
                <w:rStyle w:val="keyword1"/>
              </w:rPr>
            </w:rPrChange>
          </w:rPr>
          <w:t>SELECT</w:t>
        </w:r>
        <w:r w:rsidRPr="00D26196">
          <w:rPr>
            <w:sz w:val="18"/>
            <w:rPrChange w:id="26989" w:author="shorny" w:date="2014-06-09T18:55:00Z">
              <w:rPr/>
            </w:rPrChange>
          </w:rPr>
          <w:t xml:space="preserve"> </w:t>
        </w:r>
      </w:ins>
    </w:p>
    <w:p w14:paraId="14F8F902" w14:textId="77777777" w:rsidR="00D26196" w:rsidRPr="00D26196" w:rsidRDefault="00D26196">
      <w:pPr>
        <w:pStyle w:val="HTMLPreformatted"/>
        <w:divId w:val="2032412305"/>
        <w:rPr>
          <w:ins w:id="26990" w:author="shorny" w:date="2014-06-09T18:54:00Z"/>
          <w:sz w:val="18"/>
          <w:rPrChange w:id="26991" w:author="shorny" w:date="2014-06-09T18:55:00Z">
            <w:rPr>
              <w:ins w:id="26992" w:author="shorny" w:date="2014-06-09T18:54:00Z"/>
            </w:rPr>
          </w:rPrChange>
        </w:rPr>
      </w:pPr>
      <w:ins w:id="26993" w:author="shorny" w:date="2014-06-09T18:54:00Z">
        <w:r w:rsidRPr="00D26196">
          <w:rPr>
            <w:sz w:val="18"/>
            <w:rPrChange w:id="26994" w:author="shorny" w:date="2014-06-09T18:55:00Z">
              <w:rPr/>
            </w:rPrChange>
          </w:rPr>
          <w:t xml:space="preserve">       App.ApplicationID, </w:t>
        </w:r>
      </w:ins>
    </w:p>
    <w:p w14:paraId="2E75768D" w14:textId="77777777" w:rsidR="00D26196" w:rsidRPr="00D26196" w:rsidRDefault="00D26196">
      <w:pPr>
        <w:pStyle w:val="HTMLPreformatted"/>
        <w:divId w:val="2032412305"/>
        <w:rPr>
          <w:ins w:id="26995" w:author="shorny" w:date="2014-06-09T18:54:00Z"/>
          <w:sz w:val="18"/>
          <w:rPrChange w:id="26996" w:author="shorny" w:date="2014-06-09T18:55:00Z">
            <w:rPr>
              <w:ins w:id="26997" w:author="shorny" w:date="2014-06-09T18:54:00Z"/>
            </w:rPr>
          </w:rPrChange>
        </w:rPr>
      </w:pPr>
      <w:ins w:id="26998" w:author="shorny" w:date="2014-06-09T18:54:00Z">
        <w:r w:rsidRPr="00D26196">
          <w:rPr>
            <w:sz w:val="18"/>
            <w:rPrChange w:id="26999" w:author="shorny" w:date="2014-06-09T18:55:00Z">
              <w:rPr/>
            </w:rPrChange>
          </w:rPr>
          <w:t xml:space="preserve">       Super.StaffID, </w:t>
        </w:r>
      </w:ins>
    </w:p>
    <w:p w14:paraId="6B51DB3B" w14:textId="77777777" w:rsidR="00D26196" w:rsidRPr="00D26196" w:rsidRDefault="00D26196">
      <w:pPr>
        <w:pStyle w:val="HTMLPreformatted"/>
        <w:divId w:val="2032412305"/>
        <w:rPr>
          <w:ins w:id="27000" w:author="shorny" w:date="2014-06-09T18:54:00Z"/>
          <w:sz w:val="18"/>
          <w:rPrChange w:id="27001" w:author="shorny" w:date="2014-06-09T18:55:00Z">
            <w:rPr>
              <w:ins w:id="27002" w:author="shorny" w:date="2014-06-09T18:54:00Z"/>
            </w:rPr>
          </w:rPrChange>
        </w:rPr>
      </w:pPr>
      <w:ins w:id="27003" w:author="shorny" w:date="2014-06-09T18:54:00Z">
        <w:r w:rsidRPr="00D26196">
          <w:rPr>
            <w:sz w:val="18"/>
            <w:rPrChange w:id="27004" w:author="shorny" w:date="2014-06-09T18:55:00Z">
              <w:rPr/>
            </w:rPrChange>
          </w:rPr>
          <w:t xml:space="preserve">       Super.PrimarySupervisor, </w:t>
        </w:r>
      </w:ins>
    </w:p>
    <w:p w14:paraId="3E5468BC" w14:textId="77777777" w:rsidR="00D26196" w:rsidRPr="00D26196" w:rsidRDefault="00D26196">
      <w:pPr>
        <w:pStyle w:val="HTMLPreformatted"/>
        <w:divId w:val="2032412305"/>
        <w:rPr>
          <w:ins w:id="27005" w:author="shorny" w:date="2014-06-09T18:54:00Z"/>
          <w:sz w:val="18"/>
          <w:rPrChange w:id="27006" w:author="shorny" w:date="2014-06-09T18:55:00Z">
            <w:rPr>
              <w:ins w:id="27007" w:author="shorny" w:date="2014-06-09T18:54:00Z"/>
            </w:rPr>
          </w:rPrChange>
        </w:rPr>
      </w:pPr>
      <w:ins w:id="27008" w:author="shorny" w:date="2014-06-09T18:54:00Z">
        <w:r w:rsidRPr="00D26196">
          <w:rPr>
            <w:sz w:val="18"/>
            <w:rPrChange w:id="27009" w:author="shorny" w:date="2014-06-09T18:55:00Z">
              <w:rPr/>
            </w:rPrChange>
          </w:rPr>
          <w:t xml:space="preserve">       </w:t>
        </w:r>
        <w:proofErr w:type="gramStart"/>
        <w:r w:rsidRPr="00D26196">
          <w:rPr>
            <w:rStyle w:val="builtin1"/>
            <w:sz w:val="18"/>
            <w:rPrChange w:id="27010" w:author="shorny" w:date="2014-06-09T18:55:00Z">
              <w:rPr>
                <w:rStyle w:val="builtin1"/>
              </w:rPr>
            </w:rPrChange>
          </w:rPr>
          <w:t>SUM</w:t>
        </w:r>
        <w:r w:rsidRPr="00D26196">
          <w:rPr>
            <w:sz w:val="18"/>
            <w:rPrChange w:id="27011" w:author="shorny" w:date="2014-06-09T18:55:00Z">
              <w:rPr/>
            </w:rPrChange>
          </w:rPr>
          <w:t>(</w:t>
        </w:r>
        <w:proofErr w:type="gramEnd"/>
        <w:r w:rsidRPr="00D26196">
          <w:rPr>
            <w:sz w:val="18"/>
            <w:rPrChange w:id="27012" w:author="shorny" w:date="2014-06-09T18:55:00Z">
              <w:rPr/>
            </w:rPrChange>
          </w:rPr>
          <w:t xml:space="preserve">Super.PrimarySupervisor) </w:t>
        </w:r>
        <w:r w:rsidRPr="00D26196">
          <w:rPr>
            <w:rStyle w:val="keyword1"/>
            <w:sz w:val="18"/>
            <w:rPrChange w:id="27013" w:author="shorny" w:date="2014-06-09T18:55:00Z">
              <w:rPr>
                <w:rStyle w:val="keyword1"/>
              </w:rPr>
            </w:rPrChange>
          </w:rPr>
          <w:t>AS</w:t>
        </w:r>
        <w:r w:rsidRPr="00D26196">
          <w:rPr>
            <w:sz w:val="18"/>
            <w:rPrChange w:id="27014" w:author="shorny" w:date="2014-06-09T18:55:00Z">
              <w:rPr/>
            </w:rPrChange>
          </w:rPr>
          <w:t xml:space="preserve"> PriSuperSum</w:t>
        </w:r>
      </w:ins>
    </w:p>
    <w:p w14:paraId="4742C957" w14:textId="77777777" w:rsidR="00D26196" w:rsidRPr="00D26196" w:rsidRDefault="00D26196">
      <w:pPr>
        <w:pStyle w:val="HTMLPreformatted"/>
        <w:divId w:val="2032412305"/>
        <w:rPr>
          <w:ins w:id="27015" w:author="shorny" w:date="2014-06-09T18:54:00Z"/>
          <w:sz w:val="18"/>
          <w:rPrChange w:id="27016" w:author="shorny" w:date="2014-06-09T18:55:00Z">
            <w:rPr>
              <w:ins w:id="27017" w:author="shorny" w:date="2014-06-09T18:54:00Z"/>
            </w:rPr>
          </w:rPrChange>
        </w:rPr>
      </w:pPr>
      <w:ins w:id="27018" w:author="shorny" w:date="2014-06-09T18:54:00Z">
        <w:r w:rsidRPr="00D26196">
          <w:rPr>
            <w:sz w:val="18"/>
            <w:rPrChange w:id="27019" w:author="shorny" w:date="2014-06-09T18:55:00Z">
              <w:rPr/>
            </w:rPrChange>
          </w:rPr>
          <w:t xml:space="preserve">     </w:t>
        </w:r>
        <w:r w:rsidRPr="00D26196">
          <w:rPr>
            <w:rStyle w:val="keyword1"/>
            <w:sz w:val="18"/>
            <w:rPrChange w:id="27020" w:author="shorny" w:date="2014-06-09T18:55:00Z">
              <w:rPr>
                <w:rStyle w:val="keyword1"/>
              </w:rPr>
            </w:rPrChange>
          </w:rPr>
          <w:t>FROM</w:t>
        </w:r>
        <w:r w:rsidRPr="00D26196">
          <w:rPr>
            <w:sz w:val="18"/>
            <w:rPrChange w:id="27021" w:author="shorny" w:date="2014-06-09T18:55:00Z">
              <w:rPr/>
            </w:rPrChange>
          </w:rPr>
          <w:t xml:space="preserve"> rhd.Application App</w:t>
        </w:r>
      </w:ins>
    </w:p>
    <w:p w14:paraId="6832EEA9" w14:textId="77777777" w:rsidR="00D26196" w:rsidRPr="00D26196" w:rsidRDefault="00D26196">
      <w:pPr>
        <w:pStyle w:val="HTMLPreformatted"/>
        <w:divId w:val="2032412305"/>
        <w:rPr>
          <w:ins w:id="27022" w:author="shorny" w:date="2014-06-09T18:54:00Z"/>
          <w:sz w:val="18"/>
          <w:rPrChange w:id="27023" w:author="shorny" w:date="2014-06-09T18:55:00Z">
            <w:rPr>
              <w:ins w:id="27024" w:author="shorny" w:date="2014-06-09T18:54:00Z"/>
            </w:rPr>
          </w:rPrChange>
        </w:rPr>
      </w:pPr>
      <w:ins w:id="27025" w:author="shorny" w:date="2014-06-09T18:54:00Z">
        <w:r w:rsidRPr="00D26196">
          <w:rPr>
            <w:sz w:val="18"/>
            <w:rPrChange w:id="27026" w:author="shorny" w:date="2014-06-09T18:55:00Z">
              <w:rPr/>
            </w:rPrChange>
          </w:rPr>
          <w:t xml:space="preserve">     </w:t>
        </w:r>
        <w:r w:rsidRPr="00D26196">
          <w:rPr>
            <w:rStyle w:val="keyword1"/>
            <w:sz w:val="18"/>
            <w:rPrChange w:id="27027" w:author="shorny" w:date="2014-06-09T18:55:00Z">
              <w:rPr>
                <w:rStyle w:val="keyword1"/>
              </w:rPr>
            </w:rPrChange>
          </w:rPr>
          <w:t>LEFT</w:t>
        </w:r>
        <w:r w:rsidRPr="00D26196">
          <w:rPr>
            <w:sz w:val="18"/>
            <w:rPrChange w:id="27028" w:author="shorny" w:date="2014-06-09T18:55:00Z">
              <w:rPr/>
            </w:rPrChange>
          </w:rPr>
          <w:t xml:space="preserve"> </w:t>
        </w:r>
        <w:r w:rsidRPr="00D26196">
          <w:rPr>
            <w:rStyle w:val="keyword1"/>
            <w:sz w:val="18"/>
            <w:rPrChange w:id="27029" w:author="shorny" w:date="2014-06-09T18:55:00Z">
              <w:rPr>
                <w:rStyle w:val="keyword1"/>
              </w:rPr>
            </w:rPrChange>
          </w:rPr>
          <w:t>OUTER</w:t>
        </w:r>
        <w:r w:rsidRPr="00D26196">
          <w:rPr>
            <w:sz w:val="18"/>
            <w:rPrChange w:id="27030" w:author="shorny" w:date="2014-06-09T18:55:00Z">
              <w:rPr/>
            </w:rPrChange>
          </w:rPr>
          <w:t xml:space="preserve"> </w:t>
        </w:r>
        <w:r w:rsidRPr="00D26196">
          <w:rPr>
            <w:rStyle w:val="keyword1"/>
            <w:sz w:val="18"/>
            <w:rPrChange w:id="27031" w:author="shorny" w:date="2014-06-09T18:55:00Z">
              <w:rPr>
                <w:rStyle w:val="keyword1"/>
              </w:rPr>
            </w:rPrChange>
          </w:rPr>
          <w:t>JOIN</w:t>
        </w:r>
        <w:r w:rsidRPr="00D26196">
          <w:rPr>
            <w:sz w:val="18"/>
            <w:rPrChange w:id="27032" w:author="shorny" w:date="2014-06-09T18:55:00Z">
              <w:rPr/>
            </w:rPrChange>
          </w:rPr>
          <w:t xml:space="preserve"> rhd</w:t>
        </w:r>
        <w:proofErr w:type="gramStart"/>
        <w:r w:rsidRPr="00D26196">
          <w:rPr>
            <w:sz w:val="18"/>
            <w:rPrChange w:id="27033" w:author="shorny" w:date="2014-06-09T18:55:00Z">
              <w:rPr/>
            </w:rPrChange>
          </w:rPr>
          <w:t>.`</w:t>
        </w:r>
        <w:proofErr w:type="gramEnd"/>
        <w:r w:rsidRPr="00D26196">
          <w:rPr>
            <w:sz w:val="18"/>
            <w:rPrChange w:id="27034" w:author="shorny" w:date="2014-06-09T18:55:00Z">
              <w:rPr/>
            </w:rPrChange>
          </w:rPr>
          <w:t xml:space="preserve">Supervise </w:t>
        </w:r>
        <w:r w:rsidRPr="00D26196">
          <w:rPr>
            <w:rStyle w:val="keyword1"/>
            <w:sz w:val="18"/>
            <w:rPrChange w:id="27035" w:author="shorny" w:date="2014-06-09T18:55:00Z">
              <w:rPr>
                <w:rStyle w:val="keyword1"/>
              </w:rPr>
            </w:rPrChange>
          </w:rPr>
          <w:t>as</w:t>
        </w:r>
        <w:r w:rsidRPr="00D26196">
          <w:rPr>
            <w:sz w:val="18"/>
            <w:rPrChange w:id="27036" w:author="shorny" w:date="2014-06-09T18:55:00Z">
              <w:rPr/>
            </w:rPrChange>
          </w:rPr>
          <w:t>` Super</w:t>
        </w:r>
      </w:ins>
    </w:p>
    <w:p w14:paraId="04FAC45B" w14:textId="77777777" w:rsidR="00D26196" w:rsidRPr="00D26196" w:rsidRDefault="00D26196">
      <w:pPr>
        <w:pStyle w:val="HTMLPreformatted"/>
        <w:divId w:val="2032412305"/>
        <w:rPr>
          <w:ins w:id="27037" w:author="shorny" w:date="2014-06-09T18:54:00Z"/>
          <w:sz w:val="18"/>
          <w:rPrChange w:id="27038" w:author="shorny" w:date="2014-06-09T18:55:00Z">
            <w:rPr>
              <w:ins w:id="27039" w:author="shorny" w:date="2014-06-09T18:54:00Z"/>
            </w:rPr>
          </w:rPrChange>
        </w:rPr>
      </w:pPr>
      <w:ins w:id="27040" w:author="shorny" w:date="2014-06-09T18:54:00Z">
        <w:r w:rsidRPr="00D26196">
          <w:rPr>
            <w:sz w:val="18"/>
            <w:rPrChange w:id="27041" w:author="shorny" w:date="2014-06-09T18:55:00Z">
              <w:rPr/>
            </w:rPrChange>
          </w:rPr>
          <w:t xml:space="preserve">       </w:t>
        </w:r>
        <w:r w:rsidRPr="00D26196">
          <w:rPr>
            <w:rStyle w:val="keyword1"/>
            <w:sz w:val="18"/>
            <w:rPrChange w:id="27042" w:author="shorny" w:date="2014-06-09T18:55:00Z">
              <w:rPr>
                <w:rStyle w:val="keyword1"/>
              </w:rPr>
            </w:rPrChange>
          </w:rPr>
          <w:t>ON</w:t>
        </w:r>
        <w:r w:rsidRPr="00D26196">
          <w:rPr>
            <w:sz w:val="18"/>
            <w:rPrChange w:id="27043" w:author="shorny" w:date="2014-06-09T18:55:00Z">
              <w:rPr/>
            </w:rPrChange>
          </w:rPr>
          <w:t xml:space="preserve"> Super.ApplicationID = App.ApplicationID </w:t>
        </w:r>
      </w:ins>
    </w:p>
    <w:p w14:paraId="234B8D4F" w14:textId="77777777" w:rsidR="00D26196" w:rsidRPr="00D26196" w:rsidRDefault="00D26196">
      <w:pPr>
        <w:pStyle w:val="HTMLPreformatted"/>
        <w:divId w:val="2032412305"/>
        <w:rPr>
          <w:ins w:id="27044" w:author="shorny" w:date="2014-06-09T18:54:00Z"/>
          <w:sz w:val="18"/>
          <w:rPrChange w:id="27045" w:author="shorny" w:date="2014-06-09T18:55:00Z">
            <w:rPr>
              <w:ins w:id="27046" w:author="shorny" w:date="2014-06-09T18:54:00Z"/>
            </w:rPr>
          </w:rPrChange>
        </w:rPr>
      </w:pPr>
      <w:ins w:id="27047" w:author="shorny" w:date="2014-06-09T18:54:00Z">
        <w:r w:rsidRPr="00D26196">
          <w:rPr>
            <w:sz w:val="18"/>
            <w:rPrChange w:id="27048" w:author="shorny" w:date="2014-06-09T18:55:00Z">
              <w:rPr/>
            </w:rPrChange>
          </w:rPr>
          <w:t xml:space="preserve">     </w:t>
        </w:r>
        <w:r w:rsidRPr="00D26196">
          <w:rPr>
            <w:rStyle w:val="keyword1"/>
            <w:sz w:val="18"/>
            <w:rPrChange w:id="27049" w:author="shorny" w:date="2014-06-09T18:55:00Z">
              <w:rPr>
                <w:rStyle w:val="keyword1"/>
              </w:rPr>
            </w:rPrChange>
          </w:rPr>
          <w:t>GROUP</w:t>
        </w:r>
        <w:r w:rsidRPr="00D26196">
          <w:rPr>
            <w:sz w:val="18"/>
            <w:rPrChange w:id="27050" w:author="shorny" w:date="2014-06-09T18:55:00Z">
              <w:rPr/>
            </w:rPrChange>
          </w:rPr>
          <w:t xml:space="preserve"> </w:t>
        </w:r>
        <w:r w:rsidRPr="00D26196">
          <w:rPr>
            <w:rStyle w:val="keyword1"/>
            <w:sz w:val="18"/>
            <w:rPrChange w:id="27051" w:author="shorny" w:date="2014-06-09T18:55:00Z">
              <w:rPr>
                <w:rStyle w:val="keyword1"/>
              </w:rPr>
            </w:rPrChange>
          </w:rPr>
          <w:t>BY</w:t>
        </w:r>
        <w:r w:rsidRPr="00D26196">
          <w:rPr>
            <w:sz w:val="18"/>
            <w:rPrChange w:id="27052" w:author="shorny" w:date="2014-06-09T18:55:00Z">
              <w:rPr/>
            </w:rPrChange>
          </w:rPr>
          <w:t xml:space="preserve"> App.ApplicationID) </w:t>
        </w:r>
      </w:ins>
    </w:p>
    <w:p w14:paraId="2478D6A9" w14:textId="77777777" w:rsidR="00D26196" w:rsidRPr="00D26196" w:rsidRDefault="00D26196">
      <w:pPr>
        <w:pStyle w:val="HTMLPreformatted"/>
        <w:divId w:val="2032412305"/>
        <w:rPr>
          <w:ins w:id="27053" w:author="shorny" w:date="2014-06-09T18:54:00Z"/>
          <w:sz w:val="18"/>
          <w:rPrChange w:id="27054" w:author="shorny" w:date="2014-06-09T18:55:00Z">
            <w:rPr>
              <w:ins w:id="27055" w:author="shorny" w:date="2014-06-09T18:54:00Z"/>
            </w:rPr>
          </w:rPrChange>
        </w:rPr>
      </w:pPr>
      <w:ins w:id="27056" w:author="shorny" w:date="2014-06-09T18:54:00Z">
        <w:r w:rsidRPr="00D26196">
          <w:rPr>
            <w:sz w:val="18"/>
            <w:rPrChange w:id="27057" w:author="shorny" w:date="2014-06-09T18:55:00Z">
              <w:rPr/>
            </w:rPrChange>
          </w:rPr>
          <w:t xml:space="preserve">    </w:t>
        </w:r>
        <w:r w:rsidRPr="00D26196">
          <w:rPr>
            <w:rStyle w:val="keyword1"/>
            <w:sz w:val="18"/>
            <w:rPrChange w:id="27058" w:author="shorny" w:date="2014-06-09T18:55:00Z">
              <w:rPr>
                <w:rStyle w:val="keyword1"/>
              </w:rPr>
            </w:rPrChange>
          </w:rPr>
          <w:t>AS</w:t>
        </w:r>
        <w:r w:rsidRPr="00D26196">
          <w:rPr>
            <w:sz w:val="18"/>
            <w:rPrChange w:id="27059" w:author="shorny" w:date="2014-06-09T18:55:00Z">
              <w:rPr/>
            </w:rPrChange>
          </w:rPr>
          <w:t xml:space="preserve"> Agg</w:t>
        </w:r>
      </w:ins>
    </w:p>
    <w:p w14:paraId="4ACFC565" w14:textId="77777777" w:rsidR="00D26196" w:rsidRPr="00D26196" w:rsidRDefault="00D26196">
      <w:pPr>
        <w:pStyle w:val="HTMLPreformatted"/>
        <w:divId w:val="2032412305"/>
        <w:rPr>
          <w:ins w:id="27060" w:author="shorny" w:date="2014-06-09T18:54:00Z"/>
          <w:sz w:val="18"/>
          <w:rPrChange w:id="27061" w:author="shorny" w:date="2014-06-09T18:55:00Z">
            <w:rPr>
              <w:ins w:id="27062" w:author="shorny" w:date="2014-06-09T18:54:00Z"/>
            </w:rPr>
          </w:rPrChange>
        </w:rPr>
      </w:pPr>
      <w:ins w:id="27063" w:author="shorny" w:date="2014-06-09T18:54:00Z">
        <w:r w:rsidRPr="00D26196">
          <w:rPr>
            <w:sz w:val="18"/>
            <w:rPrChange w:id="27064" w:author="shorny" w:date="2014-06-09T18:55:00Z">
              <w:rPr/>
            </w:rPrChange>
          </w:rPr>
          <w:t xml:space="preserve">  </w:t>
        </w:r>
        <w:r w:rsidRPr="00D26196">
          <w:rPr>
            <w:rStyle w:val="keyword1"/>
            <w:sz w:val="18"/>
            <w:rPrChange w:id="27065" w:author="shorny" w:date="2014-06-09T18:55:00Z">
              <w:rPr>
                <w:rStyle w:val="keyword1"/>
              </w:rPr>
            </w:rPrChange>
          </w:rPr>
          <w:t>WHERE</w:t>
        </w:r>
        <w:r w:rsidRPr="00D26196">
          <w:rPr>
            <w:sz w:val="18"/>
            <w:rPrChange w:id="27066" w:author="shorny" w:date="2014-06-09T18:55:00Z">
              <w:rPr/>
            </w:rPrChange>
          </w:rPr>
          <w:t xml:space="preserve"> Agg.PriSuperSum &lt;&gt; 1</w:t>
        </w:r>
      </w:ins>
    </w:p>
    <w:p w14:paraId="1FD48FC8" w14:textId="77777777" w:rsidR="00D26196" w:rsidRPr="00D26196" w:rsidRDefault="00D26196">
      <w:pPr>
        <w:pStyle w:val="HTMLPreformatted"/>
        <w:divId w:val="2032412305"/>
        <w:rPr>
          <w:ins w:id="27067" w:author="shorny" w:date="2014-06-09T18:54:00Z"/>
          <w:sz w:val="18"/>
          <w:rPrChange w:id="27068" w:author="shorny" w:date="2014-06-09T18:55:00Z">
            <w:rPr>
              <w:ins w:id="27069" w:author="shorny" w:date="2014-06-09T18:54:00Z"/>
            </w:rPr>
          </w:rPrChange>
        </w:rPr>
      </w:pPr>
      <w:ins w:id="27070" w:author="shorny" w:date="2014-06-09T18:54:00Z">
        <w:r w:rsidRPr="00D26196">
          <w:rPr>
            <w:sz w:val="18"/>
            <w:rPrChange w:id="27071" w:author="shorny" w:date="2014-06-09T18:55:00Z">
              <w:rPr/>
            </w:rPrChange>
          </w:rPr>
          <w:t xml:space="preserve">    </w:t>
        </w:r>
        <w:r w:rsidRPr="00D26196">
          <w:rPr>
            <w:rStyle w:val="keyword1"/>
            <w:sz w:val="18"/>
            <w:rPrChange w:id="27072" w:author="shorny" w:date="2014-06-09T18:55:00Z">
              <w:rPr>
                <w:rStyle w:val="keyword1"/>
              </w:rPr>
            </w:rPrChange>
          </w:rPr>
          <w:t>OR</w:t>
        </w:r>
        <w:r w:rsidRPr="00D26196">
          <w:rPr>
            <w:sz w:val="18"/>
            <w:rPrChange w:id="27073" w:author="shorny" w:date="2014-06-09T18:55:00Z">
              <w:rPr/>
            </w:rPrChange>
          </w:rPr>
          <w:t xml:space="preserve"> Agg.PriSuperSum </w:t>
        </w:r>
        <w:r w:rsidRPr="00D26196">
          <w:rPr>
            <w:rStyle w:val="keyword1"/>
            <w:sz w:val="18"/>
            <w:rPrChange w:id="27074" w:author="shorny" w:date="2014-06-09T18:55:00Z">
              <w:rPr>
                <w:rStyle w:val="keyword1"/>
              </w:rPr>
            </w:rPrChange>
          </w:rPr>
          <w:t>IS</w:t>
        </w:r>
        <w:r w:rsidRPr="00D26196">
          <w:rPr>
            <w:sz w:val="18"/>
            <w:rPrChange w:id="27075" w:author="shorny" w:date="2014-06-09T18:55:00Z">
              <w:rPr/>
            </w:rPrChange>
          </w:rPr>
          <w:t xml:space="preserve"> </w:t>
        </w:r>
        <w:proofErr w:type="gramStart"/>
        <w:r w:rsidRPr="00D26196">
          <w:rPr>
            <w:rStyle w:val="keyword1"/>
            <w:sz w:val="18"/>
            <w:rPrChange w:id="27076" w:author="shorny" w:date="2014-06-09T18:55:00Z">
              <w:rPr>
                <w:rStyle w:val="keyword1"/>
              </w:rPr>
            </w:rPrChange>
          </w:rPr>
          <w:t>NULL</w:t>
        </w:r>
        <w:r w:rsidRPr="00D26196">
          <w:rPr>
            <w:sz w:val="18"/>
            <w:rPrChange w:id="27077" w:author="shorny" w:date="2014-06-09T18:55:00Z">
              <w:rPr/>
            </w:rPrChange>
          </w:rPr>
          <w:t xml:space="preserve"> ;</w:t>
        </w:r>
        <w:proofErr w:type="gramEnd"/>
      </w:ins>
    </w:p>
    <w:p w14:paraId="389CA833" w14:textId="77777777" w:rsidR="00D26196" w:rsidRPr="00D26196" w:rsidRDefault="00D26196">
      <w:pPr>
        <w:pStyle w:val="HTMLPreformatted"/>
        <w:divId w:val="2032412305"/>
        <w:rPr>
          <w:ins w:id="27078" w:author="shorny" w:date="2014-06-09T18:54:00Z"/>
          <w:sz w:val="18"/>
          <w:rPrChange w:id="27079" w:author="shorny" w:date="2014-06-09T18:55:00Z">
            <w:rPr>
              <w:ins w:id="27080" w:author="shorny" w:date="2014-06-09T18:54:00Z"/>
            </w:rPr>
          </w:rPrChange>
        </w:rPr>
      </w:pPr>
    </w:p>
    <w:p w14:paraId="6CED7D5F" w14:textId="77777777" w:rsidR="00D26196" w:rsidRPr="00D26196" w:rsidRDefault="00D26196">
      <w:pPr>
        <w:pStyle w:val="HTMLPreformatted"/>
        <w:divId w:val="2032412305"/>
        <w:rPr>
          <w:ins w:id="27081" w:author="shorny" w:date="2014-06-09T18:54:00Z"/>
          <w:rStyle w:val="comment1"/>
          <w:sz w:val="18"/>
          <w:rPrChange w:id="27082" w:author="shorny" w:date="2014-06-09T18:55:00Z">
            <w:rPr>
              <w:ins w:id="27083" w:author="shorny" w:date="2014-06-09T18:54:00Z"/>
              <w:rStyle w:val="comment1"/>
            </w:rPr>
          </w:rPrChange>
        </w:rPr>
      </w:pPr>
      <w:ins w:id="27084" w:author="shorny" w:date="2014-06-09T18:54:00Z">
        <w:r w:rsidRPr="00D26196">
          <w:rPr>
            <w:sz w:val="18"/>
            <w:rPrChange w:id="27085" w:author="shorny" w:date="2014-06-09T18:55:00Z">
              <w:rPr/>
            </w:rPrChange>
          </w:rPr>
          <w:t xml:space="preserve">  </w:t>
        </w:r>
        <w:r w:rsidRPr="00D26196">
          <w:rPr>
            <w:rStyle w:val="comment1"/>
            <w:sz w:val="18"/>
            <w:rPrChange w:id="27086" w:author="shorny" w:date="2014-06-09T18:55:00Z">
              <w:rPr>
                <w:rStyle w:val="comment1"/>
              </w:rPr>
            </w:rPrChange>
          </w:rPr>
          <w:t>-- create a temporary table to store the expected results</w:t>
        </w:r>
      </w:ins>
    </w:p>
    <w:p w14:paraId="6DEFA556" w14:textId="77777777" w:rsidR="00D26196" w:rsidRPr="00D26196" w:rsidRDefault="00D26196">
      <w:pPr>
        <w:pStyle w:val="HTMLPreformatted"/>
        <w:divId w:val="2032412305"/>
        <w:rPr>
          <w:ins w:id="27087" w:author="shorny" w:date="2014-06-09T18:54:00Z"/>
          <w:rStyle w:val="comment1"/>
          <w:sz w:val="18"/>
          <w:rPrChange w:id="27088" w:author="shorny" w:date="2014-06-09T18:55:00Z">
            <w:rPr>
              <w:ins w:id="27089" w:author="shorny" w:date="2014-06-09T18:54:00Z"/>
              <w:rStyle w:val="comment1"/>
            </w:rPr>
          </w:rPrChange>
        </w:rPr>
      </w:pPr>
      <w:ins w:id="27090" w:author="shorny" w:date="2014-06-09T18:54:00Z">
        <w:r w:rsidRPr="00D26196">
          <w:rPr>
            <w:sz w:val="18"/>
            <w:rPrChange w:id="27091" w:author="shorny" w:date="2014-06-09T18:55:00Z">
              <w:rPr/>
            </w:rPrChange>
          </w:rPr>
          <w:t xml:space="preserve">  </w:t>
        </w:r>
        <w:r w:rsidRPr="00D26196">
          <w:rPr>
            <w:rStyle w:val="comment1"/>
            <w:sz w:val="18"/>
            <w:rPrChange w:id="27092" w:author="shorny" w:date="2014-06-09T18:55:00Z">
              <w:rPr>
                <w:rStyle w:val="comment1"/>
              </w:rPr>
            </w:rPrChange>
          </w:rPr>
          <w:t>-- expect all applications except 111 and 311</w:t>
        </w:r>
      </w:ins>
    </w:p>
    <w:p w14:paraId="1DA6CFCD" w14:textId="77777777" w:rsidR="00D26196" w:rsidRPr="00D26196" w:rsidRDefault="00D26196">
      <w:pPr>
        <w:pStyle w:val="HTMLPreformatted"/>
        <w:divId w:val="2032412305"/>
        <w:rPr>
          <w:ins w:id="27093" w:author="shorny" w:date="2014-06-09T18:54:00Z"/>
          <w:sz w:val="18"/>
          <w:rPrChange w:id="27094" w:author="shorny" w:date="2014-06-09T18:55:00Z">
            <w:rPr>
              <w:ins w:id="27095" w:author="shorny" w:date="2014-06-09T18:54:00Z"/>
            </w:rPr>
          </w:rPrChange>
        </w:rPr>
      </w:pPr>
      <w:ins w:id="27096" w:author="shorny" w:date="2014-06-09T18:54:00Z">
        <w:r w:rsidRPr="00D26196">
          <w:rPr>
            <w:sz w:val="18"/>
            <w:rPrChange w:id="27097" w:author="shorny" w:date="2014-06-09T18:55:00Z">
              <w:rPr/>
            </w:rPrChange>
          </w:rPr>
          <w:t xml:space="preserve">  </w:t>
        </w:r>
        <w:r w:rsidRPr="00D26196">
          <w:rPr>
            <w:rStyle w:val="keyword1"/>
            <w:sz w:val="18"/>
            <w:rPrChange w:id="27098" w:author="shorny" w:date="2014-06-09T18:55:00Z">
              <w:rPr>
                <w:rStyle w:val="keyword1"/>
              </w:rPr>
            </w:rPrChange>
          </w:rPr>
          <w:t>CREATE</w:t>
        </w:r>
        <w:r w:rsidRPr="00D26196">
          <w:rPr>
            <w:sz w:val="18"/>
            <w:rPrChange w:id="27099" w:author="shorny" w:date="2014-06-09T18:55:00Z">
              <w:rPr/>
            </w:rPrChange>
          </w:rPr>
          <w:t xml:space="preserve"> </w:t>
        </w:r>
        <w:r w:rsidRPr="00D26196">
          <w:rPr>
            <w:rStyle w:val="keyword1"/>
            <w:sz w:val="18"/>
            <w:rPrChange w:id="27100" w:author="shorny" w:date="2014-06-09T18:55:00Z">
              <w:rPr>
                <w:rStyle w:val="keyword1"/>
              </w:rPr>
            </w:rPrChange>
          </w:rPr>
          <w:t>TEMPORARY</w:t>
        </w:r>
        <w:r w:rsidRPr="00D26196">
          <w:rPr>
            <w:sz w:val="18"/>
            <w:rPrChange w:id="27101" w:author="shorny" w:date="2014-06-09T18:55:00Z">
              <w:rPr/>
            </w:rPrChange>
          </w:rPr>
          <w:t xml:space="preserve"> </w:t>
        </w:r>
        <w:r w:rsidRPr="00D26196">
          <w:rPr>
            <w:rStyle w:val="keyword1"/>
            <w:sz w:val="18"/>
            <w:rPrChange w:id="27102" w:author="shorny" w:date="2014-06-09T18:55:00Z">
              <w:rPr>
                <w:rStyle w:val="keyword1"/>
              </w:rPr>
            </w:rPrChange>
          </w:rPr>
          <w:t>TABLE</w:t>
        </w:r>
        <w:r w:rsidRPr="00D26196">
          <w:rPr>
            <w:sz w:val="18"/>
            <w:rPrChange w:id="27103" w:author="shorny" w:date="2014-06-09T18:55:00Z">
              <w:rPr/>
            </w:rPrChange>
          </w:rPr>
          <w:t xml:space="preserve"> </w:t>
        </w:r>
        <w:r w:rsidRPr="00D26196">
          <w:rPr>
            <w:rStyle w:val="function-name1"/>
            <w:sz w:val="18"/>
            <w:rPrChange w:id="27104" w:author="shorny" w:date="2014-06-09T18:55:00Z">
              <w:rPr>
                <w:rStyle w:val="function-name1"/>
              </w:rPr>
            </w:rPrChange>
          </w:rPr>
          <w:t>utrans_u_expecteds</w:t>
        </w:r>
        <w:r w:rsidRPr="00D26196">
          <w:rPr>
            <w:sz w:val="18"/>
            <w:rPrChange w:id="27105" w:author="shorny" w:date="2014-06-09T18:55:00Z">
              <w:rPr/>
            </w:rPrChange>
          </w:rPr>
          <w:t xml:space="preserve"> (</w:t>
        </w:r>
      </w:ins>
    </w:p>
    <w:p w14:paraId="237EB32E" w14:textId="77777777" w:rsidR="00D26196" w:rsidRPr="00D26196" w:rsidRDefault="00D26196">
      <w:pPr>
        <w:pStyle w:val="HTMLPreformatted"/>
        <w:divId w:val="2032412305"/>
        <w:rPr>
          <w:ins w:id="27106" w:author="shorny" w:date="2014-06-09T18:54:00Z"/>
          <w:sz w:val="18"/>
          <w:rPrChange w:id="27107" w:author="shorny" w:date="2014-06-09T18:55:00Z">
            <w:rPr>
              <w:ins w:id="27108" w:author="shorny" w:date="2014-06-09T18:54:00Z"/>
            </w:rPr>
          </w:rPrChange>
        </w:rPr>
      </w:pPr>
      <w:ins w:id="27109" w:author="shorny" w:date="2014-06-09T18:54:00Z">
        <w:r w:rsidRPr="00D26196">
          <w:rPr>
            <w:sz w:val="18"/>
            <w:rPrChange w:id="27110" w:author="shorny" w:date="2014-06-09T18:55:00Z">
              <w:rPr/>
            </w:rPrChange>
          </w:rPr>
          <w:lastRenderedPageBreak/>
          <w:t xml:space="preserve">    ApplicationID </w:t>
        </w:r>
        <w:proofErr w:type="gramStart"/>
        <w:r w:rsidRPr="00D26196">
          <w:rPr>
            <w:rStyle w:val="type1"/>
            <w:sz w:val="18"/>
            <w:rPrChange w:id="27111" w:author="shorny" w:date="2014-06-09T18:55:00Z">
              <w:rPr>
                <w:rStyle w:val="type1"/>
              </w:rPr>
            </w:rPrChange>
          </w:rPr>
          <w:t>int</w:t>
        </w:r>
        <w:r w:rsidRPr="00D26196">
          <w:rPr>
            <w:sz w:val="18"/>
            <w:rPrChange w:id="27112" w:author="shorny" w:date="2014-06-09T18:55:00Z">
              <w:rPr/>
            </w:rPrChange>
          </w:rPr>
          <w:t>(</w:t>
        </w:r>
        <w:proofErr w:type="gramEnd"/>
        <w:r w:rsidRPr="00D26196">
          <w:rPr>
            <w:sz w:val="18"/>
            <w:rPrChange w:id="27113" w:author="shorny" w:date="2014-06-09T18:55:00Z">
              <w:rPr/>
            </w:rPrChange>
          </w:rPr>
          <w:t>10)</w:t>
        </w:r>
      </w:ins>
    </w:p>
    <w:p w14:paraId="4EACBF08" w14:textId="77777777" w:rsidR="00D26196" w:rsidRPr="00D26196" w:rsidRDefault="00D26196">
      <w:pPr>
        <w:pStyle w:val="HTMLPreformatted"/>
        <w:divId w:val="2032412305"/>
        <w:rPr>
          <w:ins w:id="27114" w:author="shorny" w:date="2014-06-09T18:54:00Z"/>
          <w:sz w:val="18"/>
          <w:rPrChange w:id="27115" w:author="shorny" w:date="2014-06-09T18:55:00Z">
            <w:rPr>
              <w:ins w:id="27116" w:author="shorny" w:date="2014-06-09T18:54:00Z"/>
            </w:rPr>
          </w:rPrChange>
        </w:rPr>
      </w:pPr>
      <w:ins w:id="27117" w:author="shorny" w:date="2014-06-09T18:54:00Z">
        <w:r w:rsidRPr="00D26196">
          <w:rPr>
            <w:sz w:val="18"/>
            <w:rPrChange w:id="27118" w:author="shorny" w:date="2014-06-09T18:55:00Z">
              <w:rPr/>
            </w:rPrChange>
          </w:rPr>
          <w:t xml:space="preserve">  ) ;</w:t>
        </w:r>
      </w:ins>
    </w:p>
    <w:p w14:paraId="54296F25" w14:textId="77777777" w:rsidR="00D26196" w:rsidRPr="00D26196" w:rsidRDefault="00D26196">
      <w:pPr>
        <w:pStyle w:val="HTMLPreformatted"/>
        <w:divId w:val="2032412305"/>
        <w:rPr>
          <w:ins w:id="27119" w:author="shorny" w:date="2014-06-09T18:54:00Z"/>
          <w:sz w:val="18"/>
          <w:rPrChange w:id="27120" w:author="shorny" w:date="2014-06-09T18:55:00Z">
            <w:rPr>
              <w:ins w:id="27121" w:author="shorny" w:date="2014-06-09T18:54:00Z"/>
            </w:rPr>
          </w:rPrChange>
        </w:rPr>
      </w:pPr>
      <w:ins w:id="27122" w:author="shorny" w:date="2014-06-09T18:54:00Z">
        <w:r w:rsidRPr="00D26196">
          <w:rPr>
            <w:sz w:val="18"/>
            <w:rPrChange w:id="27123" w:author="shorny" w:date="2014-06-09T18:55:00Z">
              <w:rPr/>
            </w:rPrChange>
          </w:rPr>
          <w:t xml:space="preserve">  </w:t>
        </w:r>
        <w:r w:rsidRPr="00D26196">
          <w:rPr>
            <w:rStyle w:val="keyword1"/>
            <w:sz w:val="18"/>
            <w:rPrChange w:id="27124" w:author="shorny" w:date="2014-06-09T18:55:00Z">
              <w:rPr>
                <w:rStyle w:val="keyword1"/>
              </w:rPr>
            </w:rPrChange>
          </w:rPr>
          <w:t>INSERT</w:t>
        </w:r>
        <w:r w:rsidRPr="00D26196">
          <w:rPr>
            <w:sz w:val="18"/>
            <w:rPrChange w:id="27125" w:author="shorny" w:date="2014-06-09T18:55:00Z">
              <w:rPr/>
            </w:rPrChange>
          </w:rPr>
          <w:t xml:space="preserve"> </w:t>
        </w:r>
        <w:r w:rsidRPr="00D26196">
          <w:rPr>
            <w:rStyle w:val="keyword1"/>
            <w:sz w:val="18"/>
            <w:rPrChange w:id="27126" w:author="shorny" w:date="2014-06-09T18:55:00Z">
              <w:rPr>
                <w:rStyle w:val="keyword1"/>
              </w:rPr>
            </w:rPrChange>
          </w:rPr>
          <w:t>INTO</w:t>
        </w:r>
        <w:r w:rsidRPr="00D26196">
          <w:rPr>
            <w:sz w:val="18"/>
            <w:rPrChange w:id="27127" w:author="shorny" w:date="2014-06-09T18:55:00Z">
              <w:rPr/>
            </w:rPrChange>
          </w:rPr>
          <w:t xml:space="preserve"> utrans_u_expecteds</w:t>
        </w:r>
      </w:ins>
    </w:p>
    <w:p w14:paraId="5499C518" w14:textId="77777777" w:rsidR="00D26196" w:rsidRPr="00D26196" w:rsidRDefault="00D26196">
      <w:pPr>
        <w:pStyle w:val="HTMLPreformatted"/>
        <w:divId w:val="2032412305"/>
        <w:rPr>
          <w:ins w:id="27128" w:author="shorny" w:date="2014-06-09T18:54:00Z"/>
          <w:sz w:val="18"/>
          <w:rPrChange w:id="27129" w:author="shorny" w:date="2014-06-09T18:55:00Z">
            <w:rPr>
              <w:ins w:id="27130" w:author="shorny" w:date="2014-06-09T18:54:00Z"/>
            </w:rPr>
          </w:rPrChange>
        </w:rPr>
      </w:pPr>
      <w:ins w:id="27131" w:author="shorny" w:date="2014-06-09T18:54:00Z">
        <w:r w:rsidRPr="00D26196">
          <w:rPr>
            <w:sz w:val="18"/>
            <w:rPrChange w:id="27132" w:author="shorny" w:date="2014-06-09T18:55:00Z">
              <w:rPr/>
            </w:rPrChange>
          </w:rPr>
          <w:t xml:space="preserve">  </w:t>
        </w:r>
        <w:r w:rsidRPr="00D26196">
          <w:rPr>
            <w:rStyle w:val="keyword1"/>
            <w:sz w:val="18"/>
            <w:rPrChange w:id="27133" w:author="shorny" w:date="2014-06-09T18:55:00Z">
              <w:rPr>
                <w:rStyle w:val="keyword1"/>
              </w:rPr>
            </w:rPrChange>
          </w:rPr>
          <w:t>VALUES</w:t>
        </w:r>
        <w:r w:rsidRPr="00D26196">
          <w:rPr>
            <w:sz w:val="18"/>
            <w:rPrChange w:id="27134" w:author="shorny" w:date="2014-06-09T18:55:00Z">
              <w:rPr/>
            </w:rPrChange>
          </w:rPr>
          <w:t xml:space="preserve"> (211), (411), (511), (611), (711), (811), (911), (1011), (1111</w:t>
        </w:r>
        <w:proofErr w:type="gramStart"/>
        <w:r w:rsidRPr="00D26196">
          <w:rPr>
            <w:sz w:val="18"/>
            <w:rPrChange w:id="27135" w:author="shorny" w:date="2014-06-09T18:55:00Z">
              <w:rPr/>
            </w:rPrChange>
          </w:rPr>
          <w:t>) ;</w:t>
        </w:r>
        <w:proofErr w:type="gramEnd"/>
      </w:ins>
    </w:p>
    <w:p w14:paraId="2A2AFDB7" w14:textId="77777777" w:rsidR="00D26196" w:rsidRPr="00D26196" w:rsidRDefault="00D26196">
      <w:pPr>
        <w:pStyle w:val="HTMLPreformatted"/>
        <w:divId w:val="2032412305"/>
        <w:rPr>
          <w:ins w:id="27136" w:author="shorny" w:date="2014-06-09T18:54:00Z"/>
          <w:sz w:val="18"/>
          <w:rPrChange w:id="27137" w:author="shorny" w:date="2014-06-09T18:55:00Z">
            <w:rPr>
              <w:ins w:id="27138" w:author="shorny" w:date="2014-06-09T18:54:00Z"/>
            </w:rPr>
          </w:rPrChange>
        </w:rPr>
      </w:pPr>
    </w:p>
    <w:p w14:paraId="4E5420B5" w14:textId="77777777" w:rsidR="00D26196" w:rsidRPr="00D26196" w:rsidRDefault="00D26196">
      <w:pPr>
        <w:pStyle w:val="HTMLPreformatted"/>
        <w:divId w:val="2032412305"/>
        <w:rPr>
          <w:ins w:id="27139" w:author="shorny" w:date="2014-06-09T18:54:00Z"/>
          <w:rStyle w:val="comment1"/>
          <w:sz w:val="18"/>
          <w:rPrChange w:id="27140" w:author="shorny" w:date="2014-06-09T18:55:00Z">
            <w:rPr>
              <w:ins w:id="27141" w:author="shorny" w:date="2014-06-09T18:54:00Z"/>
              <w:rStyle w:val="comment1"/>
            </w:rPr>
          </w:rPrChange>
        </w:rPr>
      </w:pPr>
      <w:ins w:id="27142" w:author="shorny" w:date="2014-06-09T18:54:00Z">
        <w:r w:rsidRPr="00D26196">
          <w:rPr>
            <w:sz w:val="18"/>
            <w:rPrChange w:id="27143" w:author="shorny" w:date="2014-06-09T18:55:00Z">
              <w:rPr/>
            </w:rPrChange>
          </w:rPr>
          <w:t xml:space="preserve">  </w:t>
        </w:r>
        <w:r w:rsidRPr="00D26196">
          <w:rPr>
            <w:rStyle w:val="comment1"/>
            <w:sz w:val="18"/>
            <w:rPrChange w:id="27144" w:author="shorny" w:date="2014-06-09T18:55:00Z">
              <w:rPr>
                <w:rStyle w:val="comment1"/>
              </w:rPr>
            </w:rPrChange>
          </w:rPr>
          <w:t>-- create another temporary table that lists the differences between expected</w:t>
        </w:r>
      </w:ins>
    </w:p>
    <w:p w14:paraId="0C77A7AF" w14:textId="77777777" w:rsidR="00D26196" w:rsidRPr="00D26196" w:rsidRDefault="00D26196">
      <w:pPr>
        <w:pStyle w:val="HTMLPreformatted"/>
        <w:divId w:val="2032412305"/>
        <w:rPr>
          <w:ins w:id="27145" w:author="shorny" w:date="2014-06-09T18:54:00Z"/>
          <w:rStyle w:val="comment1"/>
          <w:sz w:val="18"/>
          <w:rPrChange w:id="27146" w:author="shorny" w:date="2014-06-09T18:55:00Z">
            <w:rPr>
              <w:ins w:id="27147" w:author="shorny" w:date="2014-06-09T18:54:00Z"/>
              <w:rStyle w:val="comment1"/>
            </w:rPr>
          </w:rPrChange>
        </w:rPr>
      </w:pPr>
      <w:ins w:id="27148" w:author="shorny" w:date="2014-06-09T18:54:00Z">
        <w:r w:rsidRPr="00D26196">
          <w:rPr>
            <w:sz w:val="18"/>
            <w:rPrChange w:id="27149" w:author="shorny" w:date="2014-06-09T18:55:00Z">
              <w:rPr/>
            </w:rPrChange>
          </w:rPr>
          <w:t xml:space="preserve">  </w:t>
        </w:r>
        <w:r w:rsidRPr="00D26196">
          <w:rPr>
            <w:rStyle w:val="comment1"/>
            <w:sz w:val="18"/>
            <w:rPrChange w:id="27150" w:author="shorny" w:date="2014-06-09T18:55:00Z">
              <w:rPr>
                <w:rStyle w:val="comment1"/>
              </w:rPr>
            </w:rPrChange>
          </w:rPr>
          <w:t xml:space="preserve">-- </w:t>
        </w:r>
        <w:proofErr w:type="gramStart"/>
        <w:r w:rsidRPr="00D26196">
          <w:rPr>
            <w:rStyle w:val="comment1"/>
            <w:sz w:val="18"/>
            <w:rPrChange w:id="27151" w:author="shorny" w:date="2014-06-09T18:55:00Z">
              <w:rPr>
                <w:rStyle w:val="comment1"/>
              </w:rPr>
            </w:rPrChange>
          </w:rPr>
          <w:t>results</w:t>
        </w:r>
        <w:proofErr w:type="gramEnd"/>
        <w:r w:rsidRPr="00D26196">
          <w:rPr>
            <w:rStyle w:val="comment1"/>
            <w:sz w:val="18"/>
            <w:rPrChange w:id="27152" w:author="shorny" w:date="2014-06-09T18:55:00Z">
              <w:rPr>
                <w:rStyle w:val="comment1"/>
              </w:rPr>
            </w:rPrChange>
          </w:rPr>
          <w:t xml:space="preserve"> and actuals</w:t>
        </w:r>
      </w:ins>
    </w:p>
    <w:p w14:paraId="65689593" w14:textId="77777777" w:rsidR="00D26196" w:rsidRPr="00D26196" w:rsidRDefault="00D26196">
      <w:pPr>
        <w:pStyle w:val="HTMLPreformatted"/>
        <w:divId w:val="2032412305"/>
        <w:rPr>
          <w:ins w:id="27153" w:author="shorny" w:date="2014-06-09T18:54:00Z"/>
          <w:sz w:val="18"/>
          <w:rPrChange w:id="27154" w:author="shorny" w:date="2014-06-09T18:55:00Z">
            <w:rPr>
              <w:ins w:id="27155" w:author="shorny" w:date="2014-06-09T18:54:00Z"/>
            </w:rPr>
          </w:rPrChange>
        </w:rPr>
      </w:pPr>
      <w:ins w:id="27156" w:author="shorny" w:date="2014-06-09T18:54:00Z">
        <w:r w:rsidRPr="00D26196">
          <w:rPr>
            <w:sz w:val="18"/>
            <w:rPrChange w:id="27157" w:author="shorny" w:date="2014-06-09T18:55:00Z">
              <w:rPr/>
            </w:rPrChange>
          </w:rPr>
          <w:t xml:space="preserve">  </w:t>
        </w:r>
        <w:r w:rsidRPr="00D26196">
          <w:rPr>
            <w:rStyle w:val="keyword1"/>
            <w:sz w:val="18"/>
            <w:rPrChange w:id="27158" w:author="shorny" w:date="2014-06-09T18:55:00Z">
              <w:rPr>
                <w:rStyle w:val="keyword1"/>
              </w:rPr>
            </w:rPrChange>
          </w:rPr>
          <w:t>CREATE</w:t>
        </w:r>
        <w:r w:rsidRPr="00D26196">
          <w:rPr>
            <w:sz w:val="18"/>
            <w:rPrChange w:id="27159" w:author="shorny" w:date="2014-06-09T18:55:00Z">
              <w:rPr/>
            </w:rPrChange>
          </w:rPr>
          <w:t xml:space="preserve"> </w:t>
        </w:r>
        <w:r w:rsidRPr="00D26196">
          <w:rPr>
            <w:rStyle w:val="keyword1"/>
            <w:sz w:val="18"/>
            <w:rPrChange w:id="27160" w:author="shorny" w:date="2014-06-09T18:55:00Z">
              <w:rPr>
                <w:rStyle w:val="keyword1"/>
              </w:rPr>
            </w:rPrChange>
          </w:rPr>
          <w:t>TEMPORARY</w:t>
        </w:r>
        <w:r w:rsidRPr="00D26196">
          <w:rPr>
            <w:sz w:val="18"/>
            <w:rPrChange w:id="27161" w:author="shorny" w:date="2014-06-09T18:55:00Z">
              <w:rPr/>
            </w:rPrChange>
          </w:rPr>
          <w:t xml:space="preserve"> </w:t>
        </w:r>
        <w:r w:rsidRPr="00D26196">
          <w:rPr>
            <w:rStyle w:val="keyword1"/>
            <w:sz w:val="18"/>
            <w:rPrChange w:id="27162" w:author="shorny" w:date="2014-06-09T18:55:00Z">
              <w:rPr>
                <w:rStyle w:val="keyword1"/>
              </w:rPr>
            </w:rPrChange>
          </w:rPr>
          <w:t>TABLE</w:t>
        </w:r>
        <w:r w:rsidRPr="00D26196">
          <w:rPr>
            <w:sz w:val="18"/>
            <w:rPrChange w:id="27163" w:author="shorny" w:date="2014-06-09T18:55:00Z">
              <w:rPr/>
            </w:rPrChange>
          </w:rPr>
          <w:t xml:space="preserve"> </w:t>
        </w:r>
        <w:r w:rsidRPr="00D26196">
          <w:rPr>
            <w:rStyle w:val="function-name1"/>
            <w:sz w:val="18"/>
            <w:rPrChange w:id="27164" w:author="shorny" w:date="2014-06-09T18:55:00Z">
              <w:rPr>
                <w:rStyle w:val="function-name1"/>
              </w:rPr>
            </w:rPrChange>
          </w:rPr>
          <w:t>utrans_u_problems</w:t>
        </w:r>
      </w:ins>
    </w:p>
    <w:p w14:paraId="783F20A9" w14:textId="77777777" w:rsidR="00D26196" w:rsidRPr="00D26196" w:rsidRDefault="00D26196">
      <w:pPr>
        <w:pStyle w:val="HTMLPreformatted"/>
        <w:divId w:val="2032412305"/>
        <w:rPr>
          <w:ins w:id="27165" w:author="shorny" w:date="2014-06-09T18:54:00Z"/>
          <w:sz w:val="18"/>
          <w:rPrChange w:id="27166" w:author="shorny" w:date="2014-06-09T18:55:00Z">
            <w:rPr>
              <w:ins w:id="27167" w:author="shorny" w:date="2014-06-09T18:54:00Z"/>
            </w:rPr>
          </w:rPrChange>
        </w:rPr>
      </w:pPr>
      <w:ins w:id="27168" w:author="shorny" w:date="2014-06-09T18:54:00Z">
        <w:r w:rsidRPr="00D26196">
          <w:rPr>
            <w:sz w:val="18"/>
            <w:rPrChange w:id="27169" w:author="shorny" w:date="2014-06-09T18:55:00Z">
              <w:rPr/>
            </w:rPrChange>
          </w:rPr>
          <w:t xml:space="preserve">  </w:t>
        </w:r>
        <w:proofErr w:type="gramStart"/>
        <w:r w:rsidRPr="00D26196">
          <w:rPr>
            <w:rStyle w:val="keyword1"/>
            <w:sz w:val="18"/>
            <w:rPrChange w:id="27170" w:author="shorny" w:date="2014-06-09T18:55:00Z">
              <w:rPr>
                <w:rStyle w:val="keyword1"/>
              </w:rPr>
            </w:rPrChange>
          </w:rPr>
          <w:t>SELECT</w:t>
        </w:r>
        <w:r w:rsidRPr="00D26196">
          <w:rPr>
            <w:sz w:val="18"/>
            <w:rPrChange w:id="27171" w:author="shorny" w:date="2014-06-09T18:55:00Z">
              <w:rPr/>
            </w:rPrChange>
          </w:rPr>
          <w:t xml:space="preserve"> problems.*</w:t>
        </w:r>
        <w:proofErr w:type="gramEnd"/>
      </w:ins>
    </w:p>
    <w:p w14:paraId="28D4E1B1" w14:textId="77777777" w:rsidR="00D26196" w:rsidRPr="00D26196" w:rsidRDefault="00D26196">
      <w:pPr>
        <w:pStyle w:val="HTMLPreformatted"/>
        <w:divId w:val="2032412305"/>
        <w:rPr>
          <w:ins w:id="27172" w:author="shorny" w:date="2014-06-09T18:54:00Z"/>
          <w:sz w:val="18"/>
          <w:rPrChange w:id="27173" w:author="shorny" w:date="2014-06-09T18:55:00Z">
            <w:rPr>
              <w:ins w:id="27174" w:author="shorny" w:date="2014-06-09T18:54:00Z"/>
            </w:rPr>
          </w:rPrChange>
        </w:rPr>
      </w:pPr>
      <w:ins w:id="27175" w:author="shorny" w:date="2014-06-09T18:54:00Z">
        <w:r w:rsidRPr="00D26196">
          <w:rPr>
            <w:sz w:val="18"/>
            <w:rPrChange w:id="27176" w:author="shorny" w:date="2014-06-09T18:55:00Z">
              <w:rPr/>
            </w:rPrChange>
          </w:rPr>
          <w:t xml:space="preserve">  </w:t>
        </w:r>
        <w:r w:rsidRPr="00D26196">
          <w:rPr>
            <w:rStyle w:val="keyword1"/>
            <w:sz w:val="18"/>
            <w:rPrChange w:id="27177" w:author="shorny" w:date="2014-06-09T18:55:00Z">
              <w:rPr>
                <w:rStyle w:val="keyword1"/>
              </w:rPr>
            </w:rPrChange>
          </w:rPr>
          <w:t>FROM</w:t>
        </w:r>
      </w:ins>
    </w:p>
    <w:p w14:paraId="09E3052B" w14:textId="77777777" w:rsidR="00D26196" w:rsidRPr="00D26196" w:rsidRDefault="00D26196">
      <w:pPr>
        <w:pStyle w:val="HTMLPreformatted"/>
        <w:divId w:val="2032412305"/>
        <w:rPr>
          <w:ins w:id="27178" w:author="shorny" w:date="2014-06-09T18:54:00Z"/>
          <w:sz w:val="18"/>
          <w:rPrChange w:id="27179" w:author="shorny" w:date="2014-06-09T18:55:00Z">
            <w:rPr>
              <w:ins w:id="27180" w:author="shorny" w:date="2014-06-09T18:54:00Z"/>
            </w:rPr>
          </w:rPrChange>
        </w:rPr>
      </w:pPr>
      <w:ins w:id="27181" w:author="shorny" w:date="2014-06-09T18:54:00Z">
        <w:r w:rsidRPr="00D26196">
          <w:rPr>
            <w:sz w:val="18"/>
            <w:rPrChange w:id="27182" w:author="shorny" w:date="2014-06-09T18:55:00Z">
              <w:rPr/>
            </w:rPrChange>
          </w:rPr>
          <w:t xml:space="preserve">  (</w:t>
        </w:r>
      </w:ins>
    </w:p>
    <w:p w14:paraId="6549E922" w14:textId="77777777" w:rsidR="00D26196" w:rsidRPr="00D26196" w:rsidRDefault="00D26196">
      <w:pPr>
        <w:pStyle w:val="HTMLPreformatted"/>
        <w:divId w:val="2032412305"/>
        <w:rPr>
          <w:ins w:id="27183" w:author="shorny" w:date="2014-06-09T18:54:00Z"/>
          <w:sz w:val="18"/>
          <w:rPrChange w:id="27184" w:author="shorny" w:date="2014-06-09T18:55:00Z">
            <w:rPr>
              <w:ins w:id="27185" w:author="shorny" w:date="2014-06-09T18:54:00Z"/>
            </w:rPr>
          </w:rPrChange>
        </w:rPr>
      </w:pPr>
      <w:ins w:id="27186" w:author="shorny" w:date="2014-06-09T18:54:00Z">
        <w:r w:rsidRPr="00D26196">
          <w:rPr>
            <w:sz w:val="18"/>
            <w:rPrChange w:id="27187" w:author="shorny" w:date="2014-06-09T18:55:00Z">
              <w:rPr/>
            </w:rPrChange>
          </w:rPr>
          <w:t xml:space="preserve">      </w:t>
        </w:r>
        <w:proofErr w:type="gramStart"/>
        <w:r w:rsidRPr="00D26196">
          <w:rPr>
            <w:rStyle w:val="keyword1"/>
            <w:sz w:val="18"/>
            <w:rPrChange w:id="27188" w:author="shorny" w:date="2014-06-09T18:55:00Z">
              <w:rPr>
                <w:rStyle w:val="keyword1"/>
              </w:rPr>
            </w:rPrChange>
          </w:rPr>
          <w:t>SELECT</w:t>
        </w:r>
        <w:r w:rsidRPr="00D26196">
          <w:rPr>
            <w:sz w:val="18"/>
            <w:rPrChange w:id="27189" w:author="shorny" w:date="2014-06-09T18:55:00Z">
              <w:rPr/>
            </w:rPrChange>
          </w:rPr>
          <w:t xml:space="preserve"> actuals.*</w:t>
        </w:r>
        <w:proofErr w:type="gramEnd"/>
      </w:ins>
    </w:p>
    <w:p w14:paraId="5F81A520" w14:textId="77777777" w:rsidR="00D26196" w:rsidRPr="00D26196" w:rsidRDefault="00D26196">
      <w:pPr>
        <w:pStyle w:val="HTMLPreformatted"/>
        <w:divId w:val="2032412305"/>
        <w:rPr>
          <w:ins w:id="27190" w:author="shorny" w:date="2014-06-09T18:54:00Z"/>
          <w:sz w:val="18"/>
          <w:rPrChange w:id="27191" w:author="shorny" w:date="2014-06-09T18:55:00Z">
            <w:rPr>
              <w:ins w:id="27192" w:author="shorny" w:date="2014-06-09T18:54:00Z"/>
            </w:rPr>
          </w:rPrChange>
        </w:rPr>
      </w:pPr>
      <w:ins w:id="27193" w:author="shorny" w:date="2014-06-09T18:54:00Z">
        <w:r w:rsidRPr="00D26196">
          <w:rPr>
            <w:sz w:val="18"/>
            <w:rPrChange w:id="27194" w:author="shorny" w:date="2014-06-09T18:55:00Z">
              <w:rPr/>
            </w:rPrChange>
          </w:rPr>
          <w:t xml:space="preserve">      </w:t>
        </w:r>
        <w:r w:rsidRPr="00D26196">
          <w:rPr>
            <w:rStyle w:val="keyword1"/>
            <w:sz w:val="18"/>
            <w:rPrChange w:id="27195" w:author="shorny" w:date="2014-06-09T18:55:00Z">
              <w:rPr>
                <w:rStyle w:val="keyword1"/>
              </w:rPr>
            </w:rPrChange>
          </w:rPr>
          <w:t>FROM</w:t>
        </w:r>
        <w:r w:rsidRPr="00D26196">
          <w:rPr>
            <w:sz w:val="18"/>
            <w:rPrChange w:id="27196" w:author="shorny" w:date="2014-06-09T18:55:00Z">
              <w:rPr/>
            </w:rPrChange>
          </w:rPr>
          <w:t xml:space="preserve"> utrans_u_actuals actuals</w:t>
        </w:r>
      </w:ins>
    </w:p>
    <w:p w14:paraId="0BA8AC6C" w14:textId="77777777" w:rsidR="00D26196" w:rsidRPr="00D26196" w:rsidRDefault="00D26196">
      <w:pPr>
        <w:pStyle w:val="HTMLPreformatted"/>
        <w:divId w:val="2032412305"/>
        <w:rPr>
          <w:ins w:id="27197" w:author="shorny" w:date="2014-06-09T18:54:00Z"/>
          <w:sz w:val="18"/>
          <w:rPrChange w:id="27198" w:author="shorny" w:date="2014-06-09T18:55:00Z">
            <w:rPr>
              <w:ins w:id="27199" w:author="shorny" w:date="2014-06-09T18:54:00Z"/>
            </w:rPr>
          </w:rPrChange>
        </w:rPr>
      </w:pPr>
      <w:ins w:id="27200" w:author="shorny" w:date="2014-06-09T18:54:00Z">
        <w:r w:rsidRPr="00D26196">
          <w:rPr>
            <w:sz w:val="18"/>
            <w:rPrChange w:id="27201" w:author="shorny" w:date="2014-06-09T18:55:00Z">
              <w:rPr/>
            </w:rPrChange>
          </w:rPr>
          <w:t xml:space="preserve">      </w:t>
        </w:r>
        <w:r w:rsidRPr="00D26196">
          <w:rPr>
            <w:rStyle w:val="keyword1"/>
            <w:sz w:val="18"/>
            <w:rPrChange w:id="27202" w:author="shorny" w:date="2014-06-09T18:55:00Z">
              <w:rPr>
                <w:rStyle w:val="keyword1"/>
              </w:rPr>
            </w:rPrChange>
          </w:rPr>
          <w:t>UNION</w:t>
        </w:r>
        <w:r w:rsidRPr="00D26196">
          <w:rPr>
            <w:sz w:val="18"/>
            <w:rPrChange w:id="27203" w:author="shorny" w:date="2014-06-09T18:55:00Z">
              <w:rPr/>
            </w:rPrChange>
          </w:rPr>
          <w:t xml:space="preserve"> </w:t>
        </w:r>
        <w:r w:rsidRPr="00D26196">
          <w:rPr>
            <w:rStyle w:val="keyword1"/>
            <w:sz w:val="18"/>
            <w:rPrChange w:id="27204" w:author="shorny" w:date="2014-06-09T18:55:00Z">
              <w:rPr>
                <w:rStyle w:val="keyword1"/>
              </w:rPr>
            </w:rPrChange>
          </w:rPr>
          <w:t>ALL</w:t>
        </w:r>
      </w:ins>
    </w:p>
    <w:p w14:paraId="60EB5F02" w14:textId="77777777" w:rsidR="00D26196" w:rsidRPr="00D26196" w:rsidRDefault="00D26196">
      <w:pPr>
        <w:pStyle w:val="HTMLPreformatted"/>
        <w:divId w:val="2032412305"/>
        <w:rPr>
          <w:ins w:id="27205" w:author="shorny" w:date="2014-06-09T18:54:00Z"/>
          <w:sz w:val="18"/>
          <w:rPrChange w:id="27206" w:author="shorny" w:date="2014-06-09T18:55:00Z">
            <w:rPr>
              <w:ins w:id="27207" w:author="shorny" w:date="2014-06-09T18:54:00Z"/>
            </w:rPr>
          </w:rPrChange>
        </w:rPr>
      </w:pPr>
      <w:ins w:id="27208" w:author="shorny" w:date="2014-06-09T18:54:00Z">
        <w:r w:rsidRPr="00D26196">
          <w:rPr>
            <w:sz w:val="18"/>
            <w:rPrChange w:id="27209" w:author="shorny" w:date="2014-06-09T18:55:00Z">
              <w:rPr/>
            </w:rPrChange>
          </w:rPr>
          <w:t xml:space="preserve">      </w:t>
        </w:r>
        <w:proofErr w:type="gramStart"/>
        <w:r w:rsidRPr="00D26196">
          <w:rPr>
            <w:rStyle w:val="keyword1"/>
            <w:sz w:val="18"/>
            <w:rPrChange w:id="27210" w:author="shorny" w:date="2014-06-09T18:55:00Z">
              <w:rPr>
                <w:rStyle w:val="keyword1"/>
              </w:rPr>
            </w:rPrChange>
          </w:rPr>
          <w:t>SELECT</w:t>
        </w:r>
        <w:r w:rsidRPr="00D26196">
          <w:rPr>
            <w:sz w:val="18"/>
            <w:rPrChange w:id="27211" w:author="shorny" w:date="2014-06-09T18:55:00Z">
              <w:rPr/>
            </w:rPrChange>
          </w:rPr>
          <w:t xml:space="preserve"> expecteds.*</w:t>
        </w:r>
        <w:proofErr w:type="gramEnd"/>
      </w:ins>
    </w:p>
    <w:p w14:paraId="40A8BD46" w14:textId="77777777" w:rsidR="00D26196" w:rsidRPr="00D26196" w:rsidRDefault="00D26196">
      <w:pPr>
        <w:pStyle w:val="HTMLPreformatted"/>
        <w:divId w:val="2032412305"/>
        <w:rPr>
          <w:ins w:id="27212" w:author="shorny" w:date="2014-06-09T18:54:00Z"/>
          <w:sz w:val="18"/>
          <w:rPrChange w:id="27213" w:author="shorny" w:date="2014-06-09T18:55:00Z">
            <w:rPr>
              <w:ins w:id="27214" w:author="shorny" w:date="2014-06-09T18:54:00Z"/>
            </w:rPr>
          </w:rPrChange>
        </w:rPr>
      </w:pPr>
      <w:ins w:id="27215" w:author="shorny" w:date="2014-06-09T18:54:00Z">
        <w:r w:rsidRPr="00D26196">
          <w:rPr>
            <w:sz w:val="18"/>
            <w:rPrChange w:id="27216" w:author="shorny" w:date="2014-06-09T18:55:00Z">
              <w:rPr/>
            </w:rPrChange>
          </w:rPr>
          <w:t xml:space="preserve">      </w:t>
        </w:r>
        <w:r w:rsidRPr="00D26196">
          <w:rPr>
            <w:rStyle w:val="keyword1"/>
            <w:sz w:val="18"/>
            <w:rPrChange w:id="27217" w:author="shorny" w:date="2014-06-09T18:55:00Z">
              <w:rPr>
                <w:rStyle w:val="keyword1"/>
              </w:rPr>
            </w:rPrChange>
          </w:rPr>
          <w:t>FROM</w:t>
        </w:r>
        <w:r w:rsidRPr="00D26196">
          <w:rPr>
            <w:sz w:val="18"/>
            <w:rPrChange w:id="27218" w:author="shorny" w:date="2014-06-09T18:55:00Z">
              <w:rPr/>
            </w:rPrChange>
          </w:rPr>
          <w:t xml:space="preserve"> utrans_u_expecteds expecteds</w:t>
        </w:r>
      </w:ins>
    </w:p>
    <w:p w14:paraId="2471EF56" w14:textId="77777777" w:rsidR="00D26196" w:rsidRPr="00D26196" w:rsidRDefault="00D26196">
      <w:pPr>
        <w:pStyle w:val="HTMLPreformatted"/>
        <w:divId w:val="2032412305"/>
        <w:rPr>
          <w:ins w:id="27219" w:author="shorny" w:date="2014-06-09T18:54:00Z"/>
          <w:sz w:val="18"/>
          <w:rPrChange w:id="27220" w:author="shorny" w:date="2014-06-09T18:55:00Z">
            <w:rPr>
              <w:ins w:id="27221" w:author="shorny" w:date="2014-06-09T18:54:00Z"/>
            </w:rPr>
          </w:rPrChange>
        </w:rPr>
      </w:pPr>
      <w:ins w:id="27222" w:author="shorny" w:date="2014-06-09T18:54:00Z">
        <w:r w:rsidRPr="00D26196">
          <w:rPr>
            <w:sz w:val="18"/>
            <w:rPrChange w:id="27223" w:author="shorny" w:date="2014-06-09T18:55:00Z">
              <w:rPr/>
            </w:rPrChange>
          </w:rPr>
          <w:t xml:space="preserve">  )  problems</w:t>
        </w:r>
      </w:ins>
    </w:p>
    <w:p w14:paraId="41F785F7" w14:textId="77777777" w:rsidR="00D26196" w:rsidRPr="00D26196" w:rsidRDefault="00D26196">
      <w:pPr>
        <w:pStyle w:val="HTMLPreformatted"/>
        <w:divId w:val="2032412305"/>
        <w:rPr>
          <w:ins w:id="27224" w:author="shorny" w:date="2014-06-09T18:54:00Z"/>
          <w:sz w:val="18"/>
          <w:rPrChange w:id="27225" w:author="shorny" w:date="2014-06-09T18:55:00Z">
            <w:rPr>
              <w:ins w:id="27226" w:author="shorny" w:date="2014-06-09T18:54:00Z"/>
            </w:rPr>
          </w:rPrChange>
        </w:rPr>
      </w:pPr>
      <w:ins w:id="27227" w:author="shorny" w:date="2014-06-09T18:54:00Z">
        <w:r w:rsidRPr="00D26196">
          <w:rPr>
            <w:sz w:val="18"/>
            <w:rPrChange w:id="27228" w:author="shorny" w:date="2014-06-09T18:55:00Z">
              <w:rPr/>
            </w:rPrChange>
          </w:rPr>
          <w:t xml:space="preserve">  </w:t>
        </w:r>
        <w:r w:rsidRPr="00D26196">
          <w:rPr>
            <w:rStyle w:val="keyword1"/>
            <w:sz w:val="18"/>
            <w:rPrChange w:id="27229" w:author="shorny" w:date="2014-06-09T18:55:00Z">
              <w:rPr>
                <w:rStyle w:val="keyword1"/>
              </w:rPr>
            </w:rPrChange>
          </w:rPr>
          <w:t>GROUP</w:t>
        </w:r>
        <w:r w:rsidRPr="00D26196">
          <w:rPr>
            <w:sz w:val="18"/>
            <w:rPrChange w:id="27230" w:author="shorny" w:date="2014-06-09T18:55:00Z">
              <w:rPr/>
            </w:rPrChange>
          </w:rPr>
          <w:t xml:space="preserve"> </w:t>
        </w:r>
        <w:r w:rsidRPr="00D26196">
          <w:rPr>
            <w:rStyle w:val="keyword1"/>
            <w:sz w:val="18"/>
            <w:rPrChange w:id="27231" w:author="shorny" w:date="2014-06-09T18:55:00Z">
              <w:rPr>
                <w:rStyle w:val="keyword1"/>
              </w:rPr>
            </w:rPrChange>
          </w:rPr>
          <w:t>BY</w:t>
        </w:r>
        <w:r w:rsidRPr="00D26196">
          <w:rPr>
            <w:sz w:val="18"/>
            <w:rPrChange w:id="27232" w:author="shorny" w:date="2014-06-09T18:55:00Z">
              <w:rPr/>
            </w:rPrChange>
          </w:rPr>
          <w:t xml:space="preserve"> problems.ApplicationID</w:t>
        </w:r>
      </w:ins>
    </w:p>
    <w:p w14:paraId="4FDB38C2" w14:textId="77777777" w:rsidR="00D26196" w:rsidRPr="00D26196" w:rsidRDefault="00D26196">
      <w:pPr>
        <w:pStyle w:val="HTMLPreformatted"/>
        <w:divId w:val="2032412305"/>
        <w:rPr>
          <w:ins w:id="27233" w:author="shorny" w:date="2014-06-09T18:54:00Z"/>
          <w:sz w:val="18"/>
          <w:rPrChange w:id="27234" w:author="shorny" w:date="2014-06-09T18:55:00Z">
            <w:rPr>
              <w:ins w:id="27235" w:author="shorny" w:date="2014-06-09T18:54:00Z"/>
            </w:rPr>
          </w:rPrChange>
        </w:rPr>
      </w:pPr>
      <w:ins w:id="27236" w:author="shorny" w:date="2014-06-09T18:54:00Z">
        <w:r w:rsidRPr="00D26196">
          <w:rPr>
            <w:sz w:val="18"/>
            <w:rPrChange w:id="27237" w:author="shorny" w:date="2014-06-09T18:55:00Z">
              <w:rPr/>
            </w:rPrChange>
          </w:rPr>
          <w:t xml:space="preserve">  </w:t>
        </w:r>
        <w:r w:rsidRPr="00D26196">
          <w:rPr>
            <w:rStyle w:val="keyword1"/>
            <w:sz w:val="18"/>
            <w:rPrChange w:id="27238" w:author="shorny" w:date="2014-06-09T18:55:00Z">
              <w:rPr>
                <w:rStyle w:val="keyword1"/>
              </w:rPr>
            </w:rPrChange>
          </w:rPr>
          <w:t>HAVING</w:t>
        </w:r>
        <w:r w:rsidRPr="00D26196">
          <w:rPr>
            <w:sz w:val="18"/>
            <w:rPrChange w:id="27239" w:author="shorny" w:date="2014-06-09T18:55:00Z">
              <w:rPr/>
            </w:rPrChange>
          </w:rPr>
          <w:t xml:space="preserve"> </w:t>
        </w:r>
        <w:proofErr w:type="gramStart"/>
        <w:r w:rsidRPr="00D26196">
          <w:rPr>
            <w:rStyle w:val="builtin1"/>
            <w:sz w:val="18"/>
            <w:rPrChange w:id="27240" w:author="shorny" w:date="2014-06-09T18:55:00Z">
              <w:rPr>
                <w:rStyle w:val="builtin1"/>
              </w:rPr>
            </w:rPrChange>
          </w:rPr>
          <w:t>COUNT</w:t>
        </w:r>
        <w:r w:rsidRPr="00D26196">
          <w:rPr>
            <w:sz w:val="18"/>
            <w:rPrChange w:id="27241" w:author="shorny" w:date="2014-06-09T18:55:00Z">
              <w:rPr/>
            </w:rPrChange>
          </w:rPr>
          <w:t>(</w:t>
        </w:r>
        <w:proofErr w:type="gramEnd"/>
        <w:r w:rsidRPr="00D26196">
          <w:rPr>
            <w:sz w:val="18"/>
            <w:rPrChange w:id="27242" w:author="shorny" w:date="2014-06-09T18:55:00Z">
              <w:rPr/>
            </w:rPrChange>
          </w:rPr>
          <w:t>*) = 1</w:t>
        </w:r>
      </w:ins>
    </w:p>
    <w:p w14:paraId="281D5720" w14:textId="77777777" w:rsidR="00D26196" w:rsidRPr="00D26196" w:rsidRDefault="00D26196">
      <w:pPr>
        <w:pStyle w:val="HTMLPreformatted"/>
        <w:divId w:val="2032412305"/>
        <w:rPr>
          <w:ins w:id="27243" w:author="shorny" w:date="2014-06-09T18:54:00Z"/>
          <w:sz w:val="18"/>
          <w:rPrChange w:id="27244" w:author="shorny" w:date="2014-06-09T18:55:00Z">
            <w:rPr>
              <w:ins w:id="27245" w:author="shorny" w:date="2014-06-09T18:54:00Z"/>
            </w:rPr>
          </w:rPrChange>
        </w:rPr>
      </w:pPr>
      <w:ins w:id="27246" w:author="shorny" w:date="2014-06-09T18:54:00Z">
        <w:r w:rsidRPr="00D26196">
          <w:rPr>
            <w:sz w:val="18"/>
            <w:rPrChange w:id="27247" w:author="shorny" w:date="2014-06-09T18:55:00Z">
              <w:rPr/>
            </w:rPrChange>
          </w:rPr>
          <w:t xml:space="preserve">  </w:t>
        </w:r>
        <w:r w:rsidRPr="00D26196">
          <w:rPr>
            <w:rStyle w:val="keyword1"/>
            <w:sz w:val="18"/>
            <w:rPrChange w:id="27248" w:author="shorny" w:date="2014-06-09T18:55:00Z">
              <w:rPr>
                <w:rStyle w:val="keyword1"/>
              </w:rPr>
            </w:rPrChange>
          </w:rPr>
          <w:t>ORDER</w:t>
        </w:r>
        <w:r w:rsidRPr="00D26196">
          <w:rPr>
            <w:sz w:val="18"/>
            <w:rPrChange w:id="27249" w:author="shorny" w:date="2014-06-09T18:55:00Z">
              <w:rPr/>
            </w:rPrChange>
          </w:rPr>
          <w:t xml:space="preserve"> </w:t>
        </w:r>
        <w:r w:rsidRPr="00D26196">
          <w:rPr>
            <w:rStyle w:val="keyword1"/>
            <w:sz w:val="18"/>
            <w:rPrChange w:id="27250" w:author="shorny" w:date="2014-06-09T18:55:00Z">
              <w:rPr>
                <w:rStyle w:val="keyword1"/>
              </w:rPr>
            </w:rPrChange>
          </w:rPr>
          <w:t>BY</w:t>
        </w:r>
        <w:r w:rsidRPr="00D26196">
          <w:rPr>
            <w:sz w:val="18"/>
            <w:rPrChange w:id="27251" w:author="shorny" w:date="2014-06-09T18:55:00Z">
              <w:rPr/>
            </w:rPrChange>
          </w:rPr>
          <w:t xml:space="preserve"> </w:t>
        </w:r>
        <w:proofErr w:type="gramStart"/>
        <w:r w:rsidRPr="00D26196">
          <w:rPr>
            <w:sz w:val="18"/>
            <w:rPrChange w:id="27252" w:author="shorny" w:date="2014-06-09T18:55:00Z">
              <w:rPr/>
            </w:rPrChange>
          </w:rPr>
          <w:t>problems.ApplicationID ;</w:t>
        </w:r>
        <w:proofErr w:type="gramEnd"/>
      </w:ins>
    </w:p>
    <w:p w14:paraId="08A428A4" w14:textId="77777777" w:rsidR="00D26196" w:rsidRPr="00D26196" w:rsidRDefault="00D26196">
      <w:pPr>
        <w:pStyle w:val="HTMLPreformatted"/>
        <w:divId w:val="2032412305"/>
        <w:rPr>
          <w:ins w:id="27253" w:author="shorny" w:date="2014-06-09T18:54:00Z"/>
          <w:sz w:val="18"/>
          <w:rPrChange w:id="27254" w:author="shorny" w:date="2014-06-09T18:55:00Z">
            <w:rPr>
              <w:ins w:id="27255" w:author="shorny" w:date="2014-06-09T18:54:00Z"/>
            </w:rPr>
          </w:rPrChange>
        </w:rPr>
      </w:pPr>
    </w:p>
    <w:p w14:paraId="1CB7D008" w14:textId="77777777" w:rsidR="00D26196" w:rsidRPr="00D26196" w:rsidRDefault="00D26196">
      <w:pPr>
        <w:pStyle w:val="HTMLPreformatted"/>
        <w:divId w:val="2032412305"/>
        <w:rPr>
          <w:ins w:id="27256" w:author="shorny" w:date="2014-06-09T18:54:00Z"/>
          <w:rStyle w:val="comment1"/>
          <w:sz w:val="18"/>
          <w:rPrChange w:id="27257" w:author="shorny" w:date="2014-06-09T18:55:00Z">
            <w:rPr>
              <w:ins w:id="27258" w:author="shorny" w:date="2014-06-09T18:54:00Z"/>
              <w:rStyle w:val="comment1"/>
            </w:rPr>
          </w:rPrChange>
        </w:rPr>
      </w:pPr>
      <w:ins w:id="27259" w:author="shorny" w:date="2014-06-09T18:54:00Z">
        <w:r w:rsidRPr="00D26196">
          <w:rPr>
            <w:sz w:val="18"/>
            <w:rPrChange w:id="27260" w:author="shorny" w:date="2014-06-09T18:55:00Z">
              <w:rPr/>
            </w:rPrChange>
          </w:rPr>
          <w:t xml:space="preserve">  </w:t>
        </w:r>
        <w:r w:rsidRPr="00D26196">
          <w:rPr>
            <w:rStyle w:val="comment1"/>
            <w:sz w:val="18"/>
            <w:rPrChange w:id="27261" w:author="shorny" w:date="2014-06-09T18:55:00Z">
              <w:rPr>
                <w:rStyle w:val="comment1"/>
              </w:rPr>
            </w:rPrChange>
          </w:rPr>
          <w:t xml:space="preserve">-- </w:t>
        </w:r>
        <w:proofErr w:type="gramStart"/>
        <w:r w:rsidRPr="00D26196">
          <w:rPr>
            <w:rStyle w:val="comment1"/>
            <w:sz w:val="18"/>
            <w:rPrChange w:id="27262" w:author="shorny" w:date="2014-06-09T18:55:00Z">
              <w:rPr>
                <w:rStyle w:val="comment1"/>
              </w:rPr>
            </w:rPrChange>
          </w:rPr>
          <w:t>report</w:t>
        </w:r>
        <w:proofErr w:type="gramEnd"/>
        <w:r w:rsidRPr="00D26196">
          <w:rPr>
            <w:rStyle w:val="comment1"/>
            <w:sz w:val="18"/>
            <w:rPrChange w:id="27263" w:author="shorny" w:date="2014-06-09T18:55:00Z">
              <w:rPr>
                <w:rStyle w:val="comment1"/>
              </w:rPr>
            </w:rPrChange>
          </w:rPr>
          <w:t xml:space="preserve"> an error if the 'problems' table isn't empty</w:t>
        </w:r>
      </w:ins>
    </w:p>
    <w:p w14:paraId="52B47C13" w14:textId="77777777" w:rsidR="00D26196" w:rsidRPr="00D26196" w:rsidRDefault="00D26196">
      <w:pPr>
        <w:pStyle w:val="HTMLPreformatted"/>
        <w:divId w:val="2032412305"/>
        <w:rPr>
          <w:ins w:id="27264" w:author="shorny" w:date="2014-06-09T18:54:00Z"/>
          <w:sz w:val="18"/>
          <w:rPrChange w:id="27265" w:author="shorny" w:date="2014-06-09T18:55:00Z">
            <w:rPr>
              <w:ins w:id="27266" w:author="shorny" w:date="2014-06-09T18:54:00Z"/>
            </w:rPr>
          </w:rPrChange>
        </w:rPr>
      </w:pPr>
      <w:ins w:id="27267" w:author="shorny" w:date="2014-06-09T18:54:00Z">
        <w:r w:rsidRPr="00D26196">
          <w:rPr>
            <w:sz w:val="18"/>
            <w:rPrChange w:id="27268" w:author="shorny" w:date="2014-06-09T18:55:00Z">
              <w:rPr/>
            </w:rPrChange>
          </w:rPr>
          <w:t xml:space="preserve">  </w:t>
        </w:r>
        <w:r w:rsidRPr="00D26196">
          <w:rPr>
            <w:rStyle w:val="keyword1"/>
            <w:sz w:val="18"/>
            <w:rPrChange w:id="27269" w:author="shorny" w:date="2014-06-09T18:55:00Z">
              <w:rPr>
                <w:rStyle w:val="keyword1"/>
              </w:rPr>
            </w:rPrChange>
          </w:rPr>
          <w:t>CALL</w:t>
        </w:r>
        <w:r w:rsidRPr="00D26196">
          <w:rPr>
            <w:sz w:val="18"/>
            <w:rPrChange w:id="27270" w:author="shorny" w:date="2014-06-09T18:55:00Z">
              <w:rPr/>
            </w:rPrChange>
          </w:rPr>
          <w:t xml:space="preserve"> stk_unit.assert_table_</w:t>
        </w:r>
        <w:proofErr w:type="gramStart"/>
        <w:r w:rsidRPr="00D26196">
          <w:rPr>
            <w:sz w:val="18"/>
            <w:rPrChange w:id="27271" w:author="shorny" w:date="2014-06-09T18:55:00Z">
              <w:rPr/>
            </w:rPrChange>
          </w:rPr>
          <w:t>empty(</w:t>
        </w:r>
        <w:proofErr w:type="gramEnd"/>
        <w:r w:rsidRPr="00D26196">
          <w:rPr>
            <w:sz w:val="18"/>
            <w:rPrChange w:id="27272" w:author="shorny" w:date="2014-06-09T18:55:00Z">
              <w:rPr/>
            </w:rPrChange>
          </w:rPr>
          <w:t xml:space="preserve"> </w:t>
        </w:r>
      </w:ins>
    </w:p>
    <w:p w14:paraId="7108D571" w14:textId="77777777" w:rsidR="00D26196" w:rsidRPr="00D26196" w:rsidRDefault="00D26196">
      <w:pPr>
        <w:pStyle w:val="HTMLPreformatted"/>
        <w:divId w:val="2032412305"/>
        <w:rPr>
          <w:ins w:id="27273" w:author="shorny" w:date="2014-06-09T18:54:00Z"/>
          <w:sz w:val="18"/>
          <w:rPrChange w:id="27274" w:author="shorny" w:date="2014-06-09T18:55:00Z">
            <w:rPr>
              <w:ins w:id="27275" w:author="shorny" w:date="2014-06-09T18:54:00Z"/>
            </w:rPr>
          </w:rPrChange>
        </w:rPr>
      </w:pPr>
      <w:ins w:id="27276" w:author="shorny" w:date="2014-06-09T18:54:00Z">
        <w:r w:rsidRPr="00D26196">
          <w:rPr>
            <w:sz w:val="18"/>
            <w:rPrChange w:id="27277" w:author="shorny" w:date="2014-06-09T18:55:00Z">
              <w:rPr/>
            </w:rPrChange>
          </w:rPr>
          <w:t xml:space="preserve">    </w:t>
        </w:r>
        <w:proofErr w:type="gramStart"/>
        <w:r w:rsidRPr="00D26196">
          <w:rPr>
            <w:sz w:val="18"/>
            <w:rPrChange w:id="27278" w:author="shorny" w:date="2014-06-09T18:55:00Z">
              <w:rPr/>
            </w:rPrChange>
          </w:rPr>
          <w:t>DATABASE(</w:t>
        </w:r>
        <w:proofErr w:type="gramEnd"/>
        <w:r w:rsidRPr="00D26196">
          <w:rPr>
            <w:sz w:val="18"/>
            <w:rPrChange w:id="27279" w:author="shorny" w:date="2014-06-09T18:55:00Z">
              <w:rPr/>
            </w:rPrChange>
          </w:rPr>
          <w:t>),</w:t>
        </w:r>
      </w:ins>
    </w:p>
    <w:p w14:paraId="7AF14982" w14:textId="77777777" w:rsidR="00D26196" w:rsidRPr="00D26196" w:rsidRDefault="00D26196">
      <w:pPr>
        <w:pStyle w:val="HTMLPreformatted"/>
        <w:divId w:val="2032412305"/>
        <w:rPr>
          <w:ins w:id="27280" w:author="shorny" w:date="2014-06-09T18:54:00Z"/>
          <w:sz w:val="18"/>
          <w:rPrChange w:id="27281" w:author="shorny" w:date="2014-06-09T18:55:00Z">
            <w:rPr>
              <w:ins w:id="27282" w:author="shorny" w:date="2014-06-09T18:54:00Z"/>
            </w:rPr>
          </w:rPrChange>
        </w:rPr>
      </w:pPr>
      <w:ins w:id="27283" w:author="shorny" w:date="2014-06-09T18:54:00Z">
        <w:r w:rsidRPr="00D26196">
          <w:rPr>
            <w:sz w:val="18"/>
            <w:rPrChange w:id="27284" w:author="shorny" w:date="2014-06-09T18:55:00Z">
              <w:rPr/>
            </w:rPrChange>
          </w:rPr>
          <w:t xml:space="preserve">    </w:t>
        </w:r>
        <w:r w:rsidRPr="00D26196">
          <w:rPr>
            <w:rStyle w:val="string1"/>
            <w:sz w:val="18"/>
            <w:rPrChange w:id="27285" w:author="shorny" w:date="2014-06-09T18:55:00Z">
              <w:rPr>
                <w:rStyle w:val="string1"/>
              </w:rPr>
            </w:rPrChange>
          </w:rPr>
          <w:t>'utrans_u_problems'</w:t>
        </w:r>
        <w:r w:rsidRPr="00D26196">
          <w:rPr>
            <w:sz w:val="18"/>
            <w:rPrChange w:id="27286" w:author="shorny" w:date="2014-06-09T18:55:00Z">
              <w:rPr/>
            </w:rPrChange>
          </w:rPr>
          <w:t xml:space="preserve">, </w:t>
        </w:r>
      </w:ins>
    </w:p>
    <w:p w14:paraId="159DEB01" w14:textId="77777777" w:rsidR="00D26196" w:rsidRPr="00D26196" w:rsidRDefault="00D26196">
      <w:pPr>
        <w:pStyle w:val="HTMLPreformatted"/>
        <w:divId w:val="2032412305"/>
        <w:rPr>
          <w:ins w:id="27287" w:author="shorny" w:date="2014-06-09T18:54:00Z"/>
          <w:sz w:val="18"/>
          <w:rPrChange w:id="27288" w:author="shorny" w:date="2014-06-09T18:55:00Z">
            <w:rPr>
              <w:ins w:id="27289" w:author="shorny" w:date="2014-06-09T18:54:00Z"/>
            </w:rPr>
          </w:rPrChange>
        </w:rPr>
      </w:pPr>
      <w:ins w:id="27290" w:author="shorny" w:date="2014-06-09T18:54:00Z">
        <w:r w:rsidRPr="00D26196">
          <w:rPr>
            <w:sz w:val="18"/>
            <w:rPrChange w:id="27291" w:author="shorny" w:date="2014-06-09T18:55:00Z">
              <w:rPr/>
            </w:rPrChange>
          </w:rPr>
          <w:t xml:space="preserve">    </w:t>
        </w:r>
        <w:r w:rsidRPr="00D26196">
          <w:rPr>
            <w:rStyle w:val="string1"/>
            <w:sz w:val="18"/>
            <w:rPrChange w:id="27292" w:author="shorny" w:date="2014-06-09T18:55:00Z">
              <w:rPr>
                <w:rStyle w:val="string1"/>
              </w:rPr>
            </w:rPrChange>
          </w:rPr>
          <w:t>'Incorrect results'</w:t>
        </w:r>
        <w:proofErr w:type="gramStart"/>
        <w:r w:rsidRPr="00D26196">
          <w:rPr>
            <w:sz w:val="18"/>
            <w:rPrChange w:id="27293" w:author="shorny" w:date="2014-06-09T18:55:00Z">
              <w:rPr/>
            </w:rPrChange>
          </w:rPr>
          <w:t>) ;</w:t>
        </w:r>
        <w:proofErr w:type="gramEnd"/>
        <w:r w:rsidRPr="00D26196">
          <w:rPr>
            <w:sz w:val="18"/>
            <w:rPrChange w:id="27294" w:author="shorny" w:date="2014-06-09T18:55:00Z">
              <w:rPr/>
            </w:rPrChange>
          </w:rPr>
          <w:t xml:space="preserve"> </w:t>
        </w:r>
      </w:ins>
    </w:p>
    <w:p w14:paraId="664D32B1" w14:textId="77777777" w:rsidR="00D26196" w:rsidRPr="00D26196" w:rsidRDefault="00D26196">
      <w:pPr>
        <w:pStyle w:val="HTMLPreformatted"/>
        <w:divId w:val="2032412305"/>
        <w:rPr>
          <w:ins w:id="27295" w:author="shorny" w:date="2014-06-09T18:54:00Z"/>
          <w:sz w:val="18"/>
          <w:rPrChange w:id="27296" w:author="shorny" w:date="2014-06-09T18:55:00Z">
            <w:rPr>
              <w:ins w:id="27297" w:author="shorny" w:date="2014-06-09T18:54:00Z"/>
            </w:rPr>
          </w:rPrChange>
        </w:rPr>
      </w:pPr>
    </w:p>
    <w:p w14:paraId="3A9EAC62" w14:textId="77777777" w:rsidR="00D26196" w:rsidRPr="00D26196" w:rsidRDefault="00D26196">
      <w:pPr>
        <w:pStyle w:val="HTMLPreformatted"/>
        <w:divId w:val="2032412305"/>
        <w:rPr>
          <w:ins w:id="27298" w:author="shorny" w:date="2014-06-09T18:54:00Z"/>
          <w:sz w:val="18"/>
          <w:rPrChange w:id="27299" w:author="shorny" w:date="2014-06-09T18:55:00Z">
            <w:rPr>
              <w:ins w:id="27300" w:author="shorny" w:date="2014-06-09T18:54:00Z"/>
            </w:rPr>
          </w:rPrChange>
        </w:rPr>
      </w:pPr>
      <w:ins w:id="27301" w:author="shorny" w:date="2014-06-09T18:54:00Z">
        <w:r w:rsidRPr="00D26196">
          <w:rPr>
            <w:sz w:val="18"/>
            <w:rPrChange w:id="27302" w:author="shorny" w:date="2014-06-09T18:55:00Z">
              <w:rPr/>
            </w:rPrChange>
          </w:rPr>
          <w:t xml:space="preserve">  </w:t>
        </w:r>
        <w:r w:rsidRPr="00D26196">
          <w:rPr>
            <w:rStyle w:val="keyword1"/>
            <w:sz w:val="18"/>
            <w:rPrChange w:id="27303" w:author="shorny" w:date="2014-06-09T18:55:00Z">
              <w:rPr>
                <w:rStyle w:val="keyword1"/>
              </w:rPr>
            </w:rPrChange>
          </w:rPr>
          <w:t>DROP</w:t>
        </w:r>
        <w:r w:rsidRPr="00D26196">
          <w:rPr>
            <w:sz w:val="18"/>
            <w:rPrChange w:id="27304" w:author="shorny" w:date="2014-06-09T18:55:00Z">
              <w:rPr/>
            </w:rPrChange>
          </w:rPr>
          <w:t xml:space="preserve"> </w:t>
        </w:r>
        <w:r w:rsidRPr="00D26196">
          <w:rPr>
            <w:rStyle w:val="keyword1"/>
            <w:sz w:val="18"/>
            <w:rPrChange w:id="27305" w:author="shorny" w:date="2014-06-09T18:55:00Z">
              <w:rPr>
                <w:rStyle w:val="keyword1"/>
              </w:rPr>
            </w:rPrChange>
          </w:rPr>
          <w:t>TABLE</w:t>
        </w:r>
        <w:r w:rsidRPr="00D26196">
          <w:rPr>
            <w:sz w:val="18"/>
            <w:rPrChange w:id="27306" w:author="shorny" w:date="2014-06-09T18:55:00Z">
              <w:rPr/>
            </w:rPrChange>
          </w:rPr>
          <w:t xml:space="preserve"> </w:t>
        </w:r>
        <w:r w:rsidRPr="00D26196">
          <w:rPr>
            <w:rStyle w:val="function-name1"/>
            <w:sz w:val="18"/>
            <w:rPrChange w:id="27307" w:author="shorny" w:date="2014-06-09T18:55:00Z">
              <w:rPr>
                <w:rStyle w:val="function-name1"/>
              </w:rPr>
            </w:rPrChange>
          </w:rPr>
          <w:t>utrans_u_</w:t>
        </w:r>
        <w:proofErr w:type="gramStart"/>
        <w:r w:rsidRPr="00D26196">
          <w:rPr>
            <w:rStyle w:val="function-name1"/>
            <w:sz w:val="18"/>
            <w:rPrChange w:id="27308" w:author="shorny" w:date="2014-06-09T18:55:00Z">
              <w:rPr>
                <w:rStyle w:val="function-name1"/>
              </w:rPr>
            </w:rPrChange>
          </w:rPr>
          <w:t>expecteds</w:t>
        </w:r>
        <w:r w:rsidRPr="00D26196">
          <w:rPr>
            <w:sz w:val="18"/>
            <w:rPrChange w:id="27309" w:author="shorny" w:date="2014-06-09T18:55:00Z">
              <w:rPr/>
            </w:rPrChange>
          </w:rPr>
          <w:t xml:space="preserve"> ;</w:t>
        </w:r>
        <w:proofErr w:type="gramEnd"/>
      </w:ins>
    </w:p>
    <w:p w14:paraId="7447FDA5" w14:textId="77777777" w:rsidR="00D26196" w:rsidRPr="00D26196" w:rsidRDefault="00D26196">
      <w:pPr>
        <w:pStyle w:val="HTMLPreformatted"/>
        <w:divId w:val="2032412305"/>
        <w:rPr>
          <w:ins w:id="27310" w:author="shorny" w:date="2014-06-09T18:54:00Z"/>
          <w:sz w:val="18"/>
          <w:rPrChange w:id="27311" w:author="shorny" w:date="2014-06-09T18:55:00Z">
            <w:rPr>
              <w:ins w:id="27312" w:author="shorny" w:date="2014-06-09T18:54:00Z"/>
            </w:rPr>
          </w:rPrChange>
        </w:rPr>
      </w:pPr>
      <w:ins w:id="27313" w:author="shorny" w:date="2014-06-09T18:54:00Z">
        <w:r w:rsidRPr="00D26196">
          <w:rPr>
            <w:sz w:val="18"/>
            <w:rPrChange w:id="27314" w:author="shorny" w:date="2014-06-09T18:55:00Z">
              <w:rPr/>
            </w:rPrChange>
          </w:rPr>
          <w:t xml:space="preserve">  </w:t>
        </w:r>
        <w:r w:rsidRPr="00D26196">
          <w:rPr>
            <w:rStyle w:val="keyword1"/>
            <w:sz w:val="18"/>
            <w:rPrChange w:id="27315" w:author="shorny" w:date="2014-06-09T18:55:00Z">
              <w:rPr>
                <w:rStyle w:val="keyword1"/>
              </w:rPr>
            </w:rPrChange>
          </w:rPr>
          <w:t>DROP</w:t>
        </w:r>
        <w:r w:rsidRPr="00D26196">
          <w:rPr>
            <w:sz w:val="18"/>
            <w:rPrChange w:id="27316" w:author="shorny" w:date="2014-06-09T18:55:00Z">
              <w:rPr/>
            </w:rPrChange>
          </w:rPr>
          <w:t xml:space="preserve"> </w:t>
        </w:r>
        <w:r w:rsidRPr="00D26196">
          <w:rPr>
            <w:rStyle w:val="keyword1"/>
            <w:sz w:val="18"/>
            <w:rPrChange w:id="27317" w:author="shorny" w:date="2014-06-09T18:55:00Z">
              <w:rPr>
                <w:rStyle w:val="keyword1"/>
              </w:rPr>
            </w:rPrChange>
          </w:rPr>
          <w:t>TABLE</w:t>
        </w:r>
        <w:r w:rsidRPr="00D26196">
          <w:rPr>
            <w:sz w:val="18"/>
            <w:rPrChange w:id="27318" w:author="shorny" w:date="2014-06-09T18:55:00Z">
              <w:rPr/>
            </w:rPrChange>
          </w:rPr>
          <w:t xml:space="preserve"> </w:t>
        </w:r>
        <w:r w:rsidRPr="00D26196">
          <w:rPr>
            <w:rStyle w:val="function-name1"/>
            <w:sz w:val="18"/>
            <w:rPrChange w:id="27319" w:author="shorny" w:date="2014-06-09T18:55:00Z">
              <w:rPr>
                <w:rStyle w:val="function-name1"/>
              </w:rPr>
            </w:rPrChange>
          </w:rPr>
          <w:t>utrans_u_</w:t>
        </w:r>
        <w:proofErr w:type="gramStart"/>
        <w:r w:rsidRPr="00D26196">
          <w:rPr>
            <w:rStyle w:val="function-name1"/>
            <w:sz w:val="18"/>
            <w:rPrChange w:id="27320" w:author="shorny" w:date="2014-06-09T18:55:00Z">
              <w:rPr>
                <w:rStyle w:val="function-name1"/>
              </w:rPr>
            </w:rPrChange>
          </w:rPr>
          <w:t>actuals</w:t>
        </w:r>
        <w:r w:rsidRPr="00D26196">
          <w:rPr>
            <w:sz w:val="18"/>
            <w:rPrChange w:id="27321" w:author="shorny" w:date="2014-06-09T18:55:00Z">
              <w:rPr/>
            </w:rPrChange>
          </w:rPr>
          <w:t xml:space="preserve"> ;</w:t>
        </w:r>
        <w:proofErr w:type="gramEnd"/>
      </w:ins>
    </w:p>
    <w:p w14:paraId="08DA9F2D" w14:textId="77777777" w:rsidR="00D26196" w:rsidRPr="00D26196" w:rsidRDefault="00D26196">
      <w:pPr>
        <w:pStyle w:val="HTMLPreformatted"/>
        <w:divId w:val="2032412305"/>
        <w:rPr>
          <w:ins w:id="27322" w:author="shorny" w:date="2014-06-09T18:54:00Z"/>
          <w:sz w:val="18"/>
          <w:rPrChange w:id="27323" w:author="shorny" w:date="2014-06-09T18:55:00Z">
            <w:rPr>
              <w:ins w:id="27324" w:author="shorny" w:date="2014-06-09T18:54:00Z"/>
            </w:rPr>
          </w:rPrChange>
        </w:rPr>
      </w:pPr>
      <w:ins w:id="27325" w:author="shorny" w:date="2014-06-09T18:54:00Z">
        <w:r w:rsidRPr="00D26196">
          <w:rPr>
            <w:sz w:val="18"/>
            <w:rPrChange w:id="27326" w:author="shorny" w:date="2014-06-09T18:55:00Z">
              <w:rPr/>
            </w:rPrChange>
          </w:rPr>
          <w:t xml:space="preserve">  </w:t>
        </w:r>
        <w:r w:rsidRPr="00D26196">
          <w:rPr>
            <w:rStyle w:val="keyword1"/>
            <w:sz w:val="18"/>
            <w:rPrChange w:id="27327" w:author="shorny" w:date="2014-06-09T18:55:00Z">
              <w:rPr>
                <w:rStyle w:val="keyword1"/>
              </w:rPr>
            </w:rPrChange>
          </w:rPr>
          <w:t>DROP</w:t>
        </w:r>
        <w:r w:rsidRPr="00D26196">
          <w:rPr>
            <w:sz w:val="18"/>
            <w:rPrChange w:id="27328" w:author="shorny" w:date="2014-06-09T18:55:00Z">
              <w:rPr/>
            </w:rPrChange>
          </w:rPr>
          <w:t xml:space="preserve"> </w:t>
        </w:r>
        <w:r w:rsidRPr="00D26196">
          <w:rPr>
            <w:rStyle w:val="keyword1"/>
            <w:sz w:val="18"/>
            <w:rPrChange w:id="27329" w:author="shorny" w:date="2014-06-09T18:55:00Z">
              <w:rPr>
                <w:rStyle w:val="keyword1"/>
              </w:rPr>
            </w:rPrChange>
          </w:rPr>
          <w:t>TABLE</w:t>
        </w:r>
        <w:r w:rsidRPr="00D26196">
          <w:rPr>
            <w:sz w:val="18"/>
            <w:rPrChange w:id="27330" w:author="shorny" w:date="2014-06-09T18:55:00Z">
              <w:rPr/>
            </w:rPrChange>
          </w:rPr>
          <w:t xml:space="preserve"> </w:t>
        </w:r>
        <w:r w:rsidRPr="00D26196">
          <w:rPr>
            <w:rStyle w:val="function-name1"/>
            <w:sz w:val="18"/>
            <w:rPrChange w:id="27331" w:author="shorny" w:date="2014-06-09T18:55:00Z">
              <w:rPr>
                <w:rStyle w:val="function-name1"/>
              </w:rPr>
            </w:rPrChange>
          </w:rPr>
          <w:t>utrans_u_</w:t>
        </w:r>
        <w:proofErr w:type="gramStart"/>
        <w:r w:rsidRPr="00D26196">
          <w:rPr>
            <w:rStyle w:val="function-name1"/>
            <w:sz w:val="18"/>
            <w:rPrChange w:id="27332" w:author="shorny" w:date="2014-06-09T18:55:00Z">
              <w:rPr>
                <w:rStyle w:val="function-name1"/>
              </w:rPr>
            </w:rPrChange>
          </w:rPr>
          <w:t>problems</w:t>
        </w:r>
        <w:r w:rsidRPr="00D26196">
          <w:rPr>
            <w:sz w:val="18"/>
            <w:rPrChange w:id="27333" w:author="shorny" w:date="2014-06-09T18:55:00Z">
              <w:rPr/>
            </w:rPrChange>
          </w:rPr>
          <w:t xml:space="preserve"> ;</w:t>
        </w:r>
        <w:proofErr w:type="gramEnd"/>
      </w:ins>
    </w:p>
    <w:p w14:paraId="46193AF8" w14:textId="77777777" w:rsidR="00D26196" w:rsidRPr="00D26196" w:rsidRDefault="00D26196">
      <w:pPr>
        <w:pStyle w:val="HTMLPreformatted"/>
        <w:divId w:val="2032412305"/>
        <w:rPr>
          <w:ins w:id="27334" w:author="shorny" w:date="2014-06-09T18:54:00Z"/>
          <w:sz w:val="18"/>
          <w:rPrChange w:id="27335" w:author="shorny" w:date="2014-06-09T18:55:00Z">
            <w:rPr>
              <w:ins w:id="27336" w:author="shorny" w:date="2014-06-09T18:54:00Z"/>
            </w:rPr>
          </w:rPrChange>
        </w:rPr>
      </w:pPr>
    </w:p>
    <w:p w14:paraId="50F809B8" w14:textId="77777777" w:rsidR="00D26196" w:rsidRPr="00D26196" w:rsidRDefault="00D26196">
      <w:pPr>
        <w:pStyle w:val="HTMLPreformatted"/>
        <w:divId w:val="2032412305"/>
        <w:rPr>
          <w:ins w:id="27337" w:author="shorny" w:date="2014-06-09T18:54:00Z"/>
          <w:sz w:val="18"/>
          <w:rPrChange w:id="27338" w:author="shorny" w:date="2014-06-09T18:55:00Z">
            <w:rPr>
              <w:ins w:id="27339" w:author="shorny" w:date="2014-06-09T18:54:00Z"/>
            </w:rPr>
          </w:rPrChange>
        </w:rPr>
      </w:pPr>
      <w:ins w:id="27340" w:author="shorny" w:date="2014-06-09T18:54:00Z">
        <w:r w:rsidRPr="00D26196">
          <w:rPr>
            <w:rStyle w:val="keyword1"/>
            <w:sz w:val="18"/>
            <w:rPrChange w:id="27341" w:author="shorny" w:date="2014-06-09T18:55:00Z">
              <w:rPr>
                <w:rStyle w:val="keyword1"/>
              </w:rPr>
            </w:rPrChange>
          </w:rPr>
          <w:t>END</w:t>
        </w:r>
        <w:r w:rsidRPr="00D26196">
          <w:rPr>
            <w:sz w:val="18"/>
            <w:rPrChange w:id="27342" w:author="shorny" w:date="2014-06-09T18:55:00Z">
              <w:rPr/>
            </w:rPrChange>
          </w:rPr>
          <w:t xml:space="preserve"> $$</w:t>
        </w:r>
      </w:ins>
    </w:p>
    <w:p w14:paraId="5699B893" w14:textId="77777777" w:rsidR="00D26196" w:rsidRPr="00D26196" w:rsidRDefault="00D26196">
      <w:pPr>
        <w:pStyle w:val="HTMLPreformatted"/>
        <w:divId w:val="2032412305"/>
        <w:rPr>
          <w:ins w:id="27343" w:author="shorny" w:date="2014-06-09T18:54:00Z"/>
          <w:sz w:val="18"/>
          <w:rPrChange w:id="27344" w:author="shorny" w:date="2014-06-09T18:55:00Z">
            <w:rPr>
              <w:ins w:id="27345" w:author="shorny" w:date="2014-06-09T18:54:00Z"/>
            </w:rPr>
          </w:rPrChange>
        </w:rPr>
      </w:pPr>
    </w:p>
    <w:p w14:paraId="624ACC59" w14:textId="77777777" w:rsidR="00D26196" w:rsidRPr="00D26196" w:rsidRDefault="00D26196">
      <w:pPr>
        <w:pStyle w:val="HTMLPreformatted"/>
        <w:divId w:val="2032412305"/>
        <w:rPr>
          <w:ins w:id="27346" w:author="shorny" w:date="2014-06-09T18:54:00Z"/>
          <w:sz w:val="18"/>
          <w:rPrChange w:id="27347" w:author="shorny" w:date="2014-06-09T18:55:00Z">
            <w:rPr>
              <w:ins w:id="27348" w:author="shorny" w:date="2014-06-09T18:54:00Z"/>
            </w:rPr>
          </w:rPrChange>
        </w:rPr>
      </w:pPr>
    </w:p>
    <w:p w14:paraId="6A8E5037" w14:textId="77777777" w:rsidR="00D26196" w:rsidRPr="00D26196" w:rsidRDefault="00D26196">
      <w:pPr>
        <w:pStyle w:val="HTMLPreformatted"/>
        <w:divId w:val="2032412305"/>
        <w:rPr>
          <w:ins w:id="27349" w:author="shorny" w:date="2014-06-09T18:54:00Z"/>
          <w:sz w:val="18"/>
          <w:rPrChange w:id="27350" w:author="shorny" w:date="2014-06-09T18:55:00Z">
            <w:rPr>
              <w:ins w:id="27351" w:author="shorny" w:date="2014-06-09T18:54:00Z"/>
            </w:rPr>
          </w:rPrChange>
        </w:rPr>
      </w:pPr>
      <w:proofErr w:type="gramStart"/>
      <w:ins w:id="27352" w:author="shorny" w:date="2014-06-09T18:54:00Z">
        <w:r w:rsidRPr="00D26196">
          <w:rPr>
            <w:sz w:val="18"/>
            <w:rPrChange w:id="27353" w:author="shorny" w:date="2014-06-09T18:55:00Z">
              <w:rPr/>
            </w:rPrChange>
          </w:rPr>
          <w:t>DELIMITER ;</w:t>
        </w:r>
        <w:proofErr w:type="gramEnd"/>
      </w:ins>
    </w:p>
    <w:p w14:paraId="01792D85" w14:textId="77777777" w:rsidR="00D26196" w:rsidRDefault="00D26196">
      <w:pPr>
        <w:pStyle w:val="HTMLPreformatted"/>
        <w:divId w:val="2032412305"/>
        <w:rPr>
          <w:ins w:id="27354" w:author="shorny" w:date="2014-06-09T18:54:00Z"/>
        </w:rPr>
      </w:pPr>
    </w:p>
    <w:p w14:paraId="6AF57062" w14:textId="77777777" w:rsidR="004E162A" w:rsidRPr="004E162A" w:rsidRDefault="004E162A" w:rsidP="004E162A">
      <w:pPr>
        <w:rPr>
          <w:lang w:eastAsia="en-AU"/>
          <w:rPrChange w:id="27355" w:author="shorny" w:date="2014-06-09T18:52:00Z">
            <w:rPr>
              <w:lang w:eastAsia="en-AU"/>
            </w:rPr>
          </w:rPrChange>
        </w:rPr>
        <w:pPrChange w:id="27356" w:author="shorny" w:date="2014-06-09T18:52:00Z">
          <w:pPr>
            <w:pStyle w:val="Heading1"/>
            <w:numPr>
              <w:numId w:val="17"/>
            </w:numPr>
          </w:pPr>
        </w:pPrChange>
      </w:pPr>
    </w:p>
    <w:p w14:paraId="1A56C7AF" w14:textId="77777777" w:rsidR="00195ABC" w:rsidRDefault="00195ABC">
      <w:pPr>
        <w:rPr>
          <w:ins w:id="27357" w:author="shorny" w:date="2014-06-09T21:16:00Z"/>
          <w:rFonts w:ascii="Calibri Light" w:eastAsia="Times New Roman" w:hAnsi="Calibri Light" w:cs="Times New Roman"/>
          <w:b/>
          <w:bCs/>
          <w:kern w:val="32"/>
          <w:sz w:val="32"/>
          <w:szCs w:val="32"/>
          <w:lang w:eastAsia="en-AU"/>
        </w:rPr>
      </w:pPr>
      <w:bookmarkStart w:id="27358" w:name="_Toc388077039"/>
      <w:ins w:id="27359" w:author="shorny" w:date="2014-06-09T21:16:00Z">
        <w:r>
          <w:rPr>
            <w:lang w:eastAsia="en-AU"/>
          </w:rPr>
          <w:br w:type="page"/>
        </w:r>
      </w:ins>
    </w:p>
    <w:p w14:paraId="60D24BAF" w14:textId="3760DEF9" w:rsidR="0077698F" w:rsidRDefault="0077698F" w:rsidP="00597C9F">
      <w:pPr>
        <w:pStyle w:val="Heading1"/>
        <w:numPr>
          <w:ilvl w:val="0"/>
          <w:numId w:val="17"/>
        </w:numPr>
        <w:rPr>
          <w:ins w:id="27360" w:author="shorny" w:date="2014-06-09T20:46:00Z"/>
          <w:lang w:eastAsia="en-AU"/>
        </w:rPr>
      </w:pPr>
      <w:moveToRangeStart w:id="27361" w:author="shorny" w:date="2014-06-09T20:46:00Z" w:name="move390110118"/>
      <w:moveTo w:id="27362" w:author="shorny" w:date="2014-06-09T20:46:00Z">
        <w:r>
          <w:rPr>
            <w:lang w:eastAsia="en-AU"/>
          </w:rPr>
          <w:lastRenderedPageBreak/>
          <w:t>Test operational system</w:t>
        </w:r>
      </w:moveTo>
      <w:moveToRangeEnd w:id="27361"/>
    </w:p>
    <w:p w14:paraId="0D16EEE9" w14:textId="602EEC48" w:rsidR="00680448" w:rsidRDefault="0077698F" w:rsidP="0077698F">
      <w:pPr>
        <w:rPr>
          <w:ins w:id="27363" w:author="shorny" w:date="2014-06-09T21:09:00Z"/>
          <w:lang w:eastAsia="en-AU"/>
        </w:rPr>
        <w:pPrChange w:id="27364" w:author="shorny" w:date="2014-06-09T20:46:00Z">
          <w:pPr>
            <w:pStyle w:val="Heading1"/>
            <w:numPr>
              <w:numId w:val="17"/>
            </w:numPr>
          </w:pPr>
        </w:pPrChange>
      </w:pPr>
      <w:ins w:id="27365" w:author="shorny" w:date="2014-06-09T20:47:00Z">
        <w:r>
          <w:rPr>
            <w:lang w:eastAsia="en-AU"/>
          </w:rPr>
          <w:t xml:space="preserve">We ran the test code listed above in section </w:t>
        </w:r>
        <w:r>
          <w:rPr>
            <w:lang w:eastAsia="en-AU"/>
          </w:rPr>
          <w:fldChar w:fldCharType="begin"/>
        </w:r>
        <w:r>
          <w:rPr>
            <w:lang w:eastAsia="en-AU"/>
          </w:rPr>
          <w:instrText xml:space="preserve"> REF _Ref390109789 \r \h </w:instrText>
        </w:r>
        <w:r>
          <w:rPr>
            <w:lang w:eastAsia="en-AU"/>
          </w:rPr>
        </w:r>
        <w:r>
          <w:rPr>
            <w:lang w:eastAsia="en-AU"/>
          </w:rPr>
          <w:fldChar w:fldCharType="separate"/>
        </w:r>
        <w:r>
          <w:rPr>
            <w:lang w:eastAsia="en-AU"/>
          </w:rPr>
          <w:t>11</w:t>
        </w:r>
        <w:r>
          <w:rPr>
            <w:lang w:eastAsia="en-AU"/>
          </w:rPr>
          <w:fldChar w:fldCharType="end"/>
        </w:r>
        <w:r>
          <w:rPr>
            <w:lang w:eastAsia="en-AU"/>
          </w:rPr>
          <w:t xml:space="preserve"> using the STK </w:t>
        </w:r>
        <w:r>
          <w:rPr>
            <w:lang w:eastAsia="en-AU"/>
          </w:rPr>
          <w:fldChar w:fldCharType="begin"/>
        </w:r>
        <w:r>
          <w:rPr>
            <w:lang w:eastAsia="en-AU"/>
          </w:rPr>
          <w: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instrText>
        </w:r>
        <w:r>
          <w:rPr>
            <w:lang w:eastAsia="en-AU"/>
          </w:rPr>
          <w:fldChar w:fldCharType="separate"/>
        </w:r>
        <w:r>
          <w:rPr>
            <w:noProof/>
            <w:lang w:eastAsia="en-AU"/>
          </w:rPr>
          <w:t>(</w:t>
        </w:r>
      </w:ins>
      <w:r w:rsidR="00D812F9">
        <w:rPr>
          <w:noProof/>
          <w:lang w:eastAsia="en-AU"/>
        </w:rPr>
        <w:fldChar w:fldCharType="begin"/>
      </w:r>
      <w:r w:rsidR="00D812F9">
        <w:rPr>
          <w:noProof/>
          <w:lang w:eastAsia="en-AU"/>
        </w:rPr>
        <w:instrText xml:space="preserve"> HYPERLINK \l "_ENREF_1" \o "Picchiarelli, 2013 #6" </w:instrText>
      </w:r>
      <w:r w:rsidR="00D812F9">
        <w:rPr>
          <w:noProof/>
          <w:lang w:eastAsia="en-AU"/>
        </w:rPr>
      </w:r>
      <w:r w:rsidR="00D812F9">
        <w:rPr>
          <w:noProof/>
          <w:lang w:eastAsia="en-AU"/>
        </w:rPr>
        <w:fldChar w:fldCharType="separate"/>
      </w:r>
      <w:ins w:id="27366" w:author="shorny" w:date="2014-06-09T20:47:00Z">
        <w:r w:rsidR="00D812F9">
          <w:rPr>
            <w:noProof/>
            <w:lang w:eastAsia="en-AU"/>
          </w:rPr>
          <w:t>Picchiarelli and Razzoli 2013</w:t>
        </w:r>
      </w:ins>
      <w:r w:rsidR="00D812F9">
        <w:rPr>
          <w:noProof/>
          <w:lang w:eastAsia="en-AU"/>
        </w:rPr>
        <w:fldChar w:fldCharType="end"/>
      </w:r>
      <w:ins w:id="27367" w:author="shorny" w:date="2014-06-09T20:47:00Z">
        <w:r>
          <w:rPr>
            <w:noProof/>
            <w:lang w:eastAsia="en-AU"/>
          </w:rPr>
          <w:t>)</w:t>
        </w:r>
        <w:r>
          <w:rPr>
            <w:lang w:eastAsia="en-AU"/>
          </w:rPr>
          <w:fldChar w:fldCharType="end"/>
        </w:r>
        <w:r>
          <w:rPr>
            <w:lang w:eastAsia="en-AU"/>
          </w:rPr>
          <w:t>.</w:t>
        </w:r>
      </w:ins>
      <w:ins w:id="27368" w:author="shorny" w:date="2014-06-09T20:48:00Z">
        <w:r w:rsidR="001F2492">
          <w:rPr>
            <w:lang w:eastAsia="en-AU"/>
          </w:rPr>
          <w:t xml:space="preserve"> Each of these tests </w:t>
        </w:r>
        <w:r w:rsidR="009E1618">
          <w:rPr>
            <w:lang w:eastAsia="en-AU"/>
          </w:rPr>
          <w:t>defines the</w:t>
        </w:r>
      </w:ins>
      <w:ins w:id="27369" w:author="shorny" w:date="2014-06-09T20:54:00Z">
        <w:r w:rsidR="009E1618">
          <w:rPr>
            <w:lang w:eastAsia="en-AU"/>
          </w:rPr>
          <w:t xml:space="preserve"> query to run and the expected results. </w:t>
        </w:r>
        <w:r w:rsidR="00ED294C">
          <w:rPr>
            <w:lang w:eastAsia="en-AU"/>
          </w:rPr>
          <w:t xml:space="preserve">It then automatically </w:t>
        </w:r>
      </w:ins>
      <w:ins w:id="27370" w:author="shorny" w:date="2014-06-09T20:57:00Z">
        <w:r w:rsidR="00F56301">
          <w:rPr>
            <w:lang w:eastAsia="en-AU"/>
          </w:rPr>
          <w:t>compares the actual results with the expected results and logs any differences.</w:t>
        </w:r>
        <w:r w:rsidR="00680448">
          <w:rPr>
            <w:lang w:eastAsia="en-AU"/>
          </w:rPr>
          <w:t xml:space="preserve"> Below is a report of running these tests.</w:t>
        </w:r>
      </w:ins>
      <w:ins w:id="27371" w:author="shorny" w:date="2014-06-09T21:00:00Z">
        <w:r w:rsidR="00680448">
          <w:rPr>
            <w:lang w:eastAsia="en-AU"/>
          </w:rPr>
          <w:t xml:space="preserve"> Note that due</w:t>
        </w:r>
      </w:ins>
      <w:ins w:id="27372" w:author="shorny" w:date="2014-06-09T21:13:00Z">
        <w:r w:rsidR="00F63440">
          <w:rPr>
            <w:lang w:eastAsia="en-AU"/>
          </w:rPr>
          <w:t xml:space="preserve"> to the restrictions of the university system, we ran these tests on other MySQL </w:t>
        </w:r>
      </w:ins>
      <w:ins w:id="27373" w:author="shorny" w:date="2014-06-09T21:14:00Z">
        <w:r w:rsidR="00F63440">
          <w:rPr>
            <w:lang w:eastAsia="en-AU"/>
          </w:rPr>
          <w:t xml:space="preserve">servers with which we had </w:t>
        </w:r>
      </w:ins>
      <w:ins w:id="27374" w:author="shorny" w:date="2014-06-09T21:15:00Z">
        <w:r w:rsidR="008F6F00">
          <w:rPr>
            <w:lang w:eastAsia="en-AU"/>
          </w:rPr>
          <w:t>more control.</w:t>
        </w:r>
      </w:ins>
    </w:p>
    <w:p w14:paraId="7E3D1098" w14:textId="77777777" w:rsidR="00F63440" w:rsidRDefault="00F63440">
      <w:pPr>
        <w:pStyle w:val="HTMLPreformatted"/>
        <w:divId w:val="1251501642"/>
        <w:rPr>
          <w:ins w:id="27375" w:author="shorny" w:date="2014-06-09T21:13:00Z"/>
        </w:rPr>
      </w:pPr>
    </w:p>
    <w:p w14:paraId="07B28990" w14:textId="77777777" w:rsidR="00F63440" w:rsidRPr="00F63440" w:rsidRDefault="00F63440">
      <w:pPr>
        <w:pStyle w:val="HTMLPreformatted"/>
        <w:divId w:val="1251501642"/>
        <w:rPr>
          <w:ins w:id="27376" w:author="shorny" w:date="2014-06-09T21:13:00Z"/>
          <w:sz w:val="18"/>
          <w:rPrChange w:id="27377" w:author="shorny" w:date="2014-06-09T21:13:00Z">
            <w:rPr>
              <w:ins w:id="27378" w:author="shorny" w:date="2014-06-09T21:13:00Z"/>
            </w:rPr>
          </w:rPrChange>
        </w:rPr>
      </w:pPr>
      <w:ins w:id="27379" w:author="shorny" w:date="2014-06-09T21:13:00Z">
        <w:r w:rsidRPr="00F63440">
          <w:rPr>
            <w:sz w:val="18"/>
            <w:rPrChange w:id="27380" w:author="shorny" w:date="2014-06-09T21:13:00Z">
              <w:rPr/>
            </w:rPrChange>
          </w:rPr>
          <w:t>+------------------------------------------------------------------------------+</w:t>
        </w:r>
      </w:ins>
    </w:p>
    <w:p w14:paraId="675413D4" w14:textId="77777777" w:rsidR="00F63440" w:rsidRPr="00F63440" w:rsidRDefault="00F63440">
      <w:pPr>
        <w:pStyle w:val="HTMLPreformatted"/>
        <w:divId w:val="1251501642"/>
        <w:rPr>
          <w:ins w:id="27381" w:author="shorny" w:date="2014-06-09T21:13:00Z"/>
          <w:sz w:val="18"/>
          <w:rPrChange w:id="27382" w:author="shorny" w:date="2014-06-09T21:13:00Z">
            <w:rPr>
              <w:ins w:id="27383" w:author="shorny" w:date="2014-06-09T21:13:00Z"/>
            </w:rPr>
          </w:rPrChange>
        </w:rPr>
      </w:pPr>
      <w:ins w:id="27384" w:author="shorny" w:date="2014-06-09T21:13:00Z">
        <w:r w:rsidRPr="00F63440">
          <w:rPr>
            <w:sz w:val="18"/>
            <w:rPrChange w:id="27385" w:author="shorny" w:date="2014-06-09T21:13:00Z">
              <w:rPr/>
            </w:rPrChange>
          </w:rPr>
          <w:t xml:space="preserve">| </w:t>
        </w:r>
        <w:proofErr w:type="gramStart"/>
        <w:r w:rsidRPr="00F63440">
          <w:rPr>
            <w:sz w:val="18"/>
            <w:rPrChange w:id="27386" w:author="shorny" w:date="2014-06-09T21:13:00Z">
              <w:rPr/>
            </w:rPrChange>
          </w:rPr>
          <w:t>report</w:t>
        </w:r>
        <w:proofErr w:type="gramEnd"/>
        <w:r w:rsidRPr="00F63440">
          <w:rPr>
            <w:sz w:val="18"/>
            <w:rPrChange w:id="27387" w:author="shorny" w:date="2014-06-09T21:13:00Z">
              <w:rPr/>
            </w:rPrChange>
          </w:rPr>
          <w:t xml:space="preserve">                                                                       |</w:t>
        </w:r>
      </w:ins>
    </w:p>
    <w:p w14:paraId="1F89A6E6" w14:textId="77777777" w:rsidR="00F63440" w:rsidRPr="00F63440" w:rsidRDefault="00F63440">
      <w:pPr>
        <w:pStyle w:val="HTMLPreformatted"/>
        <w:divId w:val="1251501642"/>
        <w:rPr>
          <w:ins w:id="27388" w:author="shorny" w:date="2014-06-09T21:13:00Z"/>
          <w:sz w:val="18"/>
          <w:rPrChange w:id="27389" w:author="shorny" w:date="2014-06-09T21:13:00Z">
            <w:rPr>
              <w:ins w:id="27390" w:author="shorny" w:date="2014-06-09T21:13:00Z"/>
            </w:rPr>
          </w:rPrChange>
        </w:rPr>
      </w:pPr>
      <w:ins w:id="27391" w:author="shorny" w:date="2014-06-09T21:13:00Z">
        <w:r w:rsidRPr="00F63440">
          <w:rPr>
            <w:sz w:val="18"/>
            <w:rPrChange w:id="27392" w:author="shorny" w:date="2014-06-09T21:13:00Z">
              <w:rPr/>
            </w:rPrChange>
          </w:rPr>
          <w:t>+------------------------------------------------------------------------------+</w:t>
        </w:r>
      </w:ins>
    </w:p>
    <w:p w14:paraId="7ED49B32" w14:textId="77777777" w:rsidR="00F63440" w:rsidRPr="00F63440" w:rsidRDefault="00F63440">
      <w:pPr>
        <w:pStyle w:val="HTMLPreformatted"/>
        <w:divId w:val="1251501642"/>
        <w:rPr>
          <w:ins w:id="27393" w:author="shorny" w:date="2014-06-09T21:13:00Z"/>
          <w:sz w:val="18"/>
          <w:rPrChange w:id="27394" w:author="shorny" w:date="2014-06-09T21:13:00Z">
            <w:rPr>
              <w:ins w:id="27395" w:author="shorny" w:date="2014-06-09T21:13:00Z"/>
            </w:rPr>
          </w:rPrChange>
        </w:rPr>
      </w:pPr>
      <w:ins w:id="27396" w:author="shorny" w:date="2014-06-09T21:13:00Z">
        <w:r w:rsidRPr="00F63440">
          <w:rPr>
            <w:sz w:val="18"/>
            <w:rPrChange w:id="27397" w:author="shorny" w:date="2014-06-09T21:13:00Z">
              <w:rPr/>
            </w:rPrChange>
          </w:rPr>
          <w:t xml:space="preserve">| </w:t>
        </w:r>
      </w:ins>
    </w:p>
    <w:p w14:paraId="3D52BE9B" w14:textId="77777777" w:rsidR="00F63440" w:rsidRPr="00F63440" w:rsidRDefault="00F63440">
      <w:pPr>
        <w:pStyle w:val="HTMLPreformatted"/>
        <w:divId w:val="1251501642"/>
        <w:rPr>
          <w:ins w:id="27398" w:author="shorny" w:date="2014-06-09T21:13:00Z"/>
          <w:sz w:val="18"/>
          <w:rPrChange w:id="27399" w:author="shorny" w:date="2014-06-09T21:13:00Z">
            <w:rPr>
              <w:ins w:id="27400" w:author="shorny" w:date="2014-06-09T21:13:00Z"/>
            </w:rPr>
          </w:rPrChange>
        </w:rPr>
      </w:pPr>
      <w:ins w:id="27401" w:author="shorny" w:date="2014-06-09T21:13:00Z">
        <w:r w:rsidRPr="00F63440">
          <w:rPr>
            <w:rStyle w:val="markdown-metadata-key1"/>
            <w:color w:val="auto"/>
            <w:sz w:val="18"/>
            <w:rPrChange w:id="27402" w:author="shorny" w:date="2014-06-09T21:13:00Z">
              <w:rPr>
                <w:rStyle w:val="markdown-metadata-key1"/>
              </w:rPr>
            </w:rPrChange>
          </w:rPr>
          <w:t>Test Case</w:t>
        </w:r>
        <w:r w:rsidRPr="00F63440">
          <w:rPr>
            <w:sz w:val="18"/>
            <w:rPrChange w:id="27403" w:author="shorny" w:date="2014-06-09T21:13:00Z">
              <w:rPr/>
            </w:rPrChange>
          </w:rPr>
          <w:t xml:space="preserve">: </w:t>
        </w:r>
        <w:r w:rsidRPr="00F63440">
          <w:rPr>
            <w:rStyle w:val="markdown-metadata-value1"/>
            <w:color w:val="auto"/>
            <w:sz w:val="18"/>
            <w:rPrChange w:id="27404" w:author="shorny" w:date="2014-06-09T21:13:00Z">
              <w:rPr>
                <w:rStyle w:val="markdown-metadata-value1"/>
              </w:rPr>
            </w:rPrChange>
          </w:rPr>
          <w:t>test_rhd</w:t>
        </w:r>
      </w:ins>
    </w:p>
    <w:p w14:paraId="2A671A4D" w14:textId="77777777" w:rsidR="00F63440" w:rsidRPr="00F63440" w:rsidRDefault="00F63440">
      <w:pPr>
        <w:pStyle w:val="HTMLPreformatted"/>
        <w:divId w:val="1251501642"/>
        <w:rPr>
          <w:ins w:id="27405" w:author="shorny" w:date="2014-06-09T21:13:00Z"/>
          <w:sz w:val="18"/>
          <w:rPrChange w:id="27406" w:author="shorny" w:date="2014-06-09T21:13:00Z">
            <w:rPr>
              <w:ins w:id="27407" w:author="shorny" w:date="2014-06-09T21:13:00Z"/>
            </w:rPr>
          </w:rPrChange>
        </w:rPr>
      </w:pPr>
      <w:ins w:id="27408" w:author="shorny" w:date="2014-06-09T21:13:00Z">
        <w:r w:rsidRPr="00F63440">
          <w:rPr>
            <w:rStyle w:val="markdown-metadata-key1"/>
            <w:color w:val="auto"/>
            <w:sz w:val="18"/>
            <w:rPrChange w:id="27409" w:author="shorny" w:date="2014-06-09T21:13:00Z">
              <w:rPr>
                <w:rStyle w:val="markdown-metadata-key1"/>
              </w:rPr>
            </w:rPrChange>
          </w:rPr>
          <w:t>Id</w:t>
        </w:r>
        <w:r w:rsidRPr="00F63440">
          <w:rPr>
            <w:sz w:val="18"/>
            <w:rPrChange w:id="27410" w:author="shorny" w:date="2014-06-09T21:13:00Z">
              <w:rPr/>
            </w:rPrChange>
          </w:rPr>
          <w:t xml:space="preserve">: </w:t>
        </w:r>
        <w:r w:rsidRPr="00F63440">
          <w:rPr>
            <w:rStyle w:val="markdown-metadata-value1"/>
            <w:color w:val="auto"/>
            <w:sz w:val="18"/>
            <w:rPrChange w:id="27411" w:author="shorny" w:date="2014-06-09T21:13:00Z">
              <w:rPr>
                <w:rStyle w:val="markdown-metadata-value1"/>
              </w:rPr>
            </w:rPrChange>
          </w:rPr>
          <w:t>25</w:t>
        </w:r>
      </w:ins>
    </w:p>
    <w:p w14:paraId="5068B538" w14:textId="77777777" w:rsidR="00F63440" w:rsidRPr="00F63440" w:rsidRDefault="00F63440">
      <w:pPr>
        <w:pStyle w:val="HTMLPreformatted"/>
        <w:divId w:val="1251501642"/>
        <w:rPr>
          <w:ins w:id="27412" w:author="shorny" w:date="2014-06-09T21:13:00Z"/>
          <w:rStyle w:val="markdown-metadata-value1"/>
          <w:color w:val="auto"/>
          <w:sz w:val="18"/>
          <w:rPrChange w:id="27413" w:author="shorny" w:date="2014-06-09T21:13:00Z">
            <w:rPr>
              <w:ins w:id="27414" w:author="shorny" w:date="2014-06-09T21:13:00Z"/>
              <w:rStyle w:val="markdown-metadata-value1"/>
            </w:rPr>
          </w:rPrChange>
        </w:rPr>
      </w:pPr>
      <w:ins w:id="27415" w:author="shorny" w:date="2014-06-09T21:13:00Z">
        <w:r w:rsidRPr="00F63440">
          <w:rPr>
            <w:rStyle w:val="markdown-metadata-key1"/>
            <w:color w:val="auto"/>
            <w:sz w:val="18"/>
            <w:rPrChange w:id="27416" w:author="shorny" w:date="2014-06-09T21:13:00Z">
              <w:rPr>
                <w:rStyle w:val="markdown-metadata-key1"/>
              </w:rPr>
            </w:rPrChange>
          </w:rPr>
          <w:t>Completed</w:t>
        </w:r>
        <w:r w:rsidRPr="00F63440">
          <w:rPr>
            <w:sz w:val="18"/>
            <w:rPrChange w:id="27417" w:author="shorny" w:date="2014-06-09T21:13:00Z">
              <w:rPr/>
            </w:rPrChange>
          </w:rPr>
          <w:t xml:space="preserve">: </w:t>
        </w:r>
        <w:r w:rsidRPr="00F63440">
          <w:rPr>
            <w:rStyle w:val="markdown-metadata-value1"/>
            <w:color w:val="auto"/>
            <w:sz w:val="18"/>
            <w:rPrChange w:id="27418" w:author="shorny" w:date="2014-06-09T21:13:00Z">
              <w:rPr>
                <w:rStyle w:val="markdown-metadata-value1"/>
              </w:rPr>
            </w:rPrChange>
          </w:rPr>
          <w:t>YES</w:t>
        </w:r>
      </w:ins>
    </w:p>
    <w:p w14:paraId="5BFCF67D" w14:textId="77777777" w:rsidR="00F63440" w:rsidRPr="00F63440" w:rsidRDefault="00F63440">
      <w:pPr>
        <w:pStyle w:val="HTMLPreformatted"/>
        <w:divId w:val="1251501642"/>
        <w:rPr>
          <w:ins w:id="27419" w:author="shorny" w:date="2014-06-09T21:13:00Z"/>
          <w:rStyle w:val="markdown-metadata-value1"/>
          <w:color w:val="auto"/>
          <w:sz w:val="18"/>
          <w:rPrChange w:id="27420" w:author="shorny" w:date="2014-06-09T21:13:00Z">
            <w:rPr>
              <w:ins w:id="27421" w:author="shorny" w:date="2014-06-09T21:13:00Z"/>
              <w:rStyle w:val="markdown-metadata-value1"/>
            </w:rPr>
          </w:rPrChange>
        </w:rPr>
      </w:pPr>
      <w:ins w:id="27422" w:author="shorny" w:date="2014-06-09T21:13:00Z">
        <w:r w:rsidRPr="00F63440">
          <w:rPr>
            <w:rStyle w:val="markdown-metadata-value1"/>
            <w:color w:val="auto"/>
            <w:sz w:val="18"/>
            <w:rPrChange w:id="27423" w:author="shorny" w:date="2014-06-09T21:13:00Z">
              <w:rPr>
                <w:rStyle w:val="markdown-metadata-value1"/>
              </w:rPr>
            </w:rPrChange>
          </w:rPr>
          <w:t xml:space="preserve">46 passes, 0 </w:t>
        </w:r>
        <w:proofErr w:type="gramStart"/>
        <w:r w:rsidRPr="00F63440">
          <w:rPr>
            <w:rStyle w:val="markdown-metadata-value1"/>
            <w:color w:val="auto"/>
            <w:sz w:val="18"/>
            <w:rPrChange w:id="27424" w:author="shorny" w:date="2014-06-09T21:13:00Z">
              <w:rPr>
                <w:rStyle w:val="markdown-metadata-value1"/>
              </w:rPr>
            </w:rPrChange>
          </w:rPr>
          <w:t>fails,</w:t>
        </w:r>
        <w:proofErr w:type="gramEnd"/>
        <w:r w:rsidRPr="00F63440">
          <w:rPr>
            <w:rStyle w:val="markdown-metadata-value1"/>
            <w:color w:val="auto"/>
            <w:sz w:val="18"/>
            <w:rPrChange w:id="27425" w:author="shorny" w:date="2014-06-09T21:13:00Z">
              <w:rPr>
                <w:rStyle w:val="markdown-metadata-value1"/>
              </w:rPr>
            </w:rPrChange>
          </w:rPr>
          <w:t xml:space="preserve"> 0 exceptions</w:t>
        </w:r>
      </w:ins>
    </w:p>
    <w:p w14:paraId="12890EC0" w14:textId="77777777" w:rsidR="00F63440" w:rsidRPr="00F63440" w:rsidRDefault="00F63440">
      <w:pPr>
        <w:pStyle w:val="HTMLPreformatted"/>
        <w:divId w:val="1251501642"/>
        <w:rPr>
          <w:ins w:id="27426" w:author="shorny" w:date="2014-06-09T21:13:00Z"/>
          <w:rStyle w:val="markdown-metadata-value1"/>
          <w:color w:val="auto"/>
          <w:sz w:val="18"/>
          <w:rPrChange w:id="27427" w:author="shorny" w:date="2014-06-09T21:13:00Z">
            <w:rPr>
              <w:ins w:id="27428" w:author="shorny" w:date="2014-06-09T21:13:00Z"/>
              <w:rStyle w:val="markdown-metadata-value1"/>
            </w:rPr>
          </w:rPrChange>
        </w:rPr>
      </w:pPr>
      <w:ins w:id="27429" w:author="shorny" w:date="2014-06-09T21:13:00Z">
        <w:r w:rsidRPr="00F63440">
          <w:rPr>
            <w:rStyle w:val="markdown-metadata-value1"/>
            <w:color w:val="auto"/>
            <w:sz w:val="18"/>
            <w:rPrChange w:id="27430" w:author="shorny" w:date="2014-06-09T21:13:00Z">
              <w:rPr>
                <w:rStyle w:val="markdown-metadata-value1"/>
              </w:rPr>
            </w:rPrChange>
          </w:rPr>
          <w:t xml:space="preserve"> |</w:t>
        </w:r>
      </w:ins>
    </w:p>
    <w:p w14:paraId="2F07A076" w14:textId="77777777" w:rsidR="00F63440" w:rsidRPr="00F63440" w:rsidRDefault="00F63440">
      <w:pPr>
        <w:pStyle w:val="HTMLPreformatted"/>
        <w:divId w:val="1251501642"/>
        <w:rPr>
          <w:ins w:id="27431" w:author="shorny" w:date="2014-06-09T21:13:00Z"/>
          <w:rStyle w:val="markdown-metadata-value1"/>
          <w:color w:val="auto"/>
          <w:sz w:val="18"/>
          <w:rPrChange w:id="27432" w:author="shorny" w:date="2014-06-09T21:13:00Z">
            <w:rPr>
              <w:ins w:id="27433" w:author="shorny" w:date="2014-06-09T21:13:00Z"/>
              <w:rStyle w:val="markdown-metadata-value1"/>
            </w:rPr>
          </w:rPrChange>
        </w:rPr>
      </w:pPr>
      <w:ins w:id="27434" w:author="shorny" w:date="2014-06-09T21:13:00Z">
        <w:r w:rsidRPr="00F63440">
          <w:rPr>
            <w:rStyle w:val="markdown-metadata-value1"/>
            <w:color w:val="auto"/>
            <w:sz w:val="18"/>
            <w:rPrChange w:id="27435" w:author="shorny" w:date="2014-06-09T21:13:00Z">
              <w:rPr>
                <w:rStyle w:val="markdown-metadata-value1"/>
              </w:rPr>
            </w:rPrChange>
          </w:rPr>
          <w:t>+------------------------------------------------------------------------------+</w:t>
        </w:r>
      </w:ins>
    </w:p>
    <w:p w14:paraId="7FD6670D" w14:textId="77777777" w:rsidR="00D812F9" w:rsidRDefault="00D812F9" w:rsidP="0077698F">
      <w:pPr>
        <w:rPr>
          <w:ins w:id="27436" w:author="shorny" w:date="2014-06-09T20:46:00Z"/>
          <w:lang w:eastAsia="en-AU"/>
        </w:rPr>
        <w:pPrChange w:id="27437" w:author="shorny" w:date="2014-06-09T20:46:00Z">
          <w:pPr>
            <w:pStyle w:val="Heading1"/>
            <w:numPr>
              <w:numId w:val="17"/>
            </w:numPr>
          </w:pPr>
        </w:pPrChange>
      </w:pPr>
    </w:p>
    <w:p w14:paraId="27E73D7F" w14:textId="77777777" w:rsidR="009D2C15" w:rsidRDefault="009D2C15">
      <w:pPr>
        <w:rPr>
          <w:ins w:id="27438" w:author="shorny" w:date="2014-06-09T20:47:00Z"/>
          <w:rFonts w:ascii="Calibri Light" w:eastAsia="Times New Roman" w:hAnsi="Calibri Light" w:cs="Times New Roman"/>
          <w:b/>
          <w:bCs/>
          <w:kern w:val="32"/>
          <w:sz w:val="32"/>
          <w:szCs w:val="32"/>
          <w:lang w:eastAsia="en-AU"/>
        </w:rPr>
      </w:pPr>
      <w:ins w:id="27439" w:author="shorny" w:date="2014-06-09T20:47:00Z">
        <w:r>
          <w:rPr>
            <w:lang w:eastAsia="en-AU"/>
          </w:rPr>
          <w:br w:type="page"/>
        </w:r>
      </w:ins>
    </w:p>
    <w:p w14:paraId="75AF4AB7" w14:textId="546AFFE1" w:rsidR="0077698F" w:rsidRPr="0077698F" w:rsidRDefault="0077698F" w:rsidP="0077698F">
      <w:pPr>
        <w:pStyle w:val="Heading1"/>
        <w:numPr>
          <w:ilvl w:val="0"/>
          <w:numId w:val="17"/>
        </w:numPr>
        <w:rPr>
          <w:lang w:eastAsia="en-AU"/>
          <w:rPrChange w:id="27440" w:author="shorny" w:date="2014-06-09T20:46:00Z">
            <w:rPr>
              <w:lang w:eastAsia="en-AU"/>
            </w:rPr>
          </w:rPrChange>
        </w:rPr>
        <w:pPrChange w:id="27441" w:author="shorny" w:date="2014-06-09T20:46:00Z">
          <w:pPr>
            <w:pStyle w:val="Heading1"/>
            <w:numPr>
              <w:numId w:val="17"/>
            </w:numPr>
          </w:pPr>
        </w:pPrChange>
      </w:pPr>
      <w:ins w:id="27442" w:author="shorny" w:date="2014-06-09T20:46:00Z">
        <w:r>
          <w:rPr>
            <w:lang w:eastAsia="en-AU"/>
          </w:rPr>
          <w:lastRenderedPageBreak/>
          <w:t>References</w:t>
        </w:r>
      </w:ins>
      <w:moveFromRangeStart w:id="27443" w:author="shorny" w:date="2014-06-09T20:46:00Z" w:name="move390110118"/>
      <w:moveFrom w:id="27444" w:author="shorny" w:date="2014-06-09T20:46:00Z">
        <w:r w:rsidR="005E4DF4" w:rsidDel="0077698F">
          <w:rPr>
            <w:lang w:eastAsia="en-AU"/>
          </w:rPr>
          <w:t>Test operational system</w:t>
        </w:r>
      </w:moveFrom>
      <w:bookmarkEnd w:id="27358"/>
      <w:moveFromRangeEnd w:id="27443"/>
    </w:p>
    <w:p w14:paraId="00341220" w14:textId="7F4F3044" w:rsidR="007450D1" w:rsidDel="0077698F" w:rsidRDefault="0077698F" w:rsidP="00D812F9">
      <w:pPr>
        <w:rPr>
          <w:del w:id="27445" w:author="shorny" w:date="2014-06-09T18:56:00Z"/>
          <w:lang w:eastAsia="en-AU"/>
        </w:rPr>
      </w:pPr>
      <w:del w:id="27446" w:author="shorny" w:date="2014-06-09T20:47:00Z">
        <w:r w:rsidDel="0077698F">
          <w:rPr>
            <w:lang w:eastAsia="en-AU"/>
          </w:rPr>
          <w:fldChar w:fldCharType="begin"/>
        </w:r>
        <w:r w:rsidDel="0077698F">
          <w:rPr>
            <w:lang w:eastAsia="en-AU"/>
          </w:rPr>
          <w:del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delInstrText>
        </w:r>
        <w:r w:rsidDel="0077698F">
          <w:rPr>
            <w:lang w:eastAsia="en-AU"/>
          </w:rPr>
          <w:fldChar w:fldCharType="separate"/>
        </w:r>
        <w:r w:rsidDel="0077698F">
          <w:rPr>
            <w:noProof/>
            <w:lang w:eastAsia="en-AU"/>
          </w:rPr>
          <w:delText>(</w:delText>
        </w:r>
        <w:r w:rsidDel="0077698F">
          <w:rPr>
            <w:noProof/>
            <w:lang w:eastAsia="en-AU"/>
          </w:rPr>
          <w:fldChar w:fldCharType="begin"/>
        </w:r>
        <w:r w:rsidDel="0077698F">
          <w:rPr>
            <w:noProof/>
            <w:lang w:eastAsia="en-AU"/>
          </w:rPr>
          <w:delInstrText xml:space="preserve"> HYPERLINK \l "_ENREF_1" \o "Picchiarelli, 2013 #6" </w:delInstrText>
        </w:r>
        <w:r w:rsidDel="0077698F">
          <w:rPr>
            <w:noProof/>
            <w:lang w:eastAsia="en-AU"/>
          </w:rPr>
        </w:r>
        <w:r w:rsidDel="0077698F">
          <w:rPr>
            <w:noProof/>
            <w:lang w:eastAsia="en-AU"/>
          </w:rPr>
          <w:fldChar w:fldCharType="separate"/>
        </w:r>
        <w:r w:rsidDel="0077698F">
          <w:rPr>
            <w:noProof/>
            <w:lang w:eastAsia="en-AU"/>
          </w:rPr>
          <w:delText>Picchiarelli and Razzoli 2013</w:delText>
        </w:r>
        <w:r w:rsidDel="0077698F">
          <w:rPr>
            <w:noProof/>
            <w:lang w:eastAsia="en-AU"/>
          </w:rPr>
          <w:fldChar w:fldCharType="end"/>
        </w:r>
        <w:r w:rsidDel="0077698F">
          <w:rPr>
            <w:noProof/>
            <w:lang w:eastAsia="en-AU"/>
          </w:rPr>
          <w:delText>)</w:delText>
        </w:r>
        <w:r w:rsidDel="0077698F">
          <w:rPr>
            <w:lang w:eastAsia="en-AU"/>
          </w:rPr>
          <w:fldChar w:fldCharType="end"/>
        </w:r>
      </w:del>
    </w:p>
    <w:p w14:paraId="68A80BCC" w14:textId="4298EAC5" w:rsidR="007450D1" w:rsidDel="00E15E2E" w:rsidRDefault="007450D1" w:rsidP="00D812F9">
      <w:pPr>
        <w:rPr>
          <w:del w:id="27447" w:author="shorny" w:date="2014-06-09T18:56:00Z"/>
          <w:lang w:eastAsia="en-AU"/>
        </w:rPr>
        <w:pPrChange w:id="27448" w:author="shorny" w:date="2014-06-09T20:47:00Z">
          <w:pPr/>
        </w:pPrChange>
      </w:pPr>
    </w:p>
    <w:p w14:paraId="5EC8D6BD" w14:textId="4D238465" w:rsidR="007450D1" w:rsidRPr="00015C48" w:rsidDel="004E162A" w:rsidRDefault="007450D1" w:rsidP="00D812F9">
      <w:pPr>
        <w:rPr>
          <w:del w:id="27449" w:author="shorny" w:date="2014-06-09T18:53:00Z"/>
          <w:lang w:eastAsia="en-AU"/>
        </w:rPr>
        <w:pPrChange w:id="27450" w:author="shorny" w:date="2014-06-09T20:47:00Z">
          <w:pPr/>
        </w:pPrChange>
      </w:pPr>
      <w:del w:id="27451" w:author="shorny" w:date="2014-06-09T18:53:00Z">
        <w:r w:rsidDel="004E162A">
          <w:rPr>
            <w:rFonts w:ascii="Calibri Light" w:eastAsia="Times New Roman" w:hAnsi="Calibri Light" w:cs="Times New Roman"/>
            <w:bCs/>
            <w:iCs/>
            <w:sz w:val="24"/>
            <w:szCs w:val="28"/>
            <w:lang w:eastAsia="en-AU"/>
          </w:rPr>
          <w:delText>The following list is no longer needed</w:delText>
        </w:r>
      </w:del>
    </w:p>
    <w:p w14:paraId="59E2E793" w14:textId="669AF5B3" w:rsidR="007450D1" w:rsidDel="004E162A" w:rsidRDefault="007450D1" w:rsidP="00D812F9">
      <w:pPr>
        <w:rPr>
          <w:del w:id="27452" w:author="shorny" w:date="2014-06-09T18:53:00Z"/>
          <w:lang w:eastAsia="en-AU"/>
        </w:rPr>
        <w:pPrChange w:id="27453" w:author="shorny" w:date="2014-06-09T20:47:00Z">
          <w:pPr>
            <w:pStyle w:val="ListParagraph"/>
            <w:numPr>
              <w:numId w:val="20"/>
            </w:numPr>
            <w:ind w:left="765" w:hanging="360"/>
          </w:pPr>
        </w:pPrChange>
      </w:pPr>
      <w:del w:id="27454" w:author="shorny" w:date="2014-06-09T18:53:00Z">
        <w:r w:rsidDel="004E162A">
          <w:rPr>
            <w:lang w:eastAsia="en-AU"/>
          </w:rPr>
          <w:delText>Publication</w:delText>
        </w:r>
      </w:del>
    </w:p>
    <w:p w14:paraId="70DAE737" w14:textId="61D0BA27" w:rsidR="007450D1" w:rsidDel="004E162A" w:rsidRDefault="007450D1" w:rsidP="00D812F9">
      <w:pPr>
        <w:rPr>
          <w:del w:id="27455" w:author="shorny" w:date="2014-06-09T18:53:00Z"/>
          <w:lang w:eastAsia="en-AU"/>
        </w:rPr>
        <w:pPrChange w:id="27456" w:author="shorny" w:date="2014-06-09T20:47:00Z">
          <w:pPr>
            <w:pStyle w:val="ListParagraph"/>
            <w:numPr>
              <w:numId w:val="20"/>
            </w:numPr>
            <w:ind w:left="765" w:hanging="360"/>
          </w:pPr>
        </w:pPrChange>
      </w:pPr>
      <w:del w:id="27457" w:author="shorny" w:date="2014-06-09T18:53:00Z">
        <w:r w:rsidDel="004E162A">
          <w:rPr>
            <w:lang w:eastAsia="en-AU"/>
          </w:rPr>
          <w:delText>Document</w:delText>
        </w:r>
      </w:del>
    </w:p>
    <w:p w14:paraId="18E509A4" w14:textId="1F825A1D" w:rsidR="007450D1" w:rsidDel="004E162A" w:rsidRDefault="007450D1" w:rsidP="00D812F9">
      <w:pPr>
        <w:rPr>
          <w:del w:id="27458" w:author="shorny" w:date="2014-06-09T18:53:00Z"/>
          <w:lang w:eastAsia="en-AU"/>
        </w:rPr>
        <w:pPrChange w:id="27459" w:author="shorny" w:date="2014-06-09T20:47:00Z">
          <w:pPr>
            <w:pStyle w:val="ListParagraph"/>
            <w:numPr>
              <w:numId w:val="20"/>
            </w:numPr>
            <w:ind w:left="765" w:hanging="360"/>
          </w:pPr>
        </w:pPrChange>
      </w:pPr>
      <w:del w:id="27460" w:author="shorny" w:date="2014-06-09T18:53:00Z">
        <w:r w:rsidDel="004E162A">
          <w:rPr>
            <w:lang w:eastAsia="en-AU"/>
          </w:rPr>
          <w:delText>Degree</w:delText>
        </w:r>
      </w:del>
    </w:p>
    <w:p w14:paraId="25AF9858" w14:textId="66C7CC3F" w:rsidR="007450D1" w:rsidDel="004E162A" w:rsidRDefault="007450D1" w:rsidP="00D812F9">
      <w:pPr>
        <w:rPr>
          <w:del w:id="27461" w:author="shorny" w:date="2014-06-09T18:53:00Z"/>
          <w:lang w:eastAsia="en-AU"/>
        </w:rPr>
        <w:pPrChange w:id="27462" w:author="shorny" w:date="2014-06-09T20:47:00Z">
          <w:pPr>
            <w:pStyle w:val="ListParagraph"/>
            <w:numPr>
              <w:numId w:val="20"/>
            </w:numPr>
            <w:ind w:left="765" w:hanging="360"/>
          </w:pPr>
        </w:pPrChange>
      </w:pPr>
      <w:del w:id="27463" w:author="shorny" w:date="2014-06-09T18:53:00Z">
        <w:r w:rsidDel="004E162A">
          <w:rPr>
            <w:lang w:eastAsia="en-AU"/>
          </w:rPr>
          <w:delText>VISA</w:delText>
        </w:r>
      </w:del>
    </w:p>
    <w:p w14:paraId="5C74318C" w14:textId="19F37231" w:rsidR="007450D1" w:rsidDel="004E162A" w:rsidRDefault="007450D1" w:rsidP="00D812F9">
      <w:pPr>
        <w:rPr>
          <w:del w:id="27464" w:author="shorny" w:date="2014-06-09T18:53:00Z"/>
          <w:lang w:eastAsia="en-AU"/>
        </w:rPr>
        <w:pPrChange w:id="27465" w:author="shorny" w:date="2014-06-09T20:47:00Z">
          <w:pPr>
            <w:pStyle w:val="ListParagraph"/>
            <w:numPr>
              <w:numId w:val="20"/>
            </w:numPr>
            <w:ind w:left="765" w:hanging="360"/>
          </w:pPr>
        </w:pPrChange>
      </w:pPr>
      <w:del w:id="27466" w:author="shorny" w:date="2014-06-09T18:53:00Z">
        <w:r w:rsidDel="004E162A">
          <w:rPr>
            <w:lang w:eastAsia="en-AU"/>
          </w:rPr>
          <w:delText>Correspondence</w:delText>
        </w:r>
      </w:del>
    </w:p>
    <w:p w14:paraId="709DAFEF" w14:textId="2B708B75" w:rsidR="007450D1" w:rsidDel="004E162A" w:rsidRDefault="007450D1" w:rsidP="00D812F9">
      <w:pPr>
        <w:rPr>
          <w:del w:id="27467" w:author="shorny" w:date="2014-06-09T18:53:00Z"/>
          <w:lang w:eastAsia="en-AU"/>
        </w:rPr>
        <w:pPrChange w:id="27468" w:author="shorny" w:date="2014-06-09T20:47:00Z">
          <w:pPr>
            <w:pStyle w:val="ListParagraph"/>
            <w:numPr>
              <w:numId w:val="20"/>
            </w:numPr>
            <w:ind w:left="765" w:hanging="360"/>
          </w:pPr>
        </w:pPrChange>
      </w:pPr>
      <w:del w:id="27469" w:author="shorny" w:date="2014-06-09T18:53:00Z">
        <w:r w:rsidDel="004E162A">
          <w:rPr>
            <w:lang w:eastAsia="en-AU"/>
          </w:rPr>
          <w:delText>Application</w:delText>
        </w:r>
      </w:del>
    </w:p>
    <w:p w14:paraId="6C734920" w14:textId="17A2D030" w:rsidR="007450D1" w:rsidDel="004E162A" w:rsidRDefault="007450D1" w:rsidP="00D812F9">
      <w:pPr>
        <w:rPr>
          <w:del w:id="27470" w:author="shorny" w:date="2014-06-09T18:53:00Z"/>
          <w:lang w:eastAsia="en-AU"/>
        </w:rPr>
        <w:pPrChange w:id="27471" w:author="shorny" w:date="2014-06-09T20:47:00Z">
          <w:pPr>
            <w:pStyle w:val="ListParagraph"/>
            <w:numPr>
              <w:numId w:val="20"/>
            </w:numPr>
            <w:ind w:left="765" w:hanging="360"/>
          </w:pPr>
        </w:pPrChange>
      </w:pPr>
      <w:del w:id="27472" w:author="shorny" w:date="2014-06-09T18:53:00Z">
        <w:r w:rsidDel="004E162A">
          <w:rPr>
            <w:lang w:eastAsia="en-AU"/>
          </w:rPr>
          <w:delText>Referee</w:delText>
        </w:r>
      </w:del>
    </w:p>
    <w:p w14:paraId="1DC940A5" w14:textId="5C197C41" w:rsidR="007450D1" w:rsidDel="004E162A" w:rsidRDefault="007450D1" w:rsidP="00D812F9">
      <w:pPr>
        <w:rPr>
          <w:del w:id="27473" w:author="shorny" w:date="2014-06-09T18:53:00Z"/>
          <w:lang w:eastAsia="en-AU"/>
        </w:rPr>
        <w:pPrChange w:id="27474" w:author="shorny" w:date="2014-06-09T20:47:00Z">
          <w:pPr>
            <w:pStyle w:val="ListParagraph"/>
            <w:numPr>
              <w:numId w:val="20"/>
            </w:numPr>
            <w:ind w:left="765" w:hanging="360"/>
          </w:pPr>
        </w:pPrChange>
      </w:pPr>
      <w:del w:id="27475" w:author="shorny" w:date="2014-06-09T18:53:00Z">
        <w:r w:rsidDel="004E162A">
          <w:rPr>
            <w:lang w:eastAsia="en-AU"/>
          </w:rPr>
          <w:delText>Decision</w:delText>
        </w:r>
      </w:del>
    </w:p>
    <w:p w14:paraId="4CC1C2B2" w14:textId="74ACA3E2" w:rsidR="007450D1" w:rsidDel="004E162A" w:rsidRDefault="007450D1" w:rsidP="00D812F9">
      <w:pPr>
        <w:rPr>
          <w:del w:id="27476" w:author="shorny" w:date="2014-06-09T18:53:00Z"/>
          <w:lang w:eastAsia="en-AU"/>
        </w:rPr>
        <w:pPrChange w:id="27477" w:author="shorny" w:date="2014-06-09T20:47:00Z">
          <w:pPr>
            <w:pStyle w:val="ListParagraph"/>
            <w:numPr>
              <w:numId w:val="20"/>
            </w:numPr>
            <w:ind w:left="765" w:hanging="360"/>
          </w:pPr>
        </w:pPrChange>
      </w:pPr>
      <w:del w:id="27478" w:author="shorny" w:date="2014-06-09T18:53:00Z">
        <w:r w:rsidDel="004E162A">
          <w:rPr>
            <w:lang w:eastAsia="en-AU"/>
          </w:rPr>
          <w:delText>Research Area</w:delText>
        </w:r>
      </w:del>
    </w:p>
    <w:p w14:paraId="40570ED1" w14:textId="1E18080B" w:rsidR="007450D1" w:rsidDel="004E162A" w:rsidRDefault="007450D1" w:rsidP="00D812F9">
      <w:pPr>
        <w:rPr>
          <w:del w:id="27479" w:author="shorny" w:date="2014-06-09T18:53:00Z"/>
          <w:lang w:eastAsia="en-AU"/>
        </w:rPr>
        <w:pPrChange w:id="27480" w:author="shorny" w:date="2014-06-09T20:47:00Z">
          <w:pPr>
            <w:pStyle w:val="ListParagraph"/>
            <w:numPr>
              <w:numId w:val="20"/>
            </w:numPr>
            <w:ind w:left="765" w:hanging="360"/>
          </w:pPr>
        </w:pPrChange>
      </w:pPr>
      <w:del w:id="27481" w:author="shorny" w:date="2014-06-09T18:53:00Z">
        <w:r w:rsidDel="004E162A">
          <w:rPr>
            <w:lang w:eastAsia="en-AU"/>
          </w:rPr>
          <w:delText>University staff</w:delText>
        </w:r>
      </w:del>
    </w:p>
    <w:p w14:paraId="66E02DD5" w14:textId="6AFAA677" w:rsidR="007450D1" w:rsidDel="004E162A" w:rsidRDefault="007450D1" w:rsidP="00D812F9">
      <w:pPr>
        <w:rPr>
          <w:del w:id="27482" w:author="shorny" w:date="2014-06-09T18:53:00Z"/>
          <w:b/>
          <w:lang w:eastAsia="en-AU"/>
        </w:rPr>
        <w:pPrChange w:id="27483" w:author="shorny" w:date="2014-06-09T20:47:00Z">
          <w:pPr>
            <w:ind w:left="45"/>
          </w:pPr>
        </w:pPrChange>
      </w:pPr>
      <w:del w:id="27484" w:author="shorny" w:date="2014-06-09T18:53:00Z">
        <w:r w:rsidRPr="005B6B34" w:rsidDel="004E162A">
          <w:rPr>
            <w:b/>
            <w:lang w:eastAsia="en-AU"/>
          </w:rPr>
          <w:delText>Pair Relations</w:delText>
        </w:r>
      </w:del>
    </w:p>
    <w:p w14:paraId="414B3047" w14:textId="2CD1223C" w:rsidR="007450D1" w:rsidDel="004E162A" w:rsidRDefault="007450D1" w:rsidP="00D812F9">
      <w:pPr>
        <w:rPr>
          <w:del w:id="27485" w:author="shorny" w:date="2014-06-09T18:53:00Z"/>
          <w:lang w:eastAsia="en-AU"/>
        </w:rPr>
        <w:pPrChange w:id="27486" w:author="shorny" w:date="2014-06-09T20:47:00Z">
          <w:pPr>
            <w:pStyle w:val="ListParagraph"/>
            <w:numPr>
              <w:numId w:val="21"/>
            </w:numPr>
            <w:ind w:left="765" w:hanging="360"/>
          </w:pPr>
        </w:pPrChange>
      </w:pPr>
      <w:del w:id="27487" w:author="shorny" w:date="2014-06-09T18:53:00Z">
        <w:r w:rsidDel="004E162A">
          <w:rPr>
            <w:lang w:eastAsia="en-AU"/>
          </w:rPr>
          <w:delText>Application Research Area</w:delText>
        </w:r>
      </w:del>
    </w:p>
    <w:p w14:paraId="7C87DCD8" w14:textId="6E1B2D23" w:rsidR="007450D1" w:rsidDel="004E162A" w:rsidRDefault="007450D1" w:rsidP="00D812F9">
      <w:pPr>
        <w:rPr>
          <w:del w:id="27488" w:author="shorny" w:date="2014-06-09T18:53:00Z"/>
          <w:lang w:eastAsia="en-AU"/>
        </w:rPr>
        <w:pPrChange w:id="27489" w:author="shorny" w:date="2014-06-09T20:47:00Z">
          <w:pPr>
            <w:pStyle w:val="ListParagraph"/>
            <w:numPr>
              <w:numId w:val="21"/>
            </w:numPr>
            <w:ind w:left="765" w:hanging="360"/>
          </w:pPr>
        </w:pPrChange>
      </w:pPr>
      <w:del w:id="27490" w:author="shorny" w:date="2014-06-09T18:53:00Z">
        <w:r w:rsidDel="004E162A">
          <w:rPr>
            <w:lang w:eastAsia="en-AU"/>
          </w:rPr>
          <w:delText>Supervise as</w:delText>
        </w:r>
      </w:del>
    </w:p>
    <w:p w14:paraId="03304E7F" w14:textId="239F93A6" w:rsidR="007450D1" w:rsidDel="004E162A" w:rsidRDefault="007450D1" w:rsidP="00D812F9">
      <w:pPr>
        <w:rPr>
          <w:del w:id="27491" w:author="shorny" w:date="2014-06-09T18:53:00Z"/>
          <w:lang w:eastAsia="en-AU"/>
        </w:rPr>
        <w:pPrChange w:id="27492" w:author="shorny" w:date="2014-06-09T20:47:00Z">
          <w:pPr>
            <w:pStyle w:val="ListParagraph"/>
            <w:numPr>
              <w:numId w:val="21"/>
            </w:numPr>
            <w:ind w:left="765" w:hanging="360"/>
          </w:pPr>
        </w:pPrChange>
      </w:pPr>
      <w:del w:id="27493" w:author="shorny" w:date="2014-06-09T18:53:00Z">
        <w:r w:rsidDel="004E162A">
          <w:rPr>
            <w:lang w:eastAsia="en-AU"/>
          </w:rPr>
          <w:delText>University_Staff_Member_Research_Area</w:delText>
        </w:r>
      </w:del>
    </w:p>
    <w:p w14:paraId="6F4013B5" w14:textId="3BF00B6A" w:rsidR="007450D1" w:rsidDel="004E162A" w:rsidRDefault="007450D1" w:rsidP="00D812F9">
      <w:pPr>
        <w:rPr>
          <w:del w:id="27494" w:author="shorny" w:date="2014-06-09T18:53:00Z"/>
          <w:lang w:eastAsia="en-AU"/>
        </w:rPr>
        <w:pPrChange w:id="27495" w:author="shorny" w:date="2014-06-09T20:47:00Z">
          <w:pPr>
            <w:pStyle w:val="ListParagraph"/>
            <w:numPr>
              <w:numId w:val="21"/>
            </w:numPr>
            <w:ind w:left="765" w:hanging="360"/>
          </w:pPr>
        </w:pPrChange>
      </w:pPr>
      <w:del w:id="27496" w:author="shorny" w:date="2014-06-09T18:53:00Z">
        <w:r w:rsidDel="004E162A">
          <w:rPr>
            <w:lang w:eastAsia="en-AU"/>
          </w:rPr>
          <w:delText>University_Staff_Member_Research_Area2</w:delText>
        </w:r>
      </w:del>
    </w:p>
    <w:p w14:paraId="08410218" w14:textId="35ADEFA2" w:rsidR="007450D1" w:rsidRPr="005B6B34" w:rsidDel="004E162A" w:rsidRDefault="007450D1" w:rsidP="00D812F9">
      <w:pPr>
        <w:rPr>
          <w:del w:id="27497" w:author="shorny" w:date="2014-06-09T18:53:00Z"/>
          <w:lang w:eastAsia="en-AU"/>
        </w:rPr>
        <w:pPrChange w:id="27498" w:author="shorny" w:date="2014-06-09T20:47:00Z">
          <w:pPr>
            <w:pStyle w:val="ListParagraph"/>
            <w:numPr>
              <w:numId w:val="21"/>
            </w:numPr>
            <w:ind w:left="765" w:hanging="360"/>
          </w:pPr>
        </w:pPrChange>
      </w:pPr>
      <w:del w:id="27499" w:author="shorny" w:date="2014-06-09T18:53:00Z">
        <w:r w:rsidDel="004E162A">
          <w:rPr>
            <w:lang w:eastAsia="en-AU"/>
          </w:rPr>
          <w:delText>University_Staff_Member_Applicaiton</w:delText>
        </w:r>
      </w:del>
    </w:p>
    <w:p w14:paraId="40F9F629" w14:textId="6CCEEE85" w:rsidR="007450D1" w:rsidRPr="005B6B34" w:rsidDel="004E162A" w:rsidRDefault="007450D1" w:rsidP="00D812F9">
      <w:pPr>
        <w:rPr>
          <w:del w:id="27500" w:author="shorny" w:date="2014-06-09T18:53:00Z"/>
          <w:b/>
          <w:lang w:eastAsia="en-AU"/>
        </w:rPr>
        <w:pPrChange w:id="27501" w:author="shorny" w:date="2014-06-09T20:47:00Z">
          <w:pPr>
            <w:ind w:left="45"/>
          </w:pPr>
        </w:pPrChange>
      </w:pPr>
      <w:del w:id="27502" w:author="shorny" w:date="2014-06-09T18:53:00Z">
        <w:r w:rsidRPr="005B6B34" w:rsidDel="004E162A">
          <w:rPr>
            <w:b/>
            <w:lang w:eastAsia="en-AU"/>
          </w:rPr>
          <w:delText>Lookup Relations</w:delText>
        </w:r>
      </w:del>
    </w:p>
    <w:p w14:paraId="50655983" w14:textId="59A15EE6" w:rsidR="007450D1" w:rsidDel="004E162A" w:rsidRDefault="007450D1" w:rsidP="00D812F9">
      <w:pPr>
        <w:rPr>
          <w:del w:id="27503" w:author="shorny" w:date="2014-06-09T18:53:00Z"/>
          <w:lang w:eastAsia="en-AU"/>
        </w:rPr>
        <w:pPrChange w:id="27504" w:author="shorny" w:date="2014-06-09T20:47:00Z">
          <w:pPr>
            <w:pStyle w:val="ListParagraph"/>
            <w:numPr>
              <w:numId w:val="19"/>
            </w:numPr>
            <w:ind w:left="765" w:hanging="360"/>
          </w:pPr>
        </w:pPrChange>
      </w:pPr>
      <w:del w:id="27505" w:author="shorny" w:date="2014-06-09T18:53:00Z">
        <w:r w:rsidDel="004E162A">
          <w:rPr>
            <w:lang w:eastAsia="en-AU"/>
          </w:rPr>
          <w:delText>Document Type</w:delText>
        </w:r>
      </w:del>
    </w:p>
    <w:p w14:paraId="5B27CF87" w14:textId="1EC27DB1" w:rsidR="007450D1" w:rsidDel="004E162A" w:rsidRDefault="007450D1" w:rsidP="00D812F9">
      <w:pPr>
        <w:rPr>
          <w:del w:id="27506" w:author="shorny" w:date="2014-06-09T18:53:00Z"/>
          <w:lang w:eastAsia="en-AU"/>
        </w:rPr>
        <w:pPrChange w:id="27507" w:author="shorny" w:date="2014-06-09T20:47:00Z">
          <w:pPr>
            <w:pStyle w:val="ListParagraph"/>
            <w:numPr>
              <w:numId w:val="19"/>
            </w:numPr>
            <w:ind w:left="765" w:hanging="360"/>
          </w:pPr>
        </w:pPrChange>
      </w:pPr>
      <w:del w:id="27508" w:author="shorny" w:date="2014-06-09T18:53:00Z">
        <w:r w:rsidDel="004E162A">
          <w:rPr>
            <w:lang w:eastAsia="en-AU"/>
          </w:rPr>
          <w:delText>Document Status</w:delText>
        </w:r>
      </w:del>
    </w:p>
    <w:p w14:paraId="21515F30" w14:textId="265CA480" w:rsidR="007450D1" w:rsidDel="004E162A" w:rsidRDefault="007450D1" w:rsidP="00D812F9">
      <w:pPr>
        <w:rPr>
          <w:del w:id="27509" w:author="shorny" w:date="2014-06-09T18:53:00Z"/>
          <w:lang w:eastAsia="en-AU"/>
        </w:rPr>
        <w:pPrChange w:id="27510" w:author="shorny" w:date="2014-06-09T20:47:00Z">
          <w:pPr>
            <w:pStyle w:val="ListParagraph"/>
            <w:numPr>
              <w:numId w:val="19"/>
            </w:numPr>
            <w:ind w:left="765" w:hanging="360"/>
          </w:pPr>
        </w:pPrChange>
      </w:pPr>
      <w:del w:id="27511" w:author="shorny" w:date="2014-06-09T18:53:00Z">
        <w:r w:rsidDel="004E162A">
          <w:rPr>
            <w:lang w:eastAsia="en-AU"/>
          </w:rPr>
          <w:delText>Visa Status</w:delText>
        </w:r>
      </w:del>
    </w:p>
    <w:p w14:paraId="49BD728E" w14:textId="1689C99C" w:rsidR="007450D1" w:rsidDel="004E162A" w:rsidRDefault="007450D1" w:rsidP="00D812F9">
      <w:pPr>
        <w:rPr>
          <w:del w:id="27512" w:author="shorny" w:date="2014-06-09T18:53:00Z"/>
          <w:lang w:eastAsia="en-AU"/>
        </w:rPr>
        <w:pPrChange w:id="27513" w:author="shorny" w:date="2014-06-09T20:47:00Z">
          <w:pPr>
            <w:pStyle w:val="ListParagraph"/>
            <w:numPr>
              <w:numId w:val="19"/>
            </w:numPr>
            <w:ind w:left="765" w:hanging="360"/>
          </w:pPr>
        </w:pPrChange>
      </w:pPr>
      <w:del w:id="27514" w:author="shorny" w:date="2014-06-09T18:53:00Z">
        <w:r w:rsidDel="004E162A">
          <w:rPr>
            <w:lang w:eastAsia="en-AU"/>
          </w:rPr>
          <w:delText>Country</w:delText>
        </w:r>
      </w:del>
    </w:p>
    <w:p w14:paraId="03E07B52" w14:textId="3F081627" w:rsidR="007450D1" w:rsidDel="004E162A" w:rsidRDefault="007450D1" w:rsidP="00D812F9">
      <w:pPr>
        <w:rPr>
          <w:del w:id="27515" w:author="shorny" w:date="2014-06-09T18:53:00Z"/>
          <w:lang w:eastAsia="en-AU"/>
        </w:rPr>
        <w:pPrChange w:id="27516" w:author="shorny" w:date="2014-06-09T20:47:00Z">
          <w:pPr>
            <w:pStyle w:val="ListParagraph"/>
            <w:numPr>
              <w:numId w:val="19"/>
            </w:numPr>
            <w:ind w:left="765" w:hanging="360"/>
          </w:pPr>
        </w:pPrChange>
      </w:pPr>
      <w:del w:id="27517" w:author="shorny" w:date="2014-06-09T18:53:00Z">
        <w:r w:rsidDel="004E162A">
          <w:rPr>
            <w:lang w:eastAsia="en-AU"/>
          </w:rPr>
          <w:delText>Correspondence Method</w:delText>
        </w:r>
      </w:del>
    </w:p>
    <w:p w14:paraId="55E7A213" w14:textId="34469DA7" w:rsidR="007450D1" w:rsidDel="004E162A" w:rsidRDefault="007450D1" w:rsidP="00D812F9">
      <w:pPr>
        <w:rPr>
          <w:del w:id="27518" w:author="shorny" w:date="2014-06-09T18:53:00Z"/>
          <w:lang w:eastAsia="en-AU"/>
        </w:rPr>
        <w:pPrChange w:id="27519" w:author="shorny" w:date="2014-06-09T20:47:00Z">
          <w:pPr>
            <w:pStyle w:val="ListParagraph"/>
            <w:numPr>
              <w:numId w:val="19"/>
            </w:numPr>
            <w:ind w:left="765" w:hanging="360"/>
          </w:pPr>
        </w:pPrChange>
      </w:pPr>
      <w:del w:id="27520" w:author="shorny" w:date="2014-06-09T18:53:00Z">
        <w:r w:rsidDel="004E162A">
          <w:rPr>
            <w:lang w:eastAsia="en-AU"/>
          </w:rPr>
          <w:delText>Payment Method</w:delText>
        </w:r>
      </w:del>
    </w:p>
    <w:p w14:paraId="32418FF7" w14:textId="141ACE16" w:rsidR="007450D1" w:rsidDel="004E162A" w:rsidRDefault="007450D1" w:rsidP="00D812F9">
      <w:pPr>
        <w:rPr>
          <w:del w:id="27521" w:author="shorny" w:date="2014-06-09T18:53:00Z"/>
          <w:lang w:eastAsia="en-AU"/>
        </w:rPr>
        <w:pPrChange w:id="27522" w:author="shorny" w:date="2014-06-09T20:47:00Z">
          <w:pPr>
            <w:pStyle w:val="ListParagraph"/>
            <w:numPr>
              <w:numId w:val="19"/>
            </w:numPr>
            <w:ind w:left="765" w:hanging="360"/>
          </w:pPr>
        </w:pPrChange>
      </w:pPr>
      <w:del w:id="27523" w:author="shorny" w:date="2014-06-09T18:53:00Z">
        <w:r w:rsidDel="004E162A">
          <w:rPr>
            <w:lang w:eastAsia="en-AU"/>
          </w:rPr>
          <w:delText>Application Status</w:delText>
        </w:r>
      </w:del>
    </w:p>
    <w:p w14:paraId="183CC123" w14:textId="6360E13B" w:rsidR="007450D1" w:rsidDel="004E162A" w:rsidRDefault="007450D1" w:rsidP="00D812F9">
      <w:pPr>
        <w:rPr>
          <w:del w:id="27524" w:author="shorny" w:date="2014-06-09T18:53:00Z"/>
          <w:lang w:eastAsia="en-AU"/>
        </w:rPr>
        <w:pPrChange w:id="27525" w:author="shorny" w:date="2014-06-09T20:47:00Z">
          <w:pPr>
            <w:pStyle w:val="ListParagraph"/>
            <w:numPr>
              <w:numId w:val="19"/>
            </w:numPr>
            <w:ind w:left="765" w:hanging="360"/>
          </w:pPr>
        </w:pPrChange>
      </w:pPr>
      <w:del w:id="27526" w:author="shorny" w:date="2014-06-09T18:53:00Z">
        <w:r w:rsidDel="004E162A">
          <w:rPr>
            <w:lang w:eastAsia="en-AU"/>
          </w:rPr>
          <w:delText>Award Type</w:delText>
        </w:r>
      </w:del>
    </w:p>
    <w:p w14:paraId="6DCA1D59" w14:textId="3A022606" w:rsidR="007450D1" w:rsidDel="004E162A" w:rsidRDefault="007450D1" w:rsidP="00D812F9">
      <w:pPr>
        <w:rPr>
          <w:del w:id="27527" w:author="shorny" w:date="2014-06-09T18:53:00Z"/>
          <w:lang w:eastAsia="en-AU"/>
        </w:rPr>
        <w:pPrChange w:id="27528" w:author="shorny" w:date="2014-06-09T20:47:00Z">
          <w:pPr>
            <w:pStyle w:val="ListParagraph"/>
            <w:numPr>
              <w:numId w:val="19"/>
            </w:numPr>
            <w:ind w:left="765" w:hanging="360"/>
          </w:pPr>
        </w:pPrChange>
      </w:pPr>
      <w:del w:id="27529" w:author="shorny" w:date="2014-06-09T18:53:00Z">
        <w:r w:rsidDel="004E162A">
          <w:rPr>
            <w:lang w:eastAsia="en-AU"/>
          </w:rPr>
          <w:delText>Decision</w:delText>
        </w:r>
      </w:del>
    </w:p>
    <w:p w14:paraId="621014DA" w14:textId="78CD43CF" w:rsidR="0077698F" w:rsidDel="0077698F" w:rsidRDefault="0077698F" w:rsidP="00D812F9">
      <w:pPr>
        <w:rPr>
          <w:del w:id="27530" w:author="shorny" w:date="2014-06-09T20:46:00Z"/>
          <w:lang w:eastAsia="en-AU"/>
        </w:rPr>
        <w:pPrChange w:id="27531" w:author="shorny" w:date="2014-06-09T20:47:00Z">
          <w:pPr/>
        </w:pPrChange>
      </w:pPr>
    </w:p>
    <w:p w14:paraId="068B0681" w14:textId="7DB4EF88" w:rsidR="0077698F" w:rsidDel="0077698F" w:rsidRDefault="0077698F" w:rsidP="00D812F9">
      <w:pPr>
        <w:rPr>
          <w:del w:id="27532" w:author="shorny" w:date="2014-06-09T20:47:00Z"/>
          <w:lang w:eastAsia="en-AU"/>
        </w:rPr>
        <w:pPrChange w:id="27533" w:author="shorny" w:date="2014-06-09T20:47:00Z">
          <w:pPr/>
        </w:pPrChange>
      </w:pPr>
    </w:p>
    <w:p w14:paraId="453BBA61" w14:textId="6662451B" w:rsidR="00D812F9" w:rsidRPr="00D812F9" w:rsidRDefault="0077698F" w:rsidP="00D812F9">
      <w:pPr>
        <w:spacing w:line="240" w:lineRule="auto"/>
        <w:rPr>
          <w:rFonts w:ascii="Calibri" w:hAnsi="Calibri"/>
          <w:noProof/>
          <w:lang w:eastAsia="en-AU"/>
        </w:rPr>
      </w:pPr>
      <w:r>
        <w:rPr>
          <w:lang w:eastAsia="en-AU"/>
        </w:rPr>
        <w:fldChar w:fldCharType="begin"/>
      </w:r>
      <w:r>
        <w:rPr>
          <w:lang w:eastAsia="en-AU"/>
        </w:rPr>
        <w:instrText xml:space="preserve"> ADDIN EN.REFLIST </w:instrText>
      </w:r>
      <w:r>
        <w:rPr>
          <w:lang w:eastAsia="en-AU"/>
        </w:rPr>
        <w:fldChar w:fldCharType="separate"/>
      </w:r>
      <w:bookmarkStart w:id="27534" w:name="_ENREF_1"/>
      <w:r w:rsidR="00D812F9" w:rsidRPr="00D812F9">
        <w:rPr>
          <w:rFonts w:ascii="Calibri" w:hAnsi="Calibri"/>
          <w:noProof/>
          <w:lang w:eastAsia="en-AU"/>
        </w:rPr>
        <w:t xml:space="preserve">Picchiarelli, G. and F. Razzoli (2013). "STK/Unit." Retrieved 2014.04.09, from </w:t>
      </w:r>
      <w:hyperlink r:id="rId15" w:history="1">
        <w:r w:rsidR="00D812F9" w:rsidRPr="00D812F9">
          <w:rPr>
            <w:rStyle w:val="Hyperlink"/>
            <w:rFonts w:ascii="Calibri" w:hAnsi="Calibri"/>
            <w:noProof/>
            <w:lang w:eastAsia="en-AU"/>
          </w:rPr>
          <w:t>http://stk.wikidot.com/stk-unit</w:t>
        </w:r>
      </w:hyperlink>
      <w:r w:rsidR="00D812F9" w:rsidRPr="00D812F9">
        <w:rPr>
          <w:rFonts w:ascii="Calibri" w:hAnsi="Calibri"/>
          <w:noProof/>
          <w:lang w:eastAsia="en-AU"/>
        </w:rPr>
        <w:t>.</w:t>
      </w:r>
    </w:p>
    <w:p w14:paraId="3F6A4C3F" w14:textId="77777777" w:rsidR="00D812F9" w:rsidRPr="00D812F9" w:rsidRDefault="00D812F9" w:rsidP="00D812F9">
      <w:pPr>
        <w:spacing w:line="240" w:lineRule="auto"/>
        <w:rPr>
          <w:rFonts w:ascii="Calibri" w:hAnsi="Calibri"/>
          <w:noProof/>
          <w:lang w:eastAsia="en-AU"/>
        </w:rPr>
      </w:pPr>
      <w:r w:rsidRPr="00D812F9">
        <w:rPr>
          <w:rFonts w:ascii="Calibri" w:hAnsi="Calibri"/>
          <w:noProof/>
          <w:lang w:eastAsia="en-AU"/>
        </w:rPr>
        <w:tab/>
      </w:r>
      <w:bookmarkEnd w:id="27534"/>
    </w:p>
    <w:p w14:paraId="213464E2" w14:textId="1F69F860" w:rsidR="00D812F9" w:rsidRDefault="00D812F9" w:rsidP="00D812F9">
      <w:pPr>
        <w:spacing w:line="240" w:lineRule="auto"/>
        <w:rPr>
          <w:rFonts w:ascii="Calibri" w:hAnsi="Calibri"/>
          <w:noProof/>
          <w:lang w:eastAsia="en-AU"/>
        </w:rPr>
      </w:pPr>
    </w:p>
    <w:p w14:paraId="11D97777" w14:textId="5C00AE87" w:rsidR="007450D1" w:rsidRPr="007450D1" w:rsidRDefault="0077698F" w:rsidP="004E162A">
      <w:pPr>
        <w:rPr>
          <w:lang w:eastAsia="en-AU"/>
        </w:rPr>
        <w:pPrChange w:id="27535" w:author="shorny" w:date="2014-06-09T18:53:00Z">
          <w:pPr/>
        </w:pPrChange>
      </w:pPr>
      <w:r>
        <w:rPr>
          <w:lang w:eastAsia="en-AU"/>
        </w:rPr>
        <w:fldChar w:fldCharType="end"/>
      </w:r>
    </w:p>
    <w:sectPr w:rsidR="007450D1" w:rsidRPr="007450D1" w:rsidSect="00022ABB">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D98C58" w14:textId="77777777" w:rsidR="00FD58DE" w:rsidRDefault="00FD58DE" w:rsidP="00744491">
      <w:pPr>
        <w:spacing w:after="0" w:line="240" w:lineRule="auto"/>
      </w:pPr>
      <w:r>
        <w:separator/>
      </w:r>
    </w:p>
  </w:endnote>
  <w:endnote w:type="continuationSeparator" w:id="0">
    <w:p w14:paraId="495E90AA" w14:textId="77777777" w:rsidR="00FD58DE" w:rsidRDefault="00FD58DE" w:rsidP="0074449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altName w:val="MS Mincho"/>
    <w:charset w:val="80"/>
    <w:family w:val="auto"/>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84853622"/>
      <w:docPartObj>
        <w:docPartGallery w:val="Page Numbers (Bottom of Page)"/>
        <w:docPartUnique/>
      </w:docPartObj>
    </w:sdtPr>
    <w:sdtEndPr>
      <w:rPr>
        <w:noProof/>
      </w:rPr>
    </w:sdtEndPr>
    <w:sdtContent>
      <w:p w14:paraId="45A4CC2A" w14:textId="77777777" w:rsidR="00504168" w:rsidRDefault="00504168">
        <w:pPr>
          <w:pStyle w:val="Footer"/>
          <w:jc w:val="right"/>
        </w:pPr>
        <w:r>
          <w:fldChar w:fldCharType="begin"/>
        </w:r>
        <w:r>
          <w:instrText xml:space="preserve"> PAGE   \* MERGEFORMAT </w:instrText>
        </w:r>
        <w:r>
          <w:fldChar w:fldCharType="separate"/>
        </w:r>
        <w:r w:rsidR="00195ABC">
          <w:rPr>
            <w:noProof/>
          </w:rPr>
          <w:t>46</w:t>
        </w:r>
        <w:r>
          <w:rPr>
            <w:noProof/>
          </w:rPr>
          <w:fldChar w:fldCharType="end"/>
        </w:r>
      </w:p>
    </w:sdtContent>
  </w:sdt>
  <w:p w14:paraId="5E39351B" w14:textId="77777777" w:rsidR="00504168" w:rsidRDefault="0050416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501D10A" w14:textId="77777777" w:rsidR="00FD58DE" w:rsidRDefault="00FD58DE" w:rsidP="00744491">
      <w:pPr>
        <w:spacing w:after="0" w:line="240" w:lineRule="auto"/>
      </w:pPr>
      <w:r>
        <w:separator/>
      </w:r>
    </w:p>
  </w:footnote>
  <w:footnote w:type="continuationSeparator" w:id="0">
    <w:p w14:paraId="3A80E570" w14:textId="77777777" w:rsidR="00FD58DE" w:rsidRDefault="00FD58DE" w:rsidP="00744491">
      <w:pPr>
        <w:spacing w:after="0" w:line="240" w:lineRule="auto"/>
      </w:pPr>
      <w:r>
        <w:continuationSeparator/>
      </w:r>
    </w:p>
  </w:footnote>
  <w:footnote w:id="1">
    <w:p w14:paraId="64A221DE" w14:textId="77777777" w:rsidR="00504168" w:rsidRPr="003823DC" w:rsidRDefault="00504168" w:rsidP="007450D1">
      <w:pPr>
        <w:pStyle w:val="FootnoteText"/>
        <w:rPr>
          <w:lang w:val="en-US"/>
        </w:rPr>
      </w:pPr>
      <w:r>
        <w:rPr>
          <w:rStyle w:val="FootnoteReference"/>
        </w:rPr>
        <w:footnoteRef/>
      </w:r>
      <w:r>
        <w:t xml:space="preserve"> </w:t>
      </w:r>
      <w:hyperlink r:id="rId1" w:history="1">
        <w:r w:rsidRPr="009D1B6A">
          <w:rPr>
            <w:rStyle w:val="Hyperlink"/>
          </w:rPr>
          <w:t>http://dev.mysql.com/doc/refman/5.7/en/storage-engines.html</w:t>
        </w:r>
      </w:hyperlink>
    </w:p>
  </w:footnote>
  <w:footnote w:id="2">
    <w:p w14:paraId="772B67C7" w14:textId="311E32FC" w:rsidR="00504168" w:rsidRPr="004B18F6" w:rsidRDefault="00504168">
      <w:pPr>
        <w:pStyle w:val="FootnoteText"/>
        <w:rPr>
          <w:lang w:val="en-US"/>
        </w:rPr>
      </w:pPr>
      <w:r>
        <w:rPr>
          <w:rStyle w:val="FootnoteReference"/>
        </w:rPr>
        <w:footnoteRef/>
      </w:r>
      <w:r>
        <w:t xml:space="preserve"> </w:t>
      </w:r>
      <w:hyperlink r:id="rId2" w:history="1">
        <w:r w:rsidRPr="009D1B6A">
          <w:rPr>
            <w:rStyle w:val="Hyperlink"/>
          </w:rPr>
          <w:t>http://dev.mysql.com/doc/refman/5.7/en/innodb-index-types.html</w:t>
        </w:r>
      </w:hyperlink>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D585EAA" w14:textId="77777777" w:rsidR="00504168" w:rsidRDefault="0050416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CC417D"/>
    <w:multiLevelType w:val="hybridMultilevel"/>
    <w:tmpl w:val="1DEA104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20B85F6E"/>
    <w:multiLevelType w:val="hybridMultilevel"/>
    <w:tmpl w:val="942CC85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2">
    <w:nsid w:val="20E815B8"/>
    <w:multiLevelType w:val="multilevel"/>
    <w:tmpl w:val="C0F2B80A"/>
    <w:lvl w:ilvl="0">
      <w:start w:val="1"/>
      <w:numFmt w:val="decimal"/>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2873112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31037445"/>
    <w:multiLevelType w:val="hybridMultilevel"/>
    <w:tmpl w:val="A2680F7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3328539A"/>
    <w:multiLevelType w:val="hybridMultilevel"/>
    <w:tmpl w:val="00A4EECA"/>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6">
    <w:nsid w:val="36F17EA1"/>
    <w:multiLevelType w:val="multilevel"/>
    <w:tmpl w:val="74C8A2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nsid w:val="3C972B12"/>
    <w:multiLevelType w:val="hybridMultilevel"/>
    <w:tmpl w:val="F7F65F1E"/>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8">
    <w:nsid w:val="40DF706B"/>
    <w:multiLevelType w:val="hybridMultilevel"/>
    <w:tmpl w:val="0F64D0D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421A12AC"/>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4193174"/>
    <w:multiLevelType w:val="hybridMultilevel"/>
    <w:tmpl w:val="E6086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nsid w:val="4A6557CA"/>
    <w:multiLevelType w:val="multilevel"/>
    <w:tmpl w:val="F7122056"/>
    <w:lvl w:ilvl="0">
      <w:start w:val="1"/>
      <w:numFmt w:val="decimal"/>
      <w:lvlText w:val="%1."/>
      <w:lvlJc w:val="left"/>
      <w:pPr>
        <w:ind w:left="360" w:hanging="360"/>
      </w:pPr>
    </w:lvl>
    <w:lvl w:ilvl="1">
      <w:start w:val="1"/>
      <w:numFmt w:val="decimal"/>
      <w:lvlText w:val="%1.%2."/>
      <w:lvlJc w:val="left"/>
      <w:pPr>
        <w:ind w:left="1000" w:hanging="432"/>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50F62E3D"/>
    <w:multiLevelType w:val="hybridMultilevel"/>
    <w:tmpl w:val="365E28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5B493AA8"/>
    <w:multiLevelType w:val="hybridMultilevel"/>
    <w:tmpl w:val="1F1CD2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5D177D33"/>
    <w:multiLevelType w:val="hybridMultilevel"/>
    <w:tmpl w:val="9F94991C"/>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15">
    <w:nsid w:val="625368E7"/>
    <w:multiLevelType w:val="multilevel"/>
    <w:tmpl w:val="D5EA043C"/>
    <w:lvl w:ilvl="0">
      <w:start w:val="1"/>
      <w:numFmt w:val="decimal"/>
      <w:lvlText w:val="%1."/>
      <w:lvlJc w:val="left"/>
      <w:pPr>
        <w:ind w:left="720" w:hanging="360"/>
      </w:pPr>
    </w:lvl>
    <w:lvl w:ilvl="1">
      <w:start w:val="1"/>
      <w:numFmt w:val="decimal"/>
      <w:isLgl/>
      <w:lvlText w:val="%1.%2"/>
      <w:lvlJc w:val="left"/>
      <w:pPr>
        <w:ind w:left="795" w:hanging="435"/>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6">
    <w:nsid w:val="658859C1"/>
    <w:multiLevelType w:val="hybridMultilevel"/>
    <w:tmpl w:val="2F567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66871E55"/>
    <w:multiLevelType w:val="hybridMultilevel"/>
    <w:tmpl w:val="7E5E52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679F0A07"/>
    <w:multiLevelType w:val="hybridMultilevel"/>
    <w:tmpl w:val="088C520E"/>
    <w:lvl w:ilvl="0" w:tplc="0C090017">
      <w:start w:val="1"/>
      <w:numFmt w:val="lowerLetter"/>
      <w:lvlText w:val="%1)"/>
      <w:lvlJc w:val="left"/>
      <w:pPr>
        <w:ind w:left="360" w:hanging="360"/>
      </w:pPr>
    </w:lvl>
    <w:lvl w:ilvl="1" w:tplc="0C090019">
      <w:start w:val="1"/>
      <w:numFmt w:val="lowerLetter"/>
      <w:lvlText w:val="%2."/>
      <w:lvlJc w:val="left"/>
      <w:pPr>
        <w:ind w:left="1080" w:hanging="360"/>
      </w:pPr>
    </w:lvl>
    <w:lvl w:ilvl="2" w:tplc="0C09001B">
      <w:start w:val="1"/>
      <w:numFmt w:val="lowerRoman"/>
      <w:lvlText w:val="%3."/>
      <w:lvlJc w:val="right"/>
      <w:pPr>
        <w:ind w:left="1800" w:hanging="180"/>
      </w:pPr>
    </w:lvl>
    <w:lvl w:ilvl="3" w:tplc="0C09000F">
      <w:start w:val="1"/>
      <w:numFmt w:val="decimal"/>
      <w:lvlText w:val="%4."/>
      <w:lvlJc w:val="left"/>
      <w:pPr>
        <w:ind w:left="2520" w:hanging="360"/>
      </w:pPr>
    </w:lvl>
    <w:lvl w:ilvl="4" w:tplc="0C090019">
      <w:start w:val="1"/>
      <w:numFmt w:val="lowerLetter"/>
      <w:lvlText w:val="%5."/>
      <w:lvlJc w:val="left"/>
      <w:pPr>
        <w:ind w:left="3240" w:hanging="360"/>
      </w:pPr>
    </w:lvl>
    <w:lvl w:ilvl="5" w:tplc="0C09001B">
      <w:start w:val="1"/>
      <w:numFmt w:val="lowerRoman"/>
      <w:lvlText w:val="%6."/>
      <w:lvlJc w:val="right"/>
      <w:pPr>
        <w:ind w:left="3960" w:hanging="180"/>
      </w:pPr>
    </w:lvl>
    <w:lvl w:ilvl="6" w:tplc="0C09000F">
      <w:start w:val="1"/>
      <w:numFmt w:val="decimal"/>
      <w:lvlText w:val="%7."/>
      <w:lvlJc w:val="left"/>
      <w:pPr>
        <w:ind w:left="4680" w:hanging="360"/>
      </w:pPr>
    </w:lvl>
    <w:lvl w:ilvl="7" w:tplc="0C090019">
      <w:start w:val="1"/>
      <w:numFmt w:val="lowerLetter"/>
      <w:lvlText w:val="%8."/>
      <w:lvlJc w:val="left"/>
      <w:pPr>
        <w:ind w:left="5400" w:hanging="360"/>
      </w:pPr>
    </w:lvl>
    <w:lvl w:ilvl="8" w:tplc="0C09001B">
      <w:start w:val="1"/>
      <w:numFmt w:val="lowerRoman"/>
      <w:lvlText w:val="%9."/>
      <w:lvlJc w:val="right"/>
      <w:pPr>
        <w:ind w:left="6120" w:hanging="180"/>
      </w:pPr>
    </w:lvl>
  </w:abstractNum>
  <w:abstractNum w:abstractNumId="19">
    <w:nsid w:val="6CDB5038"/>
    <w:multiLevelType w:val="hybridMultilevel"/>
    <w:tmpl w:val="66F42B54"/>
    <w:lvl w:ilvl="0" w:tplc="AB1E3158">
      <w:start w:val="1"/>
      <w:numFmt w:val="decimal"/>
      <w:lvlText w:val="(%1)"/>
      <w:lvlJc w:val="left"/>
      <w:pPr>
        <w:ind w:left="405" w:hanging="360"/>
      </w:pPr>
      <w:rPr>
        <w:rFonts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abstractNum w:abstractNumId="20">
    <w:nsid w:val="6EB84B6D"/>
    <w:multiLevelType w:val="hybridMultilevel"/>
    <w:tmpl w:val="A064C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745A79A6"/>
    <w:multiLevelType w:val="multilevel"/>
    <w:tmpl w:val="B8727CCC"/>
    <w:lvl w:ilvl="0">
      <w:start w:val="1"/>
      <w:numFmt w:val="decimal"/>
      <w:pStyle w:val="Heading1"/>
      <w:lvlText w:val="%1."/>
      <w:lvlJc w:val="left"/>
      <w:pPr>
        <w:ind w:left="360" w:hanging="360"/>
      </w:p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nsid w:val="7DF86C62"/>
    <w:multiLevelType w:val="hybridMultilevel"/>
    <w:tmpl w:val="736A420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num w:numId="1">
    <w:abstractNumId w:val="16"/>
  </w:num>
  <w:num w:numId="2">
    <w:abstractNumId w:val="8"/>
  </w:num>
  <w:num w:numId="3">
    <w:abstractNumId w:val="9"/>
  </w:num>
  <w:num w:numId="4">
    <w:abstractNumId w:val="6"/>
  </w:num>
  <w:num w:numId="5">
    <w:abstractNumId w:val="11"/>
  </w:num>
  <w:num w:numId="6">
    <w:abstractNumId w:val="15"/>
  </w:num>
  <w:num w:numId="7">
    <w:abstractNumId w:val="4"/>
  </w:num>
  <w:num w:numId="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8"/>
  </w:num>
  <w:num w:numId="11">
    <w:abstractNumId w:val="22"/>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0"/>
  </w:num>
  <w:num w:numId="15">
    <w:abstractNumId w:val="1"/>
  </w:num>
  <w:num w:numId="16">
    <w:abstractNumId w:val="21"/>
  </w:num>
  <w:num w:numId="17">
    <w:abstractNumId w:val="2"/>
  </w:num>
  <w:num w:numId="18">
    <w:abstractNumId w:val="19"/>
  </w:num>
  <w:num w:numId="19">
    <w:abstractNumId w:val="14"/>
  </w:num>
  <w:num w:numId="20">
    <w:abstractNumId w:val="5"/>
  </w:num>
  <w:num w:numId="21">
    <w:abstractNumId w:val="7"/>
  </w:num>
  <w:num w:numId="22">
    <w:abstractNumId w:val="17"/>
  </w:num>
  <w:num w:numId="2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0"/>
  </w:num>
  <w:num w:numId="26">
    <w:abstractNumId w:val="10"/>
  </w:num>
  <w:num w:numId="2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sad0f8a5w0jeaadxxz0r0t2dxaxptfaxr&quot;&gt;references&lt;record-ids&gt;&lt;item&gt;6&lt;/item&gt;&lt;/record-ids&gt;&lt;/item&gt;&lt;/Libraries&gt;"/>
  </w:docVars>
  <w:rsids>
    <w:rsidRoot w:val="00001C59"/>
    <w:rsid w:val="00001C59"/>
    <w:rsid w:val="00005327"/>
    <w:rsid w:val="00011999"/>
    <w:rsid w:val="00013274"/>
    <w:rsid w:val="00014E05"/>
    <w:rsid w:val="00015C48"/>
    <w:rsid w:val="00022ABB"/>
    <w:rsid w:val="000233AE"/>
    <w:rsid w:val="00031BE3"/>
    <w:rsid w:val="00031CCB"/>
    <w:rsid w:val="00032E50"/>
    <w:rsid w:val="00034D8F"/>
    <w:rsid w:val="00040E4A"/>
    <w:rsid w:val="0004116B"/>
    <w:rsid w:val="00044B0B"/>
    <w:rsid w:val="000550F6"/>
    <w:rsid w:val="000573BA"/>
    <w:rsid w:val="000642E5"/>
    <w:rsid w:val="0006572F"/>
    <w:rsid w:val="00071752"/>
    <w:rsid w:val="00076E8F"/>
    <w:rsid w:val="00085A7F"/>
    <w:rsid w:val="00086435"/>
    <w:rsid w:val="000A0BCC"/>
    <w:rsid w:val="000A230F"/>
    <w:rsid w:val="000A38F1"/>
    <w:rsid w:val="000A5826"/>
    <w:rsid w:val="000A6FB0"/>
    <w:rsid w:val="000B35F6"/>
    <w:rsid w:val="000B4A4A"/>
    <w:rsid w:val="000D0A0B"/>
    <w:rsid w:val="000D154F"/>
    <w:rsid w:val="000D1C3E"/>
    <w:rsid w:val="000D1F43"/>
    <w:rsid w:val="000D2324"/>
    <w:rsid w:val="000D705E"/>
    <w:rsid w:val="000D783D"/>
    <w:rsid w:val="000D7B04"/>
    <w:rsid w:val="000E14D1"/>
    <w:rsid w:val="000E43DD"/>
    <w:rsid w:val="000E511D"/>
    <w:rsid w:val="000F1254"/>
    <w:rsid w:val="000F3411"/>
    <w:rsid w:val="000F39C4"/>
    <w:rsid w:val="000F4FF8"/>
    <w:rsid w:val="000F6C20"/>
    <w:rsid w:val="00100F26"/>
    <w:rsid w:val="0010377A"/>
    <w:rsid w:val="001069DB"/>
    <w:rsid w:val="00111AB3"/>
    <w:rsid w:val="00112EF4"/>
    <w:rsid w:val="00112F3E"/>
    <w:rsid w:val="00115111"/>
    <w:rsid w:val="0012074A"/>
    <w:rsid w:val="00120E01"/>
    <w:rsid w:val="00120F19"/>
    <w:rsid w:val="00124428"/>
    <w:rsid w:val="00130E4D"/>
    <w:rsid w:val="001320AF"/>
    <w:rsid w:val="0013251D"/>
    <w:rsid w:val="00132EEC"/>
    <w:rsid w:val="0013401C"/>
    <w:rsid w:val="00137072"/>
    <w:rsid w:val="00137376"/>
    <w:rsid w:val="0014717F"/>
    <w:rsid w:val="00154E8C"/>
    <w:rsid w:val="00155EEC"/>
    <w:rsid w:val="00156273"/>
    <w:rsid w:val="00156C0D"/>
    <w:rsid w:val="001570A0"/>
    <w:rsid w:val="001577AE"/>
    <w:rsid w:val="00160BEF"/>
    <w:rsid w:val="00163D7A"/>
    <w:rsid w:val="00165086"/>
    <w:rsid w:val="00167995"/>
    <w:rsid w:val="00181FF8"/>
    <w:rsid w:val="00182A5B"/>
    <w:rsid w:val="00184BEC"/>
    <w:rsid w:val="00185C03"/>
    <w:rsid w:val="00186CC8"/>
    <w:rsid w:val="0018793E"/>
    <w:rsid w:val="00187CE2"/>
    <w:rsid w:val="00194C86"/>
    <w:rsid w:val="00195ABC"/>
    <w:rsid w:val="001975F1"/>
    <w:rsid w:val="001A30E6"/>
    <w:rsid w:val="001A4548"/>
    <w:rsid w:val="001A7380"/>
    <w:rsid w:val="001B4117"/>
    <w:rsid w:val="001B79B6"/>
    <w:rsid w:val="001C1411"/>
    <w:rsid w:val="001C2558"/>
    <w:rsid w:val="001C393A"/>
    <w:rsid w:val="001E0A26"/>
    <w:rsid w:val="001E1981"/>
    <w:rsid w:val="001E7DC4"/>
    <w:rsid w:val="001F2492"/>
    <w:rsid w:val="001F5F1E"/>
    <w:rsid w:val="001F60ED"/>
    <w:rsid w:val="0020360A"/>
    <w:rsid w:val="0020395B"/>
    <w:rsid w:val="00207EF1"/>
    <w:rsid w:val="00211B26"/>
    <w:rsid w:val="00212312"/>
    <w:rsid w:val="0021739B"/>
    <w:rsid w:val="00221866"/>
    <w:rsid w:val="00223347"/>
    <w:rsid w:val="00223DD5"/>
    <w:rsid w:val="00232B9D"/>
    <w:rsid w:val="002348C8"/>
    <w:rsid w:val="002351A8"/>
    <w:rsid w:val="00235765"/>
    <w:rsid w:val="0023691F"/>
    <w:rsid w:val="00237008"/>
    <w:rsid w:val="00237810"/>
    <w:rsid w:val="00240AD6"/>
    <w:rsid w:val="00243A27"/>
    <w:rsid w:val="00247016"/>
    <w:rsid w:val="002503C4"/>
    <w:rsid w:val="00251BA3"/>
    <w:rsid w:val="002546A7"/>
    <w:rsid w:val="00261290"/>
    <w:rsid w:val="00262EC3"/>
    <w:rsid w:val="00263BDB"/>
    <w:rsid w:val="00263DE9"/>
    <w:rsid w:val="002646CA"/>
    <w:rsid w:val="00266023"/>
    <w:rsid w:val="002673D8"/>
    <w:rsid w:val="002712B3"/>
    <w:rsid w:val="002720D0"/>
    <w:rsid w:val="0027676D"/>
    <w:rsid w:val="002774AB"/>
    <w:rsid w:val="00284062"/>
    <w:rsid w:val="0029227D"/>
    <w:rsid w:val="00292993"/>
    <w:rsid w:val="002A585E"/>
    <w:rsid w:val="002A66D6"/>
    <w:rsid w:val="002B0A58"/>
    <w:rsid w:val="002B14E4"/>
    <w:rsid w:val="002B17B8"/>
    <w:rsid w:val="002B4435"/>
    <w:rsid w:val="002B485C"/>
    <w:rsid w:val="002C0543"/>
    <w:rsid w:val="002C2933"/>
    <w:rsid w:val="002C47AD"/>
    <w:rsid w:val="002C6F57"/>
    <w:rsid w:val="002D10CA"/>
    <w:rsid w:val="002D29AC"/>
    <w:rsid w:val="002D2AFA"/>
    <w:rsid w:val="002E0192"/>
    <w:rsid w:val="002E3528"/>
    <w:rsid w:val="002E358D"/>
    <w:rsid w:val="002E48D5"/>
    <w:rsid w:val="002F00CA"/>
    <w:rsid w:val="002F011C"/>
    <w:rsid w:val="002F3CAF"/>
    <w:rsid w:val="002F444D"/>
    <w:rsid w:val="002F575B"/>
    <w:rsid w:val="002F7CD6"/>
    <w:rsid w:val="00304119"/>
    <w:rsid w:val="00305006"/>
    <w:rsid w:val="00305577"/>
    <w:rsid w:val="003102C5"/>
    <w:rsid w:val="00314BF1"/>
    <w:rsid w:val="0031593A"/>
    <w:rsid w:val="00317EBD"/>
    <w:rsid w:val="0032059B"/>
    <w:rsid w:val="0032458C"/>
    <w:rsid w:val="00324F1A"/>
    <w:rsid w:val="00326607"/>
    <w:rsid w:val="003314BF"/>
    <w:rsid w:val="003332AB"/>
    <w:rsid w:val="00333D70"/>
    <w:rsid w:val="00340405"/>
    <w:rsid w:val="003406B9"/>
    <w:rsid w:val="003406C2"/>
    <w:rsid w:val="00341DAD"/>
    <w:rsid w:val="00343045"/>
    <w:rsid w:val="00347130"/>
    <w:rsid w:val="00351C7B"/>
    <w:rsid w:val="00353C2F"/>
    <w:rsid w:val="00354932"/>
    <w:rsid w:val="003557AF"/>
    <w:rsid w:val="00355D8D"/>
    <w:rsid w:val="00357005"/>
    <w:rsid w:val="00362A3B"/>
    <w:rsid w:val="0036384A"/>
    <w:rsid w:val="00365FFC"/>
    <w:rsid w:val="00377A7C"/>
    <w:rsid w:val="00380D46"/>
    <w:rsid w:val="003823DC"/>
    <w:rsid w:val="00383FD3"/>
    <w:rsid w:val="003844C7"/>
    <w:rsid w:val="00391424"/>
    <w:rsid w:val="00391BC5"/>
    <w:rsid w:val="0039332B"/>
    <w:rsid w:val="00397C6C"/>
    <w:rsid w:val="003A13E7"/>
    <w:rsid w:val="003A273F"/>
    <w:rsid w:val="003A2BD3"/>
    <w:rsid w:val="003A2DA5"/>
    <w:rsid w:val="003A327C"/>
    <w:rsid w:val="003A5684"/>
    <w:rsid w:val="003A73E2"/>
    <w:rsid w:val="003B6B95"/>
    <w:rsid w:val="003C370F"/>
    <w:rsid w:val="003C5718"/>
    <w:rsid w:val="003C62F7"/>
    <w:rsid w:val="003D0FAF"/>
    <w:rsid w:val="003D366E"/>
    <w:rsid w:val="003D3A48"/>
    <w:rsid w:val="003D3FB8"/>
    <w:rsid w:val="003D7E54"/>
    <w:rsid w:val="003E21D4"/>
    <w:rsid w:val="003E3202"/>
    <w:rsid w:val="003F0E61"/>
    <w:rsid w:val="003F29D8"/>
    <w:rsid w:val="00400D52"/>
    <w:rsid w:val="004018C6"/>
    <w:rsid w:val="00402561"/>
    <w:rsid w:val="00402763"/>
    <w:rsid w:val="00403A41"/>
    <w:rsid w:val="0041088D"/>
    <w:rsid w:val="004152FC"/>
    <w:rsid w:val="004164E8"/>
    <w:rsid w:val="00416865"/>
    <w:rsid w:val="0042006B"/>
    <w:rsid w:val="0042576E"/>
    <w:rsid w:val="0043286E"/>
    <w:rsid w:val="00432E51"/>
    <w:rsid w:val="00433B89"/>
    <w:rsid w:val="00435AF8"/>
    <w:rsid w:val="004448CC"/>
    <w:rsid w:val="00447F38"/>
    <w:rsid w:val="004502F0"/>
    <w:rsid w:val="00452E09"/>
    <w:rsid w:val="00453B7F"/>
    <w:rsid w:val="00456546"/>
    <w:rsid w:val="00463A6A"/>
    <w:rsid w:val="0046461C"/>
    <w:rsid w:val="004732CD"/>
    <w:rsid w:val="00473F0C"/>
    <w:rsid w:val="00475203"/>
    <w:rsid w:val="00476015"/>
    <w:rsid w:val="004765E4"/>
    <w:rsid w:val="00477B8B"/>
    <w:rsid w:val="00484960"/>
    <w:rsid w:val="00490510"/>
    <w:rsid w:val="004A14C0"/>
    <w:rsid w:val="004A1AF8"/>
    <w:rsid w:val="004A2271"/>
    <w:rsid w:val="004A7D52"/>
    <w:rsid w:val="004B18F6"/>
    <w:rsid w:val="004B5F6C"/>
    <w:rsid w:val="004C36D8"/>
    <w:rsid w:val="004C50CE"/>
    <w:rsid w:val="004C7E03"/>
    <w:rsid w:val="004D7793"/>
    <w:rsid w:val="004E0AE0"/>
    <w:rsid w:val="004E162A"/>
    <w:rsid w:val="004E1DB6"/>
    <w:rsid w:val="004E2AE1"/>
    <w:rsid w:val="004E3DD1"/>
    <w:rsid w:val="004E6F2E"/>
    <w:rsid w:val="004F21B4"/>
    <w:rsid w:val="004F4306"/>
    <w:rsid w:val="004F5A48"/>
    <w:rsid w:val="00501AA7"/>
    <w:rsid w:val="00502ACB"/>
    <w:rsid w:val="00504168"/>
    <w:rsid w:val="00504D6D"/>
    <w:rsid w:val="005067C4"/>
    <w:rsid w:val="00513B69"/>
    <w:rsid w:val="00515BB3"/>
    <w:rsid w:val="00522435"/>
    <w:rsid w:val="00525135"/>
    <w:rsid w:val="00526087"/>
    <w:rsid w:val="00530181"/>
    <w:rsid w:val="00531F9B"/>
    <w:rsid w:val="00533F34"/>
    <w:rsid w:val="00535002"/>
    <w:rsid w:val="005403ED"/>
    <w:rsid w:val="005422AA"/>
    <w:rsid w:val="00543414"/>
    <w:rsid w:val="00544AB5"/>
    <w:rsid w:val="0054516B"/>
    <w:rsid w:val="00546491"/>
    <w:rsid w:val="00551B04"/>
    <w:rsid w:val="00552C7E"/>
    <w:rsid w:val="0056338B"/>
    <w:rsid w:val="00564129"/>
    <w:rsid w:val="00567BDD"/>
    <w:rsid w:val="00573F4C"/>
    <w:rsid w:val="005749F2"/>
    <w:rsid w:val="00574B32"/>
    <w:rsid w:val="00575884"/>
    <w:rsid w:val="00577183"/>
    <w:rsid w:val="005777D1"/>
    <w:rsid w:val="00580B99"/>
    <w:rsid w:val="00582B49"/>
    <w:rsid w:val="00591727"/>
    <w:rsid w:val="005952EC"/>
    <w:rsid w:val="00597C9F"/>
    <w:rsid w:val="005B3DEF"/>
    <w:rsid w:val="005B6B34"/>
    <w:rsid w:val="005B72A8"/>
    <w:rsid w:val="005C2871"/>
    <w:rsid w:val="005D6DAC"/>
    <w:rsid w:val="005D703E"/>
    <w:rsid w:val="005D7CDA"/>
    <w:rsid w:val="005E0EC2"/>
    <w:rsid w:val="005E4DF4"/>
    <w:rsid w:val="005E5B61"/>
    <w:rsid w:val="005E6769"/>
    <w:rsid w:val="005F3210"/>
    <w:rsid w:val="005F468E"/>
    <w:rsid w:val="005F538B"/>
    <w:rsid w:val="005F5B57"/>
    <w:rsid w:val="005F5C52"/>
    <w:rsid w:val="005F5E83"/>
    <w:rsid w:val="005F7752"/>
    <w:rsid w:val="0060263C"/>
    <w:rsid w:val="00603893"/>
    <w:rsid w:val="0060548B"/>
    <w:rsid w:val="006142FF"/>
    <w:rsid w:val="006156E6"/>
    <w:rsid w:val="00615CF2"/>
    <w:rsid w:val="00617FFB"/>
    <w:rsid w:val="00621D14"/>
    <w:rsid w:val="00621E91"/>
    <w:rsid w:val="0062590E"/>
    <w:rsid w:val="00630DA9"/>
    <w:rsid w:val="00631C8A"/>
    <w:rsid w:val="006327DE"/>
    <w:rsid w:val="00633715"/>
    <w:rsid w:val="00634D76"/>
    <w:rsid w:val="00635418"/>
    <w:rsid w:val="00637D3E"/>
    <w:rsid w:val="00641C36"/>
    <w:rsid w:val="006442F4"/>
    <w:rsid w:val="006462A9"/>
    <w:rsid w:val="00646B18"/>
    <w:rsid w:val="0065126A"/>
    <w:rsid w:val="00654651"/>
    <w:rsid w:val="00654903"/>
    <w:rsid w:val="00660F81"/>
    <w:rsid w:val="00662406"/>
    <w:rsid w:val="0066258A"/>
    <w:rsid w:val="00665793"/>
    <w:rsid w:val="0067086B"/>
    <w:rsid w:val="006765AA"/>
    <w:rsid w:val="00680448"/>
    <w:rsid w:val="006804DD"/>
    <w:rsid w:val="0068077B"/>
    <w:rsid w:val="00681A35"/>
    <w:rsid w:val="00681A59"/>
    <w:rsid w:val="00682C0D"/>
    <w:rsid w:val="00684859"/>
    <w:rsid w:val="00692FD7"/>
    <w:rsid w:val="00695DE4"/>
    <w:rsid w:val="006B1C58"/>
    <w:rsid w:val="006B3D7A"/>
    <w:rsid w:val="006B7637"/>
    <w:rsid w:val="006C1F59"/>
    <w:rsid w:val="006D30ED"/>
    <w:rsid w:val="006D64A9"/>
    <w:rsid w:val="006D7F17"/>
    <w:rsid w:val="006E0501"/>
    <w:rsid w:val="006E0DA8"/>
    <w:rsid w:val="006E4E8F"/>
    <w:rsid w:val="006F3714"/>
    <w:rsid w:val="006F4642"/>
    <w:rsid w:val="006F4DBD"/>
    <w:rsid w:val="00701D8B"/>
    <w:rsid w:val="00704D8E"/>
    <w:rsid w:val="0070564A"/>
    <w:rsid w:val="007069C7"/>
    <w:rsid w:val="00706FFC"/>
    <w:rsid w:val="007116BD"/>
    <w:rsid w:val="00712A47"/>
    <w:rsid w:val="00714541"/>
    <w:rsid w:val="0071777A"/>
    <w:rsid w:val="00730165"/>
    <w:rsid w:val="00735586"/>
    <w:rsid w:val="00736A6E"/>
    <w:rsid w:val="007405EA"/>
    <w:rsid w:val="00744491"/>
    <w:rsid w:val="007450D1"/>
    <w:rsid w:val="007456D3"/>
    <w:rsid w:val="00746B6E"/>
    <w:rsid w:val="00760E96"/>
    <w:rsid w:val="00761973"/>
    <w:rsid w:val="00765600"/>
    <w:rsid w:val="007669CF"/>
    <w:rsid w:val="0076734E"/>
    <w:rsid w:val="00773621"/>
    <w:rsid w:val="007758DF"/>
    <w:rsid w:val="0077698F"/>
    <w:rsid w:val="007777B6"/>
    <w:rsid w:val="007805EC"/>
    <w:rsid w:val="00781A38"/>
    <w:rsid w:val="0078622E"/>
    <w:rsid w:val="007911E2"/>
    <w:rsid w:val="007950AC"/>
    <w:rsid w:val="007960FA"/>
    <w:rsid w:val="00796F87"/>
    <w:rsid w:val="007A0C70"/>
    <w:rsid w:val="007A3F90"/>
    <w:rsid w:val="007B2FE0"/>
    <w:rsid w:val="007C3E45"/>
    <w:rsid w:val="007C4474"/>
    <w:rsid w:val="007D1470"/>
    <w:rsid w:val="007D5D2A"/>
    <w:rsid w:val="007D7FEA"/>
    <w:rsid w:val="007E2C62"/>
    <w:rsid w:val="007E7266"/>
    <w:rsid w:val="007F1593"/>
    <w:rsid w:val="007F1CD9"/>
    <w:rsid w:val="00803224"/>
    <w:rsid w:val="00805A5C"/>
    <w:rsid w:val="00811178"/>
    <w:rsid w:val="008119A4"/>
    <w:rsid w:val="00811AFF"/>
    <w:rsid w:val="008122CC"/>
    <w:rsid w:val="008141FC"/>
    <w:rsid w:val="00814B3F"/>
    <w:rsid w:val="008153F3"/>
    <w:rsid w:val="0082108B"/>
    <w:rsid w:val="00824B5E"/>
    <w:rsid w:val="00824CB2"/>
    <w:rsid w:val="00830CA5"/>
    <w:rsid w:val="008315C8"/>
    <w:rsid w:val="008322F5"/>
    <w:rsid w:val="008326C0"/>
    <w:rsid w:val="00833113"/>
    <w:rsid w:val="00833833"/>
    <w:rsid w:val="008433D8"/>
    <w:rsid w:val="008439C4"/>
    <w:rsid w:val="00847605"/>
    <w:rsid w:val="0085059F"/>
    <w:rsid w:val="00851DEB"/>
    <w:rsid w:val="00853452"/>
    <w:rsid w:val="008537AA"/>
    <w:rsid w:val="00855BD1"/>
    <w:rsid w:val="00857696"/>
    <w:rsid w:val="00862000"/>
    <w:rsid w:val="008702ED"/>
    <w:rsid w:val="008735E9"/>
    <w:rsid w:val="00875355"/>
    <w:rsid w:val="00875486"/>
    <w:rsid w:val="008754D8"/>
    <w:rsid w:val="00880283"/>
    <w:rsid w:val="0088116B"/>
    <w:rsid w:val="00881369"/>
    <w:rsid w:val="00883F43"/>
    <w:rsid w:val="0088689D"/>
    <w:rsid w:val="00890183"/>
    <w:rsid w:val="00891F88"/>
    <w:rsid w:val="00897527"/>
    <w:rsid w:val="008A0E37"/>
    <w:rsid w:val="008A2831"/>
    <w:rsid w:val="008A6B1E"/>
    <w:rsid w:val="008A6E2D"/>
    <w:rsid w:val="008B14C3"/>
    <w:rsid w:val="008B1F2B"/>
    <w:rsid w:val="008B4434"/>
    <w:rsid w:val="008B7E82"/>
    <w:rsid w:val="008C28ED"/>
    <w:rsid w:val="008C2F0E"/>
    <w:rsid w:val="008C4988"/>
    <w:rsid w:val="008C5797"/>
    <w:rsid w:val="008C5F4E"/>
    <w:rsid w:val="008D084E"/>
    <w:rsid w:val="008D1958"/>
    <w:rsid w:val="008D4434"/>
    <w:rsid w:val="008E198D"/>
    <w:rsid w:val="008E244B"/>
    <w:rsid w:val="008E285A"/>
    <w:rsid w:val="008F3710"/>
    <w:rsid w:val="008F42B9"/>
    <w:rsid w:val="008F4D82"/>
    <w:rsid w:val="008F5AE2"/>
    <w:rsid w:val="008F6F00"/>
    <w:rsid w:val="00905A86"/>
    <w:rsid w:val="00906657"/>
    <w:rsid w:val="00906BA8"/>
    <w:rsid w:val="00912493"/>
    <w:rsid w:val="00914938"/>
    <w:rsid w:val="009276D1"/>
    <w:rsid w:val="00932731"/>
    <w:rsid w:val="00933E45"/>
    <w:rsid w:val="00935890"/>
    <w:rsid w:val="00935A93"/>
    <w:rsid w:val="0093729F"/>
    <w:rsid w:val="009411F0"/>
    <w:rsid w:val="00947D4A"/>
    <w:rsid w:val="00947D88"/>
    <w:rsid w:val="00951640"/>
    <w:rsid w:val="00954CA8"/>
    <w:rsid w:val="0095741C"/>
    <w:rsid w:val="009835BE"/>
    <w:rsid w:val="00984EDC"/>
    <w:rsid w:val="00987FCD"/>
    <w:rsid w:val="009906F7"/>
    <w:rsid w:val="0099511A"/>
    <w:rsid w:val="00995E5E"/>
    <w:rsid w:val="00997265"/>
    <w:rsid w:val="009A2AF8"/>
    <w:rsid w:val="009A5CEB"/>
    <w:rsid w:val="009B2833"/>
    <w:rsid w:val="009B3982"/>
    <w:rsid w:val="009C224E"/>
    <w:rsid w:val="009C24C5"/>
    <w:rsid w:val="009C2A85"/>
    <w:rsid w:val="009C734D"/>
    <w:rsid w:val="009D06A2"/>
    <w:rsid w:val="009D0DA1"/>
    <w:rsid w:val="009D1EB3"/>
    <w:rsid w:val="009D2C15"/>
    <w:rsid w:val="009D3ED7"/>
    <w:rsid w:val="009D5AED"/>
    <w:rsid w:val="009D6060"/>
    <w:rsid w:val="009D6BF9"/>
    <w:rsid w:val="009E1618"/>
    <w:rsid w:val="009E235E"/>
    <w:rsid w:val="009E60A4"/>
    <w:rsid w:val="009E6417"/>
    <w:rsid w:val="009F134E"/>
    <w:rsid w:val="009F55CC"/>
    <w:rsid w:val="00A106A0"/>
    <w:rsid w:val="00A123BB"/>
    <w:rsid w:val="00A177DF"/>
    <w:rsid w:val="00A2086B"/>
    <w:rsid w:val="00A22E2C"/>
    <w:rsid w:val="00A23C9D"/>
    <w:rsid w:val="00A25B14"/>
    <w:rsid w:val="00A30E83"/>
    <w:rsid w:val="00A31A49"/>
    <w:rsid w:val="00A42578"/>
    <w:rsid w:val="00A4269E"/>
    <w:rsid w:val="00A44518"/>
    <w:rsid w:val="00A4676B"/>
    <w:rsid w:val="00A5054F"/>
    <w:rsid w:val="00A519F2"/>
    <w:rsid w:val="00A52D58"/>
    <w:rsid w:val="00A53BCB"/>
    <w:rsid w:val="00A554DC"/>
    <w:rsid w:val="00A5600D"/>
    <w:rsid w:val="00A56B11"/>
    <w:rsid w:val="00A578CE"/>
    <w:rsid w:val="00A63F85"/>
    <w:rsid w:val="00A644A5"/>
    <w:rsid w:val="00A65AE0"/>
    <w:rsid w:val="00A7326B"/>
    <w:rsid w:val="00A764D9"/>
    <w:rsid w:val="00A80F02"/>
    <w:rsid w:val="00A85691"/>
    <w:rsid w:val="00A962E5"/>
    <w:rsid w:val="00AA440D"/>
    <w:rsid w:val="00AB1044"/>
    <w:rsid w:val="00AB462C"/>
    <w:rsid w:val="00AB48ED"/>
    <w:rsid w:val="00AC20BF"/>
    <w:rsid w:val="00AC4380"/>
    <w:rsid w:val="00AD4618"/>
    <w:rsid w:val="00AD54F4"/>
    <w:rsid w:val="00AE0239"/>
    <w:rsid w:val="00AE28DE"/>
    <w:rsid w:val="00AE2AA6"/>
    <w:rsid w:val="00AE490A"/>
    <w:rsid w:val="00AE6F4D"/>
    <w:rsid w:val="00AF3C61"/>
    <w:rsid w:val="00B03C9F"/>
    <w:rsid w:val="00B06EF5"/>
    <w:rsid w:val="00B0753B"/>
    <w:rsid w:val="00B1019B"/>
    <w:rsid w:val="00B10FA8"/>
    <w:rsid w:val="00B130DC"/>
    <w:rsid w:val="00B151A2"/>
    <w:rsid w:val="00B1547A"/>
    <w:rsid w:val="00B2138A"/>
    <w:rsid w:val="00B21648"/>
    <w:rsid w:val="00B25614"/>
    <w:rsid w:val="00B25E86"/>
    <w:rsid w:val="00B3067F"/>
    <w:rsid w:val="00B31F60"/>
    <w:rsid w:val="00B41F3A"/>
    <w:rsid w:val="00B449FC"/>
    <w:rsid w:val="00B46B4D"/>
    <w:rsid w:val="00B50F54"/>
    <w:rsid w:val="00B513D9"/>
    <w:rsid w:val="00B54B0D"/>
    <w:rsid w:val="00B5504B"/>
    <w:rsid w:val="00B55F58"/>
    <w:rsid w:val="00B70618"/>
    <w:rsid w:val="00B71DE2"/>
    <w:rsid w:val="00B7380F"/>
    <w:rsid w:val="00B73E89"/>
    <w:rsid w:val="00B8070D"/>
    <w:rsid w:val="00B80D69"/>
    <w:rsid w:val="00B810C0"/>
    <w:rsid w:val="00B81701"/>
    <w:rsid w:val="00B8263E"/>
    <w:rsid w:val="00B82C40"/>
    <w:rsid w:val="00B929DE"/>
    <w:rsid w:val="00B935A4"/>
    <w:rsid w:val="00BA31B4"/>
    <w:rsid w:val="00BA5880"/>
    <w:rsid w:val="00BA65FA"/>
    <w:rsid w:val="00BA7960"/>
    <w:rsid w:val="00BB2DB1"/>
    <w:rsid w:val="00BB4090"/>
    <w:rsid w:val="00BB4104"/>
    <w:rsid w:val="00BB69B1"/>
    <w:rsid w:val="00BD1248"/>
    <w:rsid w:val="00BD28DD"/>
    <w:rsid w:val="00BD3ED3"/>
    <w:rsid w:val="00BD4737"/>
    <w:rsid w:val="00BD6DCC"/>
    <w:rsid w:val="00BD6FB6"/>
    <w:rsid w:val="00BE179F"/>
    <w:rsid w:val="00BE2AE4"/>
    <w:rsid w:val="00BE6764"/>
    <w:rsid w:val="00BF4F12"/>
    <w:rsid w:val="00C00D56"/>
    <w:rsid w:val="00C05114"/>
    <w:rsid w:val="00C0783D"/>
    <w:rsid w:val="00C11AA7"/>
    <w:rsid w:val="00C15490"/>
    <w:rsid w:val="00C174DD"/>
    <w:rsid w:val="00C20B5D"/>
    <w:rsid w:val="00C231D1"/>
    <w:rsid w:val="00C2601C"/>
    <w:rsid w:val="00C328EA"/>
    <w:rsid w:val="00C35239"/>
    <w:rsid w:val="00C4105D"/>
    <w:rsid w:val="00C44C45"/>
    <w:rsid w:val="00C47770"/>
    <w:rsid w:val="00C47D5D"/>
    <w:rsid w:val="00C5031A"/>
    <w:rsid w:val="00C515B0"/>
    <w:rsid w:val="00C53160"/>
    <w:rsid w:val="00C5349B"/>
    <w:rsid w:val="00C53733"/>
    <w:rsid w:val="00C55DBD"/>
    <w:rsid w:val="00C55EA9"/>
    <w:rsid w:val="00C60E93"/>
    <w:rsid w:val="00C706EE"/>
    <w:rsid w:val="00C7109C"/>
    <w:rsid w:val="00C72021"/>
    <w:rsid w:val="00C7486C"/>
    <w:rsid w:val="00C74ECD"/>
    <w:rsid w:val="00C76F3E"/>
    <w:rsid w:val="00C80152"/>
    <w:rsid w:val="00C823C1"/>
    <w:rsid w:val="00C87209"/>
    <w:rsid w:val="00C87EEB"/>
    <w:rsid w:val="00C87FB7"/>
    <w:rsid w:val="00C93998"/>
    <w:rsid w:val="00C974F6"/>
    <w:rsid w:val="00CA0A8B"/>
    <w:rsid w:val="00CA5BB4"/>
    <w:rsid w:val="00CA5EE2"/>
    <w:rsid w:val="00CA6D00"/>
    <w:rsid w:val="00CB04DF"/>
    <w:rsid w:val="00CB5594"/>
    <w:rsid w:val="00CB6627"/>
    <w:rsid w:val="00CB70CB"/>
    <w:rsid w:val="00CC2254"/>
    <w:rsid w:val="00CC2A1F"/>
    <w:rsid w:val="00CC3430"/>
    <w:rsid w:val="00CC4EC3"/>
    <w:rsid w:val="00CC7600"/>
    <w:rsid w:val="00CD06E9"/>
    <w:rsid w:val="00CD0F76"/>
    <w:rsid w:val="00CD1057"/>
    <w:rsid w:val="00CD1337"/>
    <w:rsid w:val="00CD17AD"/>
    <w:rsid w:val="00CD1BA6"/>
    <w:rsid w:val="00CD24DB"/>
    <w:rsid w:val="00CD4778"/>
    <w:rsid w:val="00CD5293"/>
    <w:rsid w:val="00CD6B51"/>
    <w:rsid w:val="00CD706D"/>
    <w:rsid w:val="00CD770B"/>
    <w:rsid w:val="00CE1355"/>
    <w:rsid w:val="00CE1AFA"/>
    <w:rsid w:val="00CE4ADA"/>
    <w:rsid w:val="00CE581E"/>
    <w:rsid w:val="00CE75E7"/>
    <w:rsid w:val="00CF38D9"/>
    <w:rsid w:val="00CF704D"/>
    <w:rsid w:val="00CF70B8"/>
    <w:rsid w:val="00D00978"/>
    <w:rsid w:val="00D02E22"/>
    <w:rsid w:val="00D06A43"/>
    <w:rsid w:val="00D124DA"/>
    <w:rsid w:val="00D15536"/>
    <w:rsid w:val="00D15BED"/>
    <w:rsid w:val="00D2055E"/>
    <w:rsid w:val="00D20CBD"/>
    <w:rsid w:val="00D22E92"/>
    <w:rsid w:val="00D2337A"/>
    <w:rsid w:val="00D26196"/>
    <w:rsid w:val="00D30267"/>
    <w:rsid w:val="00D30C91"/>
    <w:rsid w:val="00D319C1"/>
    <w:rsid w:val="00D35082"/>
    <w:rsid w:val="00D43280"/>
    <w:rsid w:val="00D4558B"/>
    <w:rsid w:val="00D50840"/>
    <w:rsid w:val="00D50B6D"/>
    <w:rsid w:val="00D51262"/>
    <w:rsid w:val="00D53BE4"/>
    <w:rsid w:val="00D56BE1"/>
    <w:rsid w:val="00D60690"/>
    <w:rsid w:val="00D61E69"/>
    <w:rsid w:val="00D62CDB"/>
    <w:rsid w:val="00D63D53"/>
    <w:rsid w:val="00D6434A"/>
    <w:rsid w:val="00D66516"/>
    <w:rsid w:val="00D67BE9"/>
    <w:rsid w:val="00D7103A"/>
    <w:rsid w:val="00D762FC"/>
    <w:rsid w:val="00D809B1"/>
    <w:rsid w:val="00D812F9"/>
    <w:rsid w:val="00D83E11"/>
    <w:rsid w:val="00D87FC4"/>
    <w:rsid w:val="00D91815"/>
    <w:rsid w:val="00D92135"/>
    <w:rsid w:val="00D9299D"/>
    <w:rsid w:val="00D92A8B"/>
    <w:rsid w:val="00D93D6D"/>
    <w:rsid w:val="00D97D60"/>
    <w:rsid w:val="00DA2652"/>
    <w:rsid w:val="00DA7313"/>
    <w:rsid w:val="00DB0B82"/>
    <w:rsid w:val="00DB10C5"/>
    <w:rsid w:val="00DB62A1"/>
    <w:rsid w:val="00DB751C"/>
    <w:rsid w:val="00DC0C55"/>
    <w:rsid w:val="00DC6415"/>
    <w:rsid w:val="00DD15B6"/>
    <w:rsid w:val="00DD44D9"/>
    <w:rsid w:val="00DD4DC7"/>
    <w:rsid w:val="00DE3F42"/>
    <w:rsid w:val="00DE617C"/>
    <w:rsid w:val="00DE68BB"/>
    <w:rsid w:val="00DE6B4E"/>
    <w:rsid w:val="00DF295A"/>
    <w:rsid w:val="00DF4DCE"/>
    <w:rsid w:val="00DF5FC5"/>
    <w:rsid w:val="00DF7C1D"/>
    <w:rsid w:val="00DF7D91"/>
    <w:rsid w:val="00E07475"/>
    <w:rsid w:val="00E108FD"/>
    <w:rsid w:val="00E15E2E"/>
    <w:rsid w:val="00E21A12"/>
    <w:rsid w:val="00E21C08"/>
    <w:rsid w:val="00E22018"/>
    <w:rsid w:val="00E22D0C"/>
    <w:rsid w:val="00E36E07"/>
    <w:rsid w:val="00E36F7F"/>
    <w:rsid w:val="00E436AA"/>
    <w:rsid w:val="00E44492"/>
    <w:rsid w:val="00E46D87"/>
    <w:rsid w:val="00E514F7"/>
    <w:rsid w:val="00E51739"/>
    <w:rsid w:val="00E53FA9"/>
    <w:rsid w:val="00E5700B"/>
    <w:rsid w:val="00E60834"/>
    <w:rsid w:val="00E60B91"/>
    <w:rsid w:val="00E60DFF"/>
    <w:rsid w:val="00E6170D"/>
    <w:rsid w:val="00E63F49"/>
    <w:rsid w:val="00E65282"/>
    <w:rsid w:val="00E75383"/>
    <w:rsid w:val="00E817BC"/>
    <w:rsid w:val="00E85868"/>
    <w:rsid w:val="00E862BC"/>
    <w:rsid w:val="00E92288"/>
    <w:rsid w:val="00E97C06"/>
    <w:rsid w:val="00EA1F1A"/>
    <w:rsid w:val="00EA3450"/>
    <w:rsid w:val="00EA3CD6"/>
    <w:rsid w:val="00EA6CD8"/>
    <w:rsid w:val="00EB1257"/>
    <w:rsid w:val="00EB741F"/>
    <w:rsid w:val="00EC0A94"/>
    <w:rsid w:val="00EC14AD"/>
    <w:rsid w:val="00EC415D"/>
    <w:rsid w:val="00EC6008"/>
    <w:rsid w:val="00EC7AEF"/>
    <w:rsid w:val="00ED1004"/>
    <w:rsid w:val="00ED294C"/>
    <w:rsid w:val="00ED6E6F"/>
    <w:rsid w:val="00EE0E3A"/>
    <w:rsid w:val="00EE29DD"/>
    <w:rsid w:val="00EE56A5"/>
    <w:rsid w:val="00EF4653"/>
    <w:rsid w:val="00EF4E62"/>
    <w:rsid w:val="00EF690F"/>
    <w:rsid w:val="00F02AEB"/>
    <w:rsid w:val="00F057DF"/>
    <w:rsid w:val="00F10C9F"/>
    <w:rsid w:val="00F11C02"/>
    <w:rsid w:val="00F11E6E"/>
    <w:rsid w:val="00F140A2"/>
    <w:rsid w:val="00F14CE3"/>
    <w:rsid w:val="00F15DE5"/>
    <w:rsid w:val="00F2350C"/>
    <w:rsid w:val="00F25FDD"/>
    <w:rsid w:val="00F25FF5"/>
    <w:rsid w:val="00F271D2"/>
    <w:rsid w:val="00F3338A"/>
    <w:rsid w:val="00F375AE"/>
    <w:rsid w:val="00F4752E"/>
    <w:rsid w:val="00F5054A"/>
    <w:rsid w:val="00F5101B"/>
    <w:rsid w:val="00F54EF1"/>
    <w:rsid w:val="00F55A3E"/>
    <w:rsid w:val="00F56301"/>
    <w:rsid w:val="00F63440"/>
    <w:rsid w:val="00F71F8E"/>
    <w:rsid w:val="00F72582"/>
    <w:rsid w:val="00F81E01"/>
    <w:rsid w:val="00F837EC"/>
    <w:rsid w:val="00F83AAE"/>
    <w:rsid w:val="00F915F0"/>
    <w:rsid w:val="00F94714"/>
    <w:rsid w:val="00F95301"/>
    <w:rsid w:val="00FA194A"/>
    <w:rsid w:val="00FA61BC"/>
    <w:rsid w:val="00FB006D"/>
    <w:rsid w:val="00FB725A"/>
    <w:rsid w:val="00FB7BC5"/>
    <w:rsid w:val="00FD1288"/>
    <w:rsid w:val="00FD277B"/>
    <w:rsid w:val="00FD3068"/>
    <w:rsid w:val="00FD3919"/>
    <w:rsid w:val="00FD58DE"/>
    <w:rsid w:val="00FE0FCB"/>
    <w:rsid w:val="00FE73E9"/>
    <w:rsid w:val="00FF290B"/>
    <w:rsid w:val="00FF2F63"/>
    <w:rsid w:val="00FF32E3"/>
    <w:rsid w:val="00FF580A"/>
    <w:rsid w:val="00FF7EA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9D58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4DF4"/>
    <w:pPr>
      <w:keepNext/>
      <w:numPr>
        <w:numId w:val="16"/>
      </w:numPr>
      <w:spacing w:before="240" w:after="60" w:line="259"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597C9F"/>
    <w:pPr>
      <w:keepNext/>
      <w:numPr>
        <w:ilvl w:val="1"/>
        <w:numId w:val="17"/>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character" w:customStyle="1" w:styleId="Heading1Char">
    <w:name w:val="Heading 1 Char"/>
    <w:basedOn w:val="DefaultParagraphFont"/>
    <w:link w:val="Heading1"/>
    <w:uiPriority w:val="9"/>
    <w:rsid w:val="005E4DF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59"/>
    <w:rsid w:val="007777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semiHidden/>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E4DF4"/>
    <w:pPr>
      <w:keepNext/>
      <w:numPr>
        <w:numId w:val="16"/>
      </w:numPr>
      <w:spacing w:before="240" w:after="60" w:line="259" w:lineRule="auto"/>
      <w:outlineLvl w:val="0"/>
    </w:pPr>
    <w:rPr>
      <w:rFonts w:ascii="Calibri Light" w:eastAsia="Times New Roman" w:hAnsi="Calibri Light" w:cs="Times New Roman"/>
      <w:b/>
      <w:bCs/>
      <w:kern w:val="32"/>
      <w:sz w:val="32"/>
      <w:szCs w:val="32"/>
    </w:rPr>
  </w:style>
  <w:style w:type="paragraph" w:styleId="Heading2">
    <w:name w:val="heading 2"/>
    <w:basedOn w:val="Normal"/>
    <w:next w:val="Normal"/>
    <w:link w:val="Heading2Char"/>
    <w:uiPriority w:val="9"/>
    <w:unhideWhenUsed/>
    <w:qFormat/>
    <w:rsid w:val="00597C9F"/>
    <w:pPr>
      <w:keepNext/>
      <w:numPr>
        <w:ilvl w:val="1"/>
        <w:numId w:val="17"/>
      </w:numPr>
      <w:spacing w:before="120" w:after="60" w:line="259" w:lineRule="auto"/>
      <w:outlineLvl w:val="1"/>
    </w:pPr>
    <w:rPr>
      <w:rFonts w:ascii="Calibri Light" w:eastAsia="Times New Roman" w:hAnsi="Calibri Light" w:cs="Times New Roman"/>
      <w:b/>
      <w:bCs/>
      <w:iCs/>
      <w:sz w:val="24"/>
      <w:szCs w:val="28"/>
      <w:lang w:eastAsia="en-AU"/>
    </w:rPr>
  </w:style>
  <w:style w:type="paragraph" w:styleId="Heading3">
    <w:name w:val="heading 3"/>
    <w:basedOn w:val="Heading2"/>
    <w:next w:val="Normal"/>
    <w:link w:val="Heading3Char"/>
    <w:uiPriority w:val="9"/>
    <w:unhideWhenUsed/>
    <w:qFormat/>
    <w:rsid w:val="00CD770B"/>
    <w:pPr>
      <w:numPr>
        <w:ilvl w:val="2"/>
      </w:num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1C59"/>
    <w:pPr>
      <w:ind w:left="720"/>
      <w:contextualSpacing/>
    </w:pPr>
  </w:style>
  <w:style w:type="paragraph" w:styleId="NoSpacing">
    <w:name w:val="No Spacing"/>
    <w:uiPriority w:val="1"/>
    <w:qFormat/>
    <w:rsid w:val="00001C59"/>
    <w:pPr>
      <w:spacing w:after="0" w:line="240" w:lineRule="auto"/>
    </w:pPr>
  </w:style>
  <w:style w:type="paragraph" w:styleId="Title">
    <w:name w:val="Title"/>
    <w:basedOn w:val="Normal"/>
    <w:next w:val="Normal"/>
    <w:link w:val="TitleChar"/>
    <w:uiPriority w:val="10"/>
    <w:qFormat/>
    <w:rsid w:val="00692FD7"/>
    <w:pPr>
      <w:spacing w:before="240" w:after="60" w:line="259" w:lineRule="auto"/>
      <w:jc w:val="center"/>
      <w:outlineLvl w:val="0"/>
    </w:pPr>
    <w:rPr>
      <w:rFonts w:ascii="Calibri Light" w:eastAsia="Times New Roman" w:hAnsi="Calibri Light" w:cs="Times New Roman"/>
      <w:b/>
      <w:bCs/>
      <w:kern w:val="28"/>
      <w:sz w:val="32"/>
      <w:szCs w:val="32"/>
    </w:rPr>
  </w:style>
  <w:style w:type="character" w:customStyle="1" w:styleId="TitleChar">
    <w:name w:val="Title Char"/>
    <w:basedOn w:val="DefaultParagraphFont"/>
    <w:link w:val="Title"/>
    <w:uiPriority w:val="10"/>
    <w:rsid w:val="00692FD7"/>
    <w:rPr>
      <w:rFonts w:ascii="Calibri Light" w:eastAsia="Times New Roman" w:hAnsi="Calibri Light" w:cs="Times New Roman"/>
      <w:b/>
      <w:bCs/>
      <w:kern w:val="28"/>
      <w:sz w:val="32"/>
      <w:szCs w:val="32"/>
    </w:rPr>
  </w:style>
  <w:style w:type="paragraph" w:styleId="Subtitle">
    <w:name w:val="Subtitle"/>
    <w:basedOn w:val="Normal"/>
    <w:next w:val="Normal"/>
    <w:link w:val="SubtitleChar"/>
    <w:uiPriority w:val="11"/>
    <w:qFormat/>
    <w:rsid w:val="00692FD7"/>
    <w:pPr>
      <w:spacing w:after="60" w:line="259" w:lineRule="auto"/>
      <w:jc w:val="center"/>
      <w:outlineLvl w:val="1"/>
    </w:pPr>
    <w:rPr>
      <w:rFonts w:ascii="Calibri Light" w:eastAsia="Times New Roman" w:hAnsi="Calibri Light" w:cs="Times New Roman"/>
      <w:sz w:val="24"/>
      <w:szCs w:val="24"/>
    </w:rPr>
  </w:style>
  <w:style w:type="character" w:customStyle="1" w:styleId="SubtitleChar">
    <w:name w:val="Subtitle Char"/>
    <w:basedOn w:val="DefaultParagraphFont"/>
    <w:link w:val="Subtitle"/>
    <w:uiPriority w:val="11"/>
    <w:rsid w:val="00692FD7"/>
    <w:rPr>
      <w:rFonts w:ascii="Calibri Light" w:eastAsia="Times New Roman" w:hAnsi="Calibri Light" w:cs="Times New Roman"/>
      <w:sz w:val="24"/>
      <w:szCs w:val="24"/>
    </w:rPr>
  </w:style>
  <w:style w:type="character" w:customStyle="1" w:styleId="Heading1Char">
    <w:name w:val="Heading 1 Char"/>
    <w:basedOn w:val="DefaultParagraphFont"/>
    <w:link w:val="Heading1"/>
    <w:uiPriority w:val="9"/>
    <w:rsid w:val="005E4DF4"/>
    <w:rPr>
      <w:rFonts w:ascii="Calibri Light" w:eastAsia="Times New Roman" w:hAnsi="Calibri Light" w:cs="Times New Roman"/>
      <w:b/>
      <w:bCs/>
      <w:kern w:val="32"/>
      <w:sz w:val="32"/>
      <w:szCs w:val="32"/>
    </w:rPr>
  </w:style>
  <w:style w:type="character" w:customStyle="1" w:styleId="Heading2Char">
    <w:name w:val="Heading 2 Char"/>
    <w:basedOn w:val="DefaultParagraphFont"/>
    <w:link w:val="Heading2"/>
    <w:uiPriority w:val="9"/>
    <w:rsid w:val="00597C9F"/>
    <w:rPr>
      <w:rFonts w:ascii="Calibri Light" w:eastAsia="Times New Roman" w:hAnsi="Calibri Light" w:cs="Times New Roman"/>
      <w:b/>
      <w:bCs/>
      <w:iCs/>
      <w:sz w:val="24"/>
      <w:szCs w:val="28"/>
      <w:lang w:eastAsia="en-AU"/>
    </w:rPr>
  </w:style>
  <w:style w:type="character" w:customStyle="1" w:styleId="Heading3Char">
    <w:name w:val="Heading 3 Char"/>
    <w:basedOn w:val="DefaultParagraphFont"/>
    <w:link w:val="Heading3"/>
    <w:uiPriority w:val="9"/>
    <w:rsid w:val="00CD770B"/>
    <w:rPr>
      <w:rFonts w:ascii="Calibri Light" w:eastAsia="Times New Roman" w:hAnsi="Calibri Light" w:cs="Times New Roman"/>
      <w:b/>
      <w:bCs/>
      <w:iCs/>
      <w:sz w:val="24"/>
      <w:szCs w:val="28"/>
      <w:lang w:eastAsia="en-AU"/>
    </w:rPr>
  </w:style>
  <w:style w:type="paragraph" w:styleId="TOCHeading">
    <w:name w:val="TOC Heading"/>
    <w:basedOn w:val="Heading1"/>
    <w:next w:val="Normal"/>
    <w:uiPriority w:val="39"/>
    <w:unhideWhenUsed/>
    <w:qFormat/>
    <w:rsid w:val="00261290"/>
    <w:pPr>
      <w:keepLines/>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261290"/>
    <w:pPr>
      <w:spacing w:after="100"/>
    </w:pPr>
  </w:style>
  <w:style w:type="paragraph" w:styleId="TOC2">
    <w:name w:val="toc 2"/>
    <w:basedOn w:val="Normal"/>
    <w:next w:val="Normal"/>
    <w:autoRedefine/>
    <w:uiPriority w:val="39"/>
    <w:unhideWhenUsed/>
    <w:rsid w:val="00261290"/>
    <w:pPr>
      <w:spacing w:after="100"/>
      <w:ind w:left="220"/>
    </w:pPr>
  </w:style>
  <w:style w:type="paragraph" w:styleId="TOC3">
    <w:name w:val="toc 3"/>
    <w:basedOn w:val="Normal"/>
    <w:next w:val="Normal"/>
    <w:autoRedefine/>
    <w:uiPriority w:val="39"/>
    <w:unhideWhenUsed/>
    <w:rsid w:val="00261290"/>
    <w:pPr>
      <w:spacing w:after="100"/>
      <w:ind w:left="440"/>
    </w:pPr>
  </w:style>
  <w:style w:type="character" w:styleId="Hyperlink">
    <w:name w:val="Hyperlink"/>
    <w:basedOn w:val="DefaultParagraphFont"/>
    <w:uiPriority w:val="99"/>
    <w:unhideWhenUsed/>
    <w:rsid w:val="00261290"/>
    <w:rPr>
      <w:color w:val="0000FF" w:themeColor="hyperlink"/>
      <w:u w:val="single"/>
    </w:rPr>
  </w:style>
  <w:style w:type="paragraph" w:styleId="BalloonText">
    <w:name w:val="Balloon Text"/>
    <w:basedOn w:val="Normal"/>
    <w:link w:val="BalloonTextChar"/>
    <w:uiPriority w:val="99"/>
    <w:semiHidden/>
    <w:unhideWhenUsed/>
    <w:rsid w:val="002612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1290"/>
    <w:rPr>
      <w:rFonts w:ascii="Tahoma" w:hAnsi="Tahoma" w:cs="Tahoma"/>
      <w:sz w:val="16"/>
      <w:szCs w:val="16"/>
    </w:rPr>
  </w:style>
  <w:style w:type="table" w:styleId="TableGrid">
    <w:name w:val="Table Grid"/>
    <w:basedOn w:val="TableNormal"/>
    <w:uiPriority w:val="59"/>
    <w:rsid w:val="007777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7777B6"/>
    <w:rPr>
      <w:sz w:val="16"/>
      <w:szCs w:val="16"/>
    </w:rPr>
  </w:style>
  <w:style w:type="paragraph" w:styleId="CommentText">
    <w:name w:val="annotation text"/>
    <w:basedOn w:val="Normal"/>
    <w:link w:val="CommentTextChar"/>
    <w:uiPriority w:val="99"/>
    <w:semiHidden/>
    <w:unhideWhenUsed/>
    <w:rsid w:val="007777B6"/>
    <w:pPr>
      <w:spacing w:line="240" w:lineRule="auto"/>
    </w:pPr>
    <w:rPr>
      <w:sz w:val="20"/>
      <w:szCs w:val="20"/>
    </w:rPr>
  </w:style>
  <w:style w:type="character" w:customStyle="1" w:styleId="CommentTextChar">
    <w:name w:val="Comment Text Char"/>
    <w:basedOn w:val="DefaultParagraphFont"/>
    <w:link w:val="CommentText"/>
    <w:uiPriority w:val="99"/>
    <w:semiHidden/>
    <w:rsid w:val="007777B6"/>
    <w:rPr>
      <w:sz w:val="20"/>
      <w:szCs w:val="20"/>
    </w:rPr>
  </w:style>
  <w:style w:type="paragraph" w:styleId="CommentSubject">
    <w:name w:val="annotation subject"/>
    <w:basedOn w:val="CommentText"/>
    <w:next w:val="CommentText"/>
    <w:link w:val="CommentSubjectChar"/>
    <w:uiPriority w:val="99"/>
    <w:semiHidden/>
    <w:unhideWhenUsed/>
    <w:rsid w:val="00F55A3E"/>
    <w:rPr>
      <w:b/>
      <w:bCs/>
    </w:rPr>
  </w:style>
  <w:style w:type="character" w:customStyle="1" w:styleId="CommentSubjectChar">
    <w:name w:val="Comment Subject Char"/>
    <w:basedOn w:val="CommentTextChar"/>
    <w:link w:val="CommentSubject"/>
    <w:uiPriority w:val="99"/>
    <w:semiHidden/>
    <w:rsid w:val="00F55A3E"/>
    <w:rPr>
      <w:b/>
      <w:bCs/>
      <w:sz w:val="20"/>
      <w:szCs w:val="20"/>
    </w:rPr>
  </w:style>
  <w:style w:type="paragraph" w:styleId="NormalWeb">
    <w:name w:val="Normal (Web)"/>
    <w:basedOn w:val="Normal"/>
    <w:uiPriority w:val="99"/>
    <w:semiHidden/>
    <w:unhideWhenUsed/>
    <w:rsid w:val="0043286E"/>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Header">
    <w:name w:val="header"/>
    <w:basedOn w:val="Normal"/>
    <w:link w:val="HeaderChar"/>
    <w:uiPriority w:val="99"/>
    <w:unhideWhenUsed/>
    <w:rsid w:val="00744491"/>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4491"/>
  </w:style>
  <w:style w:type="paragraph" w:styleId="Footer">
    <w:name w:val="footer"/>
    <w:basedOn w:val="Normal"/>
    <w:link w:val="FooterChar"/>
    <w:uiPriority w:val="99"/>
    <w:unhideWhenUsed/>
    <w:rsid w:val="0074449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4491"/>
  </w:style>
  <w:style w:type="paragraph" w:styleId="FootnoteText">
    <w:name w:val="footnote text"/>
    <w:basedOn w:val="Normal"/>
    <w:link w:val="FootnoteTextChar"/>
    <w:uiPriority w:val="99"/>
    <w:semiHidden/>
    <w:unhideWhenUsed/>
    <w:rsid w:val="005F321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3210"/>
    <w:rPr>
      <w:sz w:val="20"/>
      <w:szCs w:val="20"/>
    </w:rPr>
  </w:style>
  <w:style w:type="character" w:styleId="FootnoteReference">
    <w:name w:val="footnote reference"/>
    <w:basedOn w:val="DefaultParagraphFont"/>
    <w:uiPriority w:val="99"/>
    <w:semiHidden/>
    <w:unhideWhenUsed/>
    <w:rsid w:val="005F3210"/>
    <w:rPr>
      <w:vertAlign w:val="superscript"/>
    </w:rPr>
  </w:style>
  <w:style w:type="paragraph" w:styleId="HTMLPreformatted">
    <w:name w:val="HTML Preformatted"/>
    <w:basedOn w:val="Normal"/>
    <w:link w:val="HTMLPreformattedChar"/>
    <w:uiPriority w:val="99"/>
    <w:semiHidden/>
    <w:unhideWhenUsed/>
    <w:rsid w:val="006156E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156E6"/>
    <w:rPr>
      <w:rFonts w:ascii="Courier New" w:eastAsiaTheme="minorEastAsia" w:hAnsi="Courier New" w:cs="Courier New"/>
      <w:sz w:val="20"/>
      <w:szCs w:val="20"/>
      <w:lang w:eastAsia="en-AU"/>
    </w:rPr>
  </w:style>
  <w:style w:type="character" w:customStyle="1" w:styleId="comment1">
    <w:name w:val="comment1"/>
    <w:basedOn w:val="DefaultParagraphFont"/>
    <w:rsid w:val="006156E6"/>
    <w:rPr>
      <w:color w:val="B22222"/>
    </w:rPr>
  </w:style>
  <w:style w:type="character" w:customStyle="1" w:styleId="keyword1">
    <w:name w:val="keyword1"/>
    <w:basedOn w:val="DefaultParagraphFont"/>
    <w:rsid w:val="006156E6"/>
    <w:rPr>
      <w:color w:val="A020F0"/>
    </w:rPr>
  </w:style>
  <w:style w:type="character" w:customStyle="1" w:styleId="string1">
    <w:name w:val="string1"/>
    <w:basedOn w:val="DefaultParagraphFont"/>
    <w:rsid w:val="006156E6"/>
    <w:rPr>
      <w:color w:val="8B2252"/>
    </w:rPr>
  </w:style>
  <w:style w:type="character" w:styleId="FollowedHyperlink">
    <w:name w:val="FollowedHyperlink"/>
    <w:basedOn w:val="DefaultParagraphFont"/>
    <w:uiPriority w:val="99"/>
    <w:semiHidden/>
    <w:unhideWhenUsed/>
    <w:rsid w:val="00F271D2"/>
    <w:rPr>
      <w:color w:val="800080"/>
      <w:u w:val="single"/>
    </w:rPr>
  </w:style>
  <w:style w:type="paragraph" w:customStyle="1" w:styleId="comment">
    <w:name w:val="comment"/>
    <w:basedOn w:val="Normal"/>
    <w:rsid w:val="00F271D2"/>
    <w:pPr>
      <w:spacing w:before="100" w:beforeAutospacing="1" w:after="100" w:afterAutospacing="1" w:line="240" w:lineRule="auto"/>
    </w:pPr>
    <w:rPr>
      <w:rFonts w:ascii="Times New Roman" w:eastAsiaTheme="minorEastAsia" w:hAnsi="Times New Roman" w:cs="Times New Roman"/>
      <w:color w:val="B22222"/>
      <w:sz w:val="24"/>
      <w:szCs w:val="24"/>
      <w:lang w:eastAsia="en-AU"/>
    </w:rPr>
  </w:style>
  <w:style w:type="paragraph" w:customStyle="1" w:styleId="keyword">
    <w:name w:val="keyword"/>
    <w:basedOn w:val="Normal"/>
    <w:rsid w:val="00F271D2"/>
    <w:pPr>
      <w:spacing w:before="100" w:beforeAutospacing="1" w:after="100" w:afterAutospacing="1" w:line="240" w:lineRule="auto"/>
    </w:pPr>
    <w:rPr>
      <w:rFonts w:ascii="Times New Roman" w:eastAsiaTheme="minorEastAsia" w:hAnsi="Times New Roman" w:cs="Times New Roman"/>
      <w:color w:val="A020F0"/>
      <w:sz w:val="24"/>
      <w:szCs w:val="24"/>
      <w:lang w:eastAsia="en-AU"/>
    </w:rPr>
  </w:style>
  <w:style w:type="paragraph" w:customStyle="1" w:styleId="string">
    <w:name w:val="string"/>
    <w:basedOn w:val="Normal"/>
    <w:rsid w:val="00F271D2"/>
    <w:pPr>
      <w:spacing w:before="100" w:beforeAutospacing="1" w:after="100" w:afterAutospacing="1" w:line="240" w:lineRule="auto"/>
    </w:pPr>
    <w:rPr>
      <w:rFonts w:ascii="Times New Roman" w:eastAsiaTheme="minorEastAsia" w:hAnsi="Times New Roman" w:cs="Times New Roman"/>
      <w:color w:val="8B2252"/>
      <w:sz w:val="24"/>
      <w:szCs w:val="24"/>
      <w:lang w:eastAsia="en-AU"/>
    </w:rPr>
  </w:style>
  <w:style w:type="character" w:customStyle="1" w:styleId="type1">
    <w:name w:val="type1"/>
    <w:basedOn w:val="DefaultParagraphFont"/>
    <w:rsid w:val="00A4676B"/>
    <w:rPr>
      <w:color w:val="228B22"/>
    </w:rPr>
  </w:style>
  <w:style w:type="paragraph" w:customStyle="1" w:styleId="function-name">
    <w:name w:val="function-name"/>
    <w:basedOn w:val="Normal"/>
    <w:rsid w:val="00A85691"/>
    <w:pPr>
      <w:spacing w:before="100" w:beforeAutospacing="1" w:after="100" w:afterAutospacing="1" w:line="240" w:lineRule="auto"/>
    </w:pPr>
    <w:rPr>
      <w:rFonts w:ascii="Times New Roman" w:eastAsiaTheme="minorEastAsia" w:hAnsi="Times New Roman" w:cs="Times New Roman"/>
      <w:color w:val="0000FF"/>
      <w:sz w:val="24"/>
      <w:szCs w:val="24"/>
      <w:lang w:eastAsia="en-AU"/>
    </w:rPr>
  </w:style>
  <w:style w:type="paragraph" w:customStyle="1" w:styleId="type">
    <w:name w:val="type"/>
    <w:basedOn w:val="Normal"/>
    <w:rsid w:val="00A85691"/>
    <w:pPr>
      <w:spacing w:before="100" w:beforeAutospacing="1" w:after="100" w:afterAutospacing="1" w:line="240" w:lineRule="auto"/>
    </w:pPr>
    <w:rPr>
      <w:rFonts w:ascii="Times New Roman" w:eastAsiaTheme="minorEastAsia" w:hAnsi="Times New Roman" w:cs="Times New Roman"/>
      <w:color w:val="228B22"/>
      <w:sz w:val="24"/>
      <w:szCs w:val="24"/>
      <w:lang w:eastAsia="en-AU"/>
    </w:rPr>
  </w:style>
  <w:style w:type="character" w:customStyle="1" w:styleId="function-name1">
    <w:name w:val="function-name1"/>
    <w:basedOn w:val="DefaultParagraphFont"/>
    <w:rsid w:val="00A85691"/>
    <w:rPr>
      <w:color w:val="0000FF"/>
    </w:rPr>
  </w:style>
  <w:style w:type="character" w:customStyle="1" w:styleId="builtin1">
    <w:name w:val="builtin1"/>
    <w:basedOn w:val="DefaultParagraphFont"/>
    <w:rsid w:val="00FF580A"/>
    <w:rPr>
      <w:color w:val="483D8B"/>
    </w:rPr>
  </w:style>
  <w:style w:type="paragraph" w:customStyle="1" w:styleId="builtin">
    <w:name w:val="builtin"/>
    <w:basedOn w:val="Normal"/>
    <w:rsid w:val="00564129"/>
    <w:pPr>
      <w:spacing w:before="100" w:beforeAutospacing="1" w:after="100" w:afterAutospacing="1" w:line="240" w:lineRule="auto"/>
    </w:pPr>
    <w:rPr>
      <w:rFonts w:ascii="Times New Roman" w:eastAsiaTheme="minorEastAsia" w:hAnsi="Times New Roman" w:cs="Times New Roman"/>
      <w:color w:val="483D8B"/>
      <w:sz w:val="24"/>
      <w:szCs w:val="24"/>
      <w:lang w:eastAsia="en-AU"/>
    </w:rPr>
  </w:style>
  <w:style w:type="character" w:customStyle="1" w:styleId="markdown-metadata-key1">
    <w:name w:val="markdown-metadata-key1"/>
    <w:basedOn w:val="DefaultParagraphFont"/>
    <w:rsid w:val="00F63440"/>
    <w:rPr>
      <w:color w:val="A0522D"/>
    </w:rPr>
  </w:style>
  <w:style w:type="character" w:customStyle="1" w:styleId="markdown-metadata-value1">
    <w:name w:val="markdown-metadata-value1"/>
    <w:basedOn w:val="DefaultParagraphFont"/>
    <w:rsid w:val="00F63440"/>
    <w:rPr>
      <w:color w:val="8B225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5394509">
      <w:bodyDiv w:val="1"/>
      <w:marLeft w:val="0"/>
      <w:marRight w:val="0"/>
      <w:marTop w:val="0"/>
      <w:marBottom w:val="0"/>
      <w:divBdr>
        <w:top w:val="none" w:sz="0" w:space="0" w:color="auto"/>
        <w:left w:val="none" w:sz="0" w:space="0" w:color="auto"/>
        <w:bottom w:val="none" w:sz="0" w:space="0" w:color="auto"/>
        <w:right w:val="none" w:sz="0" w:space="0" w:color="auto"/>
      </w:divBdr>
    </w:div>
    <w:div w:id="166756218">
      <w:bodyDiv w:val="1"/>
      <w:marLeft w:val="0"/>
      <w:marRight w:val="0"/>
      <w:marTop w:val="0"/>
      <w:marBottom w:val="0"/>
      <w:divBdr>
        <w:top w:val="none" w:sz="0" w:space="0" w:color="auto"/>
        <w:left w:val="none" w:sz="0" w:space="0" w:color="auto"/>
        <w:bottom w:val="none" w:sz="0" w:space="0" w:color="auto"/>
        <w:right w:val="none" w:sz="0" w:space="0" w:color="auto"/>
      </w:divBdr>
    </w:div>
    <w:div w:id="324281649">
      <w:bodyDiv w:val="1"/>
      <w:marLeft w:val="0"/>
      <w:marRight w:val="0"/>
      <w:marTop w:val="0"/>
      <w:marBottom w:val="0"/>
      <w:divBdr>
        <w:top w:val="none" w:sz="0" w:space="0" w:color="auto"/>
        <w:left w:val="none" w:sz="0" w:space="0" w:color="auto"/>
        <w:bottom w:val="none" w:sz="0" w:space="0" w:color="auto"/>
        <w:right w:val="none" w:sz="0" w:space="0" w:color="auto"/>
      </w:divBdr>
    </w:div>
    <w:div w:id="364595370">
      <w:bodyDiv w:val="1"/>
      <w:marLeft w:val="0"/>
      <w:marRight w:val="0"/>
      <w:marTop w:val="0"/>
      <w:marBottom w:val="0"/>
      <w:divBdr>
        <w:top w:val="none" w:sz="0" w:space="0" w:color="auto"/>
        <w:left w:val="none" w:sz="0" w:space="0" w:color="auto"/>
        <w:bottom w:val="none" w:sz="0" w:space="0" w:color="auto"/>
        <w:right w:val="none" w:sz="0" w:space="0" w:color="auto"/>
      </w:divBdr>
    </w:div>
    <w:div w:id="585384335">
      <w:bodyDiv w:val="1"/>
      <w:marLeft w:val="0"/>
      <w:marRight w:val="0"/>
      <w:marTop w:val="0"/>
      <w:marBottom w:val="0"/>
      <w:divBdr>
        <w:top w:val="none" w:sz="0" w:space="0" w:color="auto"/>
        <w:left w:val="none" w:sz="0" w:space="0" w:color="auto"/>
        <w:bottom w:val="none" w:sz="0" w:space="0" w:color="auto"/>
        <w:right w:val="none" w:sz="0" w:space="0" w:color="auto"/>
      </w:divBdr>
    </w:div>
    <w:div w:id="605889992">
      <w:bodyDiv w:val="1"/>
      <w:marLeft w:val="0"/>
      <w:marRight w:val="0"/>
      <w:marTop w:val="0"/>
      <w:marBottom w:val="0"/>
      <w:divBdr>
        <w:top w:val="none" w:sz="0" w:space="0" w:color="auto"/>
        <w:left w:val="none" w:sz="0" w:space="0" w:color="auto"/>
        <w:bottom w:val="none" w:sz="0" w:space="0" w:color="auto"/>
        <w:right w:val="none" w:sz="0" w:space="0" w:color="auto"/>
      </w:divBdr>
    </w:div>
    <w:div w:id="917055088">
      <w:bodyDiv w:val="1"/>
      <w:marLeft w:val="0"/>
      <w:marRight w:val="0"/>
      <w:marTop w:val="0"/>
      <w:marBottom w:val="0"/>
      <w:divBdr>
        <w:top w:val="none" w:sz="0" w:space="0" w:color="auto"/>
        <w:left w:val="none" w:sz="0" w:space="0" w:color="auto"/>
        <w:bottom w:val="none" w:sz="0" w:space="0" w:color="auto"/>
        <w:right w:val="none" w:sz="0" w:space="0" w:color="auto"/>
      </w:divBdr>
    </w:div>
    <w:div w:id="950892533">
      <w:bodyDiv w:val="1"/>
      <w:marLeft w:val="0"/>
      <w:marRight w:val="0"/>
      <w:marTop w:val="0"/>
      <w:marBottom w:val="0"/>
      <w:divBdr>
        <w:top w:val="none" w:sz="0" w:space="0" w:color="auto"/>
        <w:left w:val="none" w:sz="0" w:space="0" w:color="auto"/>
        <w:bottom w:val="none" w:sz="0" w:space="0" w:color="auto"/>
        <w:right w:val="none" w:sz="0" w:space="0" w:color="auto"/>
      </w:divBdr>
    </w:div>
    <w:div w:id="1184243505">
      <w:bodyDiv w:val="1"/>
      <w:marLeft w:val="0"/>
      <w:marRight w:val="0"/>
      <w:marTop w:val="0"/>
      <w:marBottom w:val="0"/>
      <w:divBdr>
        <w:top w:val="none" w:sz="0" w:space="0" w:color="auto"/>
        <w:left w:val="none" w:sz="0" w:space="0" w:color="auto"/>
        <w:bottom w:val="none" w:sz="0" w:space="0" w:color="auto"/>
        <w:right w:val="none" w:sz="0" w:space="0" w:color="auto"/>
      </w:divBdr>
    </w:div>
    <w:div w:id="1206136475">
      <w:bodyDiv w:val="1"/>
      <w:marLeft w:val="0"/>
      <w:marRight w:val="0"/>
      <w:marTop w:val="0"/>
      <w:marBottom w:val="0"/>
      <w:divBdr>
        <w:top w:val="none" w:sz="0" w:space="0" w:color="auto"/>
        <w:left w:val="none" w:sz="0" w:space="0" w:color="auto"/>
        <w:bottom w:val="none" w:sz="0" w:space="0" w:color="auto"/>
        <w:right w:val="none" w:sz="0" w:space="0" w:color="auto"/>
      </w:divBdr>
    </w:div>
    <w:div w:id="1226184281">
      <w:bodyDiv w:val="1"/>
      <w:marLeft w:val="0"/>
      <w:marRight w:val="0"/>
      <w:marTop w:val="0"/>
      <w:marBottom w:val="0"/>
      <w:divBdr>
        <w:top w:val="none" w:sz="0" w:space="0" w:color="auto"/>
        <w:left w:val="none" w:sz="0" w:space="0" w:color="auto"/>
        <w:bottom w:val="none" w:sz="0" w:space="0" w:color="auto"/>
        <w:right w:val="none" w:sz="0" w:space="0" w:color="auto"/>
      </w:divBdr>
    </w:div>
    <w:div w:id="1251501642">
      <w:bodyDiv w:val="1"/>
      <w:marLeft w:val="0"/>
      <w:marRight w:val="0"/>
      <w:marTop w:val="0"/>
      <w:marBottom w:val="0"/>
      <w:divBdr>
        <w:top w:val="none" w:sz="0" w:space="0" w:color="auto"/>
        <w:left w:val="none" w:sz="0" w:space="0" w:color="auto"/>
        <w:bottom w:val="none" w:sz="0" w:space="0" w:color="auto"/>
        <w:right w:val="none" w:sz="0" w:space="0" w:color="auto"/>
      </w:divBdr>
    </w:div>
    <w:div w:id="1337272936">
      <w:bodyDiv w:val="1"/>
      <w:marLeft w:val="0"/>
      <w:marRight w:val="0"/>
      <w:marTop w:val="0"/>
      <w:marBottom w:val="0"/>
      <w:divBdr>
        <w:top w:val="none" w:sz="0" w:space="0" w:color="auto"/>
        <w:left w:val="none" w:sz="0" w:space="0" w:color="auto"/>
        <w:bottom w:val="none" w:sz="0" w:space="0" w:color="auto"/>
        <w:right w:val="none" w:sz="0" w:space="0" w:color="auto"/>
      </w:divBdr>
    </w:div>
    <w:div w:id="1428496824">
      <w:bodyDiv w:val="1"/>
      <w:marLeft w:val="0"/>
      <w:marRight w:val="0"/>
      <w:marTop w:val="0"/>
      <w:marBottom w:val="0"/>
      <w:divBdr>
        <w:top w:val="none" w:sz="0" w:space="0" w:color="auto"/>
        <w:left w:val="none" w:sz="0" w:space="0" w:color="auto"/>
        <w:bottom w:val="none" w:sz="0" w:space="0" w:color="auto"/>
        <w:right w:val="none" w:sz="0" w:space="0" w:color="auto"/>
      </w:divBdr>
    </w:div>
    <w:div w:id="1477987617">
      <w:bodyDiv w:val="1"/>
      <w:marLeft w:val="0"/>
      <w:marRight w:val="0"/>
      <w:marTop w:val="0"/>
      <w:marBottom w:val="0"/>
      <w:divBdr>
        <w:top w:val="none" w:sz="0" w:space="0" w:color="auto"/>
        <w:left w:val="none" w:sz="0" w:space="0" w:color="auto"/>
        <w:bottom w:val="none" w:sz="0" w:space="0" w:color="auto"/>
        <w:right w:val="none" w:sz="0" w:space="0" w:color="auto"/>
      </w:divBdr>
    </w:div>
    <w:div w:id="1587107075">
      <w:bodyDiv w:val="1"/>
      <w:marLeft w:val="0"/>
      <w:marRight w:val="0"/>
      <w:marTop w:val="0"/>
      <w:marBottom w:val="0"/>
      <w:divBdr>
        <w:top w:val="none" w:sz="0" w:space="0" w:color="auto"/>
        <w:left w:val="none" w:sz="0" w:space="0" w:color="auto"/>
        <w:bottom w:val="none" w:sz="0" w:space="0" w:color="auto"/>
        <w:right w:val="none" w:sz="0" w:space="0" w:color="auto"/>
      </w:divBdr>
    </w:div>
    <w:div w:id="1836795682">
      <w:bodyDiv w:val="1"/>
      <w:marLeft w:val="0"/>
      <w:marRight w:val="0"/>
      <w:marTop w:val="0"/>
      <w:marBottom w:val="0"/>
      <w:divBdr>
        <w:top w:val="none" w:sz="0" w:space="0" w:color="auto"/>
        <w:left w:val="none" w:sz="0" w:space="0" w:color="auto"/>
        <w:bottom w:val="none" w:sz="0" w:space="0" w:color="auto"/>
        <w:right w:val="none" w:sz="0" w:space="0" w:color="auto"/>
      </w:divBdr>
    </w:div>
    <w:div w:id="2032412305">
      <w:bodyDiv w:val="1"/>
      <w:marLeft w:val="0"/>
      <w:marRight w:val="0"/>
      <w:marTop w:val="0"/>
      <w:marBottom w:val="0"/>
      <w:divBdr>
        <w:top w:val="none" w:sz="0" w:space="0" w:color="auto"/>
        <w:left w:val="none" w:sz="0" w:space="0" w:color="auto"/>
        <w:bottom w:val="none" w:sz="0" w:space="0" w:color="auto"/>
        <w:right w:val="none" w:sz="0" w:space="0" w:color="auto"/>
      </w:divBdr>
    </w:div>
    <w:div w:id="20802497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ev.mysql.com/doc/refman/5.5/en/storage-requirements.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dev.mysql.com/doc/refman/5.7/en/optimization-indexes.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ev.mysql.com/doc/refman/5.0/en/differences-from-ansi.html" TargetMode="External"/><Relationship Id="rId5" Type="http://schemas.openxmlformats.org/officeDocument/2006/relationships/settings" Target="settings.xml"/><Relationship Id="rId15" Type="http://schemas.openxmlformats.org/officeDocument/2006/relationships/hyperlink" Target="http://stk.wikidot.com/stk-unit" TargetMode="Externa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greensql.com/content/mysql-security-best-practices-hardening-mysql-tips"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dev.mysql.com/doc/refman/5.7/en/innodb-index-types.html" TargetMode="External"/><Relationship Id="rId1" Type="http://schemas.openxmlformats.org/officeDocument/2006/relationships/hyperlink" Target="http://dev.mysql.com/doc/refman/5.7/en/storage-engine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E13A2E-8720-4BA8-92F0-3E0D676EB2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2</TotalTime>
  <Pages>66</Pages>
  <Words>21586</Words>
  <Characters>123043</Characters>
  <Application>Microsoft Office Word</Application>
  <DocSecurity>0</DocSecurity>
  <Lines>1025</Lines>
  <Paragraphs>288</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14434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em</dc:creator>
  <cp:lastModifiedBy>shorny</cp:lastModifiedBy>
  <cp:revision>133</cp:revision>
  <cp:lastPrinted>2014-05-08T01:22:00Z</cp:lastPrinted>
  <dcterms:created xsi:type="dcterms:W3CDTF">2014-06-05T08:28:00Z</dcterms:created>
  <dcterms:modified xsi:type="dcterms:W3CDTF">2014-06-09T11:46:00Z</dcterms:modified>
</cp:coreProperties>
</file>